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B3444" w14:textId="77777777" w:rsidR="00E80174" w:rsidRPr="005645D1" w:rsidRDefault="00797CA1" w:rsidP="001C1341">
      <w:pPr>
        <w:pStyle w:val="EndNoteBibliographyTitle"/>
        <w:spacing w:line="480" w:lineRule="auto"/>
        <w:jc w:val="left"/>
        <w:rPr>
          <w:rFonts w:eastAsia="Times New Roman"/>
          <w:noProof w:val="0"/>
          <w:szCs w:val="24"/>
        </w:rPr>
      </w:pPr>
      <w:r w:rsidRPr="005645D1">
        <w:rPr>
          <w:rFonts w:eastAsia="Times New Roman"/>
          <w:noProof w:val="0"/>
          <w:szCs w:val="24"/>
        </w:rPr>
        <w:t xml:space="preserve"> </w:t>
      </w:r>
    </w:p>
    <w:p w14:paraId="2E567322" w14:textId="77777777" w:rsidR="00E80174" w:rsidRDefault="00E80174" w:rsidP="009A57F6">
      <w:pPr>
        <w:spacing w:line="480" w:lineRule="auto"/>
        <w:jc w:val="center"/>
      </w:pPr>
    </w:p>
    <w:p w14:paraId="458BAB7B" w14:textId="77777777" w:rsidR="00880669" w:rsidRPr="009A490F" w:rsidRDefault="00E80174" w:rsidP="009A57F6">
      <w:pPr>
        <w:widowControl w:val="0"/>
        <w:spacing w:line="480" w:lineRule="auto"/>
        <w:jc w:val="center"/>
        <w:rPr>
          <w:b/>
        </w:rPr>
      </w:pPr>
      <w:r w:rsidRPr="009A490F">
        <w:rPr>
          <w:b/>
        </w:rPr>
        <w:t>Impacts of the Let’s Know! Curriculum on the Language and Comprehension-Related Skills of Prekindergarten and Kindergarten Children</w:t>
      </w:r>
    </w:p>
    <w:p w14:paraId="023D13AC" w14:textId="77777777" w:rsidR="004C5DD0" w:rsidRDefault="004C5DD0" w:rsidP="009A57F6">
      <w:pPr>
        <w:widowControl w:val="0"/>
        <w:spacing w:line="480" w:lineRule="auto"/>
        <w:jc w:val="center"/>
      </w:pPr>
    </w:p>
    <w:p w14:paraId="6E6BCC73" w14:textId="142A2D48" w:rsidR="00E80174" w:rsidRPr="005645D1" w:rsidRDefault="00E80174" w:rsidP="009A57F6">
      <w:pPr>
        <w:pStyle w:val="EndNoteBibliographyTitle"/>
        <w:widowControl w:val="0"/>
        <w:spacing w:line="480" w:lineRule="auto"/>
        <w:ind w:right="-339"/>
      </w:pPr>
      <w:r w:rsidRPr="004C5DD0">
        <w:rPr>
          <w:rFonts w:eastAsia="Times New Roman"/>
          <w:noProof w:val="0"/>
          <w:szCs w:val="24"/>
        </w:rPr>
        <w:t>Language and Reading Research Consortium</w:t>
      </w:r>
      <w:r w:rsidR="009A490F">
        <w:rPr>
          <w:rFonts w:eastAsia="Times New Roman"/>
          <w:noProof w:val="0"/>
          <w:szCs w:val="24"/>
        </w:rPr>
        <w:t xml:space="preserve">, </w:t>
      </w:r>
      <w:r w:rsidRPr="005645D1">
        <w:t>Meng-Ting Lo</w:t>
      </w:r>
      <w:r w:rsidR="009A490F" w:rsidRPr="009A490F">
        <w:rPr>
          <w:vertAlign w:val="superscript"/>
        </w:rPr>
        <w:t>1</w:t>
      </w:r>
      <w:r w:rsidR="009A490F">
        <w:t>,</w:t>
      </w:r>
      <w:r w:rsidRPr="005645D1">
        <w:t xml:space="preserve"> and Menglin Xu</w:t>
      </w:r>
      <w:r w:rsidR="009A490F" w:rsidRPr="009A490F">
        <w:rPr>
          <w:vertAlign w:val="superscript"/>
        </w:rPr>
        <w:t>1</w:t>
      </w:r>
    </w:p>
    <w:p w14:paraId="388F422D" w14:textId="72EBF3B8" w:rsidR="00E80174" w:rsidRPr="005645D1" w:rsidRDefault="009A490F" w:rsidP="009A57F6">
      <w:pPr>
        <w:widowControl w:val="0"/>
        <w:spacing w:line="480" w:lineRule="auto"/>
        <w:ind w:right="-339"/>
        <w:jc w:val="center"/>
      </w:pPr>
      <w:r w:rsidRPr="009A490F">
        <w:rPr>
          <w:vertAlign w:val="superscript"/>
        </w:rPr>
        <w:t>1</w:t>
      </w:r>
      <w:r w:rsidR="00E80174" w:rsidRPr="005645D1">
        <w:t>The Ohio State University</w:t>
      </w:r>
    </w:p>
    <w:p w14:paraId="438F91C4" w14:textId="7CE10948" w:rsidR="00E80174" w:rsidRDefault="00E80174" w:rsidP="009A57F6">
      <w:pPr>
        <w:pStyle w:val="EndNoteBibliographyTitle"/>
        <w:widowControl w:val="0"/>
        <w:spacing w:line="480" w:lineRule="auto"/>
        <w:jc w:val="left"/>
        <w:rPr>
          <w:rFonts w:eastAsia="Times New Roman"/>
          <w:noProof w:val="0"/>
          <w:szCs w:val="24"/>
        </w:rPr>
      </w:pPr>
    </w:p>
    <w:p w14:paraId="602E1547" w14:textId="0A1D7E47" w:rsidR="002172BF" w:rsidRDefault="002172BF" w:rsidP="009A57F6">
      <w:pPr>
        <w:pStyle w:val="EndNoteBibliographyTitle"/>
        <w:widowControl w:val="0"/>
        <w:spacing w:line="480" w:lineRule="auto"/>
        <w:jc w:val="left"/>
        <w:rPr>
          <w:rFonts w:eastAsia="Times New Roman"/>
          <w:noProof w:val="0"/>
          <w:szCs w:val="24"/>
        </w:rPr>
      </w:pPr>
      <w:r>
        <w:rPr>
          <w:rFonts w:eastAsia="Times New Roman"/>
          <w:noProof w:val="0"/>
          <w:szCs w:val="24"/>
        </w:rPr>
        <w:t>Accepted for publication in Journal of Educational Psychology 10/01/2022</w:t>
      </w:r>
    </w:p>
    <w:p w14:paraId="28820EF6" w14:textId="0272DAC2" w:rsidR="002172BF" w:rsidRDefault="002172BF" w:rsidP="009A57F6">
      <w:pPr>
        <w:pStyle w:val="EndNoteBibliographyTitle"/>
        <w:widowControl w:val="0"/>
        <w:spacing w:line="480" w:lineRule="auto"/>
        <w:jc w:val="left"/>
        <w:rPr>
          <w:rFonts w:eastAsia="Times New Roman"/>
          <w:noProof w:val="0"/>
          <w:szCs w:val="24"/>
        </w:rPr>
      </w:pPr>
    </w:p>
    <w:p w14:paraId="0B3EF170" w14:textId="77777777" w:rsidR="002172BF" w:rsidRPr="009A490F" w:rsidRDefault="002172BF" w:rsidP="009A57F6">
      <w:pPr>
        <w:pStyle w:val="EndNoteBibliographyTitle"/>
        <w:widowControl w:val="0"/>
        <w:spacing w:line="480" w:lineRule="auto"/>
        <w:jc w:val="left"/>
        <w:rPr>
          <w:rFonts w:eastAsia="Times New Roman"/>
          <w:noProof w:val="0"/>
          <w:szCs w:val="24"/>
        </w:rPr>
      </w:pPr>
    </w:p>
    <w:p w14:paraId="75D7E0A5" w14:textId="156CE0D7" w:rsidR="00E80174" w:rsidRDefault="00E80174" w:rsidP="009A57F6">
      <w:pPr>
        <w:widowControl w:val="0"/>
        <w:autoSpaceDE w:val="0"/>
        <w:autoSpaceDN w:val="0"/>
        <w:adjustRightInd w:val="0"/>
        <w:spacing w:line="480" w:lineRule="auto"/>
        <w:jc w:val="center"/>
        <w:rPr>
          <w:b/>
        </w:rPr>
      </w:pPr>
      <w:r w:rsidRPr="005645D1">
        <w:rPr>
          <w:b/>
        </w:rPr>
        <w:t>Author Note</w:t>
      </w:r>
    </w:p>
    <w:p w14:paraId="75D20EFA" w14:textId="63667C9A" w:rsidR="00E80174" w:rsidRPr="005645D1" w:rsidRDefault="00E80174" w:rsidP="009A57F6">
      <w:pPr>
        <w:widowControl w:val="0"/>
        <w:autoSpaceDE w:val="0"/>
        <w:autoSpaceDN w:val="0"/>
        <w:adjustRightInd w:val="0"/>
        <w:spacing w:line="480" w:lineRule="auto"/>
        <w:ind w:firstLine="720"/>
      </w:pPr>
      <w:r>
        <w:t xml:space="preserve">This paper was prepared by a Task Force of the Language and Reading Research Consortium (LARRC) consisting of Shayne B. Piasta (Convener), Ann </w:t>
      </w:r>
      <w:r w:rsidR="27C49A93">
        <w:t xml:space="preserve">A. </w:t>
      </w:r>
      <w:r>
        <w:t xml:space="preserve">O’Connell, Mindy Bridges, Shelley Gray, Kate Cain, Meng-Ting Lo, and </w:t>
      </w:r>
      <w:proofErr w:type="spellStart"/>
      <w:r>
        <w:t>Menglin</w:t>
      </w:r>
      <w:proofErr w:type="spellEnd"/>
      <w:r>
        <w:t xml:space="preserve"> Xu. </w:t>
      </w:r>
      <w:r w:rsidR="009A490F">
        <w:t xml:space="preserve">Meng-Ting Lo is now at </w:t>
      </w:r>
      <w:r w:rsidR="608CC58A" w:rsidRPr="0402C566">
        <w:t>National Yang Ming Chiao Tung University</w:t>
      </w:r>
      <w:r w:rsidR="009A490F">
        <w:t xml:space="preserve">. </w:t>
      </w:r>
      <w:r>
        <w:t xml:space="preserve">LARRC project sites and investigators are as follows: </w:t>
      </w:r>
    </w:p>
    <w:p w14:paraId="16958289" w14:textId="4B2CA9A1" w:rsidR="00E80174" w:rsidRPr="005645D1" w:rsidRDefault="00E80174" w:rsidP="009A57F6">
      <w:pPr>
        <w:widowControl w:val="0"/>
        <w:autoSpaceDE w:val="0"/>
        <w:autoSpaceDN w:val="0"/>
        <w:adjustRightInd w:val="0"/>
        <w:spacing w:line="480" w:lineRule="auto"/>
      </w:pPr>
      <w:r w:rsidRPr="005645D1">
        <w:rPr>
          <w:b/>
        </w:rPr>
        <w:t>Ohio State University</w:t>
      </w:r>
      <w:r w:rsidRPr="005645D1">
        <w:t xml:space="preserve"> (Columbus, OH): Laura M. Justice (Site PI), Richard Lomax, Ann O’Connell, Jill </w:t>
      </w:r>
      <w:proofErr w:type="spellStart"/>
      <w:r w:rsidRPr="005645D1">
        <w:t>Pentimonti</w:t>
      </w:r>
      <w:proofErr w:type="spellEnd"/>
      <w:r w:rsidRPr="005645D1">
        <w:t xml:space="preserve">, Stephen A. </w:t>
      </w:r>
      <w:proofErr w:type="spellStart"/>
      <w:r w:rsidRPr="005645D1">
        <w:t>Petrill</w:t>
      </w:r>
      <w:proofErr w:type="spellEnd"/>
      <w:r w:rsidRPr="005645D1">
        <w:t>, Shayne B. Piasta</w:t>
      </w:r>
      <w:r w:rsidR="0098566F">
        <w:t xml:space="preserve">. </w:t>
      </w:r>
      <w:r w:rsidR="0098566F" w:rsidRPr="005645D1">
        <w:t xml:space="preserve">Jill </w:t>
      </w:r>
      <w:proofErr w:type="spellStart"/>
      <w:r w:rsidR="0098566F" w:rsidRPr="005645D1">
        <w:t>Pentimonti</w:t>
      </w:r>
      <w:proofErr w:type="spellEnd"/>
      <w:r w:rsidR="0098566F" w:rsidRPr="005645D1">
        <w:t xml:space="preserve"> is now at </w:t>
      </w:r>
      <w:r w:rsidR="0098566F">
        <w:t>the University of Notre Dame</w:t>
      </w:r>
      <w:r w:rsidR="0098566F" w:rsidRPr="005645D1">
        <w:t>.</w:t>
      </w:r>
      <w:r w:rsidR="0098566F">
        <w:t xml:space="preserve"> S</w:t>
      </w:r>
      <w:r w:rsidR="0098566F" w:rsidRPr="005645D1">
        <w:t xml:space="preserve">tephen A </w:t>
      </w:r>
      <w:proofErr w:type="spellStart"/>
      <w:r w:rsidR="0098566F" w:rsidRPr="005645D1">
        <w:t>Petrill</w:t>
      </w:r>
      <w:proofErr w:type="spellEnd"/>
      <w:r w:rsidR="0098566F" w:rsidRPr="005645D1">
        <w:t xml:space="preserve"> was a LARRC co-investigator from 2010-2013.</w:t>
      </w:r>
    </w:p>
    <w:p w14:paraId="00BD8309" w14:textId="77777777" w:rsidR="00E80174" w:rsidRPr="005645D1" w:rsidRDefault="00E80174" w:rsidP="009A57F6">
      <w:pPr>
        <w:widowControl w:val="0"/>
        <w:autoSpaceDE w:val="0"/>
        <w:autoSpaceDN w:val="0"/>
        <w:adjustRightInd w:val="0"/>
        <w:spacing w:line="480" w:lineRule="auto"/>
      </w:pPr>
      <w:r w:rsidRPr="005645D1">
        <w:rPr>
          <w:b/>
        </w:rPr>
        <w:t>Arizona State University</w:t>
      </w:r>
      <w:r w:rsidRPr="005645D1">
        <w:t xml:space="preserve"> (Tempe, AZ): Shelley Gray (Site PI), Maria </w:t>
      </w:r>
      <w:proofErr w:type="spellStart"/>
      <w:r w:rsidRPr="005645D1">
        <w:t>Adelaida</w:t>
      </w:r>
      <w:proofErr w:type="spellEnd"/>
      <w:r w:rsidRPr="005645D1">
        <w:t xml:space="preserve"> Restrepo. </w:t>
      </w:r>
    </w:p>
    <w:p w14:paraId="0158ABC4" w14:textId="77777777" w:rsidR="00E80174" w:rsidRPr="005645D1" w:rsidRDefault="00E80174" w:rsidP="009A57F6">
      <w:pPr>
        <w:widowControl w:val="0"/>
        <w:autoSpaceDE w:val="0"/>
        <w:autoSpaceDN w:val="0"/>
        <w:adjustRightInd w:val="0"/>
        <w:spacing w:line="480" w:lineRule="auto"/>
      </w:pPr>
      <w:r w:rsidRPr="005645D1">
        <w:rPr>
          <w:b/>
        </w:rPr>
        <w:t>Lancaster University</w:t>
      </w:r>
      <w:r w:rsidRPr="005645D1">
        <w:t xml:space="preserve"> (Lancaster, UK): Kate Cain (Site PI).</w:t>
      </w:r>
    </w:p>
    <w:p w14:paraId="41C23A39" w14:textId="35EEF234" w:rsidR="00E80174" w:rsidRPr="005645D1" w:rsidRDefault="00E80174" w:rsidP="009A57F6">
      <w:pPr>
        <w:widowControl w:val="0"/>
        <w:autoSpaceDE w:val="0"/>
        <w:autoSpaceDN w:val="0"/>
        <w:adjustRightInd w:val="0"/>
        <w:spacing w:line="480" w:lineRule="auto"/>
      </w:pPr>
      <w:r w:rsidRPr="005645D1">
        <w:rPr>
          <w:b/>
        </w:rPr>
        <w:t>University of Kansas</w:t>
      </w:r>
      <w:r w:rsidRPr="005645D1">
        <w:t xml:space="preserve"> (Lawrence, KS): Hugh Catts</w:t>
      </w:r>
      <w:r w:rsidR="0098566F">
        <w:rPr>
          <w:vertAlign w:val="superscript"/>
        </w:rPr>
        <w:t xml:space="preserve"> </w:t>
      </w:r>
      <w:r w:rsidRPr="005645D1">
        <w:t>(Site PI), Mindy Bridges, Diane Nielsen.</w:t>
      </w:r>
      <w:r w:rsidR="0098566F">
        <w:t xml:space="preserve"> </w:t>
      </w:r>
      <w:r w:rsidR="0098566F" w:rsidRPr="005645D1">
        <w:lastRenderedPageBreak/>
        <w:t xml:space="preserve">Hugh Catts is now at </w:t>
      </w:r>
      <w:r w:rsidR="0098566F" w:rsidRPr="005645D1">
        <w:rPr>
          <w:bCs/>
        </w:rPr>
        <w:t>Florida State University.</w:t>
      </w:r>
      <w:r w:rsidR="0098566F">
        <w:rPr>
          <w:bCs/>
        </w:rPr>
        <w:t xml:space="preserve"> </w:t>
      </w:r>
      <w:r w:rsidR="0098566F" w:rsidRPr="005645D1">
        <w:rPr>
          <w:bCs/>
        </w:rPr>
        <w:t>Mindy Bridges is now at the University of Kansas Medical Center.</w:t>
      </w:r>
      <w:r w:rsidR="00ED4547">
        <w:rPr>
          <w:bCs/>
        </w:rPr>
        <w:t xml:space="preserve"> </w:t>
      </w:r>
    </w:p>
    <w:p w14:paraId="53406EA3" w14:textId="538BAA70" w:rsidR="00E80174" w:rsidRPr="005645D1" w:rsidRDefault="00E80174" w:rsidP="009A57F6">
      <w:pPr>
        <w:widowControl w:val="0"/>
        <w:autoSpaceDE w:val="0"/>
        <w:autoSpaceDN w:val="0"/>
        <w:adjustRightInd w:val="0"/>
        <w:spacing w:line="480" w:lineRule="auto"/>
      </w:pPr>
      <w:r w:rsidRPr="005645D1">
        <w:rPr>
          <w:b/>
        </w:rPr>
        <w:t>University of Nebraska-Lincoln</w:t>
      </w:r>
      <w:r w:rsidRPr="005645D1">
        <w:t xml:space="preserve"> (Lincoln, NE): Tiffany Hogan</w:t>
      </w:r>
      <w:r w:rsidR="00ED4547">
        <w:rPr>
          <w:vertAlign w:val="superscript"/>
        </w:rPr>
        <w:t xml:space="preserve"> </w:t>
      </w:r>
      <w:r w:rsidRPr="005645D1">
        <w:t>(Site PI), Jim Bovaird, J. Ron Nelson.</w:t>
      </w:r>
      <w:r w:rsidR="00ED4547">
        <w:rPr>
          <w:vertAlign w:val="superscript"/>
        </w:rPr>
        <w:t xml:space="preserve"> </w:t>
      </w:r>
      <w:r w:rsidR="00ED4547" w:rsidRPr="005645D1">
        <w:t xml:space="preserve">Tiffany Hogan is now at </w:t>
      </w:r>
      <w:r w:rsidR="00ED4547" w:rsidRPr="005645D1">
        <w:rPr>
          <w:bCs/>
        </w:rPr>
        <w:t>MGH Institute of Health Professions</w:t>
      </w:r>
      <w:r w:rsidR="00ED4547" w:rsidRPr="005645D1">
        <w:t>.</w:t>
      </w:r>
      <w:r w:rsidR="00ED4547">
        <w:t xml:space="preserve"> </w:t>
      </w:r>
      <w:r w:rsidR="00ED4547" w:rsidRPr="005645D1">
        <w:t>J. Ron Nelson was a LARRC co-investigator from 2010-2012.</w:t>
      </w:r>
    </w:p>
    <w:p w14:paraId="47119245" w14:textId="7A469A7F" w:rsidR="00ED4547" w:rsidRDefault="00ED4547" w:rsidP="009A57F6">
      <w:pPr>
        <w:widowControl w:val="0"/>
        <w:autoSpaceDE w:val="0"/>
        <w:autoSpaceDN w:val="0"/>
        <w:adjustRightInd w:val="0"/>
        <w:spacing w:line="480" w:lineRule="auto"/>
        <w:ind w:firstLine="720"/>
      </w:pPr>
      <w:r>
        <w:t xml:space="preserve">Preliminary findings concerning the </w:t>
      </w:r>
      <w:r w:rsidR="00661C9C">
        <w:t>impact</w:t>
      </w:r>
      <w:r>
        <w:t xml:space="preserve"> </w:t>
      </w:r>
      <w:r w:rsidR="00661C9C">
        <w:t>on target</w:t>
      </w:r>
      <w:r w:rsidR="00A90859">
        <w:t>ed comprehension-related</w:t>
      </w:r>
      <w:r w:rsidR="00661C9C">
        <w:t xml:space="preserve"> skills </w:t>
      </w:r>
      <w:r>
        <w:t xml:space="preserve">for the first cohort are reported in Language and Reading Research Consortium, Jiang, and Davis (2017). </w:t>
      </w:r>
      <w:r w:rsidR="00FB077E">
        <w:t>Neither the task force members nor the larger Consortium have any conflicts of interest to disclose.</w:t>
      </w:r>
    </w:p>
    <w:p w14:paraId="27C7B20E" w14:textId="7102B7AD" w:rsidR="00E80174" w:rsidRPr="005645D1" w:rsidRDefault="00E80174" w:rsidP="009A57F6">
      <w:pPr>
        <w:widowControl w:val="0"/>
        <w:autoSpaceDE w:val="0"/>
        <w:autoSpaceDN w:val="0"/>
        <w:adjustRightInd w:val="0"/>
        <w:spacing w:line="480" w:lineRule="auto"/>
        <w:ind w:firstLine="720"/>
      </w:pPr>
      <w:r w:rsidRPr="005645D1">
        <w:t>Thi</w:t>
      </w:r>
      <w:r w:rsidR="00FB077E">
        <w:t xml:space="preserve">s work was supported by grant </w:t>
      </w:r>
      <w:r w:rsidRPr="005645D1">
        <w:t xml:space="preserve">R305F100002 of the Institute of Education Sciences’ Reading for Understanding Initiative. </w:t>
      </w:r>
      <w:r w:rsidR="00ED4547" w:rsidRPr="005645D1">
        <w:t xml:space="preserve">The views presented in this work do not represent those of the federal government, nor do they endorse any products or findings presented herein. </w:t>
      </w:r>
      <w:r w:rsidRPr="005645D1">
        <w:t xml:space="preserve">We are deeply grateful to the numerous staff, research associates, school administrators, teachers, children, and families who participated. Key personnel at study sites include: </w:t>
      </w:r>
      <w:r w:rsidR="005861B8" w:rsidRPr="005645D1">
        <w:t xml:space="preserve">Crystal Alonzo, </w:t>
      </w:r>
      <w:r w:rsidRPr="005645D1">
        <w:t xml:space="preserve">Lisa Baldwin-Skinner, Lauren Barnes, </w:t>
      </w:r>
      <w:proofErr w:type="spellStart"/>
      <w:r w:rsidRPr="005645D1">
        <w:t>Garey</w:t>
      </w:r>
      <w:proofErr w:type="spellEnd"/>
      <w:r w:rsidRPr="005645D1">
        <w:t xml:space="preserve"> Berry, Beau </w:t>
      </w:r>
      <w:proofErr w:type="spellStart"/>
      <w:r w:rsidRPr="005645D1">
        <w:t>Bevens</w:t>
      </w:r>
      <w:proofErr w:type="spellEnd"/>
      <w:r w:rsidRPr="005645D1">
        <w:t xml:space="preserve">, Jennifer Bostic, </w:t>
      </w:r>
      <w:proofErr w:type="spellStart"/>
      <w:r w:rsidRPr="005645D1">
        <w:t>Shara</w:t>
      </w:r>
      <w:proofErr w:type="spellEnd"/>
      <w:r w:rsidRPr="005645D1">
        <w:t xml:space="preserve"> Brinkley, Janet Capps, </w:t>
      </w:r>
      <w:r w:rsidR="005861B8" w:rsidRPr="005645D1">
        <w:t xml:space="preserve">Tracy </w:t>
      </w:r>
      <w:proofErr w:type="spellStart"/>
      <w:r w:rsidR="005861B8" w:rsidRPr="005645D1">
        <w:t>Centanni</w:t>
      </w:r>
      <w:proofErr w:type="spellEnd"/>
      <w:r w:rsidR="005861B8" w:rsidRPr="005645D1">
        <w:t xml:space="preserve">, </w:t>
      </w:r>
      <w:r w:rsidRPr="005645D1">
        <w:t xml:space="preserve">Beth Chandler, Lori </w:t>
      </w:r>
      <w:proofErr w:type="spellStart"/>
      <w:r w:rsidRPr="005645D1">
        <w:t>Chleborad</w:t>
      </w:r>
      <w:proofErr w:type="spellEnd"/>
      <w:r w:rsidRPr="005645D1">
        <w:t xml:space="preserve">, </w:t>
      </w:r>
      <w:r w:rsidR="005861B8" w:rsidRPr="005645D1">
        <w:t xml:space="preserve">Emanuel Cortez, </w:t>
      </w:r>
      <w:r w:rsidRPr="005645D1">
        <w:t xml:space="preserve">Willa Cree, Dawn Davis, </w:t>
      </w:r>
      <w:r w:rsidR="005861B8" w:rsidRPr="005645D1">
        <w:t xml:space="preserve">Kelsey </w:t>
      </w:r>
      <w:proofErr w:type="spellStart"/>
      <w:r w:rsidR="005861B8" w:rsidRPr="005645D1">
        <w:t>Dickerhoof</w:t>
      </w:r>
      <w:proofErr w:type="spellEnd"/>
      <w:r w:rsidR="005861B8" w:rsidRPr="005645D1">
        <w:t xml:space="preserve">, </w:t>
      </w:r>
      <w:r w:rsidRPr="005645D1">
        <w:t xml:space="preserve">Jaclyn </w:t>
      </w:r>
      <w:proofErr w:type="spellStart"/>
      <w:r w:rsidRPr="005645D1">
        <w:t>Dynia</w:t>
      </w:r>
      <w:proofErr w:type="spellEnd"/>
      <w:r w:rsidRPr="005645D1">
        <w:t xml:space="preserve">, Michel </w:t>
      </w:r>
      <w:proofErr w:type="spellStart"/>
      <w:r w:rsidRPr="005645D1">
        <w:t>Eltschinger</w:t>
      </w:r>
      <w:proofErr w:type="spellEnd"/>
      <w:r w:rsidRPr="005645D1">
        <w:t xml:space="preserve">, Kelly Farquharson, </w:t>
      </w:r>
      <w:proofErr w:type="spellStart"/>
      <w:r w:rsidR="005861B8" w:rsidRPr="005645D1">
        <w:t>Tamarine</w:t>
      </w:r>
      <w:proofErr w:type="spellEnd"/>
      <w:r w:rsidR="005861B8" w:rsidRPr="005645D1">
        <w:t xml:space="preserve"> Foreman, Yvonne Fraser, Abraham </w:t>
      </w:r>
      <w:proofErr w:type="spellStart"/>
      <w:r w:rsidR="005861B8" w:rsidRPr="005645D1">
        <w:t>Aldoaco</w:t>
      </w:r>
      <w:proofErr w:type="spellEnd"/>
      <w:r w:rsidR="005861B8" w:rsidRPr="005645D1">
        <w:t xml:space="preserve"> </w:t>
      </w:r>
      <w:proofErr w:type="spellStart"/>
      <w:r w:rsidR="005861B8" w:rsidRPr="005645D1">
        <w:t>Gastelum</w:t>
      </w:r>
      <w:proofErr w:type="spellEnd"/>
      <w:r w:rsidR="005861B8" w:rsidRPr="005645D1">
        <w:t xml:space="preserve">, </w:t>
      </w:r>
      <w:proofErr w:type="spellStart"/>
      <w:r w:rsidRPr="005645D1">
        <w:t>Rashaun</w:t>
      </w:r>
      <w:proofErr w:type="spellEnd"/>
      <w:r w:rsidRPr="005645D1">
        <w:t xml:space="preserve"> </w:t>
      </w:r>
      <w:proofErr w:type="spellStart"/>
      <w:r w:rsidRPr="005645D1">
        <w:t>Geter</w:t>
      </w:r>
      <w:proofErr w:type="spellEnd"/>
      <w:r w:rsidRPr="005645D1">
        <w:t xml:space="preserve">, Sara Gilliam, </w:t>
      </w:r>
      <w:r w:rsidR="005861B8" w:rsidRPr="005645D1">
        <w:t xml:space="preserve">Alexandria Hamilton, </w:t>
      </w:r>
      <w:r w:rsidRPr="005645D1">
        <w:t xml:space="preserve">Cindy </w:t>
      </w:r>
      <w:proofErr w:type="spellStart"/>
      <w:r w:rsidRPr="005645D1">
        <w:t>Honnens</w:t>
      </w:r>
      <w:proofErr w:type="spellEnd"/>
      <w:r w:rsidRPr="005645D1">
        <w:t xml:space="preserve">, </w:t>
      </w:r>
      <w:r w:rsidR="005861B8" w:rsidRPr="005645D1">
        <w:t xml:space="preserve">Miki Herman, Hui Jiang, Elaine Joy, </w:t>
      </w:r>
      <w:r w:rsidRPr="005645D1">
        <w:t xml:space="preserve">Jaime </w:t>
      </w:r>
      <w:proofErr w:type="spellStart"/>
      <w:r w:rsidRPr="005645D1">
        <w:t>Kubik</w:t>
      </w:r>
      <w:proofErr w:type="spellEnd"/>
      <w:r w:rsidRPr="005645D1">
        <w:t xml:space="preserve">, </w:t>
      </w:r>
      <w:r w:rsidR="005861B8" w:rsidRPr="005645D1">
        <w:t xml:space="preserve">Trudy </w:t>
      </w:r>
      <w:proofErr w:type="spellStart"/>
      <w:r w:rsidR="005861B8" w:rsidRPr="005645D1">
        <w:t>Kuo</w:t>
      </w:r>
      <w:proofErr w:type="spellEnd"/>
      <w:r w:rsidR="005861B8" w:rsidRPr="005645D1">
        <w:t xml:space="preserve">, </w:t>
      </w:r>
      <w:r w:rsidRPr="005645D1">
        <w:t>Gustavo Lujan, Junko</w:t>
      </w:r>
      <w:r w:rsidR="005861B8" w:rsidRPr="005645D1">
        <w:t xml:space="preserve">, Chi </w:t>
      </w:r>
      <w:proofErr w:type="spellStart"/>
      <w:r w:rsidR="005861B8" w:rsidRPr="005645D1">
        <w:t>Luu</w:t>
      </w:r>
      <w:proofErr w:type="spellEnd"/>
      <w:r w:rsidR="005861B8" w:rsidRPr="005645D1">
        <w:t xml:space="preserve">, </w:t>
      </w:r>
      <w:r w:rsidRPr="005645D1">
        <w:t xml:space="preserve">Maekawa, Carol Mesa, Denise Meyer, Maria </w:t>
      </w:r>
      <w:proofErr w:type="spellStart"/>
      <w:r w:rsidRPr="005645D1">
        <w:t>Moratto</w:t>
      </w:r>
      <w:proofErr w:type="spellEnd"/>
      <w:r w:rsidRPr="005645D1">
        <w:t>, Kimberly Murphy, Marcie Mutters, Amy Pratt, Trevor Rey,</w:t>
      </w:r>
      <w:r w:rsidR="005861B8" w:rsidRPr="005645D1">
        <w:t xml:space="preserve"> Lizeth Sanchez-Verduzco,</w:t>
      </w:r>
      <w:r w:rsidRPr="005645D1">
        <w:t xml:space="preserve"> Amber Sherman, Shannon Tierney, Stephanie Williams, and Gloria Yeomans-Maldonado.</w:t>
      </w:r>
    </w:p>
    <w:p w14:paraId="092DF914" w14:textId="77777777" w:rsidR="00664DD9" w:rsidRPr="005645D1" w:rsidRDefault="00664DD9" w:rsidP="00664DD9">
      <w:pPr>
        <w:widowControl w:val="0"/>
        <w:autoSpaceDE w:val="0"/>
        <w:autoSpaceDN w:val="0"/>
        <w:adjustRightInd w:val="0"/>
        <w:spacing w:line="480" w:lineRule="auto"/>
        <w:ind w:firstLine="720"/>
      </w:pPr>
      <w:r>
        <w:t xml:space="preserve">Let’s Know! materials are available at </w:t>
      </w:r>
      <w:hyperlink r:id="rId8" w:history="1">
        <w:r w:rsidRPr="008874D5">
          <w:rPr>
            <w:rStyle w:val="Hyperlink"/>
          </w:rPr>
          <w:t>https://larrc.ehe.osu.edu/</w:t>
        </w:r>
      </w:hyperlink>
      <w:r>
        <w:t xml:space="preserve">. </w:t>
      </w:r>
    </w:p>
    <w:p w14:paraId="1C552916" w14:textId="01A20189" w:rsidR="00801C2C" w:rsidRPr="005645D1" w:rsidRDefault="00E80174" w:rsidP="00A252DB">
      <w:pPr>
        <w:widowControl w:val="0"/>
        <w:autoSpaceDE w:val="0"/>
        <w:autoSpaceDN w:val="0"/>
        <w:adjustRightInd w:val="0"/>
        <w:spacing w:line="480" w:lineRule="auto"/>
        <w:ind w:firstLine="720"/>
      </w:pPr>
      <w:r w:rsidRPr="005645D1">
        <w:lastRenderedPageBreak/>
        <w:t xml:space="preserve">Correspondence concerning this work should be sent to Shayne B. Piasta, Department of Teaching and Learning, The Ohio State University, </w:t>
      </w:r>
      <w:r w:rsidR="00FB077E">
        <w:t xml:space="preserve">201 Arps Hall, </w:t>
      </w:r>
      <w:r w:rsidRPr="005645D1">
        <w:t>Columbus, OH 43210.</w:t>
      </w:r>
      <w:r w:rsidR="00FB077E">
        <w:t xml:space="preserve"> </w:t>
      </w:r>
      <w:r w:rsidRPr="005645D1">
        <w:t>Email: piasta.1@osu.edu</w:t>
      </w:r>
      <w:r w:rsidR="00801C2C" w:rsidRPr="005645D1">
        <w:br w:type="page"/>
      </w:r>
    </w:p>
    <w:p w14:paraId="469F6BD0" w14:textId="77777777" w:rsidR="00FB077E" w:rsidRPr="00FB077E" w:rsidRDefault="007807F2" w:rsidP="009A57F6">
      <w:pPr>
        <w:pStyle w:val="Heading1"/>
        <w:keepNext w:val="0"/>
        <w:widowControl w:val="0"/>
        <w:rPr>
          <w:rFonts w:eastAsia="Times New Roman" w:cs="Times New Roman"/>
          <w:szCs w:val="24"/>
        </w:rPr>
      </w:pPr>
      <w:r w:rsidRPr="00FB077E">
        <w:rPr>
          <w:rFonts w:eastAsia="Times New Roman" w:cs="Times New Roman"/>
          <w:szCs w:val="24"/>
        </w:rPr>
        <w:lastRenderedPageBreak/>
        <w:t>Abstract</w:t>
      </w:r>
    </w:p>
    <w:p w14:paraId="4EED48FD" w14:textId="534530E9" w:rsidR="00FD117B" w:rsidRDefault="00662515" w:rsidP="009A57F6">
      <w:pPr>
        <w:pStyle w:val="BodyTextIndent"/>
        <w:widowControl w:val="0"/>
        <w:ind w:firstLine="0"/>
        <w:rPr>
          <w:rFonts w:eastAsia="Arial"/>
        </w:rPr>
      </w:pPr>
      <w:r>
        <w:t>Although</w:t>
      </w:r>
      <w:r w:rsidR="00104EB8">
        <w:t xml:space="preserve"> </w:t>
      </w:r>
      <w:r w:rsidR="00214B16">
        <w:t>substantial</w:t>
      </w:r>
      <w:r w:rsidR="00104EB8">
        <w:t xml:space="preserve"> research has established how to teach word reading, the research base for teaching skills related to language and reading comprehension is more limited. </w:t>
      </w:r>
      <w:r w:rsidRPr="050E244A">
        <w:rPr>
          <w:rFonts w:eastAsia="Arial"/>
        </w:rPr>
        <w:t>W</w:t>
      </w:r>
      <w:r w:rsidR="00FD117B" w:rsidRPr="050E244A">
        <w:rPr>
          <w:rFonts w:eastAsia="Arial"/>
        </w:rPr>
        <w:t xml:space="preserve">e report a multi-state experiment of a supplemental, whole-class language-focused curriculum delivered in prekindergarten and kindergarten classrooms that was designed to improve children’s language comprehension </w:t>
      </w:r>
      <w:r w:rsidR="00A152FF">
        <w:rPr>
          <w:rFonts w:eastAsia="Arial"/>
        </w:rPr>
        <w:t xml:space="preserve">and thereby support </w:t>
      </w:r>
      <w:r w:rsidR="00FD117B" w:rsidRPr="050E244A">
        <w:rPr>
          <w:rFonts w:eastAsia="Arial"/>
        </w:rPr>
        <w:t xml:space="preserve">later reading comprehension. </w:t>
      </w:r>
      <w:r w:rsidR="00B8272E" w:rsidRPr="050E244A">
        <w:rPr>
          <w:rFonts w:eastAsia="Arial"/>
        </w:rPr>
        <w:t>We randomly assigned 69 prekindergarten classrooms (</w:t>
      </w:r>
      <w:r w:rsidR="00B8272E" w:rsidRPr="050E244A">
        <w:rPr>
          <w:rFonts w:eastAsia="Arial"/>
          <w:i/>
          <w:iCs/>
        </w:rPr>
        <w:t>n</w:t>
      </w:r>
      <w:r w:rsidR="00B8272E" w:rsidRPr="050E244A">
        <w:rPr>
          <w:rFonts w:eastAsia="Arial"/>
        </w:rPr>
        <w:t xml:space="preserve"> = 361 children) and 56 kindergarten classrooms (</w:t>
      </w:r>
      <w:r w:rsidR="00B8272E" w:rsidRPr="050E244A">
        <w:rPr>
          <w:rFonts w:eastAsia="Arial"/>
          <w:i/>
          <w:iCs/>
        </w:rPr>
        <w:t>n</w:t>
      </w:r>
      <w:r w:rsidR="00B8272E" w:rsidRPr="050E244A">
        <w:rPr>
          <w:rFonts w:eastAsia="Arial"/>
        </w:rPr>
        <w:t xml:space="preserve"> = 328 children) to receive language-focused intervention or to a control condition. </w:t>
      </w:r>
      <w:r w:rsidR="00104EB8" w:rsidRPr="050E244A">
        <w:rPr>
          <w:rFonts w:eastAsia="Arial"/>
        </w:rPr>
        <w:t xml:space="preserve">Children in </w:t>
      </w:r>
      <w:r w:rsidR="00B8272E" w:rsidRPr="050E244A">
        <w:rPr>
          <w:rFonts w:eastAsia="Arial"/>
        </w:rPr>
        <w:t xml:space="preserve">intervention </w:t>
      </w:r>
      <w:r w:rsidR="00104EB8" w:rsidRPr="050E244A">
        <w:rPr>
          <w:rFonts w:eastAsia="Arial"/>
        </w:rPr>
        <w:t xml:space="preserve">conditions </w:t>
      </w:r>
      <w:r w:rsidR="00B8272E" w:rsidRPr="050E244A">
        <w:rPr>
          <w:rFonts w:eastAsia="Arial"/>
        </w:rPr>
        <w:t>experienced one of two instantiations of Let’s Know! (Let’s Know! Broad or Let’s Know! Deep)</w:t>
      </w:r>
      <w:r w:rsidR="00104EB8" w:rsidRPr="050E244A">
        <w:rPr>
          <w:rFonts w:eastAsia="Arial"/>
        </w:rPr>
        <w:t xml:space="preserve"> as implem</w:t>
      </w:r>
      <w:r w:rsidR="009A57F6">
        <w:rPr>
          <w:rFonts w:eastAsia="Arial"/>
        </w:rPr>
        <w:t>e</w:t>
      </w:r>
      <w:r w:rsidR="0635F3C2" w:rsidRPr="050E244A">
        <w:rPr>
          <w:rFonts w:eastAsia="Arial"/>
        </w:rPr>
        <w:t>nt</w:t>
      </w:r>
      <w:r w:rsidR="00104EB8" w:rsidRPr="050E244A">
        <w:rPr>
          <w:rFonts w:eastAsia="Arial"/>
        </w:rPr>
        <w:t>ed by their classroom teachers</w:t>
      </w:r>
      <w:r w:rsidR="00B8272E" w:rsidRPr="050E244A">
        <w:rPr>
          <w:rFonts w:eastAsia="Arial"/>
        </w:rPr>
        <w:t xml:space="preserve">. Both instantiations provide </w:t>
      </w:r>
      <w:r w:rsidR="1AAAE8A4" w:rsidRPr="050E244A">
        <w:rPr>
          <w:rFonts w:eastAsia="Arial"/>
        </w:rPr>
        <w:t>four</w:t>
      </w:r>
      <w:r w:rsidR="00B8272E" w:rsidRPr="050E244A">
        <w:rPr>
          <w:rFonts w:eastAsia="Arial"/>
        </w:rPr>
        <w:t xml:space="preserve"> 30-min lessons per week of targeted instruction on key lower- and higher-level language skills</w:t>
      </w:r>
      <w:r w:rsidR="00104EB8" w:rsidRPr="050E244A">
        <w:rPr>
          <w:rFonts w:eastAsia="Arial"/>
        </w:rPr>
        <w:t xml:space="preserve"> over 25 weeks</w:t>
      </w:r>
      <w:r w:rsidR="00B8272E" w:rsidRPr="050E244A">
        <w:rPr>
          <w:rFonts w:eastAsia="Arial"/>
        </w:rPr>
        <w:t xml:space="preserve">; the instantiations differ in the amount of practice afforded to </w:t>
      </w:r>
      <w:proofErr w:type="gramStart"/>
      <w:r w:rsidR="00B8272E" w:rsidRPr="050E244A">
        <w:rPr>
          <w:rFonts w:eastAsia="Arial"/>
        </w:rPr>
        <w:t>particular skills</w:t>
      </w:r>
      <w:proofErr w:type="gramEnd"/>
      <w:r w:rsidR="00B8272E" w:rsidRPr="050E244A">
        <w:rPr>
          <w:rFonts w:eastAsia="Arial"/>
        </w:rPr>
        <w:t xml:space="preserve">. </w:t>
      </w:r>
      <w:r w:rsidR="00104EB8" w:rsidRPr="050E244A">
        <w:rPr>
          <w:rFonts w:eastAsia="Arial"/>
        </w:rPr>
        <w:t>We measured children’s comprehension-related skills (target vocabulary, comprehension monitoring, understanding narrative text and story gramm</w:t>
      </w:r>
      <w:r w:rsidR="32B786CA" w:rsidRPr="050E244A">
        <w:rPr>
          <w:rFonts w:eastAsia="Arial"/>
        </w:rPr>
        <w:t>a</w:t>
      </w:r>
      <w:r w:rsidR="00104EB8" w:rsidRPr="050E244A">
        <w:rPr>
          <w:rFonts w:eastAsia="Arial"/>
        </w:rPr>
        <w:t xml:space="preserve">r, understanding expository text) via curriculum-aligned measures during the academic year and their vocabulary and language comprehension at pretest and posttest. Multilevel analyses showed </w:t>
      </w:r>
      <w:r w:rsidR="00214B16">
        <w:rPr>
          <w:rFonts w:eastAsia="Arial"/>
        </w:rPr>
        <w:t xml:space="preserve">similar </w:t>
      </w:r>
      <w:r w:rsidR="00481CCF">
        <w:rPr>
          <w:rFonts w:eastAsia="Arial"/>
        </w:rPr>
        <w:t>effects for both</w:t>
      </w:r>
      <w:r w:rsidR="00214B16">
        <w:rPr>
          <w:rFonts w:eastAsia="Arial"/>
        </w:rPr>
        <w:t xml:space="preserve"> instantiations, </w:t>
      </w:r>
      <w:r w:rsidR="00A152FF">
        <w:rPr>
          <w:rFonts w:eastAsia="Arial"/>
        </w:rPr>
        <w:t>with</w:t>
      </w:r>
      <w:r w:rsidR="00104EB8" w:rsidRPr="050E244A">
        <w:rPr>
          <w:rFonts w:eastAsia="Arial"/>
        </w:rPr>
        <w:t xml:space="preserve"> Let’s Know! positive</w:t>
      </w:r>
      <w:r w:rsidR="00A152FF">
        <w:rPr>
          <w:rFonts w:eastAsia="Arial"/>
        </w:rPr>
        <w:t>ly</w:t>
      </w:r>
      <w:r w:rsidR="00104EB8" w:rsidRPr="050E244A">
        <w:rPr>
          <w:rFonts w:eastAsia="Arial"/>
        </w:rPr>
        <w:t xml:space="preserve"> impact</w:t>
      </w:r>
      <w:r w:rsidR="00A152FF">
        <w:rPr>
          <w:rFonts w:eastAsia="Arial"/>
        </w:rPr>
        <w:t>ing</w:t>
      </w:r>
      <w:r w:rsidR="00104EB8" w:rsidRPr="050E244A">
        <w:rPr>
          <w:rFonts w:eastAsia="Arial"/>
        </w:rPr>
        <w:t xml:space="preserve"> </w:t>
      </w:r>
      <w:r w:rsidRPr="050E244A">
        <w:rPr>
          <w:rFonts w:eastAsia="Arial"/>
        </w:rPr>
        <w:t xml:space="preserve">some </w:t>
      </w:r>
      <w:r w:rsidR="00214B16">
        <w:rPr>
          <w:rFonts w:eastAsia="Arial"/>
        </w:rPr>
        <w:t xml:space="preserve">of the </w:t>
      </w:r>
      <w:r w:rsidR="00B26BE2">
        <w:rPr>
          <w:rFonts w:eastAsia="Arial"/>
        </w:rPr>
        <w:t xml:space="preserve">immediate </w:t>
      </w:r>
      <w:r w:rsidR="001E1C1A">
        <w:rPr>
          <w:rFonts w:eastAsia="Arial"/>
        </w:rPr>
        <w:t xml:space="preserve">tests of </w:t>
      </w:r>
      <w:r w:rsidR="00214B16">
        <w:rPr>
          <w:rFonts w:eastAsia="Arial"/>
        </w:rPr>
        <w:t xml:space="preserve">curriculum-aligned </w:t>
      </w:r>
      <w:r w:rsidR="001E1C1A">
        <w:rPr>
          <w:rFonts w:eastAsia="Arial"/>
        </w:rPr>
        <w:t>skill</w:t>
      </w:r>
      <w:r w:rsidR="00214B16">
        <w:rPr>
          <w:rFonts w:eastAsia="Arial"/>
        </w:rPr>
        <w:t xml:space="preserve">s </w:t>
      </w:r>
      <w:r w:rsidRPr="050E244A">
        <w:rPr>
          <w:rFonts w:eastAsia="Arial"/>
        </w:rPr>
        <w:t>(</w:t>
      </w:r>
      <w:r w:rsidR="00104EB8" w:rsidRPr="050E244A">
        <w:rPr>
          <w:rFonts w:eastAsia="Arial"/>
        </w:rPr>
        <w:t>vocabulary</w:t>
      </w:r>
      <w:r w:rsidRPr="050E244A">
        <w:rPr>
          <w:rFonts w:eastAsia="Arial"/>
        </w:rPr>
        <w:t xml:space="preserve">, comprehension monitoring, understanding of expository text) </w:t>
      </w:r>
      <w:proofErr w:type="gramStart"/>
      <w:r w:rsidRPr="050E244A">
        <w:rPr>
          <w:rFonts w:eastAsia="Arial"/>
        </w:rPr>
        <w:t xml:space="preserve">and </w:t>
      </w:r>
      <w:r w:rsidR="007D175B">
        <w:rPr>
          <w:rFonts w:eastAsia="Arial"/>
        </w:rPr>
        <w:t>also</w:t>
      </w:r>
      <w:proofErr w:type="gramEnd"/>
      <w:r w:rsidR="007D175B">
        <w:rPr>
          <w:rFonts w:eastAsia="Arial"/>
        </w:rPr>
        <w:t xml:space="preserve"> the </w:t>
      </w:r>
      <w:r w:rsidRPr="050E244A">
        <w:rPr>
          <w:rFonts w:eastAsia="Arial"/>
        </w:rPr>
        <w:t xml:space="preserve">posttest vocabulary </w:t>
      </w:r>
      <w:r w:rsidR="00124CF1">
        <w:rPr>
          <w:rFonts w:eastAsia="Arial"/>
        </w:rPr>
        <w:t>outcome</w:t>
      </w:r>
      <w:r w:rsidR="00B26BE2">
        <w:rPr>
          <w:rFonts w:eastAsia="Arial"/>
        </w:rPr>
        <w:t xml:space="preserve">, </w:t>
      </w:r>
      <w:r w:rsidRPr="050E244A">
        <w:rPr>
          <w:rFonts w:eastAsia="Arial"/>
        </w:rPr>
        <w:t>but not standardized language comprehension</w:t>
      </w:r>
      <w:r w:rsidR="00124CF1">
        <w:rPr>
          <w:rFonts w:eastAsia="Arial"/>
        </w:rPr>
        <w:t xml:space="preserve"> outcomes</w:t>
      </w:r>
      <w:r w:rsidRPr="050E244A">
        <w:rPr>
          <w:rFonts w:eastAsia="Arial"/>
        </w:rPr>
        <w:t xml:space="preserve">; impacts </w:t>
      </w:r>
      <w:r w:rsidR="00214B16">
        <w:rPr>
          <w:rFonts w:eastAsia="Arial"/>
        </w:rPr>
        <w:t xml:space="preserve">on curriculum-aligned </w:t>
      </w:r>
      <w:r w:rsidR="00A152FF">
        <w:rPr>
          <w:rFonts w:eastAsia="Arial"/>
        </w:rPr>
        <w:t>skills</w:t>
      </w:r>
      <w:r w:rsidR="00214B16">
        <w:rPr>
          <w:rFonts w:eastAsia="Arial"/>
        </w:rPr>
        <w:t xml:space="preserve"> </w:t>
      </w:r>
      <w:r w:rsidRPr="050E244A">
        <w:rPr>
          <w:rFonts w:eastAsia="Arial"/>
        </w:rPr>
        <w:t>did not mediate effects on language comprehension</w:t>
      </w:r>
      <w:r w:rsidR="00124CF1">
        <w:rPr>
          <w:rFonts w:eastAsia="Arial"/>
        </w:rPr>
        <w:t xml:space="preserve"> outcomes</w:t>
      </w:r>
      <w:r w:rsidRPr="050E244A">
        <w:rPr>
          <w:rFonts w:eastAsia="Arial"/>
        </w:rPr>
        <w:t>. Results have implications for the Let’s Know! theory of change as well as continued research on supporting children’s language and comprehension skills.</w:t>
      </w:r>
    </w:p>
    <w:p w14:paraId="2800A3DA" w14:textId="77777777" w:rsidR="00D567D8" w:rsidRDefault="00FB077E" w:rsidP="009A57F6">
      <w:pPr>
        <w:widowControl w:val="0"/>
        <w:spacing w:line="480" w:lineRule="auto"/>
      </w:pPr>
      <w:r>
        <w:tab/>
      </w:r>
      <w:r w:rsidRPr="00FB077E">
        <w:rPr>
          <w:i/>
        </w:rPr>
        <w:t>Keywords</w:t>
      </w:r>
      <w:r>
        <w:t>: oral language, comprehension, supplemental instruction</w:t>
      </w:r>
      <w:r w:rsidR="00B949AC">
        <w:t xml:space="preserve">, </w:t>
      </w:r>
      <w:r>
        <w:t xml:space="preserve">prekindergarten, </w:t>
      </w:r>
      <w:r>
        <w:lastRenderedPageBreak/>
        <w:t>kindergarten</w:t>
      </w:r>
    </w:p>
    <w:p w14:paraId="67582143" w14:textId="77777777" w:rsidR="00D567D8" w:rsidRDefault="00D567D8" w:rsidP="009A57F6">
      <w:pPr>
        <w:widowControl w:val="0"/>
        <w:spacing w:line="480" w:lineRule="auto"/>
      </w:pPr>
    </w:p>
    <w:p w14:paraId="09813131" w14:textId="77777777" w:rsidR="00D567D8" w:rsidRPr="00D567D8" w:rsidRDefault="00D567D8" w:rsidP="00D567D8">
      <w:pPr>
        <w:pStyle w:val="Heading1"/>
        <w:widowControl w:val="0"/>
        <w:rPr>
          <w:rFonts w:eastAsia="Times New Roman" w:cs="Times New Roman"/>
          <w:szCs w:val="24"/>
        </w:rPr>
      </w:pPr>
      <w:r w:rsidRPr="00D567D8">
        <w:rPr>
          <w:rFonts w:eastAsia="Times New Roman" w:cs="Times New Roman"/>
          <w:szCs w:val="24"/>
        </w:rPr>
        <w:t>Educational Impact and Implications Statement</w:t>
      </w:r>
    </w:p>
    <w:p w14:paraId="0A15FD33" w14:textId="2B24E31D" w:rsidR="007807F2" w:rsidRPr="00573189" w:rsidRDefault="7DB31DFE" w:rsidP="00573189">
      <w:pPr>
        <w:widowControl w:val="0"/>
        <w:spacing w:line="480" w:lineRule="auto"/>
      </w:pPr>
      <w:r>
        <w:t xml:space="preserve">Despite improvements in word-level reading instruction, many children continue to struggle with reading comprehension. In this study, we tested a whole-class supplemental curriculum, Let’s </w:t>
      </w:r>
      <w:proofErr w:type="gramStart"/>
      <w:r>
        <w:t>Know!,</w:t>
      </w:r>
      <w:proofErr w:type="gramEnd"/>
      <w:r>
        <w:t xml:space="preserve"> designed to support prekindergarten and kindergarten children’s oral language and comprehension skills. We found that Let’s Know! improved children’s knowledge of vocabulary used in the curriculum and </w:t>
      </w:r>
      <w:r w:rsidR="00832637">
        <w:t>some</w:t>
      </w:r>
      <w:r>
        <w:t xml:space="preserve"> comprehension-related skills but did not impact scores on standardized language comprehension measures. Results provide evidence that classroom instruction can improve some skills related to later comprehension; however, more work is necessary to develop and validate curricula that directly impact </w:t>
      </w:r>
      <w:r w:rsidR="00832637">
        <w:t>language and</w:t>
      </w:r>
      <w:r>
        <w:t xml:space="preserve"> reading comprehension.  </w:t>
      </w:r>
      <w:r w:rsidR="00573189">
        <w:br w:type="page"/>
      </w:r>
    </w:p>
    <w:p w14:paraId="089F3697" w14:textId="77777777" w:rsidR="00194F25" w:rsidRPr="009A490F" w:rsidRDefault="00194F25" w:rsidP="009A57F6">
      <w:pPr>
        <w:widowControl w:val="0"/>
        <w:spacing w:line="480" w:lineRule="auto"/>
        <w:jc w:val="center"/>
        <w:rPr>
          <w:b/>
        </w:rPr>
      </w:pPr>
      <w:r w:rsidRPr="009A490F">
        <w:rPr>
          <w:b/>
        </w:rPr>
        <w:lastRenderedPageBreak/>
        <w:t>Impact of the Let’s Know! Curriculum on the Language and Comprehension-Related Skills of Prekindergarten and Kindergarten Children</w:t>
      </w:r>
    </w:p>
    <w:p w14:paraId="5086DF5D" w14:textId="4ED4FDEB" w:rsidR="000D43D8" w:rsidRDefault="00194F25" w:rsidP="003D6C7C">
      <w:pPr>
        <w:widowControl w:val="0"/>
        <w:spacing w:line="480" w:lineRule="auto"/>
        <w:ind w:firstLine="720"/>
        <w:rPr>
          <w:rFonts w:eastAsia="Arial"/>
        </w:rPr>
      </w:pPr>
      <w:r w:rsidRPr="00860CAF">
        <w:t xml:space="preserve">In industrialized nations, reading achievement is associated with an individual’s educational attainment, employment opportunities and earnings, and health outcomes </w:t>
      </w:r>
      <w:r w:rsidRPr="00860CAF">
        <w:fldChar w:fldCharType="begin"/>
      </w:r>
      <w:r w:rsidR="00910668">
        <w:instrText xml:space="preserve"> ADDIN EN.CITE &lt;EndNote&gt;&lt;Cite ExcludeAuth="1"&gt;&lt;Author&gt;World Literacy Foundation&lt;/Author&gt;&lt;Year&gt;2015&lt;/Year&gt;&lt;RecNum&gt;5204&lt;/RecNum&gt;&lt;Prefix&gt;World Literacy Foundation`, &lt;/Prefix&gt;&lt;DisplayText&gt;(World Literacy Foundation, 2015)&lt;/DisplayText&gt;&lt;record&gt;&lt;rec-number&gt;5204&lt;/rec-number&gt;&lt;foreign-keys&gt;&lt;key app="EN" db-id="99d9evse6ffp07eesfqptv2lparspxf0d952" timestamp="1613056658"&gt;5204&lt;/key&gt;&lt;/foreign-keys&gt;&lt;ref-type name="Report"&gt;27&lt;/ref-type&gt;&lt;contributors&gt;&lt;authors&gt;&lt;author&gt;World Literacy Foundation,&lt;/author&gt;&lt;/authors&gt;&lt;/contributors&gt;&lt;titles&gt;&lt;title&gt;The economic and social cost of illliteracy: A snapshot of illiteracy in a global context&lt;/title&gt;&lt;/titles&gt;&lt;dates&gt;&lt;year&gt;2015&lt;/year&gt;&lt;/dates&gt;&lt;urls&gt;&lt;related-urls&gt;&lt;url&gt;http://worldliteracyfoundation.org/wp-content/uploads/2015/02/WLF-FINAL-ECONOMIC-REPORT.pdf&lt;/url&gt;&lt;/related-urls&gt;&lt;/urls&gt;&lt;/record&gt;&lt;/Cite&gt;&lt;/EndNote&gt;</w:instrText>
      </w:r>
      <w:r w:rsidRPr="00860CAF">
        <w:fldChar w:fldCharType="separate"/>
      </w:r>
      <w:r w:rsidR="004C5DD0" w:rsidRPr="00860CAF">
        <w:rPr>
          <w:noProof/>
        </w:rPr>
        <w:t>(World Literacy Foundation, 2015)</w:t>
      </w:r>
      <w:r w:rsidRPr="00860CAF">
        <w:fldChar w:fldCharType="end"/>
      </w:r>
      <w:r w:rsidRPr="00860CAF">
        <w:t>. This presents a challenge for the U.S.</w:t>
      </w:r>
      <w:r w:rsidR="00E50F27">
        <w:t xml:space="preserve">, in which many children have limited reading proficiency and struggle to comprehend what they read </w:t>
      </w:r>
      <w:r w:rsidR="00E50F27">
        <w:fldChar w:fldCharType="begin"/>
      </w:r>
      <w:r w:rsidR="00E50F27">
        <w:instrText xml:space="preserve"> ADDIN EN.CITE &lt;EndNote&gt;&lt;Cite&gt;&lt;Author&gt;Douglas&lt;/Author&gt;&lt;Year&gt;2014&lt;/Year&gt;&lt;RecNum&gt;3889&lt;/RecNum&gt;&lt;DisplayText&gt;(Douglas &amp;amp; Albro, 2014)&lt;/DisplayText&gt;&lt;record&gt;&lt;rec-number&gt;3889&lt;/rec-number&gt;&lt;foreign-keys&gt;&lt;key app="EN" db-id="99d9evse6ffp07eesfqptv2lparspxf0d952" timestamp="1446823629"&gt;3889&lt;/key&gt;&lt;/foreign-keys&gt;&lt;ref-type name="Journal Article"&gt;17&lt;/ref-type&gt;&lt;contributors&gt;&lt;authors&gt;&lt;author&gt;Douglas, KarenM&lt;/author&gt;&lt;author&gt;Albro, ElizabethR&lt;/author&gt;&lt;/authors&gt;&lt;/contributors&gt;&lt;titles&gt;&lt;title&gt;The Progress and Promise of the Reading for Understanding Research Initiative&lt;/title&gt;&lt;secondary-title&gt;Educational Psychology Review&lt;/secondary-title&gt;&lt;alt-title&gt;Educ Psychol Rev&lt;/alt-title&gt;&lt;/titles&gt;&lt;periodical&gt;&lt;full-title&gt;Educational Psychology Review&lt;/full-title&gt;&lt;/periodical&gt;&lt;pages&gt;341-355&lt;/pages&gt;&lt;volume&gt;26&lt;/volume&gt;&lt;number&gt;3&lt;/number&gt;&lt;keywords&gt;&lt;keyword&gt;Reading comprehension&lt;/keyword&gt;&lt;keyword&gt;Cognitive processes&lt;/keyword&gt;&lt;keyword&gt;Assessment&lt;/keyword&gt;&lt;keyword&gt;Educational intervention&lt;/keyword&gt;&lt;/keywords&gt;&lt;dates&gt;&lt;year&gt;2014&lt;/year&gt;&lt;pub-dates&gt;&lt;date&gt;2014/09/01&lt;/date&gt;&lt;/pub-dates&gt;&lt;/dates&gt;&lt;publisher&gt;Springer US&lt;/publisher&gt;&lt;isbn&gt;1040-726X&lt;/isbn&gt;&lt;urls&gt;&lt;related-urls&gt;&lt;url&gt;http://dx.doi.org/10.1007/s10648-014-9278-y&lt;/url&gt;&lt;/related-urls&gt;&lt;/urls&gt;&lt;electronic-resource-num&gt;10.1007/s10648-014-9278-y&lt;/electronic-resource-num&gt;&lt;language&gt;English&lt;/language&gt;&lt;/record&gt;&lt;/Cite&gt;&lt;/EndNote&gt;</w:instrText>
      </w:r>
      <w:r w:rsidR="00E50F27">
        <w:fldChar w:fldCharType="separate"/>
      </w:r>
      <w:r w:rsidR="00E50F27">
        <w:rPr>
          <w:noProof/>
        </w:rPr>
        <w:t>(Douglas &amp; Albro, 2014)</w:t>
      </w:r>
      <w:r w:rsidR="00E50F27">
        <w:fldChar w:fldCharType="end"/>
      </w:r>
      <w:r w:rsidRPr="00860CAF">
        <w:rPr>
          <w:rFonts w:eastAsia="Arial"/>
        </w:rPr>
        <w:t xml:space="preserve">. The current study is predicated on evidence that </w:t>
      </w:r>
      <w:r w:rsidR="00862FB5" w:rsidRPr="00860CAF">
        <w:rPr>
          <w:rFonts w:eastAsia="Arial"/>
        </w:rPr>
        <w:t>language</w:t>
      </w:r>
      <w:r w:rsidRPr="00860CAF">
        <w:rPr>
          <w:rFonts w:eastAsia="Arial"/>
        </w:rPr>
        <w:t xml:space="preserve"> comprehension is a critical component of reading comprehension from the earliest stages of learning to read</w:t>
      </w:r>
      <w:r w:rsidR="004C5DD0" w:rsidRPr="00860CAF">
        <w:rPr>
          <w:rFonts w:eastAsia="Arial"/>
        </w:rPr>
        <w:t xml:space="preserve"> </w:t>
      </w:r>
      <w:r w:rsidR="004C5DD0" w:rsidRPr="00860CAF">
        <w:rPr>
          <w:rFonts w:eastAsia="Arial"/>
        </w:rPr>
        <w:fldChar w:fldCharType="begin"/>
      </w:r>
      <w:r w:rsidR="004C5DD0" w:rsidRPr="00860CAF">
        <w:rPr>
          <w:rFonts w:eastAsia="Arial"/>
        </w:rPr>
        <w:instrText xml:space="preserve"> ADDIN EN.CITE &lt;EndNote&gt;&lt;Cite&gt;&lt;Author&gt;Language and Reading Research Consortium&lt;/Author&gt;&lt;Year&gt;2015&lt;/Year&gt;&lt;RecNum&gt;4275&lt;/RecNum&gt;&lt;DisplayText&gt;(Language and Reading Research Consortium, 2015)&lt;/DisplayText&gt;&lt;record&gt;&lt;rec-number&gt;4275&lt;/rec-number&gt;&lt;foreign-keys&gt;&lt;key app="EN" db-id="99d9evse6ffp07eesfqptv2lparspxf0d952" timestamp="1498747672"&gt;4275&lt;/key&gt;&lt;/foreign-keys&gt;&lt;ref-type name="Journal Article"&gt;17&lt;/ref-type&gt;&lt;contributors&gt;&lt;authors&gt;&lt;author&gt;Language and Reading Research Consortium,&lt;/author&gt;&lt;/authors&gt;&lt;/contributors&gt;&lt;titles&gt;&lt;title&gt;Learning to Read: Should We Keep Things Simple?&lt;/title&gt;&lt;secondary-title&gt;Reading Research Quarterly&lt;/secondary-title&gt;&lt;/titles&gt;&lt;periodical&gt;&lt;full-title&gt;Reading Research Quarterly&lt;/full-title&gt;&lt;/periodical&gt;&lt;pages&gt;151-169&lt;/pages&gt;&lt;volume&gt;50&lt;/volume&gt;&lt;number&gt;2&lt;/number&gt;&lt;keywords&gt;&lt;keyword&gt;Comprehension&lt;/keyword&gt;&lt;keyword&gt;Listening&lt;/keyword&gt;&lt;keyword&gt;Decoding&lt;/keyword&gt;&lt;keyword&gt;Sight words, word recognition&lt;/keyword&gt;&lt;keyword&gt;Fluency&lt;/keyword&gt;&lt;keyword&gt;Accuracy&lt;/keyword&gt;&lt;keyword&gt;Speed, rate&lt;/keyword&gt;&lt;keyword&gt;Research methodology&lt;/keyword&gt;&lt;keyword&gt;Experimental, quasi-experimental&lt;/keyword&gt;&lt;keyword&gt;Vocabulary&lt;/keyword&gt;&lt;keyword&gt;Early childhood&lt;/keyword&gt;&lt;keyword&gt;Childhood&lt;/keyword&gt;&lt;/keywords&gt;&lt;dates&gt;&lt;year&gt;2015&lt;/year&gt;&lt;/dates&gt;&lt;isbn&gt;1936-2722&lt;/isbn&gt;&lt;urls&gt;&lt;related-urls&gt;&lt;url&gt;http://dx.doi.org/10.1002/rrq.99&lt;/url&gt;&lt;/related-urls&gt;&lt;/urls&gt;&lt;electronic-resource-num&gt;10.1002/rrq.99&lt;/electronic-resource-num&gt;&lt;/record&gt;&lt;/Cite&gt;&lt;/EndNote&gt;</w:instrText>
      </w:r>
      <w:r w:rsidR="004C5DD0" w:rsidRPr="00860CAF">
        <w:rPr>
          <w:rFonts w:eastAsia="Arial"/>
        </w:rPr>
        <w:fldChar w:fldCharType="separate"/>
      </w:r>
      <w:r w:rsidR="004C5DD0" w:rsidRPr="00860CAF">
        <w:rPr>
          <w:rFonts w:eastAsia="Arial"/>
          <w:noProof/>
        </w:rPr>
        <w:t>(Language and Reading Research Consortium, 2015)</w:t>
      </w:r>
      <w:r w:rsidR="004C5DD0" w:rsidRPr="00860CAF">
        <w:rPr>
          <w:rFonts w:eastAsia="Arial"/>
        </w:rPr>
        <w:fldChar w:fldCharType="end"/>
      </w:r>
      <w:r w:rsidRPr="00860CAF">
        <w:rPr>
          <w:rFonts w:eastAsia="Arial"/>
        </w:rPr>
        <w:t xml:space="preserve">, that early oral language skills provide a foundation for later reading comprehension success </w:t>
      </w:r>
      <w:r w:rsidRPr="00860CAF">
        <w:rPr>
          <w:rFonts w:eastAsia="Arial"/>
        </w:rPr>
        <w:fldChar w:fldCharType="begin">
          <w:fldData xml:space="preserve">PEVuZE5vdGU+PENpdGU+PEF1dGhvcj5LZW5kZW91PC9BdXRob3I+PFllYXI+MjAwOTwvWWVhcj48
UmVjTnVtPjI5OTU8L1JlY051bT48RGlzcGxheVRleHQ+KEhqZXRsYW5kIGV0IGFsLiwgMjAyMDsg
S2VuZGVvdSBldCBhbC4sIDIwMDkpPC9EaXNwbGF5VGV4dD48cmVjb3JkPjxyZWMtbnVtYmVyPjI5
OTU8L3JlYy1udW1iZXI+PGZvcmVpZ24ta2V5cz48a2V5IGFwcD0iRU4iIGRiLWlkPSJheHNkOXp4
YTZhYXM1NGVkZHYzNXNyOWVmZjJkdno1OWV4djIiIHRpbWVzdGFtcD0iMCI+Mjk5NTwva2V5Pjwv
Zm9yZWlnbi1rZXlzPjxyZWYtdHlwZSBuYW1lPSJKb3VybmFsIEFydGljbGUiPjE3PC9yZWYtdHlw
ZT48Y29udHJpYnV0b3JzPjxhdXRob3JzPjxhdXRob3I+S2VuZGVvdSwgUC48L2F1dGhvcj48YXV0
aG9yPnZhbiBkZW4gQnJvZWssIFAuPC9hdXRob3I+PGF1dGhvcj5XaGl0ZSwgTS48L2F1dGhvcj48
YXV0aG9yPkx5bmNoLCBKLiBTLjwvYXV0aG9yPjwvYXV0aG9ycz48L2NvbnRyaWJ1dG9ycz48dGl0
bGVzPjx0aXRsZT5QcmVkaWN0aW5nIHJlYWRpbmcgY29tcHJlaGVuc2lvbiBpbiBlYXJseSBlbGVt
ZW50YXJ5IHNjaG9vbDogdGhlIGluZGVwZW5kZW50IGNvbnRyaWJ1dGlvbnMgb2Ygb3JhbCBsYW5n
dWFnZSBhbmQgZGVjb2Rpbmcgc2tpbGxzPC90aXRsZT48c2Vjb25kYXJ5LXRpdGxlPkpvdXJuYWwg
b2YgRWR1Y2F0aW9uYWwgUHN5Y2hvbG9neTwvc2Vjb25kYXJ5LXRpdGxlPjwvdGl0bGVzPjxwZXJp
b2RpY2FsPjxmdWxsLXRpdGxlPkpvdXJuYWwgb2YgRWR1Y2F0aW9uYWwgUHN5Y2hvbG9neTwvZnVs
bC10aXRsZT48L3BlcmlvZGljYWw+PHBhZ2VzPjc2NS03Nzg8L3BhZ2VzPjx2b2x1bWU+MTAxPC92
b2x1bWU+PGRhdGVzPjx5ZWFyPjIwMDk8L3llYXI+PC9kYXRlcz48dXJscz48L3VybHM+PGVsZWN0
cm9uaWMtcmVzb3VyY2UtbnVtPjEwLjEwMzcvYTAwMTU5NTY8L2VsZWN0cm9uaWMtcmVzb3VyY2Ut
bnVtPjwvcmVjb3JkPjwvQ2l0ZT48Q2l0ZT48QXV0aG9yPkhqZXRsYW5kPC9BdXRob3I+PFllYXI+
MjAyMDwvWWVhcj48UmVjTnVtPjUxMTA8L1JlY051bT48cmVjb3JkPjxyZWMtbnVtYmVyPjUxMTA8
L3JlYy1udW1iZXI+PGZvcmVpZ24ta2V5cz48a2V5IGFwcD0iRU4iIGRiLWlkPSI5OWQ5ZXZzZTZm
ZnAwN2Vlc2ZxcHR2MmxwYXJzcHhmMGQ5NTIiIHRpbWVzdGFtcD0iMTYwMjE3NDIyMyI+NTExMDwv
a2V5PjwvZm9yZWlnbi1rZXlzPjxyZWYtdHlwZSBuYW1lPSJKb3VybmFsIEFydGljbGUiPjE3PC9y
ZWYtdHlwZT48Y29udHJpYnV0b3JzPjxhdXRob3JzPjxhdXRob3I+SGpldGxhbmQsIEhhbm5lIE7D
pnNzPC9hdXRob3I+PGF1dGhvcj5CcmluY2htYW5uLCBFbGxlbiBJcmVuPC9hdXRob3I+PGF1dGhv
cj5TY2hlcmVyLCBSb25ueTwvYXV0aG9yPjxhdXRob3I+SHVsbWUsIENoYXJsZXM8L2F1dGhvcj48
YXV0aG9yPk1lbGJ5LUxlcnbDpWcsIE1vbmljYTwvYXV0aG9yPjwvYXV0aG9ycz48L2NvbnRyaWJ1
dG9ycz48dGl0bGVzPjx0aXRsZT5QcmVzY2hvb2wgcGF0aHdheXMgdG8gcmVhZGluZyBjb21wcmVo
ZW5zaW9uOiBBIHN5c3RlbWF0aWMgbWV0YS1hbmFseXRpYyByZXZpZXc8L3RpdGxlPjxzZWNvbmRh
cnktdGl0bGU+RWR1Y2F0aW9uYWwgUmVzZWFyY2ggUmV2aWV3PC9zZWNvbmRhcnktdGl0bGU+PC90
aXRsZXM+PHBlcmlvZGljYWw+PGZ1bGwtdGl0bGU+RWR1Y2F0aW9uYWwgUmVzZWFyY2ggUmV2aWV3
PC9mdWxsLXRpdGxlPjwvcGVyaW9kaWNhbD48cGFnZXM+MTAwMzIzPC9wYWdlcz48dm9sdW1lPjMw
PC92b2x1bWU+PGtleXdvcmRzPjxrZXl3b3JkPlJlYWRpbmcgY29tcHJlaGVuc2lvbjwva2V5d29y
ZD48a2V5d29yZD5MYW5ndWFnZSBkZXZlbG9wbWVudDwva2V5d29yZD48a2V5d29yZD5Mb25naXR1
ZGluYWwgc3R1ZHkgZGVzaWduczwva2V5d29yZD48a2V5d29yZD5tZXRhLUFuYWx5c2lzPC9rZXl3
b3JkPjxrZXl3b3JkPlN5c3RlbWF0aWMgcmV2aWV3PC9rZXl3b3JkPjwva2V5d29yZHM+PGRhdGVz
Pjx5ZWFyPjIwMjA8L3llYXI+PHB1Yi1kYXRlcz48ZGF0ZT5cPC9kYXRlPjwvcHViLWRhdGVzPjwv
ZGF0ZXM+PGlzYm4+MTc0Ny05MzhYPC9pc2JuPjx1cmxzPjxyZWxhdGVkLXVybHM+PHVybD5odHRw
Oi8vd3d3LnNjaWVuY2VkaXJlY3QuY29tL3NjaWVuY2UvYXJ0aWNsZS9waWkvUzE3NDc5MzhYMTgz
MDYzNTM8L3VybD48L3JlbGF0ZWQtdXJscz48L3VybHM+PGVsZWN0cm9uaWMtcmVzb3VyY2UtbnVt
PjEwLjEwMTYvai5lZHVyZXYuMjAyMC4xMDAzMjM8L2VsZWN0cm9uaWMtcmVzb3VyY2UtbnVtPjwv
cmVjb3JkPjwvQ2l0ZT48L0VuZE5vdGU+
</w:fldData>
        </w:fldChar>
      </w:r>
      <w:r w:rsidR="00737F94">
        <w:rPr>
          <w:rFonts w:eastAsia="Arial"/>
        </w:rPr>
        <w:instrText xml:space="preserve"> ADDIN EN.CITE </w:instrText>
      </w:r>
      <w:r w:rsidR="00737F94">
        <w:rPr>
          <w:rFonts w:eastAsia="Arial"/>
        </w:rPr>
        <w:fldChar w:fldCharType="begin">
          <w:fldData xml:space="preserve">PEVuZE5vdGU+PENpdGU+PEF1dGhvcj5LZW5kZW91PC9BdXRob3I+PFllYXI+MjAwOTwvWWVhcj48
UmVjTnVtPjI5OTU8L1JlY051bT48RGlzcGxheVRleHQ+KEhqZXRsYW5kIGV0IGFsLiwgMjAyMDsg
S2VuZGVvdSBldCBhbC4sIDIwMDkpPC9EaXNwbGF5VGV4dD48cmVjb3JkPjxyZWMtbnVtYmVyPjI5
OTU8L3JlYy1udW1iZXI+PGZvcmVpZ24ta2V5cz48a2V5IGFwcD0iRU4iIGRiLWlkPSJheHNkOXp4
YTZhYXM1NGVkZHYzNXNyOWVmZjJkdno1OWV4djIiIHRpbWVzdGFtcD0iMCI+Mjk5NTwva2V5Pjwv
Zm9yZWlnbi1rZXlzPjxyZWYtdHlwZSBuYW1lPSJKb3VybmFsIEFydGljbGUiPjE3PC9yZWYtdHlw
ZT48Y29udHJpYnV0b3JzPjxhdXRob3JzPjxhdXRob3I+S2VuZGVvdSwgUC48L2F1dGhvcj48YXV0
aG9yPnZhbiBkZW4gQnJvZWssIFAuPC9hdXRob3I+PGF1dGhvcj5XaGl0ZSwgTS48L2F1dGhvcj48
YXV0aG9yPkx5bmNoLCBKLiBTLjwvYXV0aG9yPjwvYXV0aG9ycz48L2NvbnRyaWJ1dG9ycz48dGl0
bGVzPjx0aXRsZT5QcmVkaWN0aW5nIHJlYWRpbmcgY29tcHJlaGVuc2lvbiBpbiBlYXJseSBlbGVt
ZW50YXJ5IHNjaG9vbDogdGhlIGluZGVwZW5kZW50IGNvbnRyaWJ1dGlvbnMgb2Ygb3JhbCBsYW5n
dWFnZSBhbmQgZGVjb2Rpbmcgc2tpbGxzPC90aXRsZT48c2Vjb25kYXJ5LXRpdGxlPkpvdXJuYWwg
b2YgRWR1Y2F0aW9uYWwgUHN5Y2hvbG9neTwvc2Vjb25kYXJ5LXRpdGxlPjwvdGl0bGVzPjxwZXJp
b2RpY2FsPjxmdWxsLXRpdGxlPkpvdXJuYWwgb2YgRWR1Y2F0aW9uYWwgUHN5Y2hvbG9neTwvZnVs
bC10aXRsZT48L3BlcmlvZGljYWw+PHBhZ2VzPjc2NS03Nzg8L3BhZ2VzPjx2b2x1bWU+MTAxPC92
b2x1bWU+PGRhdGVzPjx5ZWFyPjIwMDk8L3llYXI+PC9kYXRlcz48dXJscz48L3VybHM+PGVsZWN0
cm9uaWMtcmVzb3VyY2UtbnVtPjEwLjEwMzcvYTAwMTU5NTY8L2VsZWN0cm9uaWMtcmVzb3VyY2Ut
bnVtPjwvcmVjb3JkPjwvQ2l0ZT48Q2l0ZT48QXV0aG9yPkhqZXRsYW5kPC9BdXRob3I+PFllYXI+
MjAyMDwvWWVhcj48UmVjTnVtPjUxMTA8L1JlY051bT48cmVjb3JkPjxyZWMtbnVtYmVyPjUxMTA8
L3JlYy1udW1iZXI+PGZvcmVpZ24ta2V5cz48a2V5IGFwcD0iRU4iIGRiLWlkPSI5OWQ5ZXZzZTZm
ZnAwN2Vlc2ZxcHR2MmxwYXJzcHhmMGQ5NTIiIHRpbWVzdGFtcD0iMTYwMjE3NDIyMyI+NTExMDwv
a2V5PjwvZm9yZWlnbi1rZXlzPjxyZWYtdHlwZSBuYW1lPSJKb3VybmFsIEFydGljbGUiPjE3PC9y
ZWYtdHlwZT48Y29udHJpYnV0b3JzPjxhdXRob3JzPjxhdXRob3I+SGpldGxhbmQsIEhhbm5lIE7D
pnNzPC9hdXRob3I+PGF1dGhvcj5CcmluY2htYW5uLCBFbGxlbiBJcmVuPC9hdXRob3I+PGF1dGhv
cj5TY2hlcmVyLCBSb25ueTwvYXV0aG9yPjxhdXRob3I+SHVsbWUsIENoYXJsZXM8L2F1dGhvcj48
YXV0aG9yPk1lbGJ5LUxlcnbDpWcsIE1vbmljYTwvYXV0aG9yPjwvYXV0aG9ycz48L2NvbnRyaWJ1
dG9ycz48dGl0bGVzPjx0aXRsZT5QcmVzY2hvb2wgcGF0aHdheXMgdG8gcmVhZGluZyBjb21wcmVo
ZW5zaW9uOiBBIHN5c3RlbWF0aWMgbWV0YS1hbmFseXRpYyByZXZpZXc8L3RpdGxlPjxzZWNvbmRh
cnktdGl0bGU+RWR1Y2F0aW9uYWwgUmVzZWFyY2ggUmV2aWV3PC9zZWNvbmRhcnktdGl0bGU+PC90
aXRsZXM+PHBlcmlvZGljYWw+PGZ1bGwtdGl0bGU+RWR1Y2F0aW9uYWwgUmVzZWFyY2ggUmV2aWV3
PC9mdWxsLXRpdGxlPjwvcGVyaW9kaWNhbD48cGFnZXM+MTAwMzIzPC9wYWdlcz48dm9sdW1lPjMw
PC92b2x1bWU+PGtleXdvcmRzPjxrZXl3b3JkPlJlYWRpbmcgY29tcHJlaGVuc2lvbjwva2V5d29y
ZD48a2V5d29yZD5MYW5ndWFnZSBkZXZlbG9wbWVudDwva2V5d29yZD48a2V5d29yZD5Mb25naXR1
ZGluYWwgc3R1ZHkgZGVzaWduczwva2V5d29yZD48a2V5d29yZD5tZXRhLUFuYWx5c2lzPC9rZXl3
b3JkPjxrZXl3b3JkPlN5c3RlbWF0aWMgcmV2aWV3PC9rZXl3b3JkPjwva2V5d29yZHM+PGRhdGVz
Pjx5ZWFyPjIwMjA8L3llYXI+PHB1Yi1kYXRlcz48ZGF0ZT5cPC9kYXRlPjwvcHViLWRhdGVzPjwv
ZGF0ZXM+PGlzYm4+MTc0Ny05MzhYPC9pc2JuPjx1cmxzPjxyZWxhdGVkLXVybHM+PHVybD5odHRw
Oi8vd3d3LnNjaWVuY2VkaXJlY3QuY29tL3NjaWVuY2UvYXJ0aWNsZS9waWkvUzE3NDc5MzhYMTgz
MDYzNTM8L3VybD48L3JlbGF0ZWQtdXJscz48L3VybHM+PGVsZWN0cm9uaWMtcmVzb3VyY2UtbnVt
PjEwLjEwMTYvai5lZHVyZXYuMjAyMC4xMDAzMjM8L2VsZWN0cm9uaWMtcmVzb3VyY2UtbnVtPjwv
cmVjb3JkPjwvQ2l0ZT48L0VuZE5vdGU+
</w:fldData>
        </w:fldChar>
      </w:r>
      <w:r w:rsidR="00737F94">
        <w:rPr>
          <w:rFonts w:eastAsia="Arial"/>
        </w:rPr>
        <w:instrText xml:space="preserve"> ADDIN EN.CITE.DATA </w:instrText>
      </w:r>
      <w:r w:rsidR="00737F94">
        <w:rPr>
          <w:rFonts w:eastAsia="Arial"/>
        </w:rPr>
      </w:r>
      <w:r w:rsidR="00737F94">
        <w:rPr>
          <w:rFonts w:eastAsia="Arial"/>
        </w:rPr>
        <w:fldChar w:fldCharType="end"/>
      </w:r>
      <w:r w:rsidRPr="00860CAF">
        <w:rPr>
          <w:rFonts w:eastAsia="Arial"/>
        </w:rPr>
      </w:r>
      <w:r w:rsidRPr="00860CAF">
        <w:rPr>
          <w:rFonts w:eastAsia="Arial"/>
        </w:rPr>
        <w:fldChar w:fldCharType="separate"/>
      </w:r>
      <w:r w:rsidR="008D20E6" w:rsidRPr="00860CAF">
        <w:rPr>
          <w:rFonts w:eastAsia="Arial"/>
          <w:noProof/>
        </w:rPr>
        <w:t>(Hjetland et al., 2020; Kendeou et al., 2009)</w:t>
      </w:r>
      <w:r w:rsidRPr="00860CAF">
        <w:rPr>
          <w:rFonts w:eastAsia="Arial"/>
        </w:rPr>
        <w:fldChar w:fldCharType="end"/>
      </w:r>
      <w:r w:rsidRPr="00860CAF">
        <w:rPr>
          <w:rFonts w:eastAsia="Arial"/>
        </w:rPr>
        <w:t>, and that early intervention is optimal</w:t>
      </w:r>
      <w:r w:rsidR="00663AD3" w:rsidRPr="00860CAF">
        <w:rPr>
          <w:rFonts w:eastAsia="Arial"/>
        </w:rPr>
        <w:t xml:space="preserve"> </w:t>
      </w:r>
      <w:r w:rsidR="00663AD3" w:rsidRPr="00860CAF">
        <w:rPr>
          <w:rFonts w:eastAsia="Arial"/>
        </w:rPr>
        <w:fldChar w:fldCharType="begin"/>
      </w:r>
      <w:r w:rsidR="008D20E6" w:rsidRPr="00860CAF">
        <w:rPr>
          <w:rFonts w:eastAsia="Arial"/>
        </w:rPr>
        <w:instrText xml:space="preserve"> ADDIN EN.CITE &lt;EndNote&gt;&lt;Cite&gt;&lt;Author&gt;O&amp;apos;Connor&lt;/Author&gt;&lt;Year&gt;2005&lt;/Year&gt;&lt;RecNum&gt;4218&lt;/RecNum&gt;&lt;DisplayText&gt;(O&amp;apos;Connor et al., 2005)&lt;/DisplayText&gt;&lt;record&gt;&lt;rec-number&gt;4218&lt;/rec-number&gt;&lt;foreign-keys&gt;&lt;key app="EN" db-id="axsd9zxa6aas54eddv35sr9eff2dvz59exv2" timestamp="1557233609"&gt;4218&lt;/key&gt;&lt;/foreign-keys&gt;&lt;ref-type name="Journal Article"&gt;17&lt;/ref-type&gt;&lt;contributors&gt;&lt;authors&gt;&lt;author&gt;O&amp;apos;Connor, R. E.&lt;/author&gt;&lt;author&gt;Fulmer, D.&lt;/author&gt;&lt;author&gt;Harty, K. R.&lt;/author&gt;&lt;author&gt;Bell, K. M.&lt;/author&gt;&lt;/authors&gt;&lt;/contributors&gt;&lt;titles&gt;&lt;title&gt;Layers of reading intervention in kindergarten through third grade: Changes in teaching and student outcomes&lt;/title&gt;&lt;secondary-title&gt;Journal of Learning Disabilities&lt;/secondary-title&gt;&lt;/titles&gt;&lt;periodical&gt;&lt;full-title&gt;Journal of Learning Disabilities&lt;/full-title&gt;&lt;/periodical&gt;&lt;pages&gt;440-455&lt;/pages&gt;&lt;volume&gt;38&lt;/volume&gt;&lt;dates&gt;&lt;year&gt;2005&lt;/year&gt;&lt;/dates&gt;&lt;urls&gt;&lt;/urls&gt;&lt;/record&gt;&lt;/Cite&gt;&lt;/EndNote&gt;</w:instrText>
      </w:r>
      <w:r w:rsidR="00663AD3" w:rsidRPr="00860CAF">
        <w:rPr>
          <w:rFonts w:eastAsia="Arial"/>
        </w:rPr>
        <w:fldChar w:fldCharType="separate"/>
      </w:r>
      <w:r w:rsidR="008D20E6" w:rsidRPr="00860CAF">
        <w:rPr>
          <w:rFonts w:eastAsia="Arial"/>
          <w:noProof/>
        </w:rPr>
        <w:t>(O'Connor et al., 2005)</w:t>
      </w:r>
      <w:r w:rsidR="00663AD3" w:rsidRPr="00860CAF">
        <w:rPr>
          <w:rFonts w:eastAsia="Arial"/>
        </w:rPr>
        <w:fldChar w:fldCharType="end"/>
      </w:r>
      <w:r w:rsidR="00663AD3" w:rsidRPr="00860CAF">
        <w:rPr>
          <w:rFonts w:eastAsia="Arial"/>
        </w:rPr>
        <w:t xml:space="preserve">. </w:t>
      </w:r>
      <w:r w:rsidR="003D6C7C" w:rsidRPr="00860CAF">
        <w:rPr>
          <w:rFonts w:eastAsia="Arial"/>
        </w:rPr>
        <w:t xml:space="preserve">We report a multi-state experiment </w:t>
      </w:r>
      <w:r w:rsidR="00AC670E">
        <w:rPr>
          <w:rFonts w:eastAsia="Arial"/>
        </w:rPr>
        <w:t>of</w:t>
      </w:r>
      <w:r w:rsidR="003D6C7C" w:rsidRPr="00860CAF">
        <w:rPr>
          <w:rFonts w:eastAsia="Arial"/>
        </w:rPr>
        <w:t xml:space="preserve"> a Tier 1, language-focused </w:t>
      </w:r>
      <w:r w:rsidR="00AC670E">
        <w:rPr>
          <w:rFonts w:eastAsia="Arial"/>
        </w:rPr>
        <w:t xml:space="preserve">supplemental </w:t>
      </w:r>
      <w:r w:rsidR="003D6C7C" w:rsidRPr="00860CAF">
        <w:rPr>
          <w:rFonts w:eastAsia="Arial"/>
        </w:rPr>
        <w:t xml:space="preserve">curriculum delivered in prekindergarten </w:t>
      </w:r>
      <w:r w:rsidR="00487475">
        <w:rPr>
          <w:rFonts w:eastAsia="Arial"/>
        </w:rPr>
        <w:t xml:space="preserve">(PK) </w:t>
      </w:r>
      <w:r w:rsidR="003D6C7C" w:rsidRPr="00860CAF">
        <w:rPr>
          <w:rFonts w:eastAsia="Arial"/>
        </w:rPr>
        <w:t xml:space="preserve">and kindergarten </w:t>
      </w:r>
      <w:r w:rsidR="00487475">
        <w:rPr>
          <w:rFonts w:eastAsia="Arial"/>
        </w:rPr>
        <w:t xml:space="preserve">(K) </w:t>
      </w:r>
      <w:r w:rsidR="003D6C7C" w:rsidRPr="00860CAF">
        <w:rPr>
          <w:rFonts w:eastAsia="Arial"/>
        </w:rPr>
        <w:t>classrooms</w:t>
      </w:r>
      <w:r w:rsidR="00AC670E">
        <w:rPr>
          <w:rFonts w:eastAsia="Arial"/>
        </w:rPr>
        <w:t>. This whole-class curricul</w:t>
      </w:r>
      <w:r w:rsidR="0081369E">
        <w:rPr>
          <w:rFonts w:eastAsia="Arial"/>
        </w:rPr>
        <w:t>u</w:t>
      </w:r>
      <w:r w:rsidR="00AC670E">
        <w:rPr>
          <w:rFonts w:eastAsia="Arial"/>
        </w:rPr>
        <w:t xml:space="preserve">m </w:t>
      </w:r>
      <w:r w:rsidR="003D6C7C" w:rsidRPr="00860CAF">
        <w:rPr>
          <w:rFonts w:eastAsia="Arial"/>
        </w:rPr>
        <w:t>was designed by the Language and Reading Research Consortium (LARRC) as part of the Reading for Understanding Initiative, funded by the Institute of Education Sciences of the U.S. Department of Education</w:t>
      </w:r>
      <w:r w:rsidR="00B767AB">
        <w:rPr>
          <w:rFonts w:eastAsia="Arial"/>
        </w:rPr>
        <w:t xml:space="preserve">, </w:t>
      </w:r>
      <w:r w:rsidR="00B767AB" w:rsidRPr="00860CAF">
        <w:rPr>
          <w:rFonts w:eastAsia="Arial"/>
        </w:rPr>
        <w:t xml:space="preserve">to improve language </w:t>
      </w:r>
      <w:r w:rsidR="00B767AB">
        <w:rPr>
          <w:rFonts w:eastAsia="Arial"/>
        </w:rPr>
        <w:t xml:space="preserve">and reading </w:t>
      </w:r>
      <w:r w:rsidR="00B767AB" w:rsidRPr="00860CAF">
        <w:rPr>
          <w:rFonts w:eastAsia="Arial"/>
        </w:rPr>
        <w:t>comprehension skills</w:t>
      </w:r>
      <w:r w:rsidR="003D6C7C" w:rsidRPr="00860CAF">
        <w:rPr>
          <w:rFonts w:eastAsia="Arial"/>
        </w:rPr>
        <w:t xml:space="preserve">. </w:t>
      </w:r>
      <w:r w:rsidR="003D6C7C">
        <w:rPr>
          <w:rFonts w:eastAsia="Arial"/>
        </w:rPr>
        <w:t xml:space="preserve">The Reading for Understanding Initiative was a $120 million investment in research focused on improving reading comprehension in </w:t>
      </w:r>
      <w:r w:rsidR="00487475">
        <w:rPr>
          <w:rFonts w:eastAsia="Arial"/>
        </w:rPr>
        <w:t>PK</w:t>
      </w:r>
      <w:r w:rsidR="003D6C7C">
        <w:rPr>
          <w:rFonts w:eastAsia="Arial"/>
        </w:rPr>
        <w:t xml:space="preserve"> through </w:t>
      </w:r>
      <w:r w:rsidR="00D51D1D">
        <w:rPr>
          <w:rFonts w:eastAsia="Arial"/>
        </w:rPr>
        <w:t>G</w:t>
      </w:r>
      <w:r w:rsidR="003D6C7C">
        <w:rPr>
          <w:rFonts w:eastAsia="Arial"/>
        </w:rPr>
        <w:t>rade</w:t>
      </w:r>
      <w:r w:rsidR="00D51D1D">
        <w:rPr>
          <w:rFonts w:eastAsia="Arial"/>
        </w:rPr>
        <w:t xml:space="preserve"> 12</w:t>
      </w:r>
      <w:r w:rsidR="003D6C7C">
        <w:rPr>
          <w:rFonts w:eastAsia="Arial"/>
        </w:rPr>
        <w:t xml:space="preserve">. The </w:t>
      </w:r>
      <w:r w:rsidR="0081369E">
        <w:rPr>
          <w:rFonts w:eastAsia="Arial"/>
        </w:rPr>
        <w:t>initiative</w:t>
      </w:r>
      <w:r w:rsidR="003D6C7C">
        <w:rPr>
          <w:rFonts w:eastAsia="Arial"/>
        </w:rPr>
        <w:t xml:space="preserve"> </w:t>
      </w:r>
      <w:r w:rsidR="00487475">
        <w:rPr>
          <w:rFonts w:eastAsia="Arial"/>
        </w:rPr>
        <w:t>responded</w:t>
      </w:r>
      <w:r w:rsidR="003D6C7C">
        <w:rPr>
          <w:rFonts w:eastAsia="Arial"/>
        </w:rPr>
        <w:t xml:space="preserve"> to national concerns about reading achievement scores levelling off in the U.S. The National Academy of Education recently p</w:t>
      </w:r>
      <w:r w:rsidR="00B767AB">
        <w:rPr>
          <w:rFonts w:eastAsia="Arial"/>
        </w:rPr>
        <w:t>ublished a report synthesizing</w:t>
      </w:r>
      <w:r w:rsidR="003D6C7C">
        <w:rPr>
          <w:rFonts w:eastAsia="Arial"/>
        </w:rPr>
        <w:t xml:space="preserve"> </w:t>
      </w:r>
      <w:r w:rsidR="00D51D1D">
        <w:rPr>
          <w:rFonts w:eastAsia="Arial"/>
        </w:rPr>
        <w:t xml:space="preserve">Reading for Understanding Initiative </w:t>
      </w:r>
      <w:r w:rsidR="003D6C7C">
        <w:rPr>
          <w:rFonts w:eastAsia="Arial"/>
        </w:rPr>
        <w:t xml:space="preserve">findings that </w:t>
      </w:r>
      <w:r w:rsidR="00D51D1D">
        <w:rPr>
          <w:rFonts w:eastAsia="Arial"/>
        </w:rPr>
        <w:t xml:space="preserve">is freely available on its website </w:t>
      </w:r>
      <w:r w:rsidR="00D51D1D">
        <w:rPr>
          <w:rFonts w:eastAsia="Arial"/>
        </w:rPr>
        <w:fldChar w:fldCharType="begin"/>
      </w:r>
      <w:r w:rsidR="00D51D1D">
        <w:rPr>
          <w:rFonts w:eastAsia="Arial"/>
        </w:rPr>
        <w:instrText xml:space="preserve"> ADDIN EN.CITE &lt;EndNote&gt;&lt;Cite&gt;&lt;Author&gt;Pearson&lt;/Author&gt;&lt;Year&gt;2020&lt;/Year&gt;&lt;RecNum&gt;5095&lt;/RecNum&gt;&lt;DisplayText&gt;(Pearson et al., 2020)&lt;/DisplayText&gt;&lt;record&gt;&lt;rec-number&gt;5095&lt;/rec-number&gt;&lt;foreign-keys&gt;&lt;key app="EN" db-id="99d9evse6ffp07eesfqptv2lparspxf0d952" timestamp="1601412768"&gt;5095&lt;/key&gt;&lt;/foreign-keys&gt;&lt;ref-type name="Book"&gt;6&lt;/ref-type&gt;&lt;contributors&gt;&lt;authors&gt;&lt;author&gt;Pearson, P. David&lt;/author&gt;&lt;author&gt;Palincsar, Annemarie Sullivan&lt;/author&gt;&lt;author&gt;Biancarosa, G.&lt;/author&gt;&lt;author&gt;Berman, A. I.&lt;/author&gt;&lt;/authors&gt;&lt;/contributors&gt;&lt;titles&gt;&lt;title&gt;Reaping the Rewards of the Reading for Understanding Initiative&lt;/title&gt;&lt;/titles&gt;&lt;keywords&gt;&lt;keyword&gt;LARRC, reading comprehension, reading for understanding, simple view of reading&lt;/keyword&gt;&lt;/keywords&gt;&lt;dates&gt;&lt;year&gt;2020&lt;/year&gt;&lt;/dates&gt;&lt;pub-location&gt;Washington, DC&lt;/pub-location&gt;&lt;publisher&gt;National Academy of Education&lt;/publisher&gt;&lt;urls&gt;&lt;related-urls&gt;&lt;url&gt;https://naeducation.org/reaping-the-rewards-of-reading-for-understanding-initiative/&lt;/url&gt;&lt;/related-urls&gt;&lt;/urls&gt;&lt;/record&gt;&lt;/Cite&gt;&lt;/EndNote&gt;</w:instrText>
      </w:r>
      <w:r w:rsidR="00D51D1D">
        <w:rPr>
          <w:rFonts w:eastAsia="Arial"/>
        </w:rPr>
        <w:fldChar w:fldCharType="separate"/>
      </w:r>
      <w:r w:rsidR="00D51D1D">
        <w:rPr>
          <w:rFonts w:eastAsia="Arial"/>
          <w:noProof/>
        </w:rPr>
        <w:t>(Pearson et al., 2020)</w:t>
      </w:r>
      <w:r w:rsidR="00D51D1D">
        <w:rPr>
          <w:rFonts w:eastAsia="Arial"/>
        </w:rPr>
        <w:fldChar w:fldCharType="end"/>
      </w:r>
      <w:r w:rsidR="003D6C7C">
        <w:rPr>
          <w:rFonts w:eastAsia="Arial"/>
        </w:rPr>
        <w:t>.</w:t>
      </w:r>
    </w:p>
    <w:p w14:paraId="5EFE0703" w14:textId="33559963" w:rsidR="00194F25" w:rsidRPr="006D4EBD" w:rsidRDefault="005D46DE" w:rsidP="006D4EBD">
      <w:pPr>
        <w:pStyle w:val="Heading2"/>
        <w:widowControl w:val="0"/>
      </w:pPr>
      <w:r>
        <w:t>Targeting Early Language to Improve Comprehension</w:t>
      </w:r>
    </w:p>
    <w:p w14:paraId="525FD4DB" w14:textId="2712D699" w:rsidR="0056603D" w:rsidRPr="00860CAF" w:rsidRDefault="00194F25" w:rsidP="009A57F6">
      <w:pPr>
        <w:widowControl w:val="0"/>
        <w:spacing w:line="480" w:lineRule="auto"/>
        <w:ind w:firstLine="720"/>
      </w:pPr>
      <w:r w:rsidRPr="00860CAF">
        <w:t xml:space="preserve">A wealth of studies, using </w:t>
      </w:r>
      <w:r w:rsidR="001A7541" w:rsidRPr="00860CAF">
        <w:t xml:space="preserve">both cross-sectional and longitudinal </w:t>
      </w:r>
      <w:r w:rsidRPr="00860CAF">
        <w:t>methodologies</w:t>
      </w:r>
      <w:r w:rsidR="00DB15F3" w:rsidRPr="00860CAF">
        <w:t>,</w:t>
      </w:r>
      <w:r w:rsidRPr="00860CAF">
        <w:t xml:space="preserve"> ha</w:t>
      </w:r>
      <w:r w:rsidR="001A7541" w:rsidRPr="00860CAF">
        <w:t xml:space="preserve">s </w:t>
      </w:r>
      <w:r w:rsidRPr="00860CAF">
        <w:t xml:space="preserve">demonstrated the </w:t>
      </w:r>
      <w:r w:rsidR="005D71B0" w:rsidRPr="00860CAF">
        <w:t xml:space="preserve">importance of oral </w:t>
      </w:r>
      <w:r w:rsidRPr="00860CAF">
        <w:t xml:space="preserve">language </w:t>
      </w:r>
      <w:r w:rsidR="005D71B0" w:rsidRPr="00860CAF">
        <w:t xml:space="preserve">as the </w:t>
      </w:r>
      <w:r w:rsidRPr="00860CAF">
        <w:t>bas</w:t>
      </w:r>
      <w:r w:rsidR="005D71B0" w:rsidRPr="00860CAF">
        <w:t>is</w:t>
      </w:r>
      <w:r w:rsidRPr="00860CAF">
        <w:t xml:space="preserve"> </w:t>
      </w:r>
      <w:r w:rsidR="005D71B0" w:rsidRPr="00860CAF">
        <w:t>for</w:t>
      </w:r>
      <w:r w:rsidRPr="00860CAF">
        <w:t xml:space="preserve"> reading comprehension</w:t>
      </w:r>
      <w:r w:rsidR="004B614F">
        <w:t xml:space="preserve"> </w:t>
      </w:r>
      <w:r w:rsidR="00057E75">
        <w:fldChar w:fldCharType="begin">
          <w:fldData xml:space="preserve">PEVuZE5vdGU+PENpdGU+PEF1dGhvcj5EaWNraW5zb248L0F1dGhvcj48WWVhcj4yMDE5PC9ZZWFy
PjxSZWNOdW0+NTQzOTwvUmVjTnVtPjxQcmVmaXg+ZS5nLmAsIDwvUHJlZml4PjxEaXNwbGF5VGV4
dD4oZS5nLiwgRGlja2luc29uIGV0IGFsLiwgMjAxOTsgSGpldGxhbmQgZXQgYWwuLCAyMDE5OyBM
QVJSQyAmYW1wOyBDaGl1LCAyMDE4OyBNZXRzYWxhIGV0IGFsLiwgMjAyMSk8L0Rpc3BsYXlUZXh0
PjxyZWNvcmQ+PHJlYy1udW1iZXI+NTQzOTwvcmVjLW51bWJlcj48Zm9yZWlnbi1rZXlzPjxrZXkg
YXBwPSJFTiIgZGItaWQ9Ijk5ZDlldnNlNmZmcDA3ZWVzZnFwdHYybHBhcnNweGYwZDk1MiIgdGlt
ZXN0YW1wPSIxNjMxODA0NjEzIj41NDM5PC9rZXk+PC9mb3JlaWduLWtleXM+PHJlZi10eXBlIG5h
bWU9IkpvdXJuYWwgQXJ0aWNsZSI+MTc8L3JlZi10eXBlPjxjb250cmlidXRvcnM+PGF1dGhvcnM+
PGF1dGhvcj5EaWNraW5zb24sIERhdmlkIEsuPC9hdXRob3I+PGF1dGhvcj5OZXNiaXR0LCBLaW1i
ZXJseSBULjwvYXV0aG9yPjxhdXRob3I+SG9mZXIsIEtlcnJ5IEcuPC9hdXRob3I+PC9hdXRob3Jz
PjwvY29udHJpYnV0b3JzPjx0aXRsZXM+PHRpdGxlPkVmZmVjdHMgb2YgbGFuZ3VhZ2Ugb24gaW5p
dGlhbCByZWFkaW5nOiBEaXJlY3QgYW5kIGluZGlyZWN0IGFzc29jaWF0aW9ucyBiZXR3ZWVuIGNv
ZGUgYW5kIGxhbmd1YWdlIGZyb20gcHJlc2Nob29sIHRvIGZpcnN0IGdyYWRlPC90aXRsZT48c2Vj
b25kYXJ5LXRpdGxlPkVhcmx5IENoaWxkaG9vZCBSZXNlYXJjaCBRdWFydGVybHk8L3NlY29uZGFy
eS10aXRsZT48L3RpdGxlcz48cGVyaW9kaWNhbD48ZnVsbC10aXRsZT5FYXJseSBDaGlsZGhvb2Qg
UmVzZWFyY2ggUXVhcnRlcmx5PC9mdWxsLXRpdGxlPjwvcGVyaW9kaWNhbD48cGFnZXM+MTIyLTEz
NzwvcGFnZXM+PHZvbHVtZT40OTwvdm9sdW1lPjxrZXl3b3Jkcz48a2V5d29yZD5MYW5ndWFnZTwv
a2V5d29yZD48a2V5d29yZD5EZWNvZGluZzwva2V5d29yZD48a2V5d29yZD5QaG9ub2xvZ2ljYWwg
YXdhcmVuZXNzPC9rZXl3b3JkPjxrZXl3b3JkPlJlYWRpbmc8L2tleXdvcmQ+PGtleXdvcmQ+RW1l
cmdlbnQgbGl0ZXJhY3k8L2tleXdvcmQ+PC9rZXl3b3Jkcz48ZGF0ZXM+PHllYXI+MjAxOTwveWVh
cj48cHViLWRhdGVzPjxkYXRlPjIwMTkvMTAvMDEvPC9kYXRlPjwvcHViLWRhdGVzPjwvZGF0ZXM+
PGlzYm4+MDg4NS0yMDA2PC9pc2JuPjx1cmxzPjxyZWxhdGVkLXVybHM+PHVybD5odHRwczovL3d3
dy5zY2llbmNlZGlyZWN0LmNvbS9zY2llbmNlL2FydGljbGUvcGlpL1MwODg1MjAwNjE5MzAwNjM4
PC91cmw+PC9yZWxhdGVkLXVybHM+PC91cmxzPjxlbGVjdHJvbmljLXJlc291cmNlLW51bT5odHRw
czovL2RvaS5vcmcvMTAuMTAxNi9qLmVjcmVzcS4yMDE5LjA0LjAwNTwvZWxlY3Ryb25pYy1yZXNv
dXJjZS1udW0+PC9yZWNvcmQ+PC9DaXRlPjxDaXRlIEV4Y2x1ZGVBdXRoPSIxIj48QXV0aG9yPkxh
bmd1YWdlIGFuZCBSZWFkaW5nIFJlc2VhcmNoIENvbnNvcnRpdW08L0F1dGhvcj48WWVhcj4yMDE4
PC9ZZWFyPjxSZWNOdW0+NDgzMTwvUmVjTnVtPjxQcmVmaXg+TEFSUkMgJmFtcDsgQ2hpdWAsIDwv
UHJlZml4PjxyZWNvcmQ+PHJlYy1udW1iZXI+NDgzMTwvcmVjLW51bWJlcj48Zm9yZWlnbi1rZXlz
PjxrZXkgYXBwPSJFTiIgZGItaWQ9Ijk5ZDlldnNlNmZmcDA3ZWVzZnFwdHYybHBhcnNweGYwZDk1
MiIgdGltZXN0YW1wPSIxNTY1Njk5ODY0Ij40ODMxPC9rZXk+PC9mb3JlaWduLWtleXM+PHJlZi10
eXBlIG5hbWU9IkpvdXJuYWwgQXJ0aWNsZSI+MTc8L3JlZi10eXBlPjxjb250cmlidXRvcnM+PGF1
dGhvcnM+PGF1dGhvcj5MYW5ndWFnZSBhbmQgUmVhZGluZyBSZXNlYXJjaCBDb25zb3J0aXVtLDwv
YXV0aG9yPjxhdXRob3I+Q2hpdSwgWS4gRC48L2F1dGhvcj48L2F1dGhvcnM+PC9jb250cmlidXRv
cnM+PHRpdGxlcz48dGl0bGU+VGhlIFNpbXBsZSBWaWV3IG9mIFJlYWRpbmcgQWNyb3NzIERldmVs
b3BtZW50OiBQcmVkaWN0aW9uIG9mIEdyYWRlIDMgUmVhZGluZyBDb21wcmVoZW5zaW9uIEZyb20g
UHJla2luZGVyZ2FydGVuIFNraWxsczwvdGl0bGU+PHNlY29uZGFyeS10aXRsZT5SZW1lZGlhbCBh
bmQgU3BlY2lhbCBFZHVjYXRpb248L3NlY29uZGFyeS10aXRsZT48L3RpdGxlcz48cGVyaW9kaWNh
bD48ZnVsbC10aXRsZT5SZW1lZGlhbCBhbmQgU3BlY2lhbCBFZHVjYXRpb248L2Z1bGwtdGl0bGU+
PC9wZXJpb2RpY2FsPjxwYWdlcz4yODktMzAzPC9wYWdlcz48dm9sdW1lPjM5PC92b2x1bWU+PG51
bWJlcj41PC9udW1iZXI+PGtleXdvcmRzPjxrZXl3b3JkPnNpbXBsZSB2aWV3IG9mIHJlYWRpbmcs
cmVhZGluZyBjb21wcmVoZW5zaW9uLGxpc3RlbmluZyBjb21wcmVoZW5zaW9uLHdvcmQgcmVjb2du
aXRpb24sbGFuZ3VhZ2Ugc2tpbGxzLGxvbmdpdHVkaW5hbDwva2V5d29yZD48L2tleXdvcmRzPjxk
YXRlcz48eWVhcj4yMDE4PC95ZWFyPjwvZGF0ZXM+PHVybHM+PHJlbGF0ZWQtdXJscz48dXJsPmh0
dHBzOi8vam91cm5hbHMuc2FnZXB1Yi5jb20vZG9pL2Ficy8xMC4xMTc3LzA3NDE5MzI1MTg3NjIw
NTU8L3VybD48L3JlbGF0ZWQtdXJscz48L3VybHM+PGVsZWN0cm9uaWMtcmVzb3VyY2UtbnVtPjEw
LjExNzcvMDc0MTkzMjUxODc2MjA1NTwvZWxlY3Ryb25pYy1yZXNvdXJjZS1udW0+PC9yZWNvcmQ+
PC9DaXRlPjxDaXRlPjxBdXRob3I+TWV0c2FsYTwvQXV0aG9yPjxZZWFyPjIwMjE8L1llYXI+PFJl
Y051bT41NDQwPC9SZWNOdW0+PHJlY29yZD48cmVjLW51bWJlcj41NDQwPC9yZWMtbnVtYmVyPjxm
b3JlaWduLWtleXM+PGtleSBhcHA9IkVOIiBkYi1pZD0iOTlkOWV2c2U2ZmZwMDdlZXNmcXB0djJs
cGFyc3B4ZjBkOTUyIiB0aW1lc3RhbXA9IjE2MzE4MDQ4MDYiPjU0NDA8L2tleT48L2ZvcmVpZ24t
a2V5cz48cmVmLXR5cGUgbmFtZT0iSm91cm5hbCBBcnRpY2xlIj4xNzwvcmVmLXR5cGU+PGNvbnRy
aWJ1dG9ycz48YXV0aG9ycz48YXV0aG9yPk1ldHNhbGEsIEphbWllIEwuPC9hdXRob3I+PGF1dGhv
cj5TcGFya3MsIEVyaW48L2F1dGhvcj48YXV0aG9yPkRhdmlkLCBNYXJnYXJldDwvYXV0aG9yPjxh
dXRob3I+Q29ucmFkLCBOaWNvbGU8L2F1dGhvcj48YXV0aG9yPkRlYWNvbiwgUy4gSMOpbMOobmU8
L2F1dGhvcj48L2F1dGhvcnM+PC9jb250cmlidXRvcnM+PHRpdGxlcz48dGl0bGU+V2hhdCBpcyB0
aGUgYmVzdCB3YXkgdG8gY2hhcmFjdGVyaXNlIHRoZSBjb250cmlidXRpb25zIG9mIG9yYWwgbGFu
Z3VhZ2UgdG8gcmVhZGluZyBjb21wcmVoZW5zaW9uOiBsaXN0ZW5pbmcgY29tcHJlaGVuc2lvbiBv
ciBpbmRpdmlkdWFsIG9yYWwgbGFuZ3VhZ2Ugc2tpbGxzPzwvdGl0bGU+PHNlY29uZGFyeS10aXRs
ZT5Kb3VybmFsIG9mIFJlc2VhcmNoIGluIFJlYWRpbmc8L3NlY29uZGFyeS10aXRsZT48L3RpdGxl
cz48cGVyaW9kaWNhbD48ZnVsbC10aXRsZT5Kb3VybmFsIG9mIFJlc2VhcmNoIGluIFJlYWRpbmc8
L2Z1bGwtdGl0bGU+PC9wZXJpb2RpY2FsPjxwYWdlcz42NzUtNjk0PC9wYWdlcz48dm9sdW1lPjQ0
PC92b2x1bWU+PG51bWJlcj4zPC9udW1iZXI+PGRhdGVzPjx5ZWFyPjIwMjE8L3llYXI+PC9kYXRl
cz48aXNibj4wMTQxLTA0MjM8L2lzYm4+PHVybHM+PHJlbGF0ZWQtdXJscz48dXJsPmh0dHBzOi8v
b25saW5lbGlicmFyeS53aWxleS5jb20vZG9pL2Ficy8xMC4xMTExLzE0NjctOTgxNy4xMjM2Mjwv
dXJsPjwvcmVsYXRlZC11cmxzPjwvdXJscz48ZWxlY3Ryb25pYy1yZXNvdXJjZS1udW0+MTAuMTEx
MS8xNDY3LTk4MTcuMTIzNjI8L2VsZWN0cm9uaWMtcmVzb3VyY2UtbnVtPjwvcmVjb3JkPjwvQ2l0
ZT48Q2l0ZT48QXV0aG9yPkhqZXRsYW5kPC9BdXRob3I+PFllYXI+MjAxOTwvWWVhcj48UmVjTnVt
PjU0NDE8L1JlY051bT48cmVjb3JkPjxyZWMtbnVtYmVyPjU0NDE8L3JlYy1udW1iZXI+PGZvcmVp
Z24ta2V5cz48a2V5IGFwcD0iRU4iIGRiLWlkPSI5OWQ5ZXZzZTZmZnAwN2Vlc2ZxcHR2MmxwYXJz
cHhmMGQ5NTIiIHRpbWVzdGFtcD0iMTYzMTgwNDk5MCI+NTQ0MTwva2V5PjwvZm9yZWlnbi1rZXlz
PjxyZWYtdHlwZSBuYW1lPSJKb3VybmFsIEFydGljbGUiPjE3PC9yZWYtdHlwZT48Y29udHJpYnV0
b3JzPjxhdXRob3JzPjxhdXRob3I+SGpldGxhbmQsIEhhbm5lIE7DpnNzPC9hdXRob3I+PGF1dGhv
cj5MZXJ2w6VnLCBBcm5lPC9hdXRob3I+PGF1dGhvcj5MeXN0ZXIsIFNvbHZlaWctQWxtYSBIYWxh
YXM8L2F1dGhvcj48YXV0aG9yPkhhZ3R2ZXQsIEJlbnRlIEVyaWtzZW48L2F1dGhvcj48YXV0aG9y
Pkh1bG1lLCBDaGFybGVzPC9hdXRob3I+PGF1dGhvcj5NZWxieS1MZXJ2w6VnLCBNb25pY2E8L2F1
dGhvcj48L2F1dGhvcnM+PC9jb250cmlidXRvcnM+PGF1dGgtYWRkcmVzcz5NZWxieS1MZXJ2w6Vn
LCBNb25pY2E6IERlcGFydG1lbnQgb2YgU3BlY2lhbCBOZWVkcyBFZHVjYXRpb24sIFVuaXZlcnNp
dHkgb2YgT3NsbywgUC5PLiBCb3ggMTE0MCwgQmxpbmRlcm4sIE9zbG8sIE5vcndheSwgMDMxOCwg
bW9uaWNhLm1lbGJ5LWxlcnZhZ0Bpc3AudWlvLm5vPC9hdXRoLWFkZHJlc3M+PHRpdGxlcz48dGl0
bGU+UGF0aHdheXMgdG8gcmVhZGluZyBjb21wcmVoZW5zaW9uOiBBIGxvbmdpdHVkaW5hbCBzdHVk
eSBmcm9tIDQgdG8gOSB5ZWFycyBvZiBhZ2U8L3RpdGxlPjxzZWNvbmRhcnktdGl0bGU+Sm91cm5h
bCBvZiBFZHVjYXRpb25hbCBQc3ljaG9sb2d5PC9zZWNvbmRhcnktdGl0bGU+PC90aXRsZXM+PHBl
cmlvZGljYWw+PGZ1bGwtdGl0bGU+Sm91cm5hbCBvZiBFZHVjYXRpb25hbCBQc3ljaG9sb2d5PC9m
dWxsLXRpdGxlPjwvcGVyaW9kaWNhbD48cGFnZXM+NzUxLTc2MzwvcGFnZXM+PHZvbHVtZT4xMTE8
L3ZvbHVtZT48bnVtYmVyPjU8L251bWJlcj48a2V5d29yZHM+PGtleXdvcmQ+KkF3YXJlbmVzczwv
a2V5d29yZD48a2V5d29yZD4qSHVtYW4gSW5mb3JtYXRpb24gU3RvcmFnZTwva2V5d29yZD48a2V5
d29yZD4qTGFuZ3VhZ2UgRGV2ZWxvcG1lbnQ8L2tleXdvcmQ+PGtleXdvcmQ+KkxpdGVyYWN5PC9r
ZXl3b3JkPjxrZXl3b3JkPipSZWFkaW5nIENvbXByZWhlbnNpb248L2tleXdvcmQ+PGtleXdvcmQ+
Q29nbml0aXZlIERldmVsb3BtZW50PC9rZXl3b3JkPjxrZXl3b3JkPkVycm9yIG9mIE1lYXN1cmVt
ZW50PC9rZXl3b3JkPjxrZXl3b3JkPk5hbWluZzwva2V5d29yZD48a2V5d29yZD5QaG9uZW1lczwv
a2V5d29yZD48a2V5d29yZD5UZXN0IENvbnN0cnVjdGlvbjwva2V5d29yZD48L2tleXdvcmRzPjxk
YXRlcz48eWVhcj4yMDE5PC95ZWFyPjwvZGF0ZXM+PHB1Yi1sb2NhdGlvbj5VUzwvcHViLWxvY2F0
aW9uPjxwdWJsaXNoZXI+QW1lcmljYW4gUHN5Y2hvbG9naWNhbCBBc3NvY2lhdGlvbjwvcHVibGlz
aGVyPjxpc2JuPjE5MzktMjE3NihFbGVjdHJvbmljKSwwMDIyLTA2NjMoUHJpbnQpPC9pc2JuPjx1
cmxzPjwvdXJscz48ZWxlY3Ryb25pYy1yZXNvdXJjZS1udW0+MTAuMTAzNy9lZHUwMDAwMzIxPC9l
bGVjdHJvbmljLXJlc291cmNlLW51bT48L3JlY29yZD48L0NpdGU+PC9FbmROb3RlPgB=
</w:fldData>
        </w:fldChar>
      </w:r>
      <w:r w:rsidR="00420C65">
        <w:instrText xml:space="preserve"> ADDIN EN.CITE </w:instrText>
      </w:r>
      <w:r w:rsidR="00420C65">
        <w:fldChar w:fldCharType="begin">
          <w:fldData xml:space="preserve">PEVuZE5vdGU+PENpdGU+PEF1dGhvcj5EaWNraW5zb248L0F1dGhvcj48WWVhcj4yMDE5PC9ZZWFy
PjxSZWNOdW0+NTQzOTwvUmVjTnVtPjxQcmVmaXg+ZS5nLmAsIDwvUHJlZml4PjxEaXNwbGF5VGV4
dD4oZS5nLiwgRGlja2luc29uIGV0IGFsLiwgMjAxOTsgSGpldGxhbmQgZXQgYWwuLCAyMDE5OyBM
QVJSQyAmYW1wOyBDaGl1LCAyMDE4OyBNZXRzYWxhIGV0IGFsLiwgMjAyMSk8L0Rpc3BsYXlUZXh0
PjxyZWNvcmQ+PHJlYy1udW1iZXI+NTQzOTwvcmVjLW51bWJlcj48Zm9yZWlnbi1rZXlzPjxrZXkg
YXBwPSJFTiIgZGItaWQ9Ijk5ZDlldnNlNmZmcDA3ZWVzZnFwdHYybHBhcnNweGYwZDk1MiIgdGlt
ZXN0YW1wPSIxNjMxODA0NjEzIj41NDM5PC9rZXk+PC9mb3JlaWduLWtleXM+PHJlZi10eXBlIG5h
bWU9IkpvdXJuYWwgQXJ0aWNsZSI+MTc8L3JlZi10eXBlPjxjb250cmlidXRvcnM+PGF1dGhvcnM+
PGF1dGhvcj5EaWNraW5zb24sIERhdmlkIEsuPC9hdXRob3I+PGF1dGhvcj5OZXNiaXR0LCBLaW1i
ZXJseSBULjwvYXV0aG9yPjxhdXRob3I+SG9mZXIsIEtlcnJ5IEcuPC9hdXRob3I+PC9hdXRob3Jz
PjwvY29udHJpYnV0b3JzPjx0aXRsZXM+PHRpdGxlPkVmZmVjdHMgb2YgbGFuZ3VhZ2Ugb24gaW5p
dGlhbCByZWFkaW5nOiBEaXJlY3QgYW5kIGluZGlyZWN0IGFzc29jaWF0aW9ucyBiZXR3ZWVuIGNv
ZGUgYW5kIGxhbmd1YWdlIGZyb20gcHJlc2Nob29sIHRvIGZpcnN0IGdyYWRlPC90aXRsZT48c2Vj
b25kYXJ5LXRpdGxlPkVhcmx5IENoaWxkaG9vZCBSZXNlYXJjaCBRdWFydGVybHk8L3NlY29uZGFy
eS10aXRsZT48L3RpdGxlcz48cGVyaW9kaWNhbD48ZnVsbC10aXRsZT5FYXJseSBDaGlsZGhvb2Qg
UmVzZWFyY2ggUXVhcnRlcmx5PC9mdWxsLXRpdGxlPjwvcGVyaW9kaWNhbD48cGFnZXM+MTIyLTEz
NzwvcGFnZXM+PHZvbHVtZT40OTwvdm9sdW1lPjxrZXl3b3Jkcz48a2V5d29yZD5MYW5ndWFnZTwv
a2V5d29yZD48a2V5d29yZD5EZWNvZGluZzwva2V5d29yZD48a2V5d29yZD5QaG9ub2xvZ2ljYWwg
YXdhcmVuZXNzPC9rZXl3b3JkPjxrZXl3b3JkPlJlYWRpbmc8L2tleXdvcmQ+PGtleXdvcmQ+RW1l
cmdlbnQgbGl0ZXJhY3k8L2tleXdvcmQ+PC9rZXl3b3Jkcz48ZGF0ZXM+PHllYXI+MjAxOTwveWVh
cj48cHViLWRhdGVzPjxkYXRlPjIwMTkvMTAvMDEvPC9kYXRlPjwvcHViLWRhdGVzPjwvZGF0ZXM+
PGlzYm4+MDg4NS0yMDA2PC9pc2JuPjx1cmxzPjxyZWxhdGVkLXVybHM+PHVybD5odHRwczovL3d3
dy5zY2llbmNlZGlyZWN0LmNvbS9zY2llbmNlL2FydGljbGUvcGlpL1MwODg1MjAwNjE5MzAwNjM4
PC91cmw+PC9yZWxhdGVkLXVybHM+PC91cmxzPjxlbGVjdHJvbmljLXJlc291cmNlLW51bT5odHRw
czovL2RvaS5vcmcvMTAuMTAxNi9qLmVjcmVzcS4yMDE5LjA0LjAwNTwvZWxlY3Ryb25pYy1yZXNv
dXJjZS1udW0+PC9yZWNvcmQ+PC9DaXRlPjxDaXRlIEV4Y2x1ZGVBdXRoPSIxIj48QXV0aG9yPkxh
bmd1YWdlIGFuZCBSZWFkaW5nIFJlc2VhcmNoIENvbnNvcnRpdW08L0F1dGhvcj48WWVhcj4yMDE4
PC9ZZWFyPjxSZWNOdW0+NDgzMTwvUmVjTnVtPjxQcmVmaXg+TEFSUkMgJmFtcDsgQ2hpdWAsIDwv
UHJlZml4PjxyZWNvcmQ+PHJlYy1udW1iZXI+NDgzMTwvcmVjLW51bWJlcj48Zm9yZWlnbi1rZXlz
PjxrZXkgYXBwPSJFTiIgZGItaWQ9Ijk5ZDlldnNlNmZmcDA3ZWVzZnFwdHYybHBhcnNweGYwZDk1
MiIgdGltZXN0YW1wPSIxNTY1Njk5ODY0Ij40ODMxPC9rZXk+PC9mb3JlaWduLWtleXM+PHJlZi10
eXBlIG5hbWU9IkpvdXJuYWwgQXJ0aWNsZSI+MTc8L3JlZi10eXBlPjxjb250cmlidXRvcnM+PGF1
dGhvcnM+PGF1dGhvcj5MYW5ndWFnZSBhbmQgUmVhZGluZyBSZXNlYXJjaCBDb25zb3J0aXVtLDwv
YXV0aG9yPjxhdXRob3I+Q2hpdSwgWS4gRC48L2F1dGhvcj48L2F1dGhvcnM+PC9jb250cmlidXRv
cnM+PHRpdGxlcz48dGl0bGU+VGhlIFNpbXBsZSBWaWV3IG9mIFJlYWRpbmcgQWNyb3NzIERldmVs
b3BtZW50OiBQcmVkaWN0aW9uIG9mIEdyYWRlIDMgUmVhZGluZyBDb21wcmVoZW5zaW9uIEZyb20g
UHJla2luZGVyZ2FydGVuIFNraWxsczwvdGl0bGU+PHNlY29uZGFyeS10aXRsZT5SZW1lZGlhbCBh
bmQgU3BlY2lhbCBFZHVjYXRpb248L3NlY29uZGFyeS10aXRsZT48L3RpdGxlcz48cGVyaW9kaWNh
bD48ZnVsbC10aXRsZT5SZW1lZGlhbCBhbmQgU3BlY2lhbCBFZHVjYXRpb248L2Z1bGwtdGl0bGU+
PC9wZXJpb2RpY2FsPjxwYWdlcz4yODktMzAzPC9wYWdlcz48dm9sdW1lPjM5PC92b2x1bWU+PG51
bWJlcj41PC9udW1iZXI+PGtleXdvcmRzPjxrZXl3b3JkPnNpbXBsZSB2aWV3IG9mIHJlYWRpbmcs
cmVhZGluZyBjb21wcmVoZW5zaW9uLGxpc3RlbmluZyBjb21wcmVoZW5zaW9uLHdvcmQgcmVjb2du
aXRpb24sbGFuZ3VhZ2Ugc2tpbGxzLGxvbmdpdHVkaW5hbDwva2V5d29yZD48L2tleXdvcmRzPjxk
YXRlcz48eWVhcj4yMDE4PC95ZWFyPjwvZGF0ZXM+PHVybHM+PHJlbGF0ZWQtdXJscz48dXJsPmh0
dHBzOi8vam91cm5hbHMuc2FnZXB1Yi5jb20vZG9pL2Ficy8xMC4xMTc3LzA3NDE5MzI1MTg3NjIw
NTU8L3VybD48L3JlbGF0ZWQtdXJscz48L3VybHM+PGVsZWN0cm9uaWMtcmVzb3VyY2UtbnVtPjEw
LjExNzcvMDc0MTkzMjUxODc2MjA1NTwvZWxlY3Ryb25pYy1yZXNvdXJjZS1udW0+PC9yZWNvcmQ+
PC9DaXRlPjxDaXRlPjxBdXRob3I+TWV0c2FsYTwvQXV0aG9yPjxZZWFyPjIwMjE8L1llYXI+PFJl
Y051bT41NDQwPC9SZWNOdW0+PHJlY29yZD48cmVjLW51bWJlcj41NDQwPC9yZWMtbnVtYmVyPjxm
b3JlaWduLWtleXM+PGtleSBhcHA9IkVOIiBkYi1pZD0iOTlkOWV2c2U2ZmZwMDdlZXNmcXB0djJs
cGFyc3B4ZjBkOTUyIiB0aW1lc3RhbXA9IjE2MzE4MDQ4MDYiPjU0NDA8L2tleT48L2ZvcmVpZ24t
a2V5cz48cmVmLXR5cGUgbmFtZT0iSm91cm5hbCBBcnRpY2xlIj4xNzwvcmVmLXR5cGU+PGNvbnRy
aWJ1dG9ycz48YXV0aG9ycz48YXV0aG9yPk1ldHNhbGEsIEphbWllIEwuPC9hdXRob3I+PGF1dGhv
cj5TcGFya3MsIEVyaW48L2F1dGhvcj48YXV0aG9yPkRhdmlkLCBNYXJnYXJldDwvYXV0aG9yPjxh
dXRob3I+Q29ucmFkLCBOaWNvbGU8L2F1dGhvcj48YXV0aG9yPkRlYWNvbiwgUy4gSMOpbMOobmU8
L2F1dGhvcj48L2F1dGhvcnM+PC9jb250cmlidXRvcnM+PHRpdGxlcz48dGl0bGU+V2hhdCBpcyB0
aGUgYmVzdCB3YXkgdG8gY2hhcmFjdGVyaXNlIHRoZSBjb250cmlidXRpb25zIG9mIG9yYWwgbGFu
Z3VhZ2UgdG8gcmVhZGluZyBjb21wcmVoZW5zaW9uOiBsaXN0ZW5pbmcgY29tcHJlaGVuc2lvbiBv
ciBpbmRpdmlkdWFsIG9yYWwgbGFuZ3VhZ2Ugc2tpbGxzPzwvdGl0bGU+PHNlY29uZGFyeS10aXRs
ZT5Kb3VybmFsIG9mIFJlc2VhcmNoIGluIFJlYWRpbmc8L3NlY29uZGFyeS10aXRsZT48L3RpdGxl
cz48cGVyaW9kaWNhbD48ZnVsbC10aXRsZT5Kb3VybmFsIG9mIFJlc2VhcmNoIGluIFJlYWRpbmc8
L2Z1bGwtdGl0bGU+PC9wZXJpb2RpY2FsPjxwYWdlcz42NzUtNjk0PC9wYWdlcz48dm9sdW1lPjQ0
PC92b2x1bWU+PG51bWJlcj4zPC9udW1iZXI+PGRhdGVzPjx5ZWFyPjIwMjE8L3llYXI+PC9kYXRl
cz48aXNibj4wMTQxLTA0MjM8L2lzYm4+PHVybHM+PHJlbGF0ZWQtdXJscz48dXJsPmh0dHBzOi8v
b25saW5lbGlicmFyeS53aWxleS5jb20vZG9pL2Ficy8xMC4xMTExLzE0NjctOTgxNy4xMjM2Mjwv
dXJsPjwvcmVsYXRlZC11cmxzPjwvdXJscz48ZWxlY3Ryb25pYy1yZXNvdXJjZS1udW0+MTAuMTEx
MS8xNDY3LTk4MTcuMTIzNjI8L2VsZWN0cm9uaWMtcmVzb3VyY2UtbnVtPjwvcmVjb3JkPjwvQ2l0
ZT48Q2l0ZT48QXV0aG9yPkhqZXRsYW5kPC9BdXRob3I+PFllYXI+MjAxOTwvWWVhcj48UmVjTnVt
PjU0NDE8L1JlY051bT48cmVjb3JkPjxyZWMtbnVtYmVyPjU0NDE8L3JlYy1udW1iZXI+PGZvcmVp
Z24ta2V5cz48a2V5IGFwcD0iRU4iIGRiLWlkPSI5OWQ5ZXZzZTZmZnAwN2Vlc2ZxcHR2MmxwYXJz
cHhmMGQ5NTIiIHRpbWVzdGFtcD0iMTYzMTgwNDk5MCI+NTQ0MTwva2V5PjwvZm9yZWlnbi1rZXlz
PjxyZWYtdHlwZSBuYW1lPSJKb3VybmFsIEFydGljbGUiPjE3PC9yZWYtdHlwZT48Y29udHJpYnV0
b3JzPjxhdXRob3JzPjxhdXRob3I+SGpldGxhbmQsIEhhbm5lIE7DpnNzPC9hdXRob3I+PGF1dGhv
cj5MZXJ2w6VnLCBBcm5lPC9hdXRob3I+PGF1dGhvcj5MeXN0ZXIsIFNvbHZlaWctQWxtYSBIYWxh
YXM8L2F1dGhvcj48YXV0aG9yPkhhZ3R2ZXQsIEJlbnRlIEVyaWtzZW48L2F1dGhvcj48YXV0aG9y
Pkh1bG1lLCBDaGFybGVzPC9hdXRob3I+PGF1dGhvcj5NZWxieS1MZXJ2w6VnLCBNb25pY2E8L2F1
dGhvcj48L2F1dGhvcnM+PC9jb250cmlidXRvcnM+PGF1dGgtYWRkcmVzcz5NZWxieS1MZXJ2w6Vn
LCBNb25pY2E6IERlcGFydG1lbnQgb2YgU3BlY2lhbCBOZWVkcyBFZHVjYXRpb24sIFVuaXZlcnNp
dHkgb2YgT3NsbywgUC5PLiBCb3ggMTE0MCwgQmxpbmRlcm4sIE9zbG8sIE5vcndheSwgMDMxOCwg
bW9uaWNhLm1lbGJ5LWxlcnZhZ0Bpc3AudWlvLm5vPC9hdXRoLWFkZHJlc3M+PHRpdGxlcz48dGl0
bGU+UGF0aHdheXMgdG8gcmVhZGluZyBjb21wcmVoZW5zaW9uOiBBIGxvbmdpdHVkaW5hbCBzdHVk
eSBmcm9tIDQgdG8gOSB5ZWFycyBvZiBhZ2U8L3RpdGxlPjxzZWNvbmRhcnktdGl0bGU+Sm91cm5h
bCBvZiBFZHVjYXRpb25hbCBQc3ljaG9sb2d5PC9zZWNvbmRhcnktdGl0bGU+PC90aXRsZXM+PHBl
cmlvZGljYWw+PGZ1bGwtdGl0bGU+Sm91cm5hbCBvZiBFZHVjYXRpb25hbCBQc3ljaG9sb2d5PC9m
dWxsLXRpdGxlPjwvcGVyaW9kaWNhbD48cGFnZXM+NzUxLTc2MzwvcGFnZXM+PHZvbHVtZT4xMTE8
L3ZvbHVtZT48bnVtYmVyPjU8L251bWJlcj48a2V5d29yZHM+PGtleXdvcmQ+KkF3YXJlbmVzczwv
a2V5d29yZD48a2V5d29yZD4qSHVtYW4gSW5mb3JtYXRpb24gU3RvcmFnZTwva2V5d29yZD48a2V5
d29yZD4qTGFuZ3VhZ2UgRGV2ZWxvcG1lbnQ8L2tleXdvcmQ+PGtleXdvcmQ+KkxpdGVyYWN5PC9r
ZXl3b3JkPjxrZXl3b3JkPipSZWFkaW5nIENvbXByZWhlbnNpb248L2tleXdvcmQ+PGtleXdvcmQ+
Q29nbml0aXZlIERldmVsb3BtZW50PC9rZXl3b3JkPjxrZXl3b3JkPkVycm9yIG9mIE1lYXN1cmVt
ZW50PC9rZXl3b3JkPjxrZXl3b3JkPk5hbWluZzwva2V5d29yZD48a2V5d29yZD5QaG9uZW1lczwv
a2V5d29yZD48a2V5d29yZD5UZXN0IENvbnN0cnVjdGlvbjwva2V5d29yZD48L2tleXdvcmRzPjxk
YXRlcz48eWVhcj4yMDE5PC95ZWFyPjwvZGF0ZXM+PHB1Yi1sb2NhdGlvbj5VUzwvcHViLWxvY2F0
aW9uPjxwdWJsaXNoZXI+QW1lcmljYW4gUHN5Y2hvbG9naWNhbCBBc3NvY2lhdGlvbjwvcHVibGlz
aGVyPjxpc2JuPjE5MzktMjE3NihFbGVjdHJvbmljKSwwMDIyLTA2NjMoUHJpbnQpPC9pc2JuPjx1
cmxzPjwvdXJscz48ZWxlY3Ryb25pYy1yZXNvdXJjZS1udW0+MTAuMTAzNy9lZHUwMDAwMzIxPC9l
bGVjdHJvbmljLXJlc291cmNlLW51bT48L3JlY29yZD48L0NpdGU+PC9FbmROb3RlPgB=
</w:fldData>
        </w:fldChar>
      </w:r>
      <w:r w:rsidR="00420C65">
        <w:instrText xml:space="preserve"> ADDIN EN.CITE.DATA </w:instrText>
      </w:r>
      <w:r w:rsidR="00420C65">
        <w:fldChar w:fldCharType="end"/>
      </w:r>
      <w:r w:rsidR="00057E75">
        <w:fldChar w:fldCharType="separate"/>
      </w:r>
      <w:r w:rsidR="00420C65">
        <w:rPr>
          <w:noProof/>
        </w:rPr>
        <w:t xml:space="preserve">(e.g., </w:t>
      </w:r>
      <w:r w:rsidR="00420C65">
        <w:rPr>
          <w:noProof/>
        </w:rPr>
        <w:lastRenderedPageBreak/>
        <w:t>Dickinson et al., 2019; Hjetland et al., 2019; LARRC &amp; Chiu, 2018; Metsala et al., 2021)</w:t>
      </w:r>
      <w:r w:rsidR="00057E75">
        <w:fldChar w:fldCharType="end"/>
      </w:r>
      <w:r w:rsidRPr="00860CAF">
        <w:t xml:space="preserve">. </w:t>
      </w:r>
      <w:r w:rsidR="00545FD7" w:rsidRPr="00860CAF">
        <w:t xml:space="preserve">This is consistent with the Simple View of Reading </w:t>
      </w:r>
      <w:r w:rsidR="004C5DD0" w:rsidRPr="00860CAF">
        <w:fldChar w:fldCharType="begin"/>
      </w:r>
      <w:r w:rsidR="00A832DA" w:rsidRPr="00860CAF">
        <w:instrText xml:space="preserve"> ADDIN EN.CITE &lt;EndNote&gt;&lt;Cite&gt;&lt;Author&gt;Gough&lt;/Author&gt;&lt;Year&gt;1986&lt;/Year&gt;&lt;RecNum&gt;524&lt;/RecNum&gt;&lt;DisplayText&gt;(Gough &amp;amp; Tunmer, 1986)&lt;/DisplayText&gt;&lt;record&gt;&lt;rec-number&gt;524&lt;/rec-number&gt;&lt;foreign-keys&gt;&lt;key app="EN" db-id="99d9evse6ffp07eesfqptv2lparspxf0d952" timestamp="0"&gt;524&lt;/key&gt;&lt;/foreign-keys&gt;&lt;ref-type name="Journal Article"&gt;17&lt;/ref-type&gt;&lt;contributors&gt;&lt;authors&gt;&lt;author&gt;Gough, Philip B.&lt;/author&gt;&lt;author&gt;Tunmer, William E.&lt;/author&gt;&lt;/authors&gt;&lt;/contributors&gt;&lt;titles&gt;&lt;title&gt;Decoding, reading, and reading disability&lt;/title&gt;&lt;secondary-title&gt;Remedial and Special Education&lt;/secondary-title&gt;&lt;/titles&gt;&lt;periodical&gt;&lt;full-title&gt;Remedial and Special Education&lt;/full-title&gt;&lt;/periodical&gt;&lt;pages&gt;6-10&lt;/pages&gt;&lt;volume&gt;7&lt;/volume&gt;&lt;keywords&gt;&lt;keyword&gt;Simple View of Reading&lt;/keyword&gt;&lt;/keywords&gt;&lt;dates&gt;&lt;year&gt;1986&lt;/year&gt;&lt;/dates&gt;&lt;label&gt;H&lt;/label&gt;&lt;urls&gt;&lt;/urls&gt;&lt;electronic-resource-num&gt;10.1177/074193258600700104&lt;/electronic-resource-num&gt;&lt;research-notes&gt;Decoding is not equal to or sufficient for reading, but is cleary necessary for reading&amp;#xD;&amp;#xD;R (reading) = D (decoding) x C (listening/linguistic comprehension)&amp;#xD;&amp;#xD;If D=0 (i.e., inability to decode) or C=0 or both=0, reading will be impaired&amp;#xD;&amp;#xD;Dyslexia (D=0)&amp;#xD;Decoding inability is common deficit for all dyslexics&amp;#xD;Firth (1972) and Vellutino (1979) as two studies supporting this&amp;#xD;&amp;#xD;Hyperlexia (C=0)&amp;#xD;Superior decoding but average or inferior comprehension&amp;#xD;&amp;#xD;p. 9 says that in general population, should be + correlation between D and C but in disabled population this should be a - correlation (?? true??)&lt;/research-notes&gt;&lt;/record&gt;&lt;/Cite&gt;&lt;/EndNote&gt;</w:instrText>
      </w:r>
      <w:r w:rsidR="004C5DD0" w:rsidRPr="00860CAF">
        <w:fldChar w:fldCharType="separate"/>
      </w:r>
      <w:r w:rsidR="004C5DD0" w:rsidRPr="00860CAF">
        <w:rPr>
          <w:noProof/>
        </w:rPr>
        <w:t>(Gough &amp; Tunmer, 1986)</w:t>
      </w:r>
      <w:r w:rsidR="004C5DD0" w:rsidRPr="00860CAF">
        <w:fldChar w:fldCharType="end"/>
      </w:r>
      <w:r w:rsidR="00545FD7" w:rsidRPr="00860CAF">
        <w:t xml:space="preserve">, </w:t>
      </w:r>
      <w:r w:rsidR="00206C2E" w:rsidRPr="00860CAF">
        <w:t xml:space="preserve">which </w:t>
      </w:r>
      <w:r w:rsidR="008D20E6" w:rsidRPr="00860CAF">
        <w:t>posits</w:t>
      </w:r>
      <w:r w:rsidR="00206C2E" w:rsidRPr="00860CAF">
        <w:t xml:space="preserve"> that skills related to </w:t>
      </w:r>
      <w:r w:rsidR="00862FB5" w:rsidRPr="00860CAF">
        <w:t>language</w:t>
      </w:r>
      <w:r w:rsidR="00206C2E" w:rsidRPr="00860CAF">
        <w:t xml:space="preserve"> comprehension, as well as those related to word recognition, </w:t>
      </w:r>
      <w:r w:rsidR="008D20E6" w:rsidRPr="00860CAF">
        <w:t>are</w:t>
      </w:r>
      <w:r w:rsidR="00206C2E" w:rsidRPr="00860CAF">
        <w:t xml:space="preserve"> an essential component of reading comprehension.</w:t>
      </w:r>
      <w:r w:rsidR="00EA413B" w:rsidRPr="00860CAF">
        <w:t xml:space="preserve"> </w:t>
      </w:r>
      <w:proofErr w:type="gramStart"/>
      <w:r w:rsidRPr="00860CAF">
        <w:t>In particular, vocabulary</w:t>
      </w:r>
      <w:proofErr w:type="gramEnd"/>
      <w:r w:rsidRPr="00860CAF">
        <w:t>, grammar, and discourse-level skills</w:t>
      </w:r>
      <w:r w:rsidR="004C5DD0" w:rsidRPr="00860CAF">
        <w:t xml:space="preserve"> (e.g.,</w:t>
      </w:r>
      <w:r w:rsidR="001922F3" w:rsidRPr="00860CAF">
        <w:t xml:space="preserve"> inference, narrative, comprehension monitoring</w:t>
      </w:r>
      <w:r w:rsidR="004C5DD0" w:rsidRPr="00860CAF">
        <w:t>)</w:t>
      </w:r>
      <w:r w:rsidRPr="00860CAF">
        <w:t xml:space="preserve"> each make distinct contributions to early reading comprehension </w:t>
      </w:r>
      <w:r w:rsidR="00245288" w:rsidRPr="00860CAF">
        <w:fldChar w:fldCharType="begin">
          <w:fldData xml:space="preserve">PEVuZE5vdGU+PENpdGU+PEF1dGhvcj5DYWluPC9BdXRob3I+PFllYXI+MjAwNDwvWWVhcj48UmVj
TnVtPjgwMTwvUmVjTnVtPjxEaXNwbGF5VGV4dD4oQ2FpbiBldCBhbC4sIDIwMDQ7IExBUlJDICZh
bXA7IExvZ2FuLCAyMDE3KTwvRGlzcGxheVRleHQ+PHJlY29yZD48cmVjLW51bWJlcj44MDE8L3Jl
Yy1udW1iZXI+PGZvcmVpZ24ta2V5cz48a2V5IGFwcD0iRU4iIGRiLWlkPSI5OWQ5ZXZzZTZmZnAw
N2Vlc2ZxcHR2MmxwYXJzcHhmMGQ5NTIiIHRpbWVzdGFtcD0iMCI+ODAxPC9rZXk+PC9mb3JlaWdu
LWtleXM+PHJlZi10eXBlIG5hbWU9IkpvdXJuYWwgQXJ0aWNsZSI+MTc8L3JlZi10eXBlPjxjb250
cmlidXRvcnM+PGF1dGhvcnM+PGF1dGhvcj5DYWluLCBLYXRlPC9hdXRob3I+PGF1dGhvcj5PYWto
aWxsLCBKYW5lIFYuPC9hdXRob3I+PGF1dGhvcj5CcnlhbnQsIFBldGVyPC9hdXRob3I+PC9hdXRo
b3JzPjwvY29udHJpYnV0b3JzPjxhdXRoLWFkZHJlc3M+W21haWx0bzprY2FpbkBlc3NleC5hYy51
a10mI3hEO0NhaW4sIEthdGUsIERlcGFydG1lbnQgb2YgUHN5Y2hvbG9neSwgVW5pdmVyc2l0eSBv
ZiBFc3NleCwgV2l2ZW5ob2UgUGFyaywgQ29sY2hlc3RlciwgVW5pdGVkIEtpbmdkb20sIENPNCAz
U1EsIFttYWlsdG86a2NhaW5AZXNzZXguYWMudWtdPC9hdXRoLWFkZHJlc3M+PHRpdGxlcz48dGl0
bGU+Q2hpbGRyZW4mYXBvcztzIFJlYWRpbmcgQ29tcHJlaGVuc2lvbiBBYmlsaXR5OiBDb25jdXJy
ZW50IFByZWRpY3Rpb24gYnkgV29ya2luZyBNZW1vcnksIFZlcmJhbCBBYmlsaXR5LCBhbmQgQ29t
cG9uZW50IFNraWxsczwvdGl0bGU+PHNlY29uZGFyeS10aXRsZT5Kb3VybmFsIG9mIEVkdWNhdGlv
bmFsIFBzeWNob2xvZ3k8L3NlY29uZGFyeS10aXRsZT48L3RpdGxlcz48cGVyaW9kaWNhbD48ZnVs
bC10aXRsZT5Kb3VybmFsIG9mIEVkdWNhdGlvbmFsIFBzeWNob2xvZ3k8L2Z1bGwtdGl0bGU+PC9w
ZXJpb2RpY2FsPjxwYWdlcz4zMS00MjwvcGFnZXM+PHZvbHVtZT45Njwvdm9sdW1lPjxudW1iZXI+
MTwvbnVtYmVyPjxrZXl3b3Jkcz48a2V5d29yZD5SZWFkaW5nIEFiaWxpdHk8L2tleXdvcmQ+PGtl
eXdvcmQ+UmVhZGluZyBDb21wcmVoZW5zaW9uPC9rZXl3b3JkPjxrZXl3b3JkPlNob3J0IFRlcm0g
TWVtb3J5PC9rZXl3b3JkPjxrZXl3b3JkPlZlcmJhbDwva2V5d29yZD48a2V5d29yZD5BYmlsaXR5
PC9rZXl3b3JkPjxrZXl3b3JkPndvcmtpbmcgbWVtb3J5IGNhcGFjaXR5PC9rZXl3b3JkPjxrZXl3
b3JkPnJlYWRpbmcgY29tcHJlaGVuc2lvbjwva2V5d29yZD48a2V5d29yZD5yZWFkaW5nIGFiaWxp
dHk8L2tleXdvcmQ+PGtleXdvcmQ+dm9jYWJ1bGFyeTwva2V5d29yZD48a2V5d29yZD52ZXJiYWwg
c2tpbGxzPC9rZXl3b3JkPjxrZXl3b3JkPmNvbXBvbmVudCBza2lsbHM8L2tleXdvcmQ+PGtleXdv
cmQ+dGltZSBwb2ludDwva2V5d29yZD48a2V5d29yZD5zdHJ1Y3R1cmU8L2tleXdvcmQ+PGtleXdv
cmQ+a25vd2xlZGdlPC9rZXl3b3JkPjxrZXl3b3JkPk5lYWxlIEFuYWx5c2lzIG9mIFJlYWRpbmcg
QWJpbGl0eSwgUmV2aXNlZCBCcml0aXNoIEVkaXRpb248L2tleXdvcmQ+PGtleXdvcmQ+V2VjaHNs
ZXIgSW50ZWxsaWdlbmNlIFNjYWxlIGZvciBDaGlsZHJlbiwgVGhpcmQgRWRpdGlvbjwva2V5d29y
ZD48a2V5d29yZD4yODIwIENvZ25pdGl2ZSAmYW1wOyBQZXJjZXB0dWFsIERldmVsb3BtZW50PC9r
ZXl3b3JkPjwva2V5d29yZHM+PGRhdGVzPjx5ZWFyPjIwMDQ8L3llYXI+PHB1Yi1kYXRlcz48ZGF0
ZT5NYXI8L2RhdGU+PC9wdWItZGF0ZXM+PC9kYXRlcz48YWNjZXNzaW9uLW51bT4yMDA0LTExMzU4
LTAwMzwvYWNjZXNzaW9uLW51bT48bGFiZWw+SDwvbGFiZWw+PHVybHM+PHJlbGF0ZWQtdXJscz48
dXJsPmh0dHA6Ly93d3cuYXBhLm9yZyA8L3VybD48L3JlbGF0ZWQtdXJscz48L3VybHM+PHJlc2Vh
cmNoLW5vdGVzPk1vc3Qgc3R1ZGllcyBoYXZlIG5vdCBsb29rZWQgYXQgdGhlIHZhcmlvdXMgY29t
cG9uZW50cyB3aGljaCBtYWtlIHVwIHJlYWRpbmcgY29tcHJlaGVuc2lvbiYjeEQ7JiN4RDtQVVJQ
T1NFJiN4RDsmcXVvdDtkZXRlcm1pbmUgd2hldGhlciB0aGUgaGlnaGVyIGxldmVsIHNraWxscyBt
YWtlIGluZGVwZW5kZW50IGNvbnRyaWJ1dGlvbnMgdG8gdGhlIHByZWRpY3Rpb24gb2YgcmVhZGlu
ZyBjb21wcmVoZW5zaW9uIG92ZXIgYW5kIGFib3ZlIFtsb3dlciBsZXZlbC93b3JkIGxldmVsIHNr
aWxsc10mcXVvdDsgcC4gMzEmI3hEO0FpbXMgKHAuIDM0KTomI3hEOzEpICAmcXVvdDt0byBpbnZl
c3RpZ2F0ZSB3aGV0aGVyIHRoZXJlIGlzIGEgZGlyZWN0IHJlbGF0aW9uIGJldHdlZW4gY2hpbGRy
ZW4mYXBvcztzIHdvcmtpbmcgbWVtb3J5IGNhcGFjaXR5IGFuZCB0aGVpciByZWFkaW5nIGNvbXAg
YWJpbGl0eSBvciB3aGV0aGVyIGFueSBhc3NvY2lhdGlvbiBiZXR3ZWVuIHRoZXNlIHR3byB2YXJp
YWJsZXMgYXJpc2VzIHRocm91Z2ggdmVyYmFsIGFuZCBzZW1hbnRpYyBza2lsbHMmcXVvdDsmI3hE
OzIpICAmcXVvdDt0byBkZXRlcm1pbmUgd2hldGhlciBoaWdoZXIgbGV2ZWwgY29tcG9uZW50IHNr
aWxscyAoaW5mZXJlbmNlLCBjb21wIG1vbml0b3JpbmcsIHN0b3J5IHN0cnVjdHVyZSkgcGxheSBh
IHVuaXF1ZSByb2xlIGluIHRoZSBkZXRlcm1pbmF0aW9uIG9mIGNvbXAgbGV2ZWwmcXVvdDsmI3hE
OzMpICAmcXVvdDt0byBleHBsb3JlIHdoZXRoZXIgYW55IHJlbGF0aW9ucyBiZXR3ZWVuIHRoZSBo
aWdoZXIgbGV2ZWwgbGFuZ3VhZ2Ugc2tpbGxzIGFuZCBjaGlsZHJlbiZhcG9zO3MgcmVhZGluZyBj
b21wIGFyZSBtZWRpYXRlZCBieSBwcm9jZXNzaW5nIHJlc291cmNlcyAoV00pJnF1b3Q7JiN4RDs0
KSB3aGV0aGVyIHRoZXNlIHBhdHRlcm5zIGNoYW5nZSB3aXRoIGFnZSYjeEQ7JiN4RDtNRVRIT0Qm
I3hEO2xvbmdpdHVkaW5hbCBzYW1wbGUgb2YgbiA9IDEwMyAmI3hEO2Fzc2Vzc2VkIGF0IGFnZXMg
OCAoVDEsIG4gPSAxMDApLCA5IChUMiwgbiA9IDkyKSwgYW5kIDExIChUMywgbiA9IDgwKSYjeEQ7
ZXhjbHVkZWQgZXh0cmVtZWx5IGdvb2QgKCZndDsyeXJzIGFib3ZlIENBKSBhbmQgZXh0cmVtZWx5
IHBvb3IgcmVhZGVycyYjeEQ7ZXhjbHVkZWQgRVNMIHN0dWRlbnRzIGFuZCB0aG9zZSB3aXRoIGJl
aGF2aW9yYWwvZW1vdGlvbmFsIHByb2JzLCBMRCYjeEQ7JiN4RDtNRUFTVVJFUyYjeEQ7MSkgIFdv
cmQgcmVhZGluZyBhY2N1cmFjeSAoTmVhbGUgQW5hbHlzaXMgb2YgUmVhZGluZyBBYmlsaXR5LVI7
IHdvcmQgcmVjb2duaXRpb24gaW4gY29udGV4dCkmI3hEOzIpICBSZWFkaW5nIGNvbXAgKE5BUkEt
UjsgYW5zd2VyIHBhc3NhZ2UgY29tcCBxdWVzdGlvbnMpJiN4RDszKSAgR2F0ZXMtTWFjR2luaXRp
ZSBWb2NhYnVsYXJ5IHN1YnRlc3QgKG11bHQgY2hvaWNlKSYjeEQ7NCkgIEJyaXRpc2ggUGljdHVy
ZSBWb2NhYnVsYXJ5IFNjYWxlICYjeEQ7NSkgIFZJUSAoV0lTQy1JSUkgVm9jYWIgYW5kIFNpbWls
YXJpdGllcyBzdWJ0ZXN0cykmI3hEOzYpICBXTSAmI3hEOy0tRGlnaXQgV00gdGFzayAocmVhZCBz
ZXRzIG9mIDMgZGlnaXRzIG91dCBsb3VkLCByZW1lbWJlciBmaW5hbCBkaWdpdCBpbiBzZXRzIGZv
ciBsYXRlciByZWNhbGwpJiN4RDstLVNlbnRhbmNlIHNwYW4gdGFzayAocmVhZCBzZW50ZW5jZXMs
IHN1cHBseSBhbmQgcmVtZW1iZXIgbGFzdCB3b3JkIGluIHNlbnRlbmNlIGZvciBsYXRlciByZWNh
bGwpJiN4RDs3KSAgSW5mZXJlbmNlIGFuZCBpbnRlZ3JhdGlvbiYjeEQ7LS1UMTogIE9ha2hpbGwm
YXBvcztzICgxOTgyKSBjb25zdHJ1Y3RpdmUgaW50ZWdyYXRpb24gdGFzayAobGlzdGVuIHRvIHNo
b3J0IHRleHRzLCBsaXN0ZW4gdG8gc2VudGVuY2VzLCBkZWNpZGUgaWYgc2VudGVuY2VzIHRoZXkg
aGVhcmQgd2VyZSBhY3R1YWxseSBpbiB0aGUgc3RvcnkmI3hEOy0tVDIvMzogIENhaW4gJmFtcDsg
T2FraGlsbCAoMTk5OSkgdGFzayAocmVhZCBzaG9ydCBzdG9yaWVzIGFuZCBhbnN3ZXIgYm90aCBs
aXRlcmFsIGFuZCBpbmZlcmVudGlhbCBxdWVzdGlvbnMgYWJvdXQgdGhlbSkmI3hEOzgpICBDb21w
IG1vbml0b3JpbmcmI3hEOy0tVDE6ICByZWFkaW5nIHN0b3JpZXMgKHdoaWNoIGNvbnRhaW5lZCBz
b21lIGNvbmZsaWN0aW5nIGluZm8pIG91dGxvdWQsIHVuZGVybGluZSBwYXJ0cyB0aGF0IGRvIG5v
dCBtYWtlIHNlbnNlJiN4RDstLVQyLzM6ICBzYW1lIGJ1dCByZWFkaW5nIHN0b3JpZXMgc2lsZW50
bHkmI3hEOzkpICBLbm93bGVkZ2Ugb2Ygc3Rvcnkgc3RydWN0dXJlJiN4RDstLVRpdGxlcyB0YXNr
IChDYWluLCAxOTk2OyBleHBsYWluIGluZm8gY29udGFpbmVkIGluIHN0b3J5IHRpdGxlczsgYXQg
VDIgYWxzbyBoYWQgdG8gZXhwbGFpbiBwdXJwb3NlIG9mIHN0b3J5IGJlZ2lubmluZ3MvZW5kaW5n
czsgYXQgVDMgYWxzbyBoYWQgdG8gZXhwbGFpbiBob3cgdGl0bGUgaW5mbyB3YXMgcmVsYXRlZCB0
byBkaWZmZXJlbnQgZ2VucmVzIGFuZCB0byBzcGVjaWZpeSB0aGUgc3BlY2lmaWMgZ2VucmUgb2Yg
dGhlIHN0b3J5KSYjeEQ7LS1TZW50ZW5jZSBhbmFncmFtIHRhc2sgKFN0ZWluICZhbXA7IEdsZW5u
LCAxOTgyOyBnaXZlbiBzZW50ZW5jZXMgd2hpY2ggdG9nZXRoZXIgbWFrZSBhIHN0b3J5LCBhc2tl
ZCB0byBwdXQgdGhlbSBpbiB0aGUgY29ycmVjdCBvcmRlcikmI3hEOyYjeEQ7QW5hbHlzaXMmI3hE
O0hpZXJhcmNoaWNhbCByZWdyZXNzaW9uIHdpdGggcmVhZGluZyBjb21wIGFzIERWJiN4RDtFbnRl
cmVkIHZvY2FiLCBWSVEsIHdvcmQgcmVhZGluZyBhY2N1cmFjeSBpbiBmaXJzdCBzdGVwIG9mIGFu
YWx5c2VzIHRvIGNvbnRyb2wgZm9yIHRoZXNlIGZhY3RvcnMmI3hEO1RoZW4gZW50ZXJlZCBhbGwg
b3RoZXIgaGlnaGVyIG9yZGVyIHNraWxscyYjeEQ7JiN4RDtSRVNVTFRTJiN4RDsxKSAgYXQgVDEg
YW5kIFQyLCBjb250cm9sbGVkIGZhY3RvcnMsIFdNLCBpbmZlcmVuY2UvaW50ZWdyYXRpb24sIGNv
bXAgbW9uaXRvcmluZywgYW5kIHN0b3J5IHRpdGxlcyBhbGwgY29udHJpYnV0ZWQgc2lnbi4gdG8g
cmVhZGluZyBjb21wJiN4RDsyKSAgYXQgVDMsIGNvbnRyb2xsZWQgZmFjdG9ycywgV00sIGluZmVy
ZW5jZS9pbnRlZ3JhdGlvbiwgY29tcCBtb25pdG9yaW5nLCBzdG9yeSBhbmFncmFtLCBhbmQgc3Rv
cnkgdGl0bGVzIGFsbCBjb250cmlidXRlZCB0byByZWFkaW5nIGNvbXAmI3hEO1NlZSBwLiAzOCBm
b3IgdW5pcXVlIHZhcmlhbmNlIGFjY291bnRlZCBmb3IgYnkgZWFjaCBmYWN0b3I8L3Jlc2VhcmNo
LW5vdGVzPjwvcmVjb3JkPjwvQ2l0ZT48Q2l0ZSBFeGNsdWRlQXV0aD0iMSI+PEF1dGhvcj5MYW5n
dWFnZSBhbmQgUmVhZGluZyBSZXNlYXJjaCBDb25zb3J0aXVtPC9BdXRob3I+PFllYXI+MjAxNzwv
WWVhcj48UmVjTnVtPjQ5MTk8L1JlY051bT48UHJlZml4PkxBUlJDICZhbXA7IExvZ2FuYCwgPC9Q
cmVmaXg+PHJlY29yZD48cmVjLW51bWJlcj40OTE5PC9yZWMtbnVtYmVyPjxmb3JlaWduLWtleXM+
PGtleSBhcHA9IkVOIiBkYi1pZD0iOTlkOWV2c2U2ZmZwMDdlZXNmcXB0djJscGFyc3B4ZjBkOTUy
IiB0aW1lc3RhbXA9IjE1NzkxODc3NTAiPjQ5MTk8L2tleT48L2ZvcmVpZ24ta2V5cz48cmVmLXR5
cGUgbmFtZT0iSm91cm5hbCBBcnRpY2xlIj4xNzwvcmVmLXR5cGU+PGNvbnRyaWJ1dG9ycz48YXV0
aG9ycz48YXV0aG9yPkxhbmd1YWdlIGFuZCBSZWFkaW5nIFJlc2VhcmNoIENvbnNvcnRpdW0sPC9h
dXRob3I+PGF1dGhvcj5Mb2dhbiwgSmVzc2ljYSBBLlIuPC9hdXRob3I+PC9hdXRob3JzPjwvY29u
dHJpYnV0b3JzPjxhdXRoLWFkZHJlc3M+TGFuZ3VhZ2UgYW5kIFJlYWRpbmcgUmVzZWFyY2ggQ29u
c29ydGl1bTogSHVnaCBXLiBDYXR0cywgRmxvcmlkYSBTdGF0ZSBVbml2ZXJzaXR5LCBUYWxsYWhh
c3NlZSwgRkwsIFVTLCAzMjMwNjwvYXV0aC1hZGRyZXNzPjx0aXRsZXM+PHRpdGxlPlByZXNzdXJl
IHBvaW50cyBpbiByZWFkaW5nIGNvbXByZWhlbnNpb246IEEgcXVhbnRpbGUgbXVsdGlwbGUgcmVn
cmVzc2lvbiBhbmFseXNpczwvdGl0bGU+PHNlY29uZGFyeS10aXRsZT5Kb3VybmFsIG9mIEVkdWNh
dGlvbmFsIFBzeWNob2xvZ3k8L3NlY29uZGFyeS10aXRsZT48L3RpdGxlcz48cGVyaW9kaWNhbD48
ZnVsbC10aXRsZT5Kb3VybmFsIG9mIEVkdWNhdGlvbmFsIFBzeWNob2xvZ3k8L2Z1bGwtdGl0bGU+
PC9wZXJpb2RpY2FsPjxwYWdlcz40NTEtNDY0PC9wYWdlcz48dm9sdW1lPjEwOTwvdm9sdW1lPjxu
dW1iZXI+NDwvbnVtYmVyPjxrZXl3b3Jkcz48a2V5d29yZD4qSW5kaXZpZHVhbCBEaWZmZXJlbmNl
czwva2V5d29yZD48a2V5d29yZD4qTGFuZ3VhZ2U8L2tleXdvcmQ+PGtleXdvcmQ+KlJlYWRpbmcg
Q29tcHJlaGVuc2lvbjwva2V5d29yZD48a2V5d29yZD5SZWFkaW5nPC9rZXl3b3JkPjxrZXl3b3Jk
PlJlYWRpbmcgQWJpbGl0eTwva2V5d29yZD48a2V5d29yZD5TaG9ydCBUZXJtIE1lbW9yeTwva2V5
d29yZD48L2tleXdvcmRzPjxkYXRlcz48eWVhcj4yMDE3PC95ZWFyPjwvZGF0ZXM+PHB1Ymxpc2hl
cj5BbWVyaWNhbiBQc3ljaG9sb2dpY2FsIEFzc29jaWF0aW9uPC9wdWJsaXNoZXI+PGlzYm4+MTkz
OS0yMTc2KEVsZWN0cm9uaWMpLDAwMjItMDY2MyhQcmludCk8L2lzYm4+PHVybHM+PC91cmxzPjxl
bGVjdHJvbmljLXJlc291cmNlLW51bT4xMC4xMDM3L2VkdTAwMDAxNTA8L2VsZWN0cm9uaWMtcmVz
b3VyY2UtbnVtPjwvcmVjb3JkPjwvQ2l0ZT48L0VuZE5vdGU+AG==
</w:fldData>
        </w:fldChar>
      </w:r>
      <w:r w:rsidR="008D20E6" w:rsidRPr="00860CAF">
        <w:instrText xml:space="preserve"> ADDIN EN.CITE </w:instrText>
      </w:r>
      <w:r w:rsidR="008D20E6" w:rsidRPr="00860CAF">
        <w:fldChar w:fldCharType="begin">
          <w:fldData xml:space="preserve">PEVuZE5vdGU+PENpdGU+PEF1dGhvcj5DYWluPC9BdXRob3I+PFllYXI+MjAwNDwvWWVhcj48UmVj
TnVtPjgwMTwvUmVjTnVtPjxEaXNwbGF5VGV4dD4oQ2FpbiBldCBhbC4sIDIwMDQ7IExBUlJDICZh
bXA7IExvZ2FuLCAyMDE3KTwvRGlzcGxheVRleHQ+PHJlY29yZD48cmVjLW51bWJlcj44MDE8L3Jl
Yy1udW1iZXI+PGZvcmVpZ24ta2V5cz48a2V5IGFwcD0iRU4iIGRiLWlkPSI5OWQ5ZXZzZTZmZnAw
N2Vlc2ZxcHR2MmxwYXJzcHhmMGQ5NTIiIHRpbWVzdGFtcD0iMCI+ODAxPC9rZXk+PC9mb3JlaWdu
LWtleXM+PHJlZi10eXBlIG5hbWU9IkpvdXJuYWwgQXJ0aWNsZSI+MTc8L3JlZi10eXBlPjxjb250
cmlidXRvcnM+PGF1dGhvcnM+PGF1dGhvcj5DYWluLCBLYXRlPC9hdXRob3I+PGF1dGhvcj5PYWto
aWxsLCBKYW5lIFYuPC9hdXRob3I+PGF1dGhvcj5CcnlhbnQsIFBldGVyPC9hdXRob3I+PC9hdXRo
b3JzPjwvY29udHJpYnV0b3JzPjxhdXRoLWFkZHJlc3M+W21haWx0bzprY2FpbkBlc3NleC5hYy51
a10mI3hEO0NhaW4sIEthdGUsIERlcGFydG1lbnQgb2YgUHN5Y2hvbG9neSwgVW5pdmVyc2l0eSBv
ZiBFc3NleCwgV2l2ZW5ob2UgUGFyaywgQ29sY2hlc3RlciwgVW5pdGVkIEtpbmdkb20sIENPNCAz
U1EsIFttYWlsdG86a2NhaW5AZXNzZXguYWMudWtdPC9hdXRoLWFkZHJlc3M+PHRpdGxlcz48dGl0
bGU+Q2hpbGRyZW4mYXBvcztzIFJlYWRpbmcgQ29tcHJlaGVuc2lvbiBBYmlsaXR5OiBDb25jdXJy
ZW50IFByZWRpY3Rpb24gYnkgV29ya2luZyBNZW1vcnksIFZlcmJhbCBBYmlsaXR5LCBhbmQgQ29t
cG9uZW50IFNraWxsczwvdGl0bGU+PHNlY29uZGFyeS10aXRsZT5Kb3VybmFsIG9mIEVkdWNhdGlv
bmFsIFBzeWNob2xvZ3k8L3NlY29uZGFyeS10aXRsZT48L3RpdGxlcz48cGVyaW9kaWNhbD48ZnVs
bC10aXRsZT5Kb3VybmFsIG9mIEVkdWNhdGlvbmFsIFBzeWNob2xvZ3k8L2Z1bGwtdGl0bGU+PC9w
ZXJpb2RpY2FsPjxwYWdlcz4zMS00MjwvcGFnZXM+PHZvbHVtZT45Njwvdm9sdW1lPjxudW1iZXI+
MTwvbnVtYmVyPjxrZXl3b3Jkcz48a2V5d29yZD5SZWFkaW5nIEFiaWxpdHk8L2tleXdvcmQ+PGtl
eXdvcmQ+UmVhZGluZyBDb21wcmVoZW5zaW9uPC9rZXl3b3JkPjxrZXl3b3JkPlNob3J0IFRlcm0g
TWVtb3J5PC9rZXl3b3JkPjxrZXl3b3JkPlZlcmJhbDwva2V5d29yZD48a2V5d29yZD5BYmlsaXR5
PC9rZXl3b3JkPjxrZXl3b3JkPndvcmtpbmcgbWVtb3J5IGNhcGFjaXR5PC9rZXl3b3JkPjxrZXl3
b3JkPnJlYWRpbmcgY29tcHJlaGVuc2lvbjwva2V5d29yZD48a2V5d29yZD5yZWFkaW5nIGFiaWxp
dHk8L2tleXdvcmQ+PGtleXdvcmQ+dm9jYWJ1bGFyeTwva2V5d29yZD48a2V5d29yZD52ZXJiYWwg
c2tpbGxzPC9rZXl3b3JkPjxrZXl3b3JkPmNvbXBvbmVudCBza2lsbHM8L2tleXdvcmQ+PGtleXdv
cmQ+dGltZSBwb2ludDwva2V5d29yZD48a2V5d29yZD5zdHJ1Y3R1cmU8L2tleXdvcmQ+PGtleXdv
cmQ+a25vd2xlZGdlPC9rZXl3b3JkPjxrZXl3b3JkPk5lYWxlIEFuYWx5c2lzIG9mIFJlYWRpbmcg
QWJpbGl0eSwgUmV2aXNlZCBCcml0aXNoIEVkaXRpb248L2tleXdvcmQ+PGtleXdvcmQ+V2VjaHNs
ZXIgSW50ZWxsaWdlbmNlIFNjYWxlIGZvciBDaGlsZHJlbiwgVGhpcmQgRWRpdGlvbjwva2V5d29y
ZD48a2V5d29yZD4yODIwIENvZ25pdGl2ZSAmYW1wOyBQZXJjZXB0dWFsIERldmVsb3BtZW50PC9r
ZXl3b3JkPjwva2V5d29yZHM+PGRhdGVzPjx5ZWFyPjIwMDQ8L3llYXI+PHB1Yi1kYXRlcz48ZGF0
ZT5NYXI8L2RhdGU+PC9wdWItZGF0ZXM+PC9kYXRlcz48YWNjZXNzaW9uLW51bT4yMDA0LTExMzU4
LTAwMzwvYWNjZXNzaW9uLW51bT48bGFiZWw+SDwvbGFiZWw+PHVybHM+PHJlbGF0ZWQtdXJscz48
dXJsPmh0dHA6Ly93d3cuYXBhLm9yZyA8L3VybD48L3JlbGF0ZWQtdXJscz48L3VybHM+PHJlc2Vh
cmNoLW5vdGVzPk1vc3Qgc3R1ZGllcyBoYXZlIG5vdCBsb29rZWQgYXQgdGhlIHZhcmlvdXMgY29t
cG9uZW50cyB3aGljaCBtYWtlIHVwIHJlYWRpbmcgY29tcHJlaGVuc2lvbiYjeEQ7JiN4RDtQVVJQ
T1NFJiN4RDsmcXVvdDtkZXRlcm1pbmUgd2hldGhlciB0aGUgaGlnaGVyIGxldmVsIHNraWxscyBt
YWtlIGluZGVwZW5kZW50IGNvbnRyaWJ1dGlvbnMgdG8gdGhlIHByZWRpY3Rpb24gb2YgcmVhZGlu
ZyBjb21wcmVoZW5zaW9uIG92ZXIgYW5kIGFib3ZlIFtsb3dlciBsZXZlbC93b3JkIGxldmVsIHNr
aWxsc10mcXVvdDsgcC4gMzEmI3hEO0FpbXMgKHAuIDM0KTomI3hEOzEpICAmcXVvdDt0byBpbnZl
c3RpZ2F0ZSB3aGV0aGVyIHRoZXJlIGlzIGEgZGlyZWN0IHJlbGF0aW9uIGJldHdlZW4gY2hpbGRy
ZW4mYXBvcztzIHdvcmtpbmcgbWVtb3J5IGNhcGFjaXR5IGFuZCB0aGVpciByZWFkaW5nIGNvbXAg
YWJpbGl0eSBvciB3aGV0aGVyIGFueSBhc3NvY2lhdGlvbiBiZXR3ZWVuIHRoZXNlIHR3byB2YXJp
YWJsZXMgYXJpc2VzIHRocm91Z2ggdmVyYmFsIGFuZCBzZW1hbnRpYyBza2lsbHMmcXVvdDsmI3hE
OzIpICAmcXVvdDt0byBkZXRlcm1pbmUgd2hldGhlciBoaWdoZXIgbGV2ZWwgY29tcG9uZW50IHNr
aWxscyAoaW5mZXJlbmNlLCBjb21wIG1vbml0b3JpbmcsIHN0b3J5IHN0cnVjdHVyZSkgcGxheSBh
IHVuaXF1ZSByb2xlIGluIHRoZSBkZXRlcm1pbmF0aW9uIG9mIGNvbXAgbGV2ZWwmcXVvdDsmI3hE
OzMpICAmcXVvdDt0byBleHBsb3JlIHdoZXRoZXIgYW55IHJlbGF0aW9ucyBiZXR3ZWVuIHRoZSBo
aWdoZXIgbGV2ZWwgbGFuZ3VhZ2Ugc2tpbGxzIGFuZCBjaGlsZHJlbiZhcG9zO3MgcmVhZGluZyBj
b21wIGFyZSBtZWRpYXRlZCBieSBwcm9jZXNzaW5nIHJlc291cmNlcyAoV00pJnF1b3Q7JiN4RDs0
KSB3aGV0aGVyIHRoZXNlIHBhdHRlcm5zIGNoYW5nZSB3aXRoIGFnZSYjeEQ7JiN4RDtNRVRIT0Qm
I3hEO2xvbmdpdHVkaW5hbCBzYW1wbGUgb2YgbiA9IDEwMyAmI3hEO2Fzc2Vzc2VkIGF0IGFnZXMg
OCAoVDEsIG4gPSAxMDApLCA5IChUMiwgbiA9IDkyKSwgYW5kIDExIChUMywgbiA9IDgwKSYjeEQ7
ZXhjbHVkZWQgZXh0cmVtZWx5IGdvb2QgKCZndDsyeXJzIGFib3ZlIENBKSBhbmQgZXh0cmVtZWx5
IHBvb3IgcmVhZGVycyYjeEQ7ZXhjbHVkZWQgRVNMIHN0dWRlbnRzIGFuZCB0aG9zZSB3aXRoIGJl
aGF2aW9yYWwvZW1vdGlvbmFsIHByb2JzLCBMRCYjeEQ7JiN4RDtNRUFTVVJFUyYjeEQ7MSkgIFdv
cmQgcmVhZGluZyBhY2N1cmFjeSAoTmVhbGUgQW5hbHlzaXMgb2YgUmVhZGluZyBBYmlsaXR5LVI7
IHdvcmQgcmVjb2duaXRpb24gaW4gY29udGV4dCkmI3hEOzIpICBSZWFkaW5nIGNvbXAgKE5BUkEt
UjsgYW5zd2VyIHBhc3NhZ2UgY29tcCBxdWVzdGlvbnMpJiN4RDszKSAgR2F0ZXMtTWFjR2luaXRp
ZSBWb2NhYnVsYXJ5IHN1YnRlc3QgKG11bHQgY2hvaWNlKSYjeEQ7NCkgIEJyaXRpc2ggUGljdHVy
ZSBWb2NhYnVsYXJ5IFNjYWxlICYjeEQ7NSkgIFZJUSAoV0lTQy1JSUkgVm9jYWIgYW5kIFNpbWls
YXJpdGllcyBzdWJ0ZXN0cykmI3hEOzYpICBXTSAmI3hEOy0tRGlnaXQgV00gdGFzayAocmVhZCBz
ZXRzIG9mIDMgZGlnaXRzIG91dCBsb3VkLCByZW1lbWJlciBmaW5hbCBkaWdpdCBpbiBzZXRzIGZv
ciBsYXRlciByZWNhbGwpJiN4RDstLVNlbnRhbmNlIHNwYW4gdGFzayAocmVhZCBzZW50ZW5jZXMs
IHN1cHBseSBhbmQgcmVtZW1iZXIgbGFzdCB3b3JkIGluIHNlbnRlbmNlIGZvciBsYXRlciByZWNh
bGwpJiN4RDs3KSAgSW5mZXJlbmNlIGFuZCBpbnRlZ3JhdGlvbiYjeEQ7LS1UMTogIE9ha2hpbGwm
YXBvcztzICgxOTgyKSBjb25zdHJ1Y3RpdmUgaW50ZWdyYXRpb24gdGFzayAobGlzdGVuIHRvIHNo
b3J0IHRleHRzLCBsaXN0ZW4gdG8gc2VudGVuY2VzLCBkZWNpZGUgaWYgc2VudGVuY2VzIHRoZXkg
aGVhcmQgd2VyZSBhY3R1YWxseSBpbiB0aGUgc3RvcnkmI3hEOy0tVDIvMzogIENhaW4gJmFtcDsg
T2FraGlsbCAoMTk5OSkgdGFzayAocmVhZCBzaG9ydCBzdG9yaWVzIGFuZCBhbnN3ZXIgYm90aCBs
aXRlcmFsIGFuZCBpbmZlcmVudGlhbCBxdWVzdGlvbnMgYWJvdXQgdGhlbSkmI3hEOzgpICBDb21w
IG1vbml0b3JpbmcmI3hEOy0tVDE6ICByZWFkaW5nIHN0b3JpZXMgKHdoaWNoIGNvbnRhaW5lZCBz
b21lIGNvbmZsaWN0aW5nIGluZm8pIG91dGxvdWQsIHVuZGVybGluZSBwYXJ0cyB0aGF0IGRvIG5v
dCBtYWtlIHNlbnNlJiN4RDstLVQyLzM6ICBzYW1lIGJ1dCByZWFkaW5nIHN0b3JpZXMgc2lsZW50
bHkmI3hEOzkpICBLbm93bGVkZ2Ugb2Ygc3Rvcnkgc3RydWN0dXJlJiN4RDstLVRpdGxlcyB0YXNr
IChDYWluLCAxOTk2OyBleHBsYWluIGluZm8gY29udGFpbmVkIGluIHN0b3J5IHRpdGxlczsgYXQg
VDIgYWxzbyBoYWQgdG8gZXhwbGFpbiBwdXJwb3NlIG9mIHN0b3J5IGJlZ2lubmluZ3MvZW5kaW5n
czsgYXQgVDMgYWxzbyBoYWQgdG8gZXhwbGFpbiBob3cgdGl0bGUgaW5mbyB3YXMgcmVsYXRlZCB0
byBkaWZmZXJlbnQgZ2VucmVzIGFuZCB0byBzcGVjaWZpeSB0aGUgc3BlY2lmaWMgZ2VucmUgb2Yg
dGhlIHN0b3J5KSYjeEQ7LS1TZW50ZW5jZSBhbmFncmFtIHRhc2sgKFN0ZWluICZhbXA7IEdsZW5u
LCAxOTgyOyBnaXZlbiBzZW50ZW5jZXMgd2hpY2ggdG9nZXRoZXIgbWFrZSBhIHN0b3J5LCBhc2tl
ZCB0byBwdXQgdGhlbSBpbiB0aGUgY29ycmVjdCBvcmRlcikmI3hEOyYjeEQ7QW5hbHlzaXMmI3hE
O0hpZXJhcmNoaWNhbCByZWdyZXNzaW9uIHdpdGggcmVhZGluZyBjb21wIGFzIERWJiN4RDtFbnRl
cmVkIHZvY2FiLCBWSVEsIHdvcmQgcmVhZGluZyBhY2N1cmFjeSBpbiBmaXJzdCBzdGVwIG9mIGFu
YWx5c2VzIHRvIGNvbnRyb2wgZm9yIHRoZXNlIGZhY3RvcnMmI3hEO1RoZW4gZW50ZXJlZCBhbGwg
b3RoZXIgaGlnaGVyIG9yZGVyIHNraWxscyYjeEQ7JiN4RDtSRVNVTFRTJiN4RDsxKSAgYXQgVDEg
YW5kIFQyLCBjb250cm9sbGVkIGZhY3RvcnMsIFdNLCBpbmZlcmVuY2UvaW50ZWdyYXRpb24sIGNv
bXAgbW9uaXRvcmluZywgYW5kIHN0b3J5IHRpdGxlcyBhbGwgY29udHJpYnV0ZWQgc2lnbi4gdG8g
cmVhZGluZyBjb21wJiN4RDsyKSAgYXQgVDMsIGNvbnRyb2xsZWQgZmFjdG9ycywgV00sIGluZmVy
ZW5jZS9pbnRlZ3JhdGlvbiwgY29tcCBtb25pdG9yaW5nLCBzdG9yeSBhbmFncmFtLCBhbmQgc3Rv
cnkgdGl0bGVzIGFsbCBjb250cmlidXRlZCB0byByZWFkaW5nIGNvbXAmI3hEO1NlZSBwLiAzOCBm
b3IgdW5pcXVlIHZhcmlhbmNlIGFjY291bnRlZCBmb3IgYnkgZWFjaCBmYWN0b3I8L3Jlc2VhcmNo
LW5vdGVzPjwvcmVjb3JkPjwvQ2l0ZT48Q2l0ZSBFeGNsdWRlQXV0aD0iMSI+PEF1dGhvcj5MYW5n
dWFnZSBhbmQgUmVhZGluZyBSZXNlYXJjaCBDb25zb3J0aXVtPC9BdXRob3I+PFllYXI+MjAxNzwv
WWVhcj48UmVjTnVtPjQ5MTk8L1JlY051bT48UHJlZml4PkxBUlJDICZhbXA7IExvZ2FuYCwgPC9Q
cmVmaXg+PHJlY29yZD48cmVjLW51bWJlcj40OTE5PC9yZWMtbnVtYmVyPjxmb3JlaWduLWtleXM+
PGtleSBhcHA9IkVOIiBkYi1pZD0iOTlkOWV2c2U2ZmZwMDdlZXNmcXB0djJscGFyc3B4ZjBkOTUy
IiB0aW1lc3RhbXA9IjE1NzkxODc3NTAiPjQ5MTk8L2tleT48L2ZvcmVpZ24ta2V5cz48cmVmLXR5
cGUgbmFtZT0iSm91cm5hbCBBcnRpY2xlIj4xNzwvcmVmLXR5cGU+PGNvbnRyaWJ1dG9ycz48YXV0
aG9ycz48YXV0aG9yPkxhbmd1YWdlIGFuZCBSZWFkaW5nIFJlc2VhcmNoIENvbnNvcnRpdW0sPC9h
dXRob3I+PGF1dGhvcj5Mb2dhbiwgSmVzc2ljYSBBLlIuPC9hdXRob3I+PC9hdXRob3JzPjwvY29u
dHJpYnV0b3JzPjxhdXRoLWFkZHJlc3M+TGFuZ3VhZ2UgYW5kIFJlYWRpbmcgUmVzZWFyY2ggQ29u
c29ydGl1bTogSHVnaCBXLiBDYXR0cywgRmxvcmlkYSBTdGF0ZSBVbml2ZXJzaXR5LCBUYWxsYWhh
c3NlZSwgRkwsIFVTLCAzMjMwNjwvYXV0aC1hZGRyZXNzPjx0aXRsZXM+PHRpdGxlPlByZXNzdXJl
IHBvaW50cyBpbiByZWFkaW5nIGNvbXByZWhlbnNpb246IEEgcXVhbnRpbGUgbXVsdGlwbGUgcmVn
cmVzc2lvbiBhbmFseXNpczwvdGl0bGU+PHNlY29uZGFyeS10aXRsZT5Kb3VybmFsIG9mIEVkdWNh
dGlvbmFsIFBzeWNob2xvZ3k8L3NlY29uZGFyeS10aXRsZT48L3RpdGxlcz48cGVyaW9kaWNhbD48
ZnVsbC10aXRsZT5Kb3VybmFsIG9mIEVkdWNhdGlvbmFsIFBzeWNob2xvZ3k8L2Z1bGwtdGl0bGU+
PC9wZXJpb2RpY2FsPjxwYWdlcz40NTEtNDY0PC9wYWdlcz48dm9sdW1lPjEwOTwvdm9sdW1lPjxu
dW1iZXI+NDwvbnVtYmVyPjxrZXl3b3Jkcz48a2V5d29yZD4qSW5kaXZpZHVhbCBEaWZmZXJlbmNl
czwva2V5d29yZD48a2V5d29yZD4qTGFuZ3VhZ2U8L2tleXdvcmQ+PGtleXdvcmQ+KlJlYWRpbmcg
Q29tcHJlaGVuc2lvbjwva2V5d29yZD48a2V5d29yZD5SZWFkaW5nPC9rZXl3b3JkPjxrZXl3b3Jk
PlJlYWRpbmcgQWJpbGl0eTwva2V5d29yZD48a2V5d29yZD5TaG9ydCBUZXJtIE1lbW9yeTwva2V5
d29yZD48L2tleXdvcmRzPjxkYXRlcz48eWVhcj4yMDE3PC95ZWFyPjwvZGF0ZXM+PHB1Ymxpc2hl
cj5BbWVyaWNhbiBQc3ljaG9sb2dpY2FsIEFzc29jaWF0aW9uPC9wdWJsaXNoZXI+PGlzYm4+MTkz
OS0yMTc2KEVsZWN0cm9uaWMpLDAwMjItMDY2MyhQcmludCk8L2lzYm4+PHVybHM+PC91cmxzPjxl
bGVjdHJvbmljLXJlc291cmNlLW51bT4xMC4xMDM3L2VkdTAwMDAxNTA8L2VsZWN0cm9uaWMtcmVz
b3VyY2UtbnVtPjwvcmVjb3JkPjwvQ2l0ZT48L0VuZE5vdGU+AG==
</w:fldData>
        </w:fldChar>
      </w:r>
      <w:r w:rsidR="008D20E6" w:rsidRPr="00860CAF">
        <w:instrText xml:space="preserve"> ADDIN EN.CITE.DATA </w:instrText>
      </w:r>
      <w:r w:rsidR="008D20E6" w:rsidRPr="00860CAF">
        <w:fldChar w:fldCharType="end"/>
      </w:r>
      <w:r w:rsidR="00245288" w:rsidRPr="00860CAF">
        <w:fldChar w:fldCharType="separate"/>
      </w:r>
      <w:r w:rsidR="008D20E6" w:rsidRPr="00860CAF">
        <w:rPr>
          <w:noProof/>
        </w:rPr>
        <w:t>(Cain et al., 2004; LARRC &amp; Logan, 2017)</w:t>
      </w:r>
      <w:r w:rsidR="00245288" w:rsidRPr="00860CAF">
        <w:fldChar w:fldCharType="end"/>
      </w:r>
      <w:r w:rsidR="005D71B0" w:rsidRPr="00860CAF">
        <w:t xml:space="preserve">. These skills are often </w:t>
      </w:r>
      <w:r w:rsidRPr="00860CAF">
        <w:t xml:space="preserve">weak in children demonstrating reading comprehension </w:t>
      </w:r>
      <w:r w:rsidR="00AD4703">
        <w:t>difficulties</w:t>
      </w:r>
      <w:r w:rsidRPr="00860CAF">
        <w:t xml:space="preserve"> </w:t>
      </w:r>
      <w:r w:rsidRPr="00860CAF">
        <w:fldChar w:fldCharType="begin">
          <w:fldData xml:space="preserve">PEVuZE5vdGU+PENpdGU+PEF1dGhvcj5DYXR0czwvQXV0aG9yPjxZZWFyPjIwMDY8L1llYXI+PFJl
Y051bT4yMzQ1PC9SZWNOdW0+PERpc3BsYXlUZXh0PihDYXR0cyBldCBhbC4sIDIwMDY7IE5hdGlv
biBldCBhbC4sIDIwMDQpPC9EaXNwbGF5VGV4dD48cmVjb3JkPjxyZWMtbnVtYmVyPjIzNDU8L3Jl
Yy1udW1iZXI+PGZvcmVpZ24ta2V5cz48a2V5IGFwcD0iRU4iIGRiLWlkPSJheHNkOXp4YTZhYXM1
NGVkZHYzNXNyOWVmZjJkdno1OWV4djIiIHRpbWVzdGFtcD0iMCI+MjM0NTwva2V5PjwvZm9yZWln
bi1rZXlzPjxyZWYtdHlwZSBuYW1lPSJKb3VybmFsIEFydGljbGUiPjE3PC9yZWYtdHlwZT48Y29u
dHJpYnV0b3JzPjxhdXRob3JzPjxhdXRob3I+Q2F0dHMsIEguIFcuPC9hdXRob3I+PGF1dGhvcj5B
ZGxvZiwgUy4gTS48L2F1dGhvcj48YXV0aG9yPldlaXNtZXIsIFMuIEUuIDwvYXV0aG9yPjwvYXV0
aG9ycz48L2NvbnRyaWJ1dG9ycz48dGl0bGVzPjx0aXRsZT5MYW5ndWFnZSBkZWZpY2l0cyBpbiBw
b29yIGNvbXByZWhlbmRlcnM6IEEgY2FzZSBmb3IgdGhlIHNpbXBsZSB2aWV3IG9mIHJlYWRpbmc8
L3RpdGxlPjxzZWNvbmRhcnktdGl0bGU+Sm91cm5hbCBvZiBTcGVlY2gsIExhbmd1YWdlLCBhbmQg
SGVhcmluZyBSZXNlYXJjaDwvc2Vjb25kYXJ5LXRpdGxlPjwvdGl0bGVzPjxwZXJpb2RpY2FsPjxm
dWxsLXRpdGxlPkpvdXJuYWwgb2YgU3BlZWNoLCBMYW5ndWFnZSwgYW5kIEhlYXJpbmcgUmVzZWFy
Y2g8L2Z1bGwtdGl0bGU+PC9wZXJpb2RpY2FsPjxwYWdlcz4yNzgtMjkzPC9wYWdlcz48dm9sdW1l
PjQ5PC92b2x1bWU+PGRhdGVzPjx5ZWFyPjIwMDY8L3llYXI+PC9kYXRlcz48dXJscz48L3VybHM+
PGVsZWN0cm9uaWMtcmVzb3VyY2UtbnVtPjEwLjEwNDQvMTA5Mi00Mzg4KDIwMDYvMDIzKTwvZWxl
Y3Ryb25pYy1yZXNvdXJjZS1udW0+PC9yZWNvcmQ+PC9DaXRlPjxDaXRlPjxBdXRob3I+TmF0aW9u
PC9BdXRob3I+PFllYXI+MjAwNDwvWWVhcj48UmVjTnVtPjIzMDY8L1JlY051bT48cmVjb3JkPjxy
ZWMtbnVtYmVyPjIzMDY8L3JlYy1udW1iZXI+PGZvcmVpZ24ta2V5cz48a2V5IGFwcD0iRU4iIGRi
LWlkPSJheHNkOXp4YTZhYXM1NGVkZHYzNXNyOWVmZjJkdno1OWV4djIiIHRpbWVzdGFtcD0iMCI+
MjMwNjwva2V5PjwvZm9yZWlnbi1rZXlzPjxyZWYtdHlwZSBuYW1lPSJKb3VybmFsIEFydGljbGUi
PjE3PC9yZWYtdHlwZT48Y29udHJpYnV0b3JzPjxhdXRob3JzPjxhdXRob3I+TmF0aW9uLCBLLjwv
YXV0aG9yPjxhdXRob3I+Q2xhcmtlLCBQLjwvYXV0aG9yPjxhdXRob3I+TWFyc2hhbGwsIEMuIE0u
PC9hdXRob3I+PGF1dGhvcj5EdXJhbmQsIE0uPC9hdXRob3I+PC9hdXRob3JzPjwvY29udHJpYnV0
b3JzPjxhdXRoLWFkZHJlc3M+TmF0aW9uLCBLYXRlLCBEZXBhcnRtZW50IG9mIEV4cGVyaW1lbnRh
bCBQc3ljaG9sb2d5LCBVbml2ZXJzaXR5IG9mIE94Zm9yZCwgU291dGggUGFya3MgUm9hZCwgT3hm
b3JkLCBVbml0ZWQgS2luZ2RvbSwgT1gxIDNVRCwga2F0ZS5uYXRpb25AcHN5Lm94LmFjLnVrPC9h
dXRoLWFkZHJlc3M+PHRpdGxlcz48dGl0bGU+SGlkZGVuIGxhbmd1YWdlIGltcGFpcm1lbnRzIGlu
IGNoaWxkcmVuOiBQYXJhbGxlbHMgYmV0d2VlbiBwb29yIHJlYWRpbmcgY29tcHJlaGVuc2lvbiBh
bmQgU3BlY2lmaWMgTGFuZ3VhZ2UgSW1wYWlybWVudD88L3RpdGxlPjxzZWNvbmRhcnktdGl0bGU+
Sm91cm5hbCBvZiBTcGVlY2gsIExhbmd1YWdlLCBhbmQgSGVhcmluZyBSZXNlYXJjaDwvc2Vjb25k
YXJ5LXRpdGxlPjwvdGl0bGVzPjxwZXJpb2RpY2FsPjxmdWxsLXRpdGxlPkpvdXJuYWwgb2YgU3Bl
ZWNoLCBMYW5ndWFnZSwgYW5kIEhlYXJpbmcgUmVzZWFyY2g8L2Z1bGwtdGl0bGU+PC9wZXJpb2Rp
Y2FsPjxwYWdlcz4xOTktMjExPC9wYWdlcz48dm9sdW1lPjQ3PC92b2x1bWU+PGtleXdvcmRzPjxr
ZXl3b3JkPnJlYWRpbmcgY29tcHJlaGVuc2lvbjwva2V5d29yZD48a2V5d29yZD5zcGVjaWZpYyBs
YW5ndWFnZSBpbXBhaXJtZW50PC9rZXl3b3JkPjxrZXl3b3JkPm9yYWwgbGFuZ3VhZ2Ugc2tpbGxz
PC9rZXl3b3JkPjxrZXl3b3JkPnBob25vbG9neTwva2V5d29yZD48a2V5d29yZD5zZW1hbnRpY3M8
L2tleXdvcmQ+PGtleXdvcmQ+bW9ycGhvc3ludGF4PC9rZXl3b3JkPjxrZXl3b3JkPkxhbmd1YWdl
PC9rZXl3b3JkPjxrZXl3b3JkPkxhbmd1YWdlIERpc29yZGVyczwva2V5d29yZD48a2V5d29yZD5P
cmFsIENvbW11bmljYXRpb248L2tleXdvcmQ+PGtleXdvcmQ+UmVhZGluZyBDb21wcmVoZW5zaW9u
PC9rZXl3b3JkPjxrZXl3b3JkPk1vcnBob2xvZ3kgKExhbmd1YWdlKTwva2V5d29yZD48a2V5d29y
ZD5QaG9ub2xvZ3k8L2tleXdvcmQ+PGtleXdvcmQ+U2VtYW50aWNzPC9rZXl3b3JkPjwva2V5d29y
ZHM+PGRhdGVzPjx5ZWFyPjIwMDQ8L3llYXI+PC9kYXRlcz48cHViLWxvY2F0aW9uPlVTPC9wdWIt
bG9jYXRpb24+PHB1Ymxpc2hlcj5BbWVyaWNhbiBTcGVlY2gtTGFuZ3VhZ2UtSGVhcmluZyBBc3Nu
PC9wdWJsaXNoZXI+PHVybHM+PHJlbGF0ZWQtdXJscz48dXJsPjxzdHlsZSBmYWNlPSJ1bmRlcmxp
bmUiIGZvbnQ9ImRlZmF1bHQiIHNpemU9IjEwMCUiPmthdGUubmF0aW9uQHBzeS5veC5hYy51azwv
c3R5bGU+PC91cmw+PHVybD48c3R5bGUgZmFjZT0idW5kZXJsaW5lIiBmb250PSJkZWZhdWx0IiBz
aXplPSIxMDAlIj4xMC4xMDQ0LzEwOTItNDM4OCgyMDA0LzAxNyk8L3N0eWxlPjwvdXJsPjx1cmw+
PHN0eWxlIGZhY2U9InVuZGVybGluZSIgZm9udD0iZGVmYXVsdCIgc2l6ZT0iMTAwJSI+aHR0cDov
L3NlYXJjaC5lYnNjb2hvc3QuY29tL2xvZ2luLmFzcHg/ZGlyZWN0PXRydWUmYW1wO2RiPXBzeWgm
YW1wO0FOPTIwMDUtMDIxMDctMDE3JmFtcDtzaXRlPWVob3N0LWxpdmUgPC9zdHlsZT48L3VybD48
L3JlbGF0ZWQtdXJscz48L3VybHM+PGVsZWN0cm9uaWMtcmVzb3VyY2UtbnVtPjEwLjEwNDQvMTA5
Mi00Mzg4KDIwMDQvMDE3KTwvZWxlY3Ryb25pYy1yZXNvdXJjZS1udW0+PC9yZWNvcmQ+PC9DaXRl
PjwvRW5kTm90ZT5=
</w:fldData>
        </w:fldChar>
      </w:r>
      <w:r w:rsidR="008D20E6" w:rsidRPr="00860CAF">
        <w:instrText xml:space="preserve"> ADDIN EN.CITE </w:instrText>
      </w:r>
      <w:r w:rsidR="008D20E6" w:rsidRPr="00860CAF">
        <w:fldChar w:fldCharType="begin">
          <w:fldData xml:space="preserve">PEVuZE5vdGU+PENpdGU+PEF1dGhvcj5DYXR0czwvQXV0aG9yPjxZZWFyPjIwMDY8L1llYXI+PFJl
Y051bT4yMzQ1PC9SZWNOdW0+PERpc3BsYXlUZXh0PihDYXR0cyBldCBhbC4sIDIwMDY7IE5hdGlv
biBldCBhbC4sIDIwMDQpPC9EaXNwbGF5VGV4dD48cmVjb3JkPjxyZWMtbnVtYmVyPjIzNDU8L3Jl
Yy1udW1iZXI+PGZvcmVpZ24ta2V5cz48a2V5IGFwcD0iRU4iIGRiLWlkPSJheHNkOXp4YTZhYXM1
NGVkZHYzNXNyOWVmZjJkdno1OWV4djIiIHRpbWVzdGFtcD0iMCI+MjM0NTwva2V5PjwvZm9yZWln
bi1rZXlzPjxyZWYtdHlwZSBuYW1lPSJKb3VybmFsIEFydGljbGUiPjE3PC9yZWYtdHlwZT48Y29u
dHJpYnV0b3JzPjxhdXRob3JzPjxhdXRob3I+Q2F0dHMsIEguIFcuPC9hdXRob3I+PGF1dGhvcj5B
ZGxvZiwgUy4gTS48L2F1dGhvcj48YXV0aG9yPldlaXNtZXIsIFMuIEUuIDwvYXV0aG9yPjwvYXV0
aG9ycz48L2NvbnRyaWJ1dG9ycz48dGl0bGVzPjx0aXRsZT5MYW5ndWFnZSBkZWZpY2l0cyBpbiBw
b29yIGNvbXByZWhlbmRlcnM6IEEgY2FzZSBmb3IgdGhlIHNpbXBsZSB2aWV3IG9mIHJlYWRpbmc8
L3RpdGxlPjxzZWNvbmRhcnktdGl0bGU+Sm91cm5hbCBvZiBTcGVlY2gsIExhbmd1YWdlLCBhbmQg
SGVhcmluZyBSZXNlYXJjaDwvc2Vjb25kYXJ5LXRpdGxlPjwvdGl0bGVzPjxwZXJpb2RpY2FsPjxm
dWxsLXRpdGxlPkpvdXJuYWwgb2YgU3BlZWNoLCBMYW5ndWFnZSwgYW5kIEhlYXJpbmcgUmVzZWFy
Y2g8L2Z1bGwtdGl0bGU+PC9wZXJpb2RpY2FsPjxwYWdlcz4yNzgtMjkzPC9wYWdlcz48dm9sdW1l
PjQ5PC92b2x1bWU+PGRhdGVzPjx5ZWFyPjIwMDY8L3llYXI+PC9kYXRlcz48dXJscz48L3VybHM+
PGVsZWN0cm9uaWMtcmVzb3VyY2UtbnVtPjEwLjEwNDQvMTA5Mi00Mzg4KDIwMDYvMDIzKTwvZWxl
Y3Ryb25pYy1yZXNvdXJjZS1udW0+PC9yZWNvcmQ+PC9DaXRlPjxDaXRlPjxBdXRob3I+TmF0aW9u
PC9BdXRob3I+PFllYXI+MjAwNDwvWWVhcj48UmVjTnVtPjIzMDY8L1JlY051bT48cmVjb3JkPjxy
ZWMtbnVtYmVyPjIzMDY8L3JlYy1udW1iZXI+PGZvcmVpZ24ta2V5cz48a2V5IGFwcD0iRU4iIGRi
LWlkPSJheHNkOXp4YTZhYXM1NGVkZHYzNXNyOWVmZjJkdno1OWV4djIiIHRpbWVzdGFtcD0iMCI+
MjMwNjwva2V5PjwvZm9yZWlnbi1rZXlzPjxyZWYtdHlwZSBuYW1lPSJKb3VybmFsIEFydGljbGUi
PjE3PC9yZWYtdHlwZT48Y29udHJpYnV0b3JzPjxhdXRob3JzPjxhdXRob3I+TmF0aW9uLCBLLjwv
YXV0aG9yPjxhdXRob3I+Q2xhcmtlLCBQLjwvYXV0aG9yPjxhdXRob3I+TWFyc2hhbGwsIEMuIE0u
PC9hdXRob3I+PGF1dGhvcj5EdXJhbmQsIE0uPC9hdXRob3I+PC9hdXRob3JzPjwvY29udHJpYnV0
b3JzPjxhdXRoLWFkZHJlc3M+TmF0aW9uLCBLYXRlLCBEZXBhcnRtZW50IG9mIEV4cGVyaW1lbnRh
bCBQc3ljaG9sb2d5LCBVbml2ZXJzaXR5IG9mIE94Zm9yZCwgU291dGggUGFya3MgUm9hZCwgT3hm
b3JkLCBVbml0ZWQgS2luZ2RvbSwgT1gxIDNVRCwga2F0ZS5uYXRpb25AcHN5Lm94LmFjLnVrPC9h
dXRoLWFkZHJlc3M+PHRpdGxlcz48dGl0bGU+SGlkZGVuIGxhbmd1YWdlIGltcGFpcm1lbnRzIGlu
IGNoaWxkcmVuOiBQYXJhbGxlbHMgYmV0d2VlbiBwb29yIHJlYWRpbmcgY29tcHJlaGVuc2lvbiBh
bmQgU3BlY2lmaWMgTGFuZ3VhZ2UgSW1wYWlybWVudD88L3RpdGxlPjxzZWNvbmRhcnktdGl0bGU+
Sm91cm5hbCBvZiBTcGVlY2gsIExhbmd1YWdlLCBhbmQgSGVhcmluZyBSZXNlYXJjaDwvc2Vjb25k
YXJ5LXRpdGxlPjwvdGl0bGVzPjxwZXJpb2RpY2FsPjxmdWxsLXRpdGxlPkpvdXJuYWwgb2YgU3Bl
ZWNoLCBMYW5ndWFnZSwgYW5kIEhlYXJpbmcgUmVzZWFyY2g8L2Z1bGwtdGl0bGU+PC9wZXJpb2Rp
Y2FsPjxwYWdlcz4xOTktMjExPC9wYWdlcz48dm9sdW1lPjQ3PC92b2x1bWU+PGtleXdvcmRzPjxr
ZXl3b3JkPnJlYWRpbmcgY29tcHJlaGVuc2lvbjwva2V5d29yZD48a2V5d29yZD5zcGVjaWZpYyBs
YW5ndWFnZSBpbXBhaXJtZW50PC9rZXl3b3JkPjxrZXl3b3JkPm9yYWwgbGFuZ3VhZ2Ugc2tpbGxz
PC9rZXl3b3JkPjxrZXl3b3JkPnBob25vbG9neTwva2V5d29yZD48a2V5d29yZD5zZW1hbnRpY3M8
L2tleXdvcmQ+PGtleXdvcmQ+bW9ycGhvc3ludGF4PC9rZXl3b3JkPjxrZXl3b3JkPkxhbmd1YWdl
PC9rZXl3b3JkPjxrZXl3b3JkPkxhbmd1YWdlIERpc29yZGVyczwva2V5d29yZD48a2V5d29yZD5P
cmFsIENvbW11bmljYXRpb248L2tleXdvcmQ+PGtleXdvcmQ+UmVhZGluZyBDb21wcmVoZW5zaW9u
PC9rZXl3b3JkPjxrZXl3b3JkPk1vcnBob2xvZ3kgKExhbmd1YWdlKTwva2V5d29yZD48a2V5d29y
ZD5QaG9ub2xvZ3k8L2tleXdvcmQ+PGtleXdvcmQ+U2VtYW50aWNzPC9rZXl3b3JkPjwva2V5d29y
ZHM+PGRhdGVzPjx5ZWFyPjIwMDQ8L3llYXI+PC9kYXRlcz48cHViLWxvY2F0aW9uPlVTPC9wdWIt
bG9jYXRpb24+PHB1Ymxpc2hlcj5BbWVyaWNhbiBTcGVlY2gtTGFuZ3VhZ2UtSGVhcmluZyBBc3Nu
PC9wdWJsaXNoZXI+PHVybHM+PHJlbGF0ZWQtdXJscz48dXJsPjxzdHlsZSBmYWNlPSJ1bmRlcmxp
bmUiIGZvbnQ9ImRlZmF1bHQiIHNpemU9IjEwMCUiPmthdGUubmF0aW9uQHBzeS5veC5hYy51azwv
c3R5bGU+PC91cmw+PHVybD48c3R5bGUgZmFjZT0idW5kZXJsaW5lIiBmb250PSJkZWZhdWx0IiBz
aXplPSIxMDAlIj4xMC4xMDQ0LzEwOTItNDM4OCgyMDA0LzAxNyk8L3N0eWxlPjwvdXJsPjx1cmw+
PHN0eWxlIGZhY2U9InVuZGVybGluZSIgZm9udD0iZGVmYXVsdCIgc2l6ZT0iMTAwJSI+aHR0cDov
L3NlYXJjaC5lYnNjb2hvc3QuY29tL2xvZ2luLmFzcHg/ZGlyZWN0PXRydWUmYW1wO2RiPXBzeWgm
YW1wO0FOPTIwMDUtMDIxMDctMDE3JmFtcDtzaXRlPWVob3N0LWxpdmUgPC9zdHlsZT48L3VybD48
L3JlbGF0ZWQtdXJscz48L3VybHM+PGVsZWN0cm9uaWMtcmVzb3VyY2UtbnVtPjEwLjEwNDQvMTA5
Mi00Mzg4KDIwMDQvMDE3KTwvZWxlY3Ryb25pYy1yZXNvdXJjZS1udW0+PC9yZWNvcmQ+PC9DaXRl
PjwvRW5kTm90ZT5=
</w:fldData>
        </w:fldChar>
      </w:r>
      <w:r w:rsidR="008D20E6" w:rsidRPr="00860CAF">
        <w:instrText xml:space="preserve"> ADDIN EN.CITE.DATA </w:instrText>
      </w:r>
      <w:r w:rsidR="008D20E6" w:rsidRPr="00860CAF">
        <w:fldChar w:fldCharType="end"/>
      </w:r>
      <w:r w:rsidRPr="00860CAF">
        <w:fldChar w:fldCharType="separate"/>
      </w:r>
      <w:r w:rsidR="008D20E6" w:rsidRPr="00860CAF">
        <w:rPr>
          <w:noProof/>
        </w:rPr>
        <w:t>(Catts et al., 2006; Nation et al., 2004)</w:t>
      </w:r>
      <w:r w:rsidRPr="00860CAF">
        <w:fldChar w:fldCharType="end"/>
      </w:r>
      <w:r w:rsidRPr="00860CAF">
        <w:t xml:space="preserve">. </w:t>
      </w:r>
      <w:r w:rsidR="001A7541" w:rsidRPr="00860CAF">
        <w:t>Of note, l</w:t>
      </w:r>
      <w:r w:rsidRPr="00860CAF">
        <w:t xml:space="preserve">ongitudinal studies that have followed samples from </w:t>
      </w:r>
      <w:r w:rsidR="00753006">
        <w:t xml:space="preserve">PK or </w:t>
      </w:r>
      <w:r w:rsidR="00487475">
        <w:t>K</w:t>
      </w:r>
      <w:r w:rsidR="00487475" w:rsidRPr="00860CAF">
        <w:t xml:space="preserve"> </w:t>
      </w:r>
      <w:r w:rsidRPr="00860CAF">
        <w:t xml:space="preserve">demonstrate </w:t>
      </w:r>
      <w:r w:rsidR="001A7541" w:rsidRPr="00860CAF">
        <w:t>that the code-related precursors of word reading and</w:t>
      </w:r>
      <w:r w:rsidRPr="00860CAF">
        <w:t xml:space="preserve"> </w:t>
      </w:r>
      <w:r w:rsidR="001A7541" w:rsidRPr="00860CAF">
        <w:t>the</w:t>
      </w:r>
      <w:r w:rsidR="005D71B0" w:rsidRPr="00860CAF">
        <w:t xml:space="preserve"> </w:t>
      </w:r>
      <w:r w:rsidRPr="00860CAF">
        <w:t xml:space="preserve">oral language precursors of reading comprehension </w:t>
      </w:r>
      <w:r w:rsidR="001A7541" w:rsidRPr="00860CAF">
        <w:t xml:space="preserve">follow separable trajectories </w:t>
      </w:r>
      <w:r w:rsidRPr="00860CAF">
        <w:fldChar w:fldCharType="begin">
          <w:fldData xml:space="preserve">PEVuZE5vdGU+PENpdGU+PEF1dGhvcj5LZW5kZW91PC9BdXRob3I+PFllYXI+MjAwOTwvWWVhcj48
UmVjTnVtPjI5OTU8L1JlY051bT48RGlzcGxheVRleHQ+KEhqZXRsYW5kIGV0IGFsLiwgMjAyMDsg
S2VuZGVvdSBldCBhbC4sIDIwMDkpPC9EaXNwbGF5VGV4dD48cmVjb3JkPjxyZWMtbnVtYmVyPjI5
OTU8L3JlYy1udW1iZXI+PGZvcmVpZ24ta2V5cz48a2V5IGFwcD0iRU4iIGRiLWlkPSJheHNkOXp4
YTZhYXM1NGVkZHYzNXNyOWVmZjJkdno1OWV4djIiIHRpbWVzdGFtcD0iMCI+Mjk5NTwva2V5Pjwv
Zm9yZWlnbi1rZXlzPjxyZWYtdHlwZSBuYW1lPSJKb3VybmFsIEFydGljbGUiPjE3PC9yZWYtdHlw
ZT48Y29udHJpYnV0b3JzPjxhdXRob3JzPjxhdXRob3I+S2VuZGVvdSwgUC48L2F1dGhvcj48YXV0
aG9yPnZhbiBkZW4gQnJvZWssIFAuPC9hdXRob3I+PGF1dGhvcj5XaGl0ZSwgTS48L2F1dGhvcj48
YXV0aG9yPkx5bmNoLCBKLiBTLjwvYXV0aG9yPjwvYXV0aG9ycz48L2NvbnRyaWJ1dG9ycz48dGl0
bGVzPjx0aXRsZT5QcmVkaWN0aW5nIHJlYWRpbmcgY29tcHJlaGVuc2lvbiBpbiBlYXJseSBlbGVt
ZW50YXJ5IHNjaG9vbDogdGhlIGluZGVwZW5kZW50IGNvbnRyaWJ1dGlvbnMgb2Ygb3JhbCBsYW5n
dWFnZSBhbmQgZGVjb2Rpbmcgc2tpbGxzPC90aXRsZT48c2Vjb25kYXJ5LXRpdGxlPkpvdXJuYWwg
b2YgRWR1Y2F0aW9uYWwgUHN5Y2hvbG9neTwvc2Vjb25kYXJ5LXRpdGxlPjwvdGl0bGVzPjxwZXJp
b2RpY2FsPjxmdWxsLXRpdGxlPkpvdXJuYWwgb2YgRWR1Y2F0aW9uYWwgUHN5Y2hvbG9neTwvZnVs
bC10aXRsZT48L3BlcmlvZGljYWw+PHBhZ2VzPjc2NS03Nzg8L3BhZ2VzPjx2b2x1bWU+MTAxPC92
b2x1bWU+PGRhdGVzPjx5ZWFyPjIwMDk8L3llYXI+PC9kYXRlcz48dXJscz48L3VybHM+PGVsZWN0
cm9uaWMtcmVzb3VyY2UtbnVtPjEwLjEwMzcvYTAwMTU5NTY8L2VsZWN0cm9uaWMtcmVzb3VyY2Ut
bnVtPjwvcmVjb3JkPjwvQ2l0ZT48Q2l0ZT48QXV0aG9yPkhqZXRsYW5kPC9BdXRob3I+PFllYXI+
MjAyMDwvWWVhcj48UmVjTnVtPjUxMTA8L1JlY051bT48cmVjb3JkPjxyZWMtbnVtYmVyPjUxMTA8
L3JlYy1udW1iZXI+PGZvcmVpZ24ta2V5cz48a2V5IGFwcD0iRU4iIGRiLWlkPSI5OWQ5ZXZzZTZm
ZnAwN2Vlc2ZxcHR2MmxwYXJzcHhmMGQ5NTIiIHRpbWVzdGFtcD0iMTYwMjE3NDIyMyI+NTExMDwv
a2V5PjwvZm9yZWlnbi1rZXlzPjxyZWYtdHlwZSBuYW1lPSJKb3VybmFsIEFydGljbGUiPjE3PC9y
ZWYtdHlwZT48Y29udHJpYnV0b3JzPjxhdXRob3JzPjxhdXRob3I+SGpldGxhbmQsIEhhbm5lIE7D
pnNzPC9hdXRob3I+PGF1dGhvcj5CcmluY2htYW5uLCBFbGxlbiBJcmVuPC9hdXRob3I+PGF1dGhv
cj5TY2hlcmVyLCBSb25ueTwvYXV0aG9yPjxhdXRob3I+SHVsbWUsIENoYXJsZXM8L2F1dGhvcj48
YXV0aG9yPk1lbGJ5LUxlcnbDpWcsIE1vbmljYTwvYXV0aG9yPjwvYXV0aG9ycz48L2NvbnRyaWJ1
dG9ycz48dGl0bGVzPjx0aXRsZT5QcmVzY2hvb2wgcGF0aHdheXMgdG8gcmVhZGluZyBjb21wcmVo
ZW5zaW9uOiBBIHN5c3RlbWF0aWMgbWV0YS1hbmFseXRpYyByZXZpZXc8L3RpdGxlPjxzZWNvbmRh
cnktdGl0bGU+RWR1Y2F0aW9uYWwgUmVzZWFyY2ggUmV2aWV3PC9zZWNvbmRhcnktdGl0bGU+PC90
aXRsZXM+PHBlcmlvZGljYWw+PGZ1bGwtdGl0bGU+RWR1Y2F0aW9uYWwgUmVzZWFyY2ggUmV2aWV3
PC9mdWxsLXRpdGxlPjwvcGVyaW9kaWNhbD48cGFnZXM+MTAwMzIzPC9wYWdlcz48dm9sdW1lPjMw
PC92b2x1bWU+PGtleXdvcmRzPjxrZXl3b3JkPlJlYWRpbmcgY29tcHJlaGVuc2lvbjwva2V5d29y
ZD48a2V5d29yZD5MYW5ndWFnZSBkZXZlbG9wbWVudDwva2V5d29yZD48a2V5d29yZD5Mb25naXR1
ZGluYWwgc3R1ZHkgZGVzaWduczwva2V5d29yZD48a2V5d29yZD5tZXRhLUFuYWx5c2lzPC9rZXl3
b3JkPjxrZXl3b3JkPlN5c3RlbWF0aWMgcmV2aWV3PC9rZXl3b3JkPjwva2V5d29yZHM+PGRhdGVz
Pjx5ZWFyPjIwMjA8L3llYXI+PHB1Yi1kYXRlcz48ZGF0ZT5cPC9kYXRlPjwvcHViLWRhdGVzPjwv
ZGF0ZXM+PGlzYm4+MTc0Ny05MzhYPC9pc2JuPjx1cmxzPjxyZWxhdGVkLXVybHM+PHVybD5odHRw
Oi8vd3d3LnNjaWVuY2VkaXJlY3QuY29tL3NjaWVuY2UvYXJ0aWNsZS9waWkvUzE3NDc5MzhYMTgz
MDYzNTM8L3VybD48L3JlbGF0ZWQtdXJscz48L3VybHM+PGVsZWN0cm9uaWMtcmVzb3VyY2UtbnVt
PjEwLjEwMTYvai5lZHVyZXYuMjAyMC4xMDAzMjM8L2VsZWN0cm9uaWMtcmVzb3VyY2UtbnVtPjwv
cmVjb3JkPjwvQ2l0ZT48L0VuZE5vdGU+
</w:fldData>
        </w:fldChar>
      </w:r>
      <w:r w:rsidR="00737F94">
        <w:instrText xml:space="preserve"> ADDIN EN.CITE </w:instrText>
      </w:r>
      <w:r w:rsidR="00737F94">
        <w:fldChar w:fldCharType="begin">
          <w:fldData xml:space="preserve">PEVuZE5vdGU+PENpdGU+PEF1dGhvcj5LZW5kZW91PC9BdXRob3I+PFllYXI+MjAwOTwvWWVhcj48
UmVjTnVtPjI5OTU8L1JlY051bT48RGlzcGxheVRleHQ+KEhqZXRsYW5kIGV0IGFsLiwgMjAyMDsg
S2VuZGVvdSBldCBhbC4sIDIwMDkpPC9EaXNwbGF5VGV4dD48cmVjb3JkPjxyZWMtbnVtYmVyPjI5
OTU8L3JlYy1udW1iZXI+PGZvcmVpZ24ta2V5cz48a2V5IGFwcD0iRU4iIGRiLWlkPSJheHNkOXp4
YTZhYXM1NGVkZHYzNXNyOWVmZjJkdno1OWV4djIiIHRpbWVzdGFtcD0iMCI+Mjk5NTwva2V5Pjwv
Zm9yZWlnbi1rZXlzPjxyZWYtdHlwZSBuYW1lPSJKb3VybmFsIEFydGljbGUiPjE3PC9yZWYtdHlw
ZT48Y29udHJpYnV0b3JzPjxhdXRob3JzPjxhdXRob3I+S2VuZGVvdSwgUC48L2F1dGhvcj48YXV0
aG9yPnZhbiBkZW4gQnJvZWssIFAuPC9hdXRob3I+PGF1dGhvcj5XaGl0ZSwgTS48L2F1dGhvcj48
YXV0aG9yPkx5bmNoLCBKLiBTLjwvYXV0aG9yPjwvYXV0aG9ycz48L2NvbnRyaWJ1dG9ycz48dGl0
bGVzPjx0aXRsZT5QcmVkaWN0aW5nIHJlYWRpbmcgY29tcHJlaGVuc2lvbiBpbiBlYXJseSBlbGVt
ZW50YXJ5IHNjaG9vbDogdGhlIGluZGVwZW5kZW50IGNvbnRyaWJ1dGlvbnMgb2Ygb3JhbCBsYW5n
dWFnZSBhbmQgZGVjb2Rpbmcgc2tpbGxzPC90aXRsZT48c2Vjb25kYXJ5LXRpdGxlPkpvdXJuYWwg
b2YgRWR1Y2F0aW9uYWwgUHN5Y2hvbG9neTwvc2Vjb25kYXJ5LXRpdGxlPjwvdGl0bGVzPjxwZXJp
b2RpY2FsPjxmdWxsLXRpdGxlPkpvdXJuYWwgb2YgRWR1Y2F0aW9uYWwgUHN5Y2hvbG9neTwvZnVs
bC10aXRsZT48L3BlcmlvZGljYWw+PHBhZ2VzPjc2NS03Nzg8L3BhZ2VzPjx2b2x1bWU+MTAxPC92
b2x1bWU+PGRhdGVzPjx5ZWFyPjIwMDk8L3llYXI+PC9kYXRlcz48dXJscz48L3VybHM+PGVsZWN0
cm9uaWMtcmVzb3VyY2UtbnVtPjEwLjEwMzcvYTAwMTU5NTY8L2VsZWN0cm9uaWMtcmVzb3VyY2Ut
bnVtPjwvcmVjb3JkPjwvQ2l0ZT48Q2l0ZT48QXV0aG9yPkhqZXRsYW5kPC9BdXRob3I+PFllYXI+
MjAyMDwvWWVhcj48UmVjTnVtPjUxMTA8L1JlY051bT48cmVjb3JkPjxyZWMtbnVtYmVyPjUxMTA8
L3JlYy1udW1iZXI+PGZvcmVpZ24ta2V5cz48a2V5IGFwcD0iRU4iIGRiLWlkPSI5OWQ5ZXZzZTZm
ZnAwN2Vlc2ZxcHR2MmxwYXJzcHhmMGQ5NTIiIHRpbWVzdGFtcD0iMTYwMjE3NDIyMyI+NTExMDwv
a2V5PjwvZm9yZWlnbi1rZXlzPjxyZWYtdHlwZSBuYW1lPSJKb3VybmFsIEFydGljbGUiPjE3PC9y
ZWYtdHlwZT48Y29udHJpYnV0b3JzPjxhdXRob3JzPjxhdXRob3I+SGpldGxhbmQsIEhhbm5lIE7D
pnNzPC9hdXRob3I+PGF1dGhvcj5CcmluY2htYW5uLCBFbGxlbiBJcmVuPC9hdXRob3I+PGF1dGhv
cj5TY2hlcmVyLCBSb25ueTwvYXV0aG9yPjxhdXRob3I+SHVsbWUsIENoYXJsZXM8L2F1dGhvcj48
YXV0aG9yPk1lbGJ5LUxlcnbDpWcsIE1vbmljYTwvYXV0aG9yPjwvYXV0aG9ycz48L2NvbnRyaWJ1
dG9ycz48dGl0bGVzPjx0aXRsZT5QcmVzY2hvb2wgcGF0aHdheXMgdG8gcmVhZGluZyBjb21wcmVo
ZW5zaW9uOiBBIHN5c3RlbWF0aWMgbWV0YS1hbmFseXRpYyByZXZpZXc8L3RpdGxlPjxzZWNvbmRh
cnktdGl0bGU+RWR1Y2F0aW9uYWwgUmVzZWFyY2ggUmV2aWV3PC9zZWNvbmRhcnktdGl0bGU+PC90
aXRsZXM+PHBlcmlvZGljYWw+PGZ1bGwtdGl0bGU+RWR1Y2F0aW9uYWwgUmVzZWFyY2ggUmV2aWV3
PC9mdWxsLXRpdGxlPjwvcGVyaW9kaWNhbD48cGFnZXM+MTAwMzIzPC9wYWdlcz48dm9sdW1lPjMw
PC92b2x1bWU+PGtleXdvcmRzPjxrZXl3b3JkPlJlYWRpbmcgY29tcHJlaGVuc2lvbjwva2V5d29y
ZD48a2V5d29yZD5MYW5ndWFnZSBkZXZlbG9wbWVudDwva2V5d29yZD48a2V5d29yZD5Mb25naXR1
ZGluYWwgc3R1ZHkgZGVzaWduczwva2V5d29yZD48a2V5d29yZD5tZXRhLUFuYWx5c2lzPC9rZXl3
b3JkPjxrZXl3b3JkPlN5c3RlbWF0aWMgcmV2aWV3PC9rZXl3b3JkPjwva2V5d29yZHM+PGRhdGVz
Pjx5ZWFyPjIwMjA8L3llYXI+PHB1Yi1kYXRlcz48ZGF0ZT5cPC9kYXRlPjwvcHViLWRhdGVzPjwv
ZGF0ZXM+PGlzYm4+MTc0Ny05MzhYPC9pc2JuPjx1cmxzPjxyZWxhdGVkLXVybHM+PHVybD5odHRw
Oi8vd3d3LnNjaWVuY2VkaXJlY3QuY29tL3NjaWVuY2UvYXJ0aWNsZS9waWkvUzE3NDc5MzhYMTgz
MDYzNTM8L3VybD48L3JlbGF0ZWQtdXJscz48L3VybHM+PGVsZWN0cm9uaWMtcmVzb3VyY2UtbnVt
PjEwLjEwMTYvai5lZHVyZXYuMjAyMC4xMDAzMjM8L2VsZWN0cm9uaWMtcmVzb3VyY2UtbnVtPjwv
cmVjb3JkPjwvQ2l0ZT48L0VuZE5vdGU+
</w:fldData>
        </w:fldChar>
      </w:r>
      <w:r w:rsidR="00737F94">
        <w:instrText xml:space="preserve"> ADDIN EN.CITE.DATA </w:instrText>
      </w:r>
      <w:r w:rsidR="00737F94">
        <w:fldChar w:fldCharType="end"/>
      </w:r>
      <w:r w:rsidRPr="00860CAF">
        <w:fldChar w:fldCharType="separate"/>
      </w:r>
      <w:r w:rsidR="008D20E6" w:rsidRPr="00860CAF">
        <w:rPr>
          <w:noProof/>
        </w:rPr>
        <w:t>(Hjetland et al., 2020; Kendeou et al., 2009)</w:t>
      </w:r>
      <w:r w:rsidRPr="00860CAF">
        <w:fldChar w:fldCharType="end"/>
      </w:r>
      <w:r w:rsidR="005D71B0" w:rsidRPr="00860CAF">
        <w:t xml:space="preserve"> and that i</w:t>
      </w:r>
      <w:r w:rsidR="00CC129E" w:rsidRPr="00860CAF">
        <w:t xml:space="preserve">ndividual differences in </w:t>
      </w:r>
      <w:r w:rsidR="00753006">
        <w:t>PK</w:t>
      </w:r>
      <w:r w:rsidR="00753006" w:rsidRPr="00860CAF">
        <w:t xml:space="preserve"> </w:t>
      </w:r>
      <w:r w:rsidR="001A7541" w:rsidRPr="00860CAF">
        <w:t xml:space="preserve">language skills uniquely predict later reading comprehension through </w:t>
      </w:r>
      <w:r w:rsidR="00862FB5" w:rsidRPr="00860CAF">
        <w:t>language</w:t>
      </w:r>
      <w:r w:rsidRPr="00860CAF">
        <w:t xml:space="preserve"> comprehension </w:t>
      </w:r>
      <w:r w:rsidRPr="00860CAF">
        <w:fldChar w:fldCharType="begin">
          <w:fldData xml:space="preserve">PEVuZE5vdGU+PENpdGU+PEF1dGhvcj5MZXBvbGE8L0F1dGhvcj48WWVhcj4yMDE2PC9ZZWFyPjxS
ZWNOdW0+Mzk1MTwvUmVjTnVtPjxEaXNwbGF5VGV4dD4oTEFSUkMgJmFtcDsgQ2hpdSwgMjAxODsg
TGVwb2xhIGV0IGFsLiwgMjAxNik8L0Rpc3BsYXlUZXh0PjxyZWNvcmQ+PHJlYy1udW1iZXI+Mzk1
MTwvcmVjLW51bWJlcj48Zm9yZWlnbi1rZXlzPjxrZXkgYXBwPSJFTiIgZGItaWQ9ImF4c2Q5enhh
NmFhczU0ZWRkdjM1c3I5ZWZmMmR2ejU5ZXh2MiIgdGltZXN0YW1wPSIxNDk0Njc4MjA4Ij4zOTUx
PC9rZXk+PC9mb3JlaWduLWtleXM+PHJlZi10eXBlIG5hbWU9IkpvdXJuYWwgQXJ0aWNsZSI+MTc8
L3JlZi10eXBlPjxjb250cmlidXRvcnM+PGF1dGhvcnM+PGF1dGhvcj5MZXBvbGEsIEouPC9hdXRo
b3I+PGF1dGhvcj5MeW5jaCwgSi48L2F1dGhvcj48YXV0aG9yPktpdXJ1LCBOLjwvYXV0aG9yPjxh
dXRob3I+TGFha2tvbmVuLCBFLjwvYXV0aG9yPjxhdXRob3I+TmllbWksIFAuIDwvYXV0aG9yPjwv
YXV0aG9ycz48L2NvbnRyaWJ1dG9ycz48dGl0bGVzPjx0aXRsZT5FYXJseSBvcmFsIGxhbmd1YWdl
IGNvbXByZWhlbnNpb24sIHRhc2sgb3JpZW50YXRpb24sIGFuZCBmb3VuZGF0aW9uYWwgcmVhZGlu
ZyBza2lsbHMgYXMgcHJlZGljdG9ycyBvZiBncmFkZSAzIHJlYWRpbmcgY29tcHJlaGVuc2lvbjwv
dGl0bGU+PHNlY29uZGFyeS10aXRsZT5SZWFkaW5nIFJlc2VhcmNoIFF1YXJ0ZXJseTwvc2Vjb25k
YXJ5LXRpdGxlPjwvdGl0bGVzPjxwZXJpb2RpY2FsPjxmdWxsLXRpdGxlPlJlYWRpbmcgUmVzZWFy
Y2ggUXVhcnRlcmx5PC9mdWxsLXRpdGxlPjwvcGVyaW9kaWNhbD48cGFnZXM+MzczLTM5MDwvcGFn
ZXM+PHZvbHVtZT41MTwvdm9sdW1lPjxkYXRlcz48eWVhcj4yMDE2PC95ZWFyPjwvZGF0ZXM+PHVy
bHM+PC91cmxzPjxlbGVjdHJvbmljLXJlc291cmNlLW51bT4xMC4xMDAyL3JycS4xNDU8L2VsZWN0
cm9uaWMtcmVzb3VyY2UtbnVtPjwvcmVjb3JkPjwvQ2l0ZT48Q2l0ZSBFeGNsdWRlQXV0aD0iMSI+
PEF1dGhvcj5MYW5ndWFnZSBhbmQgUmVhZGluZyBSZXNlYXJjaCBDb25zb3J0aXVtPC9BdXRob3I+
PFllYXI+MjAxODwvWWVhcj48UmVjTnVtPjQ4MzE8L1JlY051bT48UHJlZml4PkxBUlJDICZhbXA7
IENoaXVgLCA8L1ByZWZpeD48cmVjb3JkPjxyZWMtbnVtYmVyPjQ4MzE8L3JlYy1udW1iZXI+PGZv
cmVpZ24ta2V5cz48a2V5IGFwcD0iRU4iIGRiLWlkPSI5OWQ5ZXZzZTZmZnAwN2Vlc2ZxcHR2Mmxw
YXJzcHhmMGQ5NTIiIHRpbWVzdGFtcD0iMTU2NTY5OTg2NCI+NDgzMTwva2V5PjwvZm9yZWlnbi1r
ZXlzPjxyZWYtdHlwZSBuYW1lPSJKb3VybmFsIEFydGljbGUiPjE3PC9yZWYtdHlwZT48Y29udHJp
YnV0b3JzPjxhdXRob3JzPjxhdXRob3I+TGFuZ3VhZ2UgYW5kIFJlYWRpbmcgUmVzZWFyY2ggQ29u
c29ydGl1bSw8L2F1dGhvcj48YXV0aG9yPkNoaXUsIFkuIEQuPC9hdXRob3I+PC9hdXRob3JzPjwv
Y29udHJpYnV0b3JzPjx0aXRsZXM+PHRpdGxlPlRoZSBTaW1wbGUgVmlldyBvZiBSZWFkaW5nIEFj
cm9zcyBEZXZlbG9wbWVudDogUHJlZGljdGlvbiBvZiBHcmFkZSAzIFJlYWRpbmcgQ29tcHJlaGVu
c2lvbiBGcm9tIFByZWtpbmRlcmdhcnRlbiBTa2lsbHM8L3RpdGxlPjxzZWNvbmRhcnktdGl0bGU+
UmVtZWRpYWwgYW5kIFNwZWNpYWwgRWR1Y2F0aW9uPC9zZWNvbmRhcnktdGl0bGU+PC90aXRsZXM+
PHBlcmlvZGljYWw+PGZ1bGwtdGl0bGU+UmVtZWRpYWwgYW5kIFNwZWNpYWwgRWR1Y2F0aW9uPC9m
dWxsLXRpdGxlPjwvcGVyaW9kaWNhbD48cGFnZXM+Mjg5LTMwMzwvcGFnZXM+PHZvbHVtZT4zOTwv
dm9sdW1lPjxudW1iZXI+NTwvbnVtYmVyPjxrZXl3b3Jkcz48a2V5d29yZD5zaW1wbGUgdmlldyBv
ZiByZWFkaW5nLHJlYWRpbmcgY29tcHJlaGVuc2lvbixsaXN0ZW5pbmcgY29tcHJlaGVuc2lvbix3
b3JkIHJlY29nbml0aW9uLGxhbmd1YWdlIHNraWxscyxsb25naXR1ZGluYWw8L2tleXdvcmQ+PC9r
ZXl3b3Jkcz48ZGF0ZXM+PHllYXI+MjAxODwveWVhcj48L2RhdGVzPjx1cmxzPjxyZWxhdGVkLXVy
bHM+PHVybD5odHRwczovL2pvdXJuYWxzLnNhZ2VwdWIuY29tL2RvaS9hYnMvMTAuMTE3Ny8wNzQx
OTMyNTE4NzYyMDU1PC91cmw+PC9yZWxhdGVkLXVybHM+PC91cmxzPjxlbGVjdHJvbmljLXJlc291
cmNlLW51bT4xMC4xMTc3LzA3NDE5MzI1MTg3NjIwNTU8L2VsZWN0cm9uaWMtcmVzb3VyY2UtbnVt
PjwvcmVjb3JkPjwvQ2l0ZT48L0VuZE5vdGU+
</w:fldData>
        </w:fldChar>
      </w:r>
      <w:r w:rsidR="008D20E6" w:rsidRPr="00860CAF">
        <w:instrText xml:space="preserve"> ADDIN EN.CITE </w:instrText>
      </w:r>
      <w:r w:rsidR="008D20E6" w:rsidRPr="00860CAF">
        <w:fldChar w:fldCharType="begin">
          <w:fldData xml:space="preserve">PEVuZE5vdGU+PENpdGU+PEF1dGhvcj5MZXBvbGE8L0F1dGhvcj48WWVhcj4yMDE2PC9ZZWFyPjxS
ZWNOdW0+Mzk1MTwvUmVjTnVtPjxEaXNwbGF5VGV4dD4oTEFSUkMgJmFtcDsgQ2hpdSwgMjAxODsg
TGVwb2xhIGV0IGFsLiwgMjAxNik8L0Rpc3BsYXlUZXh0PjxyZWNvcmQ+PHJlYy1udW1iZXI+Mzk1
MTwvcmVjLW51bWJlcj48Zm9yZWlnbi1rZXlzPjxrZXkgYXBwPSJFTiIgZGItaWQ9ImF4c2Q5enhh
NmFhczU0ZWRkdjM1c3I5ZWZmMmR2ejU5ZXh2MiIgdGltZXN0YW1wPSIxNDk0Njc4MjA4Ij4zOTUx
PC9rZXk+PC9mb3JlaWduLWtleXM+PHJlZi10eXBlIG5hbWU9IkpvdXJuYWwgQXJ0aWNsZSI+MTc8
L3JlZi10eXBlPjxjb250cmlidXRvcnM+PGF1dGhvcnM+PGF1dGhvcj5MZXBvbGEsIEouPC9hdXRo
b3I+PGF1dGhvcj5MeW5jaCwgSi48L2F1dGhvcj48YXV0aG9yPktpdXJ1LCBOLjwvYXV0aG9yPjxh
dXRob3I+TGFha2tvbmVuLCBFLjwvYXV0aG9yPjxhdXRob3I+TmllbWksIFAuIDwvYXV0aG9yPjwv
YXV0aG9ycz48L2NvbnRyaWJ1dG9ycz48dGl0bGVzPjx0aXRsZT5FYXJseSBvcmFsIGxhbmd1YWdl
IGNvbXByZWhlbnNpb24sIHRhc2sgb3JpZW50YXRpb24sIGFuZCBmb3VuZGF0aW9uYWwgcmVhZGlu
ZyBza2lsbHMgYXMgcHJlZGljdG9ycyBvZiBncmFkZSAzIHJlYWRpbmcgY29tcHJlaGVuc2lvbjwv
dGl0bGU+PHNlY29uZGFyeS10aXRsZT5SZWFkaW5nIFJlc2VhcmNoIFF1YXJ0ZXJseTwvc2Vjb25k
YXJ5LXRpdGxlPjwvdGl0bGVzPjxwZXJpb2RpY2FsPjxmdWxsLXRpdGxlPlJlYWRpbmcgUmVzZWFy
Y2ggUXVhcnRlcmx5PC9mdWxsLXRpdGxlPjwvcGVyaW9kaWNhbD48cGFnZXM+MzczLTM5MDwvcGFn
ZXM+PHZvbHVtZT41MTwvdm9sdW1lPjxkYXRlcz48eWVhcj4yMDE2PC95ZWFyPjwvZGF0ZXM+PHVy
bHM+PC91cmxzPjxlbGVjdHJvbmljLXJlc291cmNlLW51bT4xMC4xMDAyL3JycS4xNDU8L2VsZWN0
cm9uaWMtcmVzb3VyY2UtbnVtPjwvcmVjb3JkPjwvQ2l0ZT48Q2l0ZSBFeGNsdWRlQXV0aD0iMSI+
PEF1dGhvcj5MYW5ndWFnZSBhbmQgUmVhZGluZyBSZXNlYXJjaCBDb25zb3J0aXVtPC9BdXRob3I+
PFllYXI+MjAxODwvWWVhcj48UmVjTnVtPjQ4MzE8L1JlY051bT48UHJlZml4PkxBUlJDICZhbXA7
IENoaXVgLCA8L1ByZWZpeD48cmVjb3JkPjxyZWMtbnVtYmVyPjQ4MzE8L3JlYy1udW1iZXI+PGZv
cmVpZ24ta2V5cz48a2V5IGFwcD0iRU4iIGRiLWlkPSI5OWQ5ZXZzZTZmZnAwN2Vlc2ZxcHR2Mmxw
YXJzcHhmMGQ5NTIiIHRpbWVzdGFtcD0iMTU2NTY5OTg2NCI+NDgzMTwva2V5PjwvZm9yZWlnbi1r
ZXlzPjxyZWYtdHlwZSBuYW1lPSJKb3VybmFsIEFydGljbGUiPjE3PC9yZWYtdHlwZT48Y29udHJp
YnV0b3JzPjxhdXRob3JzPjxhdXRob3I+TGFuZ3VhZ2UgYW5kIFJlYWRpbmcgUmVzZWFyY2ggQ29u
c29ydGl1bSw8L2F1dGhvcj48YXV0aG9yPkNoaXUsIFkuIEQuPC9hdXRob3I+PC9hdXRob3JzPjwv
Y29udHJpYnV0b3JzPjx0aXRsZXM+PHRpdGxlPlRoZSBTaW1wbGUgVmlldyBvZiBSZWFkaW5nIEFj
cm9zcyBEZXZlbG9wbWVudDogUHJlZGljdGlvbiBvZiBHcmFkZSAzIFJlYWRpbmcgQ29tcHJlaGVu
c2lvbiBGcm9tIFByZWtpbmRlcmdhcnRlbiBTa2lsbHM8L3RpdGxlPjxzZWNvbmRhcnktdGl0bGU+
UmVtZWRpYWwgYW5kIFNwZWNpYWwgRWR1Y2F0aW9uPC9zZWNvbmRhcnktdGl0bGU+PC90aXRsZXM+
PHBlcmlvZGljYWw+PGZ1bGwtdGl0bGU+UmVtZWRpYWwgYW5kIFNwZWNpYWwgRWR1Y2F0aW9uPC9m
dWxsLXRpdGxlPjwvcGVyaW9kaWNhbD48cGFnZXM+Mjg5LTMwMzwvcGFnZXM+PHZvbHVtZT4zOTwv
dm9sdW1lPjxudW1iZXI+NTwvbnVtYmVyPjxrZXl3b3Jkcz48a2V5d29yZD5zaW1wbGUgdmlldyBv
ZiByZWFkaW5nLHJlYWRpbmcgY29tcHJlaGVuc2lvbixsaXN0ZW5pbmcgY29tcHJlaGVuc2lvbix3
b3JkIHJlY29nbml0aW9uLGxhbmd1YWdlIHNraWxscyxsb25naXR1ZGluYWw8L2tleXdvcmQ+PC9r
ZXl3b3Jkcz48ZGF0ZXM+PHllYXI+MjAxODwveWVhcj48L2RhdGVzPjx1cmxzPjxyZWxhdGVkLXVy
bHM+PHVybD5odHRwczovL2pvdXJuYWxzLnNhZ2VwdWIuY29tL2RvaS9hYnMvMTAuMTE3Ny8wNzQx
OTMyNTE4NzYyMDU1PC91cmw+PC9yZWxhdGVkLXVybHM+PC91cmxzPjxlbGVjdHJvbmljLXJlc291
cmNlLW51bT4xMC4xMTc3LzA3NDE5MzI1MTg3NjIwNTU8L2VsZWN0cm9uaWMtcmVzb3VyY2UtbnVt
PjwvcmVjb3JkPjwvQ2l0ZT48L0VuZE5vdGU+
</w:fldData>
        </w:fldChar>
      </w:r>
      <w:r w:rsidR="008D20E6" w:rsidRPr="00860CAF">
        <w:instrText xml:space="preserve"> ADDIN EN.CITE.DATA </w:instrText>
      </w:r>
      <w:r w:rsidR="008D20E6" w:rsidRPr="00860CAF">
        <w:fldChar w:fldCharType="end"/>
      </w:r>
      <w:r w:rsidRPr="00860CAF">
        <w:fldChar w:fldCharType="separate"/>
      </w:r>
      <w:r w:rsidR="008D20E6" w:rsidRPr="00860CAF">
        <w:rPr>
          <w:noProof/>
        </w:rPr>
        <w:t>(LARRC &amp; Chiu, 2018; Lepola et al., 2016)</w:t>
      </w:r>
      <w:r w:rsidRPr="00860CAF">
        <w:fldChar w:fldCharType="end"/>
      </w:r>
      <w:r w:rsidRPr="00860CAF">
        <w:t xml:space="preserve">. </w:t>
      </w:r>
      <w:r w:rsidR="001A7541" w:rsidRPr="00860CAF">
        <w:t>As a result, oral language skills are seen as excellent candidates for interventions to remediate or prevent reading comprehension difficulties</w:t>
      </w:r>
      <w:r w:rsidR="00F30DB4" w:rsidRPr="00860CAF">
        <w:t xml:space="preserve"> </w:t>
      </w:r>
      <w:r w:rsidR="00F30DB4" w:rsidRPr="00860CAF">
        <w:fldChar w:fldCharType="begin"/>
      </w:r>
      <w:r w:rsidR="008D20E6" w:rsidRPr="00860CAF">
        <w:instrText xml:space="preserve"> ADDIN EN.CITE &lt;EndNote&gt;&lt;Cite&gt;&lt;Author&gt;Dickinson&lt;/Author&gt;&lt;Year&gt;2010&lt;/Year&gt;&lt;RecNum&gt;4448&lt;/RecNum&gt;&lt;DisplayText&gt;(Dickinson et al., 2010)&lt;/DisplayText&gt;&lt;record&gt;&lt;rec-number&gt;4448&lt;/rec-number&gt;&lt;foreign-keys&gt;&lt;key app="EN" db-id="99d9evse6ffp07eesfqptv2lparspxf0d952" timestamp="1512671261"&gt;4448&lt;/key&gt;&lt;/foreign-keys&gt;&lt;ref-type name="Journal Article"&gt;17&lt;/ref-type&gt;&lt;contributors&gt;&lt;authors&gt;&lt;author&gt;David K. Dickinson&lt;/author&gt;&lt;author&gt;Roberta M. Golinkoff&lt;/author&gt;&lt;author&gt;Kathy Hirsh-Pasek&lt;/author&gt;&lt;/authors&gt;&lt;/contributors&gt;&lt;titles&gt;&lt;title&gt;Speaking Out for Language:Why Language Is Central to Reading Development&lt;/title&gt;&lt;secondary-title&gt;Educational Researcher&lt;/secondary-title&gt;&lt;/titles&gt;&lt;periodical&gt;&lt;full-title&gt;Educational Researcher&lt;/full-title&gt;&lt;/periodical&gt;&lt;pages&gt;305-310&lt;/pages&gt;&lt;volume&gt;39&lt;/volume&gt;&lt;number&gt;4&lt;/number&gt;&lt;keywords&gt;&lt;keyword&gt;early childhood,language processes,literacy&lt;/keyword&gt;&lt;/keywords&gt;&lt;dates&gt;&lt;year&gt;2010&lt;/year&gt;&lt;/dates&gt;&lt;urls&gt;&lt;related-urls&gt;&lt;url&gt;http://journals.sagepub.com/doi/abs/10.3102/0013189X10370204&lt;/url&gt;&lt;/related-urls&gt;&lt;/urls&gt;&lt;electronic-resource-num&gt;10.3102/0013189x10370204&lt;/electronic-resource-num&gt;&lt;/record&gt;&lt;/Cite&gt;&lt;/EndNote&gt;</w:instrText>
      </w:r>
      <w:r w:rsidR="00F30DB4" w:rsidRPr="00860CAF">
        <w:fldChar w:fldCharType="separate"/>
      </w:r>
      <w:r w:rsidR="008D20E6" w:rsidRPr="00860CAF">
        <w:rPr>
          <w:noProof/>
        </w:rPr>
        <w:t>(Dickinson et al., 2010)</w:t>
      </w:r>
      <w:r w:rsidR="00F30DB4" w:rsidRPr="00860CAF">
        <w:fldChar w:fldCharType="end"/>
      </w:r>
      <w:r w:rsidR="001A7541" w:rsidRPr="00860CAF">
        <w:t>.</w:t>
      </w:r>
      <w:r w:rsidRPr="00860CAF">
        <w:t xml:space="preserve"> </w:t>
      </w:r>
    </w:p>
    <w:p w14:paraId="50DF36A9" w14:textId="77777777" w:rsidR="009A57F6" w:rsidRDefault="00427436" w:rsidP="009A57F6">
      <w:pPr>
        <w:widowControl w:val="0"/>
        <w:spacing w:line="480" w:lineRule="auto"/>
        <w:ind w:firstLine="720"/>
      </w:pPr>
      <w:r w:rsidRPr="00860CAF">
        <w:t>However, many studies intervening on specific oral language skills show limited impact on broader language skills</w:t>
      </w:r>
      <w:r w:rsidR="008D20E6" w:rsidRPr="00860CAF">
        <w:t xml:space="preserve"> </w:t>
      </w:r>
      <w:r w:rsidR="008D20E6" w:rsidRPr="00860CAF">
        <w:fldChar w:fldCharType="begin"/>
      </w:r>
      <w:r w:rsidR="00910668">
        <w:instrText xml:space="preserve"> ADDIN EN.CITE &lt;EndNote&gt;&lt;Cite&gt;&lt;Author&gt;Haley&lt;/Author&gt;&lt;Year&gt;2017&lt;/Year&gt;&lt;RecNum&gt;4123&lt;/RecNum&gt;&lt;Prefix&gt;e.g.`, &lt;/Prefix&gt;&lt;DisplayText&gt;(e.g., Haley et al., 2017)&lt;/DisplayText&gt;&lt;record&gt;&lt;rec-number&gt;4123&lt;/rec-number&gt;&lt;foreign-keys&gt;&lt;key app="EN" db-id="99d9evse6ffp07eesfqptv2lparspxf0d952" timestamp="1483377539"&gt;4123&lt;/key&gt;&lt;/foreign-keys&gt;&lt;ref-type name="Journal Article"&gt;17&lt;/ref-type&gt;&lt;contributors&gt;&lt;authors&gt;&lt;author&gt;Haley, A.&lt;/author&gt;&lt;author&gt;Hulme, C.&lt;/author&gt;&lt;author&gt;Bowyer-Crane, C.&lt;/author&gt;&lt;author&gt;Snowling, M.J.&lt;/author&gt;&lt;author&gt;Fricke, S.&lt;/author&gt;&lt;/authors&gt;&lt;/contributors&gt;&lt;titles&gt;&lt;title&gt;Oral Language Skills Intervention in Pre-school – A Cautionary Tale&lt;/title&gt;&lt;secondary-title&gt;International Journal of Language and Communication Disorders&lt;/secondary-title&gt;&lt;/titles&gt;&lt;periodical&gt;&lt;full-title&gt;International Journal of Language and Communication Disorders&lt;/full-title&gt;&lt;/periodical&gt;&lt;pages&gt;71-79&lt;/pages&gt;&lt;volume&gt;52&lt;/volume&gt;&lt;number&gt;1&lt;/number&gt;&lt;keywords&gt;&lt;keyword&gt;pre-school&lt;/keyword&gt;&lt;keyword&gt;nursery&lt;/keyword&gt;&lt;keyword&gt;language&lt;/keyword&gt;&lt;keyword&gt;intervention&lt;/keyword&gt;&lt;keyword&gt;RCT&lt;/keyword&gt;&lt;/keywords&gt;&lt;dates&gt;&lt;year&gt;2017&lt;/year&gt;&lt;/dates&gt;&lt;isbn&gt;1368-2822&lt;/isbn&gt;&lt;label&gt;wrro:97305&lt;/label&gt;&lt;urls&gt;&lt;related-urls&gt;&lt;url&gt;http://eprints.whiterose.ac.uk/97305/&lt;/url&gt;&lt;/related-urls&gt;&lt;/urls&gt;&lt;electronic-resource-num&gt;10.1111/1460-6984.12257&lt;/electronic-resource-num&gt;&lt;/record&gt;&lt;/Cite&gt;&lt;/EndNote&gt;</w:instrText>
      </w:r>
      <w:r w:rsidR="008D20E6" w:rsidRPr="00860CAF">
        <w:fldChar w:fldCharType="separate"/>
      </w:r>
      <w:r w:rsidR="008D20E6" w:rsidRPr="00860CAF">
        <w:rPr>
          <w:noProof/>
        </w:rPr>
        <w:t>(e.g., Haley et al., 2017)</w:t>
      </w:r>
      <w:r w:rsidR="008D20E6" w:rsidRPr="00860CAF">
        <w:fldChar w:fldCharType="end"/>
      </w:r>
      <w:r w:rsidRPr="00860CAF">
        <w:t xml:space="preserve">. This may be due to the fact that language skills </w:t>
      </w:r>
      <w:r w:rsidR="00592CC2" w:rsidRPr="00860CAF">
        <w:t xml:space="preserve">do not consist of a finite </w:t>
      </w:r>
      <w:r w:rsidR="444E00A2">
        <w:t>set</w:t>
      </w:r>
      <w:r w:rsidR="00592CC2" w:rsidRPr="00860CAF">
        <w:t xml:space="preserve"> (cf. letter names and sounds)</w:t>
      </w:r>
      <w:r w:rsidRPr="00860CAF">
        <w:t xml:space="preserve"> and develop over a long period of time</w:t>
      </w:r>
      <w:r w:rsidR="00F30DB4" w:rsidRPr="00860CAF">
        <w:t xml:space="preserve"> </w:t>
      </w:r>
      <w:r w:rsidR="00F30DB4" w:rsidRPr="00860CAF">
        <w:fldChar w:fldCharType="begin"/>
      </w:r>
      <w:r w:rsidR="00F30DB4" w:rsidRPr="00860CAF">
        <w:instrText xml:space="preserve"> ADDIN EN.CITE &lt;EndNote&gt;&lt;Cite&gt;&lt;Author&gt;Dickinson&lt;/Author&gt;&lt;Year&gt;2010&lt;/Year&gt;&lt;RecNum&gt;4448&lt;/RecNum&gt;&lt;DisplayText&gt;(Dickinson et al., 2010)&lt;/DisplayText&gt;&lt;record&gt;&lt;rec-number&gt;4448&lt;/rec-number&gt;&lt;foreign-keys&gt;&lt;key app="EN" db-id="99d9evse6ffp07eesfqptv2lparspxf0d952" timestamp="1512671261"&gt;4448&lt;/key&gt;&lt;/foreign-keys&gt;&lt;ref-type name="Journal Article"&gt;17&lt;/ref-type&gt;&lt;contributors&gt;&lt;authors&gt;&lt;author&gt;David K. Dickinson&lt;/author&gt;&lt;author&gt;Roberta M. Golinkoff&lt;/author&gt;&lt;author&gt;Kathy Hirsh-Pasek&lt;/author&gt;&lt;/authors&gt;&lt;/contributors&gt;&lt;titles&gt;&lt;title&gt;Speaking Out for Language:Why Language Is Central to Reading Development&lt;/title&gt;&lt;secondary-title&gt;Educational Researcher&lt;/secondary-title&gt;&lt;/titles&gt;&lt;periodical&gt;&lt;full-title&gt;Educational Researcher&lt;/full-title&gt;&lt;/periodical&gt;&lt;pages&gt;305-310&lt;/pages&gt;&lt;volume&gt;39&lt;/volume&gt;&lt;number&gt;4&lt;/number&gt;&lt;keywords&gt;&lt;keyword&gt;early childhood,language processes,literacy&lt;/keyword&gt;&lt;/keywords&gt;&lt;dates&gt;&lt;year&gt;2010&lt;/year&gt;&lt;/dates&gt;&lt;urls&gt;&lt;related-urls&gt;&lt;url&gt;http://journals.sagepub.com/doi/abs/10.3102/0013189X10370204&lt;/url&gt;&lt;/related-urls&gt;&lt;/urls&gt;&lt;electronic-resource-num&gt;10.3102/0013189x10370204&lt;/electronic-resource-num&gt;&lt;/record&gt;&lt;/Cite&gt;&lt;/EndNote&gt;</w:instrText>
      </w:r>
      <w:r w:rsidR="00F30DB4" w:rsidRPr="00860CAF">
        <w:fldChar w:fldCharType="separate"/>
      </w:r>
      <w:r w:rsidR="00F30DB4" w:rsidRPr="00860CAF">
        <w:rPr>
          <w:noProof/>
        </w:rPr>
        <w:t>(Dickinson et al., 2010)</w:t>
      </w:r>
      <w:r w:rsidR="00F30DB4" w:rsidRPr="00860CAF">
        <w:fldChar w:fldCharType="end"/>
      </w:r>
      <w:r w:rsidRPr="00860CAF">
        <w:t xml:space="preserve">. In </w:t>
      </w:r>
      <w:r w:rsidR="00592CC2" w:rsidRPr="00860CAF">
        <w:t>this</w:t>
      </w:r>
      <w:r w:rsidRPr="00860CAF">
        <w:t xml:space="preserve"> respect, </w:t>
      </w:r>
      <w:r w:rsidR="00AB2293" w:rsidRPr="00860CAF">
        <w:t>language skills</w:t>
      </w:r>
      <w:r w:rsidRPr="00860CAF">
        <w:t xml:space="preserve"> are less </w:t>
      </w:r>
      <w:r w:rsidR="009A57F6">
        <w:t xml:space="preserve">easily </w:t>
      </w:r>
      <w:r w:rsidRPr="00860CAF">
        <w:t xml:space="preserve">malleable than code-related skills. In addition, we need to consider what is taught and how. Reading and </w:t>
      </w:r>
      <w:r w:rsidR="00862FB5" w:rsidRPr="00860CAF">
        <w:t>language</w:t>
      </w:r>
      <w:r w:rsidRPr="00860CAF">
        <w:t xml:space="preserve"> comprehension draw on a wide range of skills, both foundational </w:t>
      </w:r>
      <w:r w:rsidR="00592CC2" w:rsidRPr="00860CAF">
        <w:t xml:space="preserve">lower-level </w:t>
      </w:r>
      <w:r w:rsidRPr="00860CAF">
        <w:t xml:space="preserve">language skills such as vocabulary and </w:t>
      </w:r>
      <w:r w:rsidR="009A57F6">
        <w:t>grammar</w:t>
      </w:r>
      <w:r w:rsidRPr="00860CAF">
        <w:t xml:space="preserve">, and also higher-level </w:t>
      </w:r>
      <w:r w:rsidR="007E7127" w:rsidRPr="00860CAF">
        <w:t xml:space="preserve">knowledge and </w:t>
      </w:r>
      <w:r w:rsidRPr="00860CAF">
        <w:t xml:space="preserve">skills such as </w:t>
      </w:r>
      <w:r w:rsidR="009A57F6">
        <w:t>text</w:t>
      </w:r>
      <w:r w:rsidRPr="00860CAF">
        <w:t xml:space="preserve"> structure, inference making, and comprehension monitoring </w:t>
      </w:r>
      <w:r w:rsidRPr="00860CAF">
        <w:fldChar w:fldCharType="begin">
          <w:fldData xml:space="preserve">PEVuZE5vdGU+PENpdGU+PEF1dGhvcj5LaW08L0F1dGhvcj48WWVhcj4yMDE2PC9ZZWFyPjxSZWNO
dW0+MzkyNTwvUmVjTnVtPjxEaXNwbGF5VGV4dD4oQ2FpbiBldCBhbC4sIDIwMDQ7IEtpbSwgMjAx
NjsgTGVwb2xhIGV0IGFsLiwgMjAxMjsgU3RyYXNzZXIgJmFtcDsgUsOtbywgMjAxNCk8L0Rpc3Bs
YXlUZXh0PjxyZWNvcmQ+PHJlYy1udW1iZXI+MzkyNTwvcmVjLW51bWJlcj48Zm9yZWlnbi1rZXlz
PjxrZXkgYXBwPSJFTiIgZGItaWQ9ImF4c2Q5enhhNmFhczU0ZWRkdjM1c3I5ZWZmMmR2ejU5ZXh2
MiIgdGltZXN0YW1wPSIxNDcxMTM3MDEyIj4zOTI1PC9rZXk+PC9mb3JlaWduLWtleXM+PHJlZi10
eXBlIG5hbWU9IkpvdXJuYWwgQXJ0aWNsZSI+MTc8L3JlZi10eXBlPjxjb250cmlidXRvcnM+PGF1
dGhvcnM+PGF1dGhvcj5LaW0sIFktUy4gRy48L2F1dGhvcj48L2F1dGhvcnM+PC9jb250cmlidXRv
cnM+PHRpdGxlcz48dGl0bGU+RGlyZWN0IGFuZCBtZWRpYXRlZCBlZmZlY3RzIG9mIGxhbmd1YWdl
IGFuZCBjb2duaXRpdmUgc2tpbGxzIG9uIGNvbXByZWhlbnNpb24gb2Ygb3JhbCBuYXJyYXRpdmUg
dGV4dHMgKGxpc3RlbmluZyBjb21wcmVoZW5zaW9uKSBmb3IgY2hpbGRyZW48L3RpdGxlPjxzZWNv
bmRhcnktdGl0bGU+Sm91cm5hbCBvZiBFeHBlcmltZW50YWwgQ2hpbGQgUHN5Y2hvbG9neTwvc2Vj
b25kYXJ5LXRpdGxlPjwvdGl0bGVzPjxwZXJpb2RpY2FsPjxmdWxsLXRpdGxlPkpvdXJuYWwgb2Yg
RXhwZXJpbWVudGFsIENoaWxkIFBzeWNob2xvZ3k8L2Z1bGwtdGl0bGU+PC9wZXJpb2RpY2FsPjxw
YWdlcz4xMDEtMTIwPC9wYWdlcz48dm9sdW1lPjE0MTwvdm9sdW1lPjxkYXRlcz48eWVhcj4yMDE2
PC95ZWFyPjwvZGF0ZXM+PHVybHM+PC91cmxzPjxlbGVjdHJvbmljLXJlc291cmNlLW51bT4xMC4x
MDE2L2ouamVjcC4yMDE1LjA4LjAwMzwvZWxlY3Ryb25pYy1yZXNvdXJjZS1udW0+PC9yZWNvcmQ+
PC9DaXRlPjxDaXRlPjxBdXRob3I+U3RyYXNzZXI8L0F1dGhvcj48WWVhcj4yMDE0PC9ZZWFyPjxS
ZWNOdW0+MzkxNjwvUmVjTnVtPjxyZWNvcmQ+PHJlYy1udW1iZXI+MzkxNjwvcmVjLW51bWJlcj48
Zm9yZWlnbi1rZXlzPjxrZXkgYXBwPSJFTiIgZGItaWQ9ImF4c2Q5enhhNmFhczU0ZWRkdjM1c3I5
ZWZmMmR2ejU5ZXh2MiIgdGltZXN0YW1wPSIxNDYwMTE2NjIxIj4zOTE2PC9rZXk+PC9mb3JlaWdu
LWtleXM+PHJlZi10eXBlIG5hbWU9IkpvdXJuYWwgQXJ0aWNsZSI+MTc8L3JlZi10eXBlPjxjb250
cmlidXRvcnM+PGF1dGhvcnM+PGF1dGhvcj5TdHJhc3NlciwgSy48L2F1dGhvcj48YXV0aG9yPlLD
rW8sIEYuIEQuPC9hdXRob3I+PC9hdXRob3JzPjwvY29udHJpYnV0b3JzPjx0aXRsZXM+PHRpdGxl
PlRoZSByb2xlIG9mIGNvbXByZWhlbnNpb24gbW9uaXRvcmluZywgdGhlb3J5IG9mIG1pbmQsIGFu
ZCB2b2NhYnVsYXJ5IGRlcHRoIGluIHByZWRpY3Rpbmcgc3RvcnkgY29tcHJlaGVuc2lvbiBhbmQg
cmVjYWxsIG9mIGtpbmRlcmdhcnRlbiBjaGlsZHJlbjwvdGl0bGU+PHNlY29uZGFyeS10aXRsZT5S
ZWFkaW5nIFJlc2VhcmNoIFF1YXJ0ZXJseTwvc2Vjb25kYXJ5LXRpdGxlPjwvdGl0bGVzPjxwZXJp
b2RpY2FsPjxmdWxsLXRpdGxlPlJlYWRpbmcgUmVzZWFyY2ggUXVhcnRlcmx5PC9mdWxsLXRpdGxl
PjwvcGVyaW9kaWNhbD48cGFnZXM+MTY5LTE4NzwvcGFnZXM+PHZvbHVtZT40OTwvdm9sdW1lPjxk
YXRlcz48eWVhcj4yMDE0PC95ZWFyPjwvZGF0ZXM+PHVybHM+PC91cmxzPjwvcmVjb3JkPjwvQ2l0
ZT48Q2l0ZT48QXV0aG9yPkxlcG9sYTwvQXV0aG9yPjxZZWFyPjIwMTI8L1llYXI+PFJlY051bT4z
NTE5PC9SZWNOdW0+PHJlY29yZD48cmVjLW51bWJlcj4zNTE5PC9yZWMtbnVtYmVyPjxmb3JlaWdu
LWtleXM+PGtleSBhcHA9IkVOIiBkYi1pZD0iYXhzZDl6eGE2YWFzNTRlZGR2MzVzcjllZmYyZHZ6
NTlleHYyIiB0aW1lc3RhbXA9IjEzNjMzMDA3MDAiPjM1MTk8L2tleT48L2ZvcmVpZ24ta2V5cz48
cmVmLXR5cGUgbmFtZT0iSm91cm5hbCBBcnRpY2xlIj4xNzwvcmVmLXR5cGU+PGNvbnRyaWJ1dG9y
cz48YXV0aG9ycz48YXV0aG9yPkxlcG9sYSwgSi48L2F1dGhvcj48YXV0aG9yPkx5bmNoLCBKLiBT
LjwvYXV0aG9yPjxhdXRob3I+TGFha2tvbmVuLCBFLjwvYXV0aG9yPjxhdXRob3I+U2lsdmVuLCBN
LjwvYXV0aG9yPjxhdXRob3I+TmllbWksIFAuPC9hdXRob3I+PC9hdXRob3JzPjwvY29udHJpYnV0
b3JzPjx0aXRsZXM+PHRpdGxlPlRoZSByb2xlIG9mIGluZmVyZW5jZSBtYWtpbmcgYW5kIG90aGVy
IGxhbmd1YWdlIHNraWxscyBpbiB0aGUgZGV2ZWxvcG1lbnQgb2YgbmFycmF0aXZlIGxpc3Rlbmlu
ZyBjb21wcmVoZW5zaW9uIGluIDTigJM2LXllYXItb2xkIGNoaWxkcmVuPC90aXRsZT48c2Vjb25k
YXJ5LXRpdGxlPlJlYWRpbmcgUmVzZWFyY2ggUXVhcnRlcmx5PC9zZWNvbmRhcnktdGl0bGU+PC90
aXRsZXM+PHBlcmlvZGljYWw+PGZ1bGwtdGl0bGU+UmVhZGluZyBSZXNlYXJjaCBRdWFydGVybHk8
L2Z1bGwtdGl0bGU+PC9wZXJpb2RpY2FsPjxwYWdlcz4yNTktMjgyPC9wYWdlcz48dm9sdW1lPjQ3
PC92b2x1bWU+PGRhdGVzPjx5ZWFyPjIwMTI8L3llYXI+PC9kYXRlcz48dXJscz48L3VybHM+PGVs
ZWN0cm9uaWMtcmVzb3VyY2UtbnVtPjEwLjEwMDIvUlJRLjAyMDwvZWxlY3Ryb25pYy1yZXNvdXJj
ZS1udW0+PC9yZWNvcmQ+PC9DaXRlPjxDaXRlPjxBdXRob3I+Q2FpbjwvQXV0aG9yPjxZZWFyPjIw
MDQ8L1llYXI+PFJlY051bT44MDE8L1JlY051bT48cmVjb3JkPjxyZWMtbnVtYmVyPjgwMTwvcmVj
LW51bWJlcj48Zm9yZWlnbi1rZXlzPjxrZXkgYXBwPSJFTiIgZGItaWQ9Ijk5ZDlldnNlNmZmcDA3
ZWVzZnFwdHYybHBhcnNweGYwZDk1MiIgdGltZXN0YW1wPSIwIj44MDE8L2tleT48L2ZvcmVpZ24t
a2V5cz48cmVmLXR5cGUgbmFtZT0iSm91cm5hbCBBcnRpY2xlIj4xNzwvcmVmLXR5cGU+PGNvbnRy
aWJ1dG9ycz48YXV0aG9ycz48YXV0aG9yPkNhaW4sIEthdGU8L2F1dGhvcj48YXV0aG9yPk9ha2hp
bGwsIEphbmUgVi48L2F1dGhvcj48YXV0aG9yPkJyeWFudCwgUGV0ZXI8L2F1dGhvcj48L2F1dGhv
cnM+PC9jb250cmlidXRvcnM+PGF1dGgtYWRkcmVzcz5bbWFpbHRvOmtjYWluQGVzc2V4LmFjLnVr
XSYjeEQ7Q2FpbiwgS2F0ZSwgRGVwYXJ0bWVudCBvZiBQc3ljaG9sb2d5LCBVbml2ZXJzaXR5IG9m
IEVzc2V4LCBXaXZlbmhvZSBQYXJrLCBDb2xjaGVzdGVyLCBVbml0ZWQgS2luZ2RvbSwgQ080IDNT
USwgW21haWx0bzprY2FpbkBlc3NleC5hYy51a108L2F1dGgtYWRkcmVzcz48dGl0bGVzPjx0aXRs
ZT5DaGlsZHJlbiZhcG9zO3MgUmVhZGluZyBDb21wcmVoZW5zaW9uIEFiaWxpdHk6IENvbmN1cnJl
bnQgUHJlZGljdGlvbiBieSBXb3JraW5nIE1lbW9yeSwgVmVyYmFsIEFiaWxpdHksIGFuZCBDb21w
b25lbnQgU2tpbGxzPC90aXRsZT48c2Vjb25kYXJ5LXRpdGxlPkpvdXJuYWwgb2YgRWR1Y2F0aW9u
YWwgUHN5Y2hvbG9neTwvc2Vjb25kYXJ5LXRpdGxlPjwvdGl0bGVzPjxwZXJpb2RpY2FsPjxmdWxs
LXRpdGxlPkpvdXJuYWwgb2YgRWR1Y2F0aW9uYWwgUHN5Y2hvbG9neTwvZnVsbC10aXRsZT48L3Bl
cmlvZGljYWw+PHBhZ2VzPjMxLTQyPC9wYWdlcz48dm9sdW1lPjk2PC92b2x1bWU+PG51bWJlcj4x
PC9udW1iZXI+PGtleXdvcmRzPjxrZXl3b3JkPlJlYWRpbmcgQWJpbGl0eTwva2V5d29yZD48a2V5
d29yZD5SZWFkaW5nIENvbXByZWhlbnNpb248L2tleXdvcmQ+PGtleXdvcmQ+U2hvcnQgVGVybSBN
ZW1vcnk8L2tleXdvcmQ+PGtleXdvcmQ+VmVyYmFsPC9rZXl3b3JkPjxrZXl3b3JkPkFiaWxpdHk8
L2tleXdvcmQ+PGtleXdvcmQ+d29ya2luZyBtZW1vcnkgY2FwYWNpdHk8L2tleXdvcmQ+PGtleXdv
cmQ+cmVhZGluZyBjb21wcmVoZW5zaW9uPC9rZXl3b3JkPjxrZXl3b3JkPnJlYWRpbmcgYWJpbGl0
eTwva2V5d29yZD48a2V5d29yZD52b2NhYnVsYXJ5PC9rZXl3b3JkPjxrZXl3b3JkPnZlcmJhbCBz
a2lsbHM8L2tleXdvcmQ+PGtleXdvcmQ+Y29tcG9uZW50IHNraWxsczwva2V5d29yZD48a2V5d29y
ZD50aW1lIHBvaW50PC9rZXl3b3JkPjxrZXl3b3JkPnN0cnVjdHVyZTwva2V5d29yZD48a2V5d29y
ZD5rbm93bGVkZ2U8L2tleXdvcmQ+PGtleXdvcmQ+TmVhbGUgQW5hbHlzaXMgb2YgUmVhZGluZyBB
YmlsaXR5LCBSZXZpc2VkIEJyaXRpc2ggRWRpdGlvbjwva2V5d29yZD48a2V5d29yZD5XZWNoc2xl
ciBJbnRlbGxpZ2VuY2UgU2NhbGUgZm9yIENoaWxkcmVuLCBUaGlyZCBFZGl0aW9uPC9rZXl3b3Jk
PjxrZXl3b3JkPjI4MjAgQ29nbml0aXZlICZhbXA7IFBlcmNlcHR1YWwgRGV2ZWxvcG1lbnQ8L2tl
eXdvcmQ+PC9rZXl3b3Jkcz48ZGF0ZXM+PHllYXI+MjAwNDwveWVhcj48cHViLWRhdGVzPjxkYXRl
Pk1hcjwvZGF0ZT48L3B1Yi1kYXRlcz48L2RhdGVzPjxhY2Nlc3Npb24tbnVtPjIwMDQtMTEzNTgt
MDAzPC9hY2Nlc3Npb24tbnVtPjxsYWJlbD5IPC9sYWJlbD48dXJscz48cmVsYXRlZC11cmxzPjx1
cmw+aHR0cDovL3d3dy5hcGEub3JnIDwvdXJsPjwvcmVsYXRlZC11cmxzPjwvdXJscz48cmVzZWFy
Y2gtbm90ZXM+TW9zdCBzdHVkaWVzIGhhdmUgbm90IGxvb2tlZCBhdCB0aGUgdmFyaW91cyBjb21w
b25lbnRzIHdoaWNoIG1ha2UgdXAgcmVhZGluZyBjb21wcmVoZW5zaW9uJiN4RDsmI3hEO1BVUlBP
U0UmI3hEOyZxdW90O2RldGVybWluZSB3aGV0aGVyIHRoZSBoaWdoZXIgbGV2ZWwgc2tpbGxzIG1h
a2UgaW5kZXBlbmRlbnQgY29udHJpYnV0aW9ucyB0byB0aGUgcHJlZGljdGlvbiBvZiByZWFkaW5n
IGNvbXByZWhlbnNpb24gb3ZlciBhbmQgYWJvdmUgW2xvd2VyIGxldmVsL3dvcmQgbGV2ZWwgc2tp
bGxzXSZxdW90OyBwLiAzMSYjeEQ7QWltcyAocC4gMzQpOiYjeEQ7MSkgICZxdW90O3RvIGludmVz
dGlnYXRlIHdoZXRoZXIgdGhlcmUgaXMgYSBkaXJlY3QgcmVsYXRpb24gYmV0d2VlbiBjaGlsZHJl
biZhcG9zO3Mgd29ya2luZyBtZW1vcnkgY2FwYWNpdHkgYW5kIHRoZWlyIHJlYWRpbmcgY29tcCBh
YmlsaXR5IG9yIHdoZXRoZXIgYW55IGFzc29jaWF0aW9uIGJldHdlZW4gdGhlc2UgdHdvIHZhcmlh
YmxlcyBhcmlzZXMgdGhyb3VnaCB2ZXJiYWwgYW5kIHNlbWFudGljIHNraWxscyZxdW90OyYjeEQ7
MikgICZxdW90O3RvIGRldGVybWluZSB3aGV0aGVyIGhpZ2hlciBsZXZlbCBjb21wb25lbnQgc2tp
bGxzIChpbmZlcmVuY2UsIGNvbXAgbW9uaXRvcmluZywgc3Rvcnkgc3RydWN0dXJlKSBwbGF5IGEg
dW5pcXVlIHJvbGUgaW4gdGhlIGRldGVybWluYXRpb24gb2YgY29tcCBsZXZlbCZxdW90OyYjeEQ7
MykgICZxdW90O3RvIGV4cGxvcmUgd2hldGhlciBhbnkgcmVsYXRpb25zIGJldHdlZW4gdGhlIGhp
Z2hlciBsZXZlbCBsYW5ndWFnZSBza2lsbHMgYW5kIGNoaWxkcmVuJmFwb3M7cyByZWFkaW5nIGNv
bXAgYXJlIG1lZGlhdGVkIGJ5IHByb2Nlc3NpbmcgcmVzb3VyY2VzIChXTSkmcXVvdDsmI3hEOzQp
IHdoZXRoZXIgdGhlc2UgcGF0dGVybnMgY2hhbmdlIHdpdGggYWdlJiN4RDsmI3hEO01FVEhPRCYj
eEQ7bG9uZ2l0dWRpbmFsIHNhbXBsZSBvZiBuID0gMTAzICYjeEQ7YXNzZXNzZWQgYXQgYWdlcyA4
IChUMSwgbiA9IDEwMCksIDkgKFQyLCBuID0gOTIpLCBhbmQgMTEgKFQzLCBuID0gODApJiN4RDtl
eGNsdWRlZCBleHRyZW1lbHkgZ29vZCAoJmd0OzJ5cnMgYWJvdmUgQ0EpIGFuZCBleHRyZW1lbHkg
cG9vciByZWFkZXJzJiN4RDtleGNsdWRlZCBFU0wgc3R1ZGVudHMgYW5kIHRob3NlIHdpdGggYmVo
YXZpb3JhbC9lbW90aW9uYWwgcHJvYnMsIExEJiN4RDsmI3hEO01FQVNVUkVTJiN4RDsxKSAgV29y
ZCByZWFkaW5nIGFjY3VyYWN5IChOZWFsZSBBbmFseXNpcyBvZiBSZWFkaW5nIEFiaWxpdHktUjsg
d29yZCByZWNvZ25pdGlvbiBpbiBjb250ZXh0KSYjeEQ7MikgIFJlYWRpbmcgY29tcCAoTkFSQS1S
OyBhbnN3ZXIgcGFzc2FnZSBjb21wIHF1ZXN0aW9ucykmI3hEOzMpICBHYXRlcy1NYWNHaW5pdGll
IFZvY2FidWxhcnkgc3VidGVzdCAobXVsdCBjaG9pY2UpJiN4RDs0KSAgQnJpdGlzaCBQaWN0dXJl
IFZvY2FidWxhcnkgU2NhbGUgJiN4RDs1KSAgVklRIChXSVNDLUlJSSBWb2NhYiBhbmQgU2ltaWxh
cml0aWVzIHN1YnRlc3RzKSYjeEQ7NikgIFdNICYjeEQ7LS1EaWdpdCBXTSB0YXNrIChyZWFkIHNl
dHMgb2YgMyBkaWdpdHMgb3V0IGxvdWQsIHJlbWVtYmVyIGZpbmFsIGRpZ2l0IGluIHNldHMgZm9y
IGxhdGVyIHJlY2FsbCkmI3hEOy0tU2VudGFuY2Ugc3BhbiB0YXNrIChyZWFkIHNlbnRlbmNlcywg
c3VwcGx5IGFuZCByZW1lbWJlciBsYXN0IHdvcmQgaW4gc2VudGVuY2UgZm9yIGxhdGVyIHJlY2Fs
bCkmI3hEOzcpICBJbmZlcmVuY2UgYW5kIGludGVncmF0aW9uJiN4RDstLVQxOiAgT2FraGlsbCZh
cG9zO3MgKDE5ODIpIGNvbnN0cnVjdGl2ZSBpbnRlZ3JhdGlvbiB0YXNrIChsaXN0ZW4gdG8gc2hv
cnQgdGV4dHMsIGxpc3RlbiB0byBzZW50ZW5jZXMsIGRlY2lkZSBpZiBzZW50ZW5jZXMgdGhleSBo
ZWFyZCB3ZXJlIGFjdHVhbGx5IGluIHRoZSBzdG9yeSYjeEQ7LS1UMi8zOiAgQ2FpbiAmYW1wOyBP
YWtoaWxsICgxOTk5KSB0YXNrIChyZWFkIHNob3J0IHN0b3JpZXMgYW5kIGFuc3dlciBib3RoIGxp
dGVyYWwgYW5kIGluZmVyZW50aWFsIHF1ZXN0aW9ucyBhYm91dCB0aGVtKSYjeEQ7OCkgIENvbXAg
bW9uaXRvcmluZyYjeEQ7LS1UMTogIHJlYWRpbmcgc3RvcmllcyAod2hpY2ggY29udGFpbmVkIHNv
bWUgY29uZmxpY3RpbmcgaW5mbykgb3V0bG91ZCwgdW5kZXJsaW5lIHBhcnRzIHRoYXQgZG8gbm90
IG1ha2Ugc2Vuc2UmI3hEOy0tVDIvMzogIHNhbWUgYnV0IHJlYWRpbmcgc3RvcmllcyBzaWxlbnRs
eSYjeEQ7OSkgIEtub3dsZWRnZSBvZiBzdG9yeSBzdHJ1Y3R1cmUmI3hEOy0tVGl0bGVzIHRhc2sg
KENhaW4sIDE5OTY7IGV4cGxhaW4gaW5mbyBjb250YWluZWQgaW4gc3RvcnkgdGl0bGVzOyBhdCBU
MiBhbHNvIGhhZCB0byBleHBsYWluIHB1cnBvc2Ugb2Ygc3RvcnkgYmVnaW5uaW5ncy9lbmRpbmdz
OyBhdCBUMyBhbHNvIGhhZCB0byBleHBsYWluIGhvdyB0aXRsZSBpbmZvIHdhcyByZWxhdGVkIHRv
IGRpZmZlcmVudCBnZW5yZXMgYW5kIHRvIHNwZWNpZml5IHRoZSBzcGVjaWZpYyBnZW5yZSBvZiB0
aGUgc3RvcnkpJiN4RDstLVNlbnRlbmNlIGFuYWdyYW0gdGFzayAoU3RlaW4gJmFtcDsgR2xlbm4s
IDE5ODI7IGdpdmVuIHNlbnRlbmNlcyB3aGljaCB0b2dldGhlciBtYWtlIGEgc3RvcnksIGFza2Vk
IHRvIHB1dCB0aGVtIGluIHRoZSBjb3JyZWN0IG9yZGVyKSYjeEQ7JiN4RDtBbmFseXNpcyYjeEQ7
SGllcmFyY2hpY2FsIHJlZ3Jlc3Npb24gd2l0aCByZWFkaW5nIGNvbXAgYXMgRFYmI3hEO0VudGVy
ZWQgdm9jYWIsIFZJUSwgd29yZCByZWFkaW5nIGFjY3VyYWN5IGluIGZpcnN0IHN0ZXAgb2YgYW5h
bHlzZXMgdG8gY29udHJvbCBmb3IgdGhlc2UgZmFjdG9ycyYjeEQ7VGhlbiBlbnRlcmVkIGFsbCBv
dGhlciBoaWdoZXIgb3JkZXIgc2tpbGxzJiN4RDsmI3hEO1JFU1VMVFMmI3hEOzEpICBhdCBUMSBh
bmQgVDIsIGNvbnRyb2xsZWQgZmFjdG9ycywgV00sIGluZmVyZW5jZS9pbnRlZ3JhdGlvbiwgY29t
cCBtb25pdG9yaW5nLCBhbmQgc3RvcnkgdGl0bGVzIGFsbCBjb250cmlidXRlZCBzaWduLiB0byBy
ZWFkaW5nIGNvbXAmI3hEOzIpICBhdCBUMywgY29udHJvbGxlZCBmYWN0b3JzLCBXTSwgaW5mZXJl
bmNlL2ludGVncmF0aW9uLCBjb21wIG1vbml0b3JpbmcsIHN0b3J5IGFuYWdyYW0sIGFuZCBzdG9y
eSB0aXRsZXMgYWxsIGNvbnRyaWJ1dGVkIHRvIHJlYWRpbmcgY29tcCYjeEQ7U2VlIHAuIDM4IGZv
ciB1bmlxdWUgdmFyaWFuY2UgYWNjb3VudGVkIGZvciBieSBlYWNoIGZhY3RvcjwvcmVzZWFyY2gt
bm90ZXM+PC9yZWNvcmQ+PC9DaXRlPjwvRW5kTm90ZT5=
</w:fldData>
        </w:fldChar>
      </w:r>
      <w:r w:rsidR="008D20E6" w:rsidRPr="00860CAF">
        <w:instrText xml:space="preserve"> ADDIN EN.CITE </w:instrText>
      </w:r>
      <w:r w:rsidR="008D20E6" w:rsidRPr="00860CAF">
        <w:fldChar w:fldCharType="begin">
          <w:fldData xml:space="preserve">PEVuZE5vdGU+PENpdGU+PEF1dGhvcj5LaW08L0F1dGhvcj48WWVhcj4yMDE2PC9ZZWFyPjxSZWNO
dW0+MzkyNTwvUmVjTnVtPjxEaXNwbGF5VGV4dD4oQ2FpbiBldCBhbC4sIDIwMDQ7IEtpbSwgMjAx
NjsgTGVwb2xhIGV0IGFsLiwgMjAxMjsgU3RyYXNzZXIgJmFtcDsgUsOtbywgMjAxNCk8L0Rpc3Bs
YXlUZXh0PjxyZWNvcmQ+PHJlYy1udW1iZXI+MzkyNTwvcmVjLW51bWJlcj48Zm9yZWlnbi1rZXlz
PjxrZXkgYXBwPSJFTiIgZGItaWQ9ImF4c2Q5enhhNmFhczU0ZWRkdjM1c3I5ZWZmMmR2ejU5ZXh2
MiIgdGltZXN0YW1wPSIxNDcxMTM3MDEyIj4zOTI1PC9rZXk+PC9mb3JlaWduLWtleXM+PHJlZi10
eXBlIG5hbWU9IkpvdXJuYWwgQXJ0aWNsZSI+MTc8L3JlZi10eXBlPjxjb250cmlidXRvcnM+PGF1
dGhvcnM+PGF1dGhvcj5LaW0sIFktUy4gRy48L2F1dGhvcj48L2F1dGhvcnM+PC9jb250cmlidXRv
cnM+PHRpdGxlcz48dGl0bGU+RGlyZWN0IGFuZCBtZWRpYXRlZCBlZmZlY3RzIG9mIGxhbmd1YWdl
IGFuZCBjb2duaXRpdmUgc2tpbGxzIG9uIGNvbXByZWhlbnNpb24gb2Ygb3JhbCBuYXJyYXRpdmUg
dGV4dHMgKGxpc3RlbmluZyBjb21wcmVoZW5zaW9uKSBmb3IgY2hpbGRyZW48L3RpdGxlPjxzZWNv
bmRhcnktdGl0bGU+Sm91cm5hbCBvZiBFeHBlcmltZW50YWwgQ2hpbGQgUHN5Y2hvbG9neTwvc2Vj
b25kYXJ5LXRpdGxlPjwvdGl0bGVzPjxwZXJpb2RpY2FsPjxmdWxsLXRpdGxlPkpvdXJuYWwgb2Yg
RXhwZXJpbWVudGFsIENoaWxkIFBzeWNob2xvZ3k8L2Z1bGwtdGl0bGU+PC9wZXJpb2RpY2FsPjxw
YWdlcz4xMDEtMTIwPC9wYWdlcz48dm9sdW1lPjE0MTwvdm9sdW1lPjxkYXRlcz48eWVhcj4yMDE2
PC95ZWFyPjwvZGF0ZXM+PHVybHM+PC91cmxzPjxlbGVjdHJvbmljLXJlc291cmNlLW51bT4xMC4x
MDE2L2ouamVjcC4yMDE1LjA4LjAwMzwvZWxlY3Ryb25pYy1yZXNvdXJjZS1udW0+PC9yZWNvcmQ+
PC9DaXRlPjxDaXRlPjxBdXRob3I+U3RyYXNzZXI8L0F1dGhvcj48WWVhcj4yMDE0PC9ZZWFyPjxS
ZWNOdW0+MzkxNjwvUmVjTnVtPjxyZWNvcmQ+PHJlYy1udW1iZXI+MzkxNjwvcmVjLW51bWJlcj48
Zm9yZWlnbi1rZXlzPjxrZXkgYXBwPSJFTiIgZGItaWQ9ImF4c2Q5enhhNmFhczU0ZWRkdjM1c3I5
ZWZmMmR2ejU5ZXh2MiIgdGltZXN0YW1wPSIxNDYwMTE2NjIxIj4zOTE2PC9rZXk+PC9mb3JlaWdu
LWtleXM+PHJlZi10eXBlIG5hbWU9IkpvdXJuYWwgQXJ0aWNsZSI+MTc8L3JlZi10eXBlPjxjb250
cmlidXRvcnM+PGF1dGhvcnM+PGF1dGhvcj5TdHJhc3NlciwgSy48L2F1dGhvcj48YXV0aG9yPlLD
rW8sIEYuIEQuPC9hdXRob3I+PC9hdXRob3JzPjwvY29udHJpYnV0b3JzPjx0aXRsZXM+PHRpdGxl
PlRoZSByb2xlIG9mIGNvbXByZWhlbnNpb24gbW9uaXRvcmluZywgdGhlb3J5IG9mIG1pbmQsIGFu
ZCB2b2NhYnVsYXJ5IGRlcHRoIGluIHByZWRpY3Rpbmcgc3RvcnkgY29tcHJlaGVuc2lvbiBhbmQg
cmVjYWxsIG9mIGtpbmRlcmdhcnRlbiBjaGlsZHJlbjwvdGl0bGU+PHNlY29uZGFyeS10aXRsZT5S
ZWFkaW5nIFJlc2VhcmNoIFF1YXJ0ZXJseTwvc2Vjb25kYXJ5LXRpdGxlPjwvdGl0bGVzPjxwZXJp
b2RpY2FsPjxmdWxsLXRpdGxlPlJlYWRpbmcgUmVzZWFyY2ggUXVhcnRlcmx5PC9mdWxsLXRpdGxl
PjwvcGVyaW9kaWNhbD48cGFnZXM+MTY5LTE4NzwvcGFnZXM+PHZvbHVtZT40OTwvdm9sdW1lPjxk
YXRlcz48eWVhcj4yMDE0PC95ZWFyPjwvZGF0ZXM+PHVybHM+PC91cmxzPjwvcmVjb3JkPjwvQ2l0
ZT48Q2l0ZT48QXV0aG9yPkxlcG9sYTwvQXV0aG9yPjxZZWFyPjIwMTI8L1llYXI+PFJlY051bT4z
NTE5PC9SZWNOdW0+PHJlY29yZD48cmVjLW51bWJlcj4zNTE5PC9yZWMtbnVtYmVyPjxmb3JlaWdu
LWtleXM+PGtleSBhcHA9IkVOIiBkYi1pZD0iYXhzZDl6eGE2YWFzNTRlZGR2MzVzcjllZmYyZHZ6
NTlleHYyIiB0aW1lc3RhbXA9IjEzNjMzMDA3MDAiPjM1MTk8L2tleT48L2ZvcmVpZ24ta2V5cz48
cmVmLXR5cGUgbmFtZT0iSm91cm5hbCBBcnRpY2xlIj4xNzwvcmVmLXR5cGU+PGNvbnRyaWJ1dG9y
cz48YXV0aG9ycz48YXV0aG9yPkxlcG9sYSwgSi48L2F1dGhvcj48YXV0aG9yPkx5bmNoLCBKLiBT
LjwvYXV0aG9yPjxhdXRob3I+TGFha2tvbmVuLCBFLjwvYXV0aG9yPjxhdXRob3I+U2lsdmVuLCBN
LjwvYXV0aG9yPjxhdXRob3I+TmllbWksIFAuPC9hdXRob3I+PC9hdXRob3JzPjwvY29udHJpYnV0
b3JzPjx0aXRsZXM+PHRpdGxlPlRoZSByb2xlIG9mIGluZmVyZW5jZSBtYWtpbmcgYW5kIG90aGVy
IGxhbmd1YWdlIHNraWxscyBpbiB0aGUgZGV2ZWxvcG1lbnQgb2YgbmFycmF0aXZlIGxpc3Rlbmlu
ZyBjb21wcmVoZW5zaW9uIGluIDTigJM2LXllYXItb2xkIGNoaWxkcmVuPC90aXRsZT48c2Vjb25k
YXJ5LXRpdGxlPlJlYWRpbmcgUmVzZWFyY2ggUXVhcnRlcmx5PC9zZWNvbmRhcnktdGl0bGU+PC90
aXRsZXM+PHBlcmlvZGljYWw+PGZ1bGwtdGl0bGU+UmVhZGluZyBSZXNlYXJjaCBRdWFydGVybHk8
L2Z1bGwtdGl0bGU+PC9wZXJpb2RpY2FsPjxwYWdlcz4yNTktMjgyPC9wYWdlcz48dm9sdW1lPjQ3
PC92b2x1bWU+PGRhdGVzPjx5ZWFyPjIwMTI8L3llYXI+PC9kYXRlcz48dXJscz48L3VybHM+PGVs
ZWN0cm9uaWMtcmVzb3VyY2UtbnVtPjEwLjEwMDIvUlJRLjAyMDwvZWxlY3Ryb25pYy1yZXNvdXJj
ZS1udW0+PC9yZWNvcmQ+PC9DaXRlPjxDaXRlPjxBdXRob3I+Q2FpbjwvQXV0aG9yPjxZZWFyPjIw
MDQ8L1llYXI+PFJlY051bT44MDE8L1JlY051bT48cmVjb3JkPjxyZWMtbnVtYmVyPjgwMTwvcmVj
LW51bWJlcj48Zm9yZWlnbi1rZXlzPjxrZXkgYXBwPSJFTiIgZGItaWQ9Ijk5ZDlldnNlNmZmcDA3
ZWVzZnFwdHYybHBhcnNweGYwZDk1MiIgdGltZXN0YW1wPSIwIj44MDE8L2tleT48L2ZvcmVpZ24t
a2V5cz48cmVmLXR5cGUgbmFtZT0iSm91cm5hbCBBcnRpY2xlIj4xNzwvcmVmLXR5cGU+PGNvbnRy
aWJ1dG9ycz48YXV0aG9ycz48YXV0aG9yPkNhaW4sIEthdGU8L2F1dGhvcj48YXV0aG9yPk9ha2hp
bGwsIEphbmUgVi48L2F1dGhvcj48YXV0aG9yPkJyeWFudCwgUGV0ZXI8L2F1dGhvcj48L2F1dGhv
cnM+PC9jb250cmlidXRvcnM+PGF1dGgtYWRkcmVzcz5bbWFpbHRvOmtjYWluQGVzc2V4LmFjLnVr
XSYjeEQ7Q2FpbiwgS2F0ZSwgRGVwYXJ0bWVudCBvZiBQc3ljaG9sb2d5LCBVbml2ZXJzaXR5IG9m
IEVzc2V4LCBXaXZlbmhvZSBQYXJrLCBDb2xjaGVzdGVyLCBVbml0ZWQgS2luZ2RvbSwgQ080IDNT
USwgW21haWx0bzprY2FpbkBlc3NleC5hYy51a108L2F1dGgtYWRkcmVzcz48dGl0bGVzPjx0aXRs
ZT5DaGlsZHJlbiZhcG9zO3MgUmVhZGluZyBDb21wcmVoZW5zaW9uIEFiaWxpdHk6IENvbmN1cnJl
bnQgUHJlZGljdGlvbiBieSBXb3JraW5nIE1lbW9yeSwgVmVyYmFsIEFiaWxpdHksIGFuZCBDb21w
b25lbnQgU2tpbGxzPC90aXRsZT48c2Vjb25kYXJ5LXRpdGxlPkpvdXJuYWwgb2YgRWR1Y2F0aW9u
YWwgUHN5Y2hvbG9neTwvc2Vjb25kYXJ5LXRpdGxlPjwvdGl0bGVzPjxwZXJpb2RpY2FsPjxmdWxs
LXRpdGxlPkpvdXJuYWwgb2YgRWR1Y2F0aW9uYWwgUHN5Y2hvbG9neTwvZnVsbC10aXRsZT48L3Bl
cmlvZGljYWw+PHBhZ2VzPjMxLTQyPC9wYWdlcz48dm9sdW1lPjk2PC92b2x1bWU+PG51bWJlcj4x
PC9udW1iZXI+PGtleXdvcmRzPjxrZXl3b3JkPlJlYWRpbmcgQWJpbGl0eTwva2V5d29yZD48a2V5
d29yZD5SZWFkaW5nIENvbXByZWhlbnNpb248L2tleXdvcmQ+PGtleXdvcmQ+U2hvcnQgVGVybSBN
ZW1vcnk8L2tleXdvcmQ+PGtleXdvcmQ+VmVyYmFsPC9rZXl3b3JkPjxrZXl3b3JkPkFiaWxpdHk8
L2tleXdvcmQ+PGtleXdvcmQ+d29ya2luZyBtZW1vcnkgY2FwYWNpdHk8L2tleXdvcmQ+PGtleXdv
cmQ+cmVhZGluZyBjb21wcmVoZW5zaW9uPC9rZXl3b3JkPjxrZXl3b3JkPnJlYWRpbmcgYWJpbGl0
eTwva2V5d29yZD48a2V5d29yZD52b2NhYnVsYXJ5PC9rZXl3b3JkPjxrZXl3b3JkPnZlcmJhbCBz
a2lsbHM8L2tleXdvcmQ+PGtleXdvcmQ+Y29tcG9uZW50IHNraWxsczwva2V5d29yZD48a2V5d29y
ZD50aW1lIHBvaW50PC9rZXl3b3JkPjxrZXl3b3JkPnN0cnVjdHVyZTwva2V5d29yZD48a2V5d29y
ZD5rbm93bGVkZ2U8L2tleXdvcmQ+PGtleXdvcmQ+TmVhbGUgQW5hbHlzaXMgb2YgUmVhZGluZyBB
YmlsaXR5LCBSZXZpc2VkIEJyaXRpc2ggRWRpdGlvbjwva2V5d29yZD48a2V5d29yZD5XZWNoc2xl
ciBJbnRlbGxpZ2VuY2UgU2NhbGUgZm9yIENoaWxkcmVuLCBUaGlyZCBFZGl0aW9uPC9rZXl3b3Jk
PjxrZXl3b3JkPjI4MjAgQ29nbml0aXZlICZhbXA7IFBlcmNlcHR1YWwgRGV2ZWxvcG1lbnQ8L2tl
eXdvcmQ+PC9rZXl3b3Jkcz48ZGF0ZXM+PHllYXI+MjAwNDwveWVhcj48cHViLWRhdGVzPjxkYXRl
Pk1hcjwvZGF0ZT48L3B1Yi1kYXRlcz48L2RhdGVzPjxhY2Nlc3Npb24tbnVtPjIwMDQtMTEzNTgt
MDAzPC9hY2Nlc3Npb24tbnVtPjxsYWJlbD5IPC9sYWJlbD48dXJscz48cmVsYXRlZC11cmxzPjx1
cmw+aHR0cDovL3d3dy5hcGEub3JnIDwvdXJsPjwvcmVsYXRlZC11cmxzPjwvdXJscz48cmVzZWFy
Y2gtbm90ZXM+TW9zdCBzdHVkaWVzIGhhdmUgbm90IGxvb2tlZCBhdCB0aGUgdmFyaW91cyBjb21w
b25lbnRzIHdoaWNoIG1ha2UgdXAgcmVhZGluZyBjb21wcmVoZW5zaW9uJiN4RDsmI3hEO1BVUlBP
U0UmI3hEOyZxdW90O2RldGVybWluZSB3aGV0aGVyIHRoZSBoaWdoZXIgbGV2ZWwgc2tpbGxzIG1h
a2UgaW5kZXBlbmRlbnQgY29udHJpYnV0aW9ucyB0byB0aGUgcHJlZGljdGlvbiBvZiByZWFkaW5n
IGNvbXByZWhlbnNpb24gb3ZlciBhbmQgYWJvdmUgW2xvd2VyIGxldmVsL3dvcmQgbGV2ZWwgc2tp
bGxzXSZxdW90OyBwLiAzMSYjeEQ7QWltcyAocC4gMzQpOiYjeEQ7MSkgICZxdW90O3RvIGludmVz
dGlnYXRlIHdoZXRoZXIgdGhlcmUgaXMgYSBkaXJlY3QgcmVsYXRpb24gYmV0d2VlbiBjaGlsZHJl
biZhcG9zO3Mgd29ya2luZyBtZW1vcnkgY2FwYWNpdHkgYW5kIHRoZWlyIHJlYWRpbmcgY29tcCBh
YmlsaXR5IG9yIHdoZXRoZXIgYW55IGFzc29jaWF0aW9uIGJldHdlZW4gdGhlc2UgdHdvIHZhcmlh
YmxlcyBhcmlzZXMgdGhyb3VnaCB2ZXJiYWwgYW5kIHNlbWFudGljIHNraWxscyZxdW90OyYjeEQ7
MikgICZxdW90O3RvIGRldGVybWluZSB3aGV0aGVyIGhpZ2hlciBsZXZlbCBjb21wb25lbnQgc2tp
bGxzIChpbmZlcmVuY2UsIGNvbXAgbW9uaXRvcmluZywgc3Rvcnkgc3RydWN0dXJlKSBwbGF5IGEg
dW5pcXVlIHJvbGUgaW4gdGhlIGRldGVybWluYXRpb24gb2YgY29tcCBsZXZlbCZxdW90OyYjeEQ7
MykgICZxdW90O3RvIGV4cGxvcmUgd2hldGhlciBhbnkgcmVsYXRpb25zIGJldHdlZW4gdGhlIGhp
Z2hlciBsZXZlbCBsYW5ndWFnZSBza2lsbHMgYW5kIGNoaWxkcmVuJmFwb3M7cyByZWFkaW5nIGNv
bXAgYXJlIG1lZGlhdGVkIGJ5IHByb2Nlc3NpbmcgcmVzb3VyY2VzIChXTSkmcXVvdDsmI3hEOzQp
IHdoZXRoZXIgdGhlc2UgcGF0dGVybnMgY2hhbmdlIHdpdGggYWdlJiN4RDsmI3hEO01FVEhPRCYj
eEQ7bG9uZ2l0dWRpbmFsIHNhbXBsZSBvZiBuID0gMTAzICYjeEQ7YXNzZXNzZWQgYXQgYWdlcyA4
IChUMSwgbiA9IDEwMCksIDkgKFQyLCBuID0gOTIpLCBhbmQgMTEgKFQzLCBuID0gODApJiN4RDtl
eGNsdWRlZCBleHRyZW1lbHkgZ29vZCAoJmd0OzJ5cnMgYWJvdmUgQ0EpIGFuZCBleHRyZW1lbHkg
cG9vciByZWFkZXJzJiN4RDtleGNsdWRlZCBFU0wgc3R1ZGVudHMgYW5kIHRob3NlIHdpdGggYmVo
YXZpb3JhbC9lbW90aW9uYWwgcHJvYnMsIExEJiN4RDsmI3hEO01FQVNVUkVTJiN4RDsxKSAgV29y
ZCByZWFkaW5nIGFjY3VyYWN5IChOZWFsZSBBbmFseXNpcyBvZiBSZWFkaW5nIEFiaWxpdHktUjsg
d29yZCByZWNvZ25pdGlvbiBpbiBjb250ZXh0KSYjeEQ7MikgIFJlYWRpbmcgY29tcCAoTkFSQS1S
OyBhbnN3ZXIgcGFzc2FnZSBjb21wIHF1ZXN0aW9ucykmI3hEOzMpICBHYXRlcy1NYWNHaW5pdGll
IFZvY2FidWxhcnkgc3VidGVzdCAobXVsdCBjaG9pY2UpJiN4RDs0KSAgQnJpdGlzaCBQaWN0dXJl
IFZvY2FidWxhcnkgU2NhbGUgJiN4RDs1KSAgVklRIChXSVNDLUlJSSBWb2NhYiBhbmQgU2ltaWxh
cml0aWVzIHN1YnRlc3RzKSYjeEQ7NikgIFdNICYjeEQ7LS1EaWdpdCBXTSB0YXNrIChyZWFkIHNl
dHMgb2YgMyBkaWdpdHMgb3V0IGxvdWQsIHJlbWVtYmVyIGZpbmFsIGRpZ2l0IGluIHNldHMgZm9y
IGxhdGVyIHJlY2FsbCkmI3hEOy0tU2VudGFuY2Ugc3BhbiB0YXNrIChyZWFkIHNlbnRlbmNlcywg
c3VwcGx5IGFuZCByZW1lbWJlciBsYXN0IHdvcmQgaW4gc2VudGVuY2UgZm9yIGxhdGVyIHJlY2Fs
bCkmI3hEOzcpICBJbmZlcmVuY2UgYW5kIGludGVncmF0aW9uJiN4RDstLVQxOiAgT2FraGlsbCZh
cG9zO3MgKDE5ODIpIGNvbnN0cnVjdGl2ZSBpbnRlZ3JhdGlvbiB0YXNrIChsaXN0ZW4gdG8gc2hv
cnQgdGV4dHMsIGxpc3RlbiB0byBzZW50ZW5jZXMsIGRlY2lkZSBpZiBzZW50ZW5jZXMgdGhleSBo
ZWFyZCB3ZXJlIGFjdHVhbGx5IGluIHRoZSBzdG9yeSYjeEQ7LS1UMi8zOiAgQ2FpbiAmYW1wOyBP
YWtoaWxsICgxOTk5KSB0YXNrIChyZWFkIHNob3J0IHN0b3JpZXMgYW5kIGFuc3dlciBib3RoIGxp
dGVyYWwgYW5kIGluZmVyZW50aWFsIHF1ZXN0aW9ucyBhYm91dCB0aGVtKSYjeEQ7OCkgIENvbXAg
bW9uaXRvcmluZyYjeEQ7LS1UMTogIHJlYWRpbmcgc3RvcmllcyAod2hpY2ggY29udGFpbmVkIHNv
bWUgY29uZmxpY3RpbmcgaW5mbykgb3V0bG91ZCwgdW5kZXJsaW5lIHBhcnRzIHRoYXQgZG8gbm90
IG1ha2Ugc2Vuc2UmI3hEOy0tVDIvMzogIHNhbWUgYnV0IHJlYWRpbmcgc3RvcmllcyBzaWxlbnRs
eSYjeEQ7OSkgIEtub3dsZWRnZSBvZiBzdG9yeSBzdHJ1Y3R1cmUmI3hEOy0tVGl0bGVzIHRhc2sg
KENhaW4sIDE5OTY7IGV4cGxhaW4gaW5mbyBjb250YWluZWQgaW4gc3RvcnkgdGl0bGVzOyBhdCBU
MiBhbHNvIGhhZCB0byBleHBsYWluIHB1cnBvc2Ugb2Ygc3RvcnkgYmVnaW5uaW5ncy9lbmRpbmdz
OyBhdCBUMyBhbHNvIGhhZCB0byBleHBsYWluIGhvdyB0aXRsZSBpbmZvIHdhcyByZWxhdGVkIHRv
IGRpZmZlcmVudCBnZW5yZXMgYW5kIHRvIHNwZWNpZml5IHRoZSBzcGVjaWZpYyBnZW5yZSBvZiB0
aGUgc3RvcnkpJiN4RDstLVNlbnRlbmNlIGFuYWdyYW0gdGFzayAoU3RlaW4gJmFtcDsgR2xlbm4s
IDE5ODI7IGdpdmVuIHNlbnRlbmNlcyB3aGljaCB0b2dldGhlciBtYWtlIGEgc3RvcnksIGFza2Vk
IHRvIHB1dCB0aGVtIGluIHRoZSBjb3JyZWN0IG9yZGVyKSYjeEQ7JiN4RDtBbmFseXNpcyYjeEQ7
SGllcmFyY2hpY2FsIHJlZ3Jlc3Npb24gd2l0aCByZWFkaW5nIGNvbXAgYXMgRFYmI3hEO0VudGVy
ZWQgdm9jYWIsIFZJUSwgd29yZCByZWFkaW5nIGFjY3VyYWN5IGluIGZpcnN0IHN0ZXAgb2YgYW5h
bHlzZXMgdG8gY29udHJvbCBmb3IgdGhlc2UgZmFjdG9ycyYjeEQ7VGhlbiBlbnRlcmVkIGFsbCBv
dGhlciBoaWdoZXIgb3JkZXIgc2tpbGxzJiN4RDsmI3hEO1JFU1VMVFMmI3hEOzEpICBhdCBUMSBh
bmQgVDIsIGNvbnRyb2xsZWQgZmFjdG9ycywgV00sIGluZmVyZW5jZS9pbnRlZ3JhdGlvbiwgY29t
cCBtb25pdG9yaW5nLCBhbmQgc3RvcnkgdGl0bGVzIGFsbCBjb250cmlidXRlZCBzaWduLiB0byBy
ZWFkaW5nIGNvbXAmI3hEOzIpICBhdCBUMywgY29udHJvbGxlZCBmYWN0b3JzLCBXTSwgaW5mZXJl
bmNlL2ludGVncmF0aW9uLCBjb21wIG1vbml0b3JpbmcsIHN0b3J5IGFuYWdyYW0sIGFuZCBzdG9y
eSB0aXRsZXMgYWxsIGNvbnRyaWJ1dGVkIHRvIHJlYWRpbmcgY29tcCYjeEQ7U2VlIHAuIDM4IGZv
ciB1bmlxdWUgdmFyaWFuY2UgYWNjb3VudGVkIGZvciBieSBlYWNoIGZhY3RvcjwvcmVzZWFyY2gt
bm90ZXM+PC9yZWNvcmQ+PC9DaXRlPjwvRW5kTm90ZT5=
</w:fldData>
        </w:fldChar>
      </w:r>
      <w:r w:rsidR="008D20E6" w:rsidRPr="00860CAF">
        <w:instrText xml:space="preserve"> ADDIN EN.CITE.DATA </w:instrText>
      </w:r>
      <w:r w:rsidR="008D20E6" w:rsidRPr="00860CAF">
        <w:fldChar w:fldCharType="end"/>
      </w:r>
      <w:r w:rsidRPr="00860CAF">
        <w:fldChar w:fldCharType="separate"/>
      </w:r>
      <w:r w:rsidR="008D20E6" w:rsidRPr="00860CAF">
        <w:rPr>
          <w:noProof/>
        </w:rPr>
        <w:t>(Cain et al., 2004; Kim, 2016; Lepola et al., 2012; Strasser &amp; Río, 2014)</w:t>
      </w:r>
      <w:r w:rsidRPr="00860CAF">
        <w:fldChar w:fldCharType="end"/>
      </w:r>
      <w:r w:rsidRPr="00860CAF">
        <w:t xml:space="preserve">. </w:t>
      </w:r>
      <w:r w:rsidR="00AB2293" w:rsidRPr="00860CAF">
        <w:t xml:space="preserve">Effective interventions need to influence children’s </w:t>
      </w:r>
      <w:r w:rsidR="00AB2293" w:rsidRPr="00860CAF">
        <w:lastRenderedPageBreak/>
        <w:t xml:space="preserve">processing of text for meaning </w:t>
      </w:r>
      <w:r w:rsidR="00AB2293" w:rsidRPr="00860CAF">
        <w:fldChar w:fldCharType="begin"/>
      </w:r>
      <w:r w:rsidR="008D20E6" w:rsidRPr="00860CAF">
        <w:instrText xml:space="preserve"> ADDIN EN.CITE &lt;EndNote&gt;&lt;Cite&gt;&lt;Author&gt;van den Broek&lt;/Author&gt;&lt;Year&gt;2011&lt;/Year&gt;&lt;RecNum&gt;4217&lt;/RecNum&gt;&lt;DisplayText&gt;(van den Broek et al., 2011)&lt;/DisplayText&gt;&lt;record&gt;&lt;rec-number&gt;4217&lt;/rec-number&gt;&lt;foreign-keys&gt;&lt;key app="EN" db-id="axsd9zxa6aas54eddv35sr9eff2dvz59exv2" timestamp="1557233348"&gt;4217&lt;/key&gt;&lt;/foreign-keys&gt;&lt;ref-type name="Journal Article"&gt;17&lt;/ref-type&gt;&lt;contributors&gt;&lt;authors&gt;&lt;author&gt;van den Broek, P.&lt;/author&gt;&lt;author&gt;Kendeou, P.&lt;/author&gt;&lt;author&gt;Lousberg, S.&lt;/author&gt;&lt;author&gt;Visser, G.&lt;/author&gt;&lt;/authors&gt;&lt;/contributors&gt;&lt;titles&gt;&lt;title&gt;Preparing for reading comprehension: Fostering text comprehension skills in preschool and early elementary school children&lt;/title&gt;&lt;secondary-title&gt;International Electronic Journal of Elementary Education&lt;/secondary-title&gt;&lt;/titles&gt;&lt;periodical&gt;&lt;full-title&gt;International Electronic Journal of Elementary Education&lt;/full-title&gt;&lt;/periodical&gt;&lt;pages&gt;259-268&lt;/pages&gt;&lt;volume&gt;4&lt;/volume&gt;&lt;dates&gt;&lt;year&gt;2011&lt;/year&gt;&lt;/dates&gt;&lt;urls&gt;&lt;/urls&gt;&lt;/record&gt;&lt;/Cite&gt;&lt;/EndNote&gt;</w:instrText>
      </w:r>
      <w:r w:rsidR="00AB2293" w:rsidRPr="00860CAF">
        <w:fldChar w:fldCharType="separate"/>
      </w:r>
      <w:r w:rsidR="008D20E6" w:rsidRPr="00860CAF">
        <w:rPr>
          <w:noProof/>
        </w:rPr>
        <w:t>(van den Broek et al., 2011)</w:t>
      </w:r>
      <w:r w:rsidR="00AB2293" w:rsidRPr="00860CAF">
        <w:fldChar w:fldCharType="end"/>
      </w:r>
      <w:r w:rsidR="00AB2293" w:rsidRPr="00860CAF">
        <w:t>; c</w:t>
      </w:r>
      <w:r w:rsidRPr="00860CAF">
        <w:t>urricula and interventions that focus on just a single dimension, such as vocabulary, may be insufficient for developing the full range of knowledge and skills involved in constructing meaning from text, limiting the transfer of impact</w:t>
      </w:r>
      <w:r w:rsidR="007E7127" w:rsidRPr="00860CAF">
        <w:t>s</w:t>
      </w:r>
      <w:r w:rsidRPr="00860CAF">
        <w:t xml:space="preserve"> to</w:t>
      </w:r>
      <w:r w:rsidR="00066609" w:rsidRPr="00860CAF">
        <w:t xml:space="preserve"> </w:t>
      </w:r>
      <w:r w:rsidR="00862FB5" w:rsidRPr="00860CAF">
        <w:t>language</w:t>
      </w:r>
      <w:r w:rsidRPr="00860CAF">
        <w:t xml:space="preserve"> </w:t>
      </w:r>
      <w:r w:rsidR="00066609" w:rsidRPr="00860CAF">
        <w:t>and reading comprehension</w:t>
      </w:r>
      <w:r w:rsidR="00AB2293" w:rsidRPr="00860CAF">
        <w:t>.</w:t>
      </w:r>
      <w:r w:rsidRPr="00860CAF">
        <w:t xml:space="preserve"> </w:t>
      </w:r>
    </w:p>
    <w:p w14:paraId="4FE42539" w14:textId="7669E742" w:rsidR="003D6C7C" w:rsidRDefault="454C3DCB" w:rsidP="009A57F6">
      <w:pPr>
        <w:widowControl w:val="0"/>
        <w:spacing w:line="480" w:lineRule="auto"/>
        <w:ind w:firstLine="720"/>
      </w:pPr>
      <w:r>
        <w:t>Re</w:t>
      </w:r>
      <w:r w:rsidR="005F3809">
        <w:t xml:space="preserve">search shows that intervention during the </w:t>
      </w:r>
      <w:r w:rsidR="00753006">
        <w:t xml:space="preserve">PK </w:t>
      </w:r>
      <w:r w:rsidR="005F3809">
        <w:t xml:space="preserve">period can prepare young children for later instruction in both word reading and reading comprehension. There is a strong continuity in the development of phonological sensitivity and letter knowledge from </w:t>
      </w:r>
      <w:r w:rsidR="00753006">
        <w:t xml:space="preserve">PK </w:t>
      </w:r>
      <w:r w:rsidR="005F3809">
        <w:t xml:space="preserve">and these abilities predict later word reading success </w:t>
      </w:r>
      <w:r w:rsidR="005F3809">
        <w:fldChar w:fldCharType="begin"/>
      </w:r>
      <w:r w:rsidR="005F3809">
        <w:instrText xml:space="preserve"> ADDIN EN.CITE &lt;EndNote&gt;&lt;Cite&gt;&lt;Author&gt;Lonigan&lt;/Author&gt;&lt;Year&gt;2000&lt;/Year&gt;&lt;RecNum&gt;1948&lt;/RecNum&gt;&lt;DisplayText&gt;(Lonigan et al., 2000)&lt;/DisplayText&gt;&lt;record&gt;&lt;rec-number&gt;1948&lt;/rec-number&gt;&lt;foreign-keys&gt;&lt;key app="EN" db-id="axsd9zxa6aas54eddv35sr9eff2dvz59exv2" timestamp="0"&gt;1948&lt;/key&gt;&lt;/foreign-keys&gt;&lt;ref-type name="Journal Article"&gt;17&lt;/ref-type&gt;&lt;contributors&gt;&lt;authors&gt;&lt;author&gt;Lonigan, C.J.&lt;/author&gt;&lt;author&gt;Burgess, S.R.&lt;/author&gt;&lt;author&gt;Anthony, J.L.&lt;/author&gt;&lt;/authors&gt;&lt;/contributors&gt;&lt;titles&gt;&lt;title&gt;Development of emergent literacy and early reading skills in preschool children: Evidence from a latent-variable longitudinal study&lt;/title&gt;&lt;secondary-title&gt;Developmental Psychology&lt;/secondary-title&gt;&lt;/titles&gt;&lt;periodical&gt;&lt;full-title&gt;Developmental Psychology&lt;/full-title&gt;&lt;/periodical&gt;&lt;pages&gt;596-613&lt;/pages&gt;&lt;volume&gt;36&lt;/volume&gt;&lt;dates&gt;&lt;year&gt;2000&lt;/year&gt;&lt;/dates&gt;&lt;urls&gt;&lt;/urls&gt;&lt;/record&gt;&lt;/Cite&gt;&lt;/EndNote&gt;</w:instrText>
      </w:r>
      <w:r w:rsidR="005F3809">
        <w:fldChar w:fldCharType="separate"/>
      </w:r>
      <w:r w:rsidR="005F3809" w:rsidRPr="050E244A">
        <w:rPr>
          <w:noProof/>
        </w:rPr>
        <w:t>(Lonigan et al., 2000)</w:t>
      </w:r>
      <w:r w:rsidR="005F3809">
        <w:fldChar w:fldCharType="end"/>
      </w:r>
      <w:r w:rsidR="005F3809">
        <w:t xml:space="preserve">. </w:t>
      </w:r>
      <w:r w:rsidR="009A57F6">
        <w:t>B</w:t>
      </w:r>
      <w:r w:rsidR="005F3809">
        <w:t xml:space="preserve">uilding on this, </w:t>
      </w:r>
      <w:r w:rsidR="00487475">
        <w:t xml:space="preserve">PK </w:t>
      </w:r>
      <w:r w:rsidR="005F3809">
        <w:t xml:space="preserve">and </w:t>
      </w:r>
      <w:r w:rsidR="00487475">
        <w:t xml:space="preserve">K </w:t>
      </w:r>
      <w:r w:rsidR="005F3809">
        <w:t xml:space="preserve">interventions in phonemic awareness, letter knowledge, and phonics instruction have been shown to support the early acquisition of word reading skills </w:t>
      </w:r>
      <w:r w:rsidR="005F3809">
        <w:fldChar w:fldCharType="begin"/>
      </w:r>
      <w:r w:rsidR="005F3809">
        <w:instrText xml:space="preserve"> ADDIN EN.CITE &lt;EndNote&gt;&lt;Cite&gt;&lt;Author&gt;National Early Literacy Panel&lt;/Author&gt;&lt;Year&gt;2008&lt;/Year&gt;&lt;RecNum&gt;2271&lt;/RecNum&gt;&lt;DisplayText&gt;(Ehri et al., 2001; National Early Literacy Panel, 2008)&lt;/DisplayText&gt;&lt;record&gt;&lt;rec-number&gt;2271&lt;/rec-number&gt;&lt;foreign-keys&gt;&lt;key app="EN" db-id="99d9evse6ffp07eesfqptv2lparspxf0d952" timestamp="0"&gt;2271&lt;/key&gt;&lt;/foreign-keys&gt;&lt;ref-type name="Book"&gt;6&lt;/ref-type&gt;&lt;contributors&gt;&lt;authors&gt;&lt;author&gt;National Early Literacy Panel,&lt;/author&gt;&lt;/authors&gt;&lt;/contributors&gt;&lt;titles&gt;&lt;title&gt;Developing Early Literacy&lt;/title&gt;&lt;/titles&gt;&lt;keywords&gt;&lt;keyword&gt;meta-analysis&lt;/keyword&gt;&lt;keyword&gt;NELP&lt;/keyword&gt;&lt;/keywords&gt;&lt;dates&gt;&lt;year&gt;2008&lt;/year&gt;&lt;/dates&gt;&lt;pub-location&gt;Washington, D. C.&lt;/pub-location&gt;&lt;publisher&gt;National Institute for Literacy&lt;/publisher&gt;&lt;label&gt;pdf&lt;/label&gt;&lt;urls&gt;&lt;related-urls&gt;&lt;url&gt;www.nifl.gov&lt;/url&gt;&lt;/related-urls&gt;&lt;/urls&gt;&lt;/record&gt;&lt;/Cite&gt;&lt;Cite&gt;&lt;Author&gt;Ehri&lt;/Author&gt;&lt;Year&gt;2001&lt;/Year&gt;&lt;RecNum&gt;323&lt;/RecNum&gt;&lt;record&gt;&lt;rec-number&gt;323&lt;/rec-number&gt;&lt;foreign-keys&gt;&lt;key app="EN" db-id="99d9evse6ffp07eesfqptv2lparspxf0d952" timestamp="0"&gt;323&lt;/key&gt;&lt;/foreign-keys&gt;&lt;ref-type name="Journal Article"&gt;17&lt;/ref-type&gt;&lt;contributors&gt;&lt;authors&gt;&lt;author&gt;Ehri, Linnea C.&lt;/author&gt;&lt;author&gt;Nunes, Simone R.&lt;/author&gt;&lt;author&gt;Stahl, Steven A.&lt;/author&gt;&lt;author&gt;Willows, Dale M.&lt;/author&gt;&lt;/authors&gt;&lt;/contributors&gt;&lt;titles&gt;&lt;title&gt;Systematic phonics instruction helps students learn to read: Evidence from the National Reading Panel&amp;apos;s meta-analysis&lt;/title&gt;&lt;secondary-title&gt;Review of Educational Research&lt;/secondary-title&gt;&lt;/titles&gt;&lt;periodical&gt;&lt;full-title&gt;Review of Educational Research&lt;/full-title&gt;&lt;/periodical&gt;&lt;pages&gt;393-447&lt;/pages&gt;&lt;volume&gt;71&lt;/volume&gt;&lt;number&gt;3&lt;/number&gt;&lt;keywords&gt;&lt;keyword&gt;*Phonics&lt;/keyword&gt;&lt;keyword&gt;*Reading Education&lt;/keyword&gt;&lt;keyword&gt;Remedial Reading&lt;/keyword&gt;&lt;keyword&gt;Curriculum &amp;amp; Programs &amp;amp; Teaching Methods [3530].&lt;/keyword&gt;&lt;keyword&gt;Human. Childhood (birth-12 yrs).&lt;/keyword&gt;&lt;/keywords&gt;&lt;dates&gt;&lt;year&gt;2001&lt;/year&gt;&lt;/dates&gt;&lt;label&gt;H&lt;/label&gt;&lt;urls&gt;&lt;/urls&gt;&lt;/record&gt;&lt;/Cite&gt;&lt;/EndNote&gt;</w:instrText>
      </w:r>
      <w:r w:rsidR="005F3809">
        <w:fldChar w:fldCharType="separate"/>
      </w:r>
      <w:r w:rsidR="005F3809" w:rsidRPr="050E244A">
        <w:rPr>
          <w:noProof/>
        </w:rPr>
        <w:t>(Ehri et al., 2001; National Early Literacy Panel, 2008)</w:t>
      </w:r>
      <w:r w:rsidR="005F3809">
        <w:fldChar w:fldCharType="end"/>
      </w:r>
      <w:r w:rsidR="005F3809">
        <w:t xml:space="preserve">. </w:t>
      </w:r>
    </w:p>
    <w:p w14:paraId="26089D41" w14:textId="4F76F5EC" w:rsidR="009777FE" w:rsidRDefault="005F3809" w:rsidP="009A57F6">
      <w:pPr>
        <w:widowControl w:val="0"/>
        <w:spacing w:line="480" w:lineRule="auto"/>
        <w:ind w:firstLine="720"/>
      </w:pPr>
      <w:r>
        <w:t>T</w:t>
      </w:r>
      <w:r w:rsidR="00DE0A43" w:rsidRPr="00860CAF">
        <w:t xml:space="preserve">here is </w:t>
      </w:r>
      <w:r>
        <w:t xml:space="preserve">also </w:t>
      </w:r>
      <w:r w:rsidR="00732C03" w:rsidRPr="00860CAF">
        <w:t xml:space="preserve">mounting </w:t>
      </w:r>
      <w:r w:rsidR="00DE0A43" w:rsidRPr="00860CAF">
        <w:t>e</w:t>
      </w:r>
      <w:r w:rsidR="001922F3" w:rsidRPr="00860CAF">
        <w:t xml:space="preserve">vidence </w:t>
      </w:r>
      <w:r w:rsidR="00054DAC" w:rsidRPr="00860CAF">
        <w:t xml:space="preserve">that </w:t>
      </w:r>
      <w:r w:rsidR="001922F3" w:rsidRPr="00860CAF">
        <w:t xml:space="preserve">early </w:t>
      </w:r>
      <w:r w:rsidR="001230C6">
        <w:t>instruction</w:t>
      </w:r>
      <w:r w:rsidR="00054DAC" w:rsidRPr="00860CAF">
        <w:t xml:space="preserve"> can improve </w:t>
      </w:r>
      <w:r w:rsidR="00066609" w:rsidRPr="00860CAF">
        <w:t xml:space="preserve">specific </w:t>
      </w:r>
      <w:r w:rsidR="001922F3" w:rsidRPr="00860CAF">
        <w:t>language</w:t>
      </w:r>
      <w:r w:rsidR="00054DAC" w:rsidRPr="00860CAF">
        <w:t xml:space="preserve"> skills</w:t>
      </w:r>
      <w:r w:rsidR="00D3077D" w:rsidRPr="00860CAF">
        <w:t xml:space="preserve"> </w:t>
      </w:r>
      <w:r w:rsidR="00D3077D" w:rsidRPr="00860CAF">
        <w:fldChar w:fldCharType="begin">
          <w:fldData xml:space="preserve">PEVuZE5vdGU+PENpdGU+PEF1dGhvcj5NYXJ1bGlzPC9BdXRob3I+PFllYXI+MjAxMDwvWWVhcj48
UmVjTnVtPjM3MjQ8L1JlY051bT48RGlzcGxheVRleHQ+KExvbmlnYW4gZXQgYWwuLCAyMDEzOyBN
YXJ1bGlzICZhbXA7IE5ldW1hbiwgMjAxMDsgU2lsdmVybWFuIGV0IGFsLiwgMjAyMCk8L0Rpc3Bs
YXlUZXh0PjxyZWNvcmQ+PHJlYy1udW1iZXI+MzcyNDwvcmVjLW51bWJlcj48Zm9yZWlnbi1rZXlz
PjxrZXkgYXBwPSJFTiIgZGItaWQ9Ijk5ZDlldnNlNmZmcDA3ZWVzZnFwdHYybHBhcnNweGYwZDk1
MiIgdGltZXN0YW1wPSIxNDM3NTkyNzM2Ij4zNzI0PC9rZXk+PC9mb3JlaWduLWtleXM+PHJlZi10
eXBlIG5hbWU9IkpvdXJuYWwgQXJ0aWNsZSI+MTc8L3JlZi10eXBlPjxjb250cmlidXRvcnM+PGF1
dGhvcnM+PGF1dGhvcj5NYXJ1bGlzLCBMb3JlbiBNLjwvYXV0aG9yPjxhdXRob3I+TmV1bWFuLCBT
dXNhbiBCLjwvYXV0aG9yPjwvYXV0aG9ycz48L2NvbnRyaWJ1dG9ycz48dGl0bGVzPjx0aXRsZT5U
aGUgRWZmZWN0cyBvZiBWb2NhYnVsYXJ5IEludGVydmVudGlvbiBvbiBZb3VuZyBDaGlsZHJlbuKA
mXMgV29yZCBMZWFybmluZzogQSBNZXRhLUFuYWx5c2lzPC90aXRsZT48c2Vjb25kYXJ5LXRpdGxl
PlJldmlldyBvZiBFZHVjYXRpb25hbCBSZXNlYXJjaDwvc2Vjb25kYXJ5LXRpdGxlPjwvdGl0bGVz
PjxwZXJpb2RpY2FsPjxmdWxsLXRpdGxlPlJldmlldyBvZiBFZHVjYXRpb25hbCBSZXNlYXJjaDwv
ZnVsbC10aXRsZT48L3BlcmlvZGljYWw+PHBhZ2VzPjMwMC0zMzU8L3BhZ2VzPjx2b2x1bWU+ODA8
L3ZvbHVtZT48bnVtYmVyPjM8L251bWJlcj48a2V5d29yZHM+PGtleXdvcmQ+bWV0YS1hbmFseXNp
czwva2V5d29yZD48a2V5d29yZD5Wb2NhYnVsYXJ5PC9rZXl3b3JkPjwva2V5d29yZHM+PGRhdGVz
Pjx5ZWFyPjIwMTA8L3llYXI+PHB1Yi1kYXRlcz48ZGF0ZT5TZXB0ZW1iZXIgMSwgMjAxMDwvZGF0
ZT48L3B1Yi1kYXRlcz48L2RhdGVzPjx1cmxzPjxyZWxhdGVkLXVybHM+PHVybD5odHRwOi8vcmVy
LnNhZ2VwdWIuY29tL2NvbnRlbnQvODAvMy8zMDAuYWJzdHJhY3Q8L3VybD48L3JlbGF0ZWQtdXJs
cz48L3VybHM+PGVsZWN0cm9uaWMtcmVzb3VyY2UtbnVtPjEwLjMxMDIvMDAzNDY1NDMxMDM3NzA4
NzwvZWxlY3Ryb25pYy1yZXNvdXJjZS1udW0+PC9yZWNvcmQ+PC9DaXRlPjxDaXRlPjxBdXRob3I+
U2lsdmVybWFuPC9BdXRob3I+PFllYXI+MjAyMDwvWWVhcj48UmVjTnVtPjUyMTQ8L1JlY051bT48
cmVjb3JkPjxyZWMtbnVtYmVyPjUyMTQ8L3JlYy1udW1iZXI+PGZvcmVpZ24ta2V5cz48a2V5IGFw
cD0iRU4iIGRiLWlkPSI5OWQ5ZXZzZTZmZnAwN2Vlc2ZxcHR2MmxwYXJzcHhmMGQ5NTIiIHRpbWVz
dGFtcD0iMTYxMzE2MDg2MiI+NTIxNDwva2V5PjwvZm9yZWlnbi1rZXlzPjxyZWYtdHlwZSBuYW1l
PSJKb3VybmFsIEFydGljbGUiPjE3PC9yZWYtdHlwZT48Y29udHJpYnV0b3JzPjxhdXRob3JzPjxh
dXRob3I+U2lsdmVybWFuLCBSZWJlY2NhIEQuPC9hdXRob3I+PGF1dGhvcj5Kb2huc29uLCBFcmlr
YTwvYXV0aG9yPjxhdXRob3I+S2VhbmUsIEtyaXN0aW48L2F1dGhvcj48YXV0aG9yPktoYW5uYSwg
U2F1cmFiaDwvYXV0aG9yPjwvYXV0aG9ycz48L2NvbnRyaWJ1dG9ycz48dGl0bGVzPjx0aXRsZT5C
ZXlvbmQgRGVjb2Rpbmc6IEEgTWV0YS1BbmFseXNpcyBvZiB0aGUgRWZmZWN0cyBvZiBMYW5ndWFn
ZSBDb21wcmVoZW5zaW9uIEludGVydmVudGlvbnMgb24gS+KAkzUgU3R1ZGVudHPigJkgTGFuZ3Vh
Z2UgYW5kIExpdGVyYWN5IE91dGNvbWVzPC90aXRsZT48c2Vjb25kYXJ5LXRpdGxlPlJlYWRpbmcg
UmVzZWFyY2ggUXVhcnRlcmx5PC9zZWNvbmRhcnktdGl0bGU+PC90aXRsZXM+PHBlcmlvZGljYWw+
PGZ1bGwtdGl0bGU+UmVhZGluZyBSZXNlYXJjaCBRdWFydGVybHk8L2Z1bGwtdGl0bGU+PC9wZXJp
b2RpY2FsPjxwYWdlcz5TMjA3LVMyMzM8L3BhZ2VzPjx2b2x1bWU+NTU8L3ZvbHVtZT48bnVtYmVy
PlMxPC9udW1iZXI+PGRhdGVzPjx5ZWFyPjIwMjA8L3llYXI+PC9kYXRlcz48aXNibj4wMDM0LTA1
NTM8L2lzYm4+PHVybHM+PHJlbGF0ZWQtdXJscz48dXJsPmh0dHBzOi8vaWxhLm9ubGluZWxpYnJh
cnkud2lsZXkuY29tL2RvaS9hYnMvMTAuMTAwMi9ycnEuMzQ2PC91cmw+PC9yZWxhdGVkLXVybHM+
PC91cmxzPjxlbGVjdHJvbmljLXJlc291cmNlLW51bT5odHRwczovL2RvaS5vcmcvMTAuMTAwMi9y
cnEuMzQ2PC9lbGVjdHJvbmljLXJlc291cmNlLW51bT48L3JlY29yZD48L0NpdGU+PENpdGU+PEF1
dGhvcj5Mb25pZ2FuPC9BdXRob3I+PFllYXI+MjAxMzwvWWVhcj48UmVjTnVtPjM0MjA8L1JlY051
bT48cmVjb3JkPjxyZWMtbnVtYmVyPjM0MjA8L3JlYy1udW1iZXI+PGZvcmVpZ24ta2V5cz48a2V5
IGFwcD0iRU4iIGRiLWlkPSI5OWQ5ZXZzZTZmZnAwN2Vlc2ZxcHR2MmxwYXJzcHhmMGQ5NTIiIHRp
bWVzdGFtcD0iMTM2NjcyMzQ3NSI+MzQyMDwva2V5PjwvZm9yZWlnbi1rZXlzPjxyZWYtdHlwZSBu
YW1lPSJKb3VybmFsIEFydGljbGUiPjE3PC9yZWYtdHlwZT48Y29udHJpYnV0b3JzPjxhdXRob3Jz
PjxhdXRob3I+TG9uaWdhbiwgQ2hyaXN0b3BoZXIgSi48L2F1dGhvcj48YXV0aG9yPlB1cnB1cmEs
IERhdmlkIEouPC9hdXRob3I+PGF1dGhvcj5XaWxzb24sIFNoYXVuYSBCLjwvYXV0aG9yPjxhdXRo
b3I+V2Fsa2VyLCBQYXRyaWNpYSBNLjwvYXV0aG9yPjxhdXRob3I+Q2xhbmN5LU1lbmNoZXR0aSwg
SmVhbmluZTwvYXV0aG9yPjwvYXV0aG9ycz48L2NvbnRyaWJ1dG9ycz48dGl0bGVzPjx0aXRsZT5F
dmFsdWF0aW5nIHRoZSBjb21wb25lbnRzIG9mIGFuIGVtZXJnZW50IGxpdGVyYWN5IGludGVydmVu
dGlvbiBmb3IgcHJlc2Nob29sIGNoaWxkcmVuIGF0IHJpc2sgZm9yIHJlYWRpbmcgZGlmZmljdWx0
aWVzPC90aXRsZT48c2Vjb25kYXJ5LXRpdGxlPkpvdXJuYWwgb2YgRXhwZXJpbWVudGFsIENoaWxk
IFBzeWNob2xvZ3k8L3NlY29uZGFyeS10aXRsZT48L3RpdGxlcz48cGVyaW9kaWNhbD48ZnVsbC10
aXRsZT5Kb3VybmFsIG9mIEV4cGVyaW1lbnRhbCBDaGlsZCBQc3ljaG9sb2d5PC9mdWxsLXRpdGxl
PjwvcGVyaW9kaWNhbD48cGFnZXM+MTExLTEzMDwvcGFnZXM+PHZvbHVtZT4xMTQ8L3ZvbHVtZT48
bnVtYmVyPjE8L251bWJlcj48a2V5d29yZHM+PGtleXdvcmQ+RW1lcmdlbnQgbGl0ZXJhY3k8L2tl
eXdvcmQ+PGtleXdvcmQ+T3JhbCBsYW5ndWFnZTwva2V5d29yZD48a2V5d29yZD5QaG9ub2xvZ2lj
YWwgYXdhcmVuZXNzPC9rZXl3b3JkPjxrZXl3b3JkPkxldHRlciBrbm93bGVkZ2U8L2tleXdvcmQ+
PGtleXdvcmQ+SW50ZXJ2ZW50aW9uPC9rZXl3b3JkPjxrZXl3b3JkPlJlYWRpbmc8L2tleXdvcmQ+
PC9rZXl3b3Jkcz48ZGF0ZXM+PHllYXI+MjAxMzwveWVhcj48L2RhdGVzPjxpc2JuPjAwMjItMDk2
NTwvaXNibj48dXJscz48cmVsYXRlZC11cmxzPjx1cmw+aHR0cDovL3d3dy5zY2llbmNlZGlyZWN0
LmNvbS9zY2llbmNlL2FydGljbGUvcGlpL1MwMDIyMDk2NTEyMDAxNTMxPC91cmw+PC9yZWxhdGVk
LXVybHM+PC91cmxzPjxlbGVjdHJvbmljLXJlc291cmNlLW51bT4xMC4xMDE2L2ouamVjcC4yMDEy
LjA4LjAxMDwvZWxlY3Ryb25pYy1yZXNvdXJjZS1udW0+PC9yZWNvcmQ+PC9DaXRlPjwvRW5kTm90
ZT5=
</w:fldData>
        </w:fldChar>
      </w:r>
      <w:r>
        <w:instrText xml:space="preserve"> ADDIN EN.CITE </w:instrText>
      </w:r>
      <w:r>
        <w:fldChar w:fldCharType="begin">
          <w:fldData xml:space="preserve">PEVuZE5vdGU+PENpdGU+PEF1dGhvcj5NYXJ1bGlzPC9BdXRob3I+PFllYXI+MjAxMDwvWWVhcj48
UmVjTnVtPjM3MjQ8L1JlY051bT48RGlzcGxheVRleHQ+KExvbmlnYW4gZXQgYWwuLCAyMDEzOyBN
YXJ1bGlzICZhbXA7IE5ldW1hbiwgMjAxMDsgU2lsdmVybWFuIGV0IGFsLiwgMjAyMCk8L0Rpc3Bs
YXlUZXh0PjxyZWNvcmQ+PHJlYy1udW1iZXI+MzcyNDwvcmVjLW51bWJlcj48Zm9yZWlnbi1rZXlz
PjxrZXkgYXBwPSJFTiIgZGItaWQ9Ijk5ZDlldnNlNmZmcDA3ZWVzZnFwdHYybHBhcnNweGYwZDk1
MiIgdGltZXN0YW1wPSIxNDM3NTkyNzM2Ij4zNzI0PC9rZXk+PC9mb3JlaWduLWtleXM+PHJlZi10
eXBlIG5hbWU9IkpvdXJuYWwgQXJ0aWNsZSI+MTc8L3JlZi10eXBlPjxjb250cmlidXRvcnM+PGF1
dGhvcnM+PGF1dGhvcj5NYXJ1bGlzLCBMb3JlbiBNLjwvYXV0aG9yPjxhdXRob3I+TmV1bWFuLCBT
dXNhbiBCLjwvYXV0aG9yPjwvYXV0aG9ycz48L2NvbnRyaWJ1dG9ycz48dGl0bGVzPjx0aXRsZT5U
aGUgRWZmZWN0cyBvZiBWb2NhYnVsYXJ5IEludGVydmVudGlvbiBvbiBZb3VuZyBDaGlsZHJlbuKA
mXMgV29yZCBMZWFybmluZzogQSBNZXRhLUFuYWx5c2lzPC90aXRsZT48c2Vjb25kYXJ5LXRpdGxl
PlJldmlldyBvZiBFZHVjYXRpb25hbCBSZXNlYXJjaDwvc2Vjb25kYXJ5LXRpdGxlPjwvdGl0bGVz
PjxwZXJpb2RpY2FsPjxmdWxsLXRpdGxlPlJldmlldyBvZiBFZHVjYXRpb25hbCBSZXNlYXJjaDwv
ZnVsbC10aXRsZT48L3BlcmlvZGljYWw+PHBhZ2VzPjMwMC0zMzU8L3BhZ2VzPjx2b2x1bWU+ODA8
L3ZvbHVtZT48bnVtYmVyPjM8L251bWJlcj48a2V5d29yZHM+PGtleXdvcmQ+bWV0YS1hbmFseXNp
czwva2V5d29yZD48a2V5d29yZD5Wb2NhYnVsYXJ5PC9rZXl3b3JkPjwva2V5d29yZHM+PGRhdGVz
Pjx5ZWFyPjIwMTA8L3llYXI+PHB1Yi1kYXRlcz48ZGF0ZT5TZXB0ZW1iZXIgMSwgMjAxMDwvZGF0
ZT48L3B1Yi1kYXRlcz48L2RhdGVzPjx1cmxzPjxyZWxhdGVkLXVybHM+PHVybD5odHRwOi8vcmVy
LnNhZ2VwdWIuY29tL2NvbnRlbnQvODAvMy8zMDAuYWJzdHJhY3Q8L3VybD48L3JlbGF0ZWQtdXJs
cz48L3VybHM+PGVsZWN0cm9uaWMtcmVzb3VyY2UtbnVtPjEwLjMxMDIvMDAzNDY1NDMxMDM3NzA4
NzwvZWxlY3Ryb25pYy1yZXNvdXJjZS1udW0+PC9yZWNvcmQ+PC9DaXRlPjxDaXRlPjxBdXRob3I+
U2lsdmVybWFuPC9BdXRob3I+PFllYXI+MjAyMDwvWWVhcj48UmVjTnVtPjUyMTQ8L1JlY051bT48
cmVjb3JkPjxyZWMtbnVtYmVyPjUyMTQ8L3JlYy1udW1iZXI+PGZvcmVpZ24ta2V5cz48a2V5IGFw
cD0iRU4iIGRiLWlkPSI5OWQ5ZXZzZTZmZnAwN2Vlc2ZxcHR2MmxwYXJzcHhmMGQ5NTIiIHRpbWVz
dGFtcD0iMTYxMzE2MDg2MiI+NTIxNDwva2V5PjwvZm9yZWlnbi1rZXlzPjxyZWYtdHlwZSBuYW1l
PSJKb3VybmFsIEFydGljbGUiPjE3PC9yZWYtdHlwZT48Y29udHJpYnV0b3JzPjxhdXRob3JzPjxh
dXRob3I+U2lsdmVybWFuLCBSZWJlY2NhIEQuPC9hdXRob3I+PGF1dGhvcj5Kb2huc29uLCBFcmlr
YTwvYXV0aG9yPjxhdXRob3I+S2VhbmUsIEtyaXN0aW48L2F1dGhvcj48YXV0aG9yPktoYW5uYSwg
U2F1cmFiaDwvYXV0aG9yPjwvYXV0aG9ycz48L2NvbnRyaWJ1dG9ycz48dGl0bGVzPjx0aXRsZT5C
ZXlvbmQgRGVjb2Rpbmc6IEEgTWV0YS1BbmFseXNpcyBvZiB0aGUgRWZmZWN0cyBvZiBMYW5ndWFn
ZSBDb21wcmVoZW5zaW9uIEludGVydmVudGlvbnMgb24gS+KAkzUgU3R1ZGVudHPigJkgTGFuZ3Vh
Z2UgYW5kIExpdGVyYWN5IE91dGNvbWVzPC90aXRsZT48c2Vjb25kYXJ5LXRpdGxlPlJlYWRpbmcg
UmVzZWFyY2ggUXVhcnRlcmx5PC9zZWNvbmRhcnktdGl0bGU+PC90aXRsZXM+PHBlcmlvZGljYWw+
PGZ1bGwtdGl0bGU+UmVhZGluZyBSZXNlYXJjaCBRdWFydGVybHk8L2Z1bGwtdGl0bGU+PC9wZXJp
b2RpY2FsPjxwYWdlcz5TMjA3LVMyMzM8L3BhZ2VzPjx2b2x1bWU+NTU8L3ZvbHVtZT48bnVtYmVy
PlMxPC9udW1iZXI+PGRhdGVzPjx5ZWFyPjIwMjA8L3llYXI+PC9kYXRlcz48aXNibj4wMDM0LTA1
NTM8L2lzYm4+PHVybHM+PHJlbGF0ZWQtdXJscz48dXJsPmh0dHBzOi8vaWxhLm9ubGluZWxpYnJh
cnkud2lsZXkuY29tL2RvaS9hYnMvMTAuMTAwMi9ycnEuMzQ2PC91cmw+PC9yZWxhdGVkLXVybHM+
PC91cmxzPjxlbGVjdHJvbmljLXJlc291cmNlLW51bT5odHRwczovL2RvaS5vcmcvMTAuMTAwMi9y
cnEuMzQ2PC9lbGVjdHJvbmljLXJlc291cmNlLW51bT48L3JlY29yZD48L0NpdGU+PENpdGU+PEF1
dGhvcj5Mb25pZ2FuPC9BdXRob3I+PFllYXI+MjAxMzwvWWVhcj48UmVjTnVtPjM0MjA8L1JlY051
bT48cmVjb3JkPjxyZWMtbnVtYmVyPjM0MjA8L3JlYy1udW1iZXI+PGZvcmVpZ24ta2V5cz48a2V5
IGFwcD0iRU4iIGRiLWlkPSI5OWQ5ZXZzZTZmZnAwN2Vlc2ZxcHR2MmxwYXJzcHhmMGQ5NTIiIHRp
bWVzdGFtcD0iMTM2NjcyMzQ3NSI+MzQyMDwva2V5PjwvZm9yZWlnbi1rZXlzPjxyZWYtdHlwZSBu
YW1lPSJKb3VybmFsIEFydGljbGUiPjE3PC9yZWYtdHlwZT48Y29udHJpYnV0b3JzPjxhdXRob3Jz
PjxhdXRob3I+TG9uaWdhbiwgQ2hyaXN0b3BoZXIgSi48L2F1dGhvcj48YXV0aG9yPlB1cnB1cmEs
IERhdmlkIEouPC9hdXRob3I+PGF1dGhvcj5XaWxzb24sIFNoYXVuYSBCLjwvYXV0aG9yPjxhdXRo
b3I+V2Fsa2VyLCBQYXRyaWNpYSBNLjwvYXV0aG9yPjxhdXRob3I+Q2xhbmN5LU1lbmNoZXR0aSwg
SmVhbmluZTwvYXV0aG9yPjwvYXV0aG9ycz48L2NvbnRyaWJ1dG9ycz48dGl0bGVzPjx0aXRsZT5F
dmFsdWF0aW5nIHRoZSBjb21wb25lbnRzIG9mIGFuIGVtZXJnZW50IGxpdGVyYWN5IGludGVydmVu
dGlvbiBmb3IgcHJlc2Nob29sIGNoaWxkcmVuIGF0IHJpc2sgZm9yIHJlYWRpbmcgZGlmZmljdWx0
aWVzPC90aXRsZT48c2Vjb25kYXJ5LXRpdGxlPkpvdXJuYWwgb2YgRXhwZXJpbWVudGFsIENoaWxk
IFBzeWNob2xvZ3k8L3NlY29uZGFyeS10aXRsZT48L3RpdGxlcz48cGVyaW9kaWNhbD48ZnVsbC10
aXRsZT5Kb3VybmFsIG9mIEV4cGVyaW1lbnRhbCBDaGlsZCBQc3ljaG9sb2d5PC9mdWxsLXRpdGxl
PjwvcGVyaW9kaWNhbD48cGFnZXM+MTExLTEzMDwvcGFnZXM+PHZvbHVtZT4xMTQ8L3ZvbHVtZT48
bnVtYmVyPjE8L251bWJlcj48a2V5d29yZHM+PGtleXdvcmQ+RW1lcmdlbnQgbGl0ZXJhY3k8L2tl
eXdvcmQ+PGtleXdvcmQ+T3JhbCBsYW5ndWFnZTwva2V5d29yZD48a2V5d29yZD5QaG9ub2xvZ2lj
YWwgYXdhcmVuZXNzPC9rZXl3b3JkPjxrZXl3b3JkPkxldHRlciBrbm93bGVkZ2U8L2tleXdvcmQ+
PGtleXdvcmQ+SW50ZXJ2ZW50aW9uPC9rZXl3b3JkPjxrZXl3b3JkPlJlYWRpbmc8L2tleXdvcmQ+
PC9rZXl3b3Jkcz48ZGF0ZXM+PHllYXI+MjAxMzwveWVhcj48L2RhdGVzPjxpc2JuPjAwMjItMDk2
NTwvaXNibj48dXJscz48cmVsYXRlZC11cmxzPjx1cmw+aHR0cDovL3d3dy5zY2llbmNlZGlyZWN0
LmNvbS9zY2llbmNlL2FydGljbGUvcGlpL1MwMDIyMDk2NTEyMDAxNTMxPC91cmw+PC9yZWxhdGVk
LXVybHM+PC91cmxzPjxlbGVjdHJvbmljLXJlc291cmNlLW51bT4xMC4xMDE2L2ouamVjcC4yMDEy
LjA4LjAxMDwvZWxlY3Ryb25pYy1yZXNvdXJjZS1udW0+PC9yZWNvcmQ+PC9DaXRlPjwvRW5kTm90
ZT5=
</w:fldData>
        </w:fldChar>
      </w:r>
      <w:r>
        <w:instrText xml:space="preserve"> ADDIN EN.CITE.DATA </w:instrText>
      </w:r>
      <w:r>
        <w:fldChar w:fldCharType="end"/>
      </w:r>
      <w:r w:rsidR="00D3077D" w:rsidRPr="00860CAF">
        <w:fldChar w:fldCharType="separate"/>
      </w:r>
      <w:r>
        <w:rPr>
          <w:noProof/>
        </w:rPr>
        <w:t>(Lonigan et al., 2013; Marulis &amp; Neuman, 2010; Silverman et al., 2020)</w:t>
      </w:r>
      <w:r w:rsidR="00D3077D" w:rsidRPr="00860CAF">
        <w:fldChar w:fldCharType="end"/>
      </w:r>
      <w:r w:rsidR="009777FE">
        <w:t xml:space="preserve">; </w:t>
      </w:r>
      <w:r w:rsidR="009777FE" w:rsidRPr="009777FE">
        <w:t xml:space="preserve">however, </w:t>
      </w:r>
      <w:r w:rsidR="00312F3A">
        <w:t>results</w:t>
      </w:r>
      <w:r w:rsidR="00BA49D6">
        <w:t xml:space="preserve"> </w:t>
      </w:r>
      <w:r w:rsidR="009777FE" w:rsidRPr="009777FE">
        <w:t xml:space="preserve">differ depending on </w:t>
      </w:r>
      <w:r w:rsidR="009777FE" w:rsidRPr="00E015B0">
        <w:t xml:space="preserve">whether </w:t>
      </w:r>
      <w:r w:rsidR="00BA49D6">
        <w:t>effects are</w:t>
      </w:r>
      <w:r w:rsidR="0098773B">
        <w:t xml:space="preserve"> evaluated with </w:t>
      </w:r>
      <w:r w:rsidR="00B444B4">
        <w:t xml:space="preserve">curriculum-aligned </w:t>
      </w:r>
      <w:r w:rsidR="00DE0A3C">
        <w:t>assessments of target</w:t>
      </w:r>
      <w:r w:rsidR="00753006">
        <w:t>ed</w:t>
      </w:r>
      <w:r w:rsidR="00DE0A3C">
        <w:t xml:space="preserve"> skill</w:t>
      </w:r>
      <w:r w:rsidR="00B444B4">
        <w:t>s</w:t>
      </w:r>
      <w:r w:rsidR="00DE0A3C">
        <w:t xml:space="preserve">, </w:t>
      </w:r>
      <w:r w:rsidR="0098773B">
        <w:t>outcome</w:t>
      </w:r>
      <w:r w:rsidR="00896504">
        <w:t xml:space="preserve"> </w:t>
      </w:r>
      <w:r w:rsidR="0098773B">
        <w:t>measures</w:t>
      </w:r>
      <w:r w:rsidR="007E29C1">
        <w:t xml:space="preserve"> that are </w:t>
      </w:r>
      <w:r w:rsidR="006E7600">
        <w:t xml:space="preserve">closely </w:t>
      </w:r>
      <w:r w:rsidR="007E29C1">
        <w:t xml:space="preserve">aligned to the </w:t>
      </w:r>
      <w:r w:rsidR="00701E5D">
        <w:t xml:space="preserve">target of instruction </w:t>
      </w:r>
      <w:r w:rsidR="00B444B4">
        <w:fldChar w:fldCharType="begin"/>
      </w:r>
      <w:r w:rsidR="00B444B4">
        <w:instrText xml:space="preserve"> ADDIN EN.CITE &lt;EndNote&gt;&lt;Cite&gt;&lt;Author&gt;Clarke&lt;/Author&gt;&lt;Year&gt;2010&lt;/Year&gt;&lt;RecNum&gt;5208&lt;/RecNum&gt;&lt;Prefix&gt;referred to as secondary outcomes by &lt;/Prefix&gt;&lt;DisplayText&gt;(referred to as secondary outcomes by Clarke et al., 2010)&lt;/DisplayText&gt;&lt;record&gt;&lt;rec-number&gt;5208&lt;/rec-number&gt;&lt;foreign-keys&gt;&lt;key app="EN" db-id="99d9evse6ffp07eesfqptv2lparspxf0d952" timestamp="1613080248"&gt;5208&lt;/key&gt;&lt;/foreign-keys&gt;&lt;ref-type name="Journal Article"&gt;17&lt;/ref-type&gt;&lt;contributors&gt;&lt;authors&gt;&lt;author&gt;Clarke, Paula J.&lt;/author&gt;&lt;author&gt;Snowling, Margaret J.&lt;/author&gt;&lt;author&gt;Truelove, Emma&lt;/author&gt;&lt;author&gt;Hulme, Charles&lt;/author&gt;&lt;/authors&gt;&lt;/contributors&gt;&lt;titles&gt;&lt;title&gt;Ameliorating Children’s Reading-Comprehension Difficulties:A Randomized Controlled Trial&lt;/title&gt;&lt;secondary-title&gt;Psychological Science&lt;/secondary-title&gt;&lt;/titles&gt;&lt;periodical&gt;&lt;full-title&gt;Psychological Science&lt;/full-title&gt;&lt;/periodical&gt;&lt;pages&gt;1106-1116&lt;/pages&gt;&lt;volume&gt;21&lt;/volume&gt;&lt;number&gt;8&lt;/number&gt;&lt;keywords&gt;&lt;keyword&gt;reading,reading-comprehension difficulties,randomized controlled trial,children’s reading difficulties&lt;/keyword&gt;&lt;/keywords&gt;&lt;dates&gt;&lt;year&gt;2010&lt;/year&gt;&lt;/dates&gt;&lt;accession-num&gt;20585051&lt;/accession-num&gt;&lt;urls&gt;&lt;related-urls&gt;&lt;url&gt;https://journals.sagepub.com/doi/abs/10.1177/0956797610375449&lt;/url&gt;&lt;/related-urls&gt;&lt;/urls&gt;&lt;electronic-resource-num&gt;10.1177/0956797610375449&lt;/electronic-resource-num&gt;&lt;/record&gt;&lt;/Cite&gt;&lt;/EndNote&gt;</w:instrText>
      </w:r>
      <w:r w:rsidR="00B444B4">
        <w:fldChar w:fldCharType="separate"/>
      </w:r>
      <w:r w:rsidR="00B444B4">
        <w:rPr>
          <w:noProof/>
        </w:rPr>
        <w:t>(referred to as secondary outcomes by Clarke et al., 2010)</w:t>
      </w:r>
      <w:r w:rsidR="00B444B4">
        <w:fldChar w:fldCharType="end"/>
      </w:r>
      <w:r w:rsidR="00DE0A3C">
        <w:t>,</w:t>
      </w:r>
      <w:r w:rsidR="00701E5D">
        <w:t xml:space="preserve"> </w:t>
      </w:r>
      <w:r w:rsidR="006E7600">
        <w:t xml:space="preserve">or </w:t>
      </w:r>
      <w:r w:rsidR="00813111">
        <w:t>primary (</w:t>
      </w:r>
      <w:r w:rsidR="00312F3A">
        <w:t>i.e.,</w:t>
      </w:r>
      <w:r w:rsidR="00813111">
        <w:t xml:space="preserve"> more distal) </w:t>
      </w:r>
      <w:r w:rsidR="009D1121">
        <w:t xml:space="preserve">outcome measures, which are typically </w:t>
      </w:r>
      <w:r w:rsidR="00312F3A">
        <w:t>standardized</w:t>
      </w:r>
      <w:r w:rsidR="00201A1F">
        <w:t xml:space="preserve"> </w:t>
      </w:r>
      <w:r w:rsidR="00312F3A">
        <w:t>assessments</w:t>
      </w:r>
      <w:r w:rsidR="009839AF">
        <w:t xml:space="preserve"> </w:t>
      </w:r>
      <w:r w:rsidR="00B444B4">
        <w:fldChar w:fldCharType="begin"/>
      </w:r>
      <w:r w:rsidR="00B444B4">
        <w:instrText xml:space="preserve"> ADDIN EN.CITE &lt;EndNote&gt;&lt;Cite&gt;&lt;Author&gt;Clarke&lt;/Author&gt;&lt;Year&gt;2010&lt;/Year&gt;&lt;RecNum&gt;5208&lt;/RecNum&gt;&lt;DisplayText&gt;(Clarke et al., 2010)&lt;/DisplayText&gt;&lt;record&gt;&lt;rec-number&gt;5208&lt;/rec-number&gt;&lt;foreign-keys&gt;&lt;key app="EN" db-id="99d9evse6ffp07eesfqptv2lparspxf0d952" timestamp="1613080248"&gt;5208&lt;/key&gt;&lt;/foreign-keys&gt;&lt;ref-type name="Journal Article"&gt;17&lt;/ref-type&gt;&lt;contributors&gt;&lt;authors&gt;&lt;author&gt;Clarke, Paula J.&lt;/author&gt;&lt;author&gt;Snowling, Margaret J.&lt;/author&gt;&lt;author&gt;Truelove, Emma&lt;/author&gt;&lt;author&gt;Hulme, Charles&lt;/author&gt;&lt;/authors&gt;&lt;/contributors&gt;&lt;titles&gt;&lt;title&gt;Ameliorating Children’s Reading-Comprehension Difficulties:A Randomized Controlled Trial&lt;/title&gt;&lt;secondary-title&gt;Psychological Science&lt;/secondary-title&gt;&lt;/titles&gt;&lt;periodical&gt;&lt;full-title&gt;Psychological Science&lt;/full-title&gt;&lt;/periodical&gt;&lt;pages&gt;1106-1116&lt;/pages&gt;&lt;volume&gt;21&lt;/volume&gt;&lt;number&gt;8&lt;/number&gt;&lt;keywords&gt;&lt;keyword&gt;reading,reading-comprehension difficulties,randomized controlled trial,children’s reading difficulties&lt;/keyword&gt;&lt;/keywords&gt;&lt;dates&gt;&lt;year&gt;2010&lt;/year&gt;&lt;/dates&gt;&lt;accession-num&gt;20585051&lt;/accession-num&gt;&lt;urls&gt;&lt;related-urls&gt;&lt;url&gt;https://journals.sagepub.com/doi/abs/10.1177/0956797610375449&lt;/url&gt;&lt;/related-urls&gt;&lt;/urls&gt;&lt;electronic-resource-num&gt;10.1177/0956797610375449&lt;/electronic-resource-num&gt;&lt;/record&gt;&lt;/Cite&gt;&lt;/EndNote&gt;</w:instrText>
      </w:r>
      <w:r w:rsidR="00B444B4">
        <w:fldChar w:fldCharType="separate"/>
      </w:r>
      <w:r w:rsidR="00B444B4">
        <w:rPr>
          <w:noProof/>
        </w:rPr>
        <w:t>(Clarke et al., 2010)</w:t>
      </w:r>
      <w:r w:rsidR="00B444B4">
        <w:fldChar w:fldCharType="end"/>
      </w:r>
      <w:r w:rsidR="009014CE">
        <w:t xml:space="preserve">. </w:t>
      </w:r>
      <w:r w:rsidR="00340E7D">
        <w:t>In</w:t>
      </w:r>
      <w:r w:rsidR="009777FE" w:rsidRPr="009777FE">
        <w:t xml:space="preserve"> a meta-analysis of 43 studies investigating language comprehension interventions in U.S. elementary schools, positive effects were found on</w:t>
      </w:r>
      <w:r w:rsidR="00312F3A">
        <w:t xml:space="preserve"> </w:t>
      </w:r>
      <w:r w:rsidR="00E2054F">
        <w:t xml:space="preserve">“custom” (i.e., </w:t>
      </w:r>
      <w:r w:rsidR="00312F3A">
        <w:t>target</w:t>
      </w:r>
      <w:r w:rsidR="00753006">
        <w:t>ed</w:t>
      </w:r>
      <w:r w:rsidR="00312F3A">
        <w:t xml:space="preserve"> or secondary outcome</w:t>
      </w:r>
      <w:r w:rsidR="00E2054F">
        <w:t>)</w:t>
      </w:r>
      <w:r w:rsidR="00312F3A">
        <w:t xml:space="preserve"> </w:t>
      </w:r>
      <w:r w:rsidR="009777FE" w:rsidRPr="009777FE">
        <w:t>measures of vocabulary, listening comprehen</w:t>
      </w:r>
      <w:r w:rsidR="00312F3A">
        <w:t>sion, and reading comprehension</w:t>
      </w:r>
      <w:r w:rsidR="009777FE" w:rsidRPr="009777FE">
        <w:t xml:space="preserve"> but not on standardized assessments</w:t>
      </w:r>
      <w:r w:rsidR="00312F3A">
        <w:t xml:space="preserve"> </w:t>
      </w:r>
      <w:r w:rsidR="00312F3A">
        <w:fldChar w:fldCharType="begin"/>
      </w:r>
      <w:r w:rsidR="00312F3A">
        <w:instrText xml:space="preserve"> ADDIN EN.CITE &lt;EndNote&gt;&lt;Cite&gt;&lt;Author&gt;Silverman&lt;/Author&gt;&lt;Year&gt;2020&lt;/Year&gt;&lt;RecNum&gt;5214&lt;/RecNum&gt;&lt;DisplayText&gt;(Silverman et al., 2020)&lt;/DisplayText&gt;&lt;record&gt;&lt;rec-number&gt;5214&lt;/rec-number&gt;&lt;foreign-keys&gt;&lt;key app="EN" db-id="99d9evse6ffp07eesfqptv2lparspxf0d952" timestamp="1613160862"&gt;5214&lt;/key&gt;&lt;/foreign-keys&gt;&lt;ref-type name="Journal Article"&gt;17&lt;/ref-type&gt;&lt;contributors&gt;&lt;authors&gt;&lt;author&gt;Silverman, Rebecca D.&lt;/author&gt;&lt;author&gt;Johnson, Erika&lt;/author&gt;&lt;author&gt;Keane, Kristin&lt;/author&gt;&lt;author&gt;Khanna, Saurabh&lt;/author&gt;&lt;/authors&gt;&lt;/contributors&gt;&lt;titles&gt;&lt;title&gt;Beyond Decoding: A Meta-Analysis of the Effects of Language Comprehension Interventions on K–5 Students’ Language and Literacy Outcomes&lt;/title&gt;&lt;secondary-title&gt;Reading Research Quarterly&lt;/secondary-title&gt;&lt;/titles&gt;&lt;periodical&gt;&lt;full-title&gt;Reading Research Quarterly&lt;/full-title&gt;&lt;/periodical&gt;&lt;pages&gt;S207-S233&lt;/pages&gt;&lt;volume&gt;55&lt;/volume&gt;&lt;number&gt;S1&lt;/number&gt;&lt;dates&gt;&lt;year&gt;2020&lt;/year&gt;&lt;/dates&gt;&lt;isbn&gt;0034-0553&lt;/isbn&gt;&lt;urls&gt;&lt;related-urls&gt;&lt;url&gt;https://ila.onlinelibrary.wiley.com/doi/abs/10.1002/rrq.346&lt;/url&gt;&lt;/related-urls&gt;&lt;/urls&gt;&lt;electronic-resource-num&gt;https://doi.org/10.1002/rrq.346&lt;/electronic-resource-num&gt;&lt;/record&gt;&lt;/Cite&gt;&lt;/EndNote&gt;</w:instrText>
      </w:r>
      <w:r w:rsidR="00312F3A">
        <w:fldChar w:fldCharType="separate"/>
      </w:r>
      <w:r w:rsidR="00312F3A">
        <w:rPr>
          <w:noProof/>
        </w:rPr>
        <w:t>(Silverman et al., 2020)</w:t>
      </w:r>
      <w:r w:rsidR="00312F3A">
        <w:fldChar w:fldCharType="end"/>
      </w:r>
      <w:r w:rsidR="001C566D" w:rsidRPr="00860CAF">
        <w:t>.</w:t>
      </w:r>
      <w:r w:rsidR="00054DAC" w:rsidRPr="00860CAF">
        <w:t xml:space="preserve"> </w:t>
      </w:r>
    </w:p>
    <w:p w14:paraId="6CAF8AEF" w14:textId="2AF01A74" w:rsidR="001C38CB" w:rsidRDefault="00312F3A" w:rsidP="00A86F16">
      <w:pPr>
        <w:widowControl w:val="0"/>
        <w:spacing w:line="480" w:lineRule="auto"/>
        <w:ind w:firstLine="720"/>
      </w:pPr>
      <w:r>
        <w:t>A number</w:t>
      </w:r>
      <w:r w:rsidR="009777FE">
        <w:t xml:space="preserve"> of studies </w:t>
      </w:r>
      <w:r w:rsidR="004B614F">
        <w:t>have</w:t>
      </w:r>
      <w:r>
        <w:t xml:space="preserve"> </w:t>
      </w:r>
      <w:r w:rsidR="009777FE">
        <w:t>provid</w:t>
      </w:r>
      <w:r>
        <w:t>ed</w:t>
      </w:r>
      <w:r w:rsidR="009777FE">
        <w:t xml:space="preserve"> code-related and oral language interventions with the goal of improving reading outcomes. </w:t>
      </w:r>
      <w:r w:rsidRPr="006D4EBD">
        <w:fldChar w:fldCharType="begin"/>
      </w:r>
      <w:r w:rsidRPr="006D4EBD">
        <w:instrText xml:space="preserve"> ADDIN EN.CITE &lt;EndNote&gt;&lt;Cite AuthorYear="1"&gt;&lt;Author&gt;Bowyer-Crane&lt;/Author&gt;&lt;Year&gt;2008&lt;/Year&gt;&lt;RecNum&gt;2567&lt;/RecNum&gt;&lt;DisplayText&gt;Bowyer-Crane et al. (2008)&lt;/DisplayText&gt;&lt;record&gt;&lt;rec-number&gt;2567&lt;/rec-number&gt;&lt;foreign-keys&gt;&lt;key app="EN" db-id="99d9evse6ffp07eesfqptv2lparspxf0d952" timestamp="0"&gt;2567&lt;/key&gt;&lt;/foreign-keys&gt;&lt;ref-type name="Journal Article"&gt;17&lt;/ref-type&gt;&lt;contributors&gt;&lt;authors&gt;&lt;author&gt;Bowyer-Crane, Claudine&lt;/author&gt;&lt;author&gt;Snowling, Margaret J.&lt;/author&gt;&lt;author&gt;Duff, Fiona J.&lt;/author&gt;&lt;author&gt;Fieldsend, Elizabeth&lt;/author&gt;&lt;author&gt;Carroll, Julia M.&lt;/author&gt;&lt;author&gt;Miles, Jeremy&lt;/author&gt;&lt;author&gt;Gtz, Kristina&lt;/author&gt;&lt;author&gt;Hulme, Charles&lt;/author&gt;&lt;/authors&gt;&lt;/contributors&gt;&lt;titles&gt;&lt;title&gt;Improving early language and literacy skills: Differential effects of an oral language versus a phonology with reading intervention&lt;/title&gt;&lt;secondary-title&gt;Journal of Child Psychology and Psychiatry&lt;/secondary-title&gt;&lt;/titles&gt;&lt;periodical&gt;&lt;full-title&gt;Journal of Child Psychology and Psychiatry&lt;/full-title&gt;&lt;/periodical&gt;&lt;pages&gt;422-432&lt;/pages&gt;&lt;volume&gt;49&lt;/volume&gt;&lt;number&gt;4&lt;/number&gt;&lt;keywords&gt;&lt;keyword&gt;Educational Program Evaluation&lt;/keyword&gt;&lt;keyword&gt;Literacy Programs&lt;/keyword&gt;&lt;keyword&gt;Reading Skills&lt;/keyword&gt;&lt;keyword&gt;Remedial Reading&lt;/keyword&gt;&lt;keyword&gt;School Based Intervention&lt;/keyword&gt;&lt;keyword&gt;Oral Reading&lt;/keyword&gt;&lt;keyword&gt;Phonological Awareness&lt;/keyword&gt;&lt;keyword&gt;language skills&lt;/keyword&gt;&lt;keyword&gt;literacy skills&lt;/keyword&gt;&lt;keyword&gt;school-based intervention programs&lt;/keyword&gt;&lt;keyword&gt;efficacy&lt;/keyword&gt;&lt;keyword&gt;reading intervention&lt;/keyword&gt;&lt;keyword&gt;phonology&lt;/keyword&gt;&lt;keyword&gt;oral reading&lt;/keyword&gt;&lt;/keywords&gt;&lt;dates&gt;&lt;year&gt;2008&lt;/year&gt;&lt;/dates&gt;&lt;isbn&gt;0021-9630&lt;/isbn&gt;&lt;accession-num&gt;2008-03518-008&lt;/accession-num&gt;&lt;urls&gt;&lt;/urls&gt;&lt;/record&gt;&lt;/Cite&gt;&lt;/EndNote&gt;</w:instrText>
      </w:r>
      <w:r w:rsidRPr="006D4EBD">
        <w:fldChar w:fldCharType="separate"/>
      </w:r>
      <w:r w:rsidRPr="006D4EBD">
        <w:rPr>
          <w:noProof/>
        </w:rPr>
        <w:t>Bowyer-Crane et al. (2008)</w:t>
      </w:r>
      <w:r w:rsidRPr="006D4EBD">
        <w:fldChar w:fldCharType="end"/>
      </w:r>
      <w:r w:rsidR="00934D7B">
        <w:t>, for example,</w:t>
      </w:r>
      <w:r w:rsidR="009777FE">
        <w:t xml:space="preserve"> randomly </w:t>
      </w:r>
      <w:r w:rsidR="009777FE">
        <w:lastRenderedPageBreak/>
        <w:t>assigned 152 four-year-</w:t>
      </w:r>
      <w:proofErr w:type="spellStart"/>
      <w:r w:rsidR="009777FE">
        <w:t>olds</w:t>
      </w:r>
      <w:proofErr w:type="spellEnd"/>
      <w:r w:rsidR="009777FE">
        <w:t xml:space="preserve"> from 19 </w:t>
      </w:r>
      <w:r w:rsidR="003215A0">
        <w:t>UK</w:t>
      </w:r>
      <w:r w:rsidR="00A86F16">
        <w:t xml:space="preserve"> </w:t>
      </w:r>
      <w:r w:rsidR="009777FE">
        <w:t xml:space="preserve">schools to a 20-week treatment program focused on either phonology plus reading or oral language. Children in the phonology plus </w:t>
      </w:r>
      <w:r>
        <w:t xml:space="preserve">reading condition showed an </w:t>
      </w:r>
      <w:r w:rsidR="009777FE">
        <w:t xml:space="preserve">advantage over the oral language </w:t>
      </w:r>
      <w:r>
        <w:t>condition</w:t>
      </w:r>
      <w:r w:rsidR="009777FE">
        <w:t xml:space="preserve"> on letter knowledge, spelling, prose reading accuracy</w:t>
      </w:r>
      <w:r>
        <w:t>,</w:t>
      </w:r>
      <w:r w:rsidR="009777FE">
        <w:t xml:space="preserve"> and </w:t>
      </w:r>
      <w:r>
        <w:t xml:space="preserve">phonemic </w:t>
      </w:r>
      <w:r w:rsidR="009777FE">
        <w:t>segmenting/blending/deletion at the end of the study and five months later</w:t>
      </w:r>
      <w:r w:rsidR="00934D7B">
        <w:t>, whereas c</w:t>
      </w:r>
      <w:r w:rsidR="009777FE">
        <w:t xml:space="preserve">hildren in the oral language </w:t>
      </w:r>
      <w:r>
        <w:t>condition</w:t>
      </w:r>
      <w:r w:rsidR="009777FE">
        <w:t xml:space="preserve"> showed a</w:t>
      </w:r>
      <w:r>
        <w:t>n</w:t>
      </w:r>
      <w:r w:rsidR="00934D7B">
        <w:t xml:space="preserve"> advantage</w:t>
      </w:r>
      <w:r w:rsidR="009777FE">
        <w:t xml:space="preserve"> on vocabulary and expressive grammar. </w:t>
      </w:r>
      <w:r w:rsidR="00934D7B">
        <w:fldChar w:fldCharType="begin"/>
      </w:r>
      <w:r w:rsidR="00934D7B">
        <w:instrText xml:space="preserve"> ADDIN EN.CITE &lt;EndNote&gt;&lt;Cite AuthorYear="1"&gt;&lt;Author&gt;Thomas&lt;/Author&gt;&lt;Year&gt;2020&lt;/Year&gt;&lt;RecNum&gt;5442&lt;/RecNum&gt;&lt;DisplayText&gt;Thomas et al. (2020)&lt;/DisplayText&gt;&lt;record&gt;&lt;rec-number&gt;5442&lt;/rec-number&gt;&lt;foreign-keys&gt;&lt;key app="EN" db-id="99d9evse6ffp07eesfqptv2lparspxf0d952" timestamp="1631806138"&gt;5442&lt;/key&gt;&lt;/foreign-keys&gt;&lt;ref-type name="Journal Article"&gt;17&lt;/ref-type&gt;&lt;contributors&gt;&lt;authors&gt;&lt;author&gt;Thomas, Nathalie&lt;/author&gt;&lt;author&gt;Colin, Cécile&lt;/author&gt;&lt;author&gt;Leybaert, Jacqueline&lt;/author&gt;&lt;/authors&gt;&lt;/contributors&gt;&lt;titles&gt;&lt;title&gt;Interactive Reading to Improve Language and Emergent Literacy Skills of Preschool Children from Low Socioeconomic and Language-Minority Backgrounds&lt;/title&gt;&lt;secondary-title&gt;Early Childhood Education Journal&lt;/secondary-title&gt;&lt;/titles&gt;&lt;periodical&gt;&lt;full-title&gt;Early Childhood Education Journal&lt;/full-title&gt;&lt;abbr-1&gt;Early Childhood Educ J&lt;/abbr-1&gt;&lt;/periodical&gt;&lt;pages&gt;549-560&lt;/pages&gt;&lt;volume&gt;48&lt;/volume&gt;&lt;number&gt;5&lt;/number&gt;&lt;dates&gt;&lt;year&gt;2020&lt;/year&gt;&lt;pub-dates&gt;&lt;date&gt;2020/09/01&lt;/date&gt;&lt;/pub-dates&gt;&lt;/dates&gt;&lt;isbn&gt;1573-1707&lt;/isbn&gt;&lt;urls&gt;&lt;related-urls&gt;&lt;url&gt;https://doi.org/10.1007/s10643-020-01022-y&lt;/url&gt;&lt;/related-urls&gt;&lt;/urls&gt;&lt;electronic-resource-num&gt;10.1007/s10643-020-01022-y&lt;/electronic-resource-num&gt;&lt;/record&gt;&lt;/Cite&gt;&lt;/EndNote&gt;</w:instrText>
      </w:r>
      <w:r w:rsidR="00934D7B">
        <w:fldChar w:fldCharType="separate"/>
      </w:r>
      <w:r w:rsidR="00934D7B">
        <w:rPr>
          <w:noProof/>
        </w:rPr>
        <w:t>Thomas et al. (2020)</w:t>
      </w:r>
      <w:r w:rsidR="00934D7B">
        <w:fldChar w:fldCharType="end"/>
      </w:r>
      <w:r w:rsidR="009777FE">
        <w:t xml:space="preserve"> evaluated the impac</w:t>
      </w:r>
      <w:r w:rsidR="00934D7B">
        <w:t>t of a 30-session</w:t>
      </w:r>
      <w:r w:rsidR="009777FE">
        <w:t xml:space="preserve"> inte</w:t>
      </w:r>
      <w:r w:rsidR="00934D7B">
        <w:t xml:space="preserve">ractive reading intervention on the </w:t>
      </w:r>
      <w:r w:rsidR="009777FE">
        <w:t xml:space="preserve">emergent literacy </w:t>
      </w:r>
      <w:r w:rsidR="00934D7B">
        <w:t>skills of 285 children attending Belgian kindergartens, many of whom were from low socioeconomic and language-minority backgrounds</w:t>
      </w:r>
      <w:r w:rsidR="009777FE">
        <w:t xml:space="preserve">. </w:t>
      </w:r>
      <w:r w:rsidR="004B614F">
        <w:t>Post-intervention, c</w:t>
      </w:r>
      <w:r w:rsidR="00934D7B">
        <w:t>hildren in the</w:t>
      </w:r>
      <w:r w:rsidR="009777FE">
        <w:t xml:space="preserve"> </w:t>
      </w:r>
      <w:r w:rsidR="00934D7B">
        <w:t>intervention</w:t>
      </w:r>
      <w:r w:rsidR="009777FE">
        <w:t xml:space="preserve"> </w:t>
      </w:r>
      <w:r w:rsidR="00934D7B">
        <w:t>condition</w:t>
      </w:r>
      <w:r w:rsidR="009777FE">
        <w:t xml:space="preserve"> (11 classes) scored significantly higher on vocabulary, morphosyntax, print awareness, letter knowledge, and phonological awareness measures than t</w:t>
      </w:r>
      <w:r w:rsidR="00934D7B">
        <w:t>hose in the control condition</w:t>
      </w:r>
      <w:r w:rsidR="009777FE">
        <w:t xml:space="preserve"> (8 classes).</w:t>
      </w:r>
      <w:r w:rsidR="004B614F">
        <w:t xml:space="preserve"> </w:t>
      </w:r>
      <w:r w:rsidR="00A86F16">
        <w:t xml:space="preserve">In contrast, </w:t>
      </w:r>
      <w:r w:rsidR="00A86F16">
        <w:fldChar w:fldCharType="begin"/>
      </w:r>
      <w:r w:rsidR="00A86F16">
        <w:instrText xml:space="preserve"> ADDIN EN.CITE &lt;EndNote&gt;&lt;Cite AuthorYear="1"&gt;&lt;Author&gt;Piasta&lt;/Author&gt;&lt;Year&gt;2020&lt;/Year&gt;&lt;RecNum&gt;5389&lt;/RecNum&gt;&lt;DisplayText&gt;Piasta et al. (2020)&lt;/DisplayText&gt;&lt;record&gt;&lt;rec-number&gt;5389&lt;/rec-number&gt;&lt;foreign-keys&gt;&lt;key app="EN" db-id="99d9evse6ffp07eesfqptv2lparspxf0d952" timestamp="1628526604"&gt;5389&lt;/key&gt;&lt;/foreign-keys&gt;&lt;ref-type name="Journal Article"&gt;17&lt;/ref-type&gt;&lt;contributors&gt;&lt;authors&gt;&lt;author&gt;Piasta, Shayne B.&lt;/author&gt;&lt;author&gt;Sawyer, Brook&lt;/author&gt;&lt;author&gt;Justice, Laura M.&lt;/author&gt;&lt;author&gt;O&amp;apos;Connell, Ann A.&lt;/author&gt;&lt;author&gt;Jiang, Hui&lt;/author&gt;&lt;author&gt;Dogucu, Mine&lt;/author&gt;&lt;author&gt;Khan, Kiren S.&lt;/author&gt;&lt;/authors&gt;&lt;/contributors&gt;&lt;titles&gt;&lt;title&gt;Effects of Read It Again! In Early Childhood Special Education Classrooms as Compared to Regular Shared Book Reading&lt;/title&gt;&lt;secondary-title&gt;Journal of Early Intervention&lt;/secondary-title&gt;&lt;/titles&gt;&lt;periodical&gt;&lt;full-title&gt;Journal of Early Intervention&lt;/full-title&gt;&lt;/periodical&gt;&lt;pages&gt;224-243&lt;/pages&gt;&lt;volume&gt;42&lt;/volume&gt;&lt;number&gt;3&lt;/number&gt;&lt;keywords&gt;&lt;keyword&gt;Reading Programs&lt;/keyword&gt;&lt;keyword&gt;Reading Strategies&lt;/keyword&gt;&lt;keyword&gt;Reading Instruction&lt;/keyword&gt;&lt;keyword&gt;Books&lt;/keyword&gt;&lt;keyword&gt;Program Effectiveness&lt;/keyword&gt;&lt;keyword&gt;Direct Instruction&lt;/keyword&gt;&lt;keyword&gt;Phonological Awareness&lt;/keyword&gt;&lt;keyword&gt;Vocabulary Development&lt;/keyword&gt;&lt;keyword&gt;Language Skills&lt;/keyword&gt;&lt;keyword&gt;Literacy&lt;/keyword&gt;&lt;keyword&gt;Special Education&lt;/keyword&gt;&lt;keyword&gt;Students with Disabilities&lt;/keyword&gt;&lt;keyword&gt;Preschool Children&lt;/keyword&gt;&lt;/keywords&gt;&lt;dates&gt;&lt;year&gt;2020&lt;/year&gt;&lt;pub-dates&gt;&lt;date&gt;09/01/&lt;/date&gt;&lt;/pub-dates&gt;&lt;/dates&gt;&lt;publisher&gt;Journal of Early Intervention&lt;/publisher&gt;&lt;isbn&gt;1053-8151&lt;/isbn&gt;&lt;accession-num&gt;EJ1260922&lt;/accession-num&gt;&lt;urls&gt;&lt;related-urls&gt;&lt;url&gt;http://proxy.ohiolink.edu:9099/login?url=http://search.ebscohost.com/login.aspx?direct=true&amp;amp;db=eric&amp;amp;AN=EJ1260922&amp;amp;site=ehost-live&lt;/url&gt;&lt;url&gt;http://dx.doi.org/10.1177/1053815119883410&lt;/url&gt;&lt;/related-urls&gt;&lt;/urls&gt;&lt;remote-database-name&gt;ERIC&lt;/remote-database-name&gt;&lt;remote-database-provider&gt;EBSCOhost&lt;/remote-database-provider&gt;&lt;/record&gt;&lt;/Cite&gt;&lt;/EndNote&gt;</w:instrText>
      </w:r>
      <w:r w:rsidR="00A86F16">
        <w:fldChar w:fldCharType="separate"/>
      </w:r>
      <w:r w:rsidR="00A86F16">
        <w:rPr>
          <w:noProof/>
        </w:rPr>
        <w:t>Piasta et al. (2020)</w:t>
      </w:r>
      <w:r w:rsidR="00A86F16">
        <w:fldChar w:fldCharType="end"/>
      </w:r>
      <w:r w:rsidR="00A86F16">
        <w:t xml:space="preserve"> did not find positive impacts of another shared reading intervention, Read It Again!</w:t>
      </w:r>
      <w:r w:rsidR="004B614F">
        <w:t>, on language and literacy skills relative to a control condition in which teachers read the same books without the intervention lessons. This study was conducted with 726 children enrolled</w:t>
      </w:r>
      <w:r w:rsidR="00A86F16">
        <w:t xml:space="preserve"> in 109 U.S. early childhood special education classrooms. </w:t>
      </w:r>
      <w:r w:rsidR="003215A0">
        <w:t xml:space="preserve">As a final, and notable, example, </w:t>
      </w:r>
      <w:r w:rsidR="00066609" w:rsidRPr="00860CAF">
        <w:fldChar w:fldCharType="begin">
          <w:fldData xml:space="preserve">PEVuZE5vdGU+PENpdGUgQXV0aG9yWWVhcj0iMSI+PEF1dGhvcj5Gcmlja2U8L0F1dGhvcj48WWVh
cj4yMDEzPC9ZZWFyPjxSZWNOdW0+MzkyOTwvUmVjTnVtPjxEaXNwbGF5VGV4dD5Gcmlja2UgZXQg
YWwuICgyMDEzKTwvRGlzcGxheVRleHQ+PHJlY29yZD48cmVjLW51bWJlcj4zOTI5PC9yZWMtbnVt
YmVyPjxmb3JlaWduLWtleXM+PGtleSBhcHA9IkVOIiBkYi1pZD0iOTlkOWV2c2U2ZmZwMDdlZXNm
cXB0djJscGFyc3B4ZjBkOTUyIiB0aW1lc3RhbXA9IjE0NTA3MTg1ODYiPjM5Mjk8L2tleT48L2Zv
cmVpZ24ta2V5cz48cmVmLXR5cGUgbmFtZT0iSm91cm5hbCBBcnRpY2xlIj4xNzwvcmVmLXR5cGU+
PGNvbnRyaWJ1dG9ycz48YXV0aG9ycz48YXV0aG9yPkZyaWNrZSwgU2lsa2U8L2F1dGhvcj48YXV0
aG9yPkJvd3llci1DcmFuZSwgQ2xhdWRpbmU8L2F1dGhvcj48YXV0aG9yPkhhbGV5LCBBbGx5c29u
IEouPC9hdXRob3I+PGF1dGhvcj5IdWxtZSwgQ2hhcmxlczwvYXV0aG9yPjxhdXRob3I+U25vd2xp
bmcsIE1hcmdhcmV0IEouPC9hdXRob3I+PC9hdXRob3JzPjwvY29udHJpYnV0b3JzPjx0aXRsZXM+
PHRpdGxlPkVmZmljYWN5IG9mIGxhbmd1YWdlIGludGVydmVudGlvbiBpbiB0aGUgZWFybHkgeWVh
cnM8L3RpdGxlPjxzZWNvbmRhcnktdGl0bGU+Sm91cm5hbCBvZiBDaGlsZCBQc3ljaG9sb2d5ICZh
bXA7IFBzeWNoaWF0cnk8L3NlY29uZGFyeS10aXRsZT48L3RpdGxlcz48cGVyaW9kaWNhbD48ZnVs
bC10aXRsZT5Kb3VybmFsIG9mIENoaWxkIFBzeWNob2xvZ3kgJmFtcDsgUHN5Y2hpYXRyeTwvZnVs
bC10aXRsZT48L3BlcmlvZGljYWw+PHBhZ2VzPjI4MC0yOTA8L3BhZ2VzPjx2b2x1bWU+NTQ8L3Zv
bHVtZT48bnVtYmVyPjM8L251bWJlcj48a2V5d29yZHM+PGtleXdvcmQ+UkVBRElORyBkaXNhYmls
aXR5PC9rZXl3b3JkPjxrZXl3b3JkPlBSRVZFTlRJT048L2tleXdvcmQ+PGtleXdvcmQ+QUNISUVW
RU1FTlQgdGVzdHM8L2tleXdvcmQ+PGtleXdvcmQ+Q0hJLXNxdWFyZWQgdGVzdDwva2V5d29yZD48
a2V5d29yZD5DT05GSURFTkNFIGludGVydmFsczwva2V5d29yZD48a2V5d29yZD5DT1JSRUxBVElP
TiAoU3RhdGlzdGljcyk8L2tleXdvcmQ+PGtleXdvcmQ+RURVQ0FUSU9OIC0tIFBoaWxvc29waHk8
L2tleXdvcmQ+PGtleXdvcmQ+RVBJREVNSU9MT0dZPC9rZXl3b3JkPjxrZXl3b3JkPkNPTVBBUkFU
SVZFIGdyYW1tYXI8L2tleXdvcmQ+PGtleXdvcmQ+TEFOR1VBR0UgYWNxdWlzaXRpb248L2tleXdv
cmQ+PGtleXdvcmQ+TEFOR1VBR0UgZGlzb3JkZXJzPC9rZXl3b3JkPjxrZXl3b3JkPkxJU1RFTklO
Rzwva2V5d29yZD48a2V5d29yZD5MSVRFUkFDWTwva2V5d29yZD48a2V5d29yZD5QUkVTQ0hPT0xT
PC9rZXl3b3JkPjxrZXl3b3JkPlJFU0VBUkNIIC0tIEZpbmFuY2U8L2tleXdvcmQ+PGtleXdvcmQ+
U1RPUllURUxMSU5HPC9rZXl3b3JkPjxrZXl3b3JkPlZPQ0FCVUxBUlk8L2tleXdvcmQ+PGtleXdv
cmQ+REFUQSBhbmFseXNpczwva2V5d29yZD48a2V5d29yZD5FQVJMWSBpbnRlcnZlbnRpb24gKEVk
dWNhdGlvbik8L2tleXdvcmQ+PGtleXdvcmQ+UEhPTk9MT0dJQ0FMIGF3YXJlbmVzczwva2V5d29y
ZD48a2V5d29yZD5TVFJVQ1RVUkFMIGVxdWF0aW9uIG1vZGVsaW5nPC9rZXl3b3JkPjxrZXl3b3Jk
PlJBTkRPTUlaRUQgY29udHJvbGxlZCB0cmlhbHM8L2tleXdvcmQ+PGtleXdvcmQ+SFVNQU4gc2Vy
dmljZXMgcHJvZ3JhbXM8L2tleXdvcmQ+PGtleXdvcmQ+RURVQ0FUSU9OQUwgb3V0Y29tZXM8L2tl
eXdvcmQ+PGtleXdvcmQ+SU5URVItb2JzZXJ2ZXIgcmVsaWFiaWxpdHk8L2tleXdvcmQ+PGtleXdv
cmQ+UkVTRUFSQ0ggc3ViamVjdHMgKFBlcnNvbnMpPC9rZXl3b3JkPjxrZXl3b3JkPlBBVElFTlQg
c2VsZWN0aW9uPC9rZXl3b3JkPjxrZXl3b3JkPkRBVEEgYW5hbHlzaXMgLS0gU29mdHdhcmU8L2tl
eXdvcmQ+PGtleXdvcmQ+REVTQ1JJUFRJVkUgc3RhdGlzdGljczwva2V5d29yZD48a2V5d29yZD5T
WU1QVE9NUzwva2V5d29yZD48a2V5d29yZD5DSElMRFJFTjwva2V5d29yZD48a2V5d29yZD5HUkVB
VCBCcml0YWluPC9rZXl3b3JkPjxrZXl3b3JkPmVkdWNhdGlvbjwva2V5d29yZD48a2V5d29yZD5J
bnRlcnZlbnRpb248L2tleXdvcmQ+PGtleXdvcmQ+bGFuZ3VhZ2U8L2tleXdvcmQ+PGtleXdvcmQ+
bWVkaWF0aW9uPC9rZXl3b3JkPjxrZXl3b3JkPnJlYWRpbmc8L2tleXdvcmQ+PC9rZXl3b3Jkcz48
ZGF0ZXM+PHllYXI+MjAxMzwveWVhcj48L2RhdGVzPjxwdWJsaXNoZXI+V2lsZXktQmxhY2t3ZWxs
PC9wdWJsaXNoZXI+PGlzYm4+MDAyMTk2MzA8L2lzYm4+PGFjY2Vzc2lvbi1udW0+ODU0MDAzNzk8
L2FjY2Vzc2lvbi1udW0+PHVybHM+PHJlbGF0ZWQtdXJscz48dXJsPmh0dHA6Ly9wcm94eS5saWIu
b2hpby1zdGF0ZS5lZHUvbG9naW4/dXJsPWh0dHA6Ly9zZWFyY2guZWJzY29ob3N0LmNvbS9sb2dp
bi5hc3B4P2RpcmVjdD10cnVlJmFtcDtkYj1hOWgmYW1wO0FOPTg1NDAwMzc5JmFtcDtzaXRlPWVo
b3N0LWxpdmU8L3VybD48L3JlbGF0ZWQtdXJscz48L3VybHM+PGVsZWN0cm9uaWMtcmVzb3VyY2Ut
bnVtPjEwLjExMTEvamNwcC4xMjAxMDwvZWxlY3Ryb25pYy1yZXNvdXJjZS1udW0+PHJlbW90ZS1k
YXRhYmFzZS1uYW1lPmE5aDwvcmVtb3RlLWRhdGFiYXNlLW5hbWU+PHJlbW90ZS1kYXRhYmFzZS1w
cm92aWRlcj5FQlNDT2hvc3Q8L3JlbW90ZS1kYXRhYmFzZS1wcm92aWRlcj48L3JlY29yZD48L0Np
dGU+PC9FbmROb3RlPgB=
</w:fldData>
        </w:fldChar>
      </w:r>
      <w:r w:rsidR="007E7127" w:rsidRPr="00860CAF">
        <w:instrText xml:space="preserve"> ADDIN EN.CITE </w:instrText>
      </w:r>
      <w:r w:rsidR="007E7127" w:rsidRPr="00860CAF">
        <w:fldChar w:fldCharType="begin">
          <w:fldData xml:space="preserve">PEVuZE5vdGU+PENpdGUgQXV0aG9yWWVhcj0iMSI+PEF1dGhvcj5Gcmlja2U8L0F1dGhvcj48WWVh
cj4yMDEzPC9ZZWFyPjxSZWNOdW0+MzkyOTwvUmVjTnVtPjxEaXNwbGF5VGV4dD5Gcmlja2UgZXQg
YWwuICgyMDEzKTwvRGlzcGxheVRleHQ+PHJlY29yZD48cmVjLW51bWJlcj4zOTI5PC9yZWMtbnVt
YmVyPjxmb3JlaWduLWtleXM+PGtleSBhcHA9IkVOIiBkYi1pZD0iOTlkOWV2c2U2ZmZwMDdlZXNm
cXB0djJscGFyc3B4ZjBkOTUyIiB0aW1lc3RhbXA9IjE0NTA3MTg1ODYiPjM5Mjk8L2tleT48L2Zv
cmVpZ24ta2V5cz48cmVmLXR5cGUgbmFtZT0iSm91cm5hbCBBcnRpY2xlIj4xNzwvcmVmLXR5cGU+
PGNvbnRyaWJ1dG9ycz48YXV0aG9ycz48YXV0aG9yPkZyaWNrZSwgU2lsa2U8L2F1dGhvcj48YXV0
aG9yPkJvd3llci1DcmFuZSwgQ2xhdWRpbmU8L2F1dGhvcj48YXV0aG9yPkhhbGV5LCBBbGx5c29u
IEouPC9hdXRob3I+PGF1dGhvcj5IdWxtZSwgQ2hhcmxlczwvYXV0aG9yPjxhdXRob3I+U25vd2xp
bmcsIE1hcmdhcmV0IEouPC9hdXRob3I+PC9hdXRob3JzPjwvY29udHJpYnV0b3JzPjx0aXRsZXM+
PHRpdGxlPkVmZmljYWN5IG9mIGxhbmd1YWdlIGludGVydmVudGlvbiBpbiB0aGUgZWFybHkgeWVh
cnM8L3RpdGxlPjxzZWNvbmRhcnktdGl0bGU+Sm91cm5hbCBvZiBDaGlsZCBQc3ljaG9sb2d5ICZh
bXA7IFBzeWNoaWF0cnk8L3NlY29uZGFyeS10aXRsZT48L3RpdGxlcz48cGVyaW9kaWNhbD48ZnVs
bC10aXRsZT5Kb3VybmFsIG9mIENoaWxkIFBzeWNob2xvZ3kgJmFtcDsgUHN5Y2hpYXRyeTwvZnVs
bC10aXRsZT48L3BlcmlvZGljYWw+PHBhZ2VzPjI4MC0yOTA8L3BhZ2VzPjx2b2x1bWU+NTQ8L3Zv
bHVtZT48bnVtYmVyPjM8L251bWJlcj48a2V5d29yZHM+PGtleXdvcmQ+UkVBRElORyBkaXNhYmls
aXR5PC9rZXl3b3JkPjxrZXl3b3JkPlBSRVZFTlRJT048L2tleXdvcmQ+PGtleXdvcmQ+QUNISUVW
RU1FTlQgdGVzdHM8L2tleXdvcmQ+PGtleXdvcmQ+Q0hJLXNxdWFyZWQgdGVzdDwva2V5d29yZD48
a2V5d29yZD5DT05GSURFTkNFIGludGVydmFsczwva2V5d29yZD48a2V5d29yZD5DT1JSRUxBVElP
TiAoU3RhdGlzdGljcyk8L2tleXdvcmQ+PGtleXdvcmQ+RURVQ0FUSU9OIC0tIFBoaWxvc29waHk8
L2tleXdvcmQ+PGtleXdvcmQ+RVBJREVNSU9MT0dZPC9rZXl3b3JkPjxrZXl3b3JkPkNPTVBBUkFU
SVZFIGdyYW1tYXI8L2tleXdvcmQ+PGtleXdvcmQ+TEFOR1VBR0UgYWNxdWlzaXRpb248L2tleXdv
cmQ+PGtleXdvcmQ+TEFOR1VBR0UgZGlzb3JkZXJzPC9rZXl3b3JkPjxrZXl3b3JkPkxJU1RFTklO
Rzwva2V5d29yZD48a2V5d29yZD5MSVRFUkFDWTwva2V5d29yZD48a2V5d29yZD5QUkVTQ0hPT0xT
PC9rZXl3b3JkPjxrZXl3b3JkPlJFU0VBUkNIIC0tIEZpbmFuY2U8L2tleXdvcmQ+PGtleXdvcmQ+
U1RPUllURUxMSU5HPC9rZXl3b3JkPjxrZXl3b3JkPlZPQ0FCVUxBUlk8L2tleXdvcmQ+PGtleXdv
cmQ+REFUQSBhbmFseXNpczwva2V5d29yZD48a2V5d29yZD5FQVJMWSBpbnRlcnZlbnRpb24gKEVk
dWNhdGlvbik8L2tleXdvcmQ+PGtleXdvcmQ+UEhPTk9MT0dJQ0FMIGF3YXJlbmVzczwva2V5d29y
ZD48a2V5d29yZD5TVFJVQ1RVUkFMIGVxdWF0aW9uIG1vZGVsaW5nPC9rZXl3b3JkPjxrZXl3b3Jk
PlJBTkRPTUlaRUQgY29udHJvbGxlZCB0cmlhbHM8L2tleXdvcmQ+PGtleXdvcmQ+SFVNQU4gc2Vy
dmljZXMgcHJvZ3JhbXM8L2tleXdvcmQ+PGtleXdvcmQ+RURVQ0FUSU9OQUwgb3V0Y29tZXM8L2tl
eXdvcmQ+PGtleXdvcmQ+SU5URVItb2JzZXJ2ZXIgcmVsaWFiaWxpdHk8L2tleXdvcmQ+PGtleXdv
cmQ+UkVTRUFSQ0ggc3ViamVjdHMgKFBlcnNvbnMpPC9rZXl3b3JkPjxrZXl3b3JkPlBBVElFTlQg
c2VsZWN0aW9uPC9rZXl3b3JkPjxrZXl3b3JkPkRBVEEgYW5hbHlzaXMgLS0gU29mdHdhcmU8L2tl
eXdvcmQ+PGtleXdvcmQ+REVTQ1JJUFRJVkUgc3RhdGlzdGljczwva2V5d29yZD48a2V5d29yZD5T
WU1QVE9NUzwva2V5d29yZD48a2V5d29yZD5DSElMRFJFTjwva2V5d29yZD48a2V5d29yZD5HUkVB
VCBCcml0YWluPC9rZXl3b3JkPjxrZXl3b3JkPmVkdWNhdGlvbjwva2V5d29yZD48a2V5d29yZD5J
bnRlcnZlbnRpb248L2tleXdvcmQ+PGtleXdvcmQ+bGFuZ3VhZ2U8L2tleXdvcmQ+PGtleXdvcmQ+
bWVkaWF0aW9uPC9rZXl3b3JkPjxrZXl3b3JkPnJlYWRpbmc8L2tleXdvcmQ+PC9rZXl3b3Jkcz48
ZGF0ZXM+PHllYXI+MjAxMzwveWVhcj48L2RhdGVzPjxwdWJsaXNoZXI+V2lsZXktQmxhY2t3ZWxs
PC9wdWJsaXNoZXI+PGlzYm4+MDAyMTk2MzA8L2lzYm4+PGFjY2Vzc2lvbi1udW0+ODU0MDAzNzk8
L2FjY2Vzc2lvbi1udW0+PHVybHM+PHJlbGF0ZWQtdXJscz48dXJsPmh0dHA6Ly9wcm94eS5saWIu
b2hpby1zdGF0ZS5lZHUvbG9naW4/dXJsPWh0dHA6Ly9zZWFyY2guZWJzY29ob3N0LmNvbS9sb2dp
bi5hc3B4P2RpcmVjdD10cnVlJmFtcDtkYj1hOWgmYW1wO0FOPTg1NDAwMzc5JmFtcDtzaXRlPWVo
b3N0LWxpdmU8L3VybD48L3JlbGF0ZWQtdXJscz48L3VybHM+PGVsZWN0cm9uaWMtcmVzb3VyY2Ut
bnVtPjEwLjExMTEvamNwcC4xMjAxMDwvZWxlY3Ryb25pYy1yZXNvdXJjZS1udW0+PHJlbW90ZS1k
YXRhYmFzZS1uYW1lPmE5aDwvcmVtb3RlLWRhdGFiYXNlLW5hbWU+PHJlbW90ZS1kYXRhYmFzZS1w
cm92aWRlcj5FQlNDT2hvc3Q8L3JlbW90ZS1kYXRhYmFzZS1wcm92aWRlcj48L3JlY29yZD48L0Np
dGU+PC9FbmROb3RlPgB=
</w:fldData>
        </w:fldChar>
      </w:r>
      <w:r w:rsidR="007E7127" w:rsidRPr="00860CAF">
        <w:instrText xml:space="preserve"> ADDIN EN.CITE.DATA </w:instrText>
      </w:r>
      <w:r w:rsidR="007E7127" w:rsidRPr="00860CAF">
        <w:fldChar w:fldCharType="end"/>
      </w:r>
      <w:r w:rsidR="00066609" w:rsidRPr="00860CAF">
        <w:fldChar w:fldCharType="separate"/>
      </w:r>
      <w:r w:rsidR="007E7127" w:rsidRPr="00860CAF">
        <w:rPr>
          <w:noProof/>
        </w:rPr>
        <w:t>Fricke et al. (2013)</w:t>
      </w:r>
      <w:r w:rsidR="00066609" w:rsidRPr="00860CAF">
        <w:fldChar w:fldCharType="end"/>
      </w:r>
      <w:r w:rsidR="003215A0">
        <w:t xml:space="preserve"> studied an intervention focused exclusively on oral language. They </w:t>
      </w:r>
      <w:r w:rsidR="00066609" w:rsidRPr="00860CAF">
        <w:t>randomly assigned</w:t>
      </w:r>
      <w:r w:rsidR="001C38CB" w:rsidRPr="00860CAF">
        <w:t xml:space="preserve"> 180 children </w:t>
      </w:r>
      <w:r w:rsidR="0093712C" w:rsidRPr="00860CAF">
        <w:t xml:space="preserve">from 15 UK nursery schools to </w:t>
      </w:r>
      <w:r w:rsidR="001C38CB" w:rsidRPr="00860CAF">
        <w:t xml:space="preserve">a 30-week language intervention </w:t>
      </w:r>
      <w:r w:rsidR="00370D2E" w:rsidRPr="00860CAF">
        <w:t xml:space="preserve">delivered by teaching staff </w:t>
      </w:r>
      <w:r w:rsidR="001230C6">
        <w:t>or</w:t>
      </w:r>
      <w:r w:rsidR="001C38CB" w:rsidRPr="00860CAF">
        <w:t xml:space="preserve"> a </w:t>
      </w:r>
      <w:r w:rsidR="00066609" w:rsidRPr="00860CAF">
        <w:t>waitlist</w:t>
      </w:r>
      <w:r w:rsidR="003215A0">
        <w:t>ed</w:t>
      </w:r>
      <w:r w:rsidR="00066609" w:rsidRPr="00860CAF">
        <w:t xml:space="preserve"> control</w:t>
      </w:r>
      <w:r w:rsidR="001C38CB" w:rsidRPr="00860CAF">
        <w:t xml:space="preserve"> </w:t>
      </w:r>
      <w:r w:rsidR="009A57F6">
        <w:t>condition</w:t>
      </w:r>
      <w:r w:rsidR="001C38CB" w:rsidRPr="00860CAF">
        <w:t xml:space="preserve">. </w:t>
      </w:r>
      <w:r w:rsidR="00370D2E" w:rsidRPr="00860CAF">
        <w:t>Intervention focused on vocabulary, narrative, active listening, and confident s</w:t>
      </w:r>
      <w:r w:rsidR="00974D2B" w:rsidRPr="00860CAF">
        <w:t xml:space="preserve">peaking. </w:t>
      </w:r>
      <w:r w:rsidR="003215A0">
        <w:t>Children in the</w:t>
      </w:r>
      <w:r w:rsidR="003215A0" w:rsidRPr="00860CAF">
        <w:t xml:space="preserve"> </w:t>
      </w:r>
      <w:r w:rsidR="00974D2B" w:rsidRPr="00860CAF">
        <w:t xml:space="preserve">intervention </w:t>
      </w:r>
      <w:r w:rsidR="009A57F6">
        <w:t>condition</w:t>
      </w:r>
      <w:r w:rsidR="00370D2E" w:rsidRPr="00860CAF">
        <w:t xml:space="preserve"> scored significantly higher than </w:t>
      </w:r>
      <w:r w:rsidR="003215A0">
        <w:t xml:space="preserve">those in </w:t>
      </w:r>
      <w:r w:rsidR="18D9E7E0" w:rsidRPr="00860CAF">
        <w:t xml:space="preserve">the </w:t>
      </w:r>
      <w:r w:rsidR="00370D2E" w:rsidRPr="00860CAF">
        <w:t xml:space="preserve">control </w:t>
      </w:r>
      <w:r w:rsidR="009A57F6">
        <w:t>condition</w:t>
      </w:r>
      <w:r w:rsidR="0D8C2470" w:rsidRPr="00860CAF">
        <w:t xml:space="preserve"> </w:t>
      </w:r>
      <w:r w:rsidR="00370D2E" w:rsidRPr="00860CAF">
        <w:t>on oral language and spoken narrative measures at the end of intervention and 6 months</w:t>
      </w:r>
      <w:r w:rsidR="00066609" w:rsidRPr="00860CAF">
        <w:t xml:space="preserve"> later</w:t>
      </w:r>
      <w:r w:rsidR="001230C6">
        <w:t xml:space="preserve">, when they also scored </w:t>
      </w:r>
      <w:r w:rsidR="00335F7A" w:rsidRPr="00860CAF">
        <w:t xml:space="preserve">significantly higher on a </w:t>
      </w:r>
      <w:r w:rsidR="00370D2E" w:rsidRPr="00860CAF">
        <w:t>reading comprehe</w:t>
      </w:r>
      <w:r w:rsidR="00335F7A" w:rsidRPr="00860CAF">
        <w:t xml:space="preserve">nsion </w:t>
      </w:r>
      <w:r w:rsidR="003215A0">
        <w:t>outcome</w:t>
      </w:r>
      <w:r w:rsidR="00370D2E" w:rsidRPr="00860CAF">
        <w:t>.</w:t>
      </w:r>
    </w:p>
    <w:p w14:paraId="2571DBE0" w14:textId="0ADB2ED1" w:rsidR="002874E0" w:rsidRPr="00860CAF" w:rsidRDefault="0093712C" w:rsidP="009A57F6">
      <w:pPr>
        <w:widowControl w:val="0"/>
        <w:spacing w:line="480" w:lineRule="auto"/>
        <w:ind w:firstLine="720"/>
      </w:pPr>
      <w:r w:rsidRPr="00860CAF">
        <w:t>In addition to</w:t>
      </w:r>
      <w:r w:rsidR="009777FE">
        <w:t xml:space="preserve"> these</w:t>
      </w:r>
      <w:r w:rsidRPr="00860CAF">
        <w:t xml:space="preserve"> studies of direct intervention, there is evidence t</w:t>
      </w:r>
      <w:r w:rsidR="001C7748" w:rsidRPr="00860CAF">
        <w:t xml:space="preserve">hat specific features </w:t>
      </w:r>
      <w:r w:rsidR="001C7748" w:rsidRPr="00860CAF">
        <w:lastRenderedPageBreak/>
        <w:t xml:space="preserve">of </w:t>
      </w:r>
      <w:r w:rsidR="001C566D" w:rsidRPr="00860CAF">
        <w:t xml:space="preserve">classroom environments, such as </w:t>
      </w:r>
      <w:r w:rsidR="001C7748" w:rsidRPr="00860CAF">
        <w:t>teacher-talk</w:t>
      </w:r>
      <w:r w:rsidR="001C566D" w:rsidRPr="00860CAF">
        <w:t>,</w:t>
      </w:r>
      <w:r w:rsidR="001C7748" w:rsidRPr="00860CAF">
        <w:t xml:space="preserve"> are related to </w:t>
      </w:r>
      <w:r w:rsidRPr="00860CAF">
        <w:t>concurrent</w:t>
      </w:r>
      <w:r w:rsidR="00861947" w:rsidRPr="00860CAF">
        <w:t xml:space="preserve"> and longitudinal</w:t>
      </w:r>
      <w:r w:rsidRPr="00860CAF">
        <w:t xml:space="preserve"> </w:t>
      </w:r>
      <w:r w:rsidR="00134FEC" w:rsidRPr="00860CAF">
        <w:t>language</w:t>
      </w:r>
      <w:r w:rsidR="001C566D" w:rsidRPr="00860CAF">
        <w:t xml:space="preserve"> </w:t>
      </w:r>
      <w:r w:rsidR="00861947" w:rsidRPr="00860CAF">
        <w:t xml:space="preserve">and </w:t>
      </w:r>
      <w:r w:rsidR="001C7748" w:rsidRPr="00860CAF">
        <w:t>literacy outcomes</w:t>
      </w:r>
      <w:r w:rsidR="00F30DB4" w:rsidRPr="00860CAF">
        <w:t xml:space="preserve"> </w:t>
      </w:r>
      <w:r w:rsidR="001C7748" w:rsidRPr="00860CAF">
        <w:fldChar w:fldCharType="begin"/>
      </w:r>
      <w:r w:rsidR="00E30959" w:rsidRPr="00860CAF">
        <w:instrText xml:space="preserve"> ADDIN EN.CITE &lt;EndNote&gt;&lt;Cite&gt;&lt;Author&gt;Dickinson&lt;/Author&gt;&lt;Year&gt;2011&lt;/Year&gt;&lt;RecNum&gt;2912&lt;/RecNum&gt;&lt;DisplayText&gt;(Dickinson, 2011; Dickinson &amp;amp; Porche, 2011)&lt;/DisplayText&gt;&lt;record&gt;&lt;rec-number&gt;2912&lt;/rec-number&gt;&lt;foreign-keys&gt;&lt;key app="EN" db-id="99d9evse6ffp07eesfqptv2lparspxf0d952" timestamp="0"&gt;2912&lt;/key&gt;&lt;/foreign-keys&gt;&lt;ref-type name="Journal Article"&gt;17&lt;/ref-type&gt;&lt;contributors&gt;&lt;authors&gt;&lt;author&gt;Dickinson, David K.&lt;/author&gt;&lt;author&gt;Porche, Michelle V.&lt;/author&gt;&lt;/authors&gt;&lt;/contributors&gt;&lt;titles&gt;&lt;title&gt;Relation Between Language Experiences in Preschool Classrooms and Children’s Kindergarten and Fourth-Grade Language and Reading Abilities&lt;/title&gt;&lt;secondary-title&gt;Child Development&lt;/secondary-title&gt;&lt;/titles&gt;&lt;periodical&gt;&lt;full-title&gt;Child Development&lt;/full-title&gt;&lt;/periodical&gt;&lt;pages&gt;870-886&lt;/pages&gt;&lt;volume&gt;82&lt;/volume&gt;&lt;number&gt;3&lt;/number&gt;&lt;dates&gt;&lt;year&gt;2011&lt;/year&gt;&lt;/dates&gt;&lt;publisher&gt;Blackwell Publishing Ltd&lt;/publisher&gt;&lt;isbn&gt;1467-8624&lt;/isbn&gt;&lt;urls&gt;&lt;related-urls&gt;&lt;url&gt;http://dx.doi.org/10.1111/j.1467-8624.2011.01576.x&lt;/url&gt;&lt;/related-urls&gt;&lt;/urls&gt;&lt;electronic-resource-num&gt;10.1111/j.1467-8624.2011.01576.x&lt;/electronic-resource-num&gt;&lt;/record&gt;&lt;/Cite&gt;&lt;Cite&gt;&lt;Author&gt;Dickinson&lt;/Author&gt;&lt;Year&gt;2011&lt;/Year&gt;&lt;RecNum&gt;3861&lt;/RecNum&gt;&lt;record&gt;&lt;rec-number&gt;3861&lt;/rec-number&gt;&lt;foreign-keys&gt;&lt;key app="EN" db-id="99d9evse6ffp07eesfqptv2lparspxf0d952" timestamp="1445009394"&gt;3861&lt;/key&gt;&lt;/foreign-keys&gt;&lt;ref-type name="Journal Article"&gt;17&lt;/ref-type&gt;&lt;contributors&gt;&lt;authors&gt;&lt;author&gt;Dickinson, David K.&lt;/author&gt;&lt;/authors&gt;&lt;/contributors&gt;&lt;titles&gt;&lt;title&gt;Teachers’ Language Practices and Academic Outcomes of Preschool Children&lt;/title&gt;&lt;secondary-title&gt;Science&lt;/secondary-title&gt;&lt;/titles&gt;&lt;periodical&gt;&lt;full-title&gt;Science&lt;/full-title&gt;&lt;/periodical&gt;&lt;pages&gt;964-967&lt;/pages&gt;&lt;volume&gt;333&lt;/volume&gt;&lt;number&gt;6045&lt;/number&gt;&lt;dates&gt;&lt;year&gt;2011&lt;/year&gt;&lt;/dates&gt;&lt;urls&gt;&lt;related-urls&gt;&lt;url&gt;http://www.sciencemag.org/content/333/6045/964.abstract&lt;/url&gt;&lt;/related-urls&gt;&lt;/urls&gt;&lt;electronic-resource-num&gt;10.1126/science.1204526&lt;/electronic-resource-num&gt;&lt;/record&gt;&lt;/Cite&gt;&lt;/EndNote&gt;</w:instrText>
      </w:r>
      <w:r w:rsidR="001C7748" w:rsidRPr="00860CAF">
        <w:fldChar w:fldCharType="separate"/>
      </w:r>
      <w:r w:rsidR="00E30959" w:rsidRPr="00860CAF">
        <w:rPr>
          <w:noProof/>
        </w:rPr>
        <w:t>(Dickinson, 2011; Dickinson &amp; Porche, 2011)</w:t>
      </w:r>
      <w:r w:rsidR="001C7748" w:rsidRPr="00860CAF">
        <w:fldChar w:fldCharType="end"/>
      </w:r>
      <w:r w:rsidR="001C7748" w:rsidRPr="00860CAF">
        <w:t xml:space="preserve">. </w:t>
      </w:r>
      <w:r w:rsidR="001C566D" w:rsidRPr="00860CAF">
        <w:t>High-quality programs include responsive teaching and classroom environments that offer a variety of learning opportunities</w:t>
      </w:r>
      <w:r w:rsidR="002B2C8E" w:rsidRPr="00860CAF">
        <w:t xml:space="preserve"> </w:t>
      </w:r>
      <w:r w:rsidR="002B2C8E" w:rsidRPr="00860CAF">
        <w:fldChar w:fldCharType="begin"/>
      </w:r>
      <w:r w:rsidR="002B2C8E" w:rsidRPr="00860CAF">
        <w:instrText xml:space="preserve"> ADDIN EN.CITE &lt;EndNote&gt;&lt;Cite&gt;&lt;Author&gt;Pianta&lt;/Author&gt;&lt;Year&gt;2002&lt;/Year&gt;&lt;RecNum&gt;1360&lt;/RecNum&gt;&lt;DisplayText&gt;(Pianta et al., 2002)&lt;/DisplayText&gt;&lt;record&gt;&lt;rec-number&gt;1360&lt;/rec-number&gt;&lt;foreign-keys&gt;&lt;key app="EN" db-id="99d9evse6ffp07eesfqptv2lparspxf0d952" timestamp="0"&gt;1360&lt;/key&gt;&lt;/foreign-keys&gt;&lt;ref-type name="Journal Article"&gt;17&lt;/ref-type&gt;&lt;contributors&gt;&lt;authors&gt;&lt;author&gt;Pianta, Robert C.&lt;/author&gt;&lt;author&gt;La Paro, Karen M.&lt;/author&gt;&lt;author&gt;Payne, Chris&lt;/author&gt;&lt;author&gt;Cox, Martha J.&lt;/author&gt;&lt;author&gt;Bradley, Robert&lt;/author&gt;&lt;/authors&gt;&lt;/contributors&gt;&lt;auth-address&gt;Pianta, Robert C. U Virginia, P.O. Box 0784, Charlottesville, VA, US, 22908-0784&lt;/auth-address&gt;&lt;titles&gt;&lt;title&gt;The relation of kindergarten classroom environment to teacher, family, and school characteristics and child outcomes&lt;/title&gt;&lt;secondary-title&gt;The Elementary School Journal&lt;/secondary-title&gt;&lt;/titles&gt;&lt;periodical&gt;&lt;full-title&gt;The Elementary School Journal&lt;/full-title&gt;&lt;/periodical&gt;&lt;pages&gt;225-238&lt;/pages&gt;&lt;volume&gt;102&lt;/volume&gt;&lt;number&gt;3&lt;/number&gt;&lt;keywords&gt;&lt;keyword&gt;Classroom Environment&lt;/keyword&gt;&lt;keyword&gt;Family&lt;/keyword&gt;&lt;keyword&gt;Kindergarten Students&lt;/keyword&gt;&lt;keyword&gt;Schools&lt;/keyword&gt;&lt;keyword&gt;Teacher Characteristics&lt;/keyword&gt;&lt;keyword&gt;kindergarten classroom environment&lt;/keyword&gt;&lt;keyword&gt;teacher characeristics&lt;/keyword&gt;&lt;keyword&gt;family&lt;/keyword&gt;&lt;keyword&gt;characteristics&lt;/keyword&gt;&lt;keyword&gt;school characteristics&lt;/keyword&gt;&lt;keyword&gt;child outcome&lt;/keyword&gt;&lt;keyword&gt;3500 Educational Psychology&lt;/keyword&gt;&lt;/keywords&gt;&lt;dates&gt;&lt;year&gt;2002&lt;/year&gt;&lt;pub-dates&gt;&lt;date&gt;Jan&lt;/date&gt;&lt;/pub-dates&gt;&lt;/dates&gt;&lt;accession-num&gt;2002-00626-003&lt;/accession-num&gt;&lt;label&gt;H&lt;/label&gt;&lt;urls&gt;&lt;/urls&gt;&lt;/record&gt;&lt;/Cite&gt;&lt;/EndNote&gt;</w:instrText>
      </w:r>
      <w:r w:rsidR="002B2C8E" w:rsidRPr="00860CAF">
        <w:fldChar w:fldCharType="separate"/>
      </w:r>
      <w:r w:rsidR="002B2C8E" w:rsidRPr="00860CAF">
        <w:rPr>
          <w:noProof/>
        </w:rPr>
        <w:t>(Pianta et al., 2002)</w:t>
      </w:r>
      <w:r w:rsidR="002B2C8E" w:rsidRPr="00860CAF">
        <w:fldChar w:fldCharType="end"/>
      </w:r>
      <w:r w:rsidR="00B33EBC" w:rsidRPr="00860CAF">
        <w:t xml:space="preserve">, </w:t>
      </w:r>
      <w:r w:rsidR="001C566D" w:rsidRPr="00860CAF">
        <w:t xml:space="preserve">implementation of </w:t>
      </w:r>
      <w:r w:rsidR="00B33EBC" w:rsidRPr="00860CAF">
        <w:t xml:space="preserve">empirically-based curricula </w:t>
      </w:r>
      <w:r w:rsidR="002B2C8E" w:rsidRPr="00860CAF">
        <w:fldChar w:fldCharType="begin"/>
      </w:r>
      <w:r w:rsidR="002B2C8E" w:rsidRPr="00860CAF">
        <w:instrText xml:space="preserve"> ADDIN EN.CITE &lt;EndNote&gt;&lt;Cite&gt;&lt;Author&gt;Jenkins&lt;/Author&gt;&lt;Year&gt;2018&lt;/Year&gt;&lt;RecNum&gt;4544&lt;/RecNum&gt;&lt;DisplayText&gt;(Jenkins et al., 2018)&lt;/DisplayText&gt;&lt;record&gt;&lt;rec-number&gt;4544&lt;/rec-number&gt;&lt;foreign-keys&gt;&lt;key app="EN" db-id="99d9evse6ffp07eesfqptv2lparspxf0d952" timestamp="1527699714"&gt;4544&lt;/key&gt;&lt;/foreign-keys&gt;&lt;ref-type name="Journal Article"&gt;17&lt;/ref-type&gt;&lt;contributors&gt;&lt;authors&gt;&lt;author&gt;Jenkins, Jade M.&lt;/author&gt;&lt;author&gt;Duncan, Greg J.&lt;/author&gt;&lt;author&gt;Auger, Anamarie&lt;/author&gt;&lt;author&gt;Bitler, Marianne&lt;/author&gt;&lt;author&gt;Domina, Thurston&lt;/author&gt;&lt;author&gt;Burchinal, Margaret&lt;/author&gt;&lt;/authors&gt;&lt;/contributors&gt;&lt;titles&gt;&lt;title&gt;Boosting School Readiness: Should Preschool Teachers Target Skills or the Whole Child?&lt;/title&gt;&lt;secondary-title&gt;Economics of Education Review&lt;/secondary-title&gt;&lt;/titles&gt;&lt;periodical&gt;&lt;full-title&gt;Economics of Education Review&lt;/full-title&gt;&lt;/periodical&gt;&lt;pages&gt;107-125&lt;/pages&gt;&lt;volume&gt;65&lt;/volume&gt;&lt;dates&gt;&lt;year&gt;2018&lt;/year&gt;&lt;pub-dates&gt;&lt;date&gt;2018/05/04/&lt;/date&gt;&lt;/pub-dates&gt;&lt;/dates&gt;&lt;isbn&gt;0272-7757&lt;/isbn&gt;&lt;urls&gt;&lt;related-urls&gt;&lt;url&gt;http://www.sciencedirect.com/science/article/pii/S0272775717302509&lt;/url&gt;&lt;/related-urls&gt;&lt;/urls&gt;&lt;electronic-resource-num&gt;10.1016/j.econedurev.2018.05.001&lt;/electronic-resource-num&gt;&lt;/record&gt;&lt;/Cite&gt;&lt;/EndNote&gt;</w:instrText>
      </w:r>
      <w:r w:rsidR="002B2C8E" w:rsidRPr="00860CAF">
        <w:fldChar w:fldCharType="separate"/>
      </w:r>
      <w:r w:rsidR="002B2C8E" w:rsidRPr="00860CAF">
        <w:rPr>
          <w:noProof/>
        </w:rPr>
        <w:t>(Jenkins et al., 2018)</w:t>
      </w:r>
      <w:r w:rsidR="002B2C8E" w:rsidRPr="00860CAF">
        <w:fldChar w:fldCharType="end"/>
      </w:r>
      <w:r w:rsidR="00B33EBC" w:rsidRPr="00860CAF">
        <w:t xml:space="preserve">, </w:t>
      </w:r>
      <w:r w:rsidR="001C566D" w:rsidRPr="00860CAF">
        <w:t>teaching that matches children’s developmental lev</w:t>
      </w:r>
      <w:r w:rsidR="00B33EBC" w:rsidRPr="00860CAF">
        <w:t>els, and effective professional development</w:t>
      </w:r>
      <w:r w:rsidR="00EA4CCF" w:rsidRPr="00860CAF">
        <w:t xml:space="preserve"> </w:t>
      </w:r>
      <w:r w:rsidR="001C566D" w:rsidRPr="00860CAF">
        <w:t xml:space="preserve">aligned to desired child outcomes </w:t>
      </w:r>
      <w:r w:rsidR="00E30959" w:rsidRPr="00860CAF">
        <w:fldChar w:fldCharType="begin"/>
      </w:r>
      <w:r w:rsidR="00E30959" w:rsidRPr="00860CAF">
        <w:instrText xml:space="preserve"> ADDIN EN.CITE &lt;EndNote&gt;&lt;Cite&gt;&lt;Author&gt;Sheridan&lt;/Author&gt;&lt;Year&gt;2009&lt;/Year&gt;&lt;RecNum&gt;4106&lt;/RecNum&gt;&lt;DisplayText&gt;(Sheridan et al., 2009)&lt;/DisplayText&gt;&lt;record&gt;&lt;rec-number&gt;4106&lt;/rec-number&gt;&lt;foreign-keys&gt;&lt;key app="EN" db-id="99d9evse6ffp07eesfqptv2lparspxf0d952" timestamp="1478016289"&gt;4106&lt;/key&gt;&lt;/foreign-keys&gt;&lt;ref-type name="Journal Article"&gt;17&lt;/ref-type&gt;&lt;contributors&gt;&lt;authors&gt;&lt;author&gt;Sheridan, Susan M.&lt;/author&gt;&lt;author&gt;Edwards, Carolyn Pope&lt;/author&gt;&lt;author&gt;Marvin, Christine A.&lt;/author&gt;&lt;author&gt;Knoche, Lisa L.&lt;/author&gt;&lt;/authors&gt;&lt;/contributors&gt;&lt;titles&gt;&lt;title&gt;Professional Development in Early Childhood Programs: Process Issues and Research Needs&lt;/title&gt;&lt;secondary-title&gt;Early Education and Development&lt;/secondary-title&gt;&lt;/titles&gt;&lt;periodical&gt;&lt;full-title&gt;Early Education and Development&lt;/full-title&gt;&lt;/periodical&gt;&lt;pages&gt;377-401&lt;/pages&gt;&lt;volume&gt;20&lt;/volume&gt;&lt;number&gt;3&lt;/number&gt;&lt;dates&gt;&lt;year&gt;2009&lt;/year&gt;&lt;pub-dates&gt;&lt;date&gt;2009/06/01&lt;/date&gt;&lt;/pub-dates&gt;&lt;/dates&gt;&lt;publisher&gt;Routledge&lt;/publisher&gt;&lt;isbn&gt;1040-9289&lt;/isbn&gt;&lt;urls&gt;&lt;related-urls&gt;&lt;url&gt;http://dx.doi.org/10.1080/10409280802582795&lt;/url&gt;&lt;/related-urls&gt;&lt;/urls&gt;&lt;electronic-resource-num&gt;10.1080/10409280802582795&lt;/electronic-resource-num&gt;&lt;/record&gt;&lt;/Cite&gt;&lt;/EndNote&gt;</w:instrText>
      </w:r>
      <w:r w:rsidR="00E30959" w:rsidRPr="00860CAF">
        <w:fldChar w:fldCharType="separate"/>
      </w:r>
      <w:r w:rsidR="00E30959" w:rsidRPr="00860CAF">
        <w:rPr>
          <w:noProof/>
        </w:rPr>
        <w:t>(Sheridan et al., 2009)</w:t>
      </w:r>
      <w:r w:rsidR="00E30959" w:rsidRPr="00860CAF">
        <w:fldChar w:fldCharType="end"/>
      </w:r>
      <w:r w:rsidR="001C566D" w:rsidRPr="00860CAF">
        <w:t xml:space="preserve">. </w:t>
      </w:r>
      <w:r w:rsidR="00255B0F" w:rsidRPr="00860CAF">
        <w:t xml:space="preserve">The problem is that although professional development can improve teachers’ language and </w:t>
      </w:r>
      <w:r w:rsidR="008C2853" w:rsidRPr="00860CAF">
        <w:t>instructional practices</w:t>
      </w:r>
      <w:r w:rsidR="00F30DB4" w:rsidRPr="00860CAF">
        <w:t xml:space="preserve"> </w:t>
      </w:r>
      <w:r w:rsidR="00F30DB4" w:rsidRPr="00860CAF">
        <w:fldChar w:fldCharType="begin">
          <w:fldData xml:space="preserve">PEVuZE5vdGU+PENpdGU+PEF1dGhvcj5TaGVyaWRhbjwvQXV0aG9yPjxZZWFyPjIwMDk8L1llYXI+
PFJlY051bT40MTA2PC9SZWNOdW0+PERpc3BsYXlUZXh0PihCcnVuc2VrIGV0IGFsLiwgMjAyMDsg
U2hlcmlkYW4gZXQgYWwuLCAyMDA5KTwvRGlzcGxheVRleHQ+PHJlY29yZD48cmVjLW51bWJlcj40
MTA2PC9yZWMtbnVtYmVyPjxmb3JlaWduLWtleXM+PGtleSBhcHA9IkVOIiBkYi1pZD0iOTlkOWV2
c2U2ZmZwMDdlZXNmcXB0djJscGFyc3B4ZjBkOTUyIiB0aW1lc3RhbXA9IjE0NzgwMTYyODkiPjQx
MDY8L2tleT48L2ZvcmVpZ24ta2V5cz48cmVmLXR5cGUgbmFtZT0iSm91cm5hbCBBcnRpY2xlIj4x
NzwvcmVmLXR5cGU+PGNvbnRyaWJ1dG9ycz48YXV0aG9ycz48YXV0aG9yPlNoZXJpZGFuLCBTdXNh
biBNLjwvYXV0aG9yPjxhdXRob3I+RWR3YXJkcywgQ2Fyb2x5biBQb3BlPC9hdXRob3I+PGF1dGhv
cj5NYXJ2aW4sIENocmlzdGluZSBBLjwvYXV0aG9yPjxhdXRob3I+S25vY2hlLCBMaXNhIEwuPC9h
dXRob3I+PC9hdXRob3JzPjwvY29udHJpYnV0b3JzPjx0aXRsZXM+PHRpdGxlPlByb2Zlc3Npb25h
bCBEZXZlbG9wbWVudCBpbiBFYXJseSBDaGlsZGhvb2QgUHJvZ3JhbXM6IFByb2Nlc3MgSXNzdWVz
IGFuZCBSZXNlYXJjaCBOZWVkczwvdGl0bGU+PHNlY29uZGFyeS10aXRsZT5FYXJseSBFZHVjYXRp
b24gYW5kIERldmVsb3BtZW50PC9zZWNvbmRhcnktdGl0bGU+PC90aXRsZXM+PHBlcmlvZGljYWw+
PGZ1bGwtdGl0bGU+RWFybHkgRWR1Y2F0aW9uIGFuZCBEZXZlbG9wbWVudDwvZnVsbC10aXRsZT48
L3BlcmlvZGljYWw+PHBhZ2VzPjM3Ny00MDE8L3BhZ2VzPjx2b2x1bWU+MjA8L3ZvbHVtZT48bnVt
YmVyPjM8L251bWJlcj48ZGF0ZXM+PHllYXI+MjAwOTwveWVhcj48cHViLWRhdGVzPjxkYXRlPjIw
MDkvMDYvMDE8L2RhdGU+PC9wdWItZGF0ZXM+PC9kYXRlcz48cHVibGlzaGVyPlJvdXRsZWRnZTwv
cHVibGlzaGVyPjxpc2JuPjEwNDAtOTI4OTwvaXNibj48dXJscz48cmVsYXRlZC11cmxzPjx1cmw+
aHR0cDovL2R4LmRvaS5vcmcvMTAuMTA4MC8xMDQwOTI4MDgwMjU4Mjc5NTwvdXJsPjwvcmVsYXRl
ZC11cmxzPjwvdXJscz48ZWxlY3Ryb25pYy1yZXNvdXJjZS1udW0+MTAuMTA4MC8xMDQwOTI4MDgw
MjU4Mjc5NTwvZWxlY3Ryb25pYy1yZXNvdXJjZS1udW0+PC9yZWNvcmQ+PC9DaXRlPjxDaXRlPjxB
dXRob3I+QnJ1bnNlazwvQXV0aG9yPjxZZWFyPjIwMjA8L1llYXI+PFJlY051bT40OTc4PC9SZWNO
dW0+PHJlY29yZD48cmVjLW51bWJlcj40OTc4PC9yZWMtbnVtYmVyPjxmb3JlaWduLWtleXM+PGtl
eSBhcHA9IkVOIiBkYi1pZD0iOTlkOWV2c2U2ZmZwMDdlZXNmcXB0djJscGFyc3B4ZjBkOTUyIiB0
aW1lc3RhbXA9IjE1OTA2MDc2MzEiPjQ5Nzg8L2tleT48L2ZvcmVpZ24ta2V5cz48cmVmLXR5cGUg
bmFtZT0iSm91cm5hbCBBcnRpY2xlIj4xNzwvcmVmLXR5cGU+PGNvbnRyaWJ1dG9ycz48YXV0aG9y
cz48YXV0aG9yPkJydW5zZWssIEFzaGxleTwvYXV0aG9yPjxhdXRob3I+UGVybG1hbiwgTWljaGFs
PC9hdXRob3I+PGF1dGhvcj5NY011bGxlbiwgRXZlbHluPC9hdXRob3I+PGF1dGhvcj5GYWxlbmNo
dWssIE9sZXN5YTwvYXV0aG9yPjxhdXRob3I+RmxldGNoZXIsIEJyb29rZTwvYXV0aG9yPjxhdXRo
b3I+Tm9jaXRhLCBHYWJyaWVsbGE8L2F1dGhvcj48YXV0aG9yPkthbWthciwgTmVsbGllPC9hdXRo
b3I+PGF1dGhvcj5TaGFoLCBQcmFrZXNoIFMuPC9hdXRob3I+PC9hdXRob3JzPjwvY29udHJpYnV0
b3JzPjx0aXRsZXM+PHRpdGxlPkEgbWV0YS1hbmFseXNpcyBhbmQgc3lzdGVtYXRpYyByZXZpZXcg
b2YgdGhlIGFzc29jaWF0aW9ucyBiZXR3ZWVuIHByb2Zlc3Npb25hbCBkZXZlbG9wbWVudCBvZiBl
YXJseSBjaGlsZGhvb2QgZWR1Y2F0b3JzIGFuZCBjaGlsZHJlbiZhcG9zO3Mgb3V0Y29tZXM8L3Rp
dGxlPjxzZWNvbmRhcnktdGl0bGU+RWFybHkgQ2hpbGRob29kIFJlc2VhcmNoIFF1YXJ0ZXJseTwv
c2Vjb25kYXJ5LXRpdGxlPjwvdGl0bGVzPjxwZXJpb2RpY2FsPjxmdWxsLXRpdGxlPkVhcmx5IENo
aWxkaG9vZCBSZXNlYXJjaCBRdWFydGVybHk8L2Z1bGwtdGl0bGU+PC9wZXJpb2RpY2FsPjxwYWdl
cz4yMTctMjQ4PC9wYWdlcz48dm9sdW1lPjUzPC92b2x1bWU+PGtleXdvcmRzPjxrZXl3b3JkPkVh
cmx5IGNoaWxkaG9vZCBlZHVjYXRpb24gYW5kIGNhcmU8L2tleXdvcmQ+PGtleXdvcmQ+RWFybHkg
Y2hpbGRob29kIGVkdWNhdG9yczwva2V5d29yZD48a2V5d29yZD5Qcm9mZXNzaW9uYWwgZGV2ZWxv
cG1lbnQ8L2tleXdvcmQ+PGtleXdvcmQ+TWV0YS1hbmFseXNpczwva2V5d29yZD48a2V5d29yZD5T
eXN0ZW1hdGljIHJldmlldzwva2V5d29yZD48L2tleXdvcmRzPjxkYXRlcz48eWVhcj4yMDIwPC95
ZWFyPjxwdWItZGF0ZXM+PGRhdGU+MjAyMC8xMC8wMS88L2RhdGU+PC9wdWItZGF0ZXM+PC9kYXRl
cz48aXNibj4wODg1LTIwMDY8L2lzYm4+PHVybHM+PHJlbGF0ZWQtdXJscz48dXJsPmh0dHA6Ly93
d3cuc2NpZW5jZWRpcmVjdC5jb20vc2NpZW5jZS9hcnRpY2xlL3BpaS9TMDg4NTIwMDYyMDMwMDI4
NDwvdXJsPjwvcmVsYXRlZC11cmxzPjwvdXJscz48ZWxlY3Ryb25pYy1yZXNvdXJjZS1udW0+aHR0
cHM6Ly9kb2kub3JnLzEwLjEwMTYvai5lY3Jlc3EuMjAyMC4wMy4wMDM8L2VsZWN0cm9uaWMtcmVz
b3VyY2UtbnVtPjwvcmVjb3JkPjwvQ2l0ZT48L0VuZE5vdGU+AG==
</w:fldData>
        </w:fldChar>
      </w:r>
      <w:r w:rsidR="002B2C8E" w:rsidRPr="00860CAF">
        <w:instrText xml:space="preserve"> ADDIN EN.CITE </w:instrText>
      </w:r>
      <w:r w:rsidR="002B2C8E" w:rsidRPr="00860CAF">
        <w:fldChar w:fldCharType="begin">
          <w:fldData xml:space="preserve">PEVuZE5vdGU+PENpdGU+PEF1dGhvcj5TaGVyaWRhbjwvQXV0aG9yPjxZZWFyPjIwMDk8L1llYXI+
PFJlY051bT40MTA2PC9SZWNOdW0+PERpc3BsYXlUZXh0PihCcnVuc2VrIGV0IGFsLiwgMjAyMDsg
U2hlcmlkYW4gZXQgYWwuLCAyMDA5KTwvRGlzcGxheVRleHQ+PHJlY29yZD48cmVjLW51bWJlcj40
MTA2PC9yZWMtbnVtYmVyPjxmb3JlaWduLWtleXM+PGtleSBhcHA9IkVOIiBkYi1pZD0iOTlkOWV2
c2U2ZmZwMDdlZXNmcXB0djJscGFyc3B4ZjBkOTUyIiB0aW1lc3RhbXA9IjE0NzgwMTYyODkiPjQx
MDY8L2tleT48L2ZvcmVpZ24ta2V5cz48cmVmLXR5cGUgbmFtZT0iSm91cm5hbCBBcnRpY2xlIj4x
NzwvcmVmLXR5cGU+PGNvbnRyaWJ1dG9ycz48YXV0aG9ycz48YXV0aG9yPlNoZXJpZGFuLCBTdXNh
biBNLjwvYXV0aG9yPjxhdXRob3I+RWR3YXJkcywgQ2Fyb2x5biBQb3BlPC9hdXRob3I+PGF1dGhv
cj5NYXJ2aW4sIENocmlzdGluZSBBLjwvYXV0aG9yPjxhdXRob3I+S25vY2hlLCBMaXNhIEwuPC9h
dXRob3I+PC9hdXRob3JzPjwvY29udHJpYnV0b3JzPjx0aXRsZXM+PHRpdGxlPlByb2Zlc3Npb25h
bCBEZXZlbG9wbWVudCBpbiBFYXJseSBDaGlsZGhvb2QgUHJvZ3JhbXM6IFByb2Nlc3MgSXNzdWVz
IGFuZCBSZXNlYXJjaCBOZWVkczwvdGl0bGU+PHNlY29uZGFyeS10aXRsZT5FYXJseSBFZHVjYXRp
b24gYW5kIERldmVsb3BtZW50PC9zZWNvbmRhcnktdGl0bGU+PC90aXRsZXM+PHBlcmlvZGljYWw+
PGZ1bGwtdGl0bGU+RWFybHkgRWR1Y2F0aW9uIGFuZCBEZXZlbG9wbWVudDwvZnVsbC10aXRsZT48
L3BlcmlvZGljYWw+PHBhZ2VzPjM3Ny00MDE8L3BhZ2VzPjx2b2x1bWU+MjA8L3ZvbHVtZT48bnVt
YmVyPjM8L251bWJlcj48ZGF0ZXM+PHllYXI+MjAwOTwveWVhcj48cHViLWRhdGVzPjxkYXRlPjIw
MDkvMDYvMDE8L2RhdGU+PC9wdWItZGF0ZXM+PC9kYXRlcz48cHVibGlzaGVyPlJvdXRsZWRnZTwv
cHVibGlzaGVyPjxpc2JuPjEwNDAtOTI4OTwvaXNibj48dXJscz48cmVsYXRlZC11cmxzPjx1cmw+
aHR0cDovL2R4LmRvaS5vcmcvMTAuMTA4MC8xMDQwOTI4MDgwMjU4Mjc5NTwvdXJsPjwvcmVsYXRl
ZC11cmxzPjwvdXJscz48ZWxlY3Ryb25pYy1yZXNvdXJjZS1udW0+MTAuMTA4MC8xMDQwOTI4MDgw
MjU4Mjc5NTwvZWxlY3Ryb25pYy1yZXNvdXJjZS1udW0+PC9yZWNvcmQ+PC9DaXRlPjxDaXRlPjxB
dXRob3I+QnJ1bnNlazwvQXV0aG9yPjxZZWFyPjIwMjA8L1llYXI+PFJlY051bT40OTc4PC9SZWNO
dW0+PHJlY29yZD48cmVjLW51bWJlcj40OTc4PC9yZWMtbnVtYmVyPjxmb3JlaWduLWtleXM+PGtl
eSBhcHA9IkVOIiBkYi1pZD0iOTlkOWV2c2U2ZmZwMDdlZXNmcXB0djJscGFyc3B4ZjBkOTUyIiB0
aW1lc3RhbXA9IjE1OTA2MDc2MzEiPjQ5Nzg8L2tleT48L2ZvcmVpZ24ta2V5cz48cmVmLXR5cGUg
bmFtZT0iSm91cm5hbCBBcnRpY2xlIj4xNzwvcmVmLXR5cGU+PGNvbnRyaWJ1dG9ycz48YXV0aG9y
cz48YXV0aG9yPkJydW5zZWssIEFzaGxleTwvYXV0aG9yPjxhdXRob3I+UGVybG1hbiwgTWljaGFs
PC9hdXRob3I+PGF1dGhvcj5NY011bGxlbiwgRXZlbHluPC9hdXRob3I+PGF1dGhvcj5GYWxlbmNo
dWssIE9sZXN5YTwvYXV0aG9yPjxhdXRob3I+RmxldGNoZXIsIEJyb29rZTwvYXV0aG9yPjxhdXRo
b3I+Tm9jaXRhLCBHYWJyaWVsbGE8L2F1dGhvcj48YXV0aG9yPkthbWthciwgTmVsbGllPC9hdXRo
b3I+PGF1dGhvcj5TaGFoLCBQcmFrZXNoIFMuPC9hdXRob3I+PC9hdXRob3JzPjwvY29udHJpYnV0
b3JzPjx0aXRsZXM+PHRpdGxlPkEgbWV0YS1hbmFseXNpcyBhbmQgc3lzdGVtYXRpYyByZXZpZXcg
b2YgdGhlIGFzc29jaWF0aW9ucyBiZXR3ZWVuIHByb2Zlc3Npb25hbCBkZXZlbG9wbWVudCBvZiBl
YXJseSBjaGlsZGhvb2QgZWR1Y2F0b3JzIGFuZCBjaGlsZHJlbiZhcG9zO3Mgb3V0Y29tZXM8L3Rp
dGxlPjxzZWNvbmRhcnktdGl0bGU+RWFybHkgQ2hpbGRob29kIFJlc2VhcmNoIFF1YXJ0ZXJseTwv
c2Vjb25kYXJ5LXRpdGxlPjwvdGl0bGVzPjxwZXJpb2RpY2FsPjxmdWxsLXRpdGxlPkVhcmx5IENo
aWxkaG9vZCBSZXNlYXJjaCBRdWFydGVybHk8L2Z1bGwtdGl0bGU+PC9wZXJpb2RpY2FsPjxwYWdl
cz4yMTctMjQ4PC9wYWdlcz48dm9sdW1lPjUzPC92b2x1bWU+PGtleXdvcmRzPjxrZXl3b3JkPkVh
cmx5IGNoaWxkaG9vZCBlZHVjYXRpb24gYW5kIGNhcmU8L2tleXdvcmQ+PGtleXdvcmQ+RWFybHkg
Y2hpbGRob29kIGVkdWNhdG9yczwva2V5d29yZD48a2V5d29yZD5Qcm9mZXNzaW9uYWwgZGV2ZWxv
cG1lbnQ8L2tleXdvcmQ+PGtleXdvcmQ+TWV0YS1hbmFseXNpczwva2V5d29yZD48a2V5d29yZD5T
eXN0ZW1hdGljIHJldmlldzwva2V5d29yZD48L2tleXdvcmRzPjxkYXRlcz48eWVhcj4yMDIwPC95
ZWFyPjxwdWItZGF0ZXM+PGRhdGU+MjAyMC8xMC8wMS88L2RhdGU+PC9wdWItZGF0ZXM+PC9kYXRl
cz48aXNibj4wODg1LTIwMDY8L2lzYm4+PHVybHM+PHJlbGF0ZWQtdXJscz48dXJsPmh0dHA6Ly93
d3cuc2NpZW5jZWRpcmVjdC5jb20vc2NpZW5jZS9hcnRpY2xlL3BpaS9TMDg4NTIwMDYyMDMwMDI4
NDwvdXJsPjwvcmVsYXRlZC11cmxzPjwvdXJscz48ZWxlY3Ryb25pYy1yZXNvdXJjZS1udW0+aHR0
cHM6Ly9kb2kub3JnLzEwLjEwMTYvai5lY3Jlc3EuMjAyMC4wMy4wMDM8L2VsZWN0cm9uaWMtcmVz
b3VyY2UtbnVtPjwvcmVjb3JkPjwvQ2l0ZT48L0VuZE5vdGU+AG==
</w:fldData>
        </w:fldChar>
      </w:r>
      <w:r w:rsidR="002B2C8E" w:rsidRPr="00860CAF">
        <w:instrText xml:space="preserve"> ADDIN EN.CITE.DATA </w:instrText>
      </w:r>
      <w:r w:rsidR="002B2C8E" w:rsidRPr="00860CAF">
        <w:fldChar w:fldCharType="end"/>
      </w:r>
      <w:r w:rsidR="00F30DB4" w:rsidRPr="00860CAF">
        <w:fldChar w:fldCharType="separate"/>
      </w:r>
      <w:r w:rsidR="002B2C8E" w:rsidRPr="00860CAF">
        <w:rPr>
          <w:noProof/>
        </w:rPr>
        <w:t>(Brunsek et al., 2020; Sheridan et al., 2009)</w:t>
      </w:r>
      <w:r w:rsidR="00F30DB4" w:rsidRPr="00860CAF">
        <w:fldChar w:fldCharType="end"/>
      </w:r>
      <w:r w:rsidR="001113CA" w:rsidRPr="00860CAF">
        <w:t xml:space="preserve">, it is not readily available to many early childhood educators </w:t>
      </w:r>
      <w:r w:rsidR="00F30DB4" w:rsidRPr="00860CAF">
        <w:fldChar w:fldCharType="begin"/>
      </w:r>
      <w:r w:rsidR="008D20E6" w:rsidRPr="00860CAF">
        <w:instrText xml:space="preserve"> ADDIN EN.CITE &lt;EndNote&gt;&lt;Cite&gt;&lt;Author&gt;Gomez&lt;/Author&gt;&lt;Year&gt;2015&lt;/Year&gt;&lt;RecNum&gt;4457&lt;/RecNum&gt;&lt;DisplayText&gt;(Gomez et al., 2015)&lt;/DisplayText&gt;&lt;record&gt;&lt;rec-number&gt;4457&lt;/rec-number&gt;&lt;foreign-keys&gt;&lt;key app="EN" db-id="99d9evse6ffp07eesfqptv2lparspxf0d952" timestamp="1515085089"&gt;4457&lt;/key&gt;&lt;/foreign-keys&gt;&lt;ref-type name="Journal Article"&gt;17&lt;/ref-type&gt;&lt;contributors&gt;&lt;authors&gt;&lt;author&gt;Gomez, Rebecca E.&lt;/author&gt;&lt;author&gt;Kagan, Sharon Lynn&lt;/author&gt;&lt;author&gt;Fox, Emily A.&lt;/author&gt;&lt;/authors&gt;&lt;/contributors&gt;&lt;titles&gt;&lt;title&gt;Professional development of the early childhood education teaching workforce in the United States: an overview&lt;/title&gt;&lt;secondary-title&gt;Professional Development in Education&lt;/secondary-title&gt;&lt;/titles&gt;&lt;periodical&gt;&lt;full-title&gt;Professional Development in Education&lt;/full-title&gt;&lt;/periodical&gt;&lt;pages&gt;169-186&lt;/pages&gt;&lt;volume&gt;41&lt;/volume&gt;&lt;number&gt;2&lt;/number&gt;&lt;dates&gt;&lt;year&gt;2015&lt;/year&gt;&lt;pub-dates&gt;&lt;date&gt;2015/03/15&lt;/date&gt;&lt;/pub-dates&gt;&lt;/dates&gt;&lt;publisher&gt;Routledge&lt;/publisher&gt;&lt;isbn&gt;1941-5257&lt;/isbn&gt;&lt;urls&gt;&lt;related-urls&gt;&lt;url&gt;https://doi.org/10.1080/19415257.2014.986820&lt;/url&gt;&lt;/related-urls&gt;&lt;/urls&gt;&lt;electronic-resource-num&gt;10.1080/19415257.2014.986820&lt;/electronic-resource-num&gt;&lt;/record&gt;&lt;/Cite&gt;&lt;/EndNote&gt;</w:instrText>
      </w:r>
      <w:r w:rsidR="00F30DB4" w:rsidRPr="00860CAF">
        <w:fldChar w:fldCharType="separate"/>
      </w:r>
      <w:r w:rsidR="008D20E6" w:rsidRPr="00860CAF">
        <w:rPr>
          <w:noProof/>
        </w:rPr>
        <w:t>(Gomez et al., 2015)</w:t>
      </w:r>
      <w:r w:rsidR="00F30DB4" w:rsidRPr="00860CAF">
        <w:fldChar w:fldCharType="end"/>
      </w:r>
      <w:r w:rsidR="00F30DB4" w:rsidRPr="00860CAF">
        <w:t xml:space="preserve"> and changes in teachers’ language practices must be robust enough to affect child language outcomes </w:t>
      </w:r>
      <w:r w:rsidR="00F30DB4" w:rsidRPr="00860CAF">
        <w:fldChar w:fldCharType="begin"/>
      </w:r>
      <w:r w:rsidR="00A832DA" w:rsidRPr="00860CAF">
        <w:instrText xml:space="preserve"> ADDIN EN.CITE &lt;EndNote&gt;&lt;Cite&gt;&lt;Author&gt;Dickinson&lt;/Author&gt;&lt;Year&gt;2011&lt;/Year&gt;&lt;RecNum&gt;3861&lt;/RecNum&gt;&lt;DisplayText&gt;(Dickinson, 2011)&lt;/DisplayText&gt;&lt;record&gt;&lt;rec-number&gt;3861&lt;/rec-number&gt;&lt;foreign-keys&gt;&lt;key app="EN" db-id="99d9evse6ffp07eesfqptv2lparspxf0d952" timestamp="1445009394"&gt;3861&lt;/key&gt;&lt;/foreign-keys&gt;&lt;ref-type name="Journal Article"&gt;17&lt;/ref-type&gt;&lt;contributors&gt;&lt;authors&gt;&lt;author&gt;Dickinson, David K.&lt;/author&gt;&lt;/authors&gt;&lt;/contributors&gt;&lt;titles&gt;&lt;title&gt;Teachers’ Language Practices and Academic Outcomes of Preschool Children&lt;/title&gt;&lt;secondary-title&gt;Science&lt;/secondary-title&gt;&lt;/titles&gt;&lt;periodical&gt;&lt;full-title&gt;Science&lt;/full-title&gt;&lt;/periodical&gt;&lt;pages&gt;964-967&lt;/pages&gt;&lt;volume&gt;333&lt;/volume&gt;&lt;number&gt;6045&lt;/number&gt;&lt;dates&gt;&lt;year&gt;2011&lt;/year&gt;&lt;/dates&gt;&lt;urls&gt;&lt;related-urls&gt;&lt;url&gt;http://www.sciencemag.org/content/333/6045/964.abstract&lt;/url&gt;&lt;/related-urls&gt;&lt;/urls&gt;&lt;electronic-resource-num&gt;10.1126/science.1204526&lt;/electronic-resource-num&gt;&lt;/record&gt;&lt;/Cite&gt;&lt;/EndNote&gt;</w:instrText>
      </w:r>
      <w:r w:rsidR="00F30DB4" w:rsidRPr="00860CAF">
        <w:fldChar w:fldCharType="separate"/>
      </w:r>
      <w:r w:rsidR="00F30DB4" w:rsidRPr="00860CAF">
        <w:rPr>
          <w:noProof/>
        </w:rPr>
        <w:t>(Dickinson, 2011)</w:t>
      </w:r>
      <w:r w:rsidR="00F30DB4" w:rsidRPr="00860CAF">
        <w:fldChar w:fldCharType="end"/>
      </w:r>
      <w:r w:rsidR="001113CA" w:rsidRPr="00860CAF">
        <w:t>.</w:t>
      </w:r>
    </w:p>
    <w:p w14:paraId="1C0CED54" w14:textId="50977A8F" w:rsidR="005E09B3" w:rsidRDefault="00945AB1" w:rsidP="009A57F6">
      <w:pPr>
        <w:pStyle w:val="BodyTextIndent"/>
        <w:widowControl w:val="0"/>
      </w:pPr>
      <w:r w:rsidRPr="00860CAF">
        <w:t xml:space="preserve">In summary, research suggests </w:t>
      </w:r>
      <w:r w:rsidR="00F30DB4" w:rsidRPr="00860CAF">
        <w:t xml:space="preserve">that we have had greater </w:t>
      </w:r>
      <w:r w:rsidRPr="00860CAF">
        <w:t xml:space="preserve">success </w:t>
      </w:r>
      <w:r w:rsidR="00AB2293" w:rsidRPr="00860CAF">
        <w:t xml:space="preserve">in the </w:t>
      </w:r>
      <w:r w:rsidRPr="00860CAF">
        <w:t xml:space="preserve">teaching </w:t>
      </w:r>
      <w:r w:rsidR="00AB2293" w:rsidRPr="00860CAF">
        <w:t xml:space="preserve">of </w:t>
      </w:r>
      <w:r w:rsidRPr="00860CAF">
        <w:t xml:space="preserve">precursor skills necessary for later word </w:t>
      </w:r>
      <w:r w:rsidR="007E7127" w:rsidRPr="00860CAF">
        <w:t>reading than the</w:t>
      </w:r>
      <w:r w:rsidRPr="00860CAF">
        <w:t xml:space="preserve"> </w:t>
      </w:r>
      <w:r w:rsidR="00862FB5" w:rsidRPr="00860CAF">
        <w:t>language</w:t>
      </w:r>
      <w:r w:rsidRPr="00860CAF">
        <w:t xml:space="preserve"> skills necessary for later reading comprehension</w:t>
      </w:r>
      <w:r w:rsidR="006B222C" w:rsidRPr="00860CAF">
        <w:t>.</w:t>
      </w:r>
      <w:r w:rsidR="00860CAF">
        <w:t xml:space="preserve"> </w:t>
      </w:r>
      <w:r w:rsidR="006B222C" w:rsidRPr="00860CAF">
        <w:t>Despite some promising evidence for the latter, i</w:t>
      </w:r>
      <w:r w:rsidRPr="00860CAF">
        <w:t xml:space="preserve">n general, researchers investigating </w:t>
      </w:r>
      <w:r w:rsidR="006B222C" w:rsidRPr="00860CAF">
        <w:t>the effects of</w:t>
      </w:r>
      <w:r w:rsidRPr="00860CAF">
        <w:t xml:space="preserve"> </w:t>
      </w:r>
      <w:r w:rsidR="005D46DE">
        <w:t xml:space="preserve">early </w:t>
      </w:r>
      <w:r w:rsidRPr="00860CAF">
        <w:t>language interventions have not measured their impact on</w:t>
      </w:r>
      <w:r w:rsidR="006B222C" w:rsidRPr="00860CAF">
        <w:t xml:space="preserve"> language or</w:t>
      </w:r>
      <w:r w:rsidRPr="00860CAF">
        <w:t xml:space="preserve"> reading comprehension</w:t>
      </w:r>
      <w:r w:rsidR="006B222C" w:rsidRPr="00860CAF">
        <w:t xml:space="preserve"> </w:t>
      </w:r>
      <w:r w:rsidR="006B222C" w:rsidRPr="00860CAF">
        <w:fldChar w:fldCharType="begin">
          <w:fldData xml:space="preserve">PEVuZE5vdGU+PENpdGU+PEF1dGhvcj5Gcmlja2U8L0F1dGhvcj48WWVhcj4yMDEzPC9ZZWFyPjxS
ZWNOdW0+MzkyOTwvUmVjTnVtPjxQcmVmaXg+Y2YuIDwvUHJlZml4PjxEaXNwbGF5VGV4dD4oY2Yu
IEZyaWNrZSBldCBhbC4sIDIwMTMpPC9EaXNwbGF5VGV4dD48cmVjb3JkPjxyZWMtbnVtYmVyPjM5
Mjk8L3JlYy1udW1iZXI+PGZvcmVpZ24ta2V5cz48a2V5IGFwcD0iRU4iIGRiLWlkPSI5OWQ5ZXZz
ZTZmZnAwN2Vlc2ZxcHR2MmxwYXJzcHhmMGQ5NTIiIHRpbWVzdGFtcD0iMTQ1MDcxODU4NiI+Mzky
OTwva2V5PjwvZm9yZWlnbi1rZXlzPjxyZWYtdHlwZSBuYW1lPSJKb3VybmFsIEFydGljbGUiPjE3
PC9yZWYtdHlwZT48Y29udHJpYnV0b3JzPjxhdXRob3JzPjxhdXRob3I+RnJpY2tlLCBTaWxrZTwv
YXV0aG9yPjxhdXRob3I+Qm93eWVyLUNyYW5lLCBDbGF1ZGluZTwvYXV0aG9yPjxhdXRob3I+SGFs
ZXksIEFsbHlzb24gSi48L2F1dGhvcj48YXV0aG9yPkh1bG1lLCBDaGFybGVzPC9hdXRob3I+PGF1
dGhvcj5Tbm93bGluZywgTWFyZ2FyZXQgSi48L2F1dGhvcj48L2F1dGhvcnM+PC9jb250cmlidXRv
cnM+PHRpdGxlcz48dGl0bGU+RWZmaWNhY3kgb2YgbGFuZ3VhZ2UgaW50ZXJ2ZW50aW9uIGluIHRo
ZSBlYXJseSB5ZWFyczwvdGl0bGU+PHNlY29uZGFyeS10aXRsZT5Kb3VybmFsIG9mIENoaWxkIFBz
eWNob2xvZ3kgJmFtcDsgUHN5Y2hpYXRyeTwvc2Vjb25kYXJ5LXRpdGxlPjwvdGl0bGVzPjxwZXJp
b2RpY2FsPjxmdWxsLXRpdGxlPkpvdXJuYWwgb2YgQ2hpbGQgUHN5Y2hvbG9neSAmYW1wOyBQc3lj
aGlhdHJ5PC9mdWxsLXRpdGxlPjwvcGVyaW9kaWNhbD48cGFnZXM+MjgwLTI5MDwvcGFnZXM+PHZv
bHVtZT41NDwvdm9sdW1lPjxudW1iZXI+MzwvbnVtYmVyPjxrZXl3b3Jkcz48a2V5d29yZD5SRUFE
SU5HIGRpc2FiaWxpdHk8L2tleXdvcmQ+PGtleXdvcmQ+UFJFVkVOVElPTjwva2V5d29yZD48a2V5
d29yZD5BQ0hJRVZFTUVOVCB0ZXN0czwva2V5d29yZD48a2V5d29yZD5DSEktc3F1YXJlZCB0ZXN0
PC9rZXl3b3JkPjxrZXl3b3JkPkNPTkZJREVOQ0UgaW50ZXJ2YWxzPC9rZXl3b3JkPjxrZXl3b3Jk
PkNPUlJFTEFUSU9OIChTdGF0aXN0aWNzKTwva2V5d29yZD48a2V5d29yZD5FRFVDQVRJT04gLS0g
UGhpbG9zb3BoeTwva2V5d29yZD48a2V5d29yZD5FUElERU1JT0xPR1k8L2tleXdvcmQ+PGtleXdv
cmQ+Q09NUEFSQVRJVkUgZ3JhbW1hcjwva2V5d29yZD48a2V5d29yZD5MQU5HVUFHRSBhY3F1aXNp
dGlvbjwva2V5d29yZD48a2V5d29yZD5MQU5HVUFHRSBkaXNvcmRlcnM8L2tleXdvcmQ+PGtleXdv
cmQ+TElTVEVOSU5HPC9rZXl3b3JkPjxrZXl3b3JkPkxJVEVSQUNZPC9rZXl3b3JkPjxrZXl3b3Jk
PlBSRVNDSE9PTFM8L2tleXdvcmQ+PGtleXdvcmQ+UkVTRUFSQ0ggLS0gRmluYW5jZTwva2V5d29y
ZD48a2V5d29yZD5TVE9SWVRFTExJTkc8L2tleXdvcmQ+PGtleXdvcmQ+Vk9DQUJVTEFSWTwva2V5
d29yZD48a2V5d29yZD5EQVRBIGFuYWx5c2lzPC9rZXl3b3JkPjxrZXl3b3JkPkVBUkxZIGludGVy
dmVudGlvbiAoRWR1Y2F0aW9uKTwva2V5d29yZD48a2V5d29yZD5QSE9OT0xPR0lDQUwgYXdhcmVu
ZXNzPC9rZXl3b3JkPjxrZXl3b3JkPlNUUlVDVFVSQUwgZXF1YXRpb24gbW9kZWxpbmc8L2tleXdv
cmQ+PGtleXdvcmQ+UkFORE9NSVpFRCBjb250cm9sbGVkIHRyaWFsczwva2V5d29yZD48a2V5d29y
ZD5IVU1BTiBzZXJ2aWNlcyBwcm9ncmFtczwva2V5d29yZD48a2V5d29yZD5FRFVDQVRJT05BTCBv
dXRjb21lczwva2V5d29yZD48a2V5d29yZD5JTlRFUi1vYnNlcnZlciByZWxpYWJpbGl0eTwva2V5
d29yZD48a2V5d29yZD5SRVNFQVJDSCBzdWJqZWN0cyAoUGVyc29ucyk8L2tleXdvcmQ+PGtleXdv
cmQ+UEFUSUVOVCBzZWxlY3Rpb248L2tleXdvcmQ+PGtleXdvcmQ+REFUQSBhbmFseXNpcyAtLSBT
b2Z0d2FyZTwva2V5d29yZD48a2V5d29yZD5ERVNDUklQVElWRSBzdGF0aXN0aWNzPC9rZXl3b3Jk
PjxrZXl3b3JkPlNZTVBUT01TPC9rZXl3b3JkPjxrZXl3b3JkPkNISUxEUkVOPC9rZXl3b3JkPjxr
ZXl3b3JkPkdSRUFUIEJyaXRhaW48L2tleXdvcmQ+PGtleXdvcmQ+ZWR1Y2F0aW9uPC9rZXl3b3Jk
PjxrZXl3b3JkPkludGVydmVudGlvbjwva2V5d29yZD48a2V5d29yZD5sYW5ndWFnZTwva2V5d29y
ZD48a2V5d29yZD5tZWRpYXRpb248L2tleXdvcmQ+PGtleXdvcmQ+cmVhZGluZzwva2V5d29yZD48
L2tleXdvcmRzPjxkYXRlcz48eWVhcj4yMDEzPC95ZWFyPjwvZGF0ZXM+PHB1Ymxpc2hlcj5XaWxl
eS1CbGFja3dlbGw8L3B1Ymxpc2hlcj48aXNibj4wMDIxOTYzMDwvaXNibj48YWNjZXNzaW9uLW51
bT44NTQwMDM3OTwvYWNjZXNzaW9uLW51bT48dXJscz48cmVsYXRlZC11cmxzPjx1cmw+aHR0cDov
L3Byb3h5LmxpYi5vaGlvLXN0YXRlLmVkdS9sb2dpbj91cmw9aHR0cDovL3NlYXJjaC5lYnNjb2hv
c3QuY29tL2xvZ2luLmFzcHg/ZGlyZWN0PXRydWUmYW1wO2RiPWE5aCZhbXA7QU49ODU0MDAzNzkm
YW1wO3NpdGU9ZWhvc3QtbGl2ZTwvdXJsPjwvcmVsYXRlZC11cmxzPjwvdXJscz48ZWxlY3Ryb25p
Yy1yZXNvdXJjZS1udW0+MTAuMTExMS9qY3BwLjEyMDEwPC9lbGVjdHJvbmljLXJlc291cmNlLW51
bT48cmVtb3RlLWRhdGFiYXNlLW5hbWU+YTloPC9yZW1vdGUtZGF0YWJhc2UtbmFtZT48cmVtb3Rl
LWRhdGFiYXNlLXByb3ZpZGVyPkVCU0NPaG9zdDwvcmVtb3RlLWRhdGFiYXNlLXByb3ZpZGVyPjwv
cmVjb3JkPjwvQ2l0ZT48L0VuZE5vdGU+
</w:fldData>
        </w:fldChar>
      </w:r>
      <w:r w:rsidR="006B222C" w:rsidRPr="00860CAF">
        <w:instrText xml:space="preserve"> ADDIN EN.CITE </w:instrText>
      </w:r>
      <w:r w:rsidR="006B222C" w:rsidRPr="00860CAF">
        <w:fldChar w:fldCharType="begin">
          <w:fldData xml:space="preserve">PEVuZE5vdGU+PENpdGU+PEF1dGhvcj5Gcmlja2U8L0F1dGhvcj48WWVhcj4yMDEzPC9ZZWFyPjxS
ZWNOdW0+MzkyOTwvUmVjTnVtPjxQcmVmaXg+Y2YuIDwvUHJlZml4PjxEaXNwbGF5VGV4dD4oY2Yu
IEZyaWNrZSBldCBhbC4sIDIwMTMpPC9EaXNwbGF5VGV4dD48cmVjb3JkPjxyZWMtbnVtYmVyPjM5
Mjk8L3JlYy1udW1iZXI+PGZvcmVpZ24ta2V5cz48a2V5IGFwcD0iRU4iIGRiLWlkPSI5OWQ5ZXZz
ZTZmZnAwN2Vlc2ZxcHR2MmxwYXJzcHhmMGQ5NTIiIHRpbWVzdGFtcD0iMTQ1MDcxODU4NiI+Mzky
OTwva2V5PjwvZm9yZWlnbi1rZXlzPjxyZWYtdHlwZSBuYW1lPSJKb3VybmFsIEFydGljbGUiPjE3
PC9yZWYtdHlwZT48Y29udHJpYnV0b3JzPjxhdXRob3JzPjxhdXRob3I+RnJpY2tlLCBTaWxrZTwv
YXV0aG9yPjxhdXRob3I+Qm93eWVyLUNyYW5lLCBDbGF1ZGluZTwvYXV0aG9yPjxhdXRob3I+SGFs
ZXksIEFsbHlzb24gSi48L2F1dGhvcj48YXV0aG9yPkh1bG1lLCBDaGFybGVzPC9hdXRob3I+PGF1
dGhvcj5Tbm93bGluZywgTWFyZ2FyZXQgSi48L2F1dGhvcj48L2F1dGhvcnM+PC9jb250cmlidXRv
cnM+PHRpdGxlcz48dGl0bGU+RWZmaWNhY3kgb2YgbGFuZ3VhZ2UgaW50ZXJ2ZW50aW9uIGluIHRo
ZSBlYXJseSB5ZWFyczwvdGl0bGU+PHNlY29uZGFyeS10aXRsZT5Kb3VybmFsIG9mIENoaWxkIFBz
eWNob2xvZ3kgJmFtcDsgUHN5Y2hpYXRyeTwvc2Vjb25kYXJ5LXRpdGxlPjwvdGl0bGVzPjxwZXJp
b2RpY2FsPjxmdWxsLXRpdGxlPkpvdXJuYWwgb2YgQ2hpbGQgUHN5Y2hvbG9neSAmYW1wOyBQc3lj
aGlhdHJ5PC9mdWxsLXRpdGxlPjwvcGVyaW9kaWNhbD48cGFnZXM+MjgwLTI5MDwvcGFnZXM+PHZv
bHVtZT41NDwvdm9sdW1lPjxudW1iZXI+MzwvbnVtYmVyPjxrZXl3b3Jkcz48a2V5d29yZD5SRUFE
SU5HIGRpc2FiaWxpdHk8L2tleXdvcmQ+PGtleXdvcmQ+UFJFVkVOVElPTjwva2V5d29yZD48a2V5
d29yZD5BQ0hJRVZFTUVOVCB0ZXN0czwva2V5d29yZD48a2V5d29yZD5DSEktc3F1YXJlZCB0ZXN0
PC9rZXl3b3JkPjxrZXl3b3JkPkNPTkZJREVOQ0UgaW50ZXJ2YWxzPC9rZXl3b3JkPjxrZXl3b3Jk
PkNPUlJFTEFUSU9OIChTdGF0aXN0aWNzKTwva2V5d29yZD48a2V5d29yZD5FRFVDQVRJT04gLS0g
UGhpbG9zb3BoeTwva2V5d29yZD48a2V5d29yZD5FUElERU1JT0xPR1k8L2tleXdvcmQ+PGtleXdv
cmQ+Q09NUEFSQVRJVkUgZ3JhbW1hcjwva2V5d29yZD48a2V5d29yZD5MQU5HVUFHRSBhY3F1aXNp
dGlvbjwva2V5d29yZD48a2V5d29yZD5MQU5HVUFHRSBkaXNvcmRlcnM8L2tleXdvcmQ+PGtleXdv
cmQ+TElTVEVOSU5HPC9rZXl3b3JkPjxrZXl3b3JkPkxJVEVSQUNZPC9rZXl3b3JkPjxrZXl3b3Jk
PlBSRVNDSE9PTFM8L2tleXdvcmQ+PGtleXdvcmQ+UkVTRUFSQ0ggLS0gRmluYW5jZTwva2V5d29y
ZD48a2V5d29yZD5TVE9SWVRFTExJTkc8L2tleXdvcmQ+PGtleXdvcmQ+Vk9DQUJVTEFSWTwva2V5
d29yZD48a2V5d29yZD5EQVRBIGFuYWx5c2lzPC9rZXl3b3JkPjxrZXl3b3JkPkVBUkxZIGludGVy
dmVudGlvbiAoRWR1Y2F0aW9uKTwva2V5d29yZD48a2V5d29yZD5QSE9OT0xPR0lDQUwgYXdhcmVu
ZXNzPC9rZXl3b3JkPjxrZXl3b3JkPlNUUlVDVFVSQUwgZXF1YXRpb24gbW9kZWxpbmc8L2tleXdv
cmQ+PGtleXdvcmQ+UkFORE9NSVpFRCBjb250cm9sbGVkIHRyaWFsczwva2V5d29yZD48a2V5d29y
ZD5IVU1BTiBzZXJ2aWNlcyBwcm9ncmFtczwva2V5d29yZD48a2V5d29yZD5FRFVDQVRJT05BTCBv
dXRjb21lczwva2V5d29yZD48a2V5d29yZD5JTlRFUi1vYnNlcnZlciByZWxpYWJpbGl0eTwva2V5
d29yZD48a2V5d29yZD5SRVNFQVJDSCBzdWJqZWN0cyAoUGVyc29ucyk8L2tleXdvcmQ+PGtleXdv
cmQ+UEFUSUVOVCBzZWxlY3Rpb248L2tleXdvcmQ+PGtleXdvcmQ+REFUQSBhbmFseXNpcyAtLSBT
b2Z0d2FyZTwva2V5d29yZD48a2V5d29yZD5ERVNDUklQVElWRSBzdGF0aXN0aWNzPC9rZXl3b3Jk
PjxrZXl3b3JkPlNZTVBUT01TPC9rZXl3b3JkPjxrZXl3b3JkPkNISUxEUkVOPC9rZXl3b3JkPjxr
ZXl3b3JkPkdSRUFUIEJyaXRhaW48L2tleXdvcmQ+PGtleXdvcmQ+ZWR1Y2F0aW9uPC9rZXl3b3Jk
PjxrZXl3b3JkPkludGVydmVudGlvbjwva2V5d29yZD48a2V5d29yZD5sYW5ndWFnZTwva2V5d29y
ZD48a2V5d29yZD5tZWRpYXRpb248L2tleXdvcmQ+PGtleXdvcmQ+cmVhZGluZzwva2V5d29yZD48
L2tleXdvcmRzPjxkYXRlcz48eWVhcj4yMDEzPC95ZWFyPjwvZGF0ZXM+PHB1Ymxpc2hlcj5XaWxl
eS1CbGFja3dlbGw8L3B1Ymxpc2hlcj48aXNibj4wMDIxOTYzMDwvaXNibj48YWNjZXNzaW9uLW51
bT44NTQwMDM3OTwvYWNjZXNzaW9uLW51bT48dXJscz48cmVsYXRlZC11cmxzPjx1cmw+aHR0cDov
L3Byb3h5LmxpYi5vaGlvLXN0YXRlLmVkdS9sb2dpbj91cmw9aHR0cDovL3NlYXJjaC5lYnNjb2hv
c3QuY29tL2xvZ2luLmFzcHg/ZGlyZWN0PXRydWUmYW1wO2RiPWE5aCZhbXA7QU49ODU0MDAzNzkm
YW1wO3NpdGU9ZWhvc3QtbGl2ZTwvdXJsPjwvcmVsYXRlZC11cmxzPjwvdXJscz48ZWxlY3Ryb25p
Yy1yZXNvdXJjZS1udW0+MTAuMTExMS9qY3BwLjEyMDEwPC9lbGVjdHJvbmljLXJlc291cmNlLW51
bT48cmVtb3RlLWRhdGFiYXNlLW5hbWU+YTloPC9yZW1vdGUtZGF0YWJhc2UtbmFtZT48cmVtb3Rl
LWRhdGFiYXNlLXByb3ZpZGVyPkVCU0NPaG9zdDwvcmVtb3RlLWRhdGFiYXNlLXByb3ZpZGVyPjwv
cmVjb3JkPjwvQ2l0ZT48L0VuZE5vdGU+
</w:fldData>
        </w:fldChar>
      </w:r>
      <w:r w:rsidR="006B222C" w:rsidRPr="00860CAF">
        <w:instrText xml:space="preserve"> ADDIN EN.CITE.DATA </w:instrText>
      </w:r>
      <w:r w:rsidR="006B222C" w:rsidRPr="00860CAF">
        <w:fldChar w:fldCharType="end"/>
      </w:r>
      <w:r w:rsidR="006B222C" w:rsidRPr="00860CAF">
        <w:fldChar w:fldCharType="separate"/>
      </w:r>
      <w:r w:rsidR="006B222C" w:rsidRPr="00860CAF">
        <w:rPr>
          <w:noProof/>
        </w:rPr>
        <w:t>(cf. Fricke et al., 2013)</w:t>
      </w:r>
      <w:r w:rsidR="006B222C" w:rsidRPr="00860CAF">
        <w:fldChar w:fldCharType="end"/>
      </w:r>
      <w:r w:rsidR="00AB47EA" w:rsidRPr="00860CAF">
        <w:t>. Finally, teachers’ abilities to model high-</w:t>
      </w:r>
      <w:r w:rsidRPr="00860CAF">
        <w:t xml:space="preserve">quality oral language and to provide oral language practice for </w:t>
      </w:r>
      <w:r w:rsidR="00AD4703">
        <w:t>children</w:t>
      </w:r>
      <w:r w:rsidRPr="00860CAF">
        <w:t xml:space="preserve"> is linked to better </w:t>
      </w:r>
      <w:r w:rsidR="006B222C" w:rsidRPr="00860CAF">
        <w:t>language development</w:t>
      </w:r>
      <w:r w:rsidRPr="00860CAF">
        <w:t xml:space="preserve"> but </w:t>
      </w:r>
      <w:r w:rsidR="00100B3E">
        <w:t xml:space="preserve">it is </w:t>
      </w:r>
      <w:r w:rsidRPr="00860CAF">
        <w:t xml:space="preserve">difficult to achieve </w:t>
      </w:r>
      <w:r w:rsidR="00100B3E">
        <w:t>change in these practices</w:t>
      </w:r>
      <w:r w:rsidRPr="00860CAF">
        <w:t>. T</w:t>
      </w:r>
      <w:r w:rsidR="00214147" w:rsidRPr="00860CAF">
        <w:t xml:space="preserve">hese findings suggest that </w:t>
      </w:r>
      <w:r w:rsidRPr="00860CAF">
        <w:t>Tier 1</w:t>
      </w:r>
      <w:r w:rsidR="005D46DE">
        <w:t>,</w:t>
      </w:r>
      <w:r w:rsidRPr="00860CAF">
        <w:t xml:space="preserve"> </w:t>
      </w:r>
      <w:r w:rsidR="002874E0" w:rsidRPr="00860CAF">
        <w:t>classroom-based intervention</w:t>
      </w:r>
      <w:r w:rsidRPr="00860CAF">
        <w:t>s</w:t>
      </w:r>
      <w:r w:rsidR="00214147" w:rsidRPr="00860CAF">
        <w:t xml:space="preserve"> need to </w:t>
      </w:r>
      <w:r w:rsidRPr="00860CAF">
        <w:t xml:space="preserve">address </w:t>
      </w:r>
      <w:r w:rsidR="00214147" w:rsidRPr="00860CAF">
        <w:t xml:space="preserve">multiple </w:t>
      </w:r>
      <w:r w:rsidRPr="00860CAF">
        <w:t xml:space="preserve">language </w:t>
      </w:r>
      <w:r w:rsidR="00214147" w:rsidRPr="00860CAF">
        <w:t xml:space="preserve">skills to support </w:t>
      </w:r>
      <w:r w:rsidR="00862FB5" w:rsidRPr="00860CAF">
        <w:t>language</w:t>
      </w:r>
      <w:r w:rsidRPr="00860CAF">
        <w:t xml:space="preserve"> comprehension and </w:t>
      </w:r>
      <w:r w:rsidR="00214147" w:rsidRPr="00860CAF">
        <w:t>construction of meaning-based representation</w:t>
      </w:r>
      <w:r w:rsidR="007E7127" w:rsidRPr="00860CAF">
        <w:t>s</w:t>
      </w:r>
      <w:r w:rsidR="00214147" w:rsidRPr="00860CAF">
        <w:t xml:space="preserve"> of text</w:t>
      </w:r>
      <w:r w:rsidR="007E7127" w:rsidRPr="00860CAF">
        <w:t>s</w:t>
      </w:r>
      <w:r w:rsidR="002874E0" w:rsidRPr="00860CAF">
        <w:t xml:space="preserve"> </w:t>
      </w:r>
      <w:r w:rsidRPr="00860CAF">
        <w:t xml:space="preserve">necessary for reading comprehension. </w:t>
      </w:r>
      <w:r w:rsidR="002874E0" w:rsidRPr="00860CAF">
        <w:t xml:space="preserve">We adopted these principles in </w:t>
      </w:r>
      <w:r w:rsidR="00AB47EA" w:rsidRPr="00860CAF">
        <w:t>the</w:t>
      </w:r>
      <w:r w:rsidR="002874E0" w:rsidRPr="00860CAF">
        <w:t xml:space="preserve"> whole-class </w:t>
      </w:r>
      <w:r w:rsidR="00AB47EA" w:rsidRPr="00860CAF">
        <w:t>curriculum that we developed</w:t>
      </w:r>
      <w:r w:rsidR="002874E0" w:rsidRPr="00860CAF">
        <w:t xml:space="preserve">. </w:t>
      </w:r>
    </w:p>
    <w:p w14:paraId="36095139" w14:textId="337EC854" w:rsidR="000D43D8" w:rsidRPr="006D4EBD" w:rsidRDefault="000D43D8" w:rsidP="006D4EBD">
      <w:pPr>
        <w:pStyle w:val="BodyTextIndent"/>
        <w:widowControl w:val="0"/>
        <w:ind w:firstLine="0"/>
        <w:rPr>
          <w:b/>
        </w:rPr>
      </w:pPr>
      <w:r w:rsidRPr="006D4EBD">
        <w:rPr>
          <w:b/>
        </w:rPr>
        <w:t xml:space="preserve">Let’s Know! </w:t>
      </w:r>
      <w:r>
        <w:rPr>
          <w:b/>
        </w:rPr>
        <w:t xml:space="preserve">Curriculum </w:t>
      </w:r>
      <w:r w:rsidRPr="006D4EBD">
        <w:rPr>
          <w:b/>
        </w:rPr>
        <w:t>Development and Prior Research</w:t>
      </w:r>
    </w:p>
    <w:p w14:paraId="378F6AE3" w14:textId="7EE4E463" w:rsidR="009777FE" w:rsidRDefault="0CB4864E" w:rsidP="009A57F6">
      <w:pPr>
        <w:widowControl w:val="0"/>
        <w:autoSpaceDE w:val="0"/>
        <w:autoSpaceDN w:val="0"/>
        <w:adjustRightInd w:val="0"/>
        <w:spacing w:line="480" w:lineRule="auto"/>
        <w:ind w:firstLine="720"/>
      </w:pPr>
      <w:r>
        <w:t xml:space="preserve">Our research team developed and piloted an evidence-based, language-focused </w:t>
      </w:r>
      <w:r>
        <w:lastRenderedPageBreak/>
        <w:t xml:space="preserve">supplemental curriculum, Let’s </w:t>
      </w:r>
      <w:proofErr w:type="gramStart"/>
      <w:r>
        <w:t>Know!,</w:t>
      </w:r>
      <w:proofErr w:type="gramEnd"/>
      <w:r>
        <w:t xml:space="preserve"> for use in </w:t>
      </w:r>
      <w:r w:rsidR="00487475">
        <w:t xml:space="preserve">PK </w:t>
      </w:r>
      <w:r>
        <w:t>and elementary-school (Grades K to 3) classrooms. Our theory of change was related to the Simple View of Reading. Early in the development process</w:t>
      </w:r>
      <w:r w:rsidR="005D46DE">
        <w:t>,</w:t>
      </w:r>
      <w:r>
        <w:t xml:space="preserve"> we determined that our focus would be on providing </w:t>
      </w:r>
      <w:r w:rsidR="005D46DE">
        <w:t>classroom teachers with curricular materials</w:t>
      </w:r>
      <w:r>
        <w:t xml:space="preserve"> that systematically taught lower- (vocabulary, grammar) and higher-level (text structure, inference making, comprehension monitoring) language skills; thus, we developed Let’s Know! to impact the language comprehension component of the Simple View of Reading. We hypothesized that positive changes in lower- and higher-level language skills would improve language </w:t>
      </w:r>
      <w:r w:rsidR="005D46DE">
        <w:t>comprehension,</w:t>
      </w:r>
      <w:r>
        <w:t xml:space="preserve"> which would in turn improve reading comprehension.</w:t>
      </w:r>
    </w:p>
    <w:p w14:paraId="1924D1AB" w14:textId="51B6D181" w:rsidR="00306604" w:rsidRDefault="00306604" w:rsidP="00306604">
      <w:pPr>
        <w:widowControl w:val="0"/>
        <w:autoSpaceDE w:val="0"/>
        <w:autoSpaceDN w:val="0"/>
        <w:adjustRightInd w:val="0"/>
        <w:spacing w:line="480" w:lineRule="auto"/>
        <w:ind w:firstLine="720"/>
      </w:pPr>
      <w:r>
        <w:t xml:space="preserve">The curriculum development process included nine phases completed over 3 years, described in detail in LARRC </w:t>
      </w:r>
      <w:r>
        <w:fldChar w:fldCharType="begin"/>
      </w:r>
      <w:r>
        <w:instrText xml:space="preserve"> ADDIN EN.CITE &lt;EndNote&gt;&lt;Cite ExcludeAuth="1"&gt;&lt;Author&gt;Language and Reading Research Consortium&lt;/Author&gt;&lt;Year&gt;2016&lt;/Year&gt;&lt;RecNum&gt;3992&lt;/RecNum&gt;&lt;DisplayText&gt;(2016)&lt;/DisplayText&gt;&lt;record&gt;&lt;rec-number&gt;3992&lt;/rec-number&gt;&lt;foreign-keys&gt;&lt;key app="EN" db-id="99d9evse6ffp07eesfqptv2lparspxf0d952" timestamp="1459866492"&gt;3992&lt;/key&gt;&lt;/foreign-keys&gt;&lt;ref-type name="Journal Article"&gt;17&lt;/ref-type&gt;&lt;contributors&gt;&lt;authors&gt;&lt;author&gt;Language and Reading Research Consortium,&lt;/author&gt;&lt;/authors&gt;&lt;/contributors&gt;&lt;titles&gt;&lt;title&gt;Use of the Curriculum Research Framework (CRF) for Developing a Reading-Comprehension Curricular Supplement for the Primary Grades&lt;/title&gt;&lt;secondary-title&gt;The Elementary School Journal&lt;/secondary-title&gt;&lt;/titles&gt;&lt;periodical&gt;&lt;full-title&gt;The Elementary School Journal&lt;/full-title&gt;&lt;/periodical&gt;&lt;pages&gt;459-486&lt;/pages&gt;&lt;volume&gt;116&lt;/volume&gt;&lt;number&gt;3&lt;/number&gt;&lt;keywords&gt;&lt;keyword&gt;iterative Methods&lt;/keyword&gt;&lt;keyword&gt;design study&lt;/keyword&gt;&lt;keyword&gt;curriculum Development&lt;/keyword&gt;&lt;/keywords&gt;&lt;dates&gt;&lt;year&gt;2016&lt;/year&gt;&lt;/dates&gt;&lt;urls&gt;&lt;related-urls&gt;&lt;url&gt;http://www.journals.uchicago.edu/doi/abs/10.1086/684827&lt;/url&gt;&lt;/related-urls&gt;&lt;/urls&gt;&lt;electronic-resource-num&gt;doi:10.1086/684827&lt;/electronic-resource-num&gt;&lt;/record&gt;&lt;/Cite&gt;&lt;/EndNote&gt;</w:instrText>
      </w:r>
      <w:r>
        <w:fldChar w:fldCharType="separate"/>
      </w:r>
      <w:r>
        <w:rPr>
          <w:noProof/>
        </w:rPr>
        <w:t>(2016)</w:t>
      </w:r>
      <w:r>
        <w:fldChar w:fldCharType="end"/>
      </w:r>
      <w:r>
        <w:t xml:space="preserve">. This systematic, evidence-based gold standard approach to curriculum development was based on Clements’ </w:t>
      </w:r>
      <w:r>
        <w:fldChar w:fldCharType="begin"/>
      </w:r>
      <w:r>
        <w:instrText xml:space="preserve"> ADDIN EN.CITE &lt;EndNote&gt;&lt;Cite ExcludeAuth="1"&gt;&lt;Author&gt;Clements&lt;/Author&gt;&lt;Year&gt;2007&lt;/Year&gt;&lt;RecNum&gt;1942&lt;/RecNum&gt;&lt;DisplayText&gt;(2007)&lt;/DisplayText&gt;&lt;record&gt;&lt;rec-number&gt;1942&lt;/rec-number&gt;&lt;foreign-keys&gt;&lt;key app="EN" db-id="99d9evse6ffp07eesfqptv2lparspxf0d952" timestamp="0"&gt;1942&lt;/key&gt;&lt;/foreign-keys&gt;&lt;ref-type name="Journal Article"&gt;17&lt;/ref-type&gt;&lt;contributors&gt;&lt;authors&gt;&lt;author&gt;Clements, Douglas H.&lt;/author&gt;&lt;/authors&gt;&lt;/contributors&gt;&lt;auth-address&gt;[mailto:clements@buffalo.edu]&amp;#xD;Clements, Douglas H. University at Buffalo, State University of New York, Graduate School of Education, 212 Baldy Hall (North Campus), Buffalo, NY, US, 14260, [mailto:clements@buffalo.edu]&lt;/auth-address&gt;&lt;titles&gt;&lt;title&gt;Curriculum Research: Toward a Framework for &amp;quot;Research-based Curricula&amp;quot;&lt;/title&gt;&lt;secondary-title&gt;Journal for Research in Mathematics Education&lt;/secondary-title&gt;&lt;/titles&gt;&lt;pages&gt;35-70&lt;/pages&gt;&lt;volume&gt;38&lt;/volume&gt;&lt;number&gt;1&lt;/number&gt;&lt;keywords&gt;&lt;keyword&gt;Curriculum&lt;/keyword&gt;&lt;keyword&gt;Curriculum Development&lt;/keyword&gt;&lt;keyword&gt;Evidence Based Practice&lt;/keyword&gt;&lt;keyword&gt;Experimentation&lt;/keyword&gt;&lt;keyword&gt;research-based curricula&lt;/keyword&gt;&lt;keyword&gt;classroom curriculum development&lt;/keyword&gt;&lt;keyword&gt;educational research&lt;/keyword&gt;&lt;keyword&gt;3530 Curriculum &amp;amp; Programs &amp;amp; Teaching Methods&lt;/keyword&gt;&lt;/keywords&gt;&lt;dates&gt;&lt;year&gt;2007&lt;/year&gt;&lt;pub-dates&gt;&lt;date&gt;Jan&lt;/date&gt;&lt;/pub-dates&gt;&lt;/dates&gt;&lt;accession-num&gt;2007-00031-003&lt;/accession-num&gt;&lt;label&gt;H&lt;/label&gt;&lt;urls&gt;&lt;/urls&gt;&lt;/record&gt;&lt;/Cite&gt;&lt;/EndNote&gt;</w:instrText>
      </w:r>
      <w:r>
        <w:fldChar w:fldCharType="separate"/>
      </w:r>
      <w:r w:rsidRPr="050E244A">
        <w:rPr>
          <w:noProof/>
        </w:rPr>
        <w:t>(2007)</w:t>
      </w:r>
      <w:r>
        <w:fldChar w:fldCharType="end"/>
      </w:r>
      <w:r>
        <w:t xml:space="preserve"> curriculum research framework. In essence, </w:t>
      </w:r>
      <w:r w:rsidR="001A47A8">
        <w:t xml:space="preserve">during </w:t>
      </w:r>
      <w:r>
        <w:t>the first three phases</w:t>
      </w:r>
      <w:r w:rsidR="001A47A8">
        <w:t>, we</w:t>
      </w:r>
      <w:r>
        <w:t xml:space="preserve"> focused on content establishment, identifying learner goals, and making decisions regarding our pedagogical approach. </w:t>
      </w:r>
      <w:r w:rsidR="001A47A8">
        <w:t>In t</w:t>
      </w:r>
      <w:r>
        <w:t>he fourth phase</w:t>
      </w:r>
      <w:r w:rsidR="001A47A8">
        <w:t>, we</w:t>
      </w:r>
      <w:r>
        <w:t xml:space="preserve"> </w:t>
      </w:r>
      <w:r w:rsidR="0081369E">
        <w:t xml:space="preserve">laid </w:t>
      </w:r>
      <w:r>
        <w:t xml:space="preserve">out the scope and sequence of learning with accompanying teaching activities. The final phases included iterative evaluations of the curriculum including marketing research, design studies, formative assessments, and summative evaluations. </w:t>
      </w:r>
    </w:p>
    <w:p w14:paraId="0DDF98C8" w14:textId="5E90388D" w:rsidR="009048B0" w:rsidRDefault="00306604">
      <w:pPr>
        <w:pStyle w:val="Header"/>
        <w:widowControl w:val="0"/>
        <w:tabs>
          <w:tab w:val="clear" w:pos="4680"/>
          <w:tab w:val="clear" w:pos="9360"/>
        </w:tabs>
        <w:spacing w:line="480" w:lineRule="auto"/>
        <w:ind w:firstLine="720"/>
        <w:rPr>
          <w:rFonts w:cs="Times New Roman"/>
        </w:rPr>
      </w:pPr>
      <w:r>
        <w:t xml:space="preserve"> The resultant Let’s Know! curriculum involved </w:t>
      </w:r>
      <w:r w:rsidR="36019450" w:rsidRPr="36019450">
        <w:rPr>
          <w:rFonts w:cs="Times New Roman"/>
        </w:rPr>
        <w:t>lessons</w:t>
      </w:r>
      <w:r>
        <w:rPr>
          <w:rFonts w:cs="Times New Roman"/>
        </w:rPr>
        <w:t xml:space="preserve"> structured into</w:t>
      </w:r>
      <w:r w:rsidR="0058464B">
        <w:rPr>
          <w:rFonts w:cs="Times New Roman"/>
        </w:rPr>
        <w:t xml:space="preserve"> </w:t>
      </w:r>
      <w:r w:rsidR="009048B0" w:rsidRPr="001C0208">
        <w:rPr>
          <w:rFonts w:cs="Times New Roman"/>
        </w:rPr>
        <w:t>four unit</w:t>
      </w:r>
      <w:r>
        <w:rPr>
          <w:rFonts w:cs="Times New Roman"/>
        </w:rPr>
        <w:t>s</w:t>
      </w:r>
      <w:r w:rsidR="009048B0" w:rsidRPr="001C0208">
        <w:rPr>
          <w:rFonts w:cs="Times New Roman"/>
        </w:rPr>
        <w:t xml:space="preserve"> (three 7-week units plus one 4-week unit)</w:t>
      </w:r>
      <w:r>
        <w:rPr>
          <w:rFonts w:cs="Times New Roman"/>
        </w:rPr>
        <w:t>, with units</w:t>
      </w:r>
      <w:r w:rsidR="0058464B">
        <w:rPr>
          <w:rFonts w:cs="Times New Roman"/>
        </w:rPr>
        <w:t xml:space="preserve"> </w:t>
      </w:r>
      <w:r w:rsidR="009048B0" w:rsidRPr="001C0208">
        <w:rPr>
          <w:rFonts w:cs="Times New Roman"/>
        </w:rPr>
        <w:t xml:space="preserve">organized thematically (Unit 1: Fiction, Unit 2: Animals, Unit 3: Earth Materials, Unit 4: Folktales) and by text structure (cycles and sequences, compare-contrast, description, cause-effect); Supplementary Material Table S.1 </w:t>
      </w:r>
      <w:r>
        <w:rPr>
          <w:rFonts w:cs="Times New Roman"/>
        </w:rPr>
        <w:t>provides an</w:t>
      </w:r>
      <w:r w:rsidR="009048B0" w:rsidRPr="001C0208">
        <w:rPr>
          <w:rFonts w:cs="Times New Roman"/>
        </w:rPr>
        <w:t xml:space="preserve"> overview. </w:t>
      </w:r>
      <w:r w:rsidR="009048B0">
        <w:t xml:space="preserve">We developed two instantiations of the curriculum as detailed in LARRC </w:t>
      </w:r>
      <w:r w:rsidR="009048B0">
        <w:fldChar w:fldCharType="begin"/>
      </w:r>
      <w:r w:rsidR="009048B0">
        <w:instrText xml:space="preserve"> ADDIN EN.CITE &lt;EndNote&gt;&lt;Cite ExcludeAuth="1"&gt;&lt;Author&gt;Language and Reading Research Consortium&lt;/Author&gt;&lt;Year&gt;2016&lt;/Year&gt;&lt;RecNum&gt;3992&lt;/RecNum&gt;&lt;DisplayText&gt;(2016)&lt;/DisplayText&gt;&lt;record&gt;&lt;rec-number&gt;3992&lt;/rec-number&gt;&lt;foreign-keys&gt;&lt;key app="EN" db-id="99d9evse6ffp07eesfqptv2lparspxf0d952" timestamp="1459866492"&gt;3992&lt;/key&gt;&lt;/foreign-keys&gt;&lt;ref-type name="Journal Article"&gt;17&lt;/ref-type&gt;&lt;contributors&gt;&lt;authors&gt;&lt;author&gt;Language and Reading Research Consortium,&lt;/author&gt;&lt;/authors&gt;&lt;/contributors&gt;&lt;titles&gt;&lt;title&gt;Use of the Curriculum Research Framework (CRF) for Developing a Reading-Comprehension Curricular Supplement for the Primary Grades&lt;/title&gt;&lt;secondary-title&gt;The Elementary School Journal&lt;/secondary-title&gt;&lt;/titles&gt;&lt;periodical&gt;&lt;full-title&gt;The Elementary School Journal&lt;/full-title&gt;&lt;/periodical&gt;&lt;pages&gt;459-486&lt;/pages&gt;&lt;volume&gt;116&lt;/volume&gt;&lt;number&gt;3&lt;/number&gt;&lt;keywords&gt;&lt;keyword&gt;iterative Methods&lt;/keyword&gt;&lt;keyword&gt;design study&lt;/keyword&gt;&lt;keyword&gt;curriculum Development&lt;/keyword&gt;&lt;/keywords&gt;&lt;dates&gt;&lt;year&gt;2016&lt;/year&gt;&lt;/dates&gt;&lt;urls&gt;&lt;related-urls&gt;&lt;url&gt;http://www.journals.uchicago.edu/doi/abs/10.1086/684827&lt;/url&gt;&lt;/related-urls&gt;&lt;/urls&gt;&lt;electronic-resource-num&gt;doi:10.1086/684827&lt;/electronic-resource-num&gt;&lt;/record&gt;&lt;/Cite&gt;&lt;/EndNote&gt;</w:instrText>
      </w:r>
      <w:r w:rsidR="009048B0">
        <w:fldChar w:fldCharType="separate"/>
      </w:r>
      <w:r w:rsidR="009048B0">
        <w:rPr>
          <w:noProof/>
        </w:rPr>
        <w:t>(2016)</w:t>
      </w:r>
      <w:r w:rsidR="009048B0">
        <w:fldChar w:fldCharType="end"/>
      </w:r>
      <w:r w:rsidR="009048B0">
        <w:t>: Let’s Know! Broad and Let’s Know! Deep.</w:t>
      </w:r>
      <w:r w:rsidR="009048B0" w:rsidRPr="009048B0">
        <w:t xml:space="preserve"> </w:t>
      </w:r>
      <w:r w:rsidR="009048B0">
        <w:t xml:space="preserve">The Broad instantiation included eight lesson types taught iteratively over </w:t>
      </w:r>
      <w:r w:rsidR="001A47A8">
        <w:t>2-</w:t>
      </w:r>
      <w:r w:rsidR="009048B0">
        <w:t xml:space="preserve">week periods. The units open </w:t>
      </w:r>
      <w:r w:rsidR="009048B0" w:rsidRPr="001C0208">
        <w:rPr>
          <w:rFonts w:cs="Times New Roman"/>
        </w:rPr>
        <w:t xml:space="preserve">with a </w:t>
      </w:r>
      <w:r w:rsidR="009048B0" w:rsidRPr="001C0208">
        <w:rPr>
          <w:rFonts w:cs="Times New Roman"/>
          <w:i/>
          <w:iCs/>
        </w:rPr>
        <w:t>Hook</w:t>
      </w:r>
      <w:r w:rsidR="009048B0" w:rsidRPr="001C0208">
        <w:rPr>
          <w:rFonts w:cs="Times New Roman"/>
        </w:rPr>
        <w:t xml:space="preserve"> lesson, designed to pique </w:t>
      </w:r>
      <w:r w:rsidR="009048B0" w:rsidRPr="001C0208">
        <w:rPr>
          <w:rFonts w:cs="Times New Roman"/>
        </w:rPr>
        <w:lastRenderedPageBreak/>
        <w:t xml:space="preserve">children’s </w:t>
      </w:r>
      <w:proofErr w:type="gramStart"/>
      <w:r w:rsidR="009048B0" w:rsidRPr="001C0208">
        <w:rPr>
          <w:rFonts w:cs="Times New Roman"/>
        </w:rPr>
        <w:t>interest</w:t>
      </w:r>
      <w:proofErr w:type="gramEnd"/>
      <w:r w:rsidR="009048B0" w:rsidRPr="001C0208">
        <w:rPr>
          <w:rFonts w:cs="Times New Roman"/>
        </w:rPr>
        <w:t xml:space="preserve"> and provide an overview of unit content, and end with a </w:t>
      </w:r>
      <w:r w:rsidR="009048B0" w:rsidRPr="001C0208">
        <w:rPr>
          <w:rFonts w:cs="Times New Roman"/>
          <w:i/>
          <w:iCs/>
        </w:rPr>
        <w:t>Close</w:t>
      </w:r>
      <w:r w:rsidR="009048B0" w:rsidRPr="001C0208">
        <w:rPr>
          <w:rFonts w:cs="Times New Roman"/>
        </w:rPr>
        <w:t xml:space="preserve"> lesson, designed to help children consolidate their learning across the unit. Within units, teachers and children progress through specific types of lessons to meet language-focused learning objectives. For Let’s Know! Broad, lessons include (a) </w:t>
      </w:r>
      <w:r w:rsidR="009048B0" w:rsidRPr="001C0208">
        <w:rPr>
          <w:rFonts w:cs="Times New Roman"/>
          <w:i/>
          <w:iCs/>
        </w:rPr>
        <w:t>Read to Me</w:t>
      </w:r>
      <w:r w:rsidR="009048B0" w:rsidRPr="001C0208">
        <w:rPr>
          <w:rFonts w:cs="Times New Roman"/>
        </w:rPr>
        <w:t xml:space="preserve">, designed to engage children with text and promote rich discussion, inferential language, and comprehension monitoring, (b) </w:t>
      </w:r>
      <w:r w:rsidR="009048B0" w:rsidRPr="001C0208">
        <w:rPr>
          <w:rFonts w:cs="Times New Roman"/>
          <w:i/>
          <w:iCs/>
        </w:rPr>
        <w:t>Words to Know</w:t>
      </w:r>
      <w:r w:rsidR="009048B0" w:rsidRPr="001C0208">
        <w:rPr>
          <w:rFonts w:cs="Times New Roman"/>
        </w:rPr>
        <w:t xml:space="preserve">, designed to teach unit vocabulary, (c) </w:t>
      </w:r>
      <w:r w:rsidR="009048B0" w:rsidRPr="001C0208">
        <w:rPr>
          <w:rFonts w:cs="Times New Roman"/>
          <w:i/>
          <w:iCs/>
        </w:rPr>
        <w:t>Text Mapping</w:t>
      </w:r>
      <w:r w:rsidR="009048B0" w:rsidRPr="001C0208">
        <w:rPr>
          <w:rFonts w:cs="Times New Roman"/>
        </w:rPr>
        <w:t xml:space="preserve">, designed to facilitate production and understanding of different text and grammatical structures, (d) </w:t>
      </w:r>
      <w:r w:rsidR="009048B0" w:rsidRPr="001C0208">
        <w:rPr>
          <w:rFonts w:cs="Times New Roman"/>
          <w:i/>
          <w:iCs/>
        </w:rPr>
        <w:t>Integration</w:t>
      </w:r>
      <w:r w:rsidR="009048B0" w:rsidRPr="001C0208">
        <w:rPr>
          <w:rFonts w:cs="Times New Roman"/>
        </w:rPr>
        <w:t xml:space="preserve">, designed to teach and practice retelling, inferencing, comprehension monitoring, and summarizing/finding the main idea for various text structures, (e) </w:t>
      </w:r>
      <w:r w:rsidR="009048B0" w:rsidRPr="001C0208">
        <w:rPr>
          <w:rFonts w:cs="Times New Roman"/>
          <w:i/>
          <w:iCs/>
        </w:rPr>
        <w:t>Read to Know</w:t>
      </w:r>
      <w:r w:rsidR="009048B0" w:rsidRPr="001C0208">
        <w:rPr>
          <w:rFonts w:cs="Times New Roman"/>
        </w:rPr>
        <w:t xml:space="preserve">, designed to promote engagement and interest through independent reading, (f) </w:t>
      </w:r>
      <w:r w:rsidR="009048B0" w:rsidRPr="001C0208">
        <w:rPr>
          <w:rFonts w:cs="Times New Roman"/>
          <w:i/>
          <w:iCs/>
        </w:rPr>
        <w:t>Show Me What You Know</w:t>
      </w:r>
      <w:r w:rsidR="009048B0" w:rsidRPr="001C0208">
        <w:rPr>
          <w:rFonts w:cs="Times New Roman"/>
        </w:rPr>
        <w:t xml:space="preserve">, during which teachers administer </w:t>
      </w:r>
      <w:r w:rsidR="009048B0">
        <w:rPr>
          <w:rFonts w:cs="Times New Roman"/>
        </w:rPr>
        <w:t>curriculum-aligned measures (</w:t>
      </w:r>
      <w:r w:rsidR="009048B0" w:rsidRPr="001C0208">
        <w:rPr>
          <w:rFonts w:cs="Times New Roman"/>
        </w:rPr>
        <w:t>CAMs</w:t>
      </w:r>
      <w:r w:rsidR="009048B0">
        <w:rPr>
          <w:rFonts w:cs="Times New Roman"/>
        </w:rPr>
        <w:t>)</w:t>
      </w:r>
      <w:r w:rsidR="009048B0" w:rsidRPr="001C0208">
        <w:rPr>
          <w:rFonts w:cs="Times New Roman"/>
        </w:rPr>
        <w:t xml:space="preserve"> to monitor children’s progress and plan for Stretch and Review lessons, and (g) </w:t>
      </w:r>
      <w:r w:rsidR="009048B0" w:rsidRPr="001C0208">
        <w:rPr>
          <w:rFonts w:cs="Times New Roman"/>
          <w:i/>
          <w:iCs/>
        </w:rPr>
        <w:t>Stretch and Review</w:t>
      </w:r>
      <w:r w:rsidR="009048B0" w:rsidRPr="001C0208">
        <w:rPr>
          <w:rFonts w:cs="Times New Roman"/>
        </w:rPr>
        <w:t xml:space="preserve">, designed to provide teachers </w:t>
      </w:r>
      <w:r w:rsidR="00E321D0">
        <w:rPr>
          <w:rFonts w:cs="Times New Roman"/>
        </w:rPr>
        <w:t xml:space="preserve">with </w:t>
      </w:r>
      <w:r w:rsidR="009048B0" w:rsidRPr="001C0208">
        <w:rPr>
          <w:rFonts w:cs="Times New Roman"/>
        </w:rPr>
        <w:t xml:space="preserve">opportunities to review key concepts or dive deeper into unit topics depending on class needs and interests. </w:t>
      </w:r>
    </w:p>
    <w:p w14:paraId="61DE7255" w14:textId="2C68865E" w:rsidR="009777FE" w:rsidRDefault="009048B0">
      <w:pPr>
        <w:widowControl w:val="0"/>
        <w:autoSpaceDE w:val="0"/>
        <w:autoSpaceDN w:val="0"/>
        <w:adjustRightInd w:val="0"/>
        <w:spacing w:line="480" w:lineRule="auto"/>
        <w:ind w:firstLine="720"/>
      </w:pPr>
      <w:r>
        <w:t>In</w:t>
      </w:r>
      <w:r w:rsidRPr="001C0208">
        <w:t xml:space="preserve"> Let’s Know! Deep, we replaced the </w:t>
      </w:r>
      <w:r w:rsidRPr="001C0208">
        <w:rPr>
          <w:i/>
          <w:iCs/>
        </w:rPr>
        <w:t>Text Mapping</w:t>
      </w:r>
      <w:r w:rsidRPr="001C0208">
        <w:t xml:space="preserve"> and </w:t>
      </w:r>
      <w:r w:rsidRPr="001C0208">
        <w:rPr>
          <w:i/>
          <w:iCs/>
        </w:rPr>
        <w:t>Read to Know</w:t>
      </w:r>
      <w:r w:rsidRPr="001C0208">
        <w:t xml:space="preserve"> lessons with </w:t>
      </w:r>
      <w:r>
        <w:t>lessons that provided more practice with new vocabulary words (</w:t>
      </w:r>
      <w:r w:rsidRPr="006D4EBD">
        <w:rPr>
          <w:i/>
        </w:rPr>
        <w:t>Words to Know Practice</w:t>
      </w:r>
      <w:r>
        <w:t>) and integrating information in texts (</w:t>
      </w:r>
      <w:r w:rsidRPr="006D4EBD">
        <w:rPr>
          <w:i/>
        </w:rPr>
        <w:t>Integration Practice</w:t>
      </w:r>
      <w:r>
        <w:t xml:space="preserve">). </w:t>
      </w:r>
      <w:r w:rsidR="0058464B">
        <w:t xml:space="preserve">This decision was grounded in feedback from our school partners and findings from formative research studies </w:t>
      </w:r>
      <w:r w:rsidR="0058464B">
        <w:fldChar w:fldCharType="begin"/>
      </w:r>
      <w:r w:rsidR="0058464B">
        <w:instrText xml:space="preserve"> ADDIN EN.CITE &lt;EndNote&gt;&lt;Cite ExcludeAuth="1"&gt;&lt;Author&gt;Language and Reading Research Consortium&lt;/Author&gt;&lt;Year&gt;2016&lt;/Year&gt;&lt;RecNum&gt;3992&lt;/RecNum&gt;&lt;Prefix&gt;LARRC`, &lt;/Prefix&gt;&lt;DisplayText&gt;(LARRC, 2016)&lt;/DisplayText&gt;&lt;record&gt;&lt;rec-number&gt;3992&lt;/rec-number&gt;&lt;foreign-keys&gt;&lt;key app="EN" db-id="99d9evse6ffp07eesfqptv2lparspxf0d952" timestamp="1459866492"&gt;3992&lt;/key&gt;&lt;/foreign-keys&gt;&lt;ref-type name="Journal Article"&gt;17&lt;/ref-type&gt;&lt;contributors&gt;&lt;authors&gt;&lt;author&gt;Language and Reading Research Consortium,&lt;/author&gt;&lt;/authors&gt;&lt;/contributors&gt;&lt;titles&gt;&lt;title&gt;Use of the Curriculum Research Framework (CRF) for Developing a Reading-Comprehension Curricular Supplement for the Primary Grades&lt;/title&gt;&lt;secondary-title&gt;The Elementary School Journal&lt;/secondary-title&gt;&lt;/titles&gt;&lt;periodical&gt;&lt;full-title&gt;The Elementary School Journal&lt;/full-title&gt;&lt;/periodical&gt;&lt;pages&gt;459-486&lt;/pages&gt;&lt;volume&gt;116&lt;/volume&gt;&lt;number&gt;3&lt;/number&gt;&lt;keywords&gt;&lt;keyword&gt;iterative Methods&lt;/keyword&gt;&lt;keyword&gt;design study&lt;/keyword&gt;&lt;keyword&gt;curriculum Development&lt;/keyword&gt;&lt;/keywords&gt;&lt;dates&gt;&lt;year&gt;2016&lt;/year&gt;&lt;/dates&gt;&lt;urls&gt;&lt;related-urls&gt;&lt;url&gt;http://www.journals.uchicago.edu/doi/abs/10.1086/684827&lt;/url&gt;&lt;/related-urls&gt;&lt;/urls&gt;&lt;electronic-resource-num&gt;doi:10.1086/684827&lt;/electronic-resource-num&gt;&lt;/record&gt;&lt;/Cite&gt;&lt;/EndNote&gt;</w:instrText>
      </w:r>
      <w:r w:rsidR="0058464B">
        <w:fldChar w:fldCharType="separate"/>
      </w:r>
      <w:r w:rsidR="0058464B">
        <w:rPr>
          <w:noProof/>
        </w:rPr>
        <w:t>(LARRC, 2016)</w:t>
      </w:r>
      <w:r w:rsidR="0058464B">
        <w:fldChar w:fldCharType="end"/>
      </w:r>
      <w:r w:rsidR="0058464B">
        <w:t xml:space="preserve">; </w:t>
      </w:r>
      <w:r w:rsidRPr="001C0208">
        <w:t xml:space="preserve">these lesson substitutions were the only difference between the two Let’s Know! </w:t>
      </w:r>
      <w:r w:rsidR="0058464B">
        <w:t>i</w:t>
      </w:r>
      <w:r w:rsidRPr="001C0208">
        <w:t>nstantiations.</w:t>
      </w:r>
      <w:r w:rsidR="0058464B">
        <w:t xml:space="preserve"> </w:t>
      </w:r>
      <w:r w:rsidR="58051A4A">
        <w:t xml:space="preserve">The Deep </w:t>
      </w:r>
      <w:r w:rsidR="00915498">
        <w:t>instantiation</w:t>
      </w:r>
      <w:r w:rsidR="58051A4A">
        <w:t xml:space="preserve"> </w:t>
      </w:r>
      <w:r w:rsidR="00915498">
        <w:t xml:space="preserve">thus </w:t>
      </w:r>
      <w:r w:rsidR="58051A4A">
        <w:t xml:space="preserve">included six lesson types (but the same overall number of lessons) taught over the same </w:t>
      </w:r>
      <w:proofErr w:type="gramStart"/>
      <w:r w:rsidR="58051A4A">
        <w:t>period of time</w:t>
      </w:r>
      <w:proofErr w:type="gramEnd"/>
      <w:r w:rsidR="58051A4A">
        <w:t xml:space="preserve"> (</w:t>
      </w:r>
      <w:r w:rsidR="0058464B">
        <w:t>see Table S.1</w:t>
      </w:r>
      <w:r w:rsidR="58051A4A">
        <w:t xml:space="preserve">). </w:t>
      </w:r>
      <w:proofErr w:type="gramStart"/>
      <w:r w:rsidR="00915498">
        <w:t>This afforded</w:t>
      </w:r>
      <w:r w:rsidR="58051A4A">
        <w:t xml:space="preserve"> teachers</w:t>
      </w:r>
      <w:proofErr w:type="gramEnd"/>
      <w:r w:rsidR="58051A4A">
        <w:t xml:space="preserve"> </w:t>
      </w:r>
      <w:r w:rsidR="00915498">
        <w:t>needing</w:t>
      </w:r>
      <w:r w:rsidR="58051A4A">
        <w:t xml:space="preserve"> to learn two fewer lesson types </w:t>
      </w:r>
      <w:r w:rsidR="00915498">
        <w:t>in the Deep instantia</w:t>
      </w:r>
      <w:r w:rsidR="0081369E">
        <w:t>t</w:t>
      </w:r>
      <w:r w:rsidR="00915498">
        <w:t xml:space="preserve">ion, </w:t>
      </w:r>
      <w:r w:rsidR="58051A4A">
        <w:t>and children receiv</w:t>
      </w:r>
      <w:r w:rsidR="00915498">
        <w:t>ing</w:t>
      </w:r>
      <w:r w:rsidR="58051A4A">
        <w:t xml:space="preserve"> twice as much practice on vocabulary and integration </w:t>
      </w:r>
      <w:r w:rsidR="00796E25">
        <w:t xml:space="preserve">in </w:t>
      </w:r>
      <w:r w:rsidR="58051A4A">
        <w:t xml:space="preserve">each unit than in the Broad </w:t>
      </w:r>
      <w:r w:rsidR="00915498">
        <w:t>instantiation</w:t>
      </w:r>
      <w:r w:rsidR="58051A4A">
        <w:t xml:space="preserve">. Both instantiations were carefully designed to improve language comprehension skills reflected in the Simple View of </w:t>
      </w:r>
      <w:r w:rsidR="58051A4A">
        <w:lastRenderedPageBreak/>
        <w:t>Reading and both fit our proposed theory of change; however, the Deep instantiation provided the opportunity to determine whether simplified implementation and increased opportunities for practice would result in similar outcomes for children.</w:t>
      </w:r>
    </w:p>
    <w:p w14:paraId="224E937D" w14:textId="3749658C" w:rsidR="009777FE" w:rsidRDefault="009777FE" w:rsidP="003F2B07">
      <w:pPr>
        <w:widowControl w:val="0"/>
        <w:autoSpaceDE w:val="0"/>
        <w:autoSpaceDN w:val="0"/>
        <w:adjustRightInd w:val="0"/>
        <w:spacing w:line="480" w:lineRule="auto"/>
        <w:ind w:firstLine="720"/>
      </w:pPr>
      <w:r>
        <w:t xml:space="preserve">Our </w:t>
      </w:r>
      <w:r w:rsidR="001A47A8">
        <w:t>research team</w:t>
      </w:r>
      <w:r>
        <w:t xml:space="preserve"> </w:t>
      </w:r>
      <w:r w:rsidR="006E1DC8">
        <w:t xml:space="preserve">has </w:t>
      </w:r>
      <w:r>
        <w:t xml:space="preserve">published several papers reporting results of the iterative phases of </w:t>
      </w:r>
      <w:r w:rsidRPr="009777FE">
        <w:t>Let’s Know!</w:t>
      </w:r>
      <w:r>
        <w:t xml:space="preserve"> development. </w:t>
      </w:r>
      <w:r w:rsidR="001A47A8">
        <w:t>We</w:t>
      </w:r>
      <w:r>
        <w:t xml:space="preserve"> first reported results of a quasi-experimental study </w:t>
      </w:r>
      <w:r w:rsidR="005A48EF">
        <w:t>in which we</w:t>
      </w:r>
      <w:r>
        <w:t xml:space="preserve"> </w:t>
      </w:r>
      <w:r w:rsidR="006E1DC8">
        <w:t>compared</w:t>
      </w:r>
      <w:r w:rsidR="005A48EF">
        <w:t xml:space="preserve"> </w:t>
      </w:r>
      <w:r w:rsidR="00F71401">
        <w:t xml:space="preserve">instruction during Let’s Know! lessons, as implemented by </w:t>
      </w:r>
      <w:r>
        <w:t>40</w:t>
      </w:r>
      <w:r w:rsidR="005A48EF">
        <w:t xml:space="preserve"> </w:t>
      </w:r>
      <w:r>
        <w:t xml:space="preserve">teachers </w:t>
      </w:r>
      <w:r w:rsidR="00F71401">
        <w:t>in their</w:t>
      </w:r>
      <w:r w:rsidR="005A48EF">
        <w:t xml:space="preserve"> </w:t>
      </w:r>
      <w:r w:rsidR="00487475">
        <w:t>PK</w:t>
      </w:r>
      <w:r w:rsidR="005A48EF">
        <w:t xml:space="preserve"> through Grade 3 </w:t>
      </w:r>
      <w:r>
        <w:t>classrooms</w:t>
      </w:r>
      <w:r w:rsidR="00F71401">
        <w:t xml:space="preserve">, to that of </w:t>
      </w:r>
      <w:r w:rsidR="006E1DC8">
        <w:t xml:space="preserve">their typical literacy instruction as well as to the </w:t>
      </w:r>
      <w:r w:rsidR="00F71401">
        <w:t>typical instruction provided by comparison teachers</w:t>
      </w:r>
      <w:r>
        <w:t xml:space="preserve"> </w:t>
      </w:r>
      <w:r w:rsidR="00F71401">
        <w:fldChar w:fldCharType="begin"/>
      </w:r>
      <w:r w:rsidR="00F71401">
        <w:instrText xml:space="preserve"> ADDIN EN.CITE &lt;EndNote&gt;&lt;Cite ExcludeAuth="1"&gt;&lt;Author&gt;Language and Reading Research Consortium&lt;/Author&gt;&lt;Year&gt;2014&lt;/Year&gt;&lt;RecNum&gt;4015&lt;/RecNum&gt;&lt;Prefix&gt;LARRC et al.`, &lt;/Prefix&gt;&lt;DisplayText&gt;(LARRC et al., 2014)&lt;/DisplayText&gt;&lt;record&gt;&lt;rec-number&gt;4015&lt;/rec-number&gt;&lt;foreign-keys&gt;&lt;key app="EN" db-id="99d9evse6ffp07eesfqptv2lparspxf0d952" timestamp="1464290018"&gt;4015&lt;/key&gt;&lt;/foreign-keys&gt;&lt;ref-type name="Journal Article"&gt;17&lt;/ref-type&gt;&lt;contributors&gt;&lt;authors&gt;&lt;author&gt;Language and Reading Research Consortium,&lt;/author&gt;&lt;author&gt;Pratt, Amy&lt;/author&gt;&lt;author&gt;Logan, Jessica A. R.&lt;/author&gt;&lt;/authors&gt;&lt;/contributors&gt;&lt;titles&gt;&lt;title&gt;Improving language-focused comprehension instruction in primary-grade classrooms: Impacts of the Let&amp;apos;s Know! experimental curriculum&lt;/title&gt;&lt;secondary-title&gt;Educational Psychology Review&lt;/secondary-title&gt;&lt;/titles&gt;&lt;periodical&gt;&lt;full-title&gt;Educational Psychology Review&lt;/full-title&gt;&lt;/periodical&gt;&lt;pages&gt;357-377&lt;/pages&gt;&lt;volume&gt;26&lt;/volume&gt;&lt;dates&gt;&lt;year&gt;2014&lt;/year&gt;&lt;/dates&gt;&lt;urls&gt;&lt;/urls&gt;&lt;/record&gt;&lt;/Cite&gt;&lt;/EndNote&gt;</w:instrText>
      </w:r>
      <w:r w:rsidR="00F71401">
        <w:fldChar w:fldCharType="separate"/>
      </w:r>
      <w:r w:rsidR="00F71401">
        <w:rPr>
          <w:noProof/>
        </w:rPr>
        <w:t>(LARRC et al., 2014)</w:t>
      </w:r>
      <w:r w:rsidR="00F71401">
        <w:fldChar w:fldCharType="end"/>
      </w:r>
      <w:r>
        <w:t xml:space="preserve">. </w:t>
      </w:r>
      <w:r w:rsidR="00F71401">
        <w:t xml:space="preserve">We </w:t>
      </w:r>
      <w:r w:rsidR="006E1DC8">
        <w:t>found that</w:t>
      </w:r>
      <w:r w:rsidR="00F71401">
        <w:t xml:space="preserve"> teachers used</w:t>
      </w:r>
      <w:r>
        <w:t xml:space="preserve"> significantly more language-focused comprehension supports</w:t>
      </w:r>
      <w:r w:rsidR="006E1DC8">
        <w:t xml:space="preserve"> when implementing Let’s Know! than during non-Let’s Know! instruction and that</w:t>
      </w:r>
      <w:r>
        <w:t xml:space="preserve"> Let’s Know! </w:t>
      </w:r>
      <w:r w:rsidR="00F71401">
        <w:t>l</w:t>
      </w:r>
      <w:r>
        <w:t xml:space="preserve">essons heightened the instructional climate of classrooms as measured by the Instructional Support domain of the </w:t>
      </w:r>
      <w:r w:rsidRPr="009777FE">
        <w:t>Classroom Assessment Scoring System</w:t>
      </w:r>
      <w:r>
        <w:t xml:space="preserve"> </w:t>
      </w:r>
      <w:r w:rsidR="00F71401">
        <w:fldChar w:fldCharType="begin"/>
      </w:r>
      <w:r w:rsidR="00F71401">
        <w:instrText xml:space="preserve"> ADDIN EN.CITE &lt;EndNote&gt;&lt;Cite&gt;&lt;Author&gt;Pianta&lt;/Author&gt;&lt;Year&gt;2004&lt;/Year&gt;&lt;RecNum&gt;2533&lt;/RecNum&gt;&lt;DisplayText&gt;(Pianta et al., 2004)&lt;/DisplayText&gt;&lt;record&gt;&lt;rec-number&gt;2533&lt;/rec-number&gt;&lt;foreign-keys&gt;&lt;key app="EN" db-id="99d9evse6ffp07eesfqptv2lparspxf0d952" timestamp="0"&gt;2533&lt;/key&gt;&lt;/foreign-keys&gt;&lt;ref-type name="Book"&gt;6&lt;/ref-type&gt;&lt;contributors&gt;&lt;authors&gt;&lt;author&gt;Pianta, Robert C.&lt;/author&gt;&lt;author&gt;La Paro, K. M.&lt;/author&gt;&lt;author&gt;Hamre, B. K.&lt;/author&gt;&lt;/authors&gt;&lt;/contributors&gt;&lt;titles&gt;&lt;title&gt;Classroom assessment scoring system&lt;/title&gt;&lt;secondary-title&gt;Unpublished measure, University of Virginia&lt;/secondary-title&gt;&lt;/titles&gt;&lt;dates&gt;&lt;year&gt;2004&lt;/year&gt;&lt;/dates&gt;&lt;pub-location&gt;Baltimore, MD&lt;/pub-location&gt;&lt;publisher&gt;Brookes&lt;/publisher&gt;&lt;urls&gt;&lt;/urls&gt;&lt;/record&gt;&lt;/Cite&gt;&lt;/EndNote&gt;</w:instrText>
      </w:r>
      <w:r w:rsidR="00F71401">
        <w:fldChar w:fldCharType="separate"/>
      </w:r>
      <w:r w:rsidR="00F71401">
        <w:rPr>
          <w:noProof/>
        </w:rPr>
        <w:t>(Pianta et al., 2004)</w:t>
      </w:r>
      <w:r w:rsidR="00F71401">
        <w:fldChar w:fldCharType="end"/>
      </w:r>
      <w:r>
        <w:t>.</w:t>
      </w:r>
      <w:r w:rsidR="00EB4E81">
        <w:t xml:space="preserve"> In </w:t>
      </w:r>
      <w:r w:rsidR="003F2B07">
        <w:t xml:space="preserve">LARRC, </w:t>
      </w:r>
      <w:proofErr w:type="spellStart"/>
      <w:r w:rsidR="003F2B07">
        <w:t>Johanson</w:t>
      </w:r>
      <w:proofErr w:type="spellEnd"/>
      <w:r w:rsidR="003F2B07">
        <w:t xml:space="preserve"> et al. </w:t>
      </w:r>
      <w:r w:rsidR="00EB4E81">
        <w:fldChar w:fldCharType="begin"/>
      </w:r>
      <w:r w:rsidR="003F2B07">
        <w:instrText xml:space="preserve"> ADDIN EN.CITE &lt;EndNote&gt;&lt;Cite ExcludeAuth="1"&gt;&lt;Author&gt;Language and Reading Research Consortium&lt;/Author&gt;&lt;Year&gt;2016&lt;/Year&gt;&lt;RecNum&gt;5415&lt;/RecNum&gt;&lt;DisplayText&gt;(2016)&lt;/DisplayText&gt;&lt;record&gt;&lt;rec-number&gt;5415&lt;/rec-number&gt;&lt;foreign-keys&gt;&lt;key app="EN" db-id="99d9evse6ffp07eesfqptv2lparspxf0d952" timestamp="1628531630"&gt;5415&lt;/key&gt;&lt;/foreign-keys&gt;&lt;ref-type name="Journal Article"&gt;17&lt;/ref-type&gt;&lt;contributors&gt;&lt;authors&gt;&lt;author&gt;Language and Reading Research Consortium,&lt;/author&gt;&lt;author&gt;Johanson, Megan&lt;/author&gt;&lt;author&gt;Arthur, Ann M&lt;/author&gt;&lt;/authors&gt;&lt;/contributors&gt;&lt;titles&gt;&lt;title&gt;Improving the language skills of pre-kindergarten students: Preliminary impacts of the Let’s Know! experimental curriculum&lt;/title&gt;&lt;secondary-title&gt;Child &amp;amp; Youth Care Forum&lt;/secondary-title&gt;&lt;/titles&gt;&lt;periodical&gt;&lt;full-title&gt;Child &amp;amp; Youth Care Forum&lt;/full-title&gt;&lt;abbr-1&gt;Child Youth Care Forum&lt;/abbr-1&gt;&lt;/periodical&gt;&lt;pages&gt;367-392&lt;/pages&gt;&lt;volume&gt;45&lt;/volume&gt;&lt;number&gt;3&lt;/number&gt;&lt;dates&gt;&lt;year&gt;2016&lt;/year&gt;&lt;/dates&gt;&lt;publisher&gt;Springer&lt;/publisher&gt;&lt;isbn&gt;1053-1890&lt;/isbn&gt;&lt;urls&gt;&lt;/urls&gt;&lt;/record&gt;&lt;/Cite&gt;&lt;/EndNote&gt;</w:instrText>
      </w:r>
      <w:r w:rsidR="00EB4E81">
        <w:fldChar w:fldCharType="separate"/>
      </w:r>
      <w:r w:rsidR="003F2B07">
        <w:rPr>
          <w:noProof/>
        </w:rPr>
        <w:t>(2016)</w:t>
      </w:r>
      <w:r w:rsidR="00EB4E81">
        <w:fldChar w:fldCharType="end"/>
      </w:r>
      <w:r w:rsidR="00000C05">
        <w:t xml:space="preserve">, we reported results of another </w:t>
      </w:r>
      <w:r w:rsidR="00971F49">
        <w:t>experimental pilot</w:t>
      </w:r>
      <w:r w:rsidR="00000C05">
        <w:t xml:space="preserve"> study involving </w:t>
      </w:r>
      <w:r w:rsidR="00487475">
        <w:t>PK</w:t>
      </w:r>
      <w:r w:rsidR="00000C05">
        <w:t xml:space="preserve"> teachers </w:t>
      </w:r>
      <w:r w:rsidR="00492A4D">
        <w:t>assigned to implement</w:t>
      </w:r>
      <w:r w:rsidR="00971F49">
        <w:t xml:space="preserve"> early versions of</w:t>
      </w:r>
      <w:r w:rsidR="00492A4D">
        <w:t xml:space="preserve"> Let’s Know! Broad</w:t>
      </w:r>
      <w:r w:rsidR="00971F49">
        <w:t xml:space="preserve"> (</w:t>
      </w:r>
      <w:r w:rsidR="00971F49" w:rsidRPr="009777FE">
        <w:rPr>
          <w:i/>
        </w:rPr>
        <w:t>n</w:t>
      </w:r>
      <w:r w:rsidR="00971F49">
        <w:t xml:space="preserve"> = 3) or</w:t>
      </w:r>
      <w:r w:rsidR="00492A4D">
        <w:t xml:space="preserve"> Let’s Know! Deep</w:t>
      </w:r>
      <w:r w:rsidR="00971F49">
        <w:t xml:space="preserve"> (</w:t>
      </w:r>
      <w:r w:rsidR="00971F49" w:rsidRPr="009777FE">
        <w:rPr>
          <w:i/>
        </w:rPr>
        <w:t>n</w:t>
      </w:r>
      <w:r w:rsidR="00971F49">
        <w:t xml:space="preserve"> = 4)</w:t>
      </w:r>
      <w:r w:rsidR="00492A4D">
        <w:t xml:space="preserve">, </w:t>
      </w:r>
      <w:r w:rsidR="00971F49">
        <w:t>or to</w:t>
      </w:r>
      <w:r w:rsidR="00492A4D">
        <w:t xml:space="preserve"> a business-as-usual control condition</w:t>
      </w:r>
      <w:r w:rsidR="00971F49">
        <w:t xml:space="preserve"> (</w:t>
      </w:r>
      <w:r w:rsidR="00971F49" w:rsidRPr="009777FE">
        <w:rPr>
          <w:i/>
        </w:rPr>
        <w:t>n</w:t>
      </w:r>
      <w:r w:rsidR="00971F49">
        <w:t xml:space="preserve"> = 4), and </w:t>
      </w:r>
      <w:r w:rsidR="00000C05">
        <w:t>49 child</w:t>
      </w:r>
      <w:r w:rsidR="00492A4D">
        <w:t>re</w:t>
      </w:r>
      <w:r w:rsidR="00000C05">
        <w:t>n</w:t>
      </w:r>
      <w:r w:rsidR="00971F49">
        <w:t xml:space="preserve"> enrolled in these classrooms. </w:t>
      </w:r>
      <w:r>
        <w:t xml:space="preserve">Teachers </w:t>
      </w:r>
      <w:r w:rsidR="00971F49">
        <w:t xml:space="preserve">in the Let’s Know! conditions </w:t>
      </w:r>
      <w:r>
        <w:t xml:space="preserve">implemented 21 weeks of the curriculum (three units) with the Broad instantiation including five lesson types and the </w:t>
      </w:r>
      <w:r w:rsidR="006D7ADC">
        <w:t>D</w:t>
      </w:r>
      <w:r>
        <w:t xml:space="preserve">eep </w:t>
      </w:r>
      <w:r w:rsidR="00947C8A">
        <w:t>instantiation including</w:t>
      </w:r>
      <w:r>
        <w:t xml:space="preserve"> three lesson types. </w:t>
      </w:r>
      <w:r w:rsidR="00971F49">
        <w:t xml:space="preserve">We measured children’s comprehension-related skills </w:t>
      </w:r>
      <w:r w:rsidR="00B206D9">
        <w:t xml:space="preserve">(target vocabulary, comprehension monitoring, understanding narrative text comprehension and story grammar, understanding expository text) </w:t>
      </w:r>
      <w:r w:rsidR="00971F49">
        <w:t xml:space="preserve">via CAMs as well as their language comprehension outcomes. On comprehension-related skills, </w:t>
      </w:r>
      <w:r>
        <w:t xml:space="preserve">children </w:t>
      </w:r>
      <w:r w:rsidR="00971F49">
        <w:t>experiencing</w:t>
      </w:r>
      <w:r>
        <w:t xml:space="preserve"> both instantiations improved their vocabulary compared to the </w:t>
      </w:r>
      <w:r w:rsidR="00971F49">
        <w:t>control</w:t>
      </w:r>
      <w:r>
        <w:t xml:space="preserve"> condition</w:t>
      </w:r>
      <w:r w:rsidR="00971F49">
        <w:t xml:space="preserve"> </w:t>
      </w:r>
      <w:proofErr w:type="gramStart"/>
      <w:r w:rsidR="00971F49">
        <w:t>and also</w:t>
      </w:r>
      <w:proofErr w:type="gramEnd"/>
      <w:r w:rsidR="00971F49">
        <w:t xml:space="preserve"> improved their comprehension monitoring </w:t>
      </w:r>
      <w:r w:rsidR="00DB64AB">
        <w:t>for two of the three units</w:t>
      </w:r>
      <w:r>
        <w:t xml:space="preserve">. Children </w:t>
      </w:r>
      <w:r w:rsidR="00DB64AB">
        <w:t>experiencing</w:t>
      </w:r>
      <w:r>
        <w:t xml:space="preserve"> </w:t>
      </w:r>
      <w:r w:rsidR="00DB64AB">
        <w:t>Let’s Know!</w:t>
      </w:r>
      <w:r>
        <w:t xml:space="preserve"> Deep</w:t>
      </w:r>
      <w:r w:rsidR="00DB64AB">
        <w:t xml:space="preserve">, but not those </w:t>
      </w:r>
      <w:r w:rsidR="00DB64AB">
        <w:lastRenderedPageBreak/>
        <w:t>experiencing Let’s Know! Broad,</w:t>
      </w:r>
      <w:r>
        <w:t xml:space="preserve"> outscored children in the </w:t>
      </w:r>
      <w:r w:rsidR="00DB64AB">
        <w:t>control</w:t>
      </w:r>
      <w:r>
        <w:t xml:space="preserve"> condition on </w:t>
      </w:r>
      <w:r w:rsidR="00DB64AB">
        <w:t xml:space="preserve">the </w:t>
      </w:r>
      <w:r>
        <w:t>language comprehension</w:t>
      </w:r>
      <w:r w:rsidR="00DB64AB">
        <w:t xml:space="preserve"> outcome.</w:t>
      </w:r>
    </w:p>
    <w:p w14:paraId="2138E153" w14:textId="45300826" w:rsidR="006432A9" w:rsidRDefault="00B206D9" w:rsidP="009777FE">
      <w:pPr>
        <w:widowControl w:val="0"/>
        <w:autoSpaceDE w:val="0"/>
        <w:autoSpaceDN w:val="0"/>
        <w:adjustRightInd w:val="0"/>
        <w:spacing w:line="480" w:lineRule="auto"/>
        <w:ind w:firstLine="720"/>
      </w:pPr>
      <w:r>
        <w:t xml:space="preserve">In </w:t>
      </w:r>
      <w:r w:rsidR="003F2B07">
        <w:t xml:space="preserve">LARRC et al. </w:t>
      </w:r>
      <w:r>
        <w:fldChar w:fldCharType="begin"/>
      </w:r>
      <w:r w:rsidR="003F2B07">
        <w:instrText xml:space="preserve"> ADDIN EN.CITE &lt;EndNote&gt;&lt;Cite ExcludeAuth="1"&gt;&lt;Author&gt;Language and Reading Research Consortium&lt;/Author&gt;&lt;Year&gt;2017&lt;/Year&gt;&lt;RecNum&gt;4505&lt;/RecNum&gt;&lt;DisplayText&gt;(2017)&lt;/DisplayText&gt;&lt;record&gt;&lt;rec-number&gt;4505&lt;/rec-number&gt;&lt;foreign-keys&gt;&lt;key app="EN" db-id="99d9evse6ffp07eesfqptv2lparspxf0d952" timestamp="1521749967"&gt;4505&lt;/key&gt;&lt;/foreign-keys&gt;&lt;ref-type name="Journal Article"&gt;17&lt;/ref-type&gt;&lt;contributors&gt;&lt;authors&gt;&lt;author&gt;Language and Reading Research Consortium,&lt;/author&gt;&lt;author&gt;Jiang, Hui&lt;/author&gt;&lt;author&gt;Davis, Dawn&lt;/author&gt;&lt;/authors&gt;&lt;/contributors&gt;&lt;titles&gt;&lt;title&gt;Let’s Know! Proximal Impacts on Prekindergarten through Grade 3 Students’ Comprehension-Related Skills&lt;/title&gt;&lt;secondary-title&gt;The Elementary School Journal&lt;/secondary-title&gt;&lt;/titles&gt;&lt;periodical&gt;&lt;full-title&gt;The Elementary School Journal&lt;/full-title&gt;&lt;/periodical&gt;&lt;pages&gt;177-206&lt;/pages&gt;&lt;volume&gt;118&lt;/volume&gt;&lt;number&gt;2&lt;/number&gt;&lt;dates&gt;&lt;year&gt;2017&lt;/year&gt;&lt;/dates&gt;&lt;urls&gt;&lt;related-urls&gt;&lt;url&gt;https://www.journals.uchicago.edu/doi/abs/10.1086/694220&lt;/url&gt;&lt;/related-urls&gt;&lt;/urls&gt;&lt;electronic-resource-num&gt;10.1086/694220&lt;/electronic-resource-num&gt;&lt;/record&gt;&lt;/Cite&gt;&lt;/EndNote&gt;</w:instrText>
      </w:r>
      <w:r>
        <w:fldChar w:fldCharType="separate"/>
      </w:r>
      <w:r w:rsidR="003F2B07">
        <w:rPr>
          <w:noProof/>
        </w:rPr>
        <w:t>(2017)</w:t>
      </w:r>
      <w:r>
        <w:fldChar w:fldCharType="end"/>
      </w:r>
      <w:r>
        <w:t>, w</w:t>
      </w:r>
      <w:r w:rsidR="009777FE">
        <w:t>e reported</w:t>
      </w:r>
      <w:r w:rsidR="006432A9">
        <w:t xml:space="preserve"> initial findings concerning impacts of </w:t>
      </w:r>
      <w:r w:rsidR="009777FE" w:rsidRPr="00460427">
        <w:t>Let’s</w:t>
      </w:r>
      <w:r w:rsidR="009777FE" w:rsidRPr="009777FE">
        <w:t xml:space="preserve"> Know! </w:t>
      </w:r>
      <w:r w:rsidR="009777FE">
        <w:t xml:space="preserve">on </w:t>
      </w:r>
      <w:r w:rsidR="006432A9">
        <w:t>the</w:t>
      </w:r>
      <w:r w:rsidR="009777FE">
        <w:t xml:space="preserve"> comprehension-related skills</w:t>
      </w:r>
      <w:r w:rsidR="00183C97">
        <w:t xml:space="preserve"> </w:t>
      </w:r>
      <w:r w:rsidR="006432A9">
        <w:t xml:space="preserve">of 766 children in </w:t>
      </w:r>
      <w:r w:rsidR="00487475">
        <w:t>PK</w:t>
      </w:r>
      <w:r w:rsidR="009777FE">
        <w:t xml:space="preserve"> through</w:t>
      </w:r>
      <w:r>
        <w:t xml:space="preserve"> Grade 3</w:t>
      </w:r>
      <w:r w:rsidR="009777FE">
        <w:t xml:space="preserve">. This study reported results from the first cohort </w:t>
      </w:r>
      <w:r w:rsidR="006432A9">
        <w:t>enrolled in</w:t>
      </w:r>
      <w:r>
        <w:t xml:space="preserve"> </w:t>
      </w:r>
      <w:r w:rsidR="006432A9">
        <w:t>a</w:t>
      </w:r>
      <w:r>
        <w:t xml:space="preserve"> randomized controlled trial, </w:t>
      </w:r>
      <w:r w:rsidR="009777FE">
        <w:t xml:space="preserve">testing both instantiations against a </w:t>
      </w:r>
      <w:r>
        <w:t>business-as-usual control</w:t>
      </w:r>
      <w:r w:rsidR="009777FE">
        <w:t xml:space="preserve"> condition. We found large, statistically significant effects </w:t>
      </w:r>
      <w:r>
        <w:t>favoring the Let’s Know! conditions over control on CAMs assessing</w:t>
      </w:r>
      <w:r w:rsidR="009777FE">
        <w:t xml:space="preserve"> comprehension monitoring and vocabulary but minimal effects on </w:t>
      </w:r>
      <w:r w:rsidR="006432A9">
        <w:t>CAMs assessing</w:t>
      </w:r>
      <w:r w:rsidR="00B52721">
        <w:t xml:space="preserve"> </w:t>
      </w:r>
      <w:r w:rsidR="009777FE">
        <w:t>understanding narrative and expository texts. There were few differences between the instantiations.</w:t>
      </w:r>
      <w:r w:rsidR="006432A9">
        <w:t xml:space="preserve"> </w:t>
      </w:r>
      <w:r w:rsidR="0CB4864E">
        <w:t xml:space="preserve">Finally, </w:t>
      </w:r>
      <w:r w:rsidR="006432A9">
        <w:t xml:space="preserve">we reported additional results from this large randomized controlled trial in </w:t>
      </w:r>
      <w:r w:rsidR="003F2B07">
        <w:t xml:space="preserve">LARRC et al. </w:t>
      </w:r>
      <w:r w:rsidR="006432A9">
        <w:fldChar w:fldCharType="begin"/>
      </w:r>
      <w:r w:rsidR="003F2B07">
        <w:instrText xml:space="preserve"> ADDIN EN.CITE &lt;EndNote&gt;&lt;Cite ExcludeAuth="1"&gt;&lt;Author&gt;Language and Reading Research Consortium&lt;/Author&gt;&lt;Year&gt;2019&lt;/Year&gt;&lt;RecNum&gt;4824&lt;/RecNum&gt;&lt;DisplayText&gt;(2019)&lt;/DisplayText&gt;&lt;record&gt;&lt;rec-number&gt;4824&lt;/rec-number&gt;&lt;foreign-keys&gt;&lt;key app="EN" db-id="99d9evse6ffp07eesfqptv2lparspxf0d952" timestamp="1565277433"&gt;4824&lt;/key&gt;&lt;/foreign-keys&gt;&lt;ref-type name="Journal Article"&gt;17&lt;/ref-type&gt;&lt;contributors&gt;&lt;authors&gt;&lt;author&gt;Language and Reading Research Consortium,&lt;/author&gt;&lt;author&gt;Jiang, Hui&lt;/author&gt;&lt;author&gt;Logan, Jessica A. R.&lt;/author&gt;&lt;/authors&gt;&lt;/contributors&gt;&lt;titles&gt;&lt;title&gt;Improving Reading Comprehension in the Primary Grades: Mediated Effects of a Language-Focused Classroom Intervention&lt;/title&gt;&lt;secondary-title&gt;Journal of Speech, Language, and Hearing Research&lt;/secondary-title&gt;&lt;/titles&gt;&lt;periodical&gt;&lt;full-title&gt;Journal of Speech, Language, and Hearing Research&lt;/full-title&gt;&lt;/periodical&gt;&lt;pages&gt;2812-2828&lt;/pages&gt;&lt;volume&gt;62&lt;/volume&gt;&lt;number&gt;8&lt;/number&gt;&lt;dates&gt;&lt;year&gt;2019&lt;/year&gt;&lt;/dates&gt;&lt;urls&gt;&lt;related-urls&gt;&lt;url&gt;https://pubs.asha.org/doi/abs/10.1044/2019_JSLHR-L-19-0015&lt;/url&gt;&lt;/related-urls&gt;&lt;/urls&gt;&lt;electronic-resource-num&gt;doi:10.1044/2019_JSLHR-L-19-0015&lt;/electronic-resource-num&gt;&lt;/record&gt;&lt;/Cite&gt;&lt;/EndNote&gt;</w:instrText>
      </w:r>
      <w:r w:rsidR="006432A9">
        <w:fldChar w:fldCharType="separate"/>
      </w:r>
      <w:r w:rsidR="003F2B07">
        <w:rPr>
          <w:noProof/>
        </w:rPr>
        <w:t>(2019)</w:t>
      </w:r>
      <w:r w:rsidR="006432A9">
        <w:fldChar w:fldCharType="end"/>
      </w:r>
      <w:r w:rsidR="006432A9">
        <w:t>, examining the effects of Let’s Know! on the comprehension-related skills and reading comprehension outcomes across both cohorts of children in Grade 1 through Grade 3</w:t>
      </w:r>
      <w:r w:rsidR="0002371D">
        <w:t xml:space="preserve"> (</w:t>
      </w:r>
      <w:r w:rsidR="0002371D" w:rsidRPr="006D4EBD">
        <w:rPr>
          <w:i/>
        </w:rPr>
        <w:t>n</w:t>
      </w:r>
      <w:r w:rsidR="0002371D">
        <w:t xml:space="preserve"> = 938 children in 160 class</w:t>
      </w:r>
      <w:r w:rsidR="0081369E">
        <w:t>r</w:t>
      </w:r>
      <w:r w:rsidR="0002371D">
        <w:t>ooms)</w:t>
      </w:r>
      <w:r w:rsidR="006432A9">
        <w:t xml:space="preserve">. We randomly assigned classrooms to Let’s Know! Broad, Let’s Know! Deep, or control conditions. Results showed that </w:t>
      </w:r>
      <w:r w:rsidR="009B56D2">
        <w:t>children</w:t>
      </w:r>
      <w:r w:rsidR="006432A9">
        <w:t xml:space="preserve"> in Let’s Know! classrooms </w:t>
      </w:r>
      <w:r w:rsidR="009B56D2">
        <w:t xml:space="preserve">scored significantly higher on CAMs </w:t>
      </w:r>
      <w:r w:rsidR="003D67D7">
        <w:t>assessing</w:t>
      </w:r>
      <w:r w:rsidR="006432A9">
        <w:t xml:space="preserve"> comprehension monitoring and vocabulary </w:t>
      </w:r>
      <w:r w:rsidR="009B56D2">
        <w:t xml:space="preserve">compared to control </w:t>
      </w:r>
      <w:r w:rsidR="006432A9">
        <w:t>(effect sizes 0.55-1.98)</w:t>
      </w:r>
      <w:r w:rsidR="009B56D2">
        <w:t>,</w:t>
      </w:r>
      <w:r w:rsidR="006432A9">
        <w:t xml:space="preserve"> and</w:t>
      </w:r>
      <w:r w:rsidR="009B56D2">
        <w:t>,</w:t>
      </w:r>
      <w:r w:rsidR="006432A9">
        <w:t xml:space="preserve"> in Grade 3 only, an </w:t>
      </w:r>
      <w:r w:rsidR="009B56D2">
        <w:t xml:space="preserve">additional </w:t>
      </w:r>
      <w:r w:rsidR="006432A9">
        <w:t xml:space="preserve">advantage </w:t>
      </w:r>
      <w:r w:rsidR="009B56D2">
        <w:t xml:space="preserve">on the CAM </w:t>
      </w:r>
      <w:r w:rsidR="003D67D7">
        <w:t>assessing</w:t>
      </w:r>
      <w:r w:rsidR="009B56D2">
        <w:t xml:space="preserve"> </w:t>
      </w:r>
      <w:r w:rsidR="006432A9">
        <w:t xml:space="preserve">understanding narrative texts. </w:t>
      </w:r>
      <w:r w:rsidR="003D67D7">
        <w:t xml:space="preserve">We also found significant effects of Let’s Know! on reading comprehension outcomes relative to control, as mediated by effects on CAMs assessing vocabulary </w:t>
      </w:r>
      <w:r w:rsidR="006432A9" w:rsidRPr="00A620E0">
        <w:t>(effect sizes 1.89-2.26).</w:t>
      </w:r>
      <w:r w:rsidR="006432A9">
        <w:t xml:space="preserve"> These findings indicate </w:t>
      </w:r>
      <w:r w:rsidR="003D67D7">
        <w:t xml:space="preserve">that gains on comprehension-related skills may indirectly affect </w:t>
      </w:r>
      <w:r w:rsidR="00BD5741">
        <w:t xml:space="preserve">reading comprehension as a </w:t>
      </w:r>
      <w:r w:rsidR="003D67D7">
        <w:t xml:space="preserve">primary outcome of interest </w:t>
      </w:r>
      <w:r w:rsidR="00BD5741">
        <w:t>in Grades 1 through 3 and the need to evaluate such indirect effects</w:t>
      </w:r>
      <w:r w:rsidR="003D67D7">
        <w:t xml:space="preserve"> for </w:t>
      </w:r>
      <w:r w:rsidR="00487475">
        <w:t>PK and K</w:t>
      </w:r>
      <w:r w:rsidR="00BD5741">
        <w:t xml:space="preserve"> </w:t>
      </w:r>
      <w:r w:rsidR="003D67D7">
        <w:t>children</w:t>
      </w:r>
      <w:r w:rsidR="00BD5741">
        <w:t xml:space="preserve">, for whom language comprehension is the primary outcome. </w:t>
      </w:r>
    </w:p>
    <w:p w14:paraId="1DF833CD" w14:textId="2A19EAA4" w:rsidR="00194F25" w:rsidRPr="00860CAF" w:rsidRDefault="00231CE7" w:rsidP="009A57F6">
      <w:pPr>
        <w:pStyle w:val="Heading2"/>
        <w:keepNext w:val="0"/>
        <w:widowControl w:val="0"/>
        <w:rPr>
          <w:rFonts w:eastAsia="Times New Roman"/>
        </w:rPr>
      </w:pPr>
      <w:r w:rsidRPr="00860CAF">
        <w:rPr>
          <w:rFonts w:eastAsia="Times New Roman"/>
        </w:rPr>
        <w:t>The Present Study</w:t>
      </w:r>
    </w:p>
    <w:p w14:paraId="3F32AB06" w14:textId="0D80AE21" w:rsidR="00131FDE" w:rsidRPr="00860CAF" w:rsidRDefault="00131FDE" w:rsidP="009A57F6">
      <w:pPr>
        <w:widowControl w:val="0"/>
        <w:spacing w:line="480" w:lineRule="auto"/>
      </w:pPr>
      <w:r w:rsidRPr="00860CAF">
        <w:lastRenderedPageBreak/>
        <w:tab/>
        <w:t xml:space="preserve">In </w:t>
      </w:r>
      <w:r w:rsidR="006D5228">
        <w:t>the present</w:t>
      </w:r>
      <w:r w:rsidR="006D5228" w:rsidRPr="00860CAF">
        <w:t xml:space="preserve"> </w:t>
      </w:r>
      <w:r w:rsidRPr="00860CAF">
        <w:t xml:space="preserve">study, we examined the </w:t>
      </w:r>
      <w:r w:rsidR="007D77C9">
        <w:t xml:space="preserve">intent-to-treat </w:t>
      </w:r>
      <w:r w:rsidRPr="00860CAF">
        <w:t xml:space="preserve">effects of </w:t>
      </w:r>
      <w:r w:rsidR="001754E4" w:rsidRPr="00860CAF">
        <w:t xml:space="preserve">the two instantiations of </w:t>
      </w:r>
      <w:r w:rsidRPr="00860CAF">
        <w:t xml:space="preserve">Let’s Know! </w:t>
      </w:r>
      <w:r w:rsidR="00C63EFC" w:rsidRPr="00D2302D">
        <w:t>on</w:t>
      </w:r>
      <w:r w:rsidR="00487475">
        <w:t xml:space="preserve"> PK and K</w:t>
      </w:r>
      <w:r w:rsidR="006D5228">
        <w:t xml:space="preserve"> children’s </w:t>
      </w:r>
      <w:r w:rsidR="00390343">
        <w:t xml:space="preserve">comprehension-related </w:t>
      </w:r>
      <w:r w:rsidR="0095780E">
        <w:t>language skills</w:t>
      </w:r>
      <w:r w:rsidR="006D5228">
        <w:t xml:space="preserve"> (i.e., those</w:t>
      </w:r>
      <w:r w:rsidR="0095780E">
        <w:t xml:space="preserve"> </w:t>
      </w:r>
      <w:r w:rsidR="00FB074A">
        <w:t xml:space="preserve">targeted </w:t>
      </w:r>
      <w:r w:rsidR="004A5008">
        <w:t>in lessons</w:t>
      </w:r>
      <w:r w:rsidR="0095780E">
        <w:t xml:space="preserve"> </w:t>
      </w:r>
      <w:r w:rsidR="006D5228">
        <w:t xml:space="preserve">and measured via CAMs) </w:t>
      </w:r>
      <w:r w:rsidR="0095780E">
        <w:t xml:space="preserve">and language </w:t>
      </w:r>
      <w:r w:rsidR="00390343">
        <w:t xml:space="preserve">comprehension </w:t>
      </w:r>
      <w:r w:rsidR="0095780E">
        <w:t>outcomes</w:t>
      </w:r>
      <w:r w:rsidR="001754E4" w:rsidRPr="00D2302D">
        <w:t>.</w:t>
      </w:r>
      <w:r w:rsidR="00860CAF" w:rsidRPr="00D2302D">
        <w:t xml:space="preserve"> </w:t>
      </w:r>
      <w:r w:rsidR="00F53C70">
        <w:t xml:space="preserve">Intent-to-treat analysis affords strong causal inference concerning intervention impacts </w:t>
      </w:r>
      <w:r w:rsidR="00F53C70">
        <w:fldChar w:fldCharType="begin"/>
      </w:r>
      <w:r w:rsidR="00F53C70">
        <w:instrText xml:space="preserve"> ADDIN EN.CITE &lt;EndNote&gt;&lt;Cite&gt;&lt;Author&gt;Sagarin&lt;/Author&gt;&lt;Year&gt;2014&lt;/Year&gt;&lt;RecNum&gt;3584&lt;/RecNum&gt;&lt;DisplayText&gt;(Sagarin et al., 2014)&lt;/DisplayText&gt;&lt;record&gt;&lt;rec-number&gt;3584&lt;/rec-number&gt;&lt;foreign-keys&gt;&lt;key app="EN" db-id="99d9evse6ffp07eesfqptv2lparspxf0d952" timestamp="1410290129"&gt;3584&lt;/key&gt;&lt;/foreign-keys&gt;&lt;ref-type name="Journal Article"&gt;17&lt;/ref-type&gt;&lt;contributors&gt;&lt;authors&gt;&lt;author&gt;Sagarin, Brad J.&lt;/author&gt;&lt;author&gt;West, Stephen G.&lt;/author&gt;&lt;author&gt;Ratnikov, Alexander&lt;/author&gt;&lt;author&gt;Homan, William K.&lt;/author&gt;&lt;author&gt;Ritchie, Timothy D.&lt;/author&gt;&lt;author&gt;Hansen, Edward J.&lt;/author&gt;&lt;/authors&gt;&lt;/contributors&gt;&lt;auth-address&gt;Sagarin, Brad J.: Department of Psychology, Northern Illinois University, Dekalb, IL, US, 60115&lt;/auth-address&gt;&lt;titles&gt;&lt;title&gt;Treatment noncompliance in randomized experiments: Statistical approaches and design issues&lt;/title&gt;&lt;secondary-title&gt;Psychological Methods&lt;/secondary-title&gt;&lt;/titles&gt;&lt;periodical&gt;&lt;full-title&gt;Psychological Methods&lt;/full-title&gt;&lt;/periodical&gt;&lt;pages&gt;317-333&lt;/pages&gt;&lt;volume&gt;19&lt;/volume&gt;&lt;number&gt;3&lt;/number&gt;&lt;keywords&gt;&lt;keyword&gt;*Causal Analysis&lt;/keyword&gt;&lt;keyword&gt;*Experimental Design&lt;/keyword&gt;&lt;keyword&gt;*Inference&lt;/keyword&gt;&lt;keyword&gt;*Treatment Compliance&lt;/keyword&gt;&lt;keyword&gt;*Treatment Outcomes&lt;/keyword&gt;&lt;keyword&gt;Mathematical Modeling&lt;/keyword&gt;&lt;keyword&gt;Statistical Analysis&lt;/keyword&gt;&lt;keyword&gt;as-treated&lt;/keyword&gt;&lt;keyword&gt;intent-to-treat&lt;/keyword&gt;&lt;/keywords&gt;&lt;dates&gt;&lt;year&gt;2014&lt;/year&gt;&lt;/dates&gt;&lt;pub-location&gt;US&lt;/pub-location&gt;&lt;publisher&gt;American Psychological Association&lt;/publisher&gt;&lt;isbn&gt;1939-1463(Electronic);1082-989X(Print)&lt;/isbn&gt;&lt;urls&gt;&lt;/urls&gt;&lt;electronic-resource-num&gt;10.1037/met0000013&lt;/electronic-resource-num&gt;&lt;/record&gt;&lt;/Cite&gt;&lt;/EndNote&gt;</w:instrText>
      </w:r>
      <w:r w:rsidR="00F53C70">
        <w:fldChar w:fldCharType="separate"/>
      </w:r>
      <w:r w:rsidR="00F53C70">
        <w:rPr>
          <w:noProof/>
        </w:rPr>
        <w:t>(Sagarin et al., 2014)</w:t>
      </w:r>
      <w:r w:rsidR="00F53C70">
        <w:fldChar w:fldCharType="end"/>
      </w:r>
      <w:r w:rsidR="00F53C70">
        <w:t xml:space="preserve"> and aligns with the effects considered by the What Works Clearinghouse </w:t>
      </w:r>
      <w:r w:rsidR="007C66EB">
        <w:fldChar w:fldCharType="begin"/>
      </w:r>
      <w:r w:rsidR="000814F7">
        <w:instrText xml:space="preserve"> ADDIN EN.CITE &lt;EndNote&gt;&lt;Cite ExcludeYear="1"&gt;&lt;Author&gt;Institute of Education Sciences&lt;/Author&gt;&lt;Year&gt;2020, January&lt;/Year&gt;&lt;RecNum&gt;5443&lt;/RecNum&gt;&lt;Prefix&gt;WWC`; &lt;/Prefix&gt;&lt;Suffix&gt; 2020&lt;/Suffix&gt;&lt;DisplayText&gt;(WWC; Institute of Education Sciences, 2020)&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sidR="007C66EB">
        <w:fldChar w:fldCharType="separate"/>
      </w:r>
      <w:r w:rsidR="000814F7">
        <w:rPr>
          <w:noProof/>
        </w:rPr>
        <w:t>(WWC; Institute of Education Sciences, 2020)</w:t>
      </w:r>
      <w:r w:rsidR="007C66EB">
        <w:fldChar w:fldCharType="end"/>
      </w:r>
      <w:r w:rsidR="00F53C70">
        <w:t xml:space="preserve">. </w:t>
      </w:r>
      <w:r w:rsidR="001754E4" w:rsidRPr="00D2302D">
        <w:t>We addressed the following research questions:</w:t>
      </w:r>
      <w:r w:rsidR="00860CAF" w:rsidRPr="00D2302D">
        <w:t xml:space="preserve"> </w:t>
      </w:r>
      <w:r w:rsidR="001754E4" w:rsidRPr="00D2302D">
        <w:t xml:space="preserve">(1) To what extent do Let’s Know! Broad and Let’s Know! Deep impact </w:t>
      </w:r>
      <w:r w:rsidR="002C35C9">
        <w:t>the</w:t>
      </w:r>
      <w:r w:rsidR="001754E4" w:rsidRPr="00D2302D">
        <w:t xml:space="preserve"> </w:t>
      </w:r>
      <w:r w:rsidR="00314BB4">
        <w:t xml:space="preserve">comprehension-related </w:t>
      </w:r>
      <w:r w:rsidR="001754E4" w:rsidRPr="003142F1">
        <w:t>skills</w:t>
      </w:r>
      <w:r w:rsidR="003142F1" w:rsidRPr="003142F1">
        <w:t xml:space="preserve"> </w:t>
      </w:r>
      <w:r w:rsidR="00DA5888">
        <w:t>targeted in</w:t>
      </w:r>
      <w:r w:rsidR="004A5008">
        <w:t xml:space="preserve"> lessons</w:t>
      </w:r>
      <w:r w:rsidR="001754E4" w:rsidRPr="003142F1">
        <w:t>?</w:t>
      </w:r>
      <w:r w:rsidR="00860CAF" w:rsidRPr="003142F1">
        <w:t xml:space="preserve"> </w:t>
      </w:r>
      <w:r w:rsidR="001754E4" w:rsidRPr="003142F1">
        <w:t xml:space="preserve">(2) To what extent do Let’s Know! Broad and Let’s Know! Deep impact children’s language </w:t>
      </w:r>
      <w:r w:rsidR="00BC62A9">
        <w:t xml:space="preserve">comprehension </w:t>
      </w:r>
      <w:r w:rsidR="00231CE7" w:rsidRPr="003142F1">
        <w:t>outcomes? (3) Is there</w:t>
      </w:r>
      <w:r w:rsidR="00231CE7" w:rsidRPr="00D2302D">
        <w:t xml:space="preserve"> an indirect effect of the Let’s Know! instantiations on</w:t>
      </w:r>
      <w:r w:rsidR="00B17E78">
        <w:t xml:space="preserve"> </w:t>
      </w:r>
      <w:r w:rsidR="00EA15C8">
        <w:t xml:space="preserve">language </w:t>
      </w:r>
      <w:r w:rsidR="008B6BCE">
        <w:t xml:space="preserve">comprehension </w:t>
      </w:r>
      <w:r w:rsidR="00231CE7" w:rsidRPr="00D2302D">
        <w:t>outcomes through effects on</w:t>
      </w:r>
      <w:r w:rsidR="007C66EB">
        <w:t xml:space="preserve"> </w:t>
      </w:r>
      <w:r w:rsidR="00EA15C8">
        <w:t xml:space="preserve">comprehension-related </w:t>
      </w:r>
      <w:r w:rsidR="00231CE7" w:rsidRPr="00D2302D">
        <w:t>skills?</w:t>
      </w:r>
      <w:r w:rsidR="00860CAF" w:rsidRPr="00D2302D">
        <w:t xml:space="preserve"> </w:t>
      </w:r>
      <w:r w:rsidR="005333DC">
        <w:t>W</w:t>
      </w:r>
      <w:r w:rsidR="00231CE7" w:rsidRPr="00D2302D">
        <w:t xml:space="preserve">e hypothesized that Let’s Know! would positively affect </w:t>
      </w:r>
      <w:r w:rsidR="00390343">
        <w:t xml:space="preserve">targeted </w:t>
      </w:r>
      <w:r w:rsidR="00CB63B9">
        <w:t xml:space="preserve">comprehension-related </w:t>
      </w:r>
      <w:r w:rsidR="00231CE7" w:rsidRPr="00D2302D">
        <w:t xml:space="preserve">language skills relative to a business-as-usual control condition, and that impacts on language comprehension outcomes would be mediated by effects on </w:t>
      </w:r>
      <w:r w:rsidR="00F24710">
        <w:t xml:space="preserve">the targeted </w:t>
      </w:r>
      <w:r w:rsidR="00231CE7" w:rsidRPr="00D2302D">
        <w:t>skills</w:t>
      </w:r>
      <w:r w:rsidR="0023542B" w:rsidRPr="00D2302D">
        <w:t xml:space="preserve"> (as aligned with our theory of change</w:t>
      </w:r>
      <w:r w:rsidR="005333DC">
        <w:t xml:space="preserve"> and supported by</w:t>
      </w:r>
      <w:r w:rsidR="00D45AC9">
        <w:t xml:space="preserve"> </w:t>
      </w:r>
      <w:r w:rsidR="007C66EB">
        <w:t xml:space="preserve">findings for children in Grade 1 through Grade 3; </w:t>
      </w:r>
      <w:r w:rsidR="005333DC" w:rsidRPr="006D4EBD">
        <w:t>LARRC</w:t>
      </w:r>
      <w:r w:rsidR="007C66EB">
        <w:t xml:space="preserve"> et al.</w:t>
      </w:r>
      <w:r w:rsidR="00D45AC9" w:rsidRPr="00D45AC9">
        <w:t>, 2019</w:t>
      </w:r>
      <w:r w:rsidR="00D45AC9">
        <w:t xml:space="preserve">). However, </w:t>
      </w:r>
      <w:r w:rsidR="00231CE7" w:rsidRPr="00D2302D">
        <w:t>we did not have a priori directional hypotheses regarding comparisons between the two Let’s Know! instantiations given equivocal results</w:t>
      </w:r>
      <w:r w:rsidR="0085621D" w:rsidRPr="00D2302D">
        <w:t xml:space="preserve"> for </w:t>
      </w:r>
      <w:r w:rsidR="00FB1B63">
        <w:t>impact</w:t>
      </w:r>
      <w:r w:rsidR="007C66EB">
        <w:t>s</w:t>
      </w:r>
      <w:r w:rsidR="00FB1B63">
        <w:t xml:space="preserve"> on </w:t>
      </w:r>
      <w:r w:rsidR="007C66EB">
        <w:t>comprehension-related</w:t>
      </w:r>
      <w:r w:rsidR="00FB1B63">
        <w:t xml:space="preserve"> </w:t>
      </w:r>
      <w:r w:rsidR="0085621D" w:rsidRPr="00D2302D">
        <w:t>skills</w:t>
      </w:r>
      <w:r w:rsidR="00231CE7" w:rsidRPr="00D2302D">
        <w:t xml:space="preserve"> in</w:t>
      </w:r>
      <w:r w:rsidR="00231CE7" w:rsidRPr="00860CAF">
        <w:t xml:space="preserve"> preliminary work</w:t>
      </w:r>
      <w:r w:rsidR="00DF2527">
        <w:t xml:space="preserve"> with the </w:t>
      </w:r>
      <w:r w:rsidR="007C66EB">
        <w:t>grade levels</w:t>
      </w:r>
      <w:r w:rsidR="00DF2527">
        <w:t xml:space="preserve"> in</w:t>
      </w:r>
      <w:r w:rsidR="007C66EB">
        <w:t>cluded in</w:t>
      </w:r>
      <w:r w:rsidR="00DF2527">
        <w:t xml:space="preserve"> the present study</w:t>
      </w:r>
      <w:r w:rsidR="00231CE7" w:rsidRPr="00860CAF">
        <w:t xml:space="preserve"> </w:t>
      </w:r>
      <w:r w:rsidR="00231CE7" w:rsidRPr="00860CAF">
        <w:fldChar w:fldCharType="begin"/>
      </w:r>
      <w:r w:rsidR="00666D92">
        <w:instrText xml:space="preserve"> ADDIN EN.CITE &lt;EndNote&gt;&lt;Cite ExcludeAuth="1"&gt;&lt;Author&gt;Language and Reading Research Consortium&lt;/Author&gt;&lt;Year&gt;2017&lt;/Year&gt;&lt;RecNum&gt;4505&lt;/RecNum&gt;&lt;Prefix&gt;LARRC et al.`, &lt;/Prefix&gt;&lt;DisplayText&gt;(LARRC et al., 2017)&lt;/DisplayText&gt;&lt;record&gt;&lt;rec-number&gt;4505&lt;/rec-number&gt;&lt;foreign-keys&gt;&lt;key app="EN" db-id="99d9evse6ffp07eesfqptv2lparspxf0d952" timestamp="1521749967"&gt;4505&lt;/key&gt;&lt;/foreign-keys&gt;&lt;ref-type name="Journal Article"&gt;17&lt;/ref-type&gt;&lt;contributors&gt;&lt;authors&gt;&lt;author&gt;Language and Reading Research Consortium,&lt;/author&gt;&lt;author&gt;Jiang, Hui&lt;/author&gt;&lt;author&gt;Davis, Dawn&lt;/author&gt;&lt;/authors&gt;&lt;/contributors&gt;&lt;titles&gt;&lt;title&gt;Let’s Know! Proximal Impacts on Prekindergarten through Grade 3 Students’ Comprehension-Related Skills&lt;/title&gt;&lt;secondary-title&gt;The Elementary School Journal&lt;/secondary-title&gt;&lt;/titles&gt;&lt;periodical&gt;&lt;full-title&gt;The Elementary School Journal&lt;/full-title&gt;&lt;/periodical&gt;&lt;pages&gt;177-206&lt;/pages&gt;&lt;volume&gt;118&lt;/volume&gt;&lt;number&gt;2&lt;/number&gt;&lt;dates&gt;&lt;year&gt;2017&lt;/year&gt;&lt;/dates&gt;&lt;urls&gt;&lt;related-urls&gt;&lt;url&gt;https://www.journals.uchicago.edu/doi/abs/10.1086/694220&lt;/url&gt;&lt;/related-urls&gt;&lt;/urls&gt;&lt;electronic-resource-num&gt;10.1086/694220&lt;/electronic-resource-num&gt;&lt;/record&gt;&lt;/Cite&gt;&lt;/EndNote&gt;</w:instrText>
      </w:r>
      <w:r w:rsidR="00231CE7" w:rsidRPr="00860CAF">
        <w:fldChar w:fldCharType="separate"/>
      </w:r>
      <w:r w:rsidR="00666D92">
        <w:rPr>
          <w:noProof/>
        </w:rPr>
        <w:t>(LARRC et al., 2017)</w:t>
      </w:r>
      <w:r w:rsidR="00231CE7" w:rsidRPr="00860CAF">
        <w:fldChar w:fldCharType="end"/>
      </w:r>
      <w:r w:rsidR="00231CE7" w:rsidRPr="00860CAF">
        <w:t>.</w:t>
      </w:r>
    </w:p>
    <w:p w14:paraId="4D0723CA" w14:textId="77777777" w:rsidR="00801C2C" w:rsidRPr="00860CAF" w:rsidRDefault="00801C2C" w:rsidP="009A57F6">
      <w:pPr>
        <w:pStyle w:val="Heading1"/>
        <w:keepNext w:val="0"/>
        <w:widowControl w:val="0"/>
        <w:rPr>
          <w:rFonts w:cs="Times New Roman"/>
          <w:szCs w:val="24"/>
        </w:rPr>
      </w:pPr>
      <w:r w:rsidRPr="00860CAF">
        <w:rPr>
          <w:rFonts w:cs="Times New Roman"/>
          <w:szCs w:val="24"/>
        </w:rPr>
        <w:t>Method</w:t>
      </w:r>
    </w:p>
    <w:p w14:paraId="25F4C7C3" w14:textId="77777777" w:rsidR="002939A1" w:rsidRPr="00860CAF" w:rsidRDefault="002939A1" w:rsidP="009A57F6">
      <w:pPr>
        <w:pStyle w:val="Header"/>
        <w:widowControl w:val="0"/>
        <w:tabs>
          <w:tab w:val="clear" w:pos="4680"/>
          <w:tab w:val="clear" w:pos="9360"/>
        </w:tabs>
        <w:spacing w:line="480" w:lineRule="auto"/>
        <w:rPr>
          <w:rFonts w:cs="Times New Roman"/>
          <w:b/>
          <w:szCs w:val="24"/>
        </w:rPr>
      </w:pPr>
      <w:r w:rsidRPr="00860CAF">
        <w:rPr>
          <w:rFonts w:cs="Times New Roman"/>
          <w:b/>
          <w:szCs w:val="24"/>
        </w:rPr>
        <w:t>Participants</w:t>
      </w:r>
    </w:p>
    <w:p w14:paraId="3AA05357" w14:textId="23ED8367" w:rsidR="00793EE5" w:rsidRPr="00860CAF" w:rsidRDefault="008559AF" w:rsidP="009A57F6">
      <w:pPr>
        <w:pStyle w:val="Header"/>
        <w:widowControl w:val="0"/>
        <w:tabs>
          <w:tab w:val="clear" w:pos="4680"/>
          <w:tab w:val="clear" w:pos="9360"/>
        </w:tabs>
        <w:spacing w:line="480" w:lineRule="auto"/>
        <w:ind w:firstLine="720"/>
        <w:rPr>
          <w:rFonts w:cs="Times New Roman"/>
        </w:rPr>
      </w:pPr>
      <w:r w:rsidRPr="197926BF">
        <w:rPr>
          <w:rFonts w:cs="Times New Roman"/>
        </w:rPr>
        <w:t>The randomized controlled trial of Let’s Know! involved two sequential cohorts (2013-2014 or 2014-2015) of participating children and classrooms across six states.</w:t>
      </w:r>
      <w:r w:rsidR="009321EA" w:rsidRPr="197926BF">
        <w:rPr>
          <w:rFonts w:cs="Times New Roman"/>
        </w:rPr>
        <w:t xml:space="preserve"> </w:t>
      </w:r>
      <w:r w:rsidR="00231CE7" w:rsidRPr="197926BF">
        <w:rPr>
          <w:rFonts w:cs="Times New Roman"/>
        </w:rPr>
        <w:t>C</w:t>
      </w:r>
      <w:r w:rsidRPr="197926BF">
        <w:rPr>
          <w:rFonts w:cs="Times New Roman"/>
        </w:rPr>
        <w:t xml:space="preserve">lassrooms were recruited by research staff based on administrator interest and approval, prior engagement in </w:t>
      </w:r>
      <w:r w:rsidRPr="197926BF">
        <w:rPr>
          <w:rFonts w:cs="Times New Roman"/>
        </w:rPr>
        <w:lastRenderedPageBreak/>
        <w:t>research partnerships, school or district size, geographic proximity to universities research labs, and diversity in enrollment.</w:t>
      </w:r>
      <w:r w:rsidR="009321EA" w:rsidRPr="197926BF">
        <w:rPr>
          <w:rFonts w:cs="Times New Roman"/>
        </w:rPr>
        <w:t xml:space="preserve"> </w:t>
      </w:r>
      <w:r w:rsidR="00793EE5" w:rsidRPr="197926BF">
        <w:rPr>
          <w:rFonts w:cs="Times New Roman"/>
        </w:rPr>
        <w:t>The total number of classrooms recruited w</w:t>
      </w:r>
      <w:r w:rsidR="00ED17C3" w:rsidRPr="197926BF">
        <w:rPr>
          <w:rFonts w:cs="Times New Roman"/>
        </w:rPr>
        <w:t xml:space="preserve">as based on </w:t>
      </w:r>
      <w:r w:rsidR="00ED17C3" w:rsidRPr="00100B3E">
        <w:rPr>
          <w:rFonts w:cs="Times New Roman"/>
        </w:rPr>
        <w:t>a pri</w:t>
      </w:r>
      <w:r w:rsidR="00793EE5" w:rsidRPr="00100B3E">
        <w:rPr>
          <w:rFonts w:cs="Times New Roman"/>
        </w:rPr>
        <w:t>or</w:t>
      </w:r>
      <w:r w:rsidR="00ED17C3" w:rsidRPr="00100B3E">
        <w:rPr>
          <w:rFonts w:cs="Times New Roman"/>
        </w:rPr>
        <w:t>i</w:t>
      </w:r>
      <w:r w:rsidR="00793EE5" w:rsidRPr="197926BF">
        <w:rPr>
          <w:rFonts w:cs="Times New Roman"/>
        </w:rPr>
        <w:t xml:space="preserve"> power analyses, estimating a need for </w:t>
      </w:r>
      <w:r w:rsidR="00897CB7" w:rsidRPr="197926BF">
        <w:rPr>
          <w:rFonts w:cs="Times New Roman"/>
        </w:rPr>
        <w:t>65</w:t>
      </w:r>
      <w:r w:rsidR="00793EE5" w:rsidRPr="197926BF">
        <w:rPr>
          <w:rFonts w:cs="Times New Roman"/>
        </w:rPr>
        <w:t xml:space="preserve"> classrooms per grade level and approximately six children per classroom to participate in study assessments.</w:t>
      </w:r>
      <w:r w:rsidR="009321EA" w:rsidRPr="197926BF">
        <w:rPr>
          <w:rFonts w:cs="Times New Roman"/>
        </w:rPr>
        <w:t xml:space="preserve"> </w:t>
      </w:r>
    </w:p>
    <w:p w14:paraId="33A9FFBB" w14:textId="1CA4D03A" w:rsidR="0020503E" w:rsidRPr="00860CAF" w:rsidRDefault="008559AF" w:rsidP="009A57F6">
      <w:pPr>
        <w:pStyle w:val="Header"/>
        <w:widowControl w:val="0"/>
        <w:tabs>
          <w:tab w:val="clear" w:pos="4680"/>
          <w:tab w:val="clear" w:pos="9360"/>
        </w:tabs>
        <w:spacing w:line="480" w:lineRule="auto"/>
        <w:ind w:firstLine="720"/>
        <w:rPr>
          <w:rFonts w:cs="Times New Roman"/>
        </w:rPr>
      </w:pPr>
      <w:r w:rsidRPr="197926BF">
        <w:rPr>
          <w:rFonts w:cs="Times New Roman"/>
        </w:rPr>
        <w:t>In participating classrooms, teachers agreed to implement the Let’s Know! curriculum with their full class</w:t>
      </w:r>
      <w:r w:rsidR="00C3153B" w:rsidRPr="197926BF">
        <w:rPr>
          <w:rFonts w:cs="Times New Roman"/>
        </w:rPr>
        <w:t>, if assigned,</w:t>
      </w:r>
      <w:r w:rsidRPr="197926BF">
        <w:rPr>
          <w:rFonts w:cs="Times New Roman"/>
        </w:rPr>
        <w:t xml:space="preserve"> and to participate in study data collection activities</w:t>
      </w:r>
      <w:r w:rsidR="00023427" w:rsidRPr="197926BF">
        <w:rPr>
          <w:rFonts w:cs="Times New Roman"/>
        </w:rPr>
        <w:t>.</w:t>
      </w:r>
      <w:r w:rsidR="009321EA" w:rsidRPr="197926BF">
        <w:rPr>
          <w:rFonts w:cs="Times New Roman"/>
        </w:rPr>
        <w:t xml:space="preserve"> </w:t>
      </w:r>
      <w:r w:rsidR="00023427" w:rsidRPr="197926BF">
        <w:rPr>
          <w:rFonts w:cs="Times New Roman"/>
        </w:rPr>
        <w:t xml:space="preserve">Additional requirements for PK classrooms included meeting at least </w:t>
      </w:r>
      <w:r w:rsidRPr="197926BF">
        <w:rPr>
          <w:rFonts w:cs="Times New Roman"/>
        </w:rPr>
        <w:t>4</w:t>
      </w:r>
      <w:r w:rsidR="00023427" w:rsidRPr="197926BF">
        <w:rPr>
          <w:rFonts w:cs="Times New Roman"/>
        </w:rPr>
        <w:t xml:space="preserve"> days per week and enrollment of children expected to matriculate to </w:t>
      </w:r>
      <w:r w:rsidR="00487475">
        <w:rPr>
          <w:rFonts w:cs="Times New Roman"/>
        </w:rPr>
        <w:t>K</w:t>
      </w:r>
      <w:r w:rsidR="00487475" w:rsidRPr="197926BF">
        <w:rPr>
          <w:rFonts w:cs="Times New Roman"/>
        </w:rPr>
        <w:t xml:space="preserve"> </w:t>
      </w:r>
      <w:r w:rsidR="00023427" w:rsidRPr="197926BF">
        <w:rPr>
          <w:rFonts w:cs="Times New Roman"/>
        </w:rPr>
        <w:t>in the following year.</w:t>
      </w:r>
      <w:r w:rsidR="009321EA" w:rsidRPr="197926BF">
        <w:rPr>
          <w:rFonts w:cs="Times New Roman"/>
        </w:rPr>
        <w:t xml:space="preserve"> </w:t>
      </w:r>
      <w:r w:rsidR="00023427" w:rsidRPr="197926BF">
        <w:rPr>
          <w:rFonts w:cs="Times New Roman"/>
        </w:rPr>
        <w:t xml:space="preserve">The </w:t>
      </w:r>
      <w:r w:rsidR="005D04C1" w:rsidRPr="197926BF">
        <w:rPr>
          <w:rFonts w:cs="Times New Roman"/>
        </w:rPr>
        <w:t xml:space="preserve">caregivers </w:t>
      </w:r>
      <w:r w:rsidR="00023427" w:rsidRPr="197926BF">
        <w:rPr>
          <w:rFonts w:cs="Times New Roman"/>
        </w:rPr>
        <w:t>of all children enrolled in participating classrooms received study information, consent forms, and a brief screening questionnaire.</w:t>
      </w:r>
      <w:r w:rsidR="009321EA" w:rsidRPr="197926BF">
        <w:rPr>
          <w:rFonts w:cs="Times New Roman"/>
        </w:rPr>
        <w:t xml:space="preserve"> </w:t>
      </w:r>
      <w:r w:rsidR="00793EE5" w:rsidRPr="197926BF">
        <w:rPr>
          <w:rFonts w:cs="Times New Roman"/>
        </w:rPr>
        <w:t>R</w:t>
      </w:r>
      <w:r w:rsidR="00023427" w:rsidRPr="197926BF">
        <w:rPr>
          <w:rFonts w:cs="Times New Roman"/>
        </w:rPr>
        <w:t xml:space="preserve">esearch staff randomly selected up to six </w:t>
      </w:r>
      <w:r w:rsidR="00793EE5" w:rsidRPr="197926BF">
        <w:rPr>
          <w:rFonts w:cs="Times New Roman"/>
        </w:rPr>
        <w:t xml:space="preserve">eligible children </w:t>
      </w:r>
      <w:r w:rsidR="00023427" w:rsidRPr="197926BF">
        <w:rPr>
          <w:rFonts w:cs="Times New Roman"/>
        </w:rPr>
        <w:t xml:space="preserve">per classroom </w:t>
      </w:r>
      <w:r w:rsidR="00793EE5" w:rsidRPr="197926BF">
        <w:rPr>
          <w:rFonts w:cs="Times New Roman"/>
        </w:rPr>
        <w:t>to participate in study assessments.</w:t>
      </w:r>
      <w:r w:rsidR="009321EA" w:rsidRPr="197926BF">
        <w:rPr>
          <w:rFonts w:cs="Times New Roman"/>
        </w:rPr>
        <w:t xml:space="preserve"> </w:t>
      </w:r>
      <w:r w:rsidR="00793EE5" w:rsidRPr="197926BF">
        <w:rPr>
          <w:rFonts w:cs="Times New Roman"/>
        </w:rPr>
        <w:t>Child e</w:t>
      </w:r>
      <w:r w:rsidR="00023427" w:rsidRPr="197926BF">
        <w:rPr>
          <w:rFonts w:cs="Times New Roman"/>
        </w:rPr>
        <w:t>ligibility criteria</w:t>
      </w:r>
      <w:r w:rsidR="00793EE5" w:rsidRPr="197926BF">
        <w:rPr>
          <w:rFonts w:cs="Times New Roman"/>
        </w:rPr>
        <w:t xml:space="preserve"> included</w:t>
      </w:r>
      <w:r w:rsidR="00023427" w:rsidRPr="197926BF">
        <w:rPr>
          <w:rFonts w:cs="Times New Roman"/>
        </w:rPr>
        <w:t xml:space="preserve">: (a) </w:t>
      </w:r>
      <w:r w:rsidR="00793EE5" w:rsidRPr="197926BF">
        <w:rPr>
          <w:rFonts w:cs="Times New Roman"/>
        </w:rPr>
        <w:t xml:space="preserve">provision of </w:t>
      </w:r>
      <w:r w:rsidR="005D04C1" w:rsidRPr="197926BF">
        <w:rPr>
          <w:rFonts w:cs="Times New Roman"/>
        </w:rPr>
        <w:t>caregiver</w:t>
      </w:r>
      <w:r w:rsidR="00793EE5" w:rsidRPr="197926BF">
        <w:rPr>
          <w:rFonts w:cs="Times New Roman"/>
        </w:rPr>
        <w:t xml:space="preserve"> consent, (b) </w:t>
      </w:r>
      <w:r w:rsidR="00023427" w:rsidRPr="197926BF">
        <w:rPr>
          <w:rFonts w:cs="Times New Roman"/>
        </w:rPr>
        <w:t xml:space="preserve">proficient in English as rated by the </w:t>
      </w:r>
      <w:r w:rsidR="005D04C1" w:rsidRPr="197926BF">
        <w:rPr>
          <w:rFonts w:cs="Times New Roman"/>
        </w:rPr>
        <w:t>caregiver</w:t>
      </w:r>
      <w:r w:rsidR="00023427" w:rsidRPr="197926BF">
        <w:rPr>
          <w:rFonts w:cs="Times New Roman"/>
        </w:rPr>
        <w:t>, (</w:t>
      </w:r>
      <w:r w:rsidR="00793EE5" w:rsidRPr="197926BF">
        <w:rPr>
          <w:rFonts w:cs="Times New Roman"/>
        </w:rPr>
        <w:t>c</w:t>
      </w:r>
      <w:r w:rsidR="00023427" w:rsidRPr="197926BF">
        <w:rPr>
          <w:rFonts w:cs="Times New Roman"/>
        </w:rPr>
        <w:t>) no severe or profound sensory or cognitive difficulties or diagnosed disabilities rendering study assessments inappropriate, and (</w:t>
      </w:r>
      <w:r w:rsidR="00793EE5" w:rsidRPr="197926BF">
        <w:rPr>
          <w:rFonts w:cs="Times New Roman"/>
        </w:rPr>
        <w:t>d</w:t>
      </w:r>
      <w:r w:rsidR="00023427" w:rsidRPr="197926BF">
        <w:rPr>
          <w:rFonts w:cs="Times New Roman"/>
        </w:rPr>
        <w:t>) expected to be present in the classroom during Let’s Know! less</w:t>
      </w:r>
      <w:r w:rsidR="00793EE5" w:rsidRPr="197926BF">
        <w:rPr>
          <w:rFonts w:cs="Times New Roman"/>
        </w:rPr>
        <w:t>ons (e.g., not regularly engaged in intervention or activities external to the classroom during lesson time).</w:t>
      </w:r>
      <w:r w:rsidR="009321EA" w:rsidRPr="197926BF">
        <w:rPr>
          <w:rFonts w:cs="Times New Roman"/>
        </w:rPr>
        <w:t xml:space="preserve"> </w:t>
      </w:r>
      <w:r w:rsidR="00793EE5" w:rsidRPr="197926BF">
        <w:rPr>
          <w:rFonts w:cs="Times New Roman"/>
        </w:rPr>
        <w:t>If six or fewer children in a classroom met eligibility criteria, all eligible children were selected.</w:t>
      </w:r>
    </w:p>
    <w:p w14:paraId="1BC47B95" w14:textId="7CD2ACB4" w:rsidR="00793EE5" w:rsidRPr="00860CAF" w:rsidRDefault="007461D3" w:rsidP="009A57F6">
      <w:pPr>
        <w:pStyle w:val="Header"/>
        <w:widowControl w:val="0"/>
        <w:tabs>
          <w:tab w:val="clear" w:pos="4680"/>
          <w:tab w:val="clear" w:pos="9360"/>
        </w:tabs>
        <w:spacing w:line="480" w:lineRule="auto"/>
        <w:ind w:firstLine="720"/>
        <w:rPr>
          <w:rFonts w:cs="Times New Roman"/>
        </w:rPr>
      </w:pPr>
      <w:r w:rsidRPr="050E244A">
        <w:rPr>
          <w:rFonts w:cs="Times New Roman"/>
        </w:rPr>
        <w:t xml:space="preserve">The analytic sample for the current study included </w:t>
      </w:r>
      <w:r w:rsidR="00461295" w:rsidRPr="050E244A">
        <w:rPr>
          <w:rFonts w:cs="Times New Roman"/>
        </w:rPr>
        <w:t>all children who participated in any study assessments at any time</w:t>
      </w:r>
      <w:r w:rsidR="00567E6C" w:rsidRPr="050E244A">
        <w:rPr>
          <w:rFonts w:cs="Times New Roman"/>
        </w:rPr>
        <w:t xml:space="preserve"> </w:t>
      </w:r>
      <w:r w:rsidR="00461295" w:rsidRPr="050E244A">
        <w:rPr>
          <w:rFonts w:cs="Times New Roman"/>
        </w:rPr>
        <w:t>point (</w:t>
      </w:r>
      <w:r w:rsidR="00461295" w:rsidRPr="050E244A">
        <w:rPr>
          <w:rFonts w:cs="Times New Roman"/>
          <w:i/>
          <w:iCs/>
        </w:rPr>
        <w:t>n</w:t>
      </w:r>
      <w:r w:rsidR="00461295" w:rsidRPr="050E244A">
        <w:rPr>
          <w:rFonts w:cs="Times New Roman"/>
        </w:rPr>
        <w:t xml:space="preserve"> = </w:t>
      </w:r>
      <w:r w:rsidRPr="050E244A">
        <w:rPr>
          <w:rFonts w:cs="Times New Roman"/>
        </w:rPr>
        <w:t>361 children from 69 PK classrooms</w:t>
      </w:r>
      <w:r w:rsidR="00487475">
        <w:rPr>
          <w:rFonts w:cs="Times New Roman"/>
        </w:rPr>
        <w:t>;</w:t>
      </w:r>
      <w:r w:rsidRPr="050E244A">
        <w:rPr>
          <w:rFonts w:cs="Times New Roman"/>
        </w:rPr>
        <w:t xml:space="preserve"> </w:t>
      </w:r>
      <w:r w:rsidR="00461295" w:rsidRPr="050E244A">
        <w:rPr>
          <w:rFonts w:cs="Times New Roman"/>
          <w:i/>
          <w:iCs/>
        </w:rPr>
        <w:t>n</w:t>
      </w:r>
      <w:r w:rsidR="00461295" w:rsidRPr="050E244A">
        <w:rPr>
          <w:rFonts w:cs="Times New Roman"/>
        </w:rPr>
        <w:t xml:space="preserve"> = </w:t>
      </w:r>
      <w:r w:rsidRPr="050E244A">
        <w:rPr>
          <w:rFonts w:cs="Times New Roman"/>
        </w:rPr>
        <w:t>32</w:t>
      </w:r>
      <w:r w:rsidR="00461295" w:rsidRPr="050E244A">
        <w:rPr>
          <w:rFonts w:cs="Times New Roman"/>
        </w:rPr>
        <w:t xml:space="preserve">8 children from 56 K classrooms; </w:t>
      </w:r>
      <w:r w:rsidRPr="050E244A">
        <w:rPr>
          <w:rFonts w:cs="Times New Roman"/>
        </w:rPr>
        <w:t xml:space="preserve">see </w:t>
      </w:r>
      <w:r w:rsidR="00F919BD">
        <w:rPr>
          <w:rFonts w:cs="Times New Roman"/>
        </w:rPr>
        <w:t>Data Analysis Approach</w:t>
      </w:r>
      <w:r w:rsidRPr="050E244A">
        <w:rPr>
          <w:rFonts w:cs="Times New Roman"/>
        </w:rPr>
        <w:t xml:space="preserve"> for </w:t>
      </w:r>
      <w:r w:rsidR="006F1B2B">
        <w:rPr>
          <w:rFonts w:cs="Times New Roman"/>
        </w:rPr>
        <w:t xml:space="preserve">classroom-level </w:t>
      </w:r>
      <w:r w:rsidRPr="050E244A">
        <w:rPr>
          <w:rFonts w:cs="Times New Roman"/>
        </w:rPr>
        <w:t xml:space="preserve">attrition </w:t>
      </w:r>
      <w:r w:rsidR="00F919BD">
        <w:rPr>
          <w:rFonts w:cs="Times New Roman"/>
        </w:rPr>
        <w:t>and child</w:t>
      </w:r>
      <w:r w:rsidR="006F1B2B">
        <w:rPr>
          <w:rFonts w:cs="Times New Roman"/>
        </w:rPr>
        <w:t>-level</w:t>
      </w:r>
      <w:r w:rsidR="00F919BD">
        <w:rPr>
          <w:rFonts w:cs="Times New Roman"/>
        </w:rPr>
        <w:t xml:space="preserve"> non-response </w:t>
      </w:r>
      <w:r w:rsidRPr="050E244A">
        <w:rPr>
          <w:rFonts w:cs="Times New Roman"/>
        </w:rPr>
        <w:t>information</w:t>
      </w:r>
      <w:r w:rsidR="00461295" w:rsidRPr="050E244A">
        <w:rPr>
          <w:rFonts w:cs="Times New Roman"/>
        </w:rPr>
        <w:t>).</w:t>
      </w:r>
      <w:r w:rsidR="009321EA" w:rsidRPr="050E244A">
        <w:rPr>
          <w:rFonts w:cs="Times New Roman"/>
        </w:rPr>
        <w:t xml:space="preserve"> </w:t>
      </w:r>
      <w:r w:rsidR="00310114">
        <w:rPr>
          <w:rFonts w:cs="Times New Roman"/>
        </w:rPr>
        <w:t xml:space="preserve">In </w:t>
      </w:r>
      <w:r w:rsidR="00567E6C" w:rsidRPr="050E244A">
        <w:rPr>
          <w:rFonts w:cs="Times New Roman"/>
        </w:rPr>
        <w:t>Table 1</w:t>
      </w:r>
      <w:r w:rsidR="00310114">
        <w:rPr>
          <w:rFonts w:cs="Times New Roman"/>
        </w:rPr>
        <w:t>, we</w:t>
      </w:r>
      <w:r w:rsidR="00567E6C" w:rsidRPr="050E244A">
        <w:rPr>
          <w:rFonts w:cs="Times New Roman"/>
        </w:rPr>
        <w:t xml:space="preserve"> present descriptive data </w:t>
      </w:r>
      <w:r w:rsidR="00F44512" w:rsidRPr="050E244A">
        <w:rPr>
          <w:rFonts w:cs="Times New Roman"/>
        </w:rPr>
        <w:t xml:space="preserve">by condition </w:t>
      </w:r>
      <w:r w:rsidR="00567E6C" w:rsidRPr="050E244A">
        <w:rPr>
          <w:rFonts w:cs="Times New Roman"/>
        </w:rPr>
        <w:t>for teachers, classrooms, and children.</w:t>
      </w:r>
      <w:r w:rsidR="009321EA" w:rsidRPr="050E244A">
        <w:rPr>
          <w:rFonts w:cs="Times New Roman"/>
        </w:rPr>
        <w:t xml:space="preserve"> </w:t>
      </w:r>
      <w:r w:rsidR="00062EEE" w:rsidRPr="050E244A">
        <w:rPr>
          <w:rFonts w:cs="Times New Roman"/>
        </w:rPr>
        <w:t xml:space="preserve">In the PK sample, </w:t>
      </w:r>
      <w:r w:rsidR="00567E6C" w:rsidRPr="050E244A">
        <w:rPr>
          <w:rFonts w:cs="Times New Roman"/>
        </w:rPr>
        <w:t xml:space="preserve">52% </w:t>
      </w:r>
      <w:r w:rsidR="00062EEE" w:rsidRPr="050E244A">
        <w:rPr>
          <w:rFonts w:cs="Times New Roman"/>
        </w:rPr>
        <w:t>were girls</w:t>
      </w:r>
      <w:r w:rsidR="00310114">
        <w:rPr>
          <w:rFonts w:cs="Times New Roman"/>
        </w:rPr>
        <w:t>,</w:t>
      </w:r>
      <w:r w:rsidR="00062EEE" w:rsidRPr="050E244A">
        <w:rPr>
          <w:rFonts w:cs="Times New Roman"/>
        </w:rPr>
        <w:t xml:space="preserve"> and the average age was 54 months (</w:t>
      </w:r>
      <w:r w:rsidR="00062EEE" w:rsidRPr="050E244A">
        <w:rPr>
          <w:rFonts w:cs="Times New Roman"/>
          <w:i/>
          <w:iCs/>
        </w:rPr>
        <w:t>SD</w:t>
      </w:r>
      <w:r w:rsidR="00062EEE" w:rsidRPr="050E244A">
        <w:rPr>
          <w:rFonts w:cs="Times New Roman"/>
        </w:rPr>
        <w:t xml:space="preserve"> = 4).</w:t>
      </w:r>
      <w:r w:rsidR="009321EA" w:rsidRPr="050E244A">
        <w:rPr>
          <w:rFonts w:cs="Times New Roman"/>
        </w:rPr>
        <w:t xml:space="preserve"> </w:t>
      </w:r>
      <w:proofErr w:type="gramStart"/>
      <w:r w:rsidR="00062EEE" w:rsidRPr="050E244A">
        <w:rPr>
          <w:rFonts w:cs="Times New Roman"/>
        </w:rPr>
        <w:t>The majority of</w:t>
      </w:r>
      <w:proofErr w:type="gramEnd"/>
      <w:r w:rsidR="00062EEE" w:rsidRPr="050E244A">
        <w:rPr>
          <w:rFonts w:cs="Times New Roman"/>
        </w:rPr>
        <w:t xml:space="preserve"> PK children were non-Hispanic/Latinx (88%) and White (76%); 12% were Black, and 10% were of other or multiracial backgrounds.</w:t>
      </w:r>
      <w:r w:rsidR="009321EA" w:rsidRPr="050E244A">
        <w:rPr>
          <w:rFonts w:cs="Times New Roman"/>
        </w:rPr>
        <w:t xml:space="preserve"> </w:t>
      </w:r>
      <w:r w:rsidR="00C67523">
        <w:rPr>
          <w:rFonts w:cs="Times New Roman"/>
        </w:rPr>
        <w:t xml:space="preserve">The majority (97%) had English </w:t>
      </w:r>
      <w:r w:rsidR="00C67523">
        <w:rPr>
          <w:rFonts w:cs="Times New Roman"/>
        </w:rPr>
        <w:lastRenderedPageBreak/>
        <w:t>as the primary home language; other primary home languages included Spanish (</w:t>
      </w:r>
      <w:r w:rsidR="00C67523" w:rsidRPr="00C67523">
        <w:rPr>
          <w:rFonts w:cs="Times New Roman"/>
          <w:i/>
        </w:rPr>
        <w:t>n</w:t>
      </w:r>
      <w:r w:rsidR="00C67523">
        <w:rPr>
          <w:rFonts w:cs="Times New Roman"/>
        </w:rPr>
        <w:t xml:space="preserve"> = 5), Chinese (</w:t>
      </w:r>
      <w:r w:rsidR="00C67523" w:rsidRPr="00C67523">
        <w:rPr>
          <w:rFonts w:cs="Times New Roman"/>
          <w:i/>
        </w:rPr>
        <w:t>n</w:t>
      </w:r>
      <w:r w:rsidR="00C67523">
        <w:rPr>
          <w:rFonts w:cs="Times New Roman"/>
        </w:rPr>
        <w:t xml:space="preserve"> = 2), and other (</w:t>
      </w:r>
      <w:r w:rsidR="00C67523" w:rsidRPr="00C67523">
        <w:rPr>
          <w:rFonts w:cs="Times New Roman"/>
          <w:i/>
        </w:rPr>
        <w:t>n</w:t>
      </w:r>
      <w:r w:rsidR="00C67523">
        <w:rPr>
          <w:rFonts w:cs="Times New Roman"/>
        </w:rPr>
        <w:t xml:space="preserve"> = 3). </w:t>
      </w:r>
      <w:r w:rsidR="00062EEE" w:rsidRPr="050E244A">
        <w:rPr>
          <w:rFonts w:cs="Times New Roman"/>
        </w:rPr>
        <w:t xml:space="preserve">Twenty-four percent of PK children had annual family incomes of </w:t>
      </w:r>
      <w:r w:rsidR="001E10AB" w:rsidRPr="050E244A">
        <w:rPr>
          <w:rFonts w:cs="Times New Roman"/>
        </w:rPr>
        <w:t xml:space="preserve">less than </w:t>
      </w:r>
      <w:r w:rsidR="00062EEE" w:rsidRPr="050E244A">
        <w:rPr>
          <w:rFonts w:cs="Times New Roman"/>
        </w:rPr>
        <w:t>$40,000; 25% had family incomes between $40,000 and $85,000, and 51% had family incomes greater than $85,000.</w:t>
      </w:r>
      <w:r w:rsidR="009321EA" w:rsidRPr="050E244A">
        <w:rPr>
          <w:rFonts w:cs="Times New Roman"/>
        </w:rPr>
        <w:t xml:space="preserve"> </w:t>
      </w:r>
      <w:r w:rsidR="005D04C1" w:rsidRPr="050E244A">
        <w:rPr>
          <w:rFonts w:cs="Times New Roman"/>
        </w:rPr>
        <w:t>Caregiver</w:t>
      </w:r>
      <w:r w:rsidR="00062EEE" w:rsidRPr="050E244A">
        <w:rPr>
          <w:rFonts w:cs="Times New Roman"/>
        </w:rPr>
        <w:t>s’ highest degrees included a high school diploma or less (</w:t>
      </w:r>
      <w:r w:rsidR="00831F59" w:rsidRPr="050E244A">
        <w:rPr>
          <w:rFonts w:cs="Times New Roman"/>
        </w:rPr>
        <w:t>35</w:t>
      </w:r>
      <w:r w:rsidR="00062EEE" w:rsidRPr="050E244A">
        <w:rPr>
          <w:rFonts w:cs="Times New Roman"/>
        </w:rPr>
        <w:t xml:space="preserve">%), </w:t>
      </w:r>
      <w:proofErr w:type="gramStart"/>
      <w:r w:rsidR="00062EEE" w:rsidRPr="050E244A">
        <w:rPr>
          <w:rFonts w:cs="Times New Roman"/>
        </w:rPr>
        <w:t>associates’</w:t>
      </w:r>
      <w:proofErr w:type="gramEnd"/>
      <w:r w:rsidR="00062EEE" w:rsidRPr="050E244A">
        <w:rPr>
          <w:rFonts w:cs="Times New Roman"/>
        </w:rPr>
        <w:t xml:space="preserve"> degree (</w:t>
      </w:r>
      <w:r w:rsidR="00831F59" w:rsidRPr="050E244A">
        <w:rPr>
          <w:rFonts w:cs="Times New Roman"/>
        </w:rPr>
        <w:t>8</w:t>
      </w:r>
      <w:r w:rsidR="00062EEE" w:rsidRPr="050E244A">
        <w:rPr>
          <w:rFonts w:cs="Times New Roman"/>
        </w:rPr>
        <w:t>%), bachelors’ degree (33%), and graduate degree (24%).</w:t>
      </w:r>
      <w:r w:rsidR="009321EA" w:rsidRPr="050E244A">
        <w:rPr>
          <w:rFonts w:cs="Times New Roman"/>
        </w:rPr>
        <w:t xml:space="preserve"> </w:t>
      </w:r>
      <w:r w:rsidR="00062EEE" w:rsidRPr="050E244A">
        <w:rPr>
          <w:rFonts w:cs="Times New Roman"/>
        </w:rPr>
        <w:t>In the K sample, 49% were girls</w:t>
      </w:r>
      <w:r w:rsidR="00310114">
        <w:rPr>
          <w:rFonts w:cs="Times New Roman"/>
        </w:rPr>
        <w:t>,</w:t>
      </w:r>
      <w:r w:rsidR="00062EEE" w:rsidRPr="050E244A">
        <w:rPr>
          <w:rFonts w:cs="Times New Roman"/>
        </w:rPr>
        <w:t xml:space="preserve"> and the average age was </w:t>
      </w:r>
      <w:r w:rsidR="0098333C" w:rsidRPr="050E244A">
        <w:rPr>
          <w:rFonts w:cs="Times New Roman"/>
          <w:lang w:eastAsia="zh-TW"/>
        </w:rPr>
        <w:t>6</w:t>
      </w:r>
      <w:r w:rsidR="000A4B29" w:rsidRPr="050E244A">
        <w:rPr>
          <w:rFonts w:cs="Times New Roman"/>
          <w:lang w:eastAsia="zh-TW"/>
        </w:rPr>
        <w:t>6</w:t>
      </w:r>
      <w:r w:rsidR="0098333C" w:rsidRPr="050E244A">
        <w:rPr>
          <w:rFonts w:cs="Times New Roman"/>
        </w:rPr>
        <w:t xml:space="preserve"> </w:t>
      </w:r>
      <w:r w:rsidR="00062EEE" w:rsidRPr="050E244A">
        <w:rPr>
          <w:rFonts w:cs="Times New Roman"/>
        </w:rPr>
        <w:t>months (</w:t>
      </w:r>
      <w:r w:rsidR="00062EEE" w:rsidRPr="050E244A">
        <w:rPr>
          <w:rFonts w:cs="Times New Roman"/>
          <w:i/>
          <w:iCs/>
        </w:rPr>
        <w:t>SD</w:t>
      </w:r>
      <w:r w:rsidR="00062EEE" w:rsidRPr="050E244A">
        <w:rPr>
          <w:rFonts w:cs="Times New Roman"/>
        </w:rPr>
        <w:t xml:space="preserve"> = </w:t>
      </w:r>
      <w:r w:rsidR="0098333C" w:rsidRPr="050E244A">
        <w:rPr>
          <w:rFonts w:cs="Times New Roman"/>
          <w:lang w:eastAsia="zh-TW"/>
        </w:rPr>
        <w:t>4</w:t>
      </w:r>
      <w:r w:rsidR="00062EEE" w:rsidRPr="050E244A">
        <w:rPr>
          <w:rFonts w:cs="Times New Roman"/>
        </w:rPr>
        <w:t>).</w:t>
      </w:r>
      <w:r w:rsidR="009321EA" w:rsidRPr="050E244A">
        <w:rPr>
          <w:rFonts w:cs="Times New Roman"/>
        </w:rPr>
        <w:t xml:space="preserve"> </w:t>
      </w:r>
      <w:r w:rsidR="00062EEE" w:rsidRPr="050E244A">
        <w:rPr>
          <w:rFonts w:cs="Times New Roman"/>
        </w:rPr>
        <w:t>The majority were non-Hispanic/Latinx (81%) and White (76%); 9% were Black and 15% were of other or multiracial backgrounds.</w:t>
      </w:r>
      <w:r w:rsidR="009321EA" w:rsidRPr="050E244A">
        <w:rPr>
          <w:rFonts w:cs="Times New Roman"/>
        </w:rPr>
        <w:t xml:space="preserve"> </w:t>
      </w:r>
      <w:r w:rsidR="00C67523">
        <w:rPr>
          <w:rFonts w:cs="Times New Roman"/>
        </w:rPr>
        <w:t>Most (93%) had English as the primary home language; other primary home languages included Spanish (</w:t>
      </w:r>
      <w:r w:rsidR="00C67523" w:rsidRPr="00C67523">
        <w:rPr>
          <w:rFonts w:cs="Times New Roman"/>
          <w:i/>
        </w:rPr>
        <w:t>n</w:t>
      </w:r>
      <w:r w:rsidR="00C67523">
        <w:rPr>
          <w:rFonts w:cs="Times New Roman"/>
        </w:rPr>
        <w:t xml:space="preserve"> = 12), Vietnamese (</w:t>
      </w:r>
      <w:r w:rsidR="00C67523" w:rsidRPr="00C67523">
        <w:rPr>
          <w:rFonts w:cs="Times New Roman"/>
          <w:i/>
        </w:rPr>
        <w:t>n</w:t>
      </w:r>
      <w:r w:rsidR="00C67523">
        <w:rPr>
          <w:rFonts w:cs="Times New Roman"/>
        </w:rPr>
        <w:t xml:space="preserve"> = 1), and other (</w:t>
      </w:r>
      <w:r w:rsidR="00C67523" w:rsidRPr="00C67523">
        <w:rPr>
          <w:rFonts w:cs="Times New Roman"/>
          <w:i/>
        </w:rPr>
        <w:t>n</w:t>
      </w:r>
      <w:r w:rsidR="00C67523">
        <w:rPr>
          <w:rFonts w:cs="Times New Roman"/>
        </w:rPr>
        <w:t xml:space="preserve"> = 2; unreported for two children whose primary home language was not English). </w:t>
      </w:r>
      <w:r w:rsidR="001E10AB" w:rsidRPr="050E244A">
        <w:rPr>
          <w:rFonts w:cs="Times New Roman"/>
        </w:rPr>
        <w:t>Thirty-five percent of K children had annual family incomes of less than $40,000; 33% had family incomes between $40,000 and $85,000, and 32% had family incomes greater than $85,000.</w:t>
      </w:r>
      <w:r w:rsidR="009321EA" w:rsidRPr="050E244A">
        <w:rPr>
          <w:rFonts w:cs="Times New Roman"/>
        </w:rPr>
        <w:t xml:space="preserve"> </w:t>
      </w:r>
      <w:r w:rsidR="005D04C1" w:rsidRPr="050E244A">
        <w:rPr>
          <w:rFonts w:cs="Times New Roman"/>
        </w:rPr>
        <w:t xml:space="preserve">Caregivers’ </w:t>
      </w:r>
      <w:r w:rsidR="001E10AB" w:rsidRPr="050E244A">
        <w:rPr>
          <w:rFonts w:cs="Times New Roman"/>
        </w:rPr>
        <w:t xml:space="preserve">highest degrees included a high school diploma or less (54%), </w:t>
      </w:r>
      <w:proofErr w:type="gramStart"/>
      <w:r w:rsidR="001E10AB" w:rsidRPr="050E244A">
        <w:rPr>
          <w:rFonts w:cs="Times New Roman"/>
        </w:rPr>
        <w:t>associates’</w:t>
      </w:r>
      <w:proofErr w:type="gramEnd"/>
      <w:r w:rsidR="001E10AB" w:rsidRPr="050E244A">
        <w:rPr>
          <w:rFonts w:cs="Times New Roman"/>
        </w:rPr>
        <w:t xml:space="preserve"> degree (</w:t>
      </w:r>
      <w:r w:rsidR="0098333C" w:rsidRPr="050E244A">
        <w:rPr>
          <w:rFonts w:cs="Times New Roman"/>
          <w:lang w:eastAsia="zh-TW"/>
        </w:rPr>
        <w:t>13</w:t>
      </w:r>
      <w:r w:rsidR="001E10AB" w:rsidRPr="050E244A">
        <w:rPr>
          <w:rFonts w:cs="Times New Roman"/>
        </w:rPr>
        <w:t>%), bachelors’ degree (21%), and graduate degree (13%).</w:t>
      </w:r>
    </w:p>
    <w:p w14:paraId="5BC5C404" w14:textId="39387E96" w:rsidR="006D7568" w:rsidRPr="00860CAF" w:rsidRDefault="006D7568" w:rsidP="009A57F6">
      <w:pPr>
        <w:pStyle w:val="Header"/>
        <w:widowControl w:val="0"/>
        <w:tabs>
          <w:tab w:val="clear" w:pos="4680"/>
          <w:tab w:val="clear" w:pos="9360"/>
        </w:tabs>
        <w:spacing w:line="480" w:lineRule="auto"/>
        <w:rPr>
          <w:rFonts w:cs="Times New Roman"/>
          <w:b/>
          <w:szCs w:val="24"/>
        </w:rPr>
      </w:pPr>
      <w:r w:rsidRPr="00860CAF">
        <w:rPr>
          <w:rFonts w:cs="Times New Roman"/>
          <w:b/>
          <w:szCs w:val="24"/>
        </w:rPr>
        <w:t xml:space="preserve">Procedures </w:t>
      </w:r>
    </w:p>
    <w:p w14:paraId="4CFDB2D5" w14:textId="6C6DBC45" w:rsidR="006D7568" w:rsidRPr="00860CAF" w:rsidRDefault="009329D4" w:rsidP="009A57F6">
      <w:pPr>
        <w:pStyle w:val="Header"/>
        <w:widowControl w:val="0"/>
        <w:tabs>
          <w:tab w:val="clear" w:pos="4680"/>
          <w:tab w:val="clear" w:pos="9360"/>
        </w:tabs>
        <w:spacing w:line="480" w:lineRule="auto"/>
        <w:ind w:firstLine="720"/>
        <w:rPr>
          <w:rFonts w:cs="Times New Roman"/>
        </w:rPr>
      </w:pPr>
      <w:r>
        <w:rPr>
          <w:rFonts w:cs="Times New Roman"/>
        </w:rPr>
        <w:t xml:space="preserve">All study procedures were approved by relevant Institutional Review Boards. </w:t>
      </w:r>
      <w:r w:rsidR="006D7568" w:rsidRPr="197926BF">
        <w:rPr>
          <w:rFonts w:cs="Times New Roman"/>
        </w:rPr>
        <w:t xml:space="preserve">Research staff randomly assigned </w:t>
      </w:r>
      <w:r w:rsidR="00100B3E">
        <w:rPr>
          <w:rFonts w:cs="Times New Roman"/>
        </w:rPr>
        <w:t xml:space="preserve">intact </w:t>
      </w:r>
      <w:r w:rsidR="006D7568" w:rsidRPr="197926BF">
        <w:rPr>
          <w:rFonts w:cs="Times New Roman"/>
        </w:rPr>
        <w:t>classrooms to one of three study conditions prior to the start of the academic year:</w:t>
      </w:r>
      <w:r w:rsidR="009321EA" w:rsidRPr="197926BF">
        <w:rPr>
          <w:rFonts w:cs="Times New Roman"/>
        </w:rPr>
        <w:t xml:space="preserve"> </w:t>
      </w:r>
      <w:r w:rsidR="006D7568" w:rsidRPr="197926BF">
        <w:rPr>
          <w:rFonts w:cs="Times New Roman"/>
        </w:rPr>
        <w:t>Let’s Know! Broad, Let’s Know! Deep, or business-as-usual control.</w:t>
      </w:r>
      <w:r w:rsidR="009321EA" w:rsidRPr="197926BF">
        <w:rPr>
          <w:rFonts w:cs="Times New Roman"/>
        </w:rPr>
        <w:t xml:space="preserve"> </w:t>
      </w:r>
      <w:r w:rsidR="006D7568" w:rsidRPr="197926BF">
        <w:rPr>
          <w:rFonts w:cs="Times New Roman"/>
        </w:rPr>
        <w:t>Random assignment was blocked by university site and grade</w:t>
      </w:r>
      <w:r w:rsidR="00100B3E">
        <w:rPr>
          <w:rFonts w:cs="Times New Roman"/>
        </w:rPr>
        <w:t xml:space="preserve"> </w:t>
      </w:r>
      <w:r w:rsidR="00241882" w:rsidRPr="00860CAF">
        <w:fldChar w:fldCharType="begin"/>
      </w:r>
      <w:r w:rsidR="00241882">
        <w:instrText xml:space="preserve"> ADDIN EN.CITE &lt;EndNote&gt;&lt;Cite ExcludeAuth="1"&gt;&lt;Author&gt;Language and Reading Research Consortium&lt;/Author&gt;&lt;Year&gt;2017&lt;/Year&gt;&lt;RecNum&gt;4505&lt;/RecNum&gt;&lt;Prefix&gt;see LARRC et al.`, &lt;/Prefix&gt;&lt;DisplayText&gt;(see LARRC et al., 2017)&lt;/DisplayText&gt;&lt;record&gt;&lt;rec-number&gt;4505&lt;/rec-number&gt;&lt;foreign-keys&gt;&lt;key app="EN" db-id="99d9evse6ffp07eesfqptv2lparspxf0d952" timestamp="1521749967"&gt;4505&lt;/key&gt;&lt;/foreign-keys&gt;&lt;ref-type name="Journal Article"&gt;17&lt;/ref-type&gt;&lt;contributors&gt;&lt;authors&gt;&lt;author&gt;Language and Reading Research Consortium,&lt;/author&gt;&lt;author&gt;Jiang, Hui&lt;/author&gt;&lt;author&gt;Davis, Dawn&lt;/author&gt;&lt;/authors&gt;&lt;/contributors&gt;&lt;titles&gt;&lt;title&gt;Let’s Know! Proximal Impacts on Prekindergarten through Grade 3 Students’ Comprehension-Related Skills&lt;/title&gt;&lt;secondary-title&gt;The Elementary School Journal&lt;/secondary-title&gt;&lt;/titles&gt;&lt;periodical&gt;&lt;full-title&gt;The Elementary School Journal&lt;/full-title&gt;&lt;/periodical&gt;&lt;pages&gt;177-206&lt;/pages&gt;&lt;volume&gt;118&lt;/volume&gt;&lt;number&gt;2&lt;/number&gt;&lt;dates&gt;&lt;year&gt;2017&lt;/year&gt;&lt;/dates&gt;&lt;urls&gt;&lt;related-urls&gt;&lt;url&gt;https://www.journals.uchicago.edu/doi/abs/10.1086/694220&lt;/url&gt;&lt;/related-urls&gt;&lt;/urls&gt;&lt;electronic-resource-num&gt;10.1086/694220&lt;/electronic-resource-num&gt;&lt;/record&gt;&lt;/Cite&gt;&lt;/EndNote&gt;</w:instrText>
      </w:r>
      <w:r w:rsidR="00241882" w:rsidRPr="00860CAF">
        <w:fldChar w:fldCharType="separate"/>
      </w:r>
      <w:r w:rsidR="00241882">
        <w:rPr>
          <w:noProof/>
        </w:rPr>
        <w:t>(see LARRC et al., 2017)</w:t>
      </w:r>
      <w:r w:rsidR="00241882" w:rsidRPr="00860CAF">
        <w:fldChar w:fldCharType="end"/>
      </w:r>
      <w:r w:rsidR="006D7568" w:rsidRPr="197926BF">
        <w:rPr>
          <w:rFonts w:cs="Times New Roman"/>
        </w:rPr>
        <w:t>.</w:t>
      </w:r>
      <w:r w:rsidR="009321EA" w:rsidRPr="197926BF">
        <w:rPr>
          <w:rFonts w:cs="Times New Roman"/>
        </w:rPr>
        <w:t xml:space="preserve"> </w:t>
      </w:r>
      <w:r w:rsidR="006D7568" w:rsidRPr="197926BF">
        <w:rPr>
          <w:rFonts w:cs="Times New Roman"/>
        </w:rPr>
        <w:t xml:space="preserve">Children in all classrooms completed pretest and posttest assessments administered by research staff at the beginning and end of the academic year, as well as curriculum-aligned measures </w:t>
      </w:r>
      <w:r w:rsidR="007B2FA6" w:rsidRPr="197926BF">
        <w:rPr>
          <w:rFonts w:cs="Times New Roman"/>
        </w:rPr>
        <w:t xml:space="preserve">(CAMs) </w:t>
      </w:r>
      <w:r w:rsidR="006D7568" w:rsidRPr="197926BF">
        <w:rPr>
          <w:rFonts w:cs="Times New Roman"/>
        </w:rPr>
        <w:t>administered by their classroom teachers at multiple time points during the year.</w:t>
      </w:r>
    </w:p>
    <w:p w14:paraId="48996951" w14:textId="48DCA6DD" w:rsidR="009A490F" w:rsidRPr="009A490F" w:rsidRDefault="004C2188" w:rsidP="009A57F6">
      <w:pPr>
        <w:pStyle w:val="Header"/>
        <w:widowControl w:val="0"/>
        <w:tabs>
          <w:tab w:val="clear" w:pos="4680"/>
          <w:tab w:val="clear" w:pos="9360"/>
        </w:tabs>
        <w:spacing w:line="480" w:lineRule="auto"/>
        <w:rPr>
          <w:rFonts w:cs="Times New Roman"/>
          <w:b/>
          <w:i/>
          <w:szCs w:val="24"/>
        </w:rPr>
      </w:pPr>
      <w:r w:rsidRPr="009A490F">
        <w:rPr>
          <w:rFonts w:cs="Times New Roman"/>
          <w:b/>
          <w:i/>
          <w:szCs w:val="24"/>
        </w:rPr>
        <w:t>Let’</w:t>
      </w:r>
      <w:r w:rsidR="009A490F" w:rsidRPr="009A490F">
        <w:rPr>
          <w:rFonts w:cs="Times New Roman"/>
          <w:b/>
          <w:i/>
          <w:szCs w:val="24"/>
        </w:rPr>
        <w:t>s Know!</w:t>
      </w:r>
      <w:r w:rsidR="00511807">
        <w:rPr>
          <w:rFonts w:cs="Times New Roman"/>
          <w:b/>
          <w:i/>
          <w:szCs w:val="24"/>
        </w:rPr>
        <w:t xml:space="preserve"> Conditions</w:t>
      </w:r>
    </w:p>
    <w:p w14:paraId="37EE11C2" w14:textId="14EAD061" w:rsidR="00503269" w:rsidRDefault="00026C5B" w:rsidP="009A57F6">
      <w:pPr>
        <w:pStyle w:val="Header"/>
        <w:widowControl w:val="0"/>
        <w:tabs>
          <w:tab w:val="clear" w:pos="4680"/>
          <w:tab w:val="clear" w:pos="9360"/>
        </w:tabs>
        <w:spacing w:line="480" w:lineRule="auto"/>
        <w:ind w:firstLine="720"/>
        <w:rPr>
          <w:rFonts w:cs="Times New Roman"/>
        </w:rPr>
      </w:pPr>
      <w:r w:rsidRPr="197926BF">
        <w:rPr>
          <w:rFonts w:cs="Times New Roman"/>
        </w:rPr>
        <w:lastRenderedPageBreak/>
        <w:t>Children in classrooms assigned to one of the Let’s Know! conditions experienced the Let’s Know! lessons, as implemented by their classroom teachers</w:t>
      </w:r>
      <w:r w:rsidR="008A4991">
        <w:rPr>
          <w:rFonts w:cs="Times New Roman"/>
        </w:rPr>
        <w:t xml:space="preserve">, in addition to their </w:t>
      </w:r>
      <w:r w:rsidRPr="197926BF">
        <w:rPr>
          <w:rFonts w:cs="Times New Roman"/>
        </w:rPr>
        <w:t xml:space="preserve">typical classroom instruction. </w:t>
      </w:r>
      <w:r w:rsidR="00165767">
        <w:rPr>
          <w:rFonts w:cs="Times New Roman"/>
        </w:rPr>
        <w:t xml:space="preserve">Teachers </w:t>
      </w:r>
      <w:r>
        <w:rPr>
          <w:rFonts w:cs="Times New Roman"/>
        </w:rPr>
        <w:t xml:space="preserve">assigned to the Let’s Know! conditions reported typically spending </w:t>
      </w:r>
      <w:r w:rsidR="00165767">
        <w:rPr>
          <w:rFonts w:cs="Times New Roman"/>
        </w:rPr>
        <w:t>between 31-45 min per day on language and literacy instruction in PK and 76-105 min per day in K. T</w:t>
      </w:r>
      <w:r w:rsidR="00C919F3">
        <w:rPr>
          <w:rFonts w:cs="Times New Roman"/>
        </w:rPr>
        <w:t>hese t</w:t>
      </w:r>
      <w:r w:rsidR="00165767">
        <w:rPr>
          <w:rFonts w:cs="Times New Roman"/>
        </w:rPr>
        <w:t xml:space="preserve">eachers </w:t>
      </w:r>
      <w:r w:rsidR="008A4991">
        <w:rPr>
          <w:rFonts w:cs="Times New Roman"/>
        </w:rPr>
        <w:t>indicated</w:t>
      </w:r>
      <w:r w:rsidR="00165767">
        <w:rPr>
          <w:rFonts w:cs="Times New Roman"/>
        </w:rPr>
        <w:t xml:space="preserve"> using </w:t>
      </w:r>
      <w:r w:rsidR="00503269">
        <w:rPr>
          <w:rFonts w:cs="Times New Roman"/>
        </w:rPr>
        <w:t>a variety of different curricula, including common commercially available curricula (more information provided in Supplementary Material).</w:t>
      </w:r>
    </w:p>
    <w:p w14:paraId="3BC26601" w14:textId="756436BC" w:rsidR="00B611C9" w:rsidRPr="00860CAF" w:rsidRDefault="004C2188" w:rsidP="009A57F6">
      <w:pPr>
        <w:pStyle w:val="Header"/>
        <w:widowControl w:val="0"/>
        <w:tabs>
          <w:tab w:val="clear" w:pos="4680"/>
          <w:tab w:val="clear" w:pos="9360"/>
        </w:tabs>
        <w:spacing w:line="480" w:lineRule="auto"/>
        <w:ind w:firstLine="720"/>
        <w:rPr>
          <w:rFonts w:cs="Times New Roman"/>
        </w:rPr>
      </w:pPr>
      <w:r w:rsidRPr="197926BF">
        <w:rPr>
          <w:rFonts w:cs="Times New Roman"/>
        </w:rPr>
        <w:t xml:space="preserve">Let’s Know! </w:t>
      </w:r>
      <w:r w:rsidR="00310114">
        <w:rPr>
          <w:rFonts w:cs="Times New Roman"/>
        </w:rPr>
        <w:t>features</w:t>
      </w:r>
      <w:r w:rsidR="00310114" w:rsidRPr="197926BF">
        <w:rPr>
          <w:rFonts w:cs="Times New Roman"/>
        </w:rPr>
        <w:t xml:space="preserve"> </w:t>
      </w:r>
      <w:r w:rsidRPr="197926BF">
        <w:rPr>
          <w:rFonts w:cs="Times New Roman"/>
        </w:rPr>
        <w:t xml:space="preserve">25 weeks of </w:t>
      </w:r>
      <w:r w:rsidR="0028083E" w:rsidRPr="197926BF">
        <w:rPr>
          <w:rFonts w:cs="Times New Roman"/>
        </w:rPr>
        <w:t xml:space="preserve">systematic and explicit </w:t>
      </w:r>
      <w:r w:rsidRPr="197926BF">
        <w:rPr>
          <w:rFonts w:cs="Times New Roman"/>
        </w:rPr>
        <w:t>language-focused</w:t>
      </w:r>
      <w:r w:rsidR="0028083E" w:rsidRPr="197926BF">
        <w:rPr>
          <w:rFonts w:cs="Times New Roman"/>
        </w:rPr>
        <w:t xml:space="preserve"> instruction.</w:t>
      </w:r>
      <w:r w:rsidR="009321EA" w:rsidRPr="197926BF">
        <w:rPr>
          <w:rFonts w:cs="Times New Roman"/>
        </w:rPr>
        <w:t xml:space="preserve"> </w:t>
      </w:r>
      <w:r w:rsidR="0028083E" w:rsidRPr="197926BF">
        <w:rPr>
          <w:rFonts w:cs="Times New Roman"/>
        </w:rPr>
        <w:t xml:space="preserve">Each week </w:t>
      </w:r>
      <w:r w:rsidR="00310114">
        <w:rPr>
          <w:rFonts w:cs="Times New Roman"/>
        </w:rPr>
        <w:t>includes</w:t>
      </w:r>
      <w:r w:rsidR="00310114" w:rsidRPr="197926BF">
        <w:rPr>
          <w:rFonts w:cs="Times New Roman"/>
        </w:rPr>
        <w:t xml:space="preserve"> </w:t>
      </w:r>
      <w:r w:rsidR="0028083E" w:rsidRPr="197926BF">
        <w:rPr>
          <w:rFonts w:cs="Times New Roman"/>
        </w:rPr>
        <w:t xml:space="preserve">four 30-min </w:t>
      </w:r>
      <w:r w:rsidR="004A094C" w:rsidRPr="197926BF">
        <w:rPr>
          <w:rFonts w:cs="Times New Roman"/>
        </w:rPr>
        <w:t xml:space="preserve">whole-class </w:t>
      </w:r>
      <w:r w:rsidR="0028083E" w:rsidRPr="197926BF">
        <w:rPr>
          <w:rFonts w:cs="Times New Roman"/>
        </w:rPr>
        <w:t>lessons</w:t>
      </w:r>
      <w:r w:rsidR="000C59E7" w:rsidRPr="197926BF">
        <w:rPr>
          <w:rFonts w:cs="Times New Roman"/>
        </w:rPr>
        <w:t xml:space="preserve"> targeting specific lower-level and higher-level language skills.</w:t>
      </w:r>
      <w:r w:rsidR="009321EA" w:rsidRPr="197926BF">
        <w:rPr>
          <w:rFonts w:cs="Times New Roman"/>
        </w:rPr>
        <w:t xml:space="preserve"> </w:t>
      </w:r>
      <w:r w:rsidR="000C59E7" w:rsidRPr="197926BF">
        <w:rPr>
          <w:rFonts w:cs="Times New Roman"/>
        </w:rPr>
        <w:t xml:space="preserve">Lessons emphasize empirically validated instructional techniques for promoting language skills, </w:t>
      </w:r>
      <w:r w:rsidR="00241882">
        <w:rPr>
          <w:rFonts w:cs="Times New Roman"/>
        </w:rPr>
        <w:t>follow</w:t>
      </w:r>
      <w:r w:rsidR="000C59E7" w:rsidRPr="197926BF">
        <w:rPr>
          <w:rFonts w:cs="Times New Roman"/>
        </w:rPr>
        <w:t xml:space="preserve"> a gradual release of responsibility model </w:t>
      </w:r>
      <w:r w:rsidRPr="197926BF">
        <w:rPr>
          <w:rFonts w:cs="Times New Roman"/>
        </w:rPr>
        <w:fldChar w:fldCharType="begin"/>
      </w:r>
      <w:r w:rsidRPr="197926BF">
        <w:rPr>
          <w:rFonts w:cs="Times New Roman"/>
        </w:rPr>
        <w:instrText xml:space="preserve"> ADDIN EN.CITE &lt;EndNote&gt;&lt;Cite&gt;&lt;Author&gt;Pearson&lt;/Author&gt;&lt;Year&gt;1983&lt;/Year&gt;&lt;RecNum&gt;3740&lt;/RecNum&gt;&lt;DisplayText&gt;(Pearson &amp;amp; Gallagher, 1983)&lt;/DisplayText&gt;&lt;record&gt;&lt;rec-number&gt;3740&lt;/rec-number&gt;&lt;foreign-keys&gt;&lt;key app="EN" db-id="99d9evse6ffp07eesfqptv2lparspxf0d952" timestamp="1437674490"&gt;3740&lt;/key&gt;&lt;/foreign-keys&gt;&lt;ref-type name="Journal Article"&gt;17&lt;/ref-type&gt;&lt;contributors&gt;&lt;authors&gt;&lt;author&gt;Pearson, P. David&lt;/author&gt;&lt;author&gt;Gallagher, Margaret C.&lt;/author&gt;&lt;/authors&gt;&lt;/contributors&gt;&lt;titles&gt;&lt;title&gt;The instruction of reading comprehension&lt;/title&gt;&lt;secondary-title&gt;Contemporary Educational Psychology&lt;/secondary-title&gt;&lt;/titles&gt;&lt;periodical&gt;&lt;full-title&gt;Contemporary Educational Psychology&lt;/full-title&gt;&lt;/periodical&gt;&lt;pages&gt;317-344&lt;/pages&gt;&lt;volume&gt;8&lt;/volume&gt;&lt;number&gt;3&lt;/number&gt;&lt;dates&gt;&lt;year&gt;1983&lt;/year&gt;&lt;/dates&gt;&lt;isbn&gt;0361-476X&lt;/isbn&gt;&lt;urls&gt;&lt;related-urls&gt;&lt;url&gt;http://www.sciencedirect.com/science/article/pii/0361476X8390019X&lt;/url&gt;&lt;/related-urls&gt;&lt;/urls&gt;&lt;electronic-resource-num&gt;10.1016/0361-476X(83)90019-X&lt;/electronic-resource-num&gt;&lt;/record&gt;&lt;/Cite&gt;&lt;/EndNote&gt;</w:instrText>
      </w:r>
      <w:r w:rsidRPr="197926BF">
        <w:rPr>
          <w:rFonts w:cs="Times New Roman"/>
        </w:rPr>
        <w:fldChar w:fldCharType="separate"/>
      </w:r>
      <w:r w:rsidR="00982ED7" w:rsidRPr="197926BF">
        <w:rPr>
          <w:rFonts w:cs="Times New Roman"/>
          <w:noProof/>
        </w:rPr>
        <w:t>(Pearson &amp; Gallagher, 1983)</w:t>
      </w:r>
      <w:r w:rsidRPr="197926BF">
        <w:rPr>
          <w:rFonts w:cs="Times New Roman"/>
        </w:rPr>
        <w:fldChar w:fldCharType="end"/>
      </w:r>
      <w:r w:rsidR="000C59E7" w:rsidRPr="197926BF">
        <w:rPr>
          <w:rFonts w:cs="Times New Roman"/>
        </w:rPr>
        <w:t xml:space="preserve"> via an I Do, We Do, You Do approach, and are soft-scripted with suggested language for teachers.</w:t>
      </w:r>
      <w:r w:rsidR="009321EA" w:rsidRPr="197926BF">
        <w:rPr>
          <w:rFonts w:cs="Times New Roman"/>
        </w:rPr>
        <w:t xml:space="preserve"> </w:t>
      </w:r>
      <w:r w:rsidR="009230C8">
        <w:rPr>
          <w:rFonts w:cs="Times New Roman"/>
        </w:rPr>
        <w:t xml:space="preserve">Lessons are organized thematically into four units, each of which features a different type of text structure. </w:t>
      </w:r>
      <w:r w:rsidR="00310114">
        <w:rPr>
          <w:rFonts w:cs="Times New Roman"/>
        </w:rPr>
        <w:t xml:space="preserve">We provide </w:t>
      </w:r>
      <w:proofErr w:type="gramStart"/>
      <w:r w:rsidR="00310114">
        <w:rPr>
          <w:rFonts w:cs="Times New Roman"/>
        </w:rPr>
        <w:t>a</w:t>
      </w:r>
      <w:r w:rsidR="009230C8">
        <w:rPr>
          <w:rFonts w:cs="Times New Roman"/>
        </w:rPr>
        <w:t>n  overview</w:t>
      </w:r>
      <w:proofErr w:type="gramEnd"/>
      <w:r w:rsidR="009230C8">
        <w:rPr>
          <w:rFonts w:cs="Times New Roman"/>
        </w:rPr>
        <w:t xml:space="preserve"> of the Let’s Know! units and </w:t>
      </w:r>
      <w:r w:rsidR="004C4B3C">
        <w:rPr>
          <w:rFonts w:cs="Times New Roman"/>
        </w:rPr>
        <w:t xml:space="preserve">the </w:t>
      </w:r>
      <w:r w:rsidR="009230C8">
        <w:rPr>
          <w:rFonts w:cs="Times New Roman"/>
        </w:rPr>
        <w:t>lesson types included in Let’s Know! Broad versus Let’s Know! Deep</w:t>
      </w:r>
      <w:r w:rsidR="00610E8E">
        <w:rPr>
          <w:rFonts w:cs="Times New Roman"/>
        </w:rPr>
        <w:t xml:space="preserve"> in </w:t>
      </w:r>
      <w:r w:rsidR="00310114">
        <w:rPr>
          <w:rFonts w:cs="Times New Roman"/>
        </w:rPr>
        <w:t xml:space="preserve">Supplementary Material </w:t>
      </w:r>
      <w:r w:rsidR="00610E8E">
        <w:rPr>
          <w:rFonts w:cs="Times New Roman"/>
        </w:rPr>
        <w:t>Table S.1</w:t>
      </w:r>
      <w:r w:rsidR="009230C8">
        <w:rPr>
          <w:rFonts w:cs="Times New Roman"/>
        </w:rPr>
        <w:t xml:space="preserve">. </w:t>
      </w:r>
      <w:r w:rsidR="00310114">
        <w:rPr>
          <w:rFonts w:cs="Times New Roman"/>
        </w:rPr>
        <w:t xml:space="preserve">Instantiations differed only </w:t>
      </w:r>
      <w:r w:rsidR="009230C8">
        <w:rPr>
          <w:rFonts w:cs="Times New Roman"/>
        </w:rPr>
        <w:t xml:space="preserve">in lesson types; both targeted the same language skills, used the same instructional techniques, </w:t>
      </w:r>
      <w:proofErr w:type="gramStart"/>
      <w:r w:rsidR="009230C8">
        <w:rPr>
          <w:rFonts w:cs="Times New Roman"/>
        </w:rPr>
        <w:t xml:space="preserve">and  </w:t>
      </w:r>
      <w:r w:rsidR="00610E8E">
        <w:rPr>
          <w:rFonts w:cs="Times New Roman"/>
        </w:rPr>
        <w:t>provided</w:t>
      </w:r>
      <w:proofErr w:type="gramEnd"/>
      <w:r w:rsidR="00610E8E">
        <w:rPr>
          <w:rFonts w:cs="Times New Roman"/>
        </w:rPr>
        <w:t xml:space="preserve"> the same number and duration of lessons.</w:t>
      </w:r>
      <w:r w:rsidR="009230C8">
        <w:rPr>
          <w:rFonts w:cs="Times New Roman"/>
        </w:rPr>
        <w:t xml:space="preserve"> </w:t>
      </w:r>
      <w:r w:rsidR="00B611C9" w:rsidRPr="197926BF">
        <w:rPr>
          <w:rFonts w:cs="Times New Roman"/>
        </w:rPr>
        <w:t>The teacher’s manual detailing the Let’s Know! scope and sequence, specific teaching strategies, lessons, and materials for implementation (e.g., books, manipulatives) is available for free download at</w:t>
      </w:r>
      <w:r w:rsidR="00B83FFA">
        <w:rPr>
          <w:rFonts w:cs="Times New Roman"/>
        </w:rPr>
        <w:t xml:space="preserve"> </w:t>
      </w:r>
      <w:r w:rsidR="00B83FFA" w:rsidRPr="00B83FFA">
        <w:rPr>
          <w:rFonts w:cs="Times New Roman"/>
        </w:rPr>
        <w:t>https://larrc.ehe.osu.edu</w:t>
      </w:r>
      <w:r w:rsidR="00B611C9" w:rsidRPr="197926BF">
        <w:rPr>
          <w:rFonts w:cs="Times New Roman"/>
        </w:rPr>
        <w:t>.</w:t>
      </w:r>
      <w:r w:rsidR="009321EA" w:rsidRPr="197926BF">
        <w:rPr>
          <w:rFonts w:cs="Times New Roman"/>
        </w:rPr>
        <w:t xml:space="preserve"> </w:t>
      </w:r>
      <w:r w:rsidR="00F42B6A" w:rsidRPr="197926BF">
        <w:rPr>
          <w:rFonts w:cs="Times New Roman"/>
        </w:rPr>
        <w:t>For a</w:t>
      </w:r>
      <w:r w:rsidR="00B611C9" w:rsidRPr="197926BF">
        <w:rPr>
          <w:rFonts w:cs="Times New Roman"/>
        </w:rPr>
        <w:t>dditional information concerning the design and development of Let’s Know!</w:t>
      </w:r>
      <w:r w:rsidR="00F42B6A" w:rsidRPr="197926BF">
        <w:rPr>
          <w:rFonts w:cs="Times New Roman"/>
        </w:rPr>
        <w:t xml:space="preserve">, see LARRC </w:t>
      </w:r>
      <w:r w:rsidRPr="197926BF">
        <w:rPr>
          <w:rFonts w:cs="Times New Roman"/>
        </w:rPr>
        <w:fldChar w:fldCharType="begin"/>
      </w:r>
      <w:r w:rsidRPr="197926BF">
        <w:rPr>
          <w:rFonts w:cs="Times New Roman"/>
        </w:rPr>
        <w:instrText xml:space="preserve"> ADDIN EN.CITE &lt;EndNote&gt;&lt;Cite ExcludeAuth="1"&gt;&lt;Author&gt;Language and Reading Research Consortium&lt;/Author&gt;&lt;Year&gt;2016&lt;/Year&gt;&lt;RecNum&gt;3992&lt;/RecNum&gt;&lt;DisplayText&gt;(2016)&lt;/DisplayText&gt;&lt;record&gt;&lt;rec-number&gt;3992&lt;/rec-number&gt;&lt;foreign-keys&gt;&lt;key app="EN" db-id="99d9evse6ffp07eesfqptv2lparspxf0d952" timestamp="1459866492"&gt;3992&lt;/key&gt;&lt;/foreign-keys&gt;&lt;ref-type name="Journal Article"&gt;17&lt;/ref-type&gt;&lt;contributors&gt;&lt;authors&gt;&lt;author&gt;Language and Reading Research Consortium,&lt;/author&gt;&lt;/authors&gt;&lt;/contributors&gt;&lt;titles&gt;&lt;title&gt;Use of the Curriculum Research Framework (CRF) for Developing a Reading-Comprehension Curricular Supplement for the Primary Grades&lt;/title&gt;&lt;secondary-title&gt;The Elementary School Journal&lt;/secondary-title&gt;&lt;/titles&gt;&lt;periodical&gt;&lt;full-title&gt;The Elementary School Journal&lt;/full-title&gt;&lt;/periodical&gt;&lt;pages&gt;459-486&lt;/pages&gt;&lt;volume&gt;116&lt;/volume&gt;&lt;number&gt;3&lt;/number&gt;&lt;keywords&gt;&lt;keyword&gt;iterative Methods&lt;/keyword&gt;&lt;keyword&gt;design study&lt;/keyword&gt;&lt;keyword&gt;curriculum Development&lt;/keyword&gt;&lt;/keywords&gt;&lt;dates&gt;&lt;year&gt;2016&lt;/year&gt;&lt;/dates&gt;&lt;urls&gt;&lt;related-urls&gt;&lt;url&gt;http://www.journals.uchicago.edu/doi/abs/10.1086/684827&lt;/url&gt;&lt;/related-urls&gt;&lt;/urls&gt;&lt;electronic-resource-num&gt;doi:10.1086/684827&lt;/electronic-resource-num&gt;&lt;/record&gt;&lt;/Cite&gt;&lt;/EndNote&gt;</w:instrText>
      </w:r>
      <w:r w:rsidRPr="197926BF">
        <w:rPr>
          <w:rFonts w:cs="Times New Roman"/>
        </w:rPr>
        <w:fldChar w:fldCharType="separate"/>
      </w:r>
      <w:r w:rsidR="00F42B6A" w:rsidRPr="197926BF">
        <w:rPr>
          <w:rFonts w:cs="Times New Roman"/>
          <w:noProof/>
        </w:rPr>
        <w:t>(2016)</w:t>
      </w:r>
      <w:r w:rsidRPr="197926BF">
        <w:rPr>
          <w:rFonts w:cs="Times New Roman"/>
        </w:rPr>
        <w:fldChar w:fldCharType="end"/>
      </w:r>
      <w:r w:rsidR="00B611C9" w:rsidRPr="197926BF">
        <w:rPr>
          <w:rFonts w:cs="Times New Roman"/>
        </w:rPr>
        <w:t>.</w:t>
      </w:r>
    </w:p>
    <w:p w14:paraId="09151240" w14:textId="72967B10" w:rsidR="007D77C9" w:rsidRDefault="002D223B" w:rsidP="009A57F6">
      <w:pPr>
        <w:pStyle w:val="Header"/>
        <w:widowControl w:val="0"/>
        <w:tabs>
          <w:tab w:val="clear" w:pos="4680"/>
          <w:tab w:val="clear" w:pos="9360"/>
        </w:tabs>
        <w:spacing w:line="480" w:lineRule="auto"/>
        <w:ind w:firstLine="720"/>
        <w:rPr>
          <w:rFonts w:cs="Times New Roman"/>
        </w:rPr>
      </w:pPr>
      <w:r w:rsidRPr="001C0208">
        <w:rPr>
          <w:rFonts w:cs="Times New Roman"/>
        </w:rPr>
        <w:t xml:space="preserve">Teachers </w:t>
      </w:r>
      <w:r w:rsidR="00895E86" w:rsidRPr="001C0208">
        <w:rPr>
          <w:rFonts w:cs="Times New Roman"/>
        </w:rPr>
        <w:t xml:space="preserve">in classrooms </w:t>
      </w:r>
      <w:r w:rsidRPr="001C0208">
        <w:rPr>
          <w:rFonts w:cs="Times New Roman"/>
        </w:rPr>
        <w:t xml:space="preserve">assigned to the Let’s Know! Broad or Let’s Know! Deep conditions received the corresponding teacher’s manual, all </w:t>
      </w:r>
      <w:proofErr w:type="gramStart"/>
      <w:r w:rsidRPr="001C0208">
        <w:rPr>
          <w:rFonts w:cs="Times New Roman"/>
        </w:rPr>
        <w:t>lessons</w:t>
      </w:r>
      <w:proofErr w:type="gramEnd"/>
      <w:r w:rsidRPr="001C0208">
        <w:rPr>
          <w:rFonts w:cs="Times New Roman"/>
        </w:rPr>
        <w:t xml:space="preserve"> and associated materials, and associated professional development.</w:t>
      </w:r>
      <w:r w:rsidR="009321EA" w:rsidRPr="001C0208">
        <w:rPr>
          <w:rFonts w:cs="Times New Roman"/>
        </w:rPr>
        <w:t xml:space="preserve"> </w:t>
      </w:r>
      <w:r w:rsidRPr="001C0208">
        <w:rPr>
          <w:rFonts w:cs="Times New Roman"/>
        </w:rPr>
        <w:t>The latter consisted of an initial face-to-fa</w:t>
      </w:r>
      <w:r w:rsidR="00F62E37" w:rsidRPr="001C0208">
        <w:rPr>
          <w:rFonts w:cs="Times New Roman"/>
        </w:rPr>
        <w:t xml:space="preserve">ce meeting with </w:t>
      </w:r>
      <w:r w:rsidR="00F62E37" w:rsidRPr="001C0208">
        <w:rPr>
          <w:rFonts w:cs="Times New Roman"/>
        </w:rPr>
        <w:lastRenderedPageBreak/>
        <w:t>research staff for an overview of</w:t>
      </w:r>
      <w:r w:rsidRPr="001C0208">
        <w:rPr>
          <w:rFonts w:cs="Times New Roman"/>
        </w:rPr>
        <w:t xml:space="preserve"> the manual, lesson plans, and lesson types plus 6 </w:t>
      </w:r>
      <w:proofErr w:type="spellStart"/>
      <w:r w:rsidRPr="001C0208">
        <w:rPr>
          <w:rFonts w:cs="Times New Roman"/>
        </w:rPr>
        <w:t>hrs</w:t>
      </w:r>
      <w:proofErr w:type="spellEnd"/>
      <w:r w:rsidRPr="001C0208">
        <w:rPr>
          <w:rFonts w:cs="Times New Roman"/>
        </w:rPr>
        <w:t xml:space="preserve"> of online professional development </w:t>
      </w:r>
      <w:r w:rsidR="00F62E37" w:rsidRPr="001C0208">
        <w:rPr>
          <w:rFonts w:cs="Times New Roman"/>
        </w:rPr>
        <w:t xml:space="preserve">modules </w:t>
      </w:r>
      <w:r w:rsidRPr="001C0208">
        <w:rPr>
          <w:rFonts w:cs="Times New Roman"/>
        </w:rPr>
        <w:t xml:space="preserve">(available at </w:t>
      </w:r>
      <w:r w:rsidR="00B83FFA" w:rsidRPr="00B83FFA">
        <w:rPr>
          <w:rFonts w:cs="Times New Roman"/>
        </w:rPr>
        <w:t>https://larrc.ehe.osu.edu</w:t>
      </w:r>
      <w:r w:rsidRPr="001C0208">
        <w:rPr>
          <w:rFonts w:cs="Times New Roman"/>
        </w:rPr>
        <w:t>).</w:t>
      </w:r>
      <w:r w:rsidR="009321EA" w:rsidRPr="001C0208">
        <w:rPr>
          <w:rFonts w:cs="Times New Roman"/>
        </w:rPr>
        <w:t xml:space="preserve"> </w:t>
      </w:r>
      <w:r w:rsidRPr="001C0208">
        <w:rPr>
          <w:rFonts w:cs="Times New Roman"/>
        </w:rPr>
        <w:t xml:space="preserve">The online professional development </w:t>
      </w:r>
      <w:r w:rsidR="00F62E37" w:rsidRPr="001C0208">
        <w:rPr>
          <w:rFonts w:cs="Times New Roman"/>
        </w:rPr>
        <w:t>included in-depth information concerning lesson content and implementation (e.g., specific instructional strategies used, video exemplars).</w:t>
      </w:r>
      <w:r w:rsidR="009321EA" w:rsidRPr="001C0208">
        <w:rPr>
          <w:rFonts w:cs="Times New Roman"/>
        </w:rPr>
        <w:t xml:space="preserve"> </w:t>
      </w:r>
      <w:r w:rsidR="00F62E37" w:rsidRPr="001C0208">
        <w:rPr>
          <w:rFonts w:cs="Times New Roman"/>
        </w:rPr>
        <w:t>Online professional development modules remained available for teachers to reference throughout implementation.</w:t>
      </w:r>
      <w:r w:rsidR="009321EA" w:rsidRPr="001C0208">
        <w:rPr>
          <w:rFonts w:cs="Times New Roman"/>
        </w:rPr>
        <w:t xml:space="preserve"> </w:t>
      </w:r>
    </w:p>
    <w:p w14:paraId="723C17B1" w14:textId="36EB6A73" w:rsidR="007D77C9" w:rsidRPr="00066E6A" w:rsidRDefault="007D77C9" w:rsidP="00066E6A">
      <w:pPr>
        <w:pStyle w:val="Header"/>
        <w:widowControl w:val="0"/>
        <w:tabs>
          <w:tab w:val="clear" w:pos="4680"/>
          <w:tab w:val="clear" w:pos="9360"/>
        </w:tabs>
        <w:spacing w:line="480" w:lineRule="auto"/>
        <w:rPr>
          <w:rFonts w:cs="Times New Roman"/>
          <w:b/>
          <w:i/>
        </w:rPr>
      </w:pPr>
      <w:r>
        <w:rPr>
          <w:rFonts w:cs="Times New Roman"/>
          <w:b/>
          <w:i/>
        </w:rPr>
        <w:t>Let’s Know!</w:t>
      </w:r>
      <w:r w:rsidRPr="00066E6A">
        <w:rPr>
          <w:rFonts w:cs="Times New Roman"/>
          <w:b/>
          <w:i/>
        </w:rPr>
        <w:t xml:space="preserve"> </w:t>
      </w:r>
      <w:r>
        <w:rPr>
          <w:rFonts w:cs="Times New Roman"/>
          <w:b/>
          <w:i/>
        </w:rPr>
        <w:t xml:space="preserve">Implementation </w:t>
      </w:r>
      <w:r w:rsidRPr="00066E6A">
        <w:rPr>
          <w:rFonts w:cs="Times New Roman"/>
          <w:b/>
          <w:i/>
        </w:rPr>
        <w:t>Fidelity</w:t>
      </w:r>
    </w:p>
    <w:p w14:paraId="648D574A" w14:textId="47E84E96" w:rsidR="00E6738A" w:rsidRDefault="0094665A" w:rsidP="009A57F6">
      <w:pPr>
        <w:pStyle w:val="Header"/>
        <w:widowControl w:val="0"/>
        <w:tabs>
          <w:tab w:val="clear" w:pos="4680"/>
          <w:tab w:val="clear" w:pos="9360"/>
        </w:tabs>
        <w:spacing w:line="480" w:lineRule="auto"/>
        <w:ind w:firstLine="720"/>
        <w:rPr>
          <w:rFonts w:cs="Times New Roman"/>
        </w:rPr>
      </w:pPr>
      <w:r w:rsidRPr="001C0208">
        <w:rPr>
          <w:rFonts w:cs="Times New Roman"/>
        </w:rPr>
        <w:t>Teachers assigned to the Let’s Know! conditions also received logs to document their lesson implementation.</w:t>
      </w:r>
      <w:r w:rsidR="009321EA" w:rsidRPr="001C0208">
        <w:rPr>
          <w:rFonts w:cs="Times New Roman"/>
        </w:rPr>
        <w:t xml:space="preserve"> </w:t>
      </w:r>
      <w:r w:rsidR="00E557E0" w:rsidRPr="001C0208">
        <w:rPr>
          <w:rFonts w:cs="Times New Roman"/>
        </w:rPr>
        <w:t>PK t</w:t>
      </w:r>
      <w:r w:rsidRPr="001C0208">
        <w:rPr>
          <w:rFonts w:cs="Times New Roman"/>
        </w:rPr>
        <w:t xml:space="preserve">eachers reported implementing an average of </w:t>
      </w:r>
      <w:r w:rsidR="0076007D" w:rsidRPr="001C0208">
        <w:rPr>
          <w:rFonts w:cs="Times New Roman"/>
        </w:rPr>
        <w:t>81</w:t>
      </w:r>
      <w:r w:rsidR="00E557E0" w:rsidRPr="001C0208">
        <w:rPr>
          <w:rFonts w:cs="Times New Roman"/>
        </w:rPr>
        <w:t xml:space="preserve">% of lessons in the Let’s Know! Broad condition (range = </w:t>
      </w:r>
      <w:r w:rsidR="0076007D" w:rsidRPr="001C0208">
        <w:rPr>
          <w:rFonts w:cs="Times New Roman"/>
        </w:rPr>
        <w:t>12</w:t>
      </w:r>
      <w:r w:rsidR="00E557E0" w:rsidRPr="001C0208">
        <w:rPr>
          <w:rFonts w:cs="Times New Roman"/>
        </w:rPr>
        <w:t xml:space="preserve">% to </w:t>
      </w:r>
      <w:r w:rsidR="0076007D" w:rsidRPr="001C0208">
        <w:rPr>
          <w:rFonts w:cs="Times New Roman"/>
        </w:rPr>
        <w:t>99</w:t>
      </w:r>
      <w:r w:rsidR="00895E86" w:rsidRPr="001C0208">
        <w:rPr>
          <w:rFonts w:cs="Times New Roman"/>
        </w:rPr>
        <w:t>%</w:t>
      </w:r>
      <w:r w:rsidRPr="001C0208">
        <w:rPr>
          <w:rFonts w:cs="Times New Roman"/>
        </w:rPr>
        <w:t>)</w:t>
      </w:r>
      <w:r w:rsidR="00E557E0" w:rsidRPr="001C0208">
        <w:rPr>
          <w:rFonts w:cs="Times New Roman"/>
        </w:rPr>
        <w:t xml:space="preserve"> and </w:t>
      </w:r>
      <w:r w:rsidR="0076007D" w:rsidRPr="001C0208">
        <w:rPr>
          <w:rFonts w:cs="Times New Roman"/>
        </w:rPr>
        <w:t>69</w:t>
      </w:r>
      <w:r w:rsidR="00DF2E69" w:rsidRPr="001C0208">
        <w:rPr>
          <w:rFonts w:cs="Times New Roman"/>
        </w:rPr>
        <w:t>%</w:t>
      </w:r>
      <w:r w:rsidR="00E557E0" w:rsidRPr="001C0208">
        <w:rPr>
          <w:rFonts w:cs="Times New Roman"/>
        </w:rPr>
        <w:t xml:space="preserve"> in the Let’s Know! Deep condition (range = </w:t>
      </w:r>
      <w:r w:rsidR="0076007D" w:rsidRPr="001C0208">
        <w:rPr>
          <w:rFonts w:cs="Times New Roman"/>
        </w:rPr>
        <w:t>14% to 100</w:t>
      </w:r>
      <w:r w:rsidR="00E557E0" w:rsidRPr="001C0208">
        <w:rPr>
          <w:rFonts w:cs="Times New Roman"/>
        </w:rPr>
        <w:t>%).</w:t>
      </w:r>
      <w:r w:rsidR="009321EA" w:rsidRPr="001C0208">
        <w:rPr>
          <w:rFonts w:cs="Times New Roman"/>
        </w:rPr>
        <w:t xml:space="preserve"> </w:t>
      </w:r>
      <w:r w:rsidR="00E557E0" w:rsidRPr="001C0208">
        <w:rPr>
          <w:rFonts w:cs="Times New Roman"/>
        </w:rPr>
        <w:t xml:space="preserve">K teachers reported implementing an average of </w:t>
      </w:r>
      <w:r w:rsidR="0076007D" w:rsidRPr="001C0208">
        <w:rPr>
          <w:rFonts w:cs="Times New Roman"/>
        </w:rPr>
        <w:t>85</w:t>
      </w:r>
      <w:r w:rsidR="00DF2E69" w:rsidRPr="001C0208">
        <w:rPr>
          <w:rFonts w:cs="Times New Roman"/>
        </w:rPr>
        <w:t>%</w:t>
      </w:r>
      <w:r w:rsidR="00E557E0" w:rsidRPr="001C0208">
        <w:rPr>
          <w:rFonts w:cs="Times New Roman"/>
        </w:rPr>
        <w:t xml:space="preserve"> lessons in the Let’s Know! Broad condition </w:t>
      </w:r>
      <w:r w:rsidR="00DF2E69" w:rsidRPr="001C0208">
        <w:rPr>
          <w:rFonts w:cs="Times New Roman"/>
        </w:rPr>
        <w:t xml:space="preserve">(range = </w:t>
      </w:r>
      <w:r w:rsidR="0076007D" w:rsidRPr="001C0208">
        <w:rPr>
          <w:rFonts w:cs="Times New Roman"/>
        </w:rPr>
        <w:t>56</w:t>
      </w:r>
      <w:r w:rsidR="00DF2E69" w:rsidRPr="001C0208">
        <w:rPr>
          <w:rFonts w:cs="Times New Roman"/>
        </w:rPr>
        <w:t xml:space="preserve">% to </w:t>
      </w:r>
      <w:r w:rsidR="0076007D" w:rsidRPr="001C0208">
        <w:rPr>
          <w:rFonts w:cs="Times New Roman"/>
        </w:rPr>
        <w:t>100</w:t>
      </w:r>
      <w:r w:rsidR="00DF2E69" w:rsidRPr="001C0208">
        <w:rPr>
          <w:rFonts w:cs="Times New Roman"/>
        </w:rPr>
        <w:t xml:space="preserve">%) </w:t>
      </w:r>
      <w:r w:rsidR="00E557E0" w:rsidRPr="001C0208">
        <w:rPr>
          <w:rFonts w:cs="Times New Roman"/>
        </w:rPr>
        <w:t xml:space="preserve">and </w:t>
      </w:r>
      <w:r w:rsidR="0076007D" w:rsidRPr="001C0208">
        <w:rPr>
          <w:rFonts w:cs="Times New Roman"/>
        </w:rPr>
        <w:t>84</w:t>
      </w:r>
      <w:r w:rsidR="00895E86" w:rsidRPr="001C0208">
        <w:rPr>
          <w:rFonts w:cs="Times New Roman"/>
        </w:rPr>
        <w:t>%</w:t>
      </w:r>
      <w:r w:rsidR="00E557E0" w:rsidRPr="001C0208">
        <w:rPr>
          <w:rFonts w:cs="Times New Roman"/>
        </w:rPr>
        <w:t xml:space="preserve"> in the Let’s Know! Deep condition</w:t>
      </w:r>
      <w:r w:rsidR="00DF2E69" w:rsidRPr="001C0208">
        <w:rPr>
          <w:rFonts w:cs="Times New Roman"/>
        </w:rPr>
        <w:t xml:space="preserve"> (range = </w:t>
      </w:r>
      <w:r w:rsidR="0076007D" w:rsidRPr="001C0208">
        <w:rPr>
          <w:rFonts w:cs="Times New Roman"/>
        </w:rPr>
        <w:t>33</w:t>
      </w:r>
      <w:r w:rsidR="00DF2E69" w:rsidRPr="001C0208">
        <w:rPr>
          <w:rFonts w:cs="Times New Roman"/>
        </w:rPr>
        <w:t xml:space="preserve">% to </w:t>
      </w:r>
      <w:r w:rsidR="0076007D" w:rsidRPr="001C0208">
        <w:rPr>
          <w:rFonts w:cs="Times New Roman"/>
        </w:rPr>
        <w:t>100</w:t>
      </w:r>
      <w:r w:rsidR="00DF2E69" w:rsidRPr="001C0208">
        <w:rPr>
          <w:rFonts w:cs="Times New Roman"/>
        </w:rPr>
        <w:t>%)</w:t>
      </w:r>
      <w:r w:rsidR="00E557E0" w:rsidRPr="001C0208">
        <w:rPr>
          <w:rFonts w:cs="Times New Roman"/>
        </w:rPr>
        <w:t>.</w:t>
      </w:r>
      <w:r w:rsidR="009321EA" w:rsidRPr="001C0208">
        <w:rPr>
          <w:rFonts w:cs="Times New Roman"/>
        </w:rPr>
        <w:t xml:space="preserve"> </w:t>
      </w:r>
      <w:r w:rsidR="00895E86" w:rsidRPr="001C0208">
        <w:rPr>
          <w:rFonts w:cs="Times New Roman"/>
        </w:rPr>
        <w:t xml:space="preserve">Additionally, research staff conducted </w:t>
      </w:r>
      <w:r w:rsidR="00E6738A" w:rsidRPr="001C0208">
        <w:rPr>
          <w:rFonts w:cs="Times New Roman"/>
        </w:rPr>
        <w:t xml:space="preserve">videotaped </w:t>
      </w:r>
      <w:r w:rsidR="00895E86" w:rsidRPr="001C0208">
        <w:rPr>
          <w:rFonts w:cs="Times New Roman"/>
        </w:rPr>
        <w:t>observations of teachers’ implementation of Let’s Know! during seven randomly selected lessons</w:t>
      </w:r>
      <w:r w:rsidR="00E6738A" w:rsidRPr="001C0208">
        <w:rPr>
          <w:rFonts w:cs="Times New Roman"/>
        </w:rPr>
        <w:t>.</w:t>
      </w:r>
      <w:r w:rsidR="009321EA" w:rsidRPr="001C0208">
        <w:rPr>
          <w:rFonts w:cs="Times New Roman"/>
        </w:rPr>
        <w:t xml:space="preserve"> </w:t>
      </w:r>
      <w:r w:rsidR="00E6738A" w:rsidRPr="001C0208">
        <w:rPr>
          <w:rFonts w:cs="Times New Roman"/>
        </w:rPr>
        <w:t xml:space="preserve">Trained coders used a fidelity checklist to indicate the extent to which teachers implemented key lesson features; 20% of these lessons were double coded and coders exhibited </w:t>
      </w:r>
      <w:r w:rsidR="008C777A" w:rsidRPr="001C0208">
        <w:rPr>
          <w:rFonts w:cs="Times New Roman"/>
        </w:rPr>
        <w:t xml:space="preserve">item-level exact </w:t>
      </w:r>
      <w:r w:rsidR="00E6738A" w:rsidRPr="001C0208">
        <w:rPr>
          <w:rFonts w:cs="Times New Roman"/>
        </w:rPr>
        <w:t xml:space="preserve">agreement of </w:t>
      </w:r>
      <w:r w:rsidR="008C777A" w:rsidRPr="001C0208">
        <w:rPr>
          <w:rFonts w:cs="Times New Roman"/>
        </w:rPr>
        <w:t>72</w:t>
      </w:r>
      <w:r w:rsidR="00E6738A" w:rsidRPr="001C0208">
        <w:rPr>
          <w:rFonts w:cs="Times New Roman"/>
        </w:rPr>
        <w:t xml:space="preserve">% to </w:t>
      </w:r>
      <w:r w:rsidR="008C777A" w:rsidRPr="001C0208">
        <w:rPr>
          <w:rFonts w:cs="Times New Roman"/>
        </w:rPr>
        <w:t>94</w:t>
      </w:r>
      <w:r w:rsidR="00E6738A" w:rsidRPr="001C0208">
        <w:rPr>
          <w:rFonts w:cs="Times New Roman"/>
        </w:rPr>
        <w:t>% (</w:t>
      </w:r>
      <w:r w:rsidR="00E6738A" w:rsidRPr="001C0208">
        <w:rPr>
          <w:rFonts w:cs="Times New Roman"/>
          <w:i/>
          <w:iCs/>
        </w:rPr>
        <w:t>M</w:t>
      </w:r>
      <w:r w:rsidR="00E6738A" w:rsidRPr="001C0208">
        <w:rPr>
          <w:rFonts w:cs="Times New Roman"/>
        </w:rPr>
        <w:t xml:space="preserve"> = </w:t>
      </w:r>
      <w:r w:rsidR="008C777A" w:rsidRPr="001C0208">
        <w:rPr>
          <w:rFonts w:cs="Times New Roman"/>
        </w:rPr>
        <w:t>87</w:t>
      </w:r>
      <w:r w:rsidR="00E6738A" w:rsidRPr="001C0208">
        <w:rPr>
          <w:rFonts w:cs="Times New Roman"/>
        </w:rPr>
        <w:t>%).</w:t>
      </w:r>
      <w:r w:rsidR="009321EA" w:rsidRPr="001C0208">
        <w:rPr>
          <w:rFonts w:cs="Times New Roman"/>
        </w:rPr>
        <w:t xml:space="preserve"> </w:t>
      </w:r>
      <w:r w:rsidR="00E6738A" w:rsidRPr="001C0208">
        <w:rPr>
          <w:rFonts w:cs="Times New Roman"/>
        </w:rPr>
        <w:t>Across all observations, PK teachers implemented an average of</w:t>
      </w:r>
      <w:r w:rsidR="008C777A" w:rsidRPr="001C0208">
        <w:rPr>
          <w:rFonts w:cs="Times New Roman"/>
        </w:rPr>
        <w:t xml:space="preserve"> 80</w:t>
      </w:r>
      <w:r w:rsidR="00E6738A" w:rsidRPr="001C0208">
        <w:rPr>
          <w:rFonts w:cs="Times New Roman"/>
        </w:rPr>
        <w:t xml:space="preserve">% of key lesson features (range = </w:t>
      </w:r>
      <w:r w:rsidR="008C777A" w:rsidRPr="001C0208">
        <w:rPr>
          <w:rFonts w:cs="Times New Roman"/>
        </w:rPr>
        <w:t>50</w:t>
      </w:r>
      <w:r w:rsidR="00E6738A" w:rsidRPr="001C0208">
        <w:rPr>
          <w:rFonts w:cs="Times New Roman"/>
        </w:rPr>
        <w:t xml:space="preserve">% to </w:t>
      </w:r>
      <w:r w:rsidR="008C777A" w:rsidRPr="001C0208">
        <w:rPr>
          <w:rFonts w:cs="Times New Roman"/>
        </w:rPr>
        <w:t>90</w:t>
      </w:r>
      <w:r w:rsidR="00E6738A" w:rsidRPr="001C0208">
        <w:rPr>
          <w:rFonts w:cs="Times New Roman"/>
        </w:rPr>
        <w:t xml:space="preserve">%) in the Let’s Know! Broad condition and </w:t>
      </w:r>
      <w:r w:rsidR="008C777A" w:rsidRPr="001C0208">
        <w:rPr>
          <w:rFonts w:cs="Times New Roman"/>
        </w:rPr>
        <w:t>77</w:t>
      </w:r>
      <w:r w:rsidR="00E6738A" w:rsidRPr="001C0208">
        <w:rPr>
          <w:rFonts w:cs="Times New Roman"/>
        </w:rPr>
        <w:t xml:space="preserve">% (range = </w:t>
      </w:r>
      <w:r w:rsidR="008C777A" w:rsidRPr="001C0208">
        <w:rPr>
          <w:rFonts w:cs="Times New Roman"/>
        </w:rPr>
        <w:t>40</w:t>
      </w:r>
      <w:r w:rsidR="00E6738A" w:rsidRPr="001C0208">
        <w:rPr>
          <w:rFonts w:cs="Times New Roman"/>
        </w:rPr>
        <w:t xml:space="preserve">% to </w:t>
      </w:r>
      <w:r w:rsidR="008C777A" w:rsidRPr="001C0208">
        <w:rPr>
          <w:rFonts w:cs="Times New Roman"/>
        </w:rPr>
        <w:t>91</w:t>
      </w:r>
      <w:r w:rsidR="00E6738A" w:rsidRPr="001C0208">
        <w:rPr>
          <w:rFonts w:cs="Times New Roman"/>
        </w:rPr>
        <w:t>%) in the Let’s Know! Deep condition.</w:t>
      </w:r>
      <w:r w:rsidR="009321EA" w:rsidRPr="001C0208">
        <w:rPr>
          <w:rFonts w:cs="Times New Roman"/>
        </w:rPr>
        <w:t xml:space="preserve"> </w:t>
      </w:r>
      <w:r w:rsidR="00E6738A" w:rsidRPr="001C0208">
        <w:rPr>
          <w:rFonts w:cs="Times New Roman"/>
        </w:rPr>
        <w:t xml:space="preserve">K teachers implemented </w:t>
      </w:r>
      <w:r w:rsidR="008C777A" w:rsidRPr="001C0208">
        <w:rPr>
          <w:rFonts w:cs="Times New Roman"/>
        </w:rPr>
        <w:t>86</w:t>
      </w:r>
      <w:r w:rsidR="00E6738A" w:rsidRPr="001C0208">
        <w:rPr>
          <w:rFonts w:cs="Times New Roman"/>
        </w:rPr>
        <w:t xml:space="preserve">% (range = </w:t>
      </w:r>
      <w:r w:rsidR="008C777A" w:rsidRPr="001C0208">
        <w:rPr>
          <w:rFonts w:cs="Times New Roman"/>
        </w:rPr>
        <w:t>75</w:t>
      </w:r>
      <w:r w:rsidR="00E6738A" w:rsidRPr="001C0208">
        <w:rPr>
          <w:rFonts w:cs="Times New Roman"/>
        </w:rPr>
        <w:t xml:space="preserve">% to </w:t>
      </w:r>
      <w:r w:rsidR="008C777A" w:rsidRPr="001C0208">
        <w:rPr>
          <w:rFonts w:cs="Times New Roman"/>
        </w:rPr>
        <w:t>96</w:t>
      </w:r>
      <w:r w:rsidR="00E6738A" w:rsidRPr="001C0208">
        <w:rPr>
          <w:rFonts w:cs="Times New Roman"/>
        </w:rPr>
        <w:t xml:space="preserve">%) and </w:t>
      </w:r>
      <w:r w:rsidR="008C777A" w:rsidRPr="001C0208">
        <w:rPr>
          <w:rFonts w:cs="Times New Roman"/>
        </w:rPr>
        <w:t>85</w:t>
      </w:r>
      <w:r w:rsidR="00E6738A" w:rsidRPr="001C0208">
        <w:rPr>
          <w:rFonts w:cs="Times New Roman"/>
        </w:rPr>
        <w:t xml:space="preserve">% (range = </w:t>
      </w:r>
      <w:r w:rsidR="008C777A" w:rsidRPr="001C0208">
        <w:rPr>
          <w:rFonts w:cs="Times New Roman"/>
        </w:rPr>
        <w:t>69</w:t>
      </w:r>
      <w:r w:rsidR="00E6738A" w:rsidRPr="001C0208">
        <w:rPr>
          <w:rFonts w:cs="Times New Roman"/>
        </w:rPr>
        <w:t xml:space="preserve">% to </w:t>
      </w:r>
      <w:r w:rsidR="008C777A" w:rsidRPr="001C0208">
        <w:rPr>
          <w:rFonts w:cs="Times New Roman"/>
        </w:rPr>
        <w:t>96</w:t>
      </w:r>
      <w:r w:rsidR="00E6738A" w:rsidRPr="001C0208">
        <w:rPr>
          <w:rFonts w:cs="Times New Roman"/>
        </w:rPr>
        <w:t>%) of key lesson features in the Let’s Know! Broad and Let’s Know! Deep conditions, respectively.</w:t>
      </w:r>
      <w:r w:rsidR="009321EA" w:rsidRPr="001C0208">
        <w:rPr>
          <w:rFonts w:cs="Times New Roman"/>
        </w:rPr>
        <w:t xml:space="preserve"> </w:t>
      </w:r>
    </w:p>
    <w:p w14:paraId="505B3774" w14:textId="611126B2" w:rsidR="003A4A8A" w:rsidRPr="003A4A8A" w:rsidRDefault="003A4A8A" w:rsidP="003A4A8A">
      <w:pPr>
        <w:pStyle w:val="Header"/>
        <w:widowControl w:val="0"/>
        <w:tabs>
          <w:tab w:val="clear" w:pos="4680"/>
          <w:tab w:val="clear" w:pos="9360"/>
        </w:tabs>
        <w:spacing w:line="480" w:lineRule="auto"/>
        <w:rPr>
          <w:rFonts w:cs="Times New Roman"/>
          <w:b/>
          <w:i/>
        </w:rPr>
      </w:pPr>
      <w:r w:rsidRPr="003A4A8A">
        <w:rPr>
          <w:rFonts w:cs="Times New Roman"/>
          <w:b/>
          <w:i/>
        </w:rPr>
        <w:t>Business-as-</w:t>
      </w:r>
      <w:r w:rsidR="000922DD">
        <w:rPr>
          <w:rFonts w:cs="Times New Roman"/>
          <w:b/>
          <w:i/>
        </w:rPr>
        <w:t>U</w:t>
      </w:r>
      <w:r w:rsidRPr="003A4A8A">
        <w:rPr>
          <w:rFonts w:cs="Times New Roman"/>
          <w:b/>
          <w:i/>
        </w:rPr>
        <w:t>sual Control Condition</w:t>
      </w:r>
    </w:p>
    <w:p w14:paraId="235ED5E2" w14:textId="3AC7579D" w:rsidR="003A4A8A" w:rsidRPr="001C0208" w:rsidRDefault="003A4A8A" w:rsidP="000922DD">
      <w:pPr>
        <w:pStyle w:val="Header"/>
        <w:widowControl w:val="0"/>
        <w:tabs>
          <w:tab w:val="clear" w:pos="4680"/>
          <w:tab w:val="clear" w:pos="9360"/>
        </w:tabs>
        <w:spacing w:line="480" w:lineRule="auto"/>
        <w:rPr>
          <w:rFonts w:cs="Times New Roman"/>
        </w:rPr>
      </w:pPr>
      <w:r>
        <w:rPr>
          <w:rFonts w:cs="Times New Roman"/>
        </w:rPr>
        <w:tab/>
        <w:t xml:space="preserve">Given that Let’s Know! is a supplemental curriculum, our counterfactual comprised </w:t>
      </w:r>
      <w:r>
        <w:rPr>
          <w:rFonts w:cs="Times New Roman"/>
        </w:rPr>
        <w:lastRenderedPageBreak/>
        <w:t>typical classroom language and literacy practices</w:t>
      </w:r>
      <w:r w:rsidR="00EE71C2">
        <w:rPr>
          <w:rFonts w:cs="Times New Roman"/>
        </w:rPr>
        <w:t xml:space="preserve"> without additional language-focused instruction</w:t>
      </w:r>
      <w:r>
        <w:rPr>
          <w:rFonts w:cs="Times New Roman"/>
        </w:rPr>
        <w:t xml:space="preserve">, as represented by a business-as-usual control condition. </w:t>
      </w:r>
      <w:r w:rsidRPr="197926BF">
        <w:rPr>
          <w:rFonts w:cs="Times New Roman"/>
        </w:rPr>
        <w:t>Children in business-as-usual control classrooms continued to experience their typical classroom instruction only.</w:t>
      </w:r>
      <w:r>
        <w:rPr>
          <w:rFonts w:cs="Times New Roman"/>
        </w:rPr>
        <w:t xml:space="preserve"> </w:t>
      </w:r>
      <w:r w:rsidR="00836F67">
        <w:rPr>
          <w:rFonts w:cs="Times New Roman"/>
        </w:rPr>
        <w:t>T</w:t>
      </w:r>
      <w:r w:rsidR="00DD7212">
        <w:rPr>
          <w:rFonts w:cs="Times New Roman"/>
        </w:rPr>
        <w:t xml:space="preserve">eachers assigned to the control condition reported </w:t>
      </w:r>
      <w:r w:rsidR="00B8381B">
        <w:rPr>
          <w:rFonts w:cs="Times New Roman"/>
        </w:rPr>
        <w:t xml:space="preserve">that they typically spent 31-45 min per day </w:t>
      </w:r>
      <w:r w:rsidR="00D77201">
        <w:rPr>
          <w:rFonts w:cs="Times New Roman"/>
        </w:rPr>
        <w:t xml:space="preserve">on language and literacy instruction </w:t>
      </w:r>
      <w:r w:rsidR="00B8381B">
        <w:rPr>
          <w:rFonts w:cs="Times New Roman"/>
        </w:rPr>
        <w:t>in PK and 76-90 min per day in K</w:t>
      </w:r>
      <w:r w:rsidR="00D77201">
        <w:rPr>
          <w:rFonts w:cs="Times New Roman"/>
        </w:rPr>
        <w:t>; note that this was not statistically different from what teachers in Let’s Know! conditions reported</w:t>
      </w:r>
      <w:r w:rsidR="00B8381B">
        <w:rPr>
          <w:rFonts w:cs="Times New Roman"/>
        </w:rPr>
        <w:t xml:space="preserve"> </w:t>
      </w:r>
      <w:r w:rsidR="00D77201">
        <w:rPr>
          <w:rFonts w:cs="Times New Roman"/>
        </w:rPr>
        <w:t>(</w:t>
      </w:r>
      <w:proofErr w:type="spellStart"/>
      <w:r w:rsidR="00D77201" w:rsidRPr="00D77201">
        <w:rPr>
          <w:rFonts w:cs="Times New Roman"/>
          <w:i/>
        </w:rPr>
        <w:t>p</w:t>
      </w:r>
      <w:r w:rsidR="00D77201">
        <w:rPr>
          <w:rFonts w:cs="Times New Roman"/>
        </w:rPr>
        <w:t>s</w:t>
      </w:r>
      <w:proofErr w:type="spellEnd"/>
      <w:r w:rsidR="00D77201">
        <w:rPr>
          <w:rFonts w:cs="Times New Roman"/>
        </w:rPr>
        <w:t xml:space="preserve"> &gt; .242)</w:t>
      </w:r>
      <w:r w:rsidR="00B8381B">
        <w:rPr>
          <w:rFonts w:cs="Times New Roman"/>
        </w:rPr>
        <w:t xml:space="preserve">. </w:t>
      </w:r>
      <w:r w:rsidR="00503269">
        <w:rPr>
          <w:rFonts w:cs="Times New Roman"/>
        </w:rPr>
        <w:t>Like teachers in the Let’s Know! condition</w:t>
      </w:r>
      <w:r w:rsidR="00BD2135">
        <w:rPr>
          <w:rFonts w:cs="Times New Roman"/>
        </w:rPr>
        <w:t>s</w:t>
      </w:r>
      <w:r w:rsidR="00503269">
        <w:rPr>
          <w:rFonts w:cs="Times New Roman"/>
        </w:rPr>
        <w:t xml:space="preserve">, teachers assigned to the control condition reported using a variety of curricula (see Supplementary Material). </w:t>
      </w:r>
      <w:r w:rsidR="008A4991">
        <w:rPr>
          <w:rFonts w:cs="Times New Roman"/>
        </w:rPr>
        <w:t xml:space="preserve">Notably, of </w:t>
      </w:r>
      <w:r w:rsidR="00617C33">
        <w:rPr>
          <w:rFonts w:cs="Times New Roman"/>
        </w:rPr>
        <w:t>the</w:t>
      </w:r>
      <w:r w:rsidR="008A4991">
        <w:rPr>
          <w:rFonts w:cs="Times New Roman"/>
        </w:rPr>
        <w:t xml:space="preserve"> curricula</w:t>
      </w:r>
      <w:r w:rsidR="00617C33">
        <w:rPr>
          <w:rFonts w:cs="Times New Roman"/>
        </w:rPr>
        <w:t xml:space="preserve"> used</w:t>
      </w:r>
      <w:r w:rsidR="008A4991">
        <w:rPr>
          <w:rFonts w:cs="Times New Roman"/>
        </w:rPr>
        <w:t>, only Opening the World of Learning</w:t>
      </w:r>
      <w:r w:rsidR="009026DC">
        <w:rPr>
          <w:rFonts w:cs="Times New Roman"/>
        </w:rPr>
        <w:t xml:space="preserve"> </w:t>
      </w:r>
      <w:r w:rsidR="009026DC">
        <w:rPr>
          <w:rFonts w:cs="Times New Roman"/>
        </w:rPr>
        <w:fldChar w:fldCharType="begin"/>
      </w:r>
      <w:r w:rsidR="00310114">
        <w:rPr>
          <w:rFonts w:cs="Times New Roman"/>
        </w:rPr>
        <w:instrText xml:space="preserve"> ADDIN EN.CITE &lt;EndNote&gt;&lt;Cite&gt;&lt;Author&gt;Dickinson&lt;/Author&gt;&lt;Year&gt;2014&lt;/Year&gt;&lt;RecNum&gt;5430&lt;/RecNum&gt;&lt;Suffix&gt;`; reported for 4 classrooms&lt;/Suffix&gt;&lt;DisplayText&gt;(Dickinson et al., 2014; reported for 4 classrooms)&lt;/DisplayText&gt;&lt;record&gt;&lt;rec-number&gt;5430&lt;/rec-number&gt;&lt;foreign-keys&gt;&lt;key app="EN" db-id="99d9evse6ffp07eesfqptv2lparspxf0d952" timestamp="1630601752"&gt;5430&lt;/key&gt;&lt;/foreign-keys&gt;&lt;ref-type name="Book"&gt;6&lt;/ref-type&gt;&lt;contributors&gt;&lt;authors&gt;&lt;author&gt;Dickinson, David K.&lt;/author&gt;&lt;author&gt;Copley, J. V.&lt;/author&gt;&lt;author&gt;Izquierdo, E.&lt;/author&gt;&lt;author&gt;Lederman, J. S.&lt;/author&gt;&lt;author&gt;Schickendanz, J. A.&lt;/author&gt;&lt;author&gt;Wright, L.&lt;/author&gt;&lt;/authors&gt;&lt;/contributors&gt;&lt;titles&gt;&lt;title&gt;Opening the World of Learning&lt;/title&gt;&lt;/titles&gt;&lt;dates&gt;&lt;year&gt;2014&lt;/year&gt;&lt;/dates&gt;&lt;publisher&gt;Pearson&lt;/publisher&gt;&lt;urls&gt;&lt;/urls&gt;&lt;/record&gt;&lt;/Cite&gt;&lt;/EndNote&gt;</w:instrText>
      </w:r>
      <w:r w:rsidR="009026DC">
        <w:rPr>
          <w:rFonts w:cs="Times New Roman"/>
        </w:rPr>
        <w:fldChar w:fldCharType="separate"/>
      </w:r>
      <w:r w:rsidR="00310114">
        <w:rPr>
          <w:rFonts w:cs="Times New Roman"/>
          <w:noProof/>
        </w:rPr>
        <w:t>(Dickinson et al., 2014; reported for 4 classrooms)</w:t>
      </w:r>
      <w:r w:rsidR="009026DC">
        <w:rPr>
          <w:rFonts w:cs="Times New Roman"/>
        </w:rPr>
        <w:fldChar w:fldCharType="end"/>
      </w:r>
      <w:r w:rsidR="008A4991">
        <w:rPr>
          <w:rFonts w:cs="Times New Roman"/>
        </w:rPr>
        <w:t xml:space="preserve"> might be considered a language-focused curriculum. </w:t>
      </w:r>
      <w:r w:rsidR="00617C33">
        <w:rPr>
          <w:rFonts w:cs="Times New Roman"/>
        </w:rPr>
        <w:t xml:space="preserve">The comparison between Let’s Know! and control conditions represents whether Let’s Know! impacted </w:t>
      </w:r>
      <w:r w:rsidR="00D26346">
        <w:rPr>
          <w:rFonts w:cs="Times New Roman"/>
        </w:rPr>
        <w:t xml:space="preserve">the </w:t>
      </w:r>
      <w:r w:rsidR="00617C33">
        <w:rPr>
          <w:rFonts w:cs="Times New Roman"/>
        </w:rPr>
        <w:t xml:space="preserve">comprehension-related skills </w:t>
      </w:r>
      <w:r w:rsidR="00D26346">
        <w:rPr>
          <w:rFonts w:cs="Times New Roman"/>
        </w:rPr>
        <w:t>and/</w:t>
      </w:r>
      <w:r w:rsidR="00617C33">
        <w:rPr>
          <w:rFonts w:cs="Times New Roman"/>
        </w:rPr>
        <w:t xml:space="preserve">or language </w:t>
      </w:r>
      <w:r w:rsidR="00610E8E">
        <w:rPr>
          <w:rFonts w:cs="Times New Roman"/>
        </w:rPr>
        <w:t xml:space="preserve">comprehension </w:t>
      </w:r>
      <w:r w:rsidR="00617C33">
        <w:rPr>
          <w:rFonts w:cs="Times New Roman"/>
        </w:rPr>
        <w:t xml:space="preserve">outcomes above and beyond use of these curricula or other </w:t>
      </w:r>
      <w:r w:rsidR="00741800">
        <w:rPr>
          <w:rFonts w:cs="Times New Roman"/>
        </w:rPr>
        <w:t xml:space="preserve">typical </w:t>
      </w:r>
      <w:r w:rsidR="00617C33">
        <w:rPr>
          <w:rFonts w:cs="Times New Roman"/>
        </w:rPr>
        <w:t>classroom practices.</w:t>
      </w:r>
    </w:p>
    <w:p w14:paraId="2E979EFC" w14:textId="2854293B" w:rsidR="007D77C9" w:rsidRPr="003A4A8A" w:rsidRDefault="007D77C9" w:rsidP="009A57F6">
      <w:pPr>
        <w:pStyle w:val="Header"/>
        <w:widowControl w:val="0"/>
        <w:tabs>
          <w:tab w:val="clear" w:pos="4680"/>
          <w:tab w:val="clear" w:pos="9360"/>
        </w:tabs>
        <w:spacing w:line="480" w:lineRule="auto"/>
        <w:rPr>
          <w:rFonts w:cs="Times New Roman"/>
          <w:b/>
          <w:bCs/>
          <w:iCs/>
        </w:rPr>
      </w:pPr>
      <w:r w:rsidRPr="003A4A8A">
        <w:rPr>
          <w:rFonts w:cs="Times New Roman"/>
          <w:b/>
          <w:bCs/>
          <w:iCs/>
        </w:rPr>
        <w:t>Measures</w:t>
      </w:r>
    </w:p>
    <w:p w14:paraId="7802E41F" w14:textId="644F52A4" w:rsidR="00610E8E" w:rsidRDefault="004C4B3C" w:rsidP="006D4EBD">
      <w:pPr>
        <w:pStyle w:val="Header"/>
        <w:widowControl w:val="0"/>
        <w:tabs>
          <w:tab w:val="clear" w:pos="4680"/>
          <w:tab w:val="clear" w:pos="9360"/>
        </w:tabs>
        <w:spacing w:line="480" w:lineRule="auto"/>
        <w:ind w:firstLine="720"/>
        <w:rPr>
          <w:rFonts w:cs="Times New Roman"/>
          <w:b/>
          <w:bCs/>
          <w:i/>
          <w:iCs/>
        </w:rPr>
      </w:pPr>
      <w:r>
        <w:rPr>
          <w:rFonts w:cs="Times New Roman"/>
          <w:szCs w:val="24"/>
        </w:rPr>
        <w:t>We include a</w:t>
      </w:r>
      <w:r w:rsidR="00610E8E" w:rsidRPr="001C0208">
        <w:rPr>
          <w:rFonts w:cs="Times New Roman"/>
          <w:szCs w:val="24"/>
        </w:rPr>
        <w:t>n overview o</w:t>
      </w:r>
      <w:r w:rsidR="00610E8E">
        <w:rPr>
          <w:rFonts w:cs="Times New Roman"/>
          <w:szCs w:val="24"/>
        </w:rPr>
        <w:t>f all measures</w:t>
      </w:r>
      <w:r w:rsidR="00610E8E" w:rsidRPr="001C0208">
        <w:rPr>
          <w:rFonts w:cs="Times New Roman"/>
          <w:szCs w:val="24"/>
        </w:rPr>
        <w:t xml:space="preserve"> in </w:t>
      </w:r>
      <w:r w:rsidR="00610E8E" w:rsidRPr="001C0208">
        <w:rPr>
          <w:rFonts w:cs="Times New Roman"/>
        </w:rPr>
        <w:t>Supplementary Material Table S.2.</w:t>
      </w:r>
    </w:p>
    <w:p w14:paraId="06084ABB" w14:textId="0C78E95F" w:rsidR="009A490F" w:rsidRPr="001C0208" w:rsidRDefault="0085335F" w:rsidP="009A57F6">
      <w:pPr>
        <w:pStyle w:val="Header"/>
        <w:widowControl w:val="0"/>
        <w:tabs>
          <w:tab w:val="clear" w:pos="4680"/>
          <w:tab w:val="clear" w:pos="9360"/>
        </w:tabs>
        <w:spacing w:line="480" w:lineRule="auto"/>
        <w:rPr>
          <w:rFonts w:cs="Times New Roman"/>
          <w:b/>
          <w:bCs/>
          <w:i/>
          <w:iCs/>
        </w:rPr>
      </w:pPr>
      <w:r>
        <w:rPr>
          <w:rFonts w:cs="Times New Roman"/>
          <w:b/>
          <w:bCs/>
          <w:i/>
          <w:iCs/>
        </w:rPr>
        <w:t>Target</w:t>
      </w:r>
      <w:r w:rsidR="00610E8E">
        <w:rPr>
          <w:rFonts w:cs="Times New Roman"/>
          <w:b/>
          <w:bCs/>
          <w:i/>
          <w:iCs/>
        </w:rPr>
        <w:t>ed</w:t>
      </w:r>
      <w:r w:rsidRPr="001C0208">
        <w:rPr>
          <w:rFonts w:cs="Times New Roman"/>
          <w:b/>
          <w:bCs/>
          <w:i/>
          <w:iCs/>
        </w:rPr>
        <w:t xml:space="preserve"> </w:t>
      </w:r>
      <w:r w:rsidR="009A490F" w:rsidRPr="001C0208">
        <w:rPr>
          <w:rFonts w:cs="Times New Roman"/>
          <w:b/>
          <w:bCs/>
          <w:i/>
          <w:iCs/>
        </w:rPr>
        <w:t>C</w:t>
      </w:r>
      <w:r w:rsidR="001413FA" w:rsidRPr="001C0208">
        <w:rPr>
          <w:rFonts w:cs="Times New Roman"/>
          <w:b/>
          <w:bCs/>
          <w:i/>
          <w:iCs/>
        </w:rPr>
        <w:t>omprehension-</w:t>
      </w:r>
      <w:r w:rsidR="009A490F" w:rsidRPr="001C0208">
        <w:rPr>
          <w:rFonts w:cs="Times New Roman"/>
          <w:b/>
          <w:bCs/>
          <w:i/>
          <w:iCs/>
        </w:rPr>
        <w:t>R</w:t>
      </w:r>
      <w:r w:rsidR="001413FA" w:rsidRPr="001C0208">
        <w:rPr>
          <w:rFonts w:cs="Times New Roman"/>
          <w:b/>
          <w:bCs/>
          <w:i/>
          <w:iCs/>
        </w:rPr>
        <w:t xml:space="preserve">elated </w:t>
      </w:r>
      <w:r w:rsidR="009A490F" w:rsidRPr="001C0208">
        <w:rPr>
          <w:rFonts w:cs="Times New Roman"/>
          <w:b/>
          <w:bCs/>
          <w:i/>
          <w:iCs/>
        </w:rPr>
        <w:t>Skills</w:t>
      </w:r>
    </w:p>
    <w:p w14:paraId="1D5A9EC2" w14:textId="49BE5326" w:rsidR="00092CA3" w:rsidRPr="001C0208" w:rsidRDefault="00610E8E" w:rsidP="009A57F6">
      <w:pPr>
        <w:pStyle w:val="Header"/>
        <w:widowControl w:val="0"/>
        <w:tabs>
          <w:tab w:val="clear" w:pos="4680"/>
          <w:tab w:val="clear" w:pos="9360"/>
        </w:tabs>
        <w:spacing w:line="480" w:lineRule="auto"/>
        <w:ind w:firstLine="720"/>
        <w:rPr>
          <w:rFonts w:cs="Times New Roman"/>
          <w:szCs w:val="24"/>
        </w:rPr>
      </w:pPr>
      <w:r>
        <w:rPr>
          <w:rFonts w:cs="Times New Roman"/>
          <w:szCs w:val="24"/>
        </w:rPr>
        <w:t xml:space="preserve">Let’s Know! includes </w:t>
      </w:r>
      <w:r w:rsidR="001413FA" w:rsidRPr="001C0208">
        <w:rPr>
          <w:rFonts w:cs="Times New Roman"/>
          <w:szCs w:val="24"/>
        </w:rPr>
        <w:t>CAMs embedded into Let’s Know! Show Me What You Know lessons</w:t>
      </w:r>
      <w:r>
        <w:rPr>
          <w:rFonts w:cs="Times New Roman"/>
          <w:szCs w:val="24"/>
        </w:rPr>
        <w:t>. These CAMs</w:t>
      </w:r>
      <w:r w:rsidR="001413FA" w:rsidRPr="001C0208">
        <w:rPr>
          <w:rFonts w:cs="Times New Roman"/>
          <w:szCs w:val="24"/>
        </w:rPr>
        <w:t xml:space="preserve"> served not only as progress monitoring and planning tools for teachers (i.e., to inform Stretch and Review lessons), but also as </w:t>
      </w:r>
      <w:r>
        <w:rPr>
          <w:rFonts w:cs="Times New Roman"/>
          <w:szCs w:val="24"/>
        </w:rPr>
        <w:t xml:space="preserve">immediate </w:t>
      </w:r>
      <w:r w:rsidR="001413FA" w:rsidRPr="001C0208">
        <w:rPr>
          <w:rFonts w:cs="Times New Roman"/>
          <w:szCs w:val="24"/>
        </w:rPr>
        <w:t xml:space="preserve">measures of children’s </w:t>
      </w:r>
      <w:r>
        <w:rPr>
          <w:rFonts w:cs="Times New Roman"/>
          <w:szCs w:val="24"/>
        </w:rPr>
        <w:t xml:space="preserve">learning of </w:t>
      </w:r>
      <w:r w:rsidR="001413FA" w:rsidRPr="001C0208">
        <w:rPr>
          <w:rFonts w:cs="Times New Roman"/>
          <w:szCs w:val="24"/>
        </w:rPr>
        <w:t>comprehension-related skills</w:t>
      </w:r>
      <w:r w:rsidR="00F514A4">
        <w:rPr>
          <w:rFonts w:cs="Times New Roman"/>
          <w:szCs w:val="24"/>
        </w:rPr>
        <w:t xml:space="preserve"> </w:t>
      </w:r>
      <w:r w:rsidR="009977F8">
        <w:rPr>
          <w:rFonts w:cs="Times New Roman"/>
          <w:szCs w:val="24"/>
        </w:rPr>
        <w:t xml:space="preserve">targeted </w:t>
      </w:r>
      <w:r>
        <w:rPr>
          <w:rFonts w:cs="Times New Roman"/>
          <w:szCs w:val="24"/>
        </w:rPr>
        <w:t>with</w:t>
      </w:r>
      <w:r w:rsidR="009977F8">
        <w:rPr>
          <w:rFonts w:cs="Times New Roman"/>
          <w:szCs w:val="24"/>
        </w:rPr>
        <w:t xml:space="preserve">in </w:t>
      </w:r>
      <w:r>
        <w:rPr>
          <w:rFonts w:cs="Times New Roman"/>
          <w:szCs w:val="24"/>
        </w:rPr>
        <w:t>each unit</w:t>
      </w:r>
      <w:r w:rsidR="001413FA" w:rsidRPr="001C0208">
        <w:rPr>
          <w:rFonts w:cs="Times New Roman"/>
          <w:szCs w:val="24"/>
        </w:rPr>
        <w:t>.</w:t>
      </w:r>
      <w:r w:rsidR="009321EA" w:rsidRPr="001C0208">
        <w:rPr>
          <w:rFonts w:cs="Times New Roman"/>
          <w:szCs w:val="24"/>
        </w:rPr>
        <w:t xml:space="preserve"> </w:t>
      </w:r>
      <w:r w:rsidR="001413FA" w:rsidRPr="001C0208">
        <w:rPr>
          <w:rFonts w:cs="Times New Roman"/>
          <w:szCs w:val="24"/>
        </w:rPr>
        <w:t>CAMs consisted</w:t>
      </w:r>
      <w:r w:rsidR="00EF73DF" w:rsidRPr="001C0208">
        <w:rPr>
          <w:rFonts w:cs="Times New Roman"/>
          <w:szCs w:val="24"/>
        </w:rPr>
        <w:t xml:space="preserve"> of probes targeting lower- or higher-level language skills and were administered by classroom teachers towards the end of each Let’s Know! unit (i.e., four times across the year).</w:t>
      </w:r>
      <w:r w:rsidR="009321EA" w:rsidRPr="001C0208">
        <w:rPr>
          <w:rFonts w:cs="Times New Roman"/>
          <w:szCs w:val="24"/>
        </w:rPr>
        <w:t xml:space="preserve"> </w:t>
      </w:r>
      <w:r w:rsidR="00092CA3" w:rsidRPr="001C0208">
        <w:rPr>
          <w:rFonts w:cs="Times New Roman"/>
          <w:szCs w:val="24"/>
        </w:rPr>
        <w:t>At equivalent timepoints during the academic year, t</w:t>
      </w:r>
      <w:r w:rsidR="00EF73DF" w:rsidRPr="001C0208">
        <w:rPr>
          <w:rFonts w:cs="Times New Roman"/>
          <w:szCs w:val="24"/>
        </w:rPr>
        <w:t xml:space="preserve">eachers in business-as-usual control classrooms also </w:t>
      </w:r>
      <w:r w:rsidR="00EF73DF" w:rsidRPr="001C0208">
        <w:rPr>
          <w:rFonts w:cs="Times New Roman"/>
          <w:szCs w:val="24"/>
        </w:rPr>
        <w:lastRenderedPageBreak/>
        <w:t>administered CAMs</w:t>
      </w:r>
      <w:r w:rsidR="00092CA3" w:rsidRPr="001C0208">
        <w:rPr>
          <w:rFonts w:cs="Times New Roman"/>
          <w:szCs w:val="24"/>
        </w:rPr>
        <w:t xml:space="preserve"> t</w:t>
      </w:r>
      <w:r w:rsidR="00EF73DF" w:rsidRPr="001C0208">
        <w:rPr>
          <w:rFonts w:cs="Times New Roman"/>
          <w:szCs w:val="24"/>
        </w:rPr>
        <w:t>o children selected to parti</w:t>
      </w:r>
      <w:r w:rsidR="00092CA3" w:rsidRPr="001C0208">
        <w:rPr>
          <w:rFonts w:cs="Times New Roman"/>
          <w:szCs w:val="24"/>
        </w:rPr>
        <w:t>cipate in study assessments.</w:t>
      </w:r>
      <w:r w:rsidR="009321EA" w:rsidRPr="001C0208">
        <w:rPr>
          <w:rFonts w:cs="Times New Roman"/>
          <w:szCs w:val="24"/>
        </w:rPr>
        <w:t xml:space="preserve"> </w:t>
      </w:r>
      <w:r w:rsidR="00EF73DF" w:rsidRPr="001C0208">
        <w:rPr>
          <w:rFonts w:cs="Times New Roman"/>
          <w:szCs w:val="24"/>
        </w:rPr>
        <w:t xml:space="preserve">All teachers </w:t>
      </w:r>
      <w:r w:rsidR="00092CA3" w:rsidRPr="001C0208">
        <w:rPr>
          <w:rFonts w:cs="Times New Roman"/>
          <w:szCs w:val="24"/>
        </w:rPr>
        <w:t xml:space="preserve">followed standardized scripts and scoring protocols to administer the CAMs, and all received standardized training on administration and scoring via a narrated </w:t>
      </w:r>
      <w:proofErr w:type="spellStart"/>
      <w:r w:rsidR="00092CA3" w:rsidRPr="001C0208">
        <w:rPr>
          <w:rFonts w:cs="Times New Roman"/>
          <w:szCs w:val="24"/>
        </w:rPr>
        <w:t>Powerpoint</w:t>
      </w:r>
      <w:proofErr w:type="spellEnd"/>
      <w:r w:rsidR="00092CA3" w:rsidRPr="001C0208">
        <w:rPr>
          <w:rFonts w:cs="Times New Roman"/>
          <w:szCs w:val="24"/>
        </w:rPr>
        <w:t xml:space="preserve"> presentation that included video and scoring examples</w:t>
      </w:r>
      <w:r w:rsidR="00EF73DF" w:rsidRPr="001C0208">
        <w:rPr>
          <w:rFonts w:cs="Times New Roman"/>
          <w:szCs w:val="24"/>
        </w:rPr>
        <w:t>.</w:t>
      </w:r>
      <w:r w:rsidR="009321EA" w:rsidRPr="001C0208">
        <w:rPr>
          <w:rFonts w:cs="Times New Roman"/>
          <w:szCs w:val="24"/>
        </w:rPr>
        <w:t xml:space="preserve"> </w:t>
      </w:r>
      <w:r w:rsidR="00092CA3" w:rsidRPr="001C0208">
        <w:rPr>
          <w:rFonts w:cs="Times New Roman"/>
          <w:szCs w:val="24"/>
        </w:rPr>
        <w:t>During development of Let’s Know!, the research team confirmed that teachers could both administer and score CAMs with fidelity</w:t>
      </w:r>
      <w:r w:rsidR="00737F94">
        <w:rPr>
          <w:rFonts w:cs="Times New Roman"/>
          <w:szCs w:val="24"/>
        </w:rPr>
        <w:t xml:space="preserve"> </w:t>
      </w:r>
      <w:r w:rsidR="0050529A">
        <w:rPr>
          <w:rFonts w:cs="Times New Roman"/>
          <w:szCs w:val="24"/>
        </w:rPr>
        <w:fldChar w:fldCharType="begin"/>
      </w:r>
      <w:r w:rsidR="00FA132B">
        <w:rPr>
          <w:rFonts w:cs="Times New Roman"/>
          <w:szCs w:val="24"/>
        </w:rPr>
        <w:instrText xml:space="preserve"> ADDIN EN.CITE &lt;EndNote&gt;&lt;Cite ExcludeAuth="1"&gt;&lt;Author&gt;Language and Reading Research Consortium&lt;/Author&gt;&lt;Year&gt;2016&lt;/Year&gt;&lt;RecNum&gt;3992&lt;/RecNum&gt;&lt;Prefix&gt;LARRC`, &lt;/Prefix&gt;&lt;DisplayText&gt;(LARRC, 2016)&lt;/DisplayText&gt;&lt;record&gt;&lt;rec-number&gt;3992&lt;/rec-number&gt;&lt;foreign-keys&gt;&lt;key app="EN" db-id="99d9evse6ffp07eesfqptv2lparspxf0d952" timestamp="1459866492"&gt;3992&lt;/key&gt;&lt;/foreign-keys&gt;&lt;ref-type name="Journal Article"&gt;17&lt;/ref-type&gt;&lt;contributors&gt;&lt;authors&gt;&lt;author&gt;Language and Reading Research Consortium,&lt;/author&gt;&lt;/authors&gt;&lt;/contributors&gt;&lt;titles&gt;&lt;title&gt;Use of the Curriculum Research Framework (CRF) for Developing a Reading-Comprehension Curricular Supplement for the Primary Grades&lt;/title&gt;&lt;secondary-title&gt;The Elementary School Journal&lt;/secondary-title&gt;&lt;/titles&gt;&lt;periodical&gt;&lt;full-title&gt;The Elementary School Journal&lt;/full-title&gt;&lt;/periodical&gt;&lt;pages&gt;459-486&lt;/pages&gt;&lt;volume&gt;116&lt;/volume&gt;&lt;number&gt;3&lt;/number&gt;&lt;keywords&gt;&lt;keyword&gt;iterative Methods&lt;/keyword&gt;&lt;keyword&gt;design study&lt;/keyword&gt;&lt;keyword&gt;curriculum Development&lt;/keyword&gt;&lt;/keywords&gt;&lt;dates&gt;&lt;year&gt;2016&lt;/year&gt;&lt;/dates&gt;&lt;urls&gt;&lt;related-urls&gt;&lt;url&gt;http://www.journals.uchicago.edu/doi/abs/10.1086/684827&lt;/url&gt;&lt;/related-urls&gt;&lt;/urls&gt;&lt;electronic-resource-num&gt;doi:10.1086/684827&lt;/electronic-resource-num&gt;&lt;/record&gt;&lt;/Cite&gt;&lt;/EndNote&gt;</w:instrText>
      </w:r>
      <w:r w:rsidR="0050529A">
        <w:rPr>
          <w:rFonts w:cs="Times New Roman"/>
          <w:szCs w:val="24"/>
        </w:rPr>
        <w:fldChar w:fldCharType="separate"/>
      </w:r>
      <w:r w:rsidR="00FA132B">
        <w:rPr>
          <w:rFonts w:cs="Times New Roman"/>
          <w:noProof/>
          <w:szCs w:val="24"/>
        </w:rPr>
        <w:t>(LARRC, 2016)</w:t>
      </w:r>
      <w:r w:rsidR="0050529A">
        <w:rPr>
          <w:rFonts w:cs="Times New Roman"/>
          <w:szCs w:val="24"/>
        </w:rPr>
        <w:fldChar w:fldCharType="end"/>
      </w:r>
      <w:r w:rsidR="0050529A">
        <w:rPr>
          <w:rFonts w:cs="Times New Roman"/>
          <w:szCs w:val="24"/>
        </w:rPr>
        <w:t>.</w:t>
      </w:r>
      <w:r w:rsidR="0050529A" w:rsidRPr="001C0208">
        <w:rPr>
          <w:rFonts w:cs="Times New Roman"/>
          <w:szCs w:val="24"/>
        </w:rPr>
        <w:t xml:space="preserve"> </w:t>
      </w:r>
      <w:r w:rsidR="0050529A">
        <w:rPr>
          <w:rFonts w:cs="Times New Roman"/>
          <w:szCs w:val="24"/>
        </w:rPr>
        <w:t>In t</w:t>
      </w:r>
      <w:r w:rsidR="00092CA3" w:rsidRPr="001C0208">
        <w:rPr>
          <w:rFonts w:cs="Times New Roman"/>
          <w:szCs w:val="24"/>
        </w:rPr>
        <w:t>his prior work</w:t>
      </w:r>
      <w:r w:rsidR="0050529A">
        <w:rPr>
          <w:rFonts w:cs="Times New Roman"/>
          <w:szCs w:val="24"/>
        </w:rPr>
        <w:t xml:space="preserve">, we </w:t>
      </w:r>
      <w:proofErr w:type="spellStart"/>
      <w:r w:rsidR="0050529A">
        <w:rPr>
          <w:rFonts w:cs="Times New Roman"/>
          <w:szCs w:val="24"/>
        </w:rPr>
        <w:t>audiorecorded</w:t>
      </w:r>
      <w:proofErr w:type="spellEnd"/>
      <w:r w:rsidR="0050529A">
        <w:rPr>
          <w:rFonts w:cs="Times New Roman"/>
          <w:szCs w:val="24"/>
        </w:rPr>
        <w:t xml:space="preserve"> administrations of CAMs</w:t>
      </w:r>
      <w:r>
        <w:rPr>
          <w:rFonts w:cs="Times New Roman"/>
          <w:szCs w:val="24"/>
        </w:rPr>
        <w:t xml:space="preserve">; </w:t>
      </w:r>
      <w:r w:rsidR="0050529A">
        <w:rPr>
          <w:rFonts w:cs="Times New Roman"/>
          <w:szCs w:val="24"/>
        </w:rPr>
        <w:t>research staff verified adherence against an administration checklist and ind</w:t>
      </w:r>
      <w:r w:rsidR="0081369E">
        <w:rPr>
          <w:rFonts w:cs="Times New Roman"/>
          <w:szCs w:val="24"/>
        </w:rPr>
        <w:t>ep</w:t>
      </w:r>
      <w:r w:rsidR="0050529A">
        <w:rPr>
          <w:rFonts w:cs="Times New Roman"/>
          <w:szCs w:val="24"/>
        </w:rPr>
        <w:t>endently scored children’s responses for a randomly selected subsample.</w:t>
      </w:r>
      <w:r w:rsidR="0081369E">
        <w:rPr>
          <w:rFonts w:cs="Times New Roman"/>
          <w:szCs w:val="24"/>
        </w:rPr>
        <w:t xml:space="preserve"> </w:t>
      </w:r>
      <w:r w:rsidR="0050529A">
        <w:rPr>
          <w:rFonts w:cs="Times New Roman"/>
          <w:szCs w:val="24"/>
        </w:rPr>
        <w:t>We found</w:t>
      </w:r>
      <w:r w:rsidR="00092CA3" w:rsidRPr="001C0208">
        <w:rPr>
          <w:rFonts w:cs="Times New Roman"/>
          <w:szCs w:val="24"/>
        </w:rPr>
        <w:t xml:space="preserve"> that teachers averaged 72% to 98% </w:t>
      </w:r>
      <w:r w:rsidR="00270535" w:rsidRPr="001C0208">
        <w:rPr>
          <w:rFonts w:cs="Times New Roman"/>
          <w:szCs w:val="24"/>
        </w:rPr>
        <w:t xml:space="preserve">protocol </w:t>
      </w:r>
      <w:r w:rsidR="00092CA3" w:rsidRPr="001C0208">
        <w:rPr>
          <w:rFonts w:cs="Times New Roman"/>
          <w:szCs w:val="24"/>
        </w:rPr>
        <w:t xml:space="preserve">adherence and </w:t>
      </w:r>
      <w:r w:rsidR="0050529A">
        <w:rPr>
          <w:rFonts w:cs="Times New Roman"/>
          <w:szCs w:val="24"/>
        </w:rPr>
        <w:t xml:space="preserve">exhibited </w:t>
      </w:r>
      <w:r w:rsidR="00092CA3" w:rsidRPr="001C0208">
        <w:rPr>
          <w:rFonts w:cs="Times New Roman"/>
          <w:szCs w:val="24"/>
        </w:rPr>
        <w:t xml:space="preserve">91% exact agreement </w:t>
      </w:r>
      <w:r w:rsidR="0050529A">
        <w:rPr>
          <w:rFonts w:cs="Times New Roman"/>
          <w:szCs w:val="24"/>
        </w:rPr>
        <w:t>with</w:t>
      </w:r>
      <w:r w:rsidR="0050529A" w:rsidRPr="001C0208">
        <w:rPr>
          <w:rFonts w:cs="Times New Roman"/>
          <w:szCs w:val="24"/>
        </w:rPr>
        <w:t xml:space="preserve"> </w:t>
      </w:r>
      <w:r w:rsidR="00092CA3" w:rsidRPr="001C0208">
        <w:rPr>
          <w:rFonts w:cs="Times New Roman"/>
          <w:szCs w:val="24"/>
        </w:rPr>
        <w:t>research</w:t>
      </w:r>
      <w:r w:rsidR="00AD2728" w:rsidRPr="001C0208">
        <w:rPr>
          <w:rFonts w:cs="Times New Roman"/>
          <w:szCs w:val="24"/>
        </w:rPr>
        <w:t>er</w:t>
      </w:r>
      <w:r w:rsidR="00092CA3" w:rsidRPr="001C0208">
        <w:rPr>
          <w:rFonts w:cs="Times New Roman"/>
          <w:szCs w:val="24"/>
        </w:rPr>
        <w:t xml:space="preserve"> scoring.</w:t>
      </w:r>
      <w:r w:rsidR="00A10392">
        <w:rPr>
          <w:rFonts w:cs="Times New Roman"/>
          <w:szCs w:val="24"/>
        </w:rPr>
        <w:t xml:space="preserve"> </w:t>
      </w:r>
    </w:p>
    <w:p w14:paraId="38892908" w14:textId="4F59816C" w:rsidR="00157AE9" w:rsidRPr="001C0208" w:rsidRDefault="00157AE9" w:rsidP="009A57F6">
      <w:pPr>
        <w:pStyle w:val="Header"/>
        <w:widowControl w:val="0"/>
        <w:tabs>
          <w:tab w:val="clear" w:pos="4680"/>
          <w:tab w:val="clear" w:pos="9360"/>
        </w:tabs>
        <w:spacing w:line="480" w:lineRule="auto"/>
        <w:ind w:firstLine="720"/>
        <w:rPr>
          <w:rFonts w:cs="Times New Roman"/>
          <w:szCs w:val="24"/>
        </w:rPr>
      </w:pPr>
      <w:r w:rsidRPr="001C0208">
        <w:rPr>
          <w:rFonts w:cs="Times New Roman"/>
          <w:szCs w:val="24"/>
        </w:rPr>
        <w:t xml:space="preserve">The </w:t>
      </w:r>
      <w:r w:rsidRPr="001C0208">
        <w:rPr>
          <w:rFonts w:cs="Times New Roman"/>
          <w:i/>
          <w:szCs w:val="24"/>
        </w:rPr>
        <w:t>Vocabulary</w:t>
      </w:r>
      <w:r w:rsidRPr="001C0208">
        <w:rPr>
          <w:rFonts w:cs="Times New Roman"/>
          <w:szCs w:val="24"/>
        </w:rPr>
        <w:t xml:space="preserve"> probe assessed children’s learning of vocabulary targeted in the Let’s Know! curriculum. Taught words were selected based on frequency of appearance in children’s books, relevance to unit content, and utility (i.e., relevance across learning domains and contexts). Eight words from each Let’s Know! unit were included in that unit’s CAM. Teachers asked children to verbally define these eight words</w:t>
      </w:r>
      <w:r w:rsidR="00672925">
        <w:rPr>
          <w:rFonts w:cs="Times New Roman"/>
          <w:szCs w:val="24"/>
        </w:rPr>
        <w:t xml:space="preserve"> (e.g., “Tell me what </w:t>
      </w:r>
      <w:r w:rsidR="00672925" w:rsidRPr="00672925">
        <w:rPr>
          <w:rFonts w:cs="Times New Roman"/>
          <w:i/>
          <w:szCs w:val="24"/>
        </w:rPr>
        <w:t>predator</w:t>
      </w:r>
      <w:r w:rsidR="00672925">
        <w:rPr>
          <w:rFonts w:cs="Times New Roman"/>
          <w:szCs w:val="24"/>
        </w:rPr>
        <w:t xml:space="preserve"> means”)</w:t>
      </w:r>
      <w:r w:rsidRPr="001C0208">
        <w:rPr>
          <w:rFonts w:cs="Times New Roman"/>
          <w:szCs w:val="24"/>
        </w:rPr>
        <w:t xml:space="preserve"> and could prompt for additional information if a response was incomplete</w:t>
      </w:r>
      <w:r w:rsidR="00672925">
        <w:rPr>
          <w:rFonts w:cs="Times New Roman"/>
          <w:szCs w:val="24"/>
        </w:rPr>
        <w:t xml:space="preserve"> (e.g., “Tell me more about </w:t>
      </w:r>
      <w:r w:rsidR="00672925" w:rsidRPr="00672925">
        <w:rPr>
          <w:rFonts w:cs="Times New Roman"/>
          <w:i/>
          <w:szCs w:val="24"/>
        </w:rPr>
        <w:t>predator</w:t>
      </w:r>
      <w:r w:rsidR="00672925">
        <w:rPr>
          <w:rFonts w:cs="Times New Roman"/>
          <w:szCs w:val="24"/>
        </w:rPr>
        <w:t>”)</w:t>
      </w:r>
      <w:r w:rsidRPr="001C0208">
        <w:rPr>
          <w:rFonts w:cs="Times New Roman"/>
          <w:szCs w:val="24"/>
        </w:rPr>
        <w:t>. Each word was scored as correct (2 points), partially correct (1 point), or incorrect (0 points).</w:t>
      </w:r>
      <w:r w:rsidR="009321EA" w:rsidRPr="001C0208">
        <w:rPr>
          <w:rFonts w:cs="Times New Roman"/>
          <w:szCs w:val="24"/>
        </w:rPr>
        <w:t xml:space="preserve"> </w:t>
      </w:r>
      <w:r w:rsidRPr="001C0208">
        <w:rPr>
          <w:rFonts w:cs="Times New Roman"/>
          <w:szCs w:val="24"/>
        </w:rPr>
        <w:t>Sum</w:t>
      </w:r>
      <w:r w:rsidR="00785130" w:rsidRPr="001C0208">
        <w:rPr>
          <w:rFonts w:cs="Times New Roman"/>
          <w:szCs w:val="24"/>
        </w:rPr>
        <w:t xml:space="preserve">ming </w:t>
      </w:r>
      <w:r w:rsidRPr="001C0208">
        <w:rPr>
          <w:rFonts w:cs="Times New Roman"/>
          <w:szCs w:val="24"/>
        </w:rPr>
        <w:t xml:space="preserve">across units provided a total score used in analyses (maximum possible </w:t>
      </w:r>
      <w:r w:rsidR="005373A4" w:rsidRPr="001C0208">
        <w:rPr>
          <w:rFonts w:cs="Times New Roman"/>
          <w:szCs w:val="24"/>
        </w:rPr>
        <w:t xml:space="preserve">= </w:t>
      </w:r>
      <w:r w:rsidRPr="001C0208">
        <w:rPr>
          <w:rFonts w:cs="Times New Roman"/>
          <w:szCs w:val="24"/>
        </w:rPr>
        <w:t xml:space="preserve">64; </w:t>
      </w:r>
      <w:r w:rsidRPr="001C0208">
        <w:rPr>
          <w:rFonts w:cs="Times New Roman"/>
          <w:szCs w:val="24"/>
          <w:lang w:eastAsia="zh-TW"/>
        </w:rPr>
        <w:t xml:space="preserve">ordinal </w:t>
      </w:r>
      <w:r w:rsidRPr="001C0208">
        <w:rPr>
          <w:rFonts w:cs="Times New Roman"/>
          <w:i/>
          <w:szCs w:val="24"/>
        </w:rPr>
        <w:t>α</w:t>
      </w:r>
      <w:r w:rsidRPr="001C0208">
        <w:rPr>
          <w:rFonts w:cs="Times New Roman"/>
          <w:szCs w:val="24"/>
        </w:rPr>
        <w:t xml:space="preserve"> = .97 for both PK and K)</w:t>
      </w:r>
      <w:r w:rsidR="00A10392">
        <w:rPr>
          <w:rFonts w:cs="Times New Roman"/>
          <w:szCs w:val="24"/>
        </w:rPr>
        <w:t>. We used summed scores for the Vocabulary and all other CAM probes given that each CAM was unit-</w:t>
      </w:r>
      <w:proofErr w:type="gramStart"/>
      <w:r w:rsidR="00A10392">
        <w:rPr>
          <w:rFonts w:cs="Times New Roman"/>
          <w:szCs w:val="24"/>
        </w:rPr>
        <w:t>specific</w:t>
      </w:r>
      <w:proofErr w:type="gramEnd"/>
      <w:r w:rsidR="00A10392">
        <w:rPr>
          <w:rFonts w:cs="Times New Roman"/>
          <w:szCs w:val="24"/>
        </w:rPr>
        <w:t xml:space="preserve"> and we could not assume equivalence of CAM items across units</w:t>
      </w:r>
      <w:r w:rsidR="006A6403">
        <w:rPr>
          <w:rFonts w:cs="Times New Roman"/>
          <w:szCs w:val="24"/>
        </w:rPr>
        <w:t xml:space="preserve">; this approach aligns with </w:t>
      </w:r>
      <w:r w:rsidR="00994CBB">
        <w:rPr>
          <w:rFonts w:cs="Times New Roman"/>
          <w:szCs w:val="24"/>
        </w:rPr>
        <w:t xml:space="preserve">our </w:t>
      </w:r>
      <w:r w:rsidR="006A6403">
        <w:rPr>
          <w:rFonts w:cs="Times New Roman"/>
          <w:szCs w:val="24"/>
        </w:rPr>
        <w:t xml:space="preserve">prior work </w:t>
      </w:r>
      <w:r w:rsidR="00666D92">
        <w:rPr>
          <w:rFonts w:cs="Times New Roman"/>
          <w:szCs w:val="24"/>
        </w:rPr>
        <w:fldChar w:fldCharType="begin">
          <w:fldData xml:space="preserve">PEVuZE5vdGU+PENpdGUgRXhjbHVkZUF1dGg9IjEiPjxBdXRob3I+TGFuZ3VhZ2UgYW5kIFJlYWRp
bmcgUmVzZWFyY2ggQ29uc29ydGl1bTwvQXV0aG9yPjxZZWFyPjIwMTc8L1llYXI+PFJlY051bT40
NTA1PC9SZWNOdW0+PFByZWZpeD5MQVJSQyBldCBhbC5gLCA8L1ByZWZpeD48U3VmZml4PmAsIDIw
MTk8L1N1ZmZpeD48RGlzcGxheVRleHQ+KExBUlJDIGV0IGFsLiwgMjAxNywgMjAxOSk8L0Rpc3Bs
YXlUZXh0PjxyZWNvcmQ+PHJlYy1udW1iZXI+NDUwNTwvcmVjLW51bWJlcj48Zm9yZWlnbi1rZXlz
PjxrZXkgYXBwPSJFTiIgZGItaWQ9Ijk5ZDlldnNlNmZmcDA3ZWVzZnFwdHYybHBhcnNweGYwZDk1
MiIgdGltZXN0YW1wPSIxNTIxNzQ5OTY3Ij40NTA1PC9rZXk+PC9mb3JlaWduLWtleXM+PHJlZi10
eXBlIG5hbWU9IkpvdXJuYWwgQXJ0aWNsZSI+MTc8L3JlZi10eXBlPjxjb250cmlidXRvcnM+PGF1
dGhvcnM+PGF1dGhvcj5MYW5ndWFnZSBhbmQgUmVhZGluZyBSZXNlYXJjaCBDb25zb3J0aXVtLDwv
YXV0aG9yPjxhdXRob3I+SmlhbmcsIEh1aTwvYXV0aG9yPjxhdXRob3I+RGF2aXMsIERhd248L2F1
dGhvcj48L2F1dGhvcnM+PC9jb250cmlidXRvcnM+PHRpdGxlcz48dGl0bGU+TGV04oCZcyBLbm93
ISBQcm94aW1hbCBJbXBhY3RzIG9uIFByZWtpbmRlcmdhcnRlbiB0aHJvdWdoIEdyYWRlIDMgU3R1
ZGVudHPigJkgQ29tcHJlaGVuc2lvbi1SZWxhdGVkIFNraWxsczwvdGl0bGU+PHNlY29uZGFyeS10
aXRsZT5UaGUgRWxlbWVudGFyeSBTY2hvb2wgSm91cm5hbDwvc2Vjb25kYXJ5LXRpdGxlPjwvdGl0
bGVzPjxwZXJpb2RpY2FsPjxmdWxsLXRpdGxlPlRoZSBFbGVtZW50YXJ5IFNjaG9vbCBKb3VybmFs
PC9mdWxsLXRpdGxlPjwvcGVyaW9kaWNhbD48cGFnZXM+MTc3LTIwNjwvcGFnZXM+PHZvbHVtZT4x
MTg8L3ZvbHVtZT48bnVtYmVyPjI8L251bWJlcj48ZGF0ZXM+PHllYXI+MjAxNzwveWVhcj48L2Rh
dGVzPjx1cmxzPjxyZWxhdGVkLXVybHM+PHVybD5odHRwczovL3d3dy5qb3VybmFscy51Y2hpY2Fn
by5lZHUvZG9pL2Ficy8xMC4xMDg2LzY5NDIyMDwvdXJsPjwvcmVsYXRlZC11cmxzPjwvdXJscz48
ZWxlY3Ryb25pYy1yZXNvdXJjZS1udW0+MTAuMTA4Ni82OTQyMjA8L2VsZWN0cm9uaWMtcmVzb3Vy
Y2UtbnVtPjwvcmVjb3JkPjwvQ2l0ZT48Q2l0ZSBIaWRkZW49IjEiPjxBdXRob3I+TGFuZ3VhZ2Ug
YW5kIFJlYWRpbmcgUmVzZWFyY2ggQ29uc29ydGl1bTwvQXV0aG9yPjxZZWFyPjIwMTk8L1llYXI+
PFJlY051bT40ODI0PC9SZWNOdW0+PHJlY29yZD48cmVjLW51bWJlcj40ODI0PC9yZWMtbnVtYmVy
Pjxmb3JlaWduLWtleXM+PGtleSBhcHA9IkVOIiBkYi1pZD0iOTlkOWV2c2U2ZmZwMDdlZXNmcXB0
djJscGFyc3B4ZjBkOTUyIiB0aW1lc3RhbXA9IjE1NjUyNzc0MzMiPjQ4MjQ8L2tleT48L2ZvcmVp
Z24ta2V5cz48cmVmLXR5cGUgbmFtZT0iSm91cm5hbCBBcnRpY2xlIj4xNzwvcmVmLXR5cGU+PGNv
bnRyaWJ1dG9ycz48YXV0aG9ycz48YXV0aG9yPkxhbmd1YWdlIGFuZCBSZWFkaW5nIFJlc2VhcmNo
IENvbnNvcnRpdW0sPC9hdXRob3I+PGF1dGhvcj5KaWFuZywgSHVpPC9hdXRob3I+PGF1dGhvcj5M
b2dhbiwgSmVzc2ljYSBBLiBSLjwvYXV0aG9yPjwvYXV0aG9ycz48L2NvbnRyaWJ1dG9ycz48dGl0
bGVzPjx0aXRsZT5JbXByb3ZpbmcgUmVhZGluZyBDb21wcmVoZW5zaW9uIGluIHRoZSBQcmltYXJ5
IEdyYWRlczogTWVkaWF0ZWQgRWZmZWN0cyBvZiBhIExhbmd1YWdlLUZvY3VzZWQgQ2xhc3Nyb29t
IEludGVydmVudGlvbjwvdGl0bGU+PHNlY29uZGFyeS10aXRsZT5Kb3VybmFsIG9mIFNwZWVjaCwg
TGFuZ3VhZ2UsIGFuZCBIZWFyaW5nIFJlc2VhcmNoPC9zZWNvbmRhcnktdGl0bGU+PC90aXRsZXM+
PHBlcmlvZGljYWw+PGZ1bGwtdGl0bGU+Sm91cm5hbCBvZiBTcGVlY2gsIExhbmd1YWdlLCBhbmQg
SGVhcmluZyBSZXNlYXJjaDwvZnVsbC10aXRsZT48L3BlcmlvZGljYWw+PHBhZ2VzPjI4MTItMjgy
ODwvcGFnZXM+PHZvbHVtZT42Mjwvdm9sdW1lPjxudW1iZXI+ODwvbnVtYmVyPjxkYXRlcz48eWVh
cj4yMDE5PC95ZWFyPjwvZGF0ZXM+PHVybHM+PHJlbGF0ZWQtdXJscz48dXJsPmh0dHBzOi8vcHVi
cy5hc2hhLm9yZy9kb2kvYWJzLzEwLjEwNDQvMjAxOV9KU0xIUi1MLTE5LTAwMTU8L3VybD48L3Jl
bGF0ZWQtdXJscz48L3VybHM+PGVsZWN0cm9uaWMtcmVzb3VyY2UtbnVtPmRvaToxMC4xMDQ0LzIw
MTlfSlNMSFItTC0xOS0wMDE1PC9lbGVjdHJvbmljLXJlc291cmNlLW51bT48L3JlY29yZD48L0Np
dGU+PC9FbmROb3RlPgB=
</w:fldData>
        </w:fldChar>
      </w:r>
      <w:r w:rsidR="00FA132B">
        <w:rPr>
          <w:rFonts w:cs="Times New Roman"/>
          <w:szCs w:val="24"/>
        </w:rPr>
        <w:instrText xml:space="preserve"> ADDIN EN.CITE </w:instrText>
      </w:r>
      <w:r w:rsidR="00FA132B">
        <w:rPr>
          <w:rFonts w:cs="Times New Roman"/>
          <w:szCs w:val="24"/>
        </w:rPr>
        <w:fldChar w:fldCharType="begin">
          <w:fldData xml:space="preserve">PEVuZE5vdGU+PENpdGUgRXhjbHVkZUF1dGg9IjEiPjxBdXRob3I+TGFuZ3VhZ2UgYW5kIFJlYWRp
bmcgUmVzZWFyY2ggQ29uc29ydGl1bTwvQXV0aG9yPjxZZWFyPjIwMTc8L1llYXI+PFJlY051bT40
NTA1PC9SZWNOdW0+PFByZWZpeD5MQVJSQyBldCBhbC5gLCA8L1ByZWZpeD48U3VmZml4PmAsIDIw
MTk8L1N1ZmZpeD48RGlzcGxheVRleHQ+KExBUlJDIGV0IGFsLiwgMjAxNywgMjAxOSk8L0Rpc3Bs
YXlUZXh0PjxyZWNvcmQ+PHJlYy1udW1iZXI+NDUwNTwvcmVjLW51bWJlcj48Zm9yZWlnbi1rZXlz
PjxrZXkgYXBwPSJFTiIgZGItaWQ9Ijk5ZDlldnNlNmZmcDA3ZWVzZnFwdHYybHBhcnNweGYwZDk1
MiIgdGltZXN0YW1wPSIxNTIxNzQ5OTY3Ij40NTA1PC9rZXk+PC9mb3JlaWduLWtleXM+PHJlZi10
eXBlIG5hbWU9IkpvdXJuYWwgQXJ0aWNsZSI+MTc8L3JlZi10eXBlPjxjb250cmlidXRvcnM+PGF1
dGhvcnM+PGF1dGhvcj5MYW5ndWFnZSBhbmQgUmVhZGluZyBSZXNlYXJjaCBDb25zb3J0aXVtLDwv
YXV0aG9yPjxhdXRob3I+SmlhbmcsIEh1aTwvYXV0aG9yPjxhdXRob3I+RGF2aXMsIERhd248L2F1
dGhvcj48L2F1dGhvcnM+PC9jb250cmlidXRvcnM+PHRpdGxlcz48dGl0bGU+TGV04oCZcyBLbm93
ISBQcm94aW1hbCBJbXBhY3RzIG9uIFByZWtpbmRlcmdhcnRlbiB0aHJvdWdoIEdyYWRlIDMgU3R1
ZGVudHPigJkgQ29tcHJlaGVuc2lvbi1SZWxhdGVkIFNraWxsczwvdGl0bGU+PHNlY29uZGFyeS10
aXRsZT5UaGUgRWxlbWVudGFyeSBTY2hvb2wgSm91cm5hbDwvc2Vjb25kYXJ5LXRpdGxlPjwvdGl0
bGVzPjxwZXJpb2RpY2FsPjxmdWxsLXRpdGxlPlRoZSBFbGVtZW50YXJ5IFNjaG9vbCBKb3VybmFs
PC9mdWxsLXRpdGxlPjwvcGVyaW9kaWNhbD48cGFnZXM+MTc3LTIwNjwvcGFnZXM+PHZvbHVtZT4x
MTg8L3ZvbHVtZT48bnVtYmVyPjI8L251bWJlcj48ZGF0ZXM+PHllYXI+MjAxNzwveWVhcj48L2Rh
dGVzPjx1cmxzPjxyZWxhdGVkLXVybHM+PHVybD5odHRwczovL3d3dy5qb3VybmFscy51Y2hpY2Fn
by5lZHUvZG9pL2Ficy8xMC4xMDg2LzY5NDIyMDwvdXJsPjwvcmVsYXRlZC11cmxzPjwvdXJscz48
ZWxlY3Ryb25pYy1yZXNvdXJjZS1udW0+MTAuMTA4Ni82OTQyMjA8L2VsZWN0cm9uaWMtcmVzb3Vy
Y2UtbnVtPjwvcmVjb3JkPjwvQ2l0ZT48Q2l0ZSBIaWRkZW49IjEiPjxBdXRob3I+TGFuZ3VhZ2Ug
YW5kIFJlYWRpbmcgUmVzZWFyY2ggQ29uc29ydGl1bTwvQXV0aG9yPjxZZWFyPjIwMTk8L1llYXI+
PFJlY051bT40ODI0PC9SZWNOdW0+PHJlY29yZD48cmVjLW51bWJlcj40ODI0PC9yZWMtbnVtYmVy
Pjxmb3JlaWduLWtleXM+PGtleSBhcHA9IkVOIiBkYi1pZD0iOTlkOWV2c2U2ZmZwMDdlZXNmcXB0
djJscGFyc3B4ZjBkOTUyIiB0aW1lc3RhbXA9IjE1NjUyNzc0MzMiPjQ4MjQ8L2tleT48L2ZvcmVp
Z24ta2V5cz48cmVmLXR5cGUgbmFtZT0iSm91cm5hbCBBcnRpY2xlIj4xNzwvcmVmLXR5cGU+PGNv
bnRyaWJ1dG9ycz48YXV0aG9ycz48YXV0aG9yPkxhbmd1YWdlIGFuZCBSZWFkaW5nIFJlc2VhcmNo
IENvbnNvcnRpdW0sPC9hdXRob3I+PGF1dGhvcj5KaWFuZywgSHVpPC9hdXRob3I+PGF1dGhvcj5M
b2dhbiwgSmVzc2ljYSBBLiBSLjwvYXV0aG9yPjwvYXV0aG9ycz48L2NvbnRyaWJ1dG9ycz48dGl0
bGVzPjx0aXRsZT5JbXByb3ZpbmcgUmVhZGluZyBDb21wcmVoZW5zaW9uIGluIHRoZSBQcmltYXJ5
IEdyYWRlczogTWVkaWF0ZWQgRWZmZWN0cyBvZiBhIExhbmd1YWdlLUZvY3VzZWQgQ2xhc3Nyb29t
IEludGVydmVudGlvbjwvdGl0bGU+PHNlY29uZGFyeS10aXRsZT5Kb3VybmFsIG9mIFNwZWVjaCwg
TGFuZ3VhZ2UsIGFuZCBIZWFyaW5nIFJlc2VhcmNoPC9zZWNvbmRhcnktdGl0bGU+PC90aXRsZXM+
PHBlcmlvZGljYWw+PGZ1bGwtdGl0bGU+Sm91cm5hbCBvZiBTcGVlY2gsIExhbmd1YWdlLCBhbmQg
SGVhcmluZyBSZXNlYXJjaDwvZnVsbC10aXRsZT48L3BlcmlvZGljYWw+PHBhZ2VzPjI4MTItMjgy
ODwvcGFnZXM+PHZvbHVtZT42Mjwvdm9sdW1lPjxudW1iZXI+ODwvbnVtYmVyPjxkYXRlcz48eWVh
cj4yMDE5PC95ZWFyPjwvZGF0ZXM+PHVybHM+PHJlbGF0ZWQtdXJscz48dXJsPmh0dHBzOi8vcHVi
cy5hc2hhLm9yZy9kb2kvYWJzLzEwLjEwNDQvMjAxOV9KU0xIUi1MLTE5LTAwMTU8L3VybD48L3Jl
bGF0ZWQtdXJscz48L3VybHM+PGVsZWN0cm9uaWMtcmVzb3VyY2UtbnVtPmRvaToxMC4xMDQ0LzIw
MTlfSlNMSFItTC0xOS0wMDE1PC9lbGVjdHJvbmljLXJlc291cmNlLW51bT48L3JlY29yZD48L0Np
dGU+PC9FbmROb3RlPgB=
</w:fldData>
        </w:fldChar>
      </w:r>
      <w:r w:rsidR="00FA132B">
        <w:rPr>
          <w:rFonts w:cs="Times New Roman"/>
          <w:szCs w:val="24"/>
        </w:rPr>
        <w:instrText xml:space="preserve"> ADDIN EN.CITE.DATA </w:instrText>
      </w:r>
      <w:r w:rsidR="00FA132B">
        <w:rPr>
          <w:rFonts w:cs="Times New Roman"/>
          <w:szCs w:val="24"/>
        </w:rPr>
      </w:r>
      <w:r w:rsidR="00FA132B">
        <w:rPr>
          <w:rFonts w:cs="Times New Roman"/>
          <w:szCs w:val="24"/>
        </w:rPr>
        <w:fldChar w:fldCharType="end"/>
      </w:r>
      <w:r w:rsidR="00666D92">
        <w:rPr>
          <w:rFonts w:cs="Times New Roman"/>
          <w:szCs w:val="24"/>
        </w:rPr>
      </w:r>
      <w:r w:rsidR="00666D92">
        <w:rPr>
          <w:rFonts w:cs="Times New Roman"/>
          <w:szCs w:val="24"/>
        </w:rPr>
        <w:fldChar w:fldCharType="separate"/>
      </w:r>
      <w:r w:rsidR="00FA132B">
        <w:rPr>
          <w:rFonts w:cs="Times New Roman"/>
          <w:noProof/>
          <w:szCs w:val="24"/>
        </w:rPr>
        <w:t>(LARRC et al., 2017, 2019)</w:t>
      </w:r>
      <w:r w:rsidR="00666D92">
        <w:rPr>
          <w:rFonts w:cs="Times New Roman"/>
          <w:szCs w:val="24"/>
        </w:rPr>
        <w:fldChar w:fldCharType="end"/>
      </w:r>
      <w:r w:rsidRPr="001C0208">
        <w:rPr>
          <w:rFonts w:cs="Times New Roman"/>
          <w:szCs w:val="24"/>
        </w:rPr>
        <w:t xml:space="preserve">. </w:t>
      </w:r>
    </w:p>
    <w:p w14:paraId="00F7E65C" w14:textId="2588A469" w:rsidR="00264A2F" w:rsidRPr="001C0208" w:rsidRDefault="00264A2F" w:rsidP="009A57F6">
      <w:pPr>
        <w:pStyle w:val="Header"/>
        <w:widowControl w:val="0"/>
        <w:tabs>
          <w:tab w:val="clear" w:pos="4680"/>
          <w:tab w:val="clear" w:pos="9360"/>
        </w:tabs>
        <w:spacing w:line="480" w:lineRule="auto"/>
        <w:ind w:firstLine="720"/>
        <w:rPr>
          <w:rFonts w:cs="Times New Roman"/>
          <w:szCs w:val="24"/>
        </w:rPr>
      </w:pPr>
      <w:r w:rsidRPr="001C0208">
        <w:rPr>
          <w:rFonts w:cs="Times New Roman"/>
          <w:szCs w:val="24"/>
        </w:rPr>
        <w:t xml:space="preserve">The </w:t>
      </w:r>
      <w:r w:rsidRPr="001C0208">
        <w:rPr>
          <w:rFonts w:cs="Times New Roman"/>
          <w:i/>
          <w:szCs w:val="24"/>
        </w:rPr>
        <w:t>Comprehension Monitoring</w:t>
      </w:r>
      <w:r w:rsidRPr="001C0208">
        <w:rPr>
          <w:rFonts w:cs="Times New Roman"/>
          <w:szCs w:val="24"/>
        </w:rPr>
        <w:t xml:space="preserve"> probe </w:t>
      </w:r>
      <w:r w:rsidR="00B6373A" w:rsidRPr="001C0208">
        <w:rPr>
          <w:rFonts w:cs="Times New Roman"/>
          <w:szCs w:val="24"/>
        </w:rPr>
        <w:t>assessed children’s abilit</w:t>
      </w:r>
      <w:r w:rsidR="00B2678F" w:rsidRPr="001C0208">
        <w:rPr>
          <w:rFonts w:cs="Times New Roman"/>
          <w:szCs w:val="24"/>
        </w:rPr>
        <w:t>ies</w:t>
      </w:r>
      <w:r w:rsidR="00B6373A" w:rsidRPr="001C0208">
        <w:rPr>
          <w:rFonts w:cs="Times New Roman"/>
          <w:szCs w:val="24"/>
        </w:rPr>
        <w:t xml:space="preserve"> to monitor their understanding of orally presented </w:t>
      </w:r>
      <w:r w:rsidR="005373A4" w:rsidRPr="001C0208">
        <w:rPr>
          <w:rFonts w:cs="Times New Roman"/>
          <w:szCs w:val="24"/>
        </w:rPr>
        <w:t xml:space="preserve">narrative or expository </w:t>
      </w:r>
      <w:r w:rsidR="00B6373A" w:rsidRPr="001C0208">
        <w:rPr>
          <w:rFonts w:cs="Times New Roman"/>
          <w:szCs w:val="24"/>
        </w:rPr>
        <w:t xml:space="preserve">passages. </w:t>
      </w:r>
      <w:r w:rsidR="005373A4" w:rsidRPr="001C0208">
        <w:rPr>
          <w:rFonts w:cs="Times New Roman"/>
          <w:szCs w:val="24"/>
        </w:rPr>
        <w:t xml:space="preserve">Teachers asked children to listen to a short passage, </w:t>
      </w:r>
      <w:r w:rsidR="00B6373A" w:rsidRPr="001C0208">
        <w:rPr>
          <w:rFonts w:cs="Times New Roman"/>
          <w:szCs w:val="24"/>
        </w:rPr>
        <w:t>identify what did not make sense</w:t>
      </w:r>
      <w:r w:rsidR="005373A4" w:rsidRPr="001C0208">
        <w:rPr>
          <w:rFonts w:cs="Times New Roman"/>
          <w:szCs w:val="24"/>
        </w:rPr>
        <w:t>,</w:t>
      </w:r>
      <w:r w:rsidR="00B6373A" w:rsidRPr="001C0208">
        <w:rPr>
          <w:rFonts w:cs="Times New Roman"/>
          <w:szCs w:val="24"/>
        </w:rPr>
        <w:t xml:space="preserve"> and suggest an appropriate fix-up </w:t>
      </w:r>
      <w:r w:rsidR="00B6373A" w:rsidRPr="001C0208">
        <w:rPr>
          <w:rFonts w:cs="Times New Roman"/>
          <w:szCs w:val="24"/>
        </w:rPr>
        <w:lastRenderedPageBreak/>
        <w:t>strategy</w:t>
      </w:r>
      <w:r w:rsidR="00976D55">
        <w:rPr>
          <w:rFonts w:cs="Times New Roman"/>
          <w:szCs w:val="24"/>
        </w:rPr>
        <w:t xml:space="preserve"> that could be used to resolve the problem. Examples </w:t>
      </w:r>
      <w:r w:rsidR="00994CBB">
        <w:rPr>
          <w:rFonts w:cs="Times New Roman"/>
          <w:szCs w:val="24"/>
        </w:rPr>
        <w:t xml:space="preserve">of fix-up strategies </w:t>
      </w:r>
      <w:r w:rsidR="00976D55">
        <w:rPr>
          <w:rFonts w:cs="Times New Roman"/>
          <w:szCs w:val="24"/>
        </w:rPr>
        <w:t>include re-reading the sentence or surrounding text, finding the meaning of a word, and asking a teacher for clarification</w:t>
      </w:r>
      <w:r w:rsidR="00B6373A" w:rsidRPr="001C0208">
        <w:rPr>
          <w:rFonts w:cs="Times New Roman"/>
          <w:szCs w:val="24"/>
        </w:rPr>
        <w:t xml:space="preserve">. </w:t>
      </w:r>
      <w:r w:rsidR="005373A4" w:rsidRPr="001C0208">
        <w:rPr>
          <w:rFonts w:cs="Times New Roman"/>
          <w:szCs w:val="24"/>
        </w:rPr>
        <w:t>Each item was</w:t>
      </w:r>
      <w:r w:rsidR="00B6373A" w:rsidRPr="001C0208">
        <w:rPr>
          <w:rFonts w:cs="Times New Roman"/>
          <w:szCs w:val="24"/>
        </w:rPr>
        <w:t xml:space="preserve"> scored </w:t>
      </w:r>
      <w:r w:rsidR="005373A4" w:rsidRPr="001C0208">
        <w:rPr>
          <w:rFonts w:cs="Times New Roman"/>
          <w:szCs w:val="24"/>
        </w:rPr>
        <w:t xml:space="preserve">via rubric </w:t>
      </w:r>
      <w:r w:rsidR="00B6373A" w:rsidRPr="001C0208">
        <w:rPr>
          <w:rFonts w:cs="Times New Roman"/>
          <w:szCs w:val="24"/>
        </w:rPr>
        <w:t>as correct (2 points), correct after prompting (1 point), or incorrect (0 points).</w:t>
      </w:r>
      <w:r w:rsidR="009321EA" w:rsidRPr="001C0208">
        <w:rPr>
          <w:rFonts w:cs="Times New Roman"/>
          <w:szCs w:val="24"/>
        </w:rPr>
        <w:t xml:space="preserve"> </w:t>
      </w:r>
      <w:r w:rsidR="00785130" w:rsidRPr="001C0208">
        <w:rPr>
          <w:rFonts w:cs="Times New Roman"/>
          <w:szCs w:val="24"/>
        </w:rPr>
        <w:t xml:space="preserve">Summing </w:t>
      </w:r>
      <w:r w:rsidR="005373A4" w:rsidRPr="001C0208">
        <w:rPr>
          <w:rFonts w:cs="Times New Roman"/>
          <w:szCs w:val="24"/>
        </w:rPr>
        <w:t xml:space="preserve">across units provided a total score used in analyses (maximum possible = 16; </w:t>
      </w:r>
      <w:r w:rsidR="0098333C" w:rsidRPr="001C0208">
        <w:rPr>
          <w:rFonts w:cs="Times New Roman"/>
          <w:szCs w:val="24"/>
          <w:lang w:eastAsia="zh-TW"/>
        </w:rPr>
        <w:t xml:space="preserve">ordinal </w:t>
      </w:r>
      <w:r w:rsidR="00205346" w:rsidRPr="001C0208">
        <w:rPr>
          <w:rFonts w:cs="Times New Roman"/>
          <w:i/>
          <w:szCs w:val="24"/>
        </w:rPr>
        <w:t>α</w:t>
      </w:r>
      <w:r w:rsidR="00205346" w:rsidRPr="001C0208">
        <w:rPr>
          <w:rFonts w:cs="Times New Roman"/>
          <w:szCs w:val="24"/>
        </w:rPr>
        <w:t xml:space="preserve"> = </w:t>
      </w:r>
      <w:r w:rsidR="00831F59" w:rsidRPr="001C0208">
        <w:rPr>
          <w:rFonts w:cs="Times New Roman"/>
          <w:szCs w:val="24"/>
        </w:rPr>
        <w:t>.85</w:t>
      </w:r>
      <w:r w:rsidR="00205346" w:rsidRPr="001C0208">
        <w:rPr>
          <w:rFonts w:cs="Times New Roman"/>
          <w:szCs w:val="24"/>
        </w:rPr>
        <w:t xml:space="preserve"> for PK; </w:t>
      </w:r>
      <w:r w:rsidR="0098333C" w:rsidRPr="001C0208">
        <w:rPr>
          <w:rFonts w:cs="Times New Roman"/>
          <w:szCs w:val="24"/>
          <w:lang w:eastAsia="zh-TW"/>
        </w:rPr>
        <w:t xml:space="preserve">ordinal </w:t>
      </w:r>
      <w:r w:rsidR="00205346" w:rsidRPr="001C0208">
        <w:rPr>
          <w:rFonts w:cs="Times New Roman"/>
          <w:i/>
          <w:szCs w:val="24"/>
        </w:rPr>
        <w:t>α</w:t>
      </w:r>
      <w:r w:rsidR="00205346" w:rsidRPr="001C0208">
        <w:rPr>
          <w:rFonts w:cs="Times New Roman"/>
          <w:szCs w:val="24"/>
        </w:rPr>
        <w:t xml:space="preserve"> =</w:t>
      </w:r>
      <w:r w:rsidR="009321EA" w:rsidRPr="001C0208">
        <w:rPr>
          <w:rFonts w:cs="Times New Roman"/>
          <w:szCs w:val="24"/>
        </w:rPr>
        <w:t xml:space="preserve"> </w:t>
      </w:r>
      <w:r w:rsidR="0098333C" w:rsidRPr="001C0208">
        <w:rPr>
          <w:rFonts w:cs="Times New Roman"/>
          <w:szCs w:val="24"/>
          <w:lang w:eastAsia="zh-TW"/>
        </w:rPr>
        <w:t>.86</w:t>
      </w:r>
      <w:r w:rsidR="00205346" w:rsidRPr="001C0208">
        <w:rPr>
          <w:rFonts w:cs="Times New Roman"/>
          <w:szCs w:val="24"/>
        </w:rPr>
        <w:t xml:space="preserve"> for K)</w:t>
      </w:r>
      <w:r w:rsidR="00B6373A" w:rsidRPr="001C0208">
        <w:rPr>
          <w:rFonts w:cs="Times New Roman"/>
          <w:szCs w:val="24"/>
        </w:rPr>
        <w:t>.</w:t>
      </w:r>
    </w:p>
    <w:p w14:paraId="414D11B7" w14:textId="4CDA6391" w:rsidR="00772B63" w:rsidRPr="001C0208" w:rsidRDefault="00B6373A" w:rsidP="009A57F6">
      <w:pPr>
        <w:pStyle w:val="Header"/>
        <w:widowControl w:val="0"/>
        <w:tabs>
          <w:tab w:val="clear" w:pos="4680"/>
          <w:tab w:val="clear" w:pos="9360"/>
        </w:tabs>
        <w:spacing w:line="480" w:lineRule="auto"/>
        <w:ind w:firstLine="720"/>
        <w:rPr>
          <w:rFonts w:cs="Times New Roman"/>
        </w:rPr>
      </w:pPr>
      <w:r w:rsidRPr="001C0208">
        <w:rPr>
          <w:rFonts w:cs="Times New Roman"/>
        </w:rPr>
        <w:t xml:space="preserve">The </w:t>
      </w:r>
      <w:r w:rsidRPr="006D4EBD">
        <w:rPr>
          <w:rFonts w:cs="Times New Roman"/>
          <w:i/>
          <w:iCs/>
        </w:rPr>
        <w:t>Understanding Text</w:t>
      </w:r>
      <w:r w:rsidRPr="001C0208">
        <w:rPr>
          <w:rFonts w:cs="Times New Roman"/>
        </w:rPr>
        <w:t xml:space="preserve"> probe assessed children’s abilit</w:t>
      </w:r>
      <w:r w:rsidR="00B2678F" w:rsidRPr="001C0208">
        <w:rPr>
          <w:rFonts w:cs="Times New Roman"/>
        </w:rPr>
        <w:t>ies</w:t>
      </w:r>
      <w:r w:rsidRPr="001C0208">
        <w:rPr>
          <w:rFonts w:cs="Times New Roman"/>
        </w:rPr>
        <w:t xml:space="preserve"> to make inferences and use text structure to understand narrative and expository passages</w:t>
      </w:r>
      <w:r w:rsidR="00156AB0" w:rsidRPr="001C0208">
        <w:rPr>
          <w:rFonts w:cs="Times New Roman"/>
        </w:rPr>
        <w:t xml:space="preserve">; this probe yielded </w:t>
      </w:r>
      <w:r w:rsidR="00E659F5" w:rsidRPr="001C0208">
        <w:rPr>
          <w:rFonts w:cs="Times New Roman"/>
        </w:rPr>
        <w:t>three</w:t>
      </w:r>
      <w:r w:rsidR="00156AB0" w:rsidRPr="001C0208">
        <w:rPr>
          <w:rFonts w:cs="Times New Roman"/>
        </w:rPr>
        <w:t xml:space="preserve"> different scores</w:t>
      </w:r>
      <w:r w:rsidRPr="001C0208">
        <w:rPr>
          <w:rFonts w:cs="Times New Roman"/>
        </w:rPr>
        <w:t>.</w:t>
      </w:r>
      <w:r w:rsidR="009321EA" w:rsidRPr="001C0208">
        <w:rPr>
          <w:rFonts w:cs="Times New Roman"/>
        </w:rPr>
        <w:t xml:space="preserve"> </w:t>
      </w:r>
      <w:r w:rsidR="00C17419" w:rsidRPr="001C0208">
        <w:rPr>
          <w:rFonts w:cs="Times New Roman"/>
        </w:rPr>
        <w:t xml:space="preserve">Narrative passages were used for </w:t>
      </w:r>
      <w:r w:rsidR="00C17419" w:rsidRPr="001C0208">
        <w:rPr>
          <w:rFonts w:cs="Times New Roman"/>
          <w:i/>
          <w:iCs/>
        </w:rPr>
        <w:t>Understanding Narrative Text</w:t>
      </w:r>
      <w:r w:rsidR="00C17419" w:rsidRPr="001C0208">
        <w:rPr>
          <w:rFonts w:cs="Times New Roman"/>
        </w:rPr>
        <w:t xml:space="preserve"> probes in Units 1 and 4, each of which focused </w:t>
      </w:r>
      <w:r w:rsidR="00772B63" w:rsidRPr="001C0208">
        <w:rPr>
          <w:rFonts w:cs="Times New Roman"/>
        </w:rPr>
        <w:t>on narrative text.</w:t>
      </w:r>
      <w:r w:rsidR="009321EA" w:rsidRPr="001C0208">
        <w:rPr>
          <w:rFonts w:cs="Times New Roman"/>
        </w:rPr>
        <w:t xml:space="preserve"> </w:t>
      </w:r>
      <w:r w:rsidR="00772B63" w:rsidRPr="001C0208">
        <w:rPr>
          <w:rFonts w:cs="Times New Roman"/>
        </w:rPr>
        <w:t xml:space="preserve">We selected multiple stories from the Test of Narrative Retell </w:t>
      </w:r>
      <w:r w:rsidRPr="001C0208">
        <w:rPr>
          <w:rFonts w:cs="Times New Roman"/>
        </w:rPr>
        <w:fldChar w:fldCharType="begin"/>
      </w:r>
      <w:r w:rsidRPr="001C0208">
        <w:rPr>
          <w:rFonts w:cs="Times New Roman"/>
        </w:rPr>
        <w:instrText xml:space="preserve"> ADDIN EN.CITE &lt;EndNote&gt;&lt;Cite&gt;&lt;Author&gt;Petersen&lt;/Author&gt;&lt;Year&gt;2012&lt;/Year&gt;&lt;RecNum&gt;4703&lt;/RecNum&gt;&lt;DisplayText&gt;(Petersen &amp;amp; Spencer, 2012)&lt;/DisplayText&gt;&lt;record&gt;&lt;rec-number&gt;4703&lt;/rec-number&gt;&lt;foreign-keys&gt;&lt;key app="EN" db-id="99d9evse6ffp07eesfqptv2lparspxf0d952" timestamp="1549404634"&gt;4703&lt;/key&gt;&lt;/foreign-keys&gt;&lt;ref-type name="Journal Article"&gt;17&lt;/ref-type&gt;&lt;contributors&gt;&lt;authors&gt;&lt;author&gt;Petersen, Douglas B.&lt;/author&gt;&lt;author&gt;Spencer, Trina D.&lt;/author&gt;&lt;/authors&gt;&lt;/contributors&gt;&lt;titles&gt;&lt;title&gt;The Narrative Langauge Measures: Tools for Language Screening, Progress Monitoring, and Intervention Planning&lt;/title&gt;&lt;secondary-title&gt;Perspectives on Language Learning and Education&lt;/secondary-title&gt;&lt;/titles&gt;&lt;periodical&gt;&lt;full-title&gt;Perspectives on Language Learning and Education&lt;/full-title&gt;&lt;/periodical&gt;&lt;pages&gt;119-129&lt;/pages&gt;&lt;volume&gt;19&lt;/volume&gt;&lt;dates&gt;&lt;year&gt;2012&lt;/year&gt;&lt;/dates&gt;&lt;urls&gt;&lt;/urls&gt;&lt;electronic-resource-num&gt;10.1044/lle19.4.119&lt;/electronic-resource-num&gt;&lt;/record&gt;&lt;/Cite&gt;&lt;/EndNote&gt;</w:instrText>
      </w:r>
      <w:r w:rsidRPr="001C0208">
        <w:rPr>
          <w:rFonts w:cs="Times New Roman"/>
        </w:rPr>
        <w:fldChar w:fldCharType="separate"/>
      </w:r>
      <w:r w:rsidR="00F42B6A" w:rsidRPr="001C0208">
        <w:rPr>
          <w:rFonts w:cs="Times New Roman"/>
          <w:noProof/>
        </w:rPr>
        <w:t>(Petersen &amp; Spencer, 2012)</w:t>
      </w:r>
      <w:r w:rsidRPr="001C0208">
        <w:rPr>
          <w:rFonts w:cs="Times New Roman"/>
        </w:rPr>
        <w:fldChar w:fldCharType="end"/>
      </w:r>
      <w:r w:rsidR="00772B63" w:rsidRPr="001C0208">
        <w:rPr>
          <w:rFonts w:cs="Times New Roman"/>
        </w:rPr>
        <w:t xml:space="preserve">, which were counterbalanced across children </w:t>
      </w:r>
      <w:r w:rsidR="005373A4" w:rsidRPr="001C0208">
        <w:rPr>
          <w:rFonts w:cs="Times New Roman"/>
        </w:rPr>
        <w:t>(i.e.,</w:t>
      </w:r>
      <w:r w:rsidR="00772B63" w:rsidRPr="001C0208">
        <w:rPr>
          <w:rFonts w:cs="Times New Roman"/>
        </w:rPr>
        <w:t xml:space="preserve"> all children responded to all stories but in different orders</w:t>
      </w:r>
      <w:r w:rsidR="005373A4" w:rsidRPr="001C0208">
        <w:rPr>
          <w:rFonts w:cs="Times New Roman"/>
        </w:rPr>
        <w:t>)</w:t>
      </w:r>
      <w:r w:rsidR="00772B63" w:rsidRPr="001C0208">
        <w:rPr>
          <w:rFonts w:cs="Times New Roman"/>
        </w:rPr>
        <w:t>.</w:t>
      </w:r>
      <w:r w:rsidR="009321EA" w:rsidRPr="001C0208">
        <w:rPr>
          <w:rFonts w:cs="Times New Roman"/>
        </w:rPr>
        <w:t xml:space="preserve"> </w:t>
      </w:r>
      <w:r w:rsidR="00772B63" w:rsidRPr="001C0208">
        <w:rPr>
          <w:rFonts w:cs="Times New Roman"/>
        </w:rPr>
        <w:t>To administer the Understanding Narrative Text probe, the teacher read aloud one of the selected stories</w:t>
      </w:r>
      <w:r w:rsidR="005373A4" w:rsidRPr="001C0208">
        <w:rPr>
          <w:rFonts w:cs="Times New Roman"/>
        </w:rPr>
        <w:t>,</w:t>
      </w:r>
      <w:r w:rsidR="00772B63" w:rsidRPr="001C0208">
        <w:rPr>
          <w:rFonts w:cs="Times New Roman"/>
        </w:rPr>
        <w:t xml:space="preserve"> </w:t>
      </w:r>
      <w:proofErr w:type="spellStart"/>
      <w:r w:rsidR="00772B63" w:rsidRPr="001C0208">
        <w:rPr>
          <w:rFonts w:cs="Times New Roman"/>
        </w:rPr>
        <w:t>audiorecorded</w:t>
      </w:r>
      <w:proofErr w:type="spellEnd"/>
      <w:r w:rsidR="00772B63" w:rsidRPr="001C0208">
        <w:rPr>
          <w:rFonts w:cs="Times New Roman"/>
        </w:rPr>
        <w:t xml:space="preserve"> the </w:t>
      </w:r>
      <w:r w:rsidR="00A5447A" w:rsidRPr="001C0208">
        <w:rPr>
          <w:rFonts w:cs="Times New Roman"/>
        </w:rPr>
        <w:t>child retelling the story</w:t>
      </w:r>
      <w:r w:rsidR="005373A4" w:rsidRPr="001C0208">
        <w:rPr>
          <w:rFonts w:cs="Times New Roman"/>
        </w:rPr>
        <w:t>, and asked</w:t>
      </w:r>
      <w:r w:rsidR="00772B63" w:rsidRPr="001C0208">
        <w:rPr>
          <w:rFonts w:cs="Times New Roman"/>
        </w:rPr>
        <w:t xml:space="preserve"> </w:t>
      </w:r>
      <w:r w:rsidR="00A5447A" w:rsidRPr="001C0208">
        <w:rPr>
          <w:rFonts w:cs="Times New Roman"/>
        </w:rPr>
        <w:t>three comprehension questions.</w:t>
      </w:r>
      <w:r w:rsidR="009321EA" w:rsidRPr="001C0208">
        <w:rPr>
          <w:rFonts w:cs="Times New Roman"/>
        </w:rPr>
        <w:t xml:space="preserve"> </w:t>
      </w:r>
      <w:r w:rsidR="004F335E">
        <w:rPr>
          <w:rFonts w:cs="Times New Roman"/>
        </w:rPr>
        <w:t xml:space="preserve">These questions </w:t>
      </w:r>
      <w:r w:rsidR="00A5447A" w:rsidRPr="001C0208">
        <w:rPr>
          <w:rFonts w:cs="Times New Roman"/>
        </w:rPr>
        <w:t xml:space="preserve">required the child to make inferences related to story grammar elements and were developed by the research team based on the procedures outlined in </w:t>
      </w:r>
      <w:r w:rsidRPr="001C0208">
        <w:rPr>
          <w:rFonts w:cs="Times New Roman"/>
        </w:rPr>
        <w:fldChar w:fldCharType="begin"/>
      </w:r>
      <w:r w:rsidRPr="001C0208">
        <w:rPr>
          <w:rFonts w:cs="Times New Roman"/>
        </w:rPr>
        <w:instrText xml:space="preserve"> ADDIN EN.CITE &lt;EndNote&gt;&lt;Cite AuthorYear="1"&gt;&lt;Author&gt;Trabasso&lt;/Author&gt;&lt;Year&gt;1988&lt;/Year&gt;&lt;RecNum&gt;4704&lt;/RecNum&gt;&lt;DisplayText&gt;Trabasso et al. (1988)&lt;/DisplayText&gt;&lt;record&gt;&lt;rec-number&gt;4704&lt;/rec-number&gt;&lt;foreign-keys&gt;&lt;key app="EN" db-id="99d9evse6ffp07eesfqptv2lparspxf0d952" timestamp="1549404772"&gt;4704&lt;/key&gt;&lt;/foreign-keys&gt;&lt;ref-type name="Journal Article"&gt;17&lt;/ref-type&gt;&lt;contributors&gt;&lt;authors&gt;&lt;author&gt;Trabasso, T&lt;/author&gt;&lt;author&gt;Van den Broek, P&lt;/author&gt;&lt;author&gt;Liu, L&lt;/author&gt;&lt;/authors&gt;&lt;/contributors&gt;&lt;titles&gt;&lt;title&gt;A model for generating questions that assess and promote comprehension&lt;/title&gt;&lt;secondary-title&gt;Questioning Exchange&lt;/secondary-title&gt;&lt;/titles&gt;&lt;periodical&gt;&lt;full-title&gt;Questioning Exchange&lt;/full-title&gt;&lt;/periodical&gt;&lt;pages&gt;25-38&lt;/pages&gt;&lt;volume&gt;2&lt;/volume&gt;&lt;number&gt;1&lt;/number&gt;&lt;dates&gt;&lt;year&gt;1988&lt;/year&gt;&lt;/dates&gt;&lt;urls&gt;&lt;/urls&gt;&lt;/record&gt;&lt;/Cite&gt;&lt;/EndNote&gt;</w:instrText>
      </w:r>
      <w:r w:rsidRPr="001C0208">
        <w:rPr>
          <w:rFonts w:cs="Times New Roman"/>
        </w:rPr>
        <w:fldChar w:fldCharType="separate"/>
      </w:r>
      <w:r w:rsidR="008D20E6" w:rsidRPr="001C0208">
        <w:rPr>
          <w:rFonts w:cs="Times New Roman"/>
          <w:noProof/>
        </w:rPr>
        <w:t>Trabasso et al. (1988)</w:t>
      </w:r>
      <w:r w:rsidRPr="001C0208">
        <w:rPr>
          <w:rFonts w:cs="Times New Roman"/>
        </w:rPr>
        <w:fldChar w:fldCharType="end"/>
      </w:r>
      <w:r w:rsidR="00A5447A" w:rsidRPr="001C0208">
        <w:rPr>
          <w:rFonts w:cs="Times New Roman"/>
        </w:rPr>
        <w:t>.</w:t>
      </w:r>
      <w:r w:rsidR="009321EA" w:rsidRPr="001C0208">
        <w:rPr>
          <w:rFonts w:cs="Times New Roman"/>
        </w:rPr>
        <w:t xml:space="preserve"> </w:t>
      </w:r>
      <w:r w:rsidR="00A5447A" w:rsidRPr="001C0208">
        <w:rPr>
          <w:rFonts w:cs="Times New Roman"/>
        </w:rPr>
        <w:t>The teacher</w:t>
      </w:r>
      <w:r w:rsidR="00B53D20" w:rsidRPr="001C0208">
        <w:rPr>
          <w:rFonts w:cs="Times New Roman"/>
        </w:rPr>
        <w:t xml:space="preserve"> then </w:t>
      </w:r>
      <w:r w:rsidR="00694CFB" w:rsidRPr="001C0208">
        <w:rPr>
          <w:rFonts w:cs="Times New Roman"/>
        </w:rPr>
        <w:t>repeated thi</w:t>
      </w:r>
      <w:r w:rsidR="005373A4" w:rsidRPr="001C0208">
        <w:rPr>
          <w:rFonts w:cs="Times New Roman"/>
        </w:rPr>
        <w:t xml:space="preserve">s process with </w:t>
      </w:r>
      <w:r w:rsidR="00FD1FB0">
        <w:rPr>
          <w:rFonts w:cs="Times New Roman"/>
        </w:rPr>
        <w:t>a</w:t>
      </w:r>
      <w:r w:rsidR="00FD1FB0" w:rsidRPr="001C0208">
        <w:rPr>
          <w:rFonts w:cs="Times New Roman"/>
        </w:rPr>
        <w:t xml:space="preserve"> </w:t>
      </w:r>
      <w:r w:rsidR="005373A4" w:rsidRPr="001C0208">
        <w:rPr>
          <w:rFonts w:cs="Times New Roman"/>
        </w:rPr>
        <w:t>second story</w:t>
      </w:r>
      <w:r w:rsidR="007448DF">
        <w:rPr>
          <w:rFonts w:cs="Times New Roman"/>
        </w:rPr>
        <w:t>; thus, each CAM involved the reading of two stories</w:t>
      </w:r>
      <w:r w:rsidR="00A5447A" w:rsidRPr="001C0208">
        <w:rPr>
          <w:rFonts w:cs="Times New Roman"/>
        </w:rPr>
        <w:t>.</w:t>
      </w:r>
      <w:r w:rsidR="009321EA" w:rsidRPr="001C0208">
        <w:rPr>
          <w:rFonts w:cs="Times New Roman"/>
        </w:rPr>
        <w:t xml:space="preserve"> </w:t>
      </w:r>
      <w:r w:rsidR="00A5447A" w:rsidRPr="001C0208">
        <w:rPr>
          <w:rFonts w:cs="Times New Roman"/>
        </w:rPr>
        <w:t>The teacher scored the comprehension questions in real time as correct (1 point) or incorrect (0 points)</w:t>
      </w:r>
      <w:r w:rsidR="005373A4" w:rsidRPr="001C0208">
        <w:rPr>
          <w:rFonts w:cs="Times New Roman"/>
        </w:rPr>
        <w:t xml:space="preserve">; </w:t>
      </w:r>
      <w:r w:rsidR="00785130" w:rsidRPr="001C0208">
        <w:rPr>
          <w:rFonts w:cs="Times New Roman"/>
        </w:rPr>
        <w:t>summing</w:t>
      </w:r>
      <w:r w:rsidR="005373A4" w:rsidRPr="001C0208">
        <w:rPr>
          <w:rFonts w:cs="Times New Roman"/>
        </w:rPr>
        <w:t xml:space="preserve"> across the two narrative units </w:t>
      </w:r>
      <w:r w:rsidR="00FC6AD2">
        <w:rPr>
          <w:rFonts w:cs="Times New Roman"/>
        </w:rPr>
        <w:t>(</w:t>
      </w:r>
      <w:r w:rsidR="007448DF">
        <w:rPr>
          <w:rFonts w:cs="Times New Roman"/>
        </w:rPr>
        <w:t xml:space="preserve">four stories total) </w:t>
      </w:r>
      <w:r w:rsidR="005373A4" w:rsidRPr="001C0208">
        <w:rPr>
          <w:rFonts w:cs="Times New Roman"/>
        </w:rPr>
        <w:t>provided the total score used in analyses</w:t>
      </w:r>
      <w:r w:rsidR="009321EA" w:rsidRPr="001C0208">
        <w:rPr>
          <w:rFonts w:cs="Times New Roman"/>
        </w:rPr>
        <w:t xml:space="preserve"> </w:t>
      </w:r>
      <w:r w:rsidR="00205346" w:rsidRPr="001C0208">
        <w:rPr>
          <w:rFonts w:cs="Times New Roman"/>
        </w:rPr>
        <w:t>(</w:t>
      </w:r>
      <w:r w:rsidR="005373A4" w:rsidRPr="001C0208">
        <w:rPr>
          <w:rFonts w:cs="Times New Roman"/>
        </w:rPr>
        <w:t xml:space="preserve">maximum possible = 12; </w:t>
      </w:r>
      <w:r w:rsidR="0098333C" w:rsidRPr="001C0208">
        <w:rPr>
          <w:rFonts w:cs="Times New Roman"/>
          <w:lang w:eastAsia="zh-TW"/>
        </w:rPr>
        <w:t xml:space="preserve">ordinal </w:t>
      </w:r>
      <w:r w:rsidR="00205346" w:rsidRPr="001C0208">
        <w:rPr>
          <w:rFonts w:cs="Times New Roman"/>
          <w:i/>
          <w:iCs/>
        </w:rPr>
        <w:t>α</w:t>
      </w:r>
      <w:r w:rsidR="00205346" w:rsidRPr="001C0208">
        <w:rPr>
          <w:rFonts w:cs="Times New Roman"/>
        </w:rPr>
        <w:t xml:space="preserve"> = </w:t>
      </w:r>
      <w:r w:rsidR="00831F59" w:rsidRPr="001C0208">
        <w:rPr>
          <w:rFonts w:cs="Times New Roman"/>
        </w:rPr>
        <w:t>0.91</w:t>
      </w:r>
      <w:r w:rsidR="00205346" w:rsidRPr="001C0208">
        <w:rPr>
          <w:rFonts w:cs="Times New Roman"/>
        </w:rPr>
        <w:t xml:space="preserve"> for PK; </w:t>
      </w:r>
      <w:r w:rsidR="0098333C" w:rsidRPr="001C0208">
        <w:rPr>
          <w:rFonts w:cs="Times New Roman"/>
          <w:lang w:eastAsia="zh-TW"/>
        </w:rPr>
        <w:t xml:space="preserve">ordinal </w:t>
      </w:r>
      <w:r w:rsidR="00205346" w:rsidRPr="001C0208">
        <w:rPr>
          <w:rFonts w:cs="Times New Roman"/>
          <w:i/>
          <w:iCs/>
        </w:rPr>
        <w:t>α</w:t>
      </w:r>
      <w:r w:rsidR="00205346" w:rsidRPr="001C0208">
        <w:rPr>
          <w:rFonts w:cs="Times New Roman"/>
        </w:rPr>
        <w:t xml:space="preserve"> = </w:t>
      </w:r>
      <w:r w:rsidR="0098333C" w:rsidRPr="001C0208">
        <w:rPr>
          <w:rFonts w:cs="Times New Roman"/>
          <w:lang w:eastAsia="zh-TW"/>
        </w:rPr>
        <w:t>0.86</w:t>
      </w:r>
      <w:r w:rsidR="0098333C" w:rsidRPr="001C0208">
        <w:rPr>
          <w:rFonts w:cs="Times New Roman"/>
        </w:rPr>
        <w:t xml:space="preserve"> </w:t>
      </w:r>
      <w:r w:rsidR="00205346" w:rsidRPr="001C0208">
        <w:rPr>
          <w:rFonts w:cs="Times New Roman"/>
        </w:rPr>
        <w:t>for K)</w:t>
      </w:r>
      <w:r w:rsidR="00A5447A" w:rsidRPr="001C0208">
        <w:rPr>
          <w:rFonts w:cs="Times New Roman"/>
        </w:rPr>
        <w:t>.</w:t>
      </w:r>
      <w:r w:rsidR="009321EA" w:rsidRPr="001C0208">
        <w:rPr>
          <w:rFonts w:cs="Times New Roman"/>
        </w:rPr>
        <w:t xml:space="preserve"> </w:t>
      </w:r>
      <w:r w:rsidR="00A5447A" w:rsidRPr="001C0208">
        <w:rPr>
          <w:rFonts w:cs="Times New Roman"/>
        </w:rPr>
        <w:t xml:space="preserve">Research staff </w:t>
      </w:r>
      <w:r w:rsidR="00FF32FA" w:rsidRPr="001C0208">
        <w:rPr>
          <w:rFonts w:cs="Times New Roman"/>
        </w:rPr>
        <w:t xml:space="preserve">used the Test of Narrative </w:t>
      </w:r>
      <w:r w:rsidR="00AF6FD7" w:rsidRPr="001C0208">
        <w:rPr>
          <w:rFonts w:cs="Times New Roman"/>
        </w:rPr>
        <w:t xml:space="preserve">Retell </w:t>
      </w:r>
      <w:r w:rsidR="00FF32FA" w:rsidRPr="001C0208">
        <w:rPr>
          <w:rFonts w:cs="Times New Roman"/>
        </w:rPr>
        <w:t xml:space="preserve">rubrics to </w:t>
      </w:r>
      <w:r w:rsidR="00A5447A" w:rsidRPr="001C0208">
        <w:rPr>
          <w:rFonts w:cs="Times New Roman"/>
        </w:rPr>
        <w:t>sc</w:t>
      </w:r>
      <w:r w:rsidR="00FF32FA" w:rsidRPr="001C0208">
        <w:rPr>
          <w:rFonts w:cs="Times New Roman"/>
        </w:rPr>
        <w:t xml:space="preserve">ore the </w:t>
      </w:r>
      <w:proofErr w:type="spellStart"/>
      <w:r w:rsidR="00FF32FA" w:rsidRPr="001C0208">
        <w:rPr>
          <w:rFonts w:cs="Times New Roman"/>
        </w:rPr>
        <w:t>audiorecorded</w:t>
      </w:r>
      <w:proofErr w:type="spellEnd"/>
      <w:r w:rsidR="00FF32FA" w:rsidRPr="001C0208">
        <w:rPr>
          <w:rFonts w:cs="Times New Roman"/>
        </w:rPr>
        <w:t xml:space="preserve"> retell for inclusion of key story grammar elements (additional information provided below).</w:t>
      </w:r>
      <w:r w:rsidR="009321EA" w:rsidRPr="001C0208">
        <w:rPr>
          <w:rFonts w:cs="Times New Roman"/>
        </w:rPr>
        <w:t xml:space="preserve"> </w:t>
      </w:r>
      <w:r w:rsidR="00FF32FA" w:rsidRPr="001C0208">
        <w:rPr>
          <w:rFonts w:cs="Times New Roman"/>
        </w:rPr>
        <w:t xml:space="preserve">Summing across </w:t>
      </w:r>
      <w:r w:rsidR="00694CFB" w:rsidRPr="001C0208">
        <w:rPr>
          <w:rFonts w:cs="Times New Roman"/>
        </w:rPr>
        <w:t xml:space="preserve">stories </w:t>
      </w:r>
      <w:r w:rsidR="007448DF">
        <w:rPr>
          <w:rFonts w:cs="Times New Roman"/>
        </w:rPr>
        <w:t xml:space="preserve">(two per unit) </w:t>
      </w:r>
      <w:r w:rsidR="00785130" w:rsidRPr="001C0208">
        <w:rPr>
          <w:rFonts w:cs="Times New Roman"/>
        </w:rPr>
        <w:t>and the</w:t>
      </w:r>
      <w:r w:rsidR="00694CFB" w:rsidRPr="001C0208">
        <w:rPr>
          <w:rFonts w:cs="Times New Roman"/>
        </w:rPr>
        <w:t xml:space="preserve"> two </w:t>
      </w:r>
      <w:r w:rsidR="00785130" w:rsidRPr="001C0208">
        <w:rPr>
          <w:rFonts w:cs="Times New Roman"/>
        </w:rPr>
        <w:t xml:space="preserve">narrative units provided the total story grammar score used in analyses (PK maximum possible = 56, </w:t>
      </w:r>
      <w:r w:rsidR="0098333C" w:rsidRPr="001C0208">
        <w:rPr>
          <w:rFonts w:cs="Times New Roman"/>
          <w:lang w:eastAsia="zh-TW"/>
        </w:rPr>
        <w:t xml:space="preserve">Cronbach’s </w:t>
      </w:r>
      <w:r w:rsidR="00205346" w:rsidRPr="001C0208">
        <w:rPr>
          <w:rFonts w:cs="Times New Roman"/>
          <w:i/>
          <w:iCs/>
        </w:rPr>
        <w:t>α</w:t>
      </w:r>
      <w:r w:rsidR="00205346" w:rsidRPr="001C0208">
        <w:rPr>
          <w:rFonts w:cs="Times New Roman"/>
        </w:rPr>
        <w:t xml:space="preserve"> = </w:t>
      </w:r>
      <w:r w:rsidR="00831F59" w:rsidRPr="001C0208">
        <w:rPr>
          <w:rFonts w:cs="Times New Roman"/>
        </w:rPr>
        <w:t>.78</w:t>
      </w:r>
      <w:r w:rsidR="00785130" w:rsidRPr="001C0208">
        <w:rPr>
          <w:rFonts w:cs="Times New Roman"/>
        </w:rPr>
        <w:t xml:space="preserve">; K maximum possible = 72; </w:t>
      </w:r>
      <w:r w:rsidR="0098333C" w:rsidRPr="001C0208">
        <w:rPr>
          <w:rFonts w:cs="Times New Roman"/>
          <w:lang w:eastAsia="zh-TW"/>
        </w:rPr>
        <w:t xml:space="preserve">Cronbach’s </w:t>
      </w:r>
      <w:r w:rsidR="00205346" w:rsidRPr="001C0208">
        <w:rPr>
          <w:rFonts w:cs="Times New Roman"/>
          <w:i/>
          <w:iCs/>
        </w:rPr>
        <w:t>α</w:t>
      </w:r>
      <w:r w:rsidR="00205346" w:rsidRPr="001C0208">
        <w:rPr>
          <w:rFonts w:cs="Times New Roman"/>
        </w:rPr>
        <w:t xml:space="preserve"> = </w:t>
      </w:r>
      <w:r w:rsidR="0098333C" w:rsidRPr="001C0208">
        <w:rPr>
          <w:rFonts w:cs="Times New Roman"/>
          <w:lang w:eastAsia="zh-TW"/>
        </w:rPr>
        <w:t>.68</w:t>
      </w:r>
      <w:r w:rsidR="00205346" w:rsidRPr="001C0208">
        <w:rPr>
          <w:rFonts w:cs="Times New Roman"/>
        </w:rPr>
        <w:t>)</w:t>
      </w:r>
      <w:r w:rsidR="009502C0" w:rsidRPr="001C0208">
        <w:rPr>
          <w:rFonts w:cs="Times New Roman"/>
        </w:rPr>
        <w:t>.</w:t>
      </w:r>
    </w:p>
    <w:p w14:paraId="44AD7F76" w14:textId="712AA151" w:rsidR="00B6373A" w:rsidRPr="001C0208" w:rsidRDefault="009502C0" w:rsidP="009A57F6">
      <w:pPr>
        <w:pStyle w:val="Header"/>
        <w:widowControl w:val="0"/>
        <w:tabs>
          <w:tab w:val="clear" w:pos="4680"/>
          <w:tab w:val="clear" w:pos="9360"/>
        </w:tabs>
        <w:spacing w:line="480" w:lineRule="auto"/>
        <w:ind w:firstLine="720"/>
        <w:rPr>
          <w:rFonts w:cs="Times New Roman"/>
        </w:rPr>
      </w:pPr>
      <w:r w:rsidRPr="001C0208">
        <w:rPr>
          <w:rFonts w:cs="Times New Roman"/>
        </w:rPr>
        <w:lastRenderedPageBreak/>
        <w:t>Units 2 and 3 focused on expository, rather than narrative, text.</w:t>
      </w:r>
      <w:r w:rsidR="009321EA" w:rsidRPr="001C0208">
        <w:rPr>
          <w:rFonts w:cs="Times New Roman"/>
        </w:rPr>
        <w:t xml:space="preserve"> </w:t>
      </w:r>
      <w:r w:rsidRPr="001C0208">
        <w:rPr>
          <w:rFonts w:cs="Times New Roman"/>
        </w:rPr>
        <w:t>Because no measure comparable to the Test of Narrative Retell exists for expository text, the research team developed e</w:t>
      </w:r>
      <w:r w:rsidR="00C17419" w:rsidRPr="001C0208">
        <w:rPr>
          <w:rFonts w:cs="Times New Roman"/>
        </w:rPr>
        <w:t xml:space="preserve">xpository passages </w:t>
      </w:r>
      <w:r w:rsidRPr="001C0208">
        <w:rPr>
          <w:rFonts w:cs="Times New Roman"/>
        </w:rPr>
        <w:t xml:space="preserve">and corresponding comprehension questions </w:t>
      </w:r>
      <w:r w:rsidR="00C17419" w:rsidRPr="001C0208">
        <w:rPr>
          <w:rFonts w:cs="Times New Roman"/>
        </w:rPr>
        <w:t>for</w:t>
      </w:r>
      <w:r w:rsidRPr="001C0208">
        <w:rPr>
          <w:rFonts w:cs="Times New Roman"/>
        </w:rPr>
        <w:t xml:space="preserve"> use in the Units 2 and 3</w:t>
      </w:r>
      <w:r w:rsidR="00C17419" w:rsidRPr="001C0208">
        <w:rPr>
          <w:rFonts w:cs="Times New Roman"/>
        </w:rPr>
        <w:t xml:space="preserve"> </w:t>
      </w:r>
      <w:r w:rsidR="00C17419" w:rsidRPr="001C0208">
        <w:rPr>
          <w:rFonts w:cs="Times New Roman"/>
          <w:i/>
          <w:iCs/>
        </w:rPr>
        <w:t>Understanding Expository Text</w:t>
      </w:r>
      <w:r w:rsidRPr="001C0208">
        <w:rPr>
          <w:rFonts w:cs="Times New Roman"/>
        </w:rPr>
        <w:t xml:space="preserve"> probes.</w:t>
      </w:r>
      <w:r w:rsidR="009321EA" w:rsidRPr="001C0208">
        <w:rPr>
          <w:rFonts w:cs="Times New Roman"/>
        </w:rPr>
        <w:t xml:space="preserve"> </w:t>
      </w:r>
      <w:r w:rsidRPr="001C0208">
        <w:rPr>
          <w:rFonts w:cs="Times New Roman"/>
        </w:rPr>
        <w:t xml:space="preserve">The passages aligned with the content of the units, in terms of both topic (i.e., animals or earth materials) and text structure (e.g., compare-contrast, </w:t>
      </w:r>
      <w:r w:rsidR="00D40138" w:rsidRPr="001C0208">
        <w:rPr>
          <w:rFonts w:cs="Times New Roman"/>
        </w:rPr>
        <w:t>cycles</w:t>
      </w:r>
      <w:r w:rsidRPr="001C0208">
        <w:rPr>
          <w:rFonts w:cs="Times New Roman"/>
        </w:rPr>
        <w:t>).</w:t>
      </w:r>
      <w:r w:rsidR="009321EA" w:rsidRPr="001C0208">
        <w:rPr>
          <w:rFonts w:cs="Times New Roman"/>
        </w:rPr>
        <w:t xml:space="preserve"> </w:t>
      </w:r>
      <w:r w:rsidRPr="001C0208">
        <w:rPr>
          <w:rFonts w:cs="Times New Roman"/>
        </w:rPr>
        <w:t xml:space="preserve">Administration and scoring paralleled that for the Understanding </w:t>
      </w:r>
      <w:r w:rsidR="00442677" w:rsidRPr="001C0208">
        <w:rPr>
          <w:rFonts w:cs="Times New Roman"/>
        </w:rPr>
        <w:t>Narrative Text probes.</w:t>
      </w:r>
      <w:r w:rsidR="009321EA" w:rsidRPr="001C0208">
        <w:rPr>
          <w:rFonts w:cs="Times New Roman"/>
        </w:rPr>
        <w:t xml:space="preserve"> </w:t>
      </w:r>
      <w:r w:rsidRPr="001C0208">
        <w:rPr>
          <w:rFonts w:cs="Times New Roman"/>
        </w:rPr>
        <w:t xml:space="preserve">The teacher read aloud one </w:t>
      </w:r>
      <w:r w:rsidR="00442677" w:rsidRPr="001C0208">
        <w:rPr>
          <w:rFonts w:cs="Times New Roman"/>
        </w:rPr>
        <w:t>passage,</w:t>
      </w:r>
      <w:r w:rsidRPr="001C0208">
        <w:rPr>
          <w:rFonts w:cs="Times New Roman"/>
        </w:rPr>
        <w:t xml:space="preserve"> asked </w:t>
      </w:r>
      <w:r w:rsidR="00524D2C" w:rsidRPr="001C0208">
        <w:rPr>
          <w:rFonts w:cs="Times New Roman"/>
        </w:rPr>
        <w:t>two</w:t>
      </w:r>
      <w:r w:rsidRPr="001C0208">
        <w:rPr>
          <w:rFonts w:cs="Times New Roman"/>
        </w:rPr>
        <w:t xml:space="preserve"> </w:t>
      </w:r>
      <w:r w:rsidR="00524D2C" w:rsidRPr="001C0208">
        <w:rPr>
          <w:rFonts w:cs="Times New Roman"/>
        </w:rPr>
        <w:t xml:space="preserve">multiple choice </w:t>
      </w:r>
      <w:r w:rsidRPr="001C0208">
        <w:rPr>
          <w:rFonts w:cs="Times New Roman"/>
        </w:rPr>
        <w:t>comprehension questions</w:t>
      </w:r>
      <w:r w:rsidR="00442677" w:rsidRPr="001C0208">
        <w:rPr>
          <w:rFonts w:cs="Times New Roman"/>
        </w:rPr>
        <w:t xml:space="preserve"> that</w:t>
      </w:r>
      <w:r w:rsidRPr="001C0208">
        <w:rPr>
          <w:rFonts w:cs="Times New Roman"/>
        </w:rPr>
        <w:t xml:space="preserve"> required the child to </w:t>
      </w:r>
      <w:r w:rsidR="00524D2C" w:rsidRPr="001C0208">
        <w:rPr>
          <w:rFonts w:cs="Times New Roman"/>
        </w:rPr>
        <w:t>identify the main idea or supporting details</w:t>
      </w:r>
      <w:r w:rsidR="00442677" w:rsidRPr="001C0208">
        <w:rPr>
          <w:rFonts w:cs="Times New Roman"/>
        </w:rPr>
        <w:t>, and then repeated this process with the second passage</w:t>
      </w:r>
      <w:r w:rsidRPr="001C0208">
        <w:rPr>
          <w:rFonts w:cs="Times New Roman"/>
        </w:rPr>
        <w:t>.</w:t>
      </w:r>
      <w:r w:rsidR="009321EA" w:rsidRPr="001C0208">
        <w:rPr>
          <w:rFonts w:cs="Times New Roman"/>
        </w:rPr>
        <w:t xml:space="preserve"> </w:t>
      </w:r>
      <w:r w:rsidRPr="001C0208">
        <w:rPr>
          <w:rFonts w:cs="Times New Roman"/>
        </w:rPr>
        <w:t>The teacher scored the comprehension questions in real time as correct (1 point) or incorrect (0 points)</w:t>
      </w:r>
      <w:r w:rsidR="00442677" w:rsidRPr="001C0208">
        <w:rPr>
          <w:rFonts w:cs="Times New Roman"/>
        </w:rPr>
        <w:t>.</w:t>
      </w:r>
      <w:r w:rsidR="009321EA" w:rsidRPr="001C0208">
        <w:rPr>
          <w:rFonts w:cs="Times New Roman"/>
        </w:rPr>
        <w:t xml:space="preserve"> </w:t>
      </w:r>
      <w:r w:rsidR="00442677" w:rsidRPr="001C0208">
        <w:rPr>
          <w:rFonts w:cs="Times New Roman"/>
        </w:rPr>
        <w:t xml:space="preserve">Summing across stories and units provided the total score used in analyses (maximum possible = 8; </w:t>
      </w:r>
      <w:r w:rsidR="0098333C" w:rsidRPr="001C0208">
        <w:rPr>
          <w:rFonts w:cs="Times New Roman"/>
          <w:lang w:eastAsia="zh-TW"/>
        </w:rPr>
        <w:t xml:space="preserve">ordinal </w:t>
      </w:r>
      <w:r w:rsidR="00205346" w:rsidRPr="001C0208">
        <w:rPr>
          <w:rFonts w:cs="Times New Roman"/>
          <w:i/>
          <w:iCs/>
        </w:rPr>
        <w:t>α</w:t>
      </w:r>
      <w:r w:rsidR="00205346" w:rsidRPr="001C0208">
        <w:rPr>
          <w:rFonts w:cs="Times New Roman"/>
        </w:rPr>
        <w:t xml:space="preserve"> = </w:t>
      </w:r>
      <w:r w:rsidR="00831F59" w:rsidRPr="001C0208">
        <w:rPr>
          <w:rFonts w:cs="Times New Roman"/>
        </w:rPr>
        <w:t>.52</w:t>
      </w:r>
      <w:r w:rsidR="00205346" w:rsidRPr="001C0208">
        <w:rPr>
          <w:rFonts w:cs="Times New Roman"/>
        </w:rPr>
        <w:t xml:space="preserve"> for PK; </w:t>
      </w:r>
      <w:r w:rsidR="0098333C" w:rsidRPr="001C0208">
        <w:rPr>
          <w:rFonts w:cs="Times New Roman"/>
          <w:lang w:eastAsia="zh-TW"/>
        </w:rPr>
        <w:t xml:space="preserve">ordinal </w:t>
      </w:r>
      <w:r w:rsidR="00205346" w:rsidRPr="001C0208">
        <w:rPr>
          <w:rFonts w:cs="Times New Roman"/>
          <w:i/>
          <w:iCs/>
        </w:rPr>
        <w:t>α</w:t>
      </w:r>
      <w:r w:rsidR="00205346" w:rsidRPr="001C0208">
        <w:rPr>
          <w:rFonts w:cs="Times New Roman"/>
        </w:rPr>
        <w:t xml:space="preserve"> = </w:t>
      </w:r>
      <w:r w:rsidR="0098333C" w:rsidRPr="001C0208">
        <w:rPr>
          <w:rFonts w:cs="Times New Roman"/>
          <w:lang w:eastAsia="zh-TW"/>
        </w:rPr>
        <w:t>.60</w:t>
      </w:r>
      <w:r w:rsidR="0098333C" w:rsidRPr="001C0208">
        <w:rPr>
          <w:rFonts w:cs="Times New Roman"/>
        </w:rPr>
        <w:t xml:space="preserve"> </w:t>
      </w:r>
      <w:r w:rsidR="00205346" w:rsidRPr="001C0208">
        <w:rPr>
          <w:rFonts w:cs="Times New Roman"/>
        </w:rPr>
        <w:t>for K)</w:t>
      </w:r>
      <w:r w:rsidR="0000643D">
        <w:rPr>
          <w:rFonts w:cs="Times New Roman"/>
        </w:rPr>
        <w:t xml:space="preserve">. Although </w:t>
      </w:r>
      <w:r w:rsidR="00FD1FB0">
        <w:rPr>
          <w:rFonts w:cs="Times New Roman"/>
        </w:rPr>
        <w:t>the</w:t>
      </w:r>
      <w:r w:rsidR="0000643D">
        <w:rPr>
          <w:rFonts w:cs="Times New Roman"/>
        </w:rPr>
        <w:t xml:space="preserve"> reliabilities </w:t>
      </w:r>
      <w:r w:rsidR="00FD1FB0">
        <w:rPr>
          <w:rFonts w:cs="Times New Roman"/>
        </w:rPr>
        <w:t xml:space="preserve">for this probe </w:t>
      </w:r>
      <w:r w:rsidR="0000643D">
        <w:rPr>
          <w:rFonts w:cs="Times New Roman"/>
        </w:rPr>
        <w:t>are lower than for other measures</w:t>
      </w:r>
      <w:r w:rsidR="005C5F7C">
        <w:rPr>
          <w:rFonts w:cs="Times New Roman"/>
        </w:rPr>
        <w:t xml:space="preserve">, potentially due to the limited number of items, these exceed the minimum standard set by the </w:t>
      </w:r>
      <w:r w:rsidR="000814F7">
        <w:rPr>
          <w:rFonts w:cs="Times New Roman"/>
        </w:rPr>
        <w:t>WWC</w:t>
      </w:r>
      <w:r w:rsidR="005C5F7C">
        <w:rPr>
          <w:rFonts w:cs="Times New Roman"/>
        </w:rPr>
        <w:t xml:space="preserve"> </w:t>
      </w:r>
      <w:r w:rsidR="005C5F7C">
        <w:rPr>
          <w:rFonts w:cs="Times New Roman"/>
        </w:rPr>
        <w:fldChar w:fldCharType="begin"/>
      </w:r>
      <w:r w:rsidR="005C5F7C">
        <w:rPr>
          <w:rFonts w:cs="Times New Roman"/>
        </w:rPr>
        <w:instrText xml:space="preserve"> ADDIN EN.CITE &lt;EndNote&gt;&lt;Cite ExcludeYear="1"&gt;&lt;Author&gt;Institute of Education Sciences&lt;/Author&gt;&lt;Year&gt;2020, January&lt;/Year&gt;&lt;RecNum&gt;5443&lt;/RecNum&gt;&lt;Suffix&gt; 2020`, p. 83&lt;/Suffix&gt;&lt;DisplayText&gt;(Institute of Education Sciences, 2020, p. 83)&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sidR="005C5F7C">
        <w:rPr>
          <w:rFonts w:cs="Times New Roman"/>
        </w:rPr>
        <w:fldChar w:fldCharType="separate"/>
      </w:r>
      <w:r w:rsidR="005C5F7C">
        <w:rPr>
          <w:rFonts w:cs="Times New Roman"/>
          <w:noProof/>
        </w:rPr>
        <w:t>(Institute of Education Sciences, 2020, p. 83)</w:t>
      </w:r>
      <w:r w:rsidR="005C5F7C">
        <w:rPr>
          <w:rFonts w:cs="Times New Roman"/>
        </w:rPr>
        <w:fldChar w:fldCharType="end"/>
      </w:r>
      <w:r w:rsidRPr="001C0208">
        <w:rPr>
          <w:rFonts w:cs="Times New Roman"/>
        </w:rPr>
        <w:t>.</w:t>
      </w:r>
    </w:p>
    <w:p w14:paraId="225E9056" w14:textId="77777777" w:rsidR="009A490F" w:rsidRPr="001C0208" w:rsidRDefault="006707BA" w:rsidP="009A57F6">
      <w:pPr>
        <w:pStyle w:val="Header"/>
        <w:widowControl w:val="0"/>
        <w:tabs>
          <w:tab w:val="clear" w:pos="4680"/>
          <w:tab w:val="clear" w:pos="9360"/>
        </w:tabs>
        <w:spacing w:line="480" w:lineRule="auto"/>
        <w:rPr>
          <w:rFonts w:cs="Times New Roman"/>
          <w:b/>
          <w:i/>
          <w:szCs w:val="24"/>
        </w:rPr>
      </w:pPr>
      <w:r w:rsidRPr="001C0208">
        <w:rPr>
          <w:rFonts w:cs="Times New Roman"/>
          <w:b/>
          <w:i/>
          <w:szCs w:val="24"/>
        </w:rPr>
        <w:t xml:space="preserve">Language </w:t>
      </w:r>
      <w:r w:rsidR="009A490F" w:rsidRPr="001C0208">
        <w:rPr>
          <w:rFonts w:cs="Times New Roman"/>
          <w:b/>
          <w:i/>
          <w:szCs w:val="24"/>
        </w:rPr>
        <w:t>C</w:t>
      </w:r>
      <w:r w:rsidRPr="001C0208">
        <w:rPr>
          <w:rFonts w:cs="Times New Roman"/>
          <w:b/>
          <w:i/>
          <w:szCs w:val="24"/>
        </w:rPr>
        <w:t>omprehension</w:t>
      </w:r>
      <w:r w:rsidR="00643B4B" w:rsidRPr="001C0208">
        <w:rPr>
          <w:rFonts w:cs="Times New Roman"/>
          <w:b/>
          <w:i/>
          <w:szCs w:val="24"/>
        </w:rPr>
        <w:t xml:space="preserve"> </w:t>
      </w:r>
      <w:r w:rsidR="009A490F" w:rsidRPr="001C0208">
        <w:rPr>
          <w:rFonts w:cs="Times New Roman"/>
          <w:b/>
          <w:i/>
          <w:szCs w:val="24"/>
        </w:rPr>
        <w:t>O</w:t>
      </w:r>
      <w:r w:rsidR="00643B4B" w:rsidRPr="001C0208">
        <w:rPr>
          <w:rFonts w:cs="Times New Roman"/>
          <w:b/>
          <w:i/>
          <w:szCs w:val="24"/>
        </w:rPr>
        <w:t>utcomes</w:t>
      </w:r>
    </w:p>
    <w:p w14:paraId="4EFF98F9" w14:textId="12DAF6E3" w:rsidR="00570420" w:rsidRPr="001C0208" w:rsidRDefault="001A124A" w:rsidP="009A57F6">
      <w:pPr>
        <w:pStyle w:val="Header"/>
        <w:widowControl w:val="0"/>
        <w:tabs>
          <w:tab w:val="clear" w:pos="4680"/>
          <w:tab w:val="clear" w:pos="9360"/>
        </w:tabs>
        <w:spacing w:line="480" w:lineRule="auto"/>
        <w:ind w:firstLine="720"/>
        <w:rPr>
          <w:rFonts w:cs="Times New Roman"/>
        </w:rPr>
      </w:pPr>
      <w:r w:rsidRPr="001C0208">
        <w:rPr>
          <w:rFonts w:cs="Times New Roman"/>
        </w:rPr>
        <w:t>At the beginning (pretest) and end (outcome) of the academic year, r</w:t>
      </w:r>
      <w:r w:rsidR="005C0D5D" w:rsidRPr="001C0208">
        <w:rPr>
          <w:rFonts w:cs="Times New Roman"/>
        </w:rPr>
        <w:t xml:space="preserve">esearch staff </w:t>
      </w:r>
      <w:r w:rsidR="00B53D20" w:rsidRPr="001C0208">
        <w:rPr>
          <w:rFonts w:cs="Times New Roman"/>
        </w:rPr>
        <w:t xml:space="preserve">administered two </w:t>
      </w:r>
      <w:r w:rsidRPr="001C0208">
        <w:rPr>
          <w:rFonts w:cs="Times New Roman"/>
        </w:rPr>
        <w:t xml:space="preserve">standardized </w:t>
      </w:r>
      <w:r w:rsidR="00B53D20" w:rsidRPr="001C0208">
        <w:rPr>
          <w:rFonts w:cs="Times New Roman"/>
        </w:rPr>
        <w:t xml:space="preserve">language comprehension </w:t>
      </w:r>
      <w:r w:rsidR="00054AF1" w:rsidRPr="001C0208">
        <w:rPr>
          <w:rFonts w:cs="Times New Roman"/>
        </w:rPr>
        <w:t>assessments</w:t>
      </w:r>
      <w:r w:rsidR="00570420" w:rsidRPr="001C0208">
        <w:rPr>
          <w:rFonts w:cs="Times New Roman"/>
        </w:rPr>
        <w:t xml:space="preserve">, the Test of Narrative Retell </w:t>
      </w:r>
      <w:r w:rsidRPr="001C0208">
        <w:rPr>
          <w:rFonts w:cs="Times New Roman"/>
        </w:rPr>
        <w:fldChar w:fldCharType="begin"/>
      </w:r>
      <w:r w:rsidRPr="001C0208">
        <w:rPr>
          <w:rFonts w:cs="Times New Roman"/>
        </w:rPr>
        <w:instrText xml:space="preserve"> ADDIN EN.CITE &lt;EndNote&gt;&lt;Cite&gt;&lt;Author&gt;Petersen&lt;/Author&gt;&lt;Year&gt;2012&lt;/Year&gt;&lt;RecNum&gt;4703&lt;/RecNum&gt;&lt;Prefix&gt;TNR`; &lt;/Prefix&gt;&lt;DisplayText&gt;(TNR; Petersen &amp;amp; Spencer, 2012)&lt;/DisplayText&gt;&lt;record&gt;&lt;rec-number&gt;4703&lt;/rec-number&gt;&lt;foreign-keys&gt;&lt;key app="EN" db-id="99d9evse6ffp07eesfqptv2lparspxf0d952" timestamp="1549404634"&gt;4703&lt;/key&gt;&lt;/foreign-keys&gt;&lt;ref-type name="Journal Article"&gt;17&lt;/ref-type&gt;&lt;contributors&gt;&lt;authors&gt;&lt;author&gt;Petersen, Douglas B.&lt;/author&gt;&lt;author&gt;Spencer, Trina D.&lt;/author&gt;&lt;/authors&gt;&lt;/contributors&gt;&lt;titles&gt;&lt;title&gt;The Narrative Langauge Measures: Tools for Language Screening, Progress Monitoring, and Intervention Planning&lt;/title&gt;&lt;secondary-title&gt;Perspectives on Language Learning and Education&lt;/secondary-title&gt;&lt;/titles&gt;&lt;periodical&gt;&lt;full-title&gt;Perspectives on Language Learning and Education&lt;/full-title&gt;&lt;/periodical&gt;&lt;pages&gt;119-129&lt;/pages&gt;&lt;volume&gt;19&lt;/volume&gt;&lt;dates&gt;&lt;year&gt;2012&lt;/year&gt;&lt;/dates&gt;&lt;urls&gt;&lt;/urls&gt;&lt;electronic-resource-num&gt;10.1044/lle19.4.119&lt;/electronic-resource-num&gt;&lt;/record&gt;&lt;/Cite&gt;&lt;/EndNote&gt;</w:instrText>
      </w:r>
      <w:r w:rsidRPr="001C0208">
        <w:rPr>
          <w:rFonts w:cs="Times New Roman"/>
        </w:rPr>
        <w:fldChar w:fldCharType="separate"/>
      </w:r>
      <w:r w:rsidR="0042609F" w:rsidRPr="001C0208">
        <w:rPr>
          <w:rFonts w:cs="Times New Roman"/>
          <w:noProof/>
        </w:rPr>
        <w:t>(TNR; Petersen &amp; Spencer, 2012)</w:t>
      </w:r>
      <w:r w:rsidRPr="001C0208">
        <w:rPr>
          <w:rFonts w:cs="Times New Roman"/>
        </w:rPr>
        <w:fldChar w:fldCharType="end"/>
      </w:r>
      <w:r w:rsidR="00570420" w:rsidRPr="001C0208">
        <w:rPr>
          <w:rFonts w:cs="Times New Roman"/>
        </w:rPr>
        <w:t xml:space="preserve"> and the Test of Narrative Language </w:t>
      </w:r>
      <w:r w:rsidR="000E2BAB" w:rsidRPr="001C0208">
        <w:rPr>
          <w:rFonts w:cs="Times New Roman"/>
        </w:rPr>
        <w:fldChar w:fldCharType="begin"/>
      </w:r>
      <w:r w:rsidR="000E2BAB" w:rsidRPr="001C0208">
        <w:rPr>
          <w:rFonts w:cs="Times New Roman"/>
        </w:rPr>
        <w:instrText xml:space="preserve"> ADDIN EN.CITE &lt;EndNote&gt;&lt;Cite&gt;&lt;Author&gt;Gillam&lt;/Author&gt;&lt;Year&gt;2004&lt;/Year&gt;&lt;RecNum&gt;4702&lt;/RecNum&gt;&lt;Prefix&gt;TNL`; &lt;/Prefix&gt;&lt;DisplayText&gt;(TNL; Gillam &amp;amp; Pearson, 2004)&lt;/DisplayText&gt;&lt;record&gt;&lt;rec-number&gt;4702&lt;/rec-number&gt;&lt;foreign-keys&gt;&lt;key app="EN" db-id="99d9evse6ffp07eesfqptv2lparspxf0d952" timestamp="1549404432"&gt;4702&lt;/key&gt;&lt;/foreign-keys&gt;&lt;ref-type name="Book"&gt;6&lt;/ref-type&gt;&lt;contributors&gt;&lt;authors&gt;&lt;author&gt;Gillam, R. B.&lt;/author&gt;&lt;author&gt;Pearson, N.&lt;/author&gt;&lt;/authors&gt;&lt;/contributors&gt;&lt;titles&gt;&lt;title&gt;Test of Narrative Langauge&lt;/title&gt;&lt;/titles&gt;&lt;dates&gt;&lt;year&gt;2004&lt;/year&gt;&lt;/dates&gt;&lt;pub-location&gt;Austin, TX&lt;/pub-location&gt;&lt;publisher&gt;Pro-Ed&lt;/publisher&gt;&lt;urls&gt;&lt;/urls&gt;&lt;/record&gt;&lt;/Cite&gt;&lt;/EndNote&gt;</w:instrText>
      </w:r>
      <w:r w:rsidR="000E2BAB" w:rsidRPr="001C0208">
        <w:rPr>
          <w:rFonts w:cs="Times New Roman"/>
        </w:rPr>
        <w:fldChar w:fldCharType="separate"/>
      </w:r>
      <w:r w:rsidR="000E2BAB" w:rsidRPr="001C0208">
        <w:rPr>
          <w:rFonts w:cs="Times New Roman"/>
          <w:noProof/>
        </w:rPr>
        <w:t>(TNL; Gillam &amp; Pearson, 2004)</w:t>
      </w:r>
      <w:r w:rsidR="000E2BAB" w:rsidRPr="001C0208">
        <w:rPr>
          <w:rFonts w:cs="Times New Roman"/>
        </w:rPr>
        <w:fldChar w:fldCharType="end"/>
      </w:r>
      <w:r w:rsidR="00431BD6">
        <w:rPr>
          <w:rFonts w:cs="Times New Roman"/>
        </w:rPr>
        <w:t xml:space="preserve">. These were </w:t>
      </w:r>
      <w:r w:rsidR="000E2BAB">
        <w:rPr>
          <w:rFonts w:cs="Times New Roman"/>
        </w:rPr>
        <w:t xml:space="preserve">our primary language </w:t>
      </w:r>
      <w:r w:rsidR="00150951">
        <w:rPr>
          <w:rFonts w:cs="Times New Roman"/>
        </w:rPr>
        <w:t xml:space="preserve">comprehension </w:t>
      </w:r>
      <w:r w:rsidR="000E2BAB">
        <w:rPr>
          <w:rFonts w:cs="Times New Roman"/>
        </w:rPr>
        <w:t>outcome measures</w:t>
      </w:r>
      <w:r w:rsidR="00994CBB">
        <w:rPr>
          <w:rFonts w:cs="Times New Roman"/>
        </w:rPr>
        <w:t xml:space="preserve"> </w:t>
      </w:r>
      <w:r w:rsidR="00994CBB">
        <w:rPr>
          <w:rFonts w:cs="Times New Roman"/>
        </w:rPr>
        <w:fldChar w:fldCharType="begin"/>
      </w:r>
      <w:r w:rsidR="00994CBB">
        <w:rPr>
          <w:rFonts w:cs="Times New Roman"/>
        </w:rPr>
        <w:instrText xml:space="preserve"> ADDIN EN.CITE &lt;EndNote&gt;&lt;Cite&gt;&lt;Author&gt;Clarke&lt;/Author&gt;&lt;Year&gt;2010&lt;/Year&gt;&lt;RecNum&gt;5208&lt;/RecNum&gt;&lt;Prefix&gt;see &lt;/Prefix&gt;&lt;DisplayText&gt;(see Clarke et al., 2010)&lt;/DisplayText&gt;&lt;record&gt;&lt;rec-number&gt;5208&lt;/rec-number&gt;&lt;foreign-keys&gt;&lt;key app="EN" db-id="99d9evse6ffp07eesfqptv2lparspxf0d952" timestamp="1613080248"&gt;5208&lt;/key&gt;&lt;/foreign-keys&gt;&lt;ref-type name="Journal Article"&gt;17&lt;/ref-type&gt;&lt;contributors&gt;&lt;authors&gt;&lt;author&gt;Clarke, Paula J.&lt;/author&gt;&lt;author&gt;Snowling, Margaret J.&lt;/author&gt;&lt;author&gt;Truelove, Emma&lt;/author&gt;&lt;author&gt;Hulme, Charles&lt;/author&gt;&lt;/authors&gt;&lt;/contributors&gt;&lt;titles&gt;&lt;title&gt;Ameliorating Children’s Reading-Comprehension Difficulties:A Randomized Controlled Trial&lt;/title&gt;&lt;secondary-title&gt;Psychological Science&lt;/secondary-title&gt;&lt;/titles&gt;&lt;periodical&gt;&lt;full-title&gt;Psychological Science&lt;/full-title&gt;&lt;/periodical&gt;&lt;pages&gt;1106-1116&lt;/pages&gt;&lt;volume&gt;21&lt;/volume&gt;&lt;number&gt;8&lt;/number&gt;&lt;keywords&gt;&lt;keyword&gt;reading,reading-comprehension difficulties,randomized controlled trial,children’s reading difficulties&lt;/keyword&gt;&lt;/keywords&gt;&lt;dates&gt;&lt;year&gt;2010&lt;/year&gt;&lt;/dates&gt;&lt;accession-num&gt;20585051&lt;/accession-num&gt;&lt;urls&gt;&lt;related-urls&gt;&lt;url&gt;https://journals.sagepub.com/doi/abs/10.1177/0956797610375449&lt;/url&gt;&lt;/related-urls&gt;&lt;/urls&gt;&lt;electronic-resource-num&gt;10.1177/0956797610375449&lt;/electronic-resource-num&gt;&lt;/record&gt;&lt;/Cite&gt;&lt;/EndNote&gt;</w:instrText>
      </w:r>
      <w:r w:rsidR="00994CBB">
        <w:rPr>
          <w:rFonts w:cs="Times New Roman"/>
        </w:rPr>
        <w:fldChar w:fldCharType="separate"/>
      </w:r>
      <w:r w:rsidR="00994CBB">
        <w:rPr>
          <w:rFonts w:cs="Times New Roman"/>
          <w:noProof/>
        </w:rPr>
        <w:t>(see Clarke et al., 2010)</w:t>
      </w:r>
      <w:r w:rsidR="00994CBB">
        <w:rPr>
          <w:rFonts w:cs="Times New Roman"/>
        </w:rPr>
        <w:fldChar w:fldCharType="end"/>
      </w:r>
      <w:r w:rsidR="000E2BAB">
        <w:rPr>
          <w:rFonts w:cs="Times New Roman"/>
        </w:rPr>
        <w:t>. R</w:t>
      </w:r>
      <w:r w:rsidRPr="001C0208">
        <w:rPr>
          <w:rFonts w:cs="Times New Roman"/>
        </w:rPr>
        <w:t xml:space="preserve">esearch staff also assessed children’s comprehension of vocabulary targeted in Let’s </w:t>
      </w:r>
      <w:proofErr w:type="gramStart"/>
      <w:r w:rsidRPr="001C0208">
        <w:rPr>
          <w:rFonts w:cs="Times New Roman"/>
        </w:rPr>
        <w:t>Know!</w:t>
      </w:r>
      <w:r w:rsidR="00431BD6">
        <w:rPr>
          <w:rFonts w:cs="Times New Roman"/>
        </w:rPr>
        <w:t>,</w:t>
      </w:r>
      <w:proofErr w:type="gramEnd"/>
      <w:r w:rsidR="00431BD6">
        <w:rPr>
          <w:rFonts w:cs="Times New Roman"/>
        </w:rPr>
        <w:t xml:space="preserve"> </w:t>
      </w:r>
      <w:r w:rsidR="00994CBB">
        <w:rPr>
          <w:rFonts w:cs="Times New Roman"/>
        </w:rPr>
        <w:t>as a</w:t>
      </w:r>
      <w:r w:rsidR="00431BD6">
        <w:rPr>
          <w:rFonts w:cs="Times New Roman"/>
        </w:rPr>
        <w:t xml:space="preserve"> secondary </w:t>
      </w:r>
      <w:r w:rsidR="00150951">
        <w:rPr>
          <w:rFonts w:cs="Times New Roman"/>
        </w:rPr>
        <w:t xml:space="preserve">language comprehension </w:t>
      </w:r>
      <w:r w:rsidR="00431BD6">
        <w:rPr>
          <w:rFonts w:cs="Times New Roman"/>
        </w:rPr>
        <w:t>outcome</w:t>
      </w:r>
      <w:r w:rsidR="00897CB7" w:rsidRPr="001C0208">
        <w:rPr>
          <w:rFonts w:cs="Times New Roman"/>
        </w:rPr>
        <w:t>.</w:t>
      </w:r>
      <w:r w:rsidR="009321EA" w:rsidRPr="001C0208">
        <w:rPr>
          <w:rFonts w:cs="Times New Roman"/>
        </w:rPr>
        <w:t xml:space="preserve"> </w:t>
      </w:r>
      <w:r w:rsidR="00246CAE">
        <w:rPr>
          <w:rFonts w:cs="Times New Roman"/>
        </w:rPr>
        <w:t xml:space="preserve">This </w:t>
      </w:r>
      <w:r w:rsidR="00994CBB">
        <w:rPr>
          <w:rFonts w:cs="Times New Roman"/>
        </w:rPr>
        <w:t xml:space="preserve">vocabulary </w:t>
      </w:r>
      <w:r w:rsidR="00246CAE">
        <w:rPr>
          <w:rFonts w:cs="Times New Roman"/>
        </w:rPr>
        <w:t>assessment differe</w:t>
      </w:r>
      <w:r w:rsidR="00CE17AB">
        <w:rPr>
          <w:rFonts w:cs="Times New Roman"/>
        </w:rPr>
        <w:t>d</w:t>
      </w:r>
      <w:r w:rsidR="00246CAE">
        <w:rPr>
          <w:rFonts w:cs="Times New Roman"/>
        </w:rPr>
        <w:t xml:space="preserve"> from the immediate</w:t>
      </w:r>
      <w:r w:rsidR="004C4B3C">
        <w:rPr>
          <w:rFonts w:cs="Times New Roman"/>
        </w:rPr>
        <w:t>,</w:t>
      </w:r>
      <w:r w:rsidR="00015CC0">
        <w:rPr>
          <w:rFonts w:cs="Times New Roman"/>
        </w:rPr>
        <w:t xml:space="preserve"> unit-specific </w:t>
      </w:r>
      <w:r w:rsidR="00994CBB">
        <w:rPr>
          <w:rFonts w:cs="Times New Roman"/>
        </w:rPr>
        <w:t>CAM</w:t>
      </w:r>
      <w:r w:rsidR="00015CC0">
        <w:rPr>
          <w:rFonts w:cs="Times New Roman"/>
        </w:rPr>
        <w:t xml:space="preserve"> vocabulary </w:t>
      </w:r>
      <w:r w:rsidR="00994CBB">
        <w:rPr>
          <w:rFonts w:cs="Times New Roman"/>
        </w:rPr>
        <w:t xml:space="preserve">probe </w:t>
      </w:r>
      <w:r w:rsidR="00CE17AB">
        <w:rPr>
          <w:rFonts w:cs="Times New Roman"/>
        </w:rPr>
        <w:t xml:space="preserve">not only in </w:t>
      </w:r>
      <w:r w:rsidR="00AE08F3">
        <w:rPr>
          <w:rFonts w:cs="Times New Roman"/>
        </w:rPr>
        <w:t xml:space="preserve">proximity to </w:t>
      </w:r>
      <w:r w:rsidR="00483456">
        <w:rPr>
          <w:rFonts w:cs="Times New Roman"/>
        </w:rPr>
        <w:t>the time of instructional delivery</w:t>
      </w:r>
      <w:r w:rsidR="00CE17AB">
        <w:rPr>
          <w:rFonts w:cs="Times New Roman"/>
        </w:rPr>
        <w:t xml:space="preserve"> but </w:t>
      </w:r>
      <w:r w:rsidR="00483456">
        <w:rPr>
          <w:rFonts w:cs="Times New Roman"/>
        </w:rPr>
        <w:t xml:space="preserve">also </w:t>
      </w:r>
      <w:r w:rsidR="00CE17AB">
        <w:rPr>
          <w:rFonts w:cs="Times New Roman"/>
        </w:rPr>
        <w:t xml:space="preserve">in </w:t>
      </w:r>
      <w:proofErr w:type="gramStart"/>
      <w:r w:rsidR="00CE17AB">
        <w:rPr>
          <w:rFonts w:cs="Times New Roman"/>
        </w:rPr>
        <w:t>content, and</w:t>
      </w:r>
      <w:proofErr w:type="gramEnd"/>
      <w:r w:rsidR="00CE17AB">
        <w:rPr>
          <w:rFonts w:cs="Times New Roman"/>
        </w:rPr>
        <w:t xml:space="preserve"> was constructed to</w:t>
      </w:r>
      <w:r w:rsidR="00015CC0">
        <w:rPr>
          <w:rFonts w:cs="Times New Roman"/>
        </w:rPr>
        <w:t xml:space="preserve"> reflect learning across </w:t>
      </w:r>
      <w:r w:rsidR="00696A88">
        <w:rPr>
          <w:rFonts w:cs="Times New Roman"/>
        </w:rPr>
        <w:t xml:space="preserve">the entire </w:t>
      </w:r>
      <w:r w:rsidR="00696A88">
        <w:rPr>
          <w:rFonts w:cs="Times New Roman"/>
        </w:rPr>
        <w:lastRenderedPageBreak/>
        <w:t xml:space="preserve">curriculum. </w:t>
      </w:r>
      <w:r w:rsidR="00B53D20" w:rsidRPr="001C0208">
        <w:rPr>
          <w:rFonts w:cs="Times New Roman"/>
        </w:rPr>
        <w:t xml:space="preserve">These </w:t>
      </w:r>
      <w:r w:rsidR="00994CBB">
        <w:rPr>
          <w:rFonts w:cs="Times New Roman"/>
        </w:rPr>
        <w:t xml:space="preserve">pretest and outcome </w:t>
      </w:r>
      <w:r w:rsidR="00B53D20" w:rsidRPr="001C0208">
        <w:rPr>
          <w:rFonts w:cs="Times New Roman"/>
        </w:rPr>
        <w:t>a</w:t>
      </w:r>
      <w:r w:rsidR="00897CB7" w:rsidRPr="001C0208">
        <w:rPr>
          <w:rFonts w:cs="Times New Roman"/>
        </w:rPr>
        <w:t>ssessments were administered individually in quiet locations at children’s PK centers or schools</w:t>
      </w:r>
      <w:r w:rsidR="25B04FE5" w:rsidRPr="001C0208">
        <w:rPr>
          <w:rFonts w:cs="Times New Roman"/>
        </w:rPr>
        <w:t>.</w:t>
      </w:r>
      <w:r w:rsidR="008C4F3D" w:rsidRPr="001C0208">
        <w:rPr>
          <w:rFonts w:cs="Times New Roman"/>
        </w:rPr>
        <w:t xml:space="preserve"> </w:t>
      </w:r>
      <w:r w:rsidR="25D85BAC" w:rsidRPr="001C0208">
        <w:rPr>
          <w:rFonts w:cs="Times New Roman"/>
        </w:rPr>
        <w:t xml:space="preserve">The </w:t>
      </w:r>
      <w:r w:rsidR="098DC642" w:rsidRPr="001C0208">
        <w:rPr>
          <w:rFonts w:cs="Times New Roman"/>
        </w:rPr>
        <w:t>r</w:t>
      </w:r>
      <w:r w:rsidR="008C4F3D" w:rsidRPr="001C0208">
        <w:rPr>
          <w:rFonts w:cs="Times New Roman"/>
        </w:rPr>
        <w:t>esearch staff administering assessments in the field completed a standardized</w:t>
      </w:r>
      <w:r w:rsidR="00790CC5" w:rsidRPr="001C0208">
        <w:rPr>
          <w:rFonts w:cs="Times New Roman"/>
        </w:rPr>
        <w:t xml:space="preserve"> training that included reviewing administration protocols, viewing narrated </w:t>
      </w:r>
      <w:proofErr w:type="spellStart"/>
      <w:r w:rsidR="00790CC5" w:rsidRPr="001C0208">
        <w:rPr>
          <w:rFonts w:cs="Times New Roman"/>
        </w:rPr>
        <w:t>Powerpoint</w:t>
      </w:r>
      <w:proofErr w:type="spellEnd"/>
      <w:r w:rsidR="00790CC5" w:rsidRPr="001C0208">
        <w:rPr>
          <w:rFonts w:cs="Times New Roman"/>
        </w:rPr>
        <w:t xml:space="preserve"> presentations with embedded videos of correct administration, achieving at least 80% correct on administration quizzes, and successfully completing two administrations while being observed by senior staff</w:t>
      </w:r>
      <w:r w:rsidR="00897CB7" w:rsidRPr="001C0208">
        <w:rPr>
          <w:rFonts w:cs="Times New Roman"/>
        </w:rPr>
        <w:t>.</w:t>
      </w:r>
      <w:r w:rsidR="009321EA" w:rsidRPr="001C0208">
        <w:rPr>
          <w:rFonts w:cs="Times New Roman"/>
        </w:rPr>
        <w:t xml:space="preserve"> </w:t>
      </w:r>
      <w:r w:rsidRPr="001C0208">
        <w:rPr>
          <w:rFonts w:cs="Times New Roman"/>
        </w:rPr>
        <w:t xml:space="preserve">Scoring of the TNR and TNL </w:t>
      </w:r>
      <w:r w:rsidR="008C4F3D" w:rsidRPr="001C0208">
        <w:rPr>
          <w:rFonts w:cs="Times New Roman"/>
        </w:rPr>
        <w:t xml:space="preserve">required research staff to code children’s </w:t>
      </w:r>
      <w:proofErr w:type="spellStart"/>
      <w:r w:rsidR="008C4F3D" w:rsidRPr="001C0208">
        <w:rPr>
          <w:rFonts w:cs="Times New Roman"/>
        </w:rPr>
        <w:t>audiorecorded</w:t>
      </w:r>
      <w:proofErr w:type="spellEnd"/>
      <w:r w:rsidR="008C4F3D" w:rsidRPr="001C0208">
        <w:rPr>
          <w:rFonts w:cs="Times New Roman"/>
        </w:rPr>
        <w:t xml:space="preserve"> responses following procedures outlined in the assessment manuals.</w:t>
      </w:r>
      <w:r w:rsidR="009321EA" w:rsidRPr="001C0208">
        <w:rPr>
          <w:rFonts w:cs="Times New Roman"/>
        </w:rPr>
        <w:t xml:space="preserve"> </w:t>
      </w:r>
      <w:r w:rsidR="00790CC5" w:rsidRPr="001C0208">
        <w:rPr>
          <w:rFonts w:cs="Times New Roman"/>
        </w:rPr>
        <w:t>R</w:t>
      </w:r>
      <w:r w:rsidR="008C4F3D" w:rsidRPr="001C0208">
        <w:rPr>
          <w:rFonts w:cs="Times New Roman"/>
        </w:rPr>
        <w:t xml:space="preserve">esearch staff </w:t>
      </w:r>
      <w:r w:rsidR="00790CC5" w:rsidRPr="001C0208">
        <w:rPr>
          <w:rFonts w:cs="Times New Roman"/>
        </w:rPr>
        <w:t>scoring the assessments also completed standardized training</w:t>
      </w:r>
      <w:r w:rsidR="00B61FF5" w:rsidRPr="001C0208">
        <w:rPr>
          <w:rFonts w:cs="Times New Roman"/>
        </w:rPr>
        <w:t xml:space="preserve"> that included reviewing scoring guidelines, practicing scoring, and achieving at least 90% agreement with a set of master-coded responses</w:t>
      </w:r>
      <w:r w:rsidR="00B076EF" w:rsidRPr="001C0208">
        <w:rPr>
          <w:rFonts w:cs="Times New Roman"/>
        </w:rPr>
        <w:t>.</w:t>
      </w:r>
      <w:r w:rsidR="00860CAF" w:rsidRPr="001C0208">
        <w:rPr>
          <w:rFonts w:cs="Times New Roman"/>
        </w:rPr>
        <w:t xml:space="preserve"> </w:t>
      </w:r>
      <w:r w:rsidR="00911245" w:rsidRPr="001C0208">
        <w:rPr>
          <w:rFonts w:cs="Times New Roman"/>
        </w:rPr>
        <w:t xml:space="preserve">For the </w:t>
      </w:r>
      <w:r w:rsidR="00027B54" w:rsidRPr="001C0208">
        <w:rPr>
          <w:rFonts w:cs="Times New Roman"/>
        </w:rPr>
        <w:t>TNR</w:t>
      </w:r>
      <w:r w:rsidR="00911245" w:rsidRPr="001C0208">
        <w:rPr>
          <w:rFonts w:cs="Times New Roman"/>
        </w:rPr>
        <w:t xml:space="preserve">, 10% of </w:t>
      </w:r>
      <w:proofErr w:type="spellStart"/>
      <w:r w:rsidR="00911245" w:rsidRPr="001C0208">
        <w:rPr>
          <w:rFonts w:cs="Times New Roman"/>
        </w:rPr>
        <w:t>audiorecordings</w:t>
      </w:r>
      <w:proofErr w:type="spellEnd"/>
      <w:r w:rsidR="00911245" w:rsidRPr="001C0208">
        <w:rPr>
          <w:rFonts w:cs="Times New Roman"/>
        </w:rPr>
        <w:t xml:space="preserve"> were randomly selected for double coding; intraclass correlations (ICCs) exceeded .89.</w:t>
      </w:r>
      <w:r w:rsidR="009321EA" w:rsidRPr="001C0208">
        <w:rPr>
          <w:rFonts w:cs="Times New Roman"/>
        </w:rPr>
        <w:t xml:space="preserve"> </w:t>
      </w:r>
      <w:r w:rsidR="00911245" w:rsidRPr="001C0208">
        <w:rPr>
          <w:rFonts w:cs="Times New Roman"/>
        </w:rPr>
        <w:t xml:space="preserve">For the </w:t>
      </w:r>
      <w:r w:rsidR="00027B54" w:rsidRPr="001C0208">
        <w:rPr>
          <w:rFonts w:cs="Times New Roman"/>
        </w:rPr>
        <w:t>TNL</w:t>
      </w:r>
      <w:r w:rsidR="00911245" w:rsidRPr="001C0208">
        <w:rPr>
          <w:rFonts w:cs="Times New Roman"/>
        </w:rPr>
        <w:t>, prior studies involving the same research staff showed ICCs greater than .95 over three consecutive years of coding</w:t>
      </w:r>
      <w:r w:rsidR="0042609F" w:rsidRPr="001C0208">
        <w:rPr>
          <w:rFonts w:cs="Times New Roman"/>
        </w:rPr>
        <w:t xml:space="preserve"> </w:t>
      </w:r>
      <w:r w:rsidRPr="001C0208">
        <w:rPr>
          <w:rFonts w:cs="Times New Roman"/>
        </w:rPr>
        <w:fldChar w:fldCharType="begin"/>
      </w:r>
      <w:r w:rsidR="004C4B3C">
        <w:rPr>
          <w:rFonts w:cs="Times New Roman"/>
        </w:rPr>
        <w:instrText xml:space="preserve"> ADDIN EN.CITE &lt;EndNote&gt;&lt;Cite ExcludeAuth="1"&gt;&lt;Author&gt;Language and Reading Research Consortium&lt;/Author&gt;&lt;Year&gt;2016&lt;/Year&gt;&lt;RecNum&gt;3988&lt;/RecNum&gt;&lt;Prefix&gt;LARRC`, Farquharson et al.`, &lt;/Prefix&gt;&lt;DisplayText&gt;(LARRC, Farquharson et al., 2016)&lt;/DisplayText&gt;&lt;record&gt;&lt;rec-number&gt;3988&lt;/rec-number&gt;&lt;foreign-keys&gt;&lt;key app="EN" db-id="99d9evse6ffp07eesfqptv2lparspxf0d952" timestamp="1459435291"&gt;3988&lt;/key&gt;&lt;/foreign-keys&gt;&lt;ref-type name="Journal Article"&gt;17&lt;/ref-type&gt;&lt;contributors&gt;&lt;authors&gt;&lt;author&gt;Language and Reading Research Consortium,&lt;/author&gt;&lt;author&gt;Farquharson, Kelly&lt;/author&gt;&lt;author&gt;Murphy, Kimberly A.&lt;/author&gt;&lt;/authors&gt;&lt;/contributors&gt;&lt;titles&gt;&lt;title&gt;Ten Steps to Conducting a Large, Multi-Site, Longitudinal Investigation of Language and Reading in Young Children&lt;/title&gt;&lt;secondary-title&gt;Frontiers in Developmental Psychology&lt;/secondary-title&gt;&lt;/titles&gt;&lt;periodical&gt;&lt;full-title&gt;Frontiers in Developmental Psychology&lt;/full-title&gt;&lt;/periodical&gt;&lt;pages&gt;1-16&lt;/pages&gt;&lt;volume&gt;7&lt;/volume&gt;&lt;number&gt;419&lt;/number&gt;&lt;dates&gt;&lt;year&gt;2016&lt;/year&gt;&lt;/dates&gt;&lt;urls&gt;&lt;/urls&gt;&lt;electronic-resource-num&gt;10.3389/fpsyg.2016.00419&lt;/electronic-resource-num&gt;&lt;/record&gt;&lt;/Cite&gt;&lt;/EndNote&gt;</w:instrText>
      </w:r>
      <w:r w:rsidRPr="001C0208">
        <w:rPr>
          <w:rFonts w:cs="Times New Roman"/>
        </w:rPr>
        <w:fldChar w:fldCharType="separate"/>
      </w:r>
      <w:r w:rsidR="004C4B3C">
        <w:rPr>
          <w:rFonts w:cs="Times New Roman"/>
          <w:noProof/>
        </w:rPr>
        <w:t>(LARRC, Farquharson et al., 2016)</w:t>
      </w:r>
      <w:r w:rsidRPr="001C0208">
        <w:rPr>
          <w:rFonts w:cs="Times New Roman"/>
        </w:rPr>
        <w:fldChar w:fldCharType="end"/>
      </w:r>
      <w:r w:rsidR="00911245" w:rsidRPr="001C0208">
        <w:rPr>
          <w:rFonts w:cs="Times New Roman"/>
        </w:rPr>
        <w:t>; given such high reliability, we did not complete additional double coding in the current study.</w:t>
      </w:r>
    </w:p>
    <w:p w14:paraId="3E9C70C2" w14:textId="645F1136" w:rsidR="00897CB7" w:rsidRPr="001C0208" w:rsidRDefault="00AA446A" w:rsidP="009A57F6">
      <w:pPr>
        <w:pStyle w:val="Header"/>
        <w:widowControl w:val="0"/>
        <w:tabs>
          <w:tab w:val="clear" w:pos="4680"/>
          <w:tab w:val="clear" w:pos="9360"/>
        </w:tabs>
        <w:spacing w:line="480" w:lineRule="auto"/>
        <w:ind w:firstLine="720"/>
        <w:rPr>
          <w:rFonts w:cs="Times New Roman"/>
        </w:rPr>
      </w:pPr>
      <w:r w:rsidRPr="001C0208">
        <w:rPr>
          <w:rFonts w:cs="Times New Roman"/>
        </w:rPr>
        <w:t xml:space="preserve">The </w:t>
      </w:r>
      <w:r w:rsidR="00027B54" w:rsidRPr="001C0208">
        <w:rPr>
          <w:rFonts w:cs="Times New Roman"/>
        </w:rPr>
        <w:t>TNR</w:t>
      </w:r>
      <w:r w:rsidRPr="001C0208">
        <w:rPr>
          <w:rFonts w:cs="Times New Roman"/>
        </w:rPr>
        <w:t xml:space="preserve"> </w:t>
      </w:r>
      <w:r w:rsidR="00570420" w:rsidRPr="001C0208">
        <w:rPr>
          <w:rFonts w:cs="Times New Roman"/>
        </w:rPr>
        <w:t>measures</w:t>
      </w:r>
      <w:r w:rsidRPr="001C0208">
        <w:rPr>
          <w:rFonts w:cs="Times New Roman"/>
        </w:rPr>
        <w:t xml:space="preserve"> children’s comprehension of orally presented stories</w:t>
      </w:r>
      <w:r w:rsidR="00694CFB" w:rsidRPr="001C0208">
        <w:rPr>
          <w:rFonts w:cs="Times New Roman"/>
        </w:rPr>
        <w:t xml:space="preserve"> via the quality of their retellings. Prior research supports the utility and validity of retellings as a measure of young children’s </w:t>
      </w:r>
      <w:r w:rsidR="00C17B7D" w:rsidRPr="001C0208">
        <w:rPr>
          <w:rFonts w:cs="Times New Roman"/>
        </w:rPr>
        <w:t xml:space="preserve">comprehension </w:t>
      </w:r>
      <w:r w:rsidR="00C17B7D" w:rsidRPr="001C0208">
        <w:rPr>
          <w:rFonts w:cs="Times New Roman"/>
        </w:rPr>
        <w:fldChar w:fldCharType="begin">
          <w:fldData xml:space="preserve">PEVuZE5vdGU+PENpdGU+PEF1dGhvcj5HcmlmZmluPC9BdXRob3I+PFllYXI+MjAwNDwvWWVhcj48
UmVjTnVtPjM2Mzk8L1JlY051bT48UHJlZml4PmUuZy5gLCA8L1ByZWZpeD48RGlzcGxheVRleHQ+
KGUuZy4sIEdyaWZmaW4gZXQgYWwuLCAyMDA0OyBMeW5jaCBldCBhbC4sIDIwMDg7IFPDqW7DqWNo
YWwgJmFtcDsgTGV2ZXIsIDIwMTQpPC9EaXNwbGF5VGV4dD48cmVjb3JkPjxyZWMtbnVtYmVyPjM2
Mzk8L3JlYy1udW1iZXI+PGZvcmVpZ24ta2V5cz48a2V5IGFwcD0iRU4iIGRiLWlkPSI5OWQ5ZXZz
ZTZmZnAwN2Vlc2ZxcHR2MmxwYXJzcHhmMGQ5NTIiIHRpbWVzdGFtcD0iMTQyNzQ4MjA1MCI+MzYz
OTwva2V5PjwvZm9yZWlnbi1rZXlzPjxyZWYtdHlwZSBuYW1lPSJKb3VybmFsIEFydGljbGUiPjE3
PC9yZWYtdHlwZT48Y29udHJpYnV0b3JzPjxhdXRob3JzPjxhdXRob3I+R3JpZmZpbiwgVGVycmkg
TS48L2F1dGhvcj48YXV0aG9yPkhlbXBoaWxsLCBMb3dyeTwvYXV0aG9yPjxhdXRob3I+Q2FtcCwg
TGluZGE8L2F1dGhvcj48YXV0aG9yPldvbGYsIERlbm5pcyBQYWxtZXI8L2F1dGhvcj48L2F1dGhv
cnM+PC9jb250cmlidXRvcnM+PHRpdGxlcz48dGl0bGU+T3JhbCBEaXNjb3Vyc2UgaW4gdGhlIFBy
ZXNjaG9vbCBZZWFycyBhbmQgTGF0ZXIgTGl0ZXJhY3kgU2tpbGxzPC90aXRsZT48c2Vjb25kYXJ5
LXRpdGxlPkZpcnN0IExhbmd1YWdlPC9zZWNvbmRhcnktdGl0bGU+PC90aXRsZXM+PHBlcmlvZGlj
YWw+PGZ1bGwtdGl0bGU+Rmlyc3QgTGFuZ3VhZ2U8L2Z1bGwtdGl0bGU+PC9wZXJpb2RpY2FsPjxw
YWdlcz4xMjMtMTQ3PC9wYWdlcz48dm9sdW1lPjI0PC92b2x1bWU+PG51bWJlcj4yPC9udW1iZXI+
PGRhdGVzPjx5ZWFyPjIwMDQ8L3llYXI+PHB1Yi1kYXRlcz48ZGF0ZT5KdW5lIDEsIDIwMDQ8L2Rh
dGU+PC9wdWItZGF0ZXM+PC9kYXRlcz48dXJscz48cmVsYXRlZC11cmxzPjx1cmw+aHR0cDovL2Zs
YS5zYWdlcHViLmNvbS9jb250ZW50LzI0LzIvMTIzLmFic3RyYWN0PC91cmw+PC9yZWxhdGVkLXVy
bHM+PC91cmxzPjxlbGVjdHJvbmljLXJlc291cmNlLW51bT4xMC4xMTc3LzAxNDI3MjM3MDQwNDIz
Njk8L2VsZWN0cm9uaWMtcmVzb3VyY2UtbnVtPjwvcmVjb3JkPjwvQ2l0ZT48Q2l0ZT48QXV0aG9y
PlPDqW7DqWNoYWw8L0F1dGhvcj48WWVhcj4yMDE0PC9ZZWFyPjxSZWNOdW0+MzgwNTwvUmVjTnVt
PjxyZWNvcmQ+PHJlYy1udW1iZXI+MzgwNTwvcmVjLW51bWJlcj48Zm9yZWlnbi1rZXlzPjxrZXkg
YXBwPSJFTiIgZGItaWQ9Ijk5ZDlldnNlNmZmcDA3ZWVzZnFwdHYybHBhcnNweGYwZDk1MiIgdGlt
ZXN0YW1wPSIxNDQxMDM1NzgxIj4zODA1PC9rZXk+PC9mb3JlaWduLWtleXM+PHJlZi10eXBlIG5h
bWU9IkJvb2sgU2VjdGlvbiI+NTwvcmVmLXR5cGU+PGNvbnRyaWJ1dG9ycz48YXV0aG9ycz48YXV0
aG9yPlPDqW7DqWNoYWwsIE1vbmlxdWU8L2F1dGhvcj48YXV0aG9yPkxldmVyLCBSb3NlbWFyeTwv
YXV0aG9yPjwvYXV0aG9ycz48c2Vjb25kYXJ5LWF1dGhvcnM+PGF1dGhvcj5RdWlubiwgUy48L2F1
dGhvcj48YXV0aG9yPlJvYnNvbiwgUy48L2F1dGhvcj48L3NlY29uZGFyeS1hdXRob3JzPjwvY29u
dHJpYnV0b3JzPjx0aXRsZXM+PHRpdGxlPllvdW5nIGNoaWxkcmVu4oCZcyBuYXJyYXRpdmUgYWJp
bGl0aWVzOiBMaW5rcyB0byBzeW50YXggY29tcHJlaGVuc2lvbiBhbmQgcmVhZGluZzwvdGl0bGU+
PHNlY29uZGFyeS10aXRsZT5JbnRlcm5hdGlvbmFsIEhhbmRib29rIG9mIFlvdW5nIENoaWxkcmVu
4oCZcyBUaGlua2luZyBhbmQgVW5kZXJzdGFuZGluZzwvc2Vjb25kYXJ5LXRpdGxlPjwvdGl0bGVz
PjxwYWdlcz45Ni0xMDg8L3BhZ2VzPjxrZXl3b3Jkcz48a2V5d29yZD5uYXJyYXRpdmUgZGV2ZWxv
cG1lbnQ8L2tleXdvcmQ+PC9rZXl3b3Jkcz48ZGF0ZXM+PHllYXI+MjAxNDwveWVhcj48L2RhdGVz
PjxwdWItbG9jYXRpb24+T3hmb3JkPC9wdWItbG9jYXRpb24+PHB1Ymxpc2hlcj5Sb3V0bGVkZ2U8
L3B1Ymxpc2hlcj48dXJscz48L3VybHM+PC9yZWNvcmQ+PC9DaXRlPjxDaXRlPjxBdXRob3I+THlu
Y2g8L0F1dGhvcj48WWVhcj4yMDA4PC9ZZWFyPjxSZWNOdW0+MzU2MzwvUmVjTnVtPjxyZWNvcmQ+
PHJlYy1udW1iZXI+MzU2MzwvcmVjLW51bWJlcj48Zm9yZWlnbi1rZXlzPjxrZXkgYXBwPSJFTiIg
ZGItaWQ9Ijk5ZDlldnNlNmZmcDA3ZWVzZnFwdHYybHBhcnNweGYwZDk1MiIgdGltZXN0YW1wPSIx
NDAyMDAwNzM3Ij4zNTYzPC9rZXk+PC9mb3JlaWduLWtleXM+PHJlZi10eXBlIG5hbWU9IkpvdXJu
YWwgQXJ0aWNsZSI+MTc8L3JlZi10eXBlPjxjb250cmlidXRvcnM+PGF1dGhvcnM+PGF1dGhvcj5M
eW5jaCwgSnVsaWUgUy48L2F1dGhvcj48YXV0aG9yPnZhbiBkZW4gQnJvZWssIFBhdWw8L2F1dGhv
cj48YXV0aG9yPktyZW1lciwgS2F0aGxlZW4gRS48L2F1dGhvcj48YXV0aG9yPktlbmRlb3UsIFBh
bmF5aW90YTwvYXV0aG9yPjxhdXRob3I+V2hpdGUsIE1hcnkgSmFuZTwvYXV0aG9yPjxhdXRob3I+
TG9yY2gsIEVsaXphYmV0aCBQLjwvYXV0aG9yPjwvYXV0aG9ycz48L2NvbnRyaWJ1dG9ycz48dGl0
bGVzPjx0aXRsZT5UaGUgRGV2ZWxvcG1lbnQgb2YgTmFycmF0aXZlIENvbXByZWhlbnNpb24gYW5k
IEl0cyBSZWxhdGlvbiB0byBPdGhlciBFYXJseSBSZWFkaW5nIFNraWxsczwvdGl0bGU+PHNlY29u
ZGFyeS10aXRsZT5SZWFkaW5nIFBzeWNob2xvZ3k8L3NlY29uZGFyeS10aXRsZT48L3RpdGxlcz48
cGVyaW9kaWNhbD48ZnVsbC10aXRsZT5SZWFkaW5nIFBzeWNob2xvZ3k8L2Z1bGwtdGl0bGU+PC9w
ZXJpb2RpY2FsPjxwYWdlcz4zMjctMzY1PC9wYWdlcz48dm9sdW1lPjI5PC92b2x1bWU+PG51bWJl
cj40PC9udW1iZXI+PGRhdGVzPjx5ZWFyPjIwMDg8L3llYXI+PHB1Yi1kYXRlcz48ZGF0ZT4yMDA4
LzA4LzAxPC9kYXRlPjwvcHViLWRhdGVzPjwvZGF0ZXM+PHB1Ymxpc2hlcj5Sb3V0bGVkZ2U8L3B1
Ymxpc2hlcj48aXNibj4wMjcwLTI3MTE8L2lzYm4+PHVybHM+PHJlbGF0ZWQtdXJscz48dXJsPmh0
dHA6Ly9keC5kb2kub3JnLzEwLjEwODAvMDI3MDI3MTA4MDIxNjU0MTY8L3VybD48L3JlbGF0ZWQt
dXJscz48L3VybHM+PGVsZWN0cm9uaWMtcmVzb3VyY2UtbnVtPjEwLjEwODAvMDI3MDI3MTA4MDIx
NjU0MTY8L2VsZWN0cm9uaWMtcmVzb3VyY2UtbnVtPjxhY2Nlc3MtZGF0ZT4yMDE0LzA2LzA1PC9h
Y2Nlc3MtZGF0ZT48L3JlY29yZD48L0NpdGU+PC9FbmROb3RlPgB=
</w:fldData>
        </w:fldChar>
      </w:r>
      <w:r w:rsidR="009A57F6" w:rsidRPr="001C0208">
        <w:rPr>
          <w:rFonts w:cs="Times New Roman"/>
        </w:rPr>
        <w:instrText xml:space="preserve"> ADDIN EN.CITE </w:instrText>
      </w:r>
      <w:r w:rsidR="009A57F6" w:rsidRPr="001C0208">
        <w:rPr>
          <w:rFonts w:cs="Times New Roman"/>
        </w:rPr>
        <w:fldChar w:fldCharType="begin">
          <w:fldData xml:space="preserve">PEVuZE5vdGU+PENpdGU+PEF1dGhvcj5HcmlmZmluPC9BdXRob3I+PFllYXI+MjAwNDwvWWVhcj48
UmVjTnVtPjM2Mzk8L1JlY051bT48UHJlZml4PmUuZy5gLCA8L1ByZWZpeD48RGlzcGxheVRleHQ+
KGUuZy4sIEdyaWZmaW4gZXQgYWwuLCAyMDA0OyBMeW5jaCBldCBhbC4sIDIwMDg7IFPDqW7DqWNo
YWwgJmFtcDsgTGV2ZXIsIDIwMTQpPC9EaXNwbGF5VGV4dD48cmVjb3JkPjxyZWMtbnVtYmVyPjM2
Mzk8L3JlYy1udW1iZXI+PGZvcmVpZ24ta2V5cz48a2V5IGFwcD0iRU4iIGRiLWlkPSI5OWQ5ZXZz
ZTZmZnAwN2Vlc2ZxcHR2MmxwYXJzcHhmMGQ5NTIiIHRpbWVzdGFtcD0iMTQyNzQ4MjA1MCI+MzYz
OTwva2V5PjwvZm9yZWlnbi1rZXlzPjxyZWYtdHlwZSBuYW1lPSJKb3VybmFsIEFydGljbGUiPjE3
PC9yZWYtdHlwZT48Y29udHJpYnV0b3JzPjxhdXRob3JzPjxhdXRob3I+R3JpZmZpbiwgVGVycmkg
TS48L2F1dGhvcj48YXV0aG9yPkhlbXBoaWxsLCBMb3dyeTwvYXV0aG9yPjxhdXRob3I+Q2FtcCwg
TGluZGE8L2F1dGhvcj48YXV0aG9yPldvbGYsIERlbm5pcyBQYWxtZXI8L2F1dGhvcj48L2F1dGhv
cnM+PC9jb250cmlidXRvcnM+PHRpdGxlcz48dGl0bGU+T3JhbCBEaXNjb3Vyc2UgaW4gdGhlIFBy
ZXNjaG9vbCBZZWFycyBhbmQgTGF0ZXIgTGl0ZXJhY3kgU2tpbGxzPC90aXRsZT48c2Vjb25kYXJ5
LXRpdGxlPkZpcnN0IExhbmd1YWdlPC9zZWNvbmRhcnktdGl0bGU+PC90aXRsZXM+PHBlcmlvZGlj
YWw+PGZ1bGwtdGl0bGU+Rmlyc3QgTGFuZ3VhZ2U8L2Z1bGwtdGl0bGU+PC9wZXJpb2RpY2FsPjxw
YWdlcz4xMjMtMTQ3PC9wYWdlcz48dm9sdW1lPjI0PC92b2x1bWU+PG51bWJlcj4yPC9udW1iZXI+
PGRhdGVzPjx5ZWFyPjIwMDQ8L3llYXI+PHB1Yi1kYXRlcz48ZGF0ZT5KdW5lIDEsIDIwMDQ8L2Rh
dGU+PC9wdWItZGF0ZXM+PC9kYXRlcz48dXJscz48cmVsYXRlZC11cmxzPjx1cmw+aHR0cDovL2Zs
YS5zYWdlcHViLmNvbS9jb250ZW50LzI0LzIvMTIzLmFic3RyYWN0PC91cmw+PC9yZWxhdGVkLXVy
bHM+PC91cmxzPjxlbGVjdHJvbmljLXJlc291cmNlLW51bT4xMC4xMTc3LzAxNDI3MjM3MDQwNDIz
Njk8L2VsZWN0cm9uaWMtcmVzb3VyY2UtbnVtPjwvcmVjb3JkPjwvQ2l0ZT48Q2l0ZT48QXV0aG9y
PlPDqW7DqWNoYWw8L0F1dGhvcj48WWVhcj4yMDE0PC9ZZWFyPjxSZWNOdW0+MzgwNTwvUmVjTnVt
PjxyZWNvcmQ+PHJlYy1udW1iZXI+MzgwNTwvcmVjLW51bWJlcj48Zm9yZWlnbi1rZXlzPjxrZXkg
YXBwPSJFTiIgZGItaWQ9Ijk5ZDlldnNlNmZmcDA3ZWVzZnFwdHYybHBhcnNweGYwZDk1MiIgdGlt
ZXN0YW1wPSIxNDQxMDM1NzgxIj4zODA1PC9rZXk+PC9mb3JlaWduLWtleXM+PHJlZi10eXBlIG5h
bWU9IkJvb2sgU2VjdGlvbiI+NTwvcmVmLXR5cGU+PGNvbnRyaWJ1dG9ycz48YXV0aG9ycz48YXV0
aG9yPlPDqW7DqWNoYWwsIE1vbmlxdWU8L2F1dGhvcj48YXV0aG9yPkxldmVyLCBSb3NlbWFyeTwv
YXV0aG9yPjwvYXV0aG9ycz48c2Vjb25kYXJ5LWF1dGhvcnM+PGF1dGhvcj5RdWlubiwgUy48L2F1
dGhvcj48YXV0aG9yPlJvYnNvbiwgUy48L2F1dGhvcj48L3NlY29uZGFyeS1hdXRob3JzPjwvY29u
dHJpYnV0b3JzPjx0aXRsZXM+PHRpdGxlPllvdW5nIGNoaWxkcmVu4oCZcyBuYXJyYXRpdmUgYWJp
bGl0aWVzOiBMaW5rcyB0byBzeW50YXggY29tcHJlaGVuc2lvbiBhbmQgcmVhZGluZzwvdGl0bGU+
PHNlY29uZGFyeS10aXRsZT5JbnRlcm5hdGlvbmFsIEhhbmRib29rIG9mIFlvdW5nIENoaWxkcmVu
4oCZcyBUaGlua2luZyBhbmQgVW5kZXJzdGFuZGluZzwvc2Vjb25kYXJ5LXRpdGxlPjwvdGl0bGVz
PjxwYWdlcz45Ni0xMDg8L3BhZ2VzPjxrZXl3b3Jkcz48a2V5d29yZD5uYXJyYXRpdmUgZGV2ZWxv
cG1lbnQ8L2tleXdvcmQ+PC9rZXl3b3Jkcz48ZGF0ZXM+PHllYXI+MjAxNDwveWVhcj48L2RhdGVz
PjxwdWItbG9jYXRpb24+T3hmb3JkPC9wdWItbG9jYXRpb24+PHB1Ymxpc2hlcj5Sb3V0bGVkZ2U8
L3B1Ymxpc2hlcj48dXJscz48L3VybHM+PC9yZWNvcmQ+PC9DaXRlPjxDaXRlPjxBdXRob3I+THlu
Y2g8L0F1dGhvcj48WWVhcj4yMDA4PC9ZZWFyPjxSZWNOdW0+MzU2MzwvUmVjTnVtPjxyZWNvcmQ+
PHJlYy1udW1iZXI+MzU2MzwvcmVjLW51bWJlcj48Zm9yZWlnbi1rZXlzPjxrZXkgYXBwPSJFTiIg
ZGItaWQ9Ijk5ZDlldnNlNmZmcDA3ZWVzZnFwdHYybHBhcnNweGYwZDk1MiIgdGltZXN0YW1wPSIx
NDAyMDAwNzM3Ij4zNTYzPC9rZXk+PC9mb3JlaWduLWtleXM+PHJlZi10eXBlIG5hbWU9IkpvdXJu
YWwgQXJ0aWNsZSI+MTc8L3JlZi10eXBlPjxjb250cmlidXRvcnM+PGF1dGhvcnM+PGF1dGhvcj5M
eW5jaCwgSnVsaWUgUy48L2F1dGhvcj48YXV0aG9yPnZhbiBkZW4gQnJvZWssIFBhdWw8L2F1dGhv
cj48YXV0aG9yPktyZW1lciwgS2F0aGxlZW4gRS48L2F1dGhvcj48YXV0aG9yPktlbmRlb3UsIFBh
bmF5aW90YTwvYXV0aG9yPjxhdXRob3I+V2hpdGUsIE1hcnkgSmFuZTwvYXV0aG9yPjxhdXRob3I+
TG9yY2gsIEVsaXphYmV0aCBQLjwvYXV0aG9yPjwvYXV0aG9ycz48L2NvbnRyaWJ1dG9ycz48dGl0
bGVzPjx0aXRsZT5UaGUgRGV2ZWxvcG1lbnQgb2YgTmFycmF0aXZlIENvbXByZWhlbnNpb24gYW5k
IEl0cyBSZWxhdGlvbiB0byBPdGhlciBFYXJseSBSZWFkaW5nIFNraWxsczwvdGl0bGU+PHNlY29u
ZGFyeS10aXRsZT5SZWFkaW5nIFBzeWNob2xvZ3k8L3NlY29uZGFyeS10aXRsZT48L3RpdGxlcz48
cGVyaW9kaWNhbD48ZnVsbC10aXRsZT5SZWFkaW5nIFBzeWNob2xvZ3k8L2Z1bGwtdGl0bGU+PC9w
ZXJpb2RpY2FsPjxwYWdlcz4zMjctMzY1PC9wYWdlcz48dm9sdW1lPjI5PC92b2x1bWU+PG51bWJl
cj40PC9udW1iZXI+PGRhdGVzPjx5ZWFyPjIwMDg8L3llYXI+PHB1Yi1kYXRlcz48ZGF0ZT4yMDA4
LzA4LzAxPC9kYXRlPjwvcHViLWRhdGVzPjwvZGF0ZXM+PHB1Ymxpc2hlcj5Sb3V0bGVkZ2U8L3B1
Ymxpc2hlcj48aXNibj4wMjcwLTI3MTE8L2lzYm4+PHVybHM+PHJlbGF0ZWQtdXJscz48dXJsPmh0
dHA6Ly9keC5kb2kub3JnLzEwLjEwODAvMDI3MDI3MTA4MDIxNjU0MTY8L3VybD48L3JlbGF0ZWQt
dXJscz48L3VybHM+PGVsZWN0cm9uaWMtcmVzb3VyY2UtbnVtPjEwLjEwODAvMDI3MDI3MTA4MDIx
NjU0MTY8L2VsZWN0cm9uaWMtcmVzb3VyY2UtbnVtPjxhY2Nlc3MtZGF0ZT4yMDE0LzA2LzA1PC9h
Y2Nlc3MtZGF0ZT48L3JlY29yZD48L0NpdGU+PC9FbmROb3RlPgB=
</w:fldData>
        </w:fldChar>
      </w:r>
      <w:r w:rsidR="009A57F6" w:rsidRPr="001C0208">
        <w:rPr>
          <w:rFonts w:cs="Times New Roman"/>
        </w:rPr>
        <w:instrText xml:space="preserve"> ADDIN EN.CITE.DATA </w:instrText>
      </w:r>
      <w:r w:rsidR="009A57F6" w:rsidRPr="001C0208">
        <w:rPr>
          <w:rFonts w:cs="Times New Roman"/>
        </w:rPr>
      </w:r>
      <w:r w:rsidR="009A57F6" w:rsidRPr="001C0208">
        <w:rPr>
          <w:rFonts w:cs="Times New Roman"/>
        </w:rPr>
        <w:fldChar w:fldCharType="end"/>
      </w:r>
      <w:r w:rsidR="00C17B7D" w:rsidRPr="001C0208">
        <w:rPr>
          <w:rFonts w:cs="Times New Roman"/>
        </w:rPr>
      </w:r>
      <w:r w:rsidR="00C17B7D" w:rsidRPr="001C0208">
        <w:rPr>
          <w:rFonts w:cs="Times New Roman"/>
        </w:rPr>
        <w:fldChar w:fldCharType="separate"/>
      </w:r>
      <w:r w:rsidR="008D20E6" w:rsidRPr="001C0208">
        <w:rPr>
          <w:rFonts w:cs="Times New Roman"/>
          <w:noProof/>
        </w:rPr>
        <w:t>(e.g., Griffin et al., 2004; Lynch et al., 2008; Sénéchal &amp; Lever, 2014)</w:t>
      </w:r>
      <w:r w:rsidR="00C17B7D" w:rsidRPr="001C0208">
        <w:rPr>
          <w:rFonts w:cs="Times New Roman"/>
        </w:rPr>
        <w:fldChar w:fldCharType="end"/>
      </w:r>
      <w:r w:rsidR="00694CFB" w:rsidRPr="001C0208">
        <w:rPr>
          <w:rFonts w:cs="Times New Roman"/>
        </w:rPr>
        <w:t>.</w:t>
      </w:r>
      <w:r w:rsidR="009321EA" w:rsidRPr="001C0208">
        <w:rPr>
          <w:rFonts w:cs="Times New Roman"/>
        </w:rPr>
        <w:t xml:space="preserve"> </w:t>
      </w:r>
      <w:r w:rsidRPr="001C0208">
        <w:rPr>
          <w:rFonts w:cs="Times New Roman"/>
        </w:rPr>
        <w:t xml:space="preserve">Research staff </w:t>
      </w:r>
      <w:r w:rsidRPr="00A252DB">
        <w:rPr>
          <w:rFonts w:cs="Times New Roman"/>
        </w:rPr>
        <w:t xml:space="preserve">read aloud two stories </w:t>
      </w:r>
      <w:r w:rsidR="00854D7E" w:rsidRPr="00A252DB">
        <w:rPr>
          <w:rFonts w:cs="Times New Roman"/>
        </w:rPr>
        <w:t>at both pretest</w:t>
      </w:r>
      <w:r w:rsidR="00854D7E">
        <w:rPr>
          <w:rFonts w:cs="Times New Roman"/>
        </w:rPr>
        <w:t xml:space="preserve"> and posttest </w:t>
      </w:r>
      <w:r w:rsidRPr="00854D7E">
        <w:rPr>
          <w:rFonts w:cs="Times New Roman"/>
        </w:rPr>
        <w:t>a</w:t>
      </w:r>
      <w:r w:rsidRPr="001C0208">
        <w:rPr>
          <w:rFonts w:cs="Times New Roman"/>
        </w:rPr>
        <w:t xml:space="preserve">nd </w:t>
      </w:r>
      <w:proofErr w:type="spellStart"/>
      <w:r w:rsidRPr="001C0208">
        <w:rPr>
          <w:rFonts w:cs="Times New Roman"/>
        </w:rPr>
        <w:t>audiorecorded</w:t>
      </w:r>
      <w:proofErr w:type="spellEnd"/>
      <w:r w:rsidRPr="001C0208">
        <w:rPr>
          <w:rFonts w:cs="Times New Roman"/>
        </w:rPr>
        <w:t xml:space="preserve"> children’s retellings of each story.</w:t>
      </w:r>
      <w:r w:rsidR="009321EA" w:rsidRPr="001C0208">
        <w:rPr>
          <w:rFonts w:cs="Times New Roman"/>
        </w:rPr>
        <w:t xml:space="preserve"> </w:t>
      </w:r>
      <w:r w:rsidR="00520C4B" w:rsidRPr="001C0208">
        <w:rPr>
          <w:rFonts w:cs="Times New Roman"/>
        </w:rPr>
        <w:t xml:space="preserve">As </w:t>
      </w:r>
      <w:proofErr w:type="gramStart"/>
      <w:r w:rsidR="00520C4B" w:rsidRPr="001C0208">
        <w:rPr>
          <w:rFonts w:cs="Times New Roman"/>
        </w:rPr>
        <w:t>noted</w:t>
      </w:r>
      <w:proofErr w:type="gramEnd"/>
      <w:r w:rsidR="00520C4B" w:rsidRPr="001C0208">
        <w:rPr>
          <w:rFonts w:cs="Times New Roman"/>
        </w:rPr>
        <w:t xml:space="preserve"> when describing the CAMs, we counterbalanced stories across children and assessment points, such that all children heard and responded to all stories but in different orders.</w:t>
      </w:r>
      <w:r w:rsidR="009321EA" w:rsidRPr="001C0208">
        <w:rPr>
          <w:rFonts w:cs="Times New Roman"/>
        </w:rPr>
        <w:t xml:space="preserve"> </w:t>
      </w:r>
      <w:r w:rsidR="00570420" w:rsidRPr="001C0208">
        <w:rPr>
          <w:rFonts w:cs="Times New Roman"/>
        </w:rPr>
        <w:t xml:space="preserve">Retells are coded </w:t>
      </w:r>
      <w:r w:rsidR="00520C4B" w:rsidRPr="001C0208">
        <w:rPr>
          <w:rFonts w:cs="Times New Roman"/>
        </w:rPr>
        <w:t>with respect to</w:t>
      </w:r>
      <w:r w:rsidR="00D15FF7" w:rsidRPr="001C0208">
        <w:rPr>
          <w:rFonts w:cs="Times New Roman"/>
        </w:rPr>
        <w:t xml:space="preserve"> two indicators of narrative comprehension:</w:t>
      </w:r>
      <w:r w:rsidR="00520C4B" w:rsidRPr="001C0208">
        <w:rPr>
          <w:rFonts w:cs="Times New Roman"/>
        </w:rPr>
        <w:t xml:space="preserve"> </w:t>
      </w:r>
      <w:r w:rsidR="00520C4B" w:rsidRPr="001C0208">
        <w:rPr>
          <w:rFonts w:cs="Times New Roman"/>
          <w:i/>
          <w:iCs/>
        </w:rPr>
        <w:t>story grammar</w:t>
      </w:r>
      <w:r w:rsidR="00520C4B" w:rsidRPr="001C0208">
        <w:rPr>
          <w:rFonts w:cs="Times New Roman"/>
        </w:rPr>
        <w:t xml:space="preserve"> and</w:t>
      </w:r>
      <w:r w:rsidR="00D15FF7" w:rsidRPr="001C0208">
        <w:rPr>
          <w:rFonts w:cs="Times New Roman"/>
        </w:rPr>
        <w:t xml:space="preserve"> </w:t>
      </w:r>
      <w:r w:rsidR="007E7656" w:rsidRPr="001C0208">
        <w:rPr>
          <w:rFonts w:cs="Times New Roman"/>
          <w:i/>
          <w:iCs/>
        </w:rPr>
        <w:t>story</w:t>
      </w:r>
      <w:r w:rsidR="007E7656" w:rsidRPr="001C0208">
        <w:rPr>
          <w:rFonts w:cs="Times New Roman"/>
        </w:rPr>
        <w:t xml:space="preserve"> </w:t>
      </w:r>
      <w:r w:rsidR="007E7656" w:rsidRPr="001C0208">
        <w:rPr>
          <w:rFonts w:cs="Times New Roman"/>
          <w:i/>
          <w:iCs/>
        </w:rPr>
        <w:t xml:space="preserve">cohesion </w:t>
      </w:r>
      <w:r w:rsidR="007E7656" w:rsidRPr="001C0208">
        <w:rPr>
          <w:rFonts w:cs="Times New Roman"/>
        </w:rPr>
        <w:fldChar w:fldCharType="begin"/>
      </w:r>
      <w:r w:rsidR="007E7656" w:rsidRPr="001C0208">
        <w:rPr>
          <w:rFonts w:cs="Times New Roman"/>
        </w:rPr>
        <w:instrText xml:space="preserve"> ADDIN EN.CITE &lt;EndNote&gt;&lt;Cite&gt;&lt;Author&gt;Sénéchal&lt;/Author&gt;&lt;Year&gt;2014&lt;/Year&gt;&lt;RecNum&gt;3805&lt;/RecNum&gt;&lt;DisplayText&gt;(Sénéchal &amp;amp; Lever, 2014)&lt;/DisplayText&gt;&lt;record&gt;&lt;rec-number&gt;3805&lt;/rec-number&gt;&lt;foreign-keys&gt;&lt;key app="EN" db-id="99d9evse6ffp07eesfqptv2lparspxf0d952" timestamp="1441035781"&gt;3805&lt;/key&gt;&lt;/foreign-keys&gt;&lt;ref-type name="Book Section"&gt;5&lt;/ref-type&gt;&lt;contributors&gt;&lt;authors&gt;&lt;author&gt;Sénéchal, Monique&lt;/author&gt;&lt;author&gt;Lever, Rosemary&lt;/author&gt;&lt;/authors&gt;&lt;secondary-authors&gt;&lt;author&gt;Quinn, S.&lt;/author&gt;&lt;author&gt;Robson, S.&lt;/author&gt;&lt;/secondary-authors&gt;&lt;/contributors&gt;&lt;titles&gt;&lt;title&gt;Young children’s narrative abilities: Links to syntax comprehension and reading&lt;/title&gt;&lt;secondary-title&gt;International Handbook of Young Children’s Thinking and Understanding&lt;/secondary-title&gt;&lt;/titles&gt;&lt;pages&gt;96-108&lt;/pages&gt;&lt;keywords&gt;&lt;keyword&gt;narrative development&lt;/keyword&gt;&lt;/keywords&gt;&lt;dates&gt;&lt;year&gt;2014&lt;/year&gt;&lt;/dates&gt;&lt;pub-location&gt;Oxford&lt;/pub-location&gt;&lt;publisher&gt;Routledge&lt;/publisher&gt;&lt;urls&gt;&lt;/urls&gt;&lt;/record&gt;&lt;/Cite&gt;&lt;/EndNote&gt;</w:instrText>
      </w:r>
      <w:r w:rsidR="007E7656" w:rsidRPr="001C0208">
        <w:rPr>
          <w:rFonts w:cs="Times New Roman"/>
        </w:rPr>
        <w:fldChar w:fldCharType="separate"/>
      </w:r>
      <w:r w:rsidR="007E7656" w:rsidRPr="001C0208">
        <w:rPr>
          <w:rFonts w:cs="Times New Roman"/>
          <w:noProof/>
        </w:rPr>
        <w:t>(Sénéchal &amp; Lever, 2014)</w:t>
      </w:r>
      <w:r w:rsidR="007E7656" w:rsidRPr="001C0208">
        <w:rPr>
          <w:rFonts w:cs="Times New Roman"/>
        </w:rPr>
        <w:fldChar w:fldCharType="end"/>
      </w:r>
      <w:r w:rsidR="00D15FF7" w:rsidRPr="001C0208">
        <w:rPr>
          <w:rFonts w:cs="Times New Roman"/>
        </w:rPr>
        <w:t>.</w:t>
      </w:r>
      <w:r w:rsidR="00520C4B" w:rsidRPr="001C0208">
        <w:rPr>
          <w:rFonts w:cs="Times New Roman"/>
        </w:rPr>
        <w:t xml:space="preserve"> The </w:t>
      </w:r>
      <w:r w:rsidR="00D15FF7" w:rsidRPr="001C0208">
        <w:rPr>
          <w:rFonts w:cs="Times New Roman"/>
        </w:rPr>
        <w:t xml:space="preserve">TNR </w:t>
      </w:r>
      <w:r w:rsidR="00520C4B" w:rsidRPr="001C0208">
        <w:rPr>
          <w:rFonts w:cs="Times New Roman"/>
        </w:rPr>
        <w:t>story grammar rubric</w:t>
      </w:r>
      <w:r w:rsidR="00934A97" w:rsidRPr="001C0208">
        <w:rPr>
          <w:rFonts w:cs="Times New Roman"/>
        </w:rPr>
        <w:t xml:space="preserve"> </w:t>
      </w:r>
      <w:r w:rsidR="00F52765" w:rsidRPr="001C0208">
        <w:rPr>
          <w:rFonts w:cs="Times New Roman"/>
        </w:rPr>
        <w:t xml:space="preserve">measures the extent to which retellings include key story grammar elements </w:t>
      </w:r>
      <w:r w:rsidR="00F52765" w:rsidRPr="001C0208">
        <w:rPr>
          <w:rFonts w:cs="Times New Roman"/>
        </w:rPr>
        <w:lastRenderedPageBreak/>
        <w:t xml:space="preserve">(character, setting, problem, emotion, plan, attempt, consequence, resolution), </w:t>
      </w:r>
      <w:r w:rsidR="00934A97" w:rsidRPr="001C0208">
        <w:rPr>
          <w:rFonts w:cs="Times New Roman"/>
        </w:rPr>
        <w:t>based on the story schema detailed by</w:t>
      </w:r>
      <w:r w:rsidR="0037282C" w:rsidRPr="001C0208">
        <w:rPr>
          <w:rFonts w:cs="Times New Roman"/>
        </w:rPr>
        <w:t xml:space="preserve"> </w:t>
      </w:r>
      <w:r w:rsidR="0037282C" w:rsidRPr="001C0208">
        <w:rPr>
          <w:rFonts w:cs="Times New Roman"/>
        </w:rPr>
        <w:fldChar w:fldCharType="begin"/>
      </w:r>
      <w:r w:rsidR="0037282C" w:rsidRPr="001C0208">
        <w:rPr>
          <w:rFonts w:cs="Times New Roman"/>
        </w:rPr>
        <w:instrText xml:space="preserve"> ADDIN EN.CITE &lt;EndNote&gt;&lt;Cite AuthorYear="1"&gt;&lt;Author&gt;Stein&lt;/Author&gt;&lt;Year&gt;1982&lt;/Year&gt;&lt;RecNum&gt;2698&lt;/RecNum&gt;&lt;DisplayText&gt;Stein and Glenn (1982)&lt;/DisplayText&gt;&lt;record&gt;&lt;rec-number&gt;2698&lt;/rec-number&gt;&lt;foreign-keys&gt;&lt;key app="EN" db-id="99d9evse6ffp07eesfqptv2lparspxf0d952" timestamp="0"&gt;2698&lt;/key&gt;&lt;/foreign-keys&gt;&lt;ref-type name="Book Section"&gt;5&lt;/ref-type&gt;&lt;contributors&gt;&lt;authors&gt;&lt;author&gt;Stein, N. L.&lt;/author&gt;&lt;author&gt;Glenn, C. G.&lt;/author&gt;&lt;/authors&gt;&lt;secondary-authors&gt;&lt;author&gt;Friedman, W. J.&lt;/author&gt;&lt;/secondary-authors&gt;&lt;/contributors&gt;&lt;titles&gt;&lt;title&gt;Children&amp;apos;s concept of time: The development of a story schema&lt;/title&gt;&lt;secondary-title&gt;The developmental psychology of time&lt;/secondary-title&gt;&lt;/titles&gt;&lt;pages&gt;260-282&lt;/pages&gt;&lt;dates&gt;&lt;year&gt;1982&lt;/year&gt;&lt;/dates&gt;&lt;pub-location&gt;New York&lt;/pub-location&gt;&lt;publisher&gt;Academic&lt;/publisher&gt;&lt;urls&gt;&lt;/urls&gt;&lt;/record&gt;&lt;/Cite&gt;&lt;/EndNote&gt;</w:instrText>
      </w:r>
      <w:r w:rsidR="0037282C" w:rsidRPr="001C0208">
        <w:rPr>
          <w:rFonts w:cs="Times New Roman"/>
        </w:rPr>
        <w:fldChar w:fldCharType="separate"/>
      </w:r>
      <w:r w:rsidR="0037282C" w:rsidRPr="001C0208">
        <w:rPr>
          <w:rFonts w:cs="Times New Roman"/>
          <w:noProof/>
        </w:rPr>
        <w:t>Stein and Glenn (1982)</w:t>
      </w:r>
      <w:r w:rsidR="0037282C" w:rsidRPr="001C0208">
        <w:rPr>
          <w:rFonts w:cs="Times New Roman"/>
        </w:rPr>
        <w:fldChar w:fldCharType="end"/>
      </w:r>
      <w:r w:rsidR="00F52765" w:rsidRPr="001C0208">
        <w:rPr>
          <w:rFonts w:cs="Times New Roman"/>
        </w:rPr>
        <w:t>.</w:t>
      </w:r>
      <w:r w:rsidR="009321EA" w:rsidRPr="001C0208">
        <w:rPr>
          <w:rFonts w:cs="Times New Roman"/>
        </w:rPr>
        <w:t xml:space="preserve"> </w:t>
      </w:r>
      <w:r w:rsidR="00F52765" w:rsidRPr="001C0208">
        <w:rPr>
          <w:rFonts w:cs="Times New Roman"/>
        </w:rPr>
        <w:t xml:space="preserve">Each </w:t>
      </w:r>
      <w:r w:rsidR="00F52765" w:rsidRPr="00A252DB">
        <w:rPr>
          <w:rFonts w:cs="Times New Roman"/>
        </w:rPr>
        <w:t xml:space="preserve">retell can be awarded up to </w:t>
      </w:r>
      <w:r w:rsidR="00934A97" w:rsidRPr="00A252DB">
        <w:rPr>
          <w:rFonts w:cs="Times New Roman"/>
        </w:rPr>
        <w:t xml:space="preserve">14 </w:t>
      </w:r>
      <w:r w:rsidR="00F52765" w:rsidRPr="00A252DB">
        <w:rPr>
          <w:rFonts w:cs="Times New Roman"/>
        </w:rPr>
        <w:t>story grammar points</w:t>
      </w:r>
      <w:r w:rsidR="00934A97" w:rsidRPr="00A252DB">
        <w:rPr>
          <w:rFonts w:cs="Times New Roman"/>
        </w:rPr>
        <w:t xml:space="preserve"> in PK and 18 i</w:t>
      </w:r>
      <w:r w:rsidR="00054AF1" w:rsidRPr="00A252DB">
        <w:rPr>
          <w:rFonts w:cs="Times New Roman"/>
        </w:rPr>
        <w:t>n K for total scores of up to 28</w:t>
      </w:r>
      <w:r w:rsidR="00934A97" w:rsidRPr="00A252DB">
        <w:rPr>
          <w:rFonts w:cs="Times New Roman"/>
        </w:rPr>
        <w:t xml:space="preserve"> or 36, respectively, across two stories.</w:t>
      </w:r>
      <w:r w:rsidR="009321EA" w:rsidRPr="00A252DB">
        <w:rPr>
          <w:rFonts w:cs="Times New Roman"/>
        </w:rPr>
        <w:t xml:space="preserve"> </w:t>
      </w:r>
      <w:r w:rsidR="007E7656" w:rsidRPr="00A252DB">
        <w:rPr>
          <w:rFonts w:cs="Times New Roman"/>
        </w:rPr>
        <w:t>Story cohesion</w:t>
      </w:r>
      <w:r w:rsidR="00D15FF7" w:rsidRPr="00A252DB">
        <w:rPr>
          <w:rFonts w:cs="Times New Roman"/>
        </w:rPr>
        <w:t>, measured via t</w:t>
      </w:r>
      <w:r w:rsidR="00934A97" w:rsidRPr="00A252DB">
        <w:rPr>
          <w:rFonts w:cs="Times New Roman"/>
        </w:rPr>
        <w:t xml:space="preserve">he </w:t>
      </w:r>
      <w:r w:rsidR="00D15FF7" w:rsidRPr="00A252DB">
        <w:rPr>
          <w:rFonts w:cs="Times New Roman"/>
        </w:rPr>
        <w:t xml:space="preserve">TNR </w:t>
      </w:r>
      <w:r w:rsidR="00934A97" w:rsidRPr="00A252DB">
        <w:rPr>
          <w:rFonts w:cs="Times New Roman"/>
        </w:rPr>
        <w:t>language complexity rubric</w:t>
      </w:r>
      <w:r w:rsidR="00D15FF7" w:rsidRPr="00A252DB">
        <w:rPr>
          <w:rFonts w:cs="Times New Roman"/>
        </w:rPr>
        <w:t>,</w:t>
      </w:r>
      <w:r w:rsidR="00934A97" w:rsidRPr="00A252DB">
        <w:rPr>
          <w:rFonts w:cs="Times New Roman"/>
        </w:rPr>
        <w:t xml:space="preserve"> </w:t>
      </w:r>
      <w:r w:rsidR="00D15FF7" w:rsidRPr="00A252DB">
        <w:rPr>
          <w:rFonts w:cs="Times New Roman"/>
        </w:rPr>
        <w:t xml:space="preserve">signifies the extent to </w:t>
      </w:r>
      <w:r w:rsidR="00F52765" w:rsidRPr="00A252DB">
        <w:rPr>
          <w:rFonts w:cs="Times New Roman"/>
        </w:rPr>
        <w:t>which</w:t>
      </w:r>
      <w:r w:rsidR="00D15FF7" w:rsidRPr="00A252DB">
        <w:rPr>
          <w:rFonts w:cs="Times New Roman"/>
        </w:rPr>
        <w:t xml:space="preserve"> children use</w:t>
      </w:r>
      <w:r w:rsidR="0062224B" w:rsidRPr="00A252DB">
        <w:rPr>
          <w:rFonts w:cs="Times New Roman"/>
        </w:rPr>
        <w:t xml:space="preserve"> temporal and causal connectives (i.e., then, because, when, after) to explicitly mark relations between different story elements and episodes in their retells.</w:t>
      </w:r>
      <w:r w:rsidR="009321EA" w:rsidRPr="00A252DB">
        <w:rPr>
          <w:rFonts w:cs="Times New Roman"/>
        </w:rPr>
        <w:t xml:space="preserve"> </w:t>
      </w:r>
      <w:r w:rsidR="00054AF1" w:rsidRPr="00A252DB">
        <w:rPr>
          <w:rFonts w:cs="Times New Roman"/>
        </w:rPr>
        <w:t>Each retell can be awarded up to 1</w:t>
      </w:r>
      <w:r w:rsidR="003E6BF0" w:rsidRPr="00A252DB">
        <w:rPr>
          <w:rFonts w:cs="Times New Roman"/>
        </w:rPr>
        <w:t>0</w:t>
      </w:r>
      <w:r w:rsidR="00054AF1" w:rsidRPr="00A252DB">
        <w:rPr>
          <w:rFonts w:cs="Times New Roman"/>
        </w:rPr>
        <w:t xml:space="preserve"> </w:t>
      </w:r>
      <w:r w:rsidR="00854D7E" w:rsidRPr="00A252DB">
        <w:rPr>
          <w:rFonts w:cs="Times New Roman"/>
        </w:rPr>
        <w:t xml:space="preserve">story cohesion </w:t>
      </w:r>
      <w:r w:rsidR="00054AF1" w:rsidRPr="00A252DB">
        <w:rPr>
          <w:rFonts w:cs="Times New Roman"/>
        </w:rPr>
        <w:t>points, for total scores of up to 2</w:t>
      </w:r>
      <w:r w:rsidR="003E6BF0" w:rsidRPr="00A252DB">
        <w:rPr>
          <w:rFonts w:cs="Times New Roman"/>
        </w:rPr>
        <w:t>0</w:t>
      </w:r>
      <w:r w:rsidR="00054AF1" w:rsidRPr="00A252DB">
        <w:rPr>
          <w:rFonts w:cs="Times New Roman"/>
        </w:rPr>
        <w:t xml:space="preserve"> points across two stories.</w:t>
      </w:r>
      <w:r w:rsidR="009321EA" w:rsidRPr="00A252DB">
        <w:rPr>
          <w:rFonts w:cs="Times New Roman"/>
        </w:rPr>
        <w:t xml:space="preserve"> </w:t>
      </w:r>
      <w:r w:rsidR="00054AF1" w:rsidRPr="00A252DB">
        <w:rPr>
          <w:rFonts w:cs="Times New Roman"/>
        </w:rPr>
        <w:t xml:space="preserve">Additionally, as noted above, research staff developed three </w:t>
      </w:r>
      <w:r w:rsidR="00054AF1" w:rsidRPr="00A252DB">
        <w:rPr>
          <w:rFonts w:cs="Times New Roman"/>
          <w:i/>
          <w:iCs/>
        </w:rPr>
        <w:t>comprehension</w:t>
      </w:r>
      <w:r w:rsidR="00054AF1" w:rsidRPr="00A252DB">
        <w:rPr>
          <w:rFonts w:cs="Times New Roman"/>
        </w:rPr>
        <w:t xml:space="preserve"> questions for each story, based on the procedures outlined in </w:t>
      </w:r>
      <w:r w:rsidR="0037282C" w:rsidRPr="00A252DB">
        <w:rPr>
          <w:rFonts w:cs="Times New Roman"/>
        </w:rPr>
        <w:fldChar w:fldCharType="begin"/>
      </w:r>
      <w:r w:rsidR="0037282C" w:rsidRPr="00A252DB">
        <w:rPr>
          <w:rFonts w:cs="Times New Roman"/>
        </w:rPr>
        <w:instrText xml:space="preserve"> ADDIN EN.CITE &lt;EndNote&gt;&lt;Cite AuthorYear="1"&gt;&lt;Author&gt;Trabasso&lt;/Author&gt;&lt;Year&gt;1988&lt;/Year&gt;&lt;RecNum&gt;4704&lt;/RecNum&gt;&lt;DisplayText&gt;Trabasso et al. (1988)&lt;/DisplayText&gt;&lt;record&gt;&lt;rec-number&gt;4704&lt;/rec-number&gt;&lt;foreign-keys&gt;&lt;key app="EN" db-id="99d9evse6ffp07eesfqptv2lparspxf0d952" timestamp="1549404772"&gt;4704&lt;/key&gt;&lt;/foreign-keys&gt;&lt;ref-type name="Journal Article"&gt;17&lt;/ref-type&gt;&lt;contributors&gt;&lt;authors&gt;&lt;author&gt;Trabasso, T&lt;/author&gt;&lt;author&gt;Van den Broek, P&lt;/author&gt;&lt;author&gt;Liu, L&lt;/author&gt;&lt;/authors&gt;&lt;/contributors&gt;&lt;titles&gt;&lt;title&gt;A model for generating questions that assess and promote comprehension&lt;/title&gt;&lt;secondary-title&gt;Questioning Exchange&lt;/secondary-title&gt;&lt;/titles&gt;&lt;periodical&gt;&lt;full-title&gt;Questioning Exchange&lt;/full-title&gt;&lt;/periodical&gt;&lt;pages&gt;25-38&lt;/pages&gt;&lt;volume&gt;2&lt;/volume&gt;&lt;number&gt;1&lt;/number&gt;&lt;dates&gt;&lt;year&gt;1988&lt;/year&gt;&lt;/dates&gt;&lt;urls&gt;&lt;/urls&gt;&lt;/record&gt;&lt;/Cite&gt;&lt;/EndNote&gt;</w:instrText>
      </w:r>
      <w:r w:rsidR="0037282C" w:rsidRPr="00A252DB">
        <w:rPr>
          <w:rFonts w:cs="Times New Roman"/>
        </w:rPr>
        <w:fldChar w:fldCharType="separate"/>
      </w:r>
      <w:r w:rsidR="0037282C" w:rsidRPr="00A252DB">
        <w:rPr>
          <w:rFonts w:cs="Times New Roman"/>
          <w:noProof/>
        </w:rPr>
        <w:t>Trabasso et al. (1988)</w:t>
      </w:r>
      <w:r w:rsidR="0037282C" w:rsidRPr="00A252DB">
        <w:rPr>
          <w:rFonts w:cs="Times New Roman"/>
        </w:rPr>
        <w:fldChar w:fldCharType="end"/>
      </w:r>
      <w:r w:rsidR="00054AF1" w:rsidRPr="00A252DB">
        <w:rPr>
          <w:rFonts w:cs="Times New Roman"/>
        </w:rPr>
        <w:t>.</w:t>
      </w:r>
      <w:r w:rsidR="009321EA" w:rsidRPr="00A252DB">
        <w:rPr>
          <w:rFonts w:cs="Times New Roman"/>
        </w:rPr>
        <w:t xml:space="preserve"> </w:t>
      </w:r>
      <w:r w:rsidR="00054AF1" w:rsidRPr="00A252DB">
        <w:rPr>
          <w:rFonts w:cs="Times New Roman"/>
        </w:rPr>
        <w:t>Children were asked these comprehension questions immediately af</w:t>
      </w:r>
      <w:r w:rsidR="008C4F3D" w:rsidRPr="00A252DB">
        <w:rPr>
          <w:rFonts w:cs="Times New Roman"/>
        </w:rPr>
        <w:t>ter providing their retellings.</w:t>
      </w:r>
      <w:r w:rsidR="009321EA" w:rsidRPr="00A252DB">
        <w:rPr>
          <w:rFonts w:cs="Times New Roman"/>
        </w:rPr>
        <w:t xml:space="preserve"> </w:t>
      </w:r>
      <w:r w:rsidR="008C4F3D" w:rsidRPr="00A252DB">
        <w:rPr>
          <w:rFonts w:cs="Times New Roman"/>
        </w:rPr>
        <w:t xml:space="preserve">Children’s </w:t>
      </w:r>
      <w:r w:rsidR="00054AF1" w:rsidRPr="00A252DB">
        <w:rPr>
          <w:rFonts w:cs="Times New Roman"/>
        </w:rPr>
        <w:t>responses were scored as correct (1 point) or incorrect (0 points), for a total possible score of 6 across the two stories</w:t>
      </w:r>
      <w:r w:rsidR="00BB01E0" w:rsidRPr="00A252DB">
        <w:rPr>
          <w:rFonts w:cs="Times New Roman"/>
        </w:rPr>
        <w:t xml:space="preserve"> (</w:t>
      </w:r>
      <w:r w:rsidR="00354F79" w:rsidRPr="00A252DB">
        <w:rPr>
          <w:rFonts w:cs="Times New Roman"/>
          <w:lang w:eastAsia="zh-TW"/>
        </w:rPr>
        <w:t xml:space="preserve">ordinal </w:t>
      </w:r>
      <w:r w:rsidR="00BB01E0" w:rsidRPr="00A252DB">
        <w:rPr>
          <w:rFonts w:cs="Times New Roman"/>
        </w:rPr>
        <w:t xml:space="preserve">α </w:t>
      </w:r>
      <w:r w:rsidR="007C3247" w:rsidRPr="00A252DB">
        <w:rPr>
          <w:rFonts w:cs="Times New Roman"/>
        </w:rPr>
        <w:t xml:space="preserve">= </w:t>
      </w:r>
      <w:r w:rsidR="00D35C64" w:rsidRPr="00A252DB">
        <w:rPr>
          <w:rFonts w:cs="Times New Roman"/>
        </w:rPr>
        <w:t>.74</w:t>
      </w:r>
      <w:r w:rsidR="007C3247" w:rsidRPr="00A252DB">
        <w:rPr>
          <w:rFonts w:cs="Times New Roman"/>
        </w:rPr>
        <w:t xml:space="preserve"> </w:t>
      </w:r>
      <w:r w:rsidR="00BB01E0" w:rsidRPr="00A252DB">
        <w:rPr>
          <w:rFonts w:cs="Times New Roman"/>
        </w:rPr>
        <w:t xml:space="preserve">for PK; </w:t>
      </w:r>
      <w:r w:rsidR="00354F79" w:rsidRPr="00A252DB">
        <w:rPr>
          <w:rFonts w:cs="Times New Roman"/>
          <w:lang w:eastAsia="zh-TW"/>
        </w:rPr>
        <w:t xml:space="preserve">ordinal </w:t>
      </w:r>
      <w:r w:rsidR="00BB01E0" w:rsidRPr="00A252DB">
        <w:rPr>
          <w:rFonts w:cs="Times New Roman"/>
        </w:rPr>
        <w:t xml:space="preserve">α = </w:t>
      </w:r>
      <w:r w:rsidR="00354F79" w:rsidRPr="00A252DB">
        <w:rPr>
          <w:rFonts w:cs="Times New Roman"/>
          <w:lang w:eastAsia="zh-TW"/>
        </w:rPr>
        <w:t>.72</w:t>
      </w:r>
      <w:r w:rsidR="00354F79" w:rsidRPr="00A252DB">
        <w:rPr>
          <w:rFonts w:cs="Times New Roman"/>
        </w:rPr>
        <w:t xml:space="preserve"> </w:t>
      </w:r>
      <w:r w:rsidR="00BB01E0" w:rsidRPr="00A252DB">
        <w:rPr>
          <w:rFonts w:cs="Times New Roman"/>
        </w:rPr>
        <w:t>for K)</w:t>
      </w:r>
      <w:r w:rsidR="00054AF1" w:rsidRPr="00A252DB">
        <w:rPr>
          <w:rFonts w:cs="Times New Roman"/>
        </w:rPr>
        <w:t>.</w:t>
      </w:r>
      <w:r w:rsidR="007C3247" w:rsidRPr="001C0208">
        <w:rPr>
          <w:rFonts w:cs="Times New Roman"/>
        </w:rPr>
        <w:t xml:space="preserve"> </w:t>
      </w:r>
    </w:p>
    <w:p w14:paraId="129E9653" w14:textId="009D583A" w:rsidR="00054AF1" w:rsidRPr="001C0208" w:rsidRDefault="00942AC9" w:rsidP="009A57F6">
      <w:pPr>
        <w:pStyle w:val="Header"/>
        <w:widowControl w:val="0"/>
        <w:tabs>
          <w:tab w:val="clear" w:pos="4680"/>
          <w:tab w:val="clear" w:pos="9360"/>
        </w:tabs>
        <w:spacing w:line="480" w:lineRule="auto"/>
        <w:ind w:firstLine="720"/>
        <w:rPr>
          <w:rFonts w:cs="Times New Roman"/>
        </w:rPr>
      </w:pPr>
      <w:r>
        <w:rPr>
          <w:rFonts w:cs="Times New Roman"/>
        </w:rPr>
        <w:t>We also used t</w:t>
      </w:r>
      <w:r w:rsidR="003F1847" w:rsidRPr="001C0208">
        <w:rPr>
          <w:rFonts w:cs="Times New Roman"/>
        </w:rPr>
        <w:t xml:space="preserve">he receptive portion of the </w:t>
      </w:r>
      <w:r w:rsidR="00027B54" w:rsidRPr="001C0208">
        <w:rPr>
          <w:rFonts w:cs="Times New Roman"/>
        </w:rPr>
        <w:t>TNL</w:t>
      </w:r>
      <w:r w:rsidR="003F1847" w:rsidRPr="001C0208">
        <w:rPr>
          <w:rFonts w:cs="Times New Roman"/>
        </w:rPr>
        <w:t xml:space="preserve"> </w:t>
      </w:r>
      <w:r>
        <w:rPr>
          <w:rFonts w:cs="Times New Roman"/>
        </w:rPr>
        <w:t>to</w:t>
      </w:r>
      <w:r w:rsidRPr="001C0208">
        <w:rPr>
          <w:rFonts w:cs="Times New Roman"/>
        </w:rPr>
        <w:t xml:space="preserve"> </w:t>
      </w:r>
      <w:r w:rsidR="003F1847" w:rsidRPr="001C0208">
        <w:rPr>
          <w:rFonts w:cs="Times New Roman"/>
        </w:rPr>
        <w:t>measure children’s language comprehension.</w:t>
      </w:r>
      <w:r w:rsidR="009321EA" w:rsidRPr="001C0208">
        <w:rPr>
          <w:rFonts w:cs="Times New Roman"/>
        </w:rPr>
        <w:t xml:space="preserve"> </w:t>
      </w:r>
      <w:r w:rsidR="003F1847" w:rsidRPr="001C0208">
        <w:rPr>
          <w:rFonts w:cs="Times New Roman"/>
        </w:rPr>
        <w:t xml:space="preserve">Children listened to three orally presented stories and answered </w:t>
      </w:r>
      <w:r w:rsidR="003F1847" w:rsidRPr="001C0208">
        <w:rPr>
          <w:rFonts w:cs="Times New Roman"/>
          <w:i/>
          <w:iCs/>
        </w:rPr>
        <w:t>comprehension</w:t>
      </w:r>
      <w:r w:rsidR="003F1847" w:rsidRPr="001C0208">
        <w:rPr>
          <w:rFonts w:cs="Times New Roman"/>
        </w:rPr>
        <w:t xml:space="preserve"> </w:t>
      </w:r>
      <w:r w:rsidR="00570420" w:rsidRPr="001C0208">
        <w:rPr>
          <w:rFonts w:cs="Times New Roman"/>
        </w:rPr>
        <w:t>questions after each story.</w:t>
      </w:r>
      <w:r w:rsidR="009321EA" w:rsidRPr="001C0208">
        <w:rPr>
          <w:rFonts w:cs="Times New Roman"/>
        </w:rPr>
        <w:t xml:space="preserve"> </w:t>
      </w:r>
      <w:r w:rsidR="008C4F3D" w:rsidRPr="001C0208">
        <w:rPr>
          <w:rFonts w:cs="Times New Roman"/>
        </w:rPr>
        <w:t xml:space="preserve">Responses were </w:t>
      </w:r>
      <w:proofErr w:type="spellStart"/>
      <w:r w:rsidR="008C4F3D" w:rsidRPr="001C0208">
        <w:rPr>
          <w:rFonts w:cs="Times New Roman"/>
        </w:rPr>
        <w:t>audiorecorded</w:t>
      </w:r>
      <w:proofErr w:type="spellEnd"/>
      <w:r w:rsidR="008C4F3D" w:rsidRPr="001C0208">
        <w:rPr>
          <w:rFonts w:cs="Times New Roman"/>
        </w:rPr>
        <w:t xml:space="preserve"> and </w:t>
      </w:r>
      <w:r w:rsidR="00570420" w:rsidRPr="001C0208">
        <w:rPr>
          <w:rFonts w:cs="Times New Roman"/>
        </w:rPr>
        <w:t>scored as correct (1 point) or incorrect (0 points) for a total possible score of 40</w:t>
      </w:r>
      <w:r w:rsidR="00205346" w:rsidRPr="001C0208">
        <w:rPr>
          <w:rFonts w:cs="Times New Roman"/>
        </w:rPr>
        <w:t xml:space="preserve"> (</w:t>
      </w:r>
      <w:r w:rsidR="0098333C" w:rsidRPr="001C0208">
        <w:rPr>
          <w:rFonts w:cs="Times New Roman"/>
          <w:lang w:eastAsia="zh-TW"/>
        </w:rPr>
        <w:t xml:space="preserve">ordinal </w:t>
      </w:r>
      <w:r w:rsidR="00205346" w:rsidRPr="001C0208">
        <w:rPr>
          <w:rFonts w:cs="Times New Roman"/>
        </w:rPr>
        <w:t xml:space="preserve">α = </w:t>
      </w:r>
      <w:r w:rsidR="00831F59" w:rsidRPr="001C0208">
        <w:rPr>
          <w:rFonts w:cs="Times New Roman"/>
        </w:rPr>
        <w:t>.89</w:t>
      </w:r>
      <w:r w:rsidR="00205346" w:rsidRPr="001C0208">
        <w:rPr>
          <w:rFonts w:cs="Times New Roman"/>
        </w:rPr>
        <w:t xml:space="preserve"> for PK; </w:t>
      </w:r>
      <w:r w:rsidR="0098333C" w:rsidRPr="001C0208">
        <w:rPr>
          <w:rFonts w:cs="Times New Roman"/>
          <w:lang w:eastAsia="zh-TW"/>
        </w:rPr>
        <w:t xml:space="preserve">ordinal </w:t>
      </w:r>
      <w:r w:rsidR="00205346" w:rsidRPr="001C0208">
        <w:rPr>
          <w:rFonts w:cs="Times New Roman"/>
        </w:rPr>
        <w:t xml:space="preserve">α = </w:t>
      </w:r>
      <w:r w:rsidR="0098333C" w:rsidRPr="001C0208">
        <w:rPr>
          <w:rFonts w:cs="Times New Roman"/>
          <w:lang w:eastAsia="zh-TW"/>
        </w:rPr>
        <w:t>.86</w:t>
      </w:r>
      <w:r w:rsidR="0098333C" w:rsidRPr="001C0208">
        <w:rPr>
          <w:rFonts w:cs="Times New Roman"/>
        </w:rPr>
        <w:t xml:space="preserve"> </w:t>
      </w:r>
      <w:r w:rsidR="00205346" w:rsidRPr="001C0208">
        <w:rPr>
          <w:rFonts w:cs="Times New Roman"/>
        </w:rPr>
        <w:t>for K)</w:t>
      </w:r>
      <w:r w:rsidR="00570420" w:rsidRPr="001C0208">
        <w:rPr>
          <w:rFonts w:cs="Times New Roman"/>
        </w:rPr>
        <w:t>.</w:t>
      </w:r>
      <w:r w:rsidR="00D14818" w:rsidRPr="001C0208">
        <w:rPr>
          <w:rFonts w:cs="Times New Roman"/>
        </w:rPr>
        <w:t xml:space="preserve"> </w:t>
      </w:r>
    </w:p>
    <w:p w14:paraId="68F9AB71" w14:textId="5CBE6946" w:rsidR="00570420" w:rsidRDefault="000B6729" w:rsidP="009A57F6">
      <w:pPr>
        <w:pStyle w:val="Header"/>
        <w:widowControl w:val="0"/>
        <w:tabs>
          <w:tab w:val="clear" w:pos="4680"/>
          <w:tab w:val="clear" w:pos="9360"/>
        </w:tabs>
        <w:spacing w:line="480" w:lineRule="auto"/>
        <w:ind w:firstLine="720"/>
        <w:rPr>
          <w:rFonts w:cs="Times New Roman"/>
        </w:rPr>
      </w:pPr>
      <w:r w:rsidRPr="001C0208">
        <w:rPr>
          <w:rFonts w:cs="Times New Roman"/>
        </w:rPr>
        <w:t xml:space="preserve">The </w:t>
      </w:r>
      <w:r w:rsidRPr="001C0208">
        <w:rPr>
          <w:rFonts w:cs="Times New Roman"/>
          <w:i/>
          <w:iCs/>
        </w:rPr>
        <w:t>Let’s Know! Vocabulary</w:t>
      </w:r>
      <w:r w:rsidRPr="001C0208">
        <w:rPr>
          <w:rFonts w:cs="Times New Roman"/>
        </w:rPr>
        <w:t xml:space="preserve"> measure included four vocabulary words from each unit (i.e., 16 words).</w:t>
      </w:r>
      <w:r w:rsidR="009321EA" w:rsidRPr="001C0208">
        <w:rPr>
          <w:rFonts w:cs="Times New Roman"/>
        </w:rPr>
        <w:t xml:space="preserve"> </w:t>
      </w:r>
      <w:r w:rsidRPr="001C0208">
        <w:rPr>
          <w:rFonts w:cs="Times New Roman"/>
        </w:rPr>
        <w:t>Children were asked to verbally define each word.</w:t>
      </w:r>
      <w:r w:rsidR="009321EA" w:rsidRPr="001C0208">
        <w:rPr>
          <w:rFonts w:cs="Times New Roman"/>
        </w:rPr>
        <w:t xml:space="preserve"> </w:t>
      </w:r>
      <w:r w:rsidRPr="001C0208">
        <w:rPr>
          <w:rFonts w:cs="Times New Roman"/>
        </w:rPr>
        <w:t>Research staff scored each word as correct (2 points), partially correct (1 point), or incorrect (0 points) for a total possible score of 32</w:t>
      </w:r>
      <w:r w:rsidR="00BB01E0" w:rsidRPr="001C0208">
        <w:rPr>
          <w:rFonts w:cs="Times New Roman"/>
        </w:rPr>
        <w:t xml:space="preserve"> (</w:t>
      </w:r>
      <w:r w:rsidR="0098333C" w:rsidRPr="001C0208">
        <w:rPr>
          <w:rFonts w:cs="Times New Roman"/>
          <w:lang w:eastAsia="zh-TW"/>
        </w:rPr>
        <w:t xml:space="preserve">ordinal </w:t>
      </w:r>
      <w:r w:rsidR="00BB01E0" w:rsidRPr="001C0208">
        <w:rPr>
          <w:rFonts w:cs="Times New Roman"/>
        </w:rPr>
        <w:t xml:space="preserve">α = </w:t>
      </w:r>
      <w:r w:rsidR="00831F59" w:rsidRPr="001C0208">
        <w:rPr>
          <w:rFonts w:cs="Times New Roman"/>
        </w:rPr>
        <w:t>.91</w:t>
      </w:r>
      <w:r w:rsidR="00BB01E0" w:rsidRPr="001C0208">
        <w:rPr>
          <w:rFonts w:cs="Times New Roman"/>
        </w:rPr>
        <w:t xml:space="preserve"> for PK; </w:t>
      </w:r>
      <w:r w:rsidR="0098333C" w:rsidRPr="001C0208">
        <w:rPr>
          <w:rFonts w:cs="Times New Roman"/>
          <w:lang w:eastAsia="zh-TW"/>
        </w:rPr>
        <w:t xml:space="preserve">ordinal </w:t>
      </w:r>
      <w:r w:rsidR="00BB01E0" w:rsidRPr="001C0208">
        <w:rPr>
          <w:rFonts w:cs="Times New Roman"/>
        </w:rPr>
        <w:t xml:space="preserve">α = </w:t>
      </w:r>
      <w:r w:rsidR="0098333C" w:rsidRPr="001C0208">
        <w:rPr>
          <w:rFonts w:cs="Times New Roman"/>
          <w:lang w:eastAsia="zh-TW"/>
        </w:rPr>
        <w:t>.86</w:t>
      </w:r>
      <w:r w:rsidR="0098333C" w:rsidRPr="001C0208">
        <w:rPr>
          <w:rFonts w:cs="Times New Roman"/>
        </w:rPr>
        <w:t xml:space="preserve"> </w:t>
      </w:r>
      <w:r w:rsidR="00BB01E0" w:rsidRPr="001C0208">
        <w:rPr>
          <w:rFonts w:cs="Times New Roman"/>
        </w:rPr>
        <w:t>for K)</w:t>
      </w:r>
      <w:r w:rsidRPr="001C0208">
        <w:rPr>
          <w:rFonts w:cs="Times New Roman"/>
        </w:rPr>
        <w:t>.</w:t>
      </w:r>
      <w:r w:rsidR="009321EA" w:rsidRPr="001C0208">
        <w:rPr>
          <w:rFonts w:cs="Times New Roman"/>
        </w:rPr>
        <w:t xml:space="preserve"> </w:t>
      </w:r>
      <w:r w:rsidRPr="001C0208">
        <w:rPr>
          <w:rFonts w:cs="Times New Roman"/>
        </w:rPr>
        <w:t>The measure al</w:t>
      </w:r>
      <w:r w:rsidR="008C207C" w:rsidRPr="001C0208">
        <w:rPr>
          <w:rFonts w:cs="Times New Roman"/>
        </w:rPr>
        <w:t xml:space="preserve">so included three “easy” words, </w:t>
      </w:r>
      <w:r w:rsidRPr="001C0208">
        <w:rPr>
          <w:rFonts w:cs="Times New Roman"/>
        </w:rPr>
        <w:t xml:space="preserve">on which children were expected to be able to provide definitions, </w:t>
      </w:r>
      <w:proofErr w:type="gramStart"/>
      <w:r w:rsidRPr="001C0208">
        <w:rPr>
          <w:rFonts w:cs="Times New Roman"/>
        </w:rPr>
        <w:t>in order to</w:t>
      </w:r>
      <w:proofErr w:type="gramEnd"/>
      <w:r w:rsidRPr="001C0208">
        <w:rPr>
          <w:rFonts w:cs="Times New Roman"/>
        </w:rPr>
        <w:t xml:space="preserve"> boost confidence and persistence on the task</w:t>
      </w:r>
      <w:r w:rsidR="008C207C" w:rsidRPr="001C0208">
        <w:rPr>
          <w:rFonts w:cs="Times New Roman"/>
        </w:rPr>
        <w:t>; these were not scored</w:t>
      </w:r>
      <w:r w:rsidRPr="001C0208">
        <w:rPr>
          <w:rFonts w:cs="Times New Roman"/>
        </w:rPr>
        <w:t>.</w:t>
      </w:r>
      <w:r w:rsidR="009321EA" w:rsidRPr="001C0208">
        <w:rPr>
          <w:rFonts w:cs="Times New Roman"/>
        </w:rPr>
        <w:t xml:space="preserve"> </w:t>
      </w:r>
    </w:p>
    <w:p w14:paraId="0FD990A7" w14:textId="2B0E9066" w:rsidR="00A318F2" w:rsidRPr="006D4EBD" w:rsidRDefault="009D4D27" w:rsidP="009D4D27">
      <w:pPr>
        <w:pStyle w:val="Header"/>
        <w:widowControl w:val="0"/>
        <w:tabs>
          <w:tab w:val="clear" w:pos="4680"/>
          <w:tab w:val="clear" w:pos="9360"/>
        </w:tabs>
        <w:spacing w:line="480" w:lineRule="auto"/>
        <w:rPr>
          <w:rFonts w:cs="Times New Roman"/>
          <w:b/>
          <w:bCs/>
        </w:rPr>
      </w:pPr>
      <w:r w:rsidRPr="006D4EBD">
        <w:rPr>
          <w:rFonts w:cs="Times New Roman"/>
          <w:b/>
          <w:bCs/>
        </w:rPr>
        <w:t>Data Analysis Approach</w:t>
      </w:r>
    </w:p>
    <w:p w14:paraId="5CB467D3" w14:textId="1603E76A" w:rsidR="000D749C" w:rsidRDefault="007F4D48" w:rsidP="006D4EBD">
      <w:pPr>
        <w:pStyle w:val="Header"/>
        <w:widowControl w:val="0"/>
        <w:tabs>
          <w:tab w:val="clear" w:pos="4680"/>
          <w:tab w:val="clear" w:pos="9360"/>
        </w:tabs>
        <w:spacing w:line="480" w:lineRule="auto"/>
        <w:rPr>
          <w:rFonts w:cs="Times New Roman"/>
        </w:rPr>
      </w:pPr>
      <w:r>
        <w:rPr>
          <w:rFonts w:cs="Times New Roman"/>
        </w:rPr>
        <w:lastRenderedPageBreak/>
        <w:tab/>
      </w:r>
      <w:r w:rsidR="00A67A34">
        <w:rPr>
          <w:rFonts w:cs="Times New Roman"/>
        </w:rPr>
        <w:t xml:space="preserve"> </w:t>
      </w:r>
      <w:r w:rsidR="009B7FD4">
        <w:rPr>
          <w:rFonts w:cs="Times New Roman"/>
        </w:rPr>
        <w:t>We conducted a</w:t>
      </w:r>
      <w:r w:rsidR="6076FE9F" w:rsidRPr="6076FE9F">
        <w:rPr>
          <w:rFonts w:cs="Times New Roman"/>
        </w:rPr>
        <w:t xml:space="preserve">ll data analyses using </w:t>
      </w:r>
      <w:r w:rsidR="6076FE9F" w:rsidRPr="6076FE9F">
        <w:rPr>
          <w:rFonts w:cs="Times New Roman"/>
          <w:i/>
          <w:iCs/>
        </w:rPr>
        <w:t>R</w:t>
      </w:r>
      <w:r w:rsidR="6076FE9F" w:rsidRPr="6076FE9F">
        <w:rPr>
          <w:rFonts w:cs="Times New Roman"/>
        </w:rPr>
        <w:t xml:space="preserve">, </w:t>
      </w:r>
      <w:r w:rsidR="6076FE9F" w:rsidRPr="6076FE9F">
        <w:rPr>
          <w:rFonts w:cs="Times New Roman"/>
          <w:i/>
          <w:iCs/>
        </w:rPr>
        <w:t>SPSS</w:t>
      </w:r>
      <w:r w:rsidR="6076FE9F" w:rsidRPr="6076FE9F">
        <w:rPr>
          <w:rFonts w:cs="Times New Roman"/>
        </w:rPr>
        <w:t xml:space="preserve">, and </w:t>
      </w:r>
      <w:proofErr w:type="spellStart"/>
      <w:r w:rsidR="6076FE9F" w:rsidRPr="6076FE9F">
        <w:rPr>
          <w:rFonts w:cs="Times New Roman"/>
          <w:i/>
          <w:iCs/>
        </w:rPr>
        <w:t>MPlus</w:t>
      </w:r>
      <w:proofErr w:type="spellEnd"/>
      <w:r w:rsidR="6076FE9F" w:rsidRPr="6076FE9F">
        <w:rPr>
          <w:rFonts w:cs="Times New Roman"/>
        </w:rPr>
        <w:t xml:space="preserve">. Our </w:t>
      </w:r>
      <w:r w:rsidR="6076FE9F" w:rsidRPr="007F297B">
        <w:rPr>
          <w:rFonts w:cs="Times New Roman"/>
          <w:iCs/>
        </w:rPr>
        <w:t>a</w:t>
      </w:r>
      <w:r w:rsidR="004C4B3C" w:rsidRPr="007F297B">
        <w:rPr>
          <w:rFonts w:cs="Times New Roman"/>
          <w:iCs/>
        </w:rPr>
        <w:t xml:space="preserve"> </w:t>
      </w:r>
      <w:r w:rsidR="6076FE9F" w:rsidRPr="001B59A1">
        <w:rPr>
          <w:rFonts w:cs="Times New Roman"/>
          <w:iCs/>
        </w:rPr>
        <w:t>priori</w:t>
      </w:r>
      <w:r w:rsidR="6076FE9F" w:rsidRPr="00942AC9">
        <w:rPr>
          <w:rFonts w:cs="Times New Roman"/>
        </w:rPr>
        <w:t xml:space="preserve"> </w:t>
      </w:r>
      <w:r w:rsidR="009B7FD4">
        <w:rPr>
          <w:rFonts w:cs="Times New Roman"/>
        </w:rPr>
        <w:t xml:space="preserve">analysis </w:t>
      </w:r>
      <w:r w:rsidR="6076FE9F" w:rsidRPr="6076FE9F">
        <w:rPr>
          <w:rFonts w:cs="Times New Roman"/>
        </w:rPr>
        <w:t xml:space="preserve">approach began </w:t>
      </w:r>
      <w:r w:rsidR="004A2E8E">
        <w:rPr>
          <w:rFonts w:cs="Times New Roman"/>
        </w:rPr>
        <w:t xml:space="preserve">with </w:t>
      </w:r>
      <w:r w:rsidR="00326F62">
        <w:rPr>
          <w:rFonts w:cs="Times New Roman"/>
        </w:rPr>
        <w:t>investigat</w:t>
      </w:r>
      <w:r w:rsidR="004A2E8E">
        <w:rPr>
          <w:rFonts w:cs="Times New Roman"/>
        </w:rPr>
        <w:t>ion of</w:t>
      </w:r>
      <w:r w:rsidR="00326F62">
        <w:rPr>
          <w:rFonts w:cs="Times New Roman"/>
        </w:rPr>
        <w:t xml:space="preserve"> </w:t>
      </w:r>
      <w:r w:rsidR="00694CD6">
        <w:rPr>
          <w:rFonts w:cs="Times New Roman"/>
        </w:rPr>
        <w:t>distributional characteristics of our variables followed by preliminary analyses to examine</w:t>
      </w:r>
      <w:r w:rsidR="001B59A1">
        <w:rPr>
          <w:rFonts w:cs="Times New Roman"/>
        </w:rPr>
        <w:t xml:space="preserve"> classroom-level</w:t>
      </w:r>
      <w:r w:rsidR="00694CD6">
        <w:rPr>
          <w:rFonts w:cs="Times New Roman"/>
        </w:rPr>
        <w:t xml:space="preserve"> </w:t>
      </w:r>
      <w:r w:rsidR="00326F62">
        <w:rPr>
          <w:rFonts w:cs="Times New Roman"/>
        </w:rPr>
        <w:t>attrition</w:t>
      </w:r>
      <w:r w:rsidR="00EC5530">
        <w:rPr>
          <w:rFonts w:cs="Times New Roman"/>
        </w:rPr>
        <w:t xml:space="preserve"> and </w:t>
      </w:r>
      <w:r w:rsidR="001B59A1">
        <w:rPr>
          <w:rFonts w:cs="Times New Roman"/>
        </w:rPr>
        <w:t xml:space="preserve">child-level </w:t>
      </w:r>
      <w:r w:rsidR="00EC5530">
        <w:rPr>
          <w:rFonts w:cs="Times New Roman"/>
        </w:rPr>
        <w:t>non-response</w:t>
      </w:r>
      <w:r w:rsidR="000A0093">
        <w:rPr>
          <w:rFonts w:cs="Times New Roman"/>
        </w:rPr>
        <w:t xml:space="preserve"> (missingness)</w:t>
      </w:r>
      <w:r w:rsidR="00EC5530">
        <w:rPr>
          <w:rFonts w:cs="Times New Roman"/>
        </w:rPr>
        <w:t xml:space="preserve">, </w:t>
      </w:r>
      <w:r w:rsidR="00936044">
        <w:rPr>
          <w:rFonts w:cs="Times New Roman"/>
        </w:rPr>
        <w:t xml:space="preserve">initial equivalence, </w:t>
      </w:r>
      <w:r w:rsidR="00694CD6">
        <w:rPr>
          <w:rFonts w:cs="Times New Roman"/>
        </w:rPr>
        <w:t xml:space="preserve">and </w:t>
      </w:r>
      <w:r w:rsidR="00106D69">
        <w:rPr>
          <w:rFonts w:cs="Times New Roman"/>
        </w:rPr>
        <w:t xml:space="preserve">potential </w:t>
      </w:r>
      <w:r w:rsidR="00936044">
        <w:rPr>
          <w:rFonts w:cs="Times New Roman"/>
        </w:rPr>
        <w:t>cohort differences</w:t>
      </w:r>
      <w:r w:rsidR="00A41C6E">
        <w:rPr>
          <w:rFonts w:cs="Times New Roman"/>
        </w:rPr>
        <w:t xml:space="preserve">. We </w:t>
      </w:r>
      <w:r w:rsidR="6076FE9F" w:rsidRPr="6076FE9F">
        <w:rPr>
          <w:rFonts w:cs="Times New Roman"/>
        </w:rPr>
        <w:t>used a research-informed approach to multiple imputation for multilevel data</w:t>
      </w:r>
      <w:r w:rsidR="00E9729E">
        <w:rPr>
          <w:rFonts w:cs="Times New Roman"/>
        </w:rPr>
        <w:t xml:space="preserve"> as further described below</w:t>
      </w:r>
      <w:r w:rsidR="00866643">
        <w:rPr>
          <w:rFonts w:cs="Times New Roman"/>
        </w:rPr>
        <w:t xml:space="preserve">. </w:t>
      </w:r>
      <w:r w:rsidR="000814F7">
        <w:rPr>
          <w:rFonts w:cs="Times New Roman"/>
        </w:rPr>
        <w:t>T</w:t>
      </w:r>
      <w:r w:rsidR="000814F7" w:rsidRPr="6076FE9F">
        <w:rPr>
          <w:rFonts w:cs="Times New Roman"/>
        </w:rPr>
        <w:t>o investigate the first two research questions</w:t>
      </w:r>
      <w:r w:rsidR="00D978D5">
        <w:rPr>
          <w:rFonts w:cs="Times New Roman"/>
        </w:rPr>
        <w:t xml:space="preserve">, </w:t>
      </w:r>
      <w:r w:rsidR="000814F7">
        <w:rPr>
          <w:rFonts w:cs="Times New Roman"/>
        </w:rPr>
        <w:t xml:space="preserve">we </w:t>
      </w:r>
      <w:r w:rsidR="00EE5B8A">
        <w:rPr>
          <w:rFonts w:cs="Times New Roman"/>
        </w:rPr>
        <w:t>estimated</w:t>
      </w:r>
      <w:r w:rsidR="000814F7">
        <w:rPr>
          <w:rFonts w:cs="Times New Roman"/>
        </w:rPr>
        <w:t xml:space="preserve"> </w:t>
      </w:r>
      <w:r w:rsidR="00D978D5">
        <w:rPr>
          <w:rFonts w:cs="Times New Roman"/>
        </w:rPr>
        <w:t>r</w:t>
      </w:r>
      <w:r w:rsidR="00D653D5">
        <w:rPr>
          <w:rFonts w:cs="Times New Roman"/>
        </w:rPr>
        <w:t>and</w:t>
      </w:r>
      <w:r w:rsidR="6076FE9F" w:rsidRPr="6076FE9F">
        <w:rPr>
          <w:rFonts w:cs="Times New Roman"/>
        </w:rPr>
        <w:t>om intercept models with all-pairwise comparisons to assess differences between the two Let’s Know</w:t>
      </w:r>
      <w:r w:rsidR="00F44496">
        <w:rPr>
          <w:rFonts w:cs="Times New Roman"/>
        </w:rPr>
        <w:t>!</w:t>
      </w:r>
      <w:r w:rsidR="6076FE9F" w:rsidRPr="6076FE9F">
        <w:rPr>
          <w:rFonts w:cs="Times New Roman"/>
        </w:rPr>
        <w:t xml:space="preserve"> instantiations and the control condition. </w:t>
      </w:r>
      <w:r w:rsidR="00C35318">
        <w:rPr>
          <w:rFonts w:cs="Times New Roman"/>
        </w:rPr>
        <w:t>We used the</w:t>
      </w:r>
      <w:r w:rsidR="00C35318" w:rsidRPr="6076FE9F">
        <w:rPr>
          <w:rFonts w:cs="Times New Roman"/>
        </w:rPr>
        <w:t xml:space="preserve"> </w:t>
      </w:r>
      <w:proofErr w:type="spellStart"/>
      <w:r w:rsidR="00C35318" w:rsidRPr="6076FE9F">
        <w:rPr>
          <w:rFonts w:cs="Times New Roman"/>
        </w:rPr>
        <w:t>Benjamini</w:t>
      </w:r>
      <w:proofErr w:type="spellEnd"/>
      <w:r w:rsidR="00C35318" w:rsidRPr="6076FE9F">
        <w:rPr>
          <w:rFonts w:cs="Times New Roman"/>
        </w:rPr>
        <w:t xml:space="preserve">-Hochberg </w:t>
      </w:r>
      <w:r w:rsidR="00C35318">
        <w:rPr>
          <w:rFonts w:cs="Times New Roman"/>
        </w:rPr>
        <w:t>procedure to correct</w:t>
      </w:r>
      <w:r w:rsidR="00C35318" w:rsidRPr="6076FE9F">
        <w:rPr>
          <w:rFonts w:cs="Times New Roman"/>
        </w:rPr>
        <w:t xml:space="preserve"> for multiple comparisons </w:t>
      </w:r>
      <w:r w:rsidR="00C35318">
        <w:rPr>
          <w:rFonts w:cs="Times New Roman"/>
        </w:rPr>
        <w:fldChar w:fldCharType="begin"/>
      </w:r>
      <w:r w:rsidR="00C35318">
        <w:rPr>
          <w:rFonts w:cs="Times New Roman"/>
        </w:rPr>
        <w:instrText xml:space="preserve"> ADDIN EN.CITE &lt;EndNote&gt;&lt;Cite&gt;&lt;Author&gt;Benjamini&lt;/Author&gt;&lt;Year&gt;1995&lt;/Year&gt;&lt;RecNum&gt;1329&lt;/RecNum&gt;&lt;DisplayText&gt;(Benjamini &amp;amp; Hochberg, 1995)&lt;/DisplayText&gt;&lt;record&gt;&lt;rec-number&gt;1329&lt;/rec-number&gt;&lt;foreign-keys&gt;&lt;key app="EN" db-id="99d9evse6ffp07eesfqptv2lparspxf0d952" timestamp="0"&gt;132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lt;/secondary-title&gt;&lt;/titles&gt;&lt;pages&gt;289-300&lt;/pages&gt;&lt;volume&gt;57&lt;/volume&gt;&lt;keywords&gt;&lt;keyword&gt;linear step up procedure&lt;/keyword&gt;&lt;keyword&gt;error inflation&lt;/keyword&gt;&lt;keyword&gt;type I error rate&lt;/keyword&gt;&lt;keyword&gt;error correction&lt;/keyword&gt;&lt;/keywords&gt;&lt;dates&gt;&lt;year&gt;1995&lt;/year&gt;&lt;/dates&gt;&lt;label&gt;H&lt;/label&gt;&lt;urls&gt;&lt;/urls&gt;&lt;/record&gt;&lt;/Cite&gt;&lt;/EndNote&gt;</w:instrText>
      </w:r>
      <w:r w:rsidR="00C35318">
        <w:rPr>
          <w:rFonts w:cs="Times New Roman"/>
        </w:rPr>
        <w:fldChar w:fldCharType="separate"/>
      </w:r>
      <w:r w:rsidR="00C35318">
        <w:rPr>
          <w:rFonts w:cs="Times New Roman"/>
          <w:noProof/>
        </w:rPr>
        <w:t>(Benjamini &amp; Hochberg, 1995)</w:t>
      </w:r>
      <w:r w:rsidR="00C35318">
        <w:rPr>
          <w:rFonts w:cs="Times New Roman"/>
        </w:rPr>
        <w:fldChar w:fldCharType="end"/>
      </w:r>
      <w:r w:rsidR="00C35318" w:rsidRPr="6076FE9F">
        <w:rPr>
          <w:rFonts w:cs="Times New Roman"/>
        </w:rPr>
        <w:t xml:space="preserve">. </w:t>
      </w:r>
      <w:r w:rsidR="007D0075">
        <w:rPr>
          <w:rFonts w:cs="Times New Roman"/>
        </w:rPr>
        <w:t>All variables exhibited approximately normal distributions in our sample</w:t>
      </w:r>
      <w:r w:rsidR="00F3224C">
        <w:rPr>
          <w:rFonts w:cs="Times New Roman"/>
        </w:rPr>
        <w:t>s</w:t>
      </w:r>
      <w:r w:rsidR="00C35318">
        <w:rPr>
          <w:rFonts w:cs="Times New Roman"/>
        </w:rPr>
        <w:t>,</w:t>
      </w:r>
      <w:r w:rsidR="007D0075">
        <w:rPr>
          <w:rFonts w:cs="Times New Roman"/>
        </w:rPr>
        <w:t xml:space="preserve"> with two exceptions</w:t>
      </w:r>
      <w:r w:rsidR="008E29F6">
        <w:rPr>
          <w:rFonts w:cs="Times New Roman"/>
        </w:rPr>
        <w:t xml:space="preserve">. </w:t>
      </w:r>
      <w:r w:rsidR="00600EBE">
        <w:rPr>
          <w:rFonts w:cs="Times New Roman"/>
        </w:rPr>
        <w:t xml:space="preserve">First, for </w:t>
      </w:r>
      <w:r w:rsidR="008E29F6">
        <w:rPr>
          <w:rFonts w:cs="Times New Roman"/>
        </w:rPr>
        <w:t xml:space="preserve">TNR </w:t>
      </w:r>
      <w:r w:rsidR="000814F7">
        <w:rPr>
          <w:rFonts w:cs="Times New Roman"/>
        </w:rPr>
        <w:t>s</w:t>
      </w:r>
      <w:r w:rsidR="008E29F6">
        <w:rPr>
          <w:rFonts w:cs="Times New Roman"/>
        </w:rPr>
        <w:t xml:space="preserve">tory </w:t>
      </w:r>
      <w:r w:rsidR="000814F7">
        <w:rPr>
          <w:rFonts w:cs="Times New Roman"/>
        </w:rPr>
        <w:t>g</w:t>
      </w:r>
      <w:r w:rsidR="008E29F6">
        <w:rPr>
          <w:rFonts w:cs="Times New Roman"/>
        </w:rPr>
        <w:t>ramm</w:t>
      </w:r>
      <w:r w:rsidR="00954241">
        <w:rPr>
          <w:rFonts w:cs="Times New Roman"/>
        </w:rPr>
        <w:t>ar</w:t>
      </w:r>
      <w:r w:rsidR="00600EBE">
        <w:rPr>
          <w:rFonts w:cs="Times New Roman"/>
        </w:rPr>
        <w:t xml:space="preserve"> in</w:t>
      </w:r>
      <w:r w:rsidR="00954241">
        <w:rPr>
          <w:rFonts w:cs="Times New Roman"/>
        </w:rPr>
        <w:t xml:space="preserve"> both </w:t>
      </w:r>
      <w:r w:rsidR="00496349">
        <w:rPr>
          <w:rFonts w:cs="Times New Roman"/>
        </w:rPr>
        <w:t>P</w:t>
      </w:r>
      <w:r w:rsidR="00954241">
        <w:rPr>
          <w:rFonts w:cs="Times New Roman"/>
        </w:rPr>
        <w:t>K and K</w:t>
      </w:r>
      <w:r w:rsidR="005766AC">
        <w:rPr>
          <w:rFonts w:cs="Times New Roman"/>
        </w:rPr>
        <w:t xml:space="preserve">, </w:t>
      </w:r>
      <w:r w:rsidR="00600EBE">
        <w:rPr>
          <w:rFonts w:cs="Times New Roman"/>
        </w:rPr>
        <w:t xml:space="preserve">scores </w:t>
      </w:r>
      <w:r w:rsidR="0039231D">
        <w:rPr>
          <w:rFonts w:cs="Times New Roman"/>
        </w:rPr>
        <w:t xml:space="preserve">were positively skewed </w:t>
      </w:r>
      <w:r w:rsidR="009E7E04">
        <w:rPr>
          <w:rFonts w:cs="Times New Roman"/>
        </w:rPr>
        <w:t xml:space="preserve">with </w:t>
      </w:r>
      <w:proofErr w:type="gramStart"/>
      <w:r w:rsidR="009E7E04">
        <w:rPr>
          <w:rFonts w:cs="Times New Roman"/>
        </w:rPr>
        <w:t>a large number of</w:t>
      </w:r>
      <w:proofErr w:type="gramEnd"/>
      <w:r w:rsidR="009E7E04">
        <w:rPr>
          <w:rFonts w:cs="Times New Roman"/>
        </w:rPr>
        <w:t xml:space="preserve"> children scoring zero</w:t>
      </w:r>
      <w:r w:rsidR="00397B60">
        <w:rPr>
          <w:rFonts w:cs="Times New Roman"/>
        </w:rPr>
        <w:t>.</w:t>
      </w:r>
      <w:r w:rsidR="00742334">
        <w:rPr>
          <w:rFonts w:cs="Times New Roman"/>
        </w:rPr>
        <w:t xml:space="preserve"> </w:t>
      </w:r>
      <w:r w:rsidR="000A6241">
        <w:rPr>
          <w:rFonts w:cs="Times New Roman"/>
        </w:rPr>
        <w:t xml:space="preserve">Second, </w:t>
      </w:r>
      <w:r w:rsidR="009B6CFF">
        <w:rPr>
          <w:rFonts w:cs="Times New Roman"/>
        </w:rPr>
        <w:t xml:space="preserve">scores in the K sample for </w:t>
      </w:r>
      <w:r w:rsidR="000814F7">
        <w:rPr>
          <w:rFonts w:cs="Times New Roman"/>
        </w:rPr>
        <w:t xml:space="preserve">TNR </w:t>
      </w:r>
      <w:r w:rsidR="009B6CFF">
        <w:rPr>
          <w:rFonts w:cs="Times New Roman"/>
        </w:rPr>
        <w:t xml:space="preserve">story cohesion were </w:t>
      </w:r>
      <w:r w:rsidR="003E6650">
        <w:rPr>
          <w:rFonts w:cs="Times New Roman"/>
        </w:rPr>
        <w:t xml:space="preserve">non-normally distributed with </w:t>
      </w:r>
      <w:r w:rsidR="00DE2C39">
        <w:rPr>
          <w:rFonts w:cs="Times New Roman"/>
        </w:rPr>
        <w:t xml:space="preserve">many zeros and </w:t>
      </w:r>
      <w:r w:rsidR="003E6650">
        <w:rPr>
          <w:rFonts w:cs="Times New Roman"/>
        </w:rPr>
        <w:t>positive skew.</w:t>
      </w:r>
      <w:r w:rsidR="00834ABE">
        <w:rPr>
          <w:rFonts w:cs="Times New Roman"/>
        </w:rPr>
        <w:t xml:space="preserve"> </w:t>
      </w:r>
      <w:r w:rsidR="00814FF0">
        <w:rPr>
          <w:rFonts w:cs="Times New Roman"/>
        </w:rPr>
        <w:t>Thus, f</w:t>
      </w:r>
      <w:r w:rsidR="00EE5B8A">
        <w:rPr>
          <w:rFonts w:cs="Times New Roman"/>
        </w:rPr>
        <w:t xml:space="preserve">or these outcomes, we estimated alternative multilevel models appropriate for these distributions, as noted below. </w:t>
      </w:r>
      <w:r w:rsidR="009B7FD4">
        <w:rPr>
          <w:rFonts w:cs="Times New Roman"/>
        </w:rPr>
        <w:t>To investigate the third research question regarding indirect effects, we used m</w:t>
      </w:r>
      <w:r w:rsidR="6076FE9F" w:rsidRPr="6076FE9F">
        <w:rPr>
          <w:rFonts w:cs="Times New Roman"/>
        </w:rPr>
        <w:t xml:space="preserve">ultilevel structural equation modeling. </w:t>
      </w:r>
      <w:r w:rsidR="009B7FD4">
        <w:rPr>
          <w:rFonts w:cs="Times New Roman"/>
        </w:rPr>
        <w:t>Further d</w:t>
      </w:r>
      <w:r w:rsidR="6076FE9F" w:rsidRPr="6076FE9F">
        <w:rPr>
          <w:rFonts w:cs="Times New Roman"/>
        </w:rPr>
        <w:t xml:space="preserve">etails </w:t>
      </w:r>
      <w:r w:rsidR="00B22E19">
        <w:rPr>
          <w:rFonts w:cs="Times New Roman"/>
        </w:rPr>
        <w:t xml:space="preserve">on our approach </w:t>
      </w:r>
      <w:r w:rsidR="000E0A44">
        <w:rPr>
          <w:rFonts w:cs="Times New Roman"/>
        </w:rPr>
        <w:t xml:space="preserve">for preliminary analyses, </w:t>
      </w:r>
      <w:r w:rsidR="00D80B60">
        <w:rPr>
          <w:rFonts w:cs="Times New Roman"/>
        </w:rPr>
        <w:t xml:space="preserve">multiple </w:t>
      </w:r>
      <w:r w:rsidR="000E0A44">
        <w:rPr>
          <w:rFonts w:cs="Times New Roman"/>
        </w:rPr>
        <w:t xml:space="preserve">imputation, and </w:t>
      </w:r>
      <w:r w:rsidR="00D80B60">
        <w:rPr>
          <w:rFonts w:cs="Times New Roman"/>
        </w:rPr>
        <w:t xml:space="preserve">main analyses </w:t>
      </w:r>
      <w:r w:rsidR="6076FE9F" w:rsidRPr="6076FE9F">
        <w:rPr>
          <w:rFonts w:cs="Times New Roman"/>
        </w:rPr>
        <w:t xml:space="preserve">are </w:t>
      </w:r>
      <w:r w:rsidR="009B7FD4">
        <w:rPr>
          <w:rFonts w:cs="Times New Roman"/>
        </w:rPr>
        <w:t>provided</w:t>
      </w:r>
      <w:r w:rsidR="6076FE9F" w:rsidRPr="6076FE9F">
        <w:rPr>
          <w:rFonts w:cs="Times New Roman"/>
        </w:rPr>
        <w:t xml:space="preserve"> below. </w:t>
      </w:r>
    </w:p>
    <w:p w14:paraId="3AC1066E" w14:textId="5E169E0B" w:rsidR="009B7FD4" w:rsidRPr="000B6FCA" w:rsidRDefault="0020213D" w:rsidP="00A31991">
      <w:pPr>
        <w:pStyle w:val="Header"/>
        <w:widowControl w:val="0"/>
        <w:tabs>
          <w:tab w:val="clear" w:pos="4680"/>
          <w:tab w:val="clear" w:pos="9360"/>
        </w:tabs>
        <w:spacing w:line="480" w:lineRule="auto"/>
        <w:rPr>
          <w:rFonts w:cs="Times New Roman"/>
          <w:b/>
          <w:i/>
        </w:rPr>
      </w:pPr>
      <w:r>
        <w:rPr>
          <w:rFonts w:cs="Times New Roman"/>
          <w:b/>
          <w:i/>
        </w:rPr>
        <w:t xml:space="preserve">Preliminary </w:t>
      </w:r>
      <w:r w:rsidR="00D80B60">
        <w:rPr>
          <w:rFonts w:cs="Times New Roman"/>
          <w:b/>
          <w:i/>
        </w:rPr>
        <w:t>Analysis Approach</w:t>
      </w:r>
    </w:p>
    <w:p w14:paraId="187051C8" w14:textId="6240ACC9" w:rsidR="001B59A1" w:rsidRDefault="001B59A1" w:rsidP="00473A17">
      <w:pPr>
        <w:pStyle w:val="Header"/>
        <w:widowControl w:val="0"/>
        <w:tabs>
          <w:tab w:val="clear" w:pos="4680"/>
          <w:tab w:val="clear" w:pos="9360"/>
        </w:tabs>
        <w:spacing w:line="480" w:lineRule="auto"/>
        <w:ind w:firstLine="720"/>
        <w:rPr>
          <w:rFonts w:cs="Times New Roman"/>
        </w:rPr>
      </w:pPr>
      <w:r>
        <w:rPr>
          <w:rFonts w:cs="Times New Roman"/>
        </w:rPr>
        <w:t>Prior to analyzing study data, w</w:t>
      </w:r>
      <w:r w:rsidR="007E7BFF" w:rsidRPr="00BF5624">
        <w:rPr>
          <w:rFonts w:cs="Times New Roman"/>
        </w:rPr>
        <w:t xml:space="preserve">e followed WWC </w:t>
      </w:r>
      <w:r w:rsidR="000814F7">
        <w:rPr>
          <w:rFonts w:cs="Times New Roman"/>
        </w:rPr>
        <w:t xml:space="preserve">standards </w:t>
      </w:r>
      <w:r w:rsidR="000814F7">
        <w:rPr>
          <w:rFonts w:cs="Times New Roman"/>
        </w:rPr>
        <w:fldChar w:fldCharType="begin"/>
      </w:r>
      <w:r w:rsidR="000814F7">
        <w:rPr>
          <w:rFonts w:cs="Times New Roman"/>
        </w:rPr>
        <w:instrText xml:space="preserve"> ADDIN EN.CITE &lt;EndNote&gt;&lt;Cite ExcludeYear="1"&gt;&lt;Author&gt;Institute of Education Sciences&lt;/Author&gt;&lt;Year&gt;2020, January&lt;/Year&gt;&lt;RecNum&gt;5443&lt;/RecNum&gt;&lt;Suffix&gt; 2020&lt;/Suffix&gt;&lt;DisplayText&gt;(Institute of Education Sciences, 2020)&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sidR="000814F7">
        <w:rPr>
          <w:rFonts w:cs="Times New Roman"/>
        </w:rPr>
        <w:fldChar w:fldCharType="separate"/>
      </w:r>
      <w:r w:rsidR="000814F7">
        <w:rPr>
          <w:rFonts w:cs="Times New Roman"/>
          <w:noProof/>
        </w:rPr>
        <w:t>(Institute of Education Sciences, 2020)</w:t>
      </w:r>
      <w:r w:rsidR="000814F7">
        <w:rPr>
          <w:rFonts w:cs="Times New Roman"/>
        </w:rPr>
        <w:fldChar w:fldCharType="end"/>
      </w:r>
      <w:r w:rsidR="00160C61" w:rsidRPr="00A252DB">
        <w:rPr>
          <w:rFonts w:cs="Times New Roman"/>
        </w:rPr>
        <w:t xml:space="preserve"> to clarify impact of attrition </w:t>
      </w:r>
      <w:r w:rsidR="00F84186" w:rsidRPr="00A252DB">
        <w:rPr>
          <w:rFonts w:cs="Times New Roman"/>
        </w:rPr>
        <w:t>at the cluster</w:t>
      </w:r>
      <w:r w:rsidR="00093872">
        <w:rPr>
          <w:rFonts w:cs="Times New Roman"/>
        </w:rPr>
        <w:t xml:space="preserve"> (</w:t>
      </w:r>
      <w:r w:rsidR="00A1654C">
        <w:rPr>
          <w:rFonts w:cs="Times New Roman"/>
        </w:rPr>
        <w:t>classroom/</w:t>
      </w:r>
      <w:r w:rsidR="002304E1" w:rsidRPr="00A252DB">
        <w:rPr>
          <w:rFonts w:cs="Times New Roman"/>
        </w:rPr>
        <w:t>teacher</w:t>
      </w:r>
      <w:r w:rsidR="00093872">
        <w:rPr>
          <w:rFonts w:cs="Times New Roman"/>
        </w:rPr>
        <w:t xml:space="preserve">) </w:t>
      </w:r>
      <w:r w:rsidR="002304E1" w:rsidRPr="00A252DB">
        <w:rPr>
          <w:rFonts w:cs="Times New Roman"/>
        </w:rPr>
        <w:t xml:space="preserve">level </w:t>
      </w:r>
      <w:r w:rsidR="00344FE2" w:rsidRPr="00A252DB">
        <w:rPr>
          <w:rFonts w:cs="Times New Roman"/>
        </w:rPr>
        <w:t>as well as</w:t>
      </w:r>
      <w:r w:rsidR="002304E1" w:rsidRPr="00A252DB">
        <w:rPr>
          <w:rFonts w:cs="Times New Roman"/>
        </w:rPr>
        <w:t xml:space="preserve"> </w:t>
      </w:r>
      <w:r w:rsidR="00E9101C" w:rsidRPr="00A252DB">
        <w:rPr>
          <w:rFonts w:cs="Times New Roman"/>
        </w:rPr>
        <w:t xml:space="preserve">for child-level missingness </w:t>
      </w:r>
      <w:r>
        <w:rPr>
          <w:rFonts w:cs="Times New Roman"/>
        </w:rPr>
        <w:t>from non-</w:t>
      </w:r>
      <w:proofErr w:type="spellStart"/>
      <w:r>
        <w:rPr>
          <w:rFonts w:cs="Times New Roman"/>
        </w:rPr>
        <w:t>attriting</w:t>
      </w:r>
      <w:proofErr w:type="spellEnd"/>
      <w:r>
        <w:rPr>
          <w:rFonts w:cs="Times New Roman"/>
        </w:rPr>
        <w:t xml:space="preserve"> clusters </w:t>
      </w:r>
      <w:r w:rsidR="00E9101C" w:rsidRPr="00A252DB">
        <w:rPr>
          <w:rFonts w:cs="Times New Roman"/>
        </w:rPr>
        <w:t xml:space="preserve">prior to imputation. </w:t>
      </w:r>
      <w:r>
        <w:rPr>
          <w:rFonts w:cs="Times New Roman"/>
        </w:rPr>
        <w:t>Classroom-level attrition occur</w:t>
      </w:r>
      <w:r w:rsidR="00D32EE9">
        <w:rPr>
          <w:rFonts w:cs="Times New Roman"/>
        </w:rPr>
        <w:t>r</w:t>
      </w:r>
      <w:r>
        <w:rPr>
          <w:rFonts w:cs="Times New Roman"/>
        </w:rPr>
        <w:t>ed after randomization but prior to administration of study measures.</w:t>
      </w:r>
      <w:r w:rsidRPr="00055EE2">
        <w:rPr>
          <w:rFonts w:cs="Times New Roman"/>
        </w:rPr>
        <w:t xml:space="preserve"> Our initial </w:t>
      </w:r>
      <w:r>
        <w:rPr>
          <w:rFonts w:cs="Times New Roman"/>
        </w:rPr>
        <w:t>study</w:t>
      </w:r>
      <w:r w:rsidRPr="00055EE2">
        <w:rPr>
          <w:rFonts w:cs="Times New Roman"/>
        </w:rPr>
        <w:t xml:space="preserve"> sample included 74 PK </w:t>
      </w:r>
      <w:r>
        <w:rPr>
          <w:rFonts w:cs="Times New Roman"/>
        </w:rPr>
        <w:t>classrooms (21 Let’s Know! Broad, 25 Let’s Know! Deep, and 28 control classrooms</w:t>
      </w:r>
      <w:r w:rsidRPr="00055EE2">
        <w:rPr>
          <w:rFonts w:cs="Times New Roman"/>
        </w:rPr>
        <w:t xml:space="preserve"> </w:t>
      </w:r>
      <w:r>
        <w:rPr>
          <w:rFonts w:cs="Times New Roman"/>
        </w:rPr>
        <w:t xml:space="preserve">corresponding to </w:t>
      </w:r>
      <w:r w:rsidRPr="00A252DB">
        <w:rPr>
          <w:rFonts w:cs="Times New Roman"/>
          <w:i/>
        </w:rPr>
        <w:t>n</w:t>
      </w:r>
      <w:r>
        <w:rPr>
          <w:rFonts w:cs="Times New Roman"/>
        </w:rPr>
        <w:t xml:space="preserve"> = </w:t>
      </w:r>
      <w:r w:rsidRPr="00055EE2">
        <w:rPr>
          <w:rFonts w:cs="Times New Roman"/>
        </w:rPr>
        <w:t>398 children</w:t>
      </w:r>
      <w:r>
        <w:rPr>
          <w:rFonts w:cs="Times New Roman"/>
        </w:rPr>
        <w:t xml:space="preserve"> overall; 116, 134, and 148 children in each </w:t>
      </w:r>
      <w:r>
        <w:rPr>
          <w:rFonts w:cs="Times New Roman"/>
        </w:rPr>
        <w:lastRenderedPageBreak/>
        <w:t>condition, respectively)</w:t>
      </w:r>
      <w:r w:rsidRPr="00055EE2">
        <w:rPr>
          <w:rFonts w:cs="Times New Roman"/>
        </w:rPr>
        <w:t xml:space="preserve"> and 57 K </w:t>
      </w:r>
      <w:r>
        <w:rPr>
          <w:rFonts w:cs="Times New Roman"/>
        </w:rPr>
        <w:t xml:space="preserve">classrooms (20 Let’s Know! Broad, 19 Let’s Know! Deep, and 18 control classrooms corresponding to </w:t>
      </w:r>
      <w:r w:rsidRPr="00A252DB">
        <w:rPr>
          <w:rFonts w:cs="Times New Roman"/>
          <w:i/>
        </w:rPr>
        <w:t>n</w:t>
      </w:r>
      <w:r>
        <w:rPr>
          <w:rFonts w:cs="Times New Roman"/>
        </w:rPr>
        <w:t xml:space="preserve"> = </w:t>
      </w:r>
      <w:r w:rsidRPr="00055EE2">
        <w:rPr>
          <w:rFonts w:cs="Times New Roman"/>
        </w:rPr>
        <w:t>337 children</w:t>
      </w:r>
      <w:r>
        <w:rPr>
          <w:rFonts w:cs="Times New Roman"/>
        </w:rPr>
        <w:t>; 119, 115, and 103 children in each condition, respectively</w:t>
      </w:r>
      <w:r w:rsidRPr="00055EE2">
        <w:rPr>
          <w:rFonts w:cs="Times New Roman"/>
        </w:rPr>
        <w:t>).</w:t>
      </w:r>
      <w:r>
        <w:rPr>
          <w:rFonts w:cs="Times New Roman"/>
        </w:rPr>
        <w:t xml:space="preserve"> By condition, classroom-level attrition rates at PK were low: 2.7% (2 classrooms; </w:t>
      </w:r>
      <w:r w:rsidRPr="00A252DB">
        <w:rPr>
          <w:rFonts w:cs="Times New Roman"/>
          <w:i/>
        </w:rPr>
        <w:t>n</w:t>
      </w:r>
      <w:r>
        <w:rPr>
          <w:rFonts w:cs="Times New Roman"/>
        </w:rPr>
        <w:t xml:space="preserve"> = 12 children) Let’s Know! Broad; 3.4% (3 classrooms; </w:t>
      </w:r>
      <w:r w:rsidRPr="00A252DB">
        <w:rPr>
          <w:rFonts w:cs="Times New Roman"/>
          <w:i/>
        </w:rPr>
        <w:t>n</w:t>
      </w:r>
      <w:r>
        <w:rPr>
          <w:rFonts w:cs="Times New Roman"/>
        </w:rPr>
        <w:t xml:space="preserve"> = 17 children) Let’s Know! Deep; and 0% control. Relative to the overall PK classroom-level attrition rate (5 classrooms, 6.8%), differential attrition between conditions was also low suggesting minimal threat of potential bias due to classroom-level attrition </w:t>
      </w:r>
      <w:r>
        <w:rPr>
          <w:rFonts w:cs="Times New Roman"/>
        </w:rPr>
        <w:fldChar w:fldCharType="begin"/>
      </w:r>
      <w:r w:rsidR="00F62E53">
        <w:rPr>
          <w:rFonts w:cs="Times New Roman"/>
        </w:rPr>
        <w:instrText xml:space="preserve"> ADDIN EN.CITE &lt;EndNote&gt;&lt;Cite ExcludeYear="1"&gt;&lt;Author&gt;Institute of Education Sciences&lt;/Author&gt;&lt;Year&gt;2020, January&lt;/Year&gt;&lt;RecNum&gt;5443&lt;/RecNum&gt;&lt;Suffix&gt; 2020`, p. 10&lt;/Suffix&gt;&lt;DisplayText&gt;(Institute of Education Sciences, 2020, p. 10)&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Pr>
          <w:rFonts w:cs="Times New Roman"/>
        </w:rPr>
        <w:fldChar w:fldCharType="separate"/>
      </w:r>
      <w:r w:rsidR="00F62E53">
        <w:rPr>
          <w:rFonts w:cs="Times New Roman"/>
          <w:noProof/>
        </w:rPr>
        <w:t>(Institute of Education Sciences, 2020, p. 10)</w:t>
      </w:r>
      <w:r>
        <w:rPr>
          <w:rFonts w:cs="Times New Roman"/>
        </w:rPr>
        <w:fldChar w:fldCharType="end"/>
      </w:r>
      <w:r>
        <w:rPr>
          <w:rFonts w:cs="Times New Roman"/>
        </w:rPr>
        <w:t xml:space="preserve">. Similarly for K, condition-specific classroom-level attrition rates (0% </w:t>
      </w:r>
      <w:r w:rsidR="00F62E53">
        <w:rPr>
          <w:rFonts w:cs="Times New Roman"/>
        </w:rPr>
        <w:t xml:space="preserve">Let’s Know! </w:t>
      </w:r>
      <w:r>
        <w:rPr>
          <w:rFonts w:cs="Times New Roman"/>
        </w:rPr>
        <w:t xml:space="preserve">Broad; 0% </w:t>
      </w:r>
      <w:r w:rsidR="00F62E53">
        <w:rPr>
          <w:rFonts w:cs="Times New Roman"/>
        </w:rPr>
        <w:t>Let’s Know! Deep; 5.6% [1 classroom; 6 children]</w:t>
      </w:r>
      <w:r>
        <w:rPr>
          <w:rFonts w:cs="Times New Roman"/>
        </w:rPr>
        <w:t xml:space="preserve"> control) were low</w:t>
      </w:r>
      <w:r w:rsidR="00F62E53">
        <w:rPr>
          <w:rFonts w:cs="Times New Roman"/>
        </w:rPr>
        <w:t>,</w:t>
      </w:r>
      <w:r>
        <w:rPr>
          <w:rFonts w:cs="Times New Roman"/>
        </w:rPr>
        <w:t xml:space="preserve"> and differential attrition between conditions relative to the overall K classroom-level attrition rate (1 classroom, 1.8%) were also low, suggesting minimal threat of potential bias due to classroom attrition in K. Reasons for classroom-level attrition included teacher turnover in PK, time or scheduling concerns given constraints of half-day PK, and conflicts with existing assessment requirements at the school.</w:t>
      </w:r>
      <w:r w:rsidR="00BB2714" w:rsidRPr="00A252DB">
        <w:rPr>
          <w:rFonts w:cs="Times New Roman"/>
        </w:rPr>
        <w:t xml:space="preserve"> </w:t>
      </w:r>
    </w:p>
    <w:p w14:paraId="45C2B16A" w14:textId="1AF0B920" w:rsidR="00F62E53" w:rsidRDefault="00F62E53" w:rsidP="00F62E53">
      <w:pPr>
        <w:pStyle w:val="Header"/>
        <w:widowControl w:val="0"/>
        <w:tabs>
          <w:tab w:val="clear" w:pos="4680"/>
          <w:tab w:val="clear" w:pos="9360"/>
        </w:tabs>
        <w:spacing w:line="480" w:lineRule="auto"/>
        <w:ind w:firstLine="720"/>
        <w:rPr>
          <w:rFonts w:cs="Times New Roman"/>
        </w:rPr>
      </w:pPr>
      <w:r>
        <w:rPr>
          <w:rFonts w:cs="Times New Roman"/>
        </w:rPr>
        <w:t>We assessed child-level attrition as child non-response to outcome measures based on all children in non-</w:t>
      </w:r>
      <w:proofErr w:type="spellStart"/>
      <w:r>
        <w:rPr>
          <w:rFonts w:cs="Times New Roman"/>
        </w:rPr>
        <w:t>attriting</w:t>
      </w:r>
      <w:proofErr w:type="spellEnd"/>
      <w:r>
        <w:rPr>
          <w:rFonts w:cs="Times New Roman"/>
        </w:rPr>
        <w:t xml:space="preserve"> classrooms prior to imputation </w:t>
      </w:r>
      <w:r>
        <w:rPr>
          <w:rFonts w:cs="Times New Roman"/>
        </w:rPr>
        <w:fldChar w:fldCharType="begin"/>
      </w:r>
      <w:r>
        <w:rPr>
          <w:rFonts w:cs="Times New Roman"/>
        </w:rPr>
        <w:instrText xml:space="preserve"> ADDIN EN.CITE &lt;EndNote&gt;&lt;Cite ExcludeYear="1"&gt;&lt;Author&gt;Institute of Education Sciences&lt;/Author&gt;&lt;Year&gt;2020, January&lt;/Year&gt;&lt;RecNum&gt;5443&lt;/RecNum&gt;&lt;Suffix&gt; 2020&lt;/Suffix&gt;&lt;DisplayText&gt;(Institute of Education Sciences, 2020)&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Pr>
          <w:rFonts w:cs="Times New Roman"/>
        </w:rPr>
        <w:fldChar w:fldCharType="separate"/>
      </w:r>
      <w:r>
        <w:rPr>
          <w:rFonts w:cs="Times New Roman"/>
          <w:noProof/>
        </w:rPr>
        <w:t>(Institute of Education Sciences, 2020)</w:t>
      </w:r>
      <w:r>
        <w:rPr>
          <w:rFonts w:cs="Times New Roman"/>
        </w:rPr>
        <w:fldChar w:fldCharType="end"/>
      </w:r>
      <w:r>
        <w:rPr>
          <w:rFonts w:cs="Times New Roman"/>
        </w:rPr>
        <w:t>. For the non-</w:t>
      </w:r>
      <w:proofErr w:type="spellStart"/>
      <w:r>
        <w:rPr>
          <w:rFonts w:cs="Times New Roman"/>
        </w:rPr>
        <w:t>attriting</w:t>
      </w:r>
      <w:proofErr w:type="spellEnd"/>
      <w:r>
        <w:rPr>
          <w:rFonts w:cs="Times New Roman"/>
        </w:rPr>
        <w:t xml:space="preserve"> classrooms in PK (69 classrooms, </w:t>
      </w:r>
      <w:r w:rsidRPr="00A252DB">
        <w:rPr>
          <w:rFonts w:cs="Times New Roman"/>
          <w:i/>
        </w:rPr>
        <w:t>n</w:t>
      </w:r>
      <w:r>
        <w:rPr>
          <w:rFonts w:cs="Times New Roman"/>
        </w:rPr>
        <w:t xml:space="preserve"> = 369 children), eight children provided no data on any of the study measures. In K (56 classrooms, </w:t>
      </w:r>
      <w:r w:rsidRPr="00A252DB">
        <w:rPr>
          <w:rFonts w:cs="Times New Roman"/>
          <w:i/>
        </w:rPr>
        <w:t>n</w:t>
      </w:r>
      <w:r>
        <w:rPr>
          <w:rFonts w:cs="Times New Roman"/>
        </w:rPr>
        <w:t xml:space="preserve"> = 331 children), three children contributed no data on study measures. Children contributing no data on the set of targeted, primary, and secondary outcome measures were included for attrition </w:t>
      </w:r>
      <w:proofErr w:type="gramStart"/>
      <w:r>
        <w:rPr>
          <w:rFonts w:cs="Times New Roman"/>
        </w:rPr>
        <w:t>assessment</w:t>
      </w:r>
      <w:proofErr w:type="gramEnd"/>
      <w:r>
        <w:rPr>
          <w:rFonts w:cs="Times New Roman"/>
        </w:rPr>
        <w:t xml:space="preserve"> but they were not considered part of the analytic sample and their data were not imputed. For children in non-</w:t>
      </w:r>
      <w:proofErr w:type="spellStart"/>
      <w:r>
        <w:rPr>
          <w:rFonts w:cs="Times New Roman"/>
        </w:rPr>
        <w:t>attrtiting</w:t>
      </w:r>
      <w:proofErr w:type="spellEnd"/>
      <w:r>
        <w:rPr>
          <w:rFonts w:cs="Times New Roman"/>
        </w:rPr>
        <w:t xml:space="preserve"> classrooms, non-response rates and differential response rates by measure for PK and K comprehension-related skills and language comprehension outcomes are provided in </w:t>
      </w:r>
      <w:r w:rsidRPr="00A252DB">
        <w:rPr>
          <w:rFonts w:cs="Times New Roman"/>
        </w:rPr>
        <w:lastRenderedPageBreak/>
        <w:t>Supplementary Material Tables S.</w:t>
      </w:r>
      <w:r w:rsidR="00811EC2" w:rsidRPr="00A252DB">
        <w:rPr>
          <w:rFonts w:cs="Times New Roman"/>
        </w:rPr>
        <w:t>3</w:t>
      </w:r>
      <w:r w:rsidRPr="00A252DB">
        <w:rPr>
          <w:rFonts w:cs="Times New Roman"/>
        </w:rPr>
        <w:t xml:space="preserve"> and S.</w:t>
      </w:r>
      <w:r w:rsidR="00811EC2" w:rsidRPr="00A252DB">
        <w:rPr>
          <w:rFonts w:cs="Times New Roman"/>
        </w:rPr>
        <w:t>4</w:t>
      </w:r>
      <w:r w:rsidRPr="00A252DB">
        <w:rPr>
          <w:rFonts w:cs="Times New Roman"/>
        </w:rPr>
        <w:t xml:space="preserve">, respectively, and we followed the same procedure as above for assessing risk of bias in experimental comparisons </w:t>
      </w:r>
      <w:r w:rsidRPr="00A252DB">
        <w:rPr>
          <w:rFonts w:cs="Times New Roman"/>
        </w:rPr>
        <w:fldChar w:fldCharType="begin"/>
      </w:r>
      <w:r w:rsidRPr="00A252DB">
        <w:rPr>
          <w:rFonts w:cs="Times New Roman"/>
        </w:rPr>
        <w:instrText xml:space="preserve"> ADDIN EN.CITE &lt;EndNote&gt;&lt;Cite ExcludeYear="1"&gt;&lt;Author&gt;Institute of Education Sciences&lt;/Author&gt;&lt;Year&gt;2020, January&lt;/Year&gt;&lt;RecNum&gt;5443&lt;/RecNum&gt;&lt;Suffix&gt; 2020&lt;/Suffix&gt;&lt;DisplayText&gt;(Institute of Education Sciences, 2020)&lt;/DisplayText&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sidRPr="00A252DB">
        <w:rPr>
          <w:rFonts w:cs="Times New Roman"/>
        </w:rPr>
        <w:fldChar w:fldCharType="separate"/>
      </w:r>
      <w:r w:rsidRPr="00A252DB">
        <w:rPr>
          <w:rFonts w:cs="Times New Roman"/>
          <w:noProof/>
        </w:rPr>
        <w:t>(Institute of Education Sciences, 2020)</w:t>
      </w:r>
      <w:r w:rsidRPr="00A252DB">
        <w:rPr>
          <w:rFonts w:cs="Times New Roman"/>
        </w:rPr>
        <w:fldChar w:fldCharType="end"/>
      </w:r>
      <w:r w:rsidRPr="00A252DB">
        <w:rPr>
          <w:rFonts w:cs="Times New Roman"/>
        </w:rPr>
        <w:t>. In non-</w:t>
      </w:r>
      <w:proofErr w:type="spellStart"/>
      <w:r w:rsidRPr="00A252DB">
        <w:rPr>
          <w:rFonts w:cs="Times New Roman"/>
        </w:rPr>
        <w:t>attriting</w:t>
      </w:r>
      <w:proofErr w:type="spellEnd"/>
      <w:r w:rsidRPr="00A252DB">
        <w:rPr>
          <w:rFonts w:cs="Times New Roman"/>
        </w:rPr>
        <w:t xml:space="preserve"> classrooms, for targeted comprehension-related skills (i.e., CAMs administered by teachers), non-response ranged from 24.4% to 40.4% in PK and 18.1% to 22.4% in K. In comparison, language comprehension outcome measures administered by researchers had much less missing data, ranging from 11.9% to 19.5% in PK and 10.0% to 12.1% in K. Comparing across conditions for each outcome measure in Tables S.</w:t>
      </w:r>
      <w:r w:rsidR="00811EC2" w:rsidRPr="00A252DB">
        <w:rPr>
          <w:rFonts w:cs="Times New Roman"/>
        </w:rPr>
        <w:t>3</w:t>
      </w:r>
      <w:r w:rsidRPr="00A252DB">
        <w:rPr>
          <w:rFonts w:cs="Times New Roman"/>
        </w:rPr>
        <w:t xml:space="preserve"> and S.</w:t>
      </w:r>
      <w:r w:rsidR="00811EC2" w:rsidRPr="00A252DB">
        <w:rPr>
          <w:rFonts w:cs="Times New Roman"/>
        </w:rPr>
        <w:t>4</w:t>
      </w:r>
      <w:r w:rsidRPr="00A252DB">
        <w:rPr>
          <w:rFonts w:cs="Times New Roman"/>
        </w:rPr>
        <w:t>, differential non-</w:t>
      </w:r>
      <w:r>
        <w:rPr>
          <w:rFonts w:cs="Times New Roman"/>
        </w:rPr>
        <w:t>response relative to overall non-response indicated tolerable ranges for</w:t>
      </w:r>
      <w:r w:rsidRPr="00CA4F51">
        <w:rPr>
          <w:rFonts w:cs="Times New Roman"/>
        </w:rPr>
        <w:t xml:space="preserve"> </w:t>
      </w:r>
      <w:r>
        <w:rPr>
          <w:rFonts w:cs="Times New Roman"/>
        </w:rPr>
        <w:t xml:space="preserve">potential bias of experimental comparisons for the </w:t>
      </w:r>
      <w:r w:rsidRPr="00CA4F51">
        <w:rPr>
          <w:rFonts w:cs="Times New Roman"/>
        </w:rPr>
        <w:t xml:space="preserve">language comprehension measures in both PK and </w:t>
      </w:r>
      <w:r>
        <w:rPr>
          <w:rFonts w:cs="Times New Roman"/>
        </w:rPr>
        <w:t xml:space="preserve">K, with one exception in PK for the comparison between Let’s Know! Broad and control on TNR comprehension, and one exception in K for the comparison between Let’s Know! Broad and Let’s Know! Deep on Let’s Know! Vocabulary. For most of the comparisons involving teacher-administered measures in K, differential non-response rates relative to overall were in tolerable ranges for potential </w:t>
      </w:r>
      <w:proofErr w:type="gramStart"/>
      <w:r>
        <w:rPr>
          <w:rFonts w:cs="Times New Roman"/>
        </w:rPr>
        <w:t>bias, but</w:t>
      </w:r>
      <w:proofErr w:type="gramEnd"/>
      <w:r>
        <w:rPr>
          <w:rFonts w:cs="Times New Roman"/>
        </w:rPr>
        <w:t xml:space="preserve"> were much higher for nearly all comparisons involving teacher-administered assessments at PK, indicating greater risk for potential bias in these experimental comparisons.  </w:t>
      </w:r>
    </w:p>
    <w:p w14:paraId="2CCA69E4" w14:textId="079663F7" w:rsidR="006723CF" w:rsidRDefault="00811EC2" w:rsidP="00473A17">
      <w:pPr>
        <w:pStyle w:val="Header"/>
        <w:widowControl w:val="0"/>
        <w:tabs>
          <w:tab w:val="clear" w:pos="4680"/>
          <w:tab w:val="clear" w:pos="9360"/>
        </w:tabs>
        <w:spacing w:line="480" w:lineRule="auto"/>
        <w:ind w:firstLine="720"/>
        <w:rPr>
          <w:rFonts w:cs="Times New Roman"/>
        </w:rPr>
      </w:pPr>
      <w:r>
        <w:rPr>
          <w:rFonts w:cs="Times New Roman"/>
        </w:rPr>
        <w:t>Excluding the thirteen children who contributed no outcome data in non-</w:t>
      </w:r>
      <w:proofErr w:type="spellStart"/>
      <w:r>
        <w:rPr>
          <w:rFonts w:cs="Times New Roman"/>
        </w:rPr>
        <w:t>attriting</w:t>
      </w:r>
      <w:proofErr w:type="spellEnd"/>
      <w:r>
        <w:rPr>
          <w:rFonts w:cs="Times New Roman"/>
        </w:rPr>
        <w:t xml:space="preserve"> clusters, our analytic sample contained 69 PK classrooms with </w:t>
      </w:r>
      <w:r w:rsidRPr="00A252DB">
        <w:rPr>
          <w:i/>
        </w:rPr>
        <w:t>n</w:t>
      </w:r>
      <w:r>
        <w:rPr>
          <w:rFonts w:cs="Times New Roman"/>
        </w:rPr>
        <w:t xml:space="preserve"> = 361 children, and 56 K classrooms with </w:t>
      </w:r>
      <w:r w:rsidRPr="00A252DB">
        <w:rPr>
          <w:i/>
        </w:rPr>
        <w:t>n</w:t>
      </w:r>
      <w:r>
        <w:rPr>
          <w:rFonts w:cs="Times New Roman"/>
        </w:rPr>
        <w:t xml:space="preserve"> = 328 children. </w:t>
      </w:r>
      <w:r w:rsidR="00297C80">
        <w:rPr>
          <w:rFonts w:cs="Times New Roman"/>
        </w:rPr>
        <w:t>We</w:t>
      </w:r>
      <w:r w:rsidR="0034057D" w:rsidRPr="00A8548F">
        <w:rPr>
          <w:rFonts w:cs="Times New Roman"/>
        </w:rPr>
        <w:t xml:space="preserve"> compared </w:t>
      </w:r>
      <w:r w:rsidR="006D7486" w:rsidRPr="00A8548F">
        <w:rPr>
          <w:rFonts w:cs="Times New Roman"/>
        </w:rPr>
        <w:t xml:space="preserve">characteristics of </w:t>
      </w:r>
      <w:r w:rsidR="0034057D" w:rsidRPr="00A8548F">
        <w:rPr>
          <w:rFonts w:cs="Times New Roman"/>
        </w:rPr>
        <w:t>children</w:t>
      </w:r>
      <w:r w:rsidR="006D7486" w:rsidRPr="00A8548F">
        <w:rPr>
          <w:rFonts w:cs="Times New Roman"/>
        </w:rPr>
        <w:t xml:space="preserve"> </w:t>
      </w:r>
      <w:r w:rsidR="0034057D" w:rsidRPr="00A8548F">
        <w:rPr>
          <w:rFonts w:cs="Times New Roman"/>
        </w:rPr>
        <w:t>included</w:t>
      </w:r>
      <w:r w:rsidR="006D7486" w:rsidRPr="00A8548F">
        <w:rPr>
          <w:rFonts w:cs="Times New Roman"/>
        </w:rPr>
        <w:t xml:space="preserve"> in the </w:t>
      </w:r>
      <w:r w:rsidR="0034057D" w:rsidRPr="00A8548F">
        <w:rPr>
          <w:rFonts w:cs="Times New Roman"/>
        </w:rPr>
        <w:t xml:space="preserve">analytic </w:t>
      </w:r>
      <w:r w:rsidR="006D7486" w:rsidRPr="00A8548F">
        <w:rPr>
          <w:rFonts w:cs="Times New Roman"/>
        </w:rPr>
        <w:t xml:space="preserve">sample </w:t>
      </w:r>
      <w:r w:rsidR="0034057D" w:rsidRPr="00A8548F">
        <w:rPr>
          <w:rFonts w:cs="Times New Roman"/>
        </w:rPr>
        <w:t>to</w:t>
      </w:r>
      <w:r w:rsidR="006D7486" w:rsidRPr="00A8548F">
        <w:rPr>
          <w:rFonts w:cs="Times New Roman"/>
        </w:rPr>
        <w:t xml:space="preserve"> those </w:t>
      </w:r>
      <w:r w:rsidR="0034057D" w:rsidRPr="00A8548F">
        <w:rPr>
          <w:rFonts w:cs="Times New Roman"/>
        </w:rPr>
        <w:t>excluded due to</w:t>
      </w:r>
      <w:r w:rsidR="006D7486" w:rsidRPr="00A8548F">
        <w:rPr>
          <w:rFonts w:cs="Times New Roman"/>
        </w:rPr>
        <w:t xml:space="preserve"> </w:t>
      </w:r>
      <w:r w:rsidR="00233388">
        <w:rPr>
          <w:rFonts w:cs="Times New Roman"/>
        </w:rPr>
        <w:t>classroom</w:t>
      </w:r>
      <w:r w:rsidR="005928DB" w:rsidRPr="00A252DB">
        <w:rPr>
          <w:rFonts w:cs="Times New Roman"/>
        </w:rPr>
        <w:t xml:space="preserve"> </w:t>
      </w:r>
      <w:r w:rsidR="0034057D" w:rsidRPr="00821DE5">
        <w:rPr>
          <w:rFonts w:cs="Times New Roman"/>
        </w:rPr>
        <w:t xml:space="preserve">attrition </w:t>
      </w:r>
      <w:r>
        <w:rPr>
          <w:rFonts w:cs="Times New Roman"/>
        </w:rPr>
        <w:t>or due to missingness for all outcome variables</w:t>
      </w:r>
      <w:r w:rsidRPr="00473A17" w:rsidDel="0034057D">
        <w:rPr>
          <w:rFonts w:cs="Times New Roman"/>
        </w:rPr>
        <w:t xml:space="preserve"> </w:t>
      </w:r>
      <w:r w:rsidR="0034057D" w:rsidRPr="00473A17">
        <w:rPr>
          <w:rFonts w:cs="Times New Roman"/>
        </w:rPr>
        <w:t>on all background characteristics indicated in Table 1.</w:t>
      </w:r>
      <w:r w:rsidR="005928DB">
        <w:rPr>
          <w:rFonts w:cs="Times New Roman"/>
        </w:rPr>
        <w:t xml:space="preserve"> </w:t>
      </w:r>
      <w:r w:rsidR="0034057D">
        <w:rPr>
          <w:rFonts w:cs="Times New Roman"/>
        </w:rPr>
        <w:t xml:space="preserve">We made these comparisons </w:t>
      </w:r>
      <w:r w:rsidR="0034057D" w:rsidRPr="42CA5987">
        <w:rPr>
          <w:rFonts w:cs="Times New Roman"/>
        </w:rPr>
        <w:t>using Chi-square tests for categorical data and ANOVAs with pairwise comparisons for continuous data (substituting Welch tests when homogeneity of variance was violated).</w:t>
      </w:r>
      <w:r w:rsidR="0034057D">
        <w:rPr>
          <w:rFonts w:cs="Times New Roman"/>
        </w:rPr>
        <w:t xml:space="preserve"> </w:t>
      </w:r>
    </w:p>
    <w:p w14:paraId="6BAABE35" w14:textId="7156BE2C" w:rsidR="004045AF" w:rsidRDefault="00094887" w:rsidP="006D7486">
      <w:pPr>
        <w:pStyle w:val="Header"/>
        <w:widowControl w:val="0"/>
        <w:tabs>
          <w:tab w:val="clear" w:pos="4680"/>
          <w:tab w:val="clear" w:pos="9360"/>
        </w:tabs>
        <w:spacing w:line="480" w:lineRule="auto"/>
        <w:ind w:firstLine="720"/>
        <w:rPr>
          <w:rFonts w:cs="Times New Roman"/>
        </w:rPr>
      </w:pPr>
      <w:r>
        <w:rPr>
          <w:rFonts w:cs="Times New Roman"/>
        </w:rPr>
        <w:lastRenderedPageBreak/>
        <w:t>A</w:t>
      </w:r>
      <w:r w:rsidR="00A31991" w:rsidRPr="42CA5987">
        <w:rPr>
          <w:rFonts w:cs="Times New Roman"/>
        </w:rPr>
        <w:t xml:space="preserve">lthough we used random assignment to theoretically equate study conditions on all measured and unmeasured participant characteristics </w:t>
      </w:r>
      <w:r w:rsidR="00A31991" w:rsidRPr="42CA5987">
        <w:fldChar w:fldCharType="begin">
          <w:fldData xml:space="preserve">PEVuZE5vdGU+PENpdGU+PEF1dGhvcj5TaGFkaXNoPC9BdXRob3I+PFllYXI+MjAwMjwvWWVhcj48
UmVjTnVtPjEyMzU8L1JlY051bT48RGlzcGxheVRleHQ+KFNhZ2FyaW4gZXQgYWwuLCAyMDE0OyBT
aGFkaXNoIGV0IGFsLiwgMjAwMik8L0Rpc3BsYXlUZXh0PjxyZWNvcmQ+PHJlYy1udW1iZXI+MTIz
NTwvcmVjLW51bWJlcj48Zm9yZWlnbi1rZXlzPjxrZXkgYXBwPSJFTiIgZGItaWQ9Ijk5ZDlldnNl
NmZmcDA3ZWVzZnFwdHYybHBhcnNweGYwZDk1MiIgdGltZXN0YW1wPSIwIj4xMjM1PC9rZXk+PC9m
b3JlaWduLWtleXM+PHJlZi10eXBlIG5hbWU9IkJvb2siPjY8L3JlZi10eXBlPjxjb250cmlidXRv
cnM+PGF1dGhvcnM+PGF1dGhvcj5TaGFkaXNoLCBXaWxsaWFtIFIuPC9hdXRob3I+PGF1dGhvcj5D
b29rLCBUaG9tYXMgRC48L2F1dGhvcj48YXV0aG9yPkNhbXBiZWxsLCBEb25hbGQgVC48L2F1dGhv
cj48L2F1dGhvcnM+PC9jb250cmlidXRvcnM+PHRpdGxlcz48dGl0bGU+RXhwZXJpbWVudGFsIGFu
ZCBRdWFzaS1FeHBlcmltZW50YWwgRGVzaWducyBmb3IgR2VuZXJhbGl6ZWQgQ2F1c2FsIEluZmVy
ZW5jZTwvdGl0bGU+PC90aXRsZXM+PGRhdGVzPjx5ZWFyPjIwMDI8L3llYXI+PC9kYXRlcz48cHVi
LWxvY2F0aW9uPk5ldyBZb3JrPC9wdWItbG9jYXRpb24+PHB1Ymxpc2hlcj5Ib3VnaHRvbiBNaWZm
bGluPC9wdWJsaXNoZXI+PHVybHM+PC91cmxzPjwvcmVjb3JkPjwvQ2l0ZT48Q2l0ZT48QXV0aG9y
PlNhZ2FyaW48L0F1dGhvcj48WWVhcj4yMDE0PC9ZZWFyPjxSZWNOdW0+MzU4NDwvUmVjTnVtPjxy
ZWNvcmQ+PHJlYy1udW1iZXI+MzU4NDwvcmVjLW51bWJlcj48Zm9yZWlnbi1rZXlzPjxrZXkgYXBw
PSJFTiIgZGItaWQ9Ijk5ZDlldnNlNmZmcDA3ZWVzZnFwdHYybHBhcnNweGYwZDk1MiIgdGltZXN0
YW1wPSIxNDEwMjkwMTI5Ij4zNTg0PC9rZXk+PC9mb3JlaWduLWtleXM+PHJlZi10eXBlIG5hbWU9
IkpvdXJuYWwgQXJ0aWNsZSI+MTc8L3JlZi10eXBlPjxjb250cmlidXRvcnM+PGF1dGhvcnM+PGF1
dGhvcj5TYWdhcmluLCBCcmFkIEouPC9hdXRob3I+PGF1dGhvcj5XZXN0LCBTdGVwaGVuIEcuPC9h
dXRob3I+PGF1dGhvcj5SYXRuaWtvdiwgQWxleGFuZGVyPC9hdXRob3I+PGF1dGhvcj5Ib21hbiwg
V2lsbGlhbSBLLjwvYXV0aG9yPjxhdXRob3I+Uml0Y2hpZSwgVGltb3RoeSBELjwvYXV0aG9yPjxh
dXRob3I+SGFuc2VuLCBFZHdhcmQgSi48L2F1dGhvcj48L2F1dGhvcnM+PC9jb250cmlidXRvcnM+
PGF1dGgtYWRkcmVzcz5TYWdhcmluLCBCcmFkIEouOiBEZXBhcnRtZW50IG9mIFBzeWNob2xvZ3ks
IE5vcnRoZXJuIElsbGlub2lzIFVuaXZlcnNpdHksIERla2FsYiwgSUwsIFVTLCA2MDExNTwvYXV0
aC1hZGRyZXNzPjx0aXRsZXM+PHRpdGxlPlRyZWF0bWVudCBub25jb21wbGlhbmNlIGluIHJhbmRv
bWl6ZWQgZXhwZXJpbWVudHM6IFN0YXRpc3RpY2FsIGFwcHJvYWNoZXMgYW5kIGRlc2lnbiBpc3N1
ZXM8L3RpdGxlPjxzZWNvbmRhcnktdGl0bGU+UHN5Y2hvbG9naWNhbCBNZXRob2RzPC9zZWNvbmRh
cnktdGl0bGU+PC90aXRsZXM+PHBlcmlvZGljYWw+PGZ1bGwtdGl0bGU+UHN5Y2hvbG9naWNhbCBN
ZXRob2RzPC9mdWxsLXRpdGxlPjwvcGVyaW9kaWNhbD48cGFnZXM+MzE3LTMzMzwvcGFnZXM+PHZv
bHVtZT4xOTwvdm9sdW1lPjxudW1iZXI+MzwvbnVtYmVyPjxrZXl3b3Jkcz48a2V5d29yZD4qQ2F1
c2FsIEFuYWx5c2lzPC9rZXl3b3JkPjxrZXl3b3JkPipFeHBlcmltZW50YWwgRGVzaWduPC9rZXl3
b3JkPjxrZXl3b3JkPipJbmZlcmVuY2U8L2tleXdvcmQ+PGtleXdvcmQ+KlRyZWF0bWVudCBDb21w
bGlhbmNlPC9rZXl3b3JkPjxrZXl3b3JkPipUcmVhdG1lbnQgT3V0Y29tZXM8L2tleXdvcmQ+PGtl
eXdvcmQ+TWF0aGVtYXRpY2FsIE1vZGVsaW5nPC9rZXl3b3JkPjxrZXl3b3JkPlN0YXRpc3RpY2Fs
IEFuYWx5c2lzPC9rZXl3b3JkPjxrZXl3b3JkPmFzLXRyZWF0ZWQ8L2tleXdvcmQ+PGtleXdvcmQ+
aW50ZW50LXRvLXRyZWF0PC9rZXl3b3JkPjwva2V5d29yZHM+PGRhdGVzPjx5ZWFyPjIwMTQ8L3ll
YXI+PC9kYXRlcz48cHViLWxvY2F0aW9uPlVTPC9wdWItbG9jYXRpb24+PHB1Ymxpc2hlcj5BbWVy
aWNhbiBQc3ljaG9sb2dpY2FsIEFzc29jaWF0aW9uPC9wdWJsaXNoZXI+PGlzYm4+MTkzOS0xNDYz
KEVsZWN0cm9uaWMpOzEwODItOTg5WChQcmludCk8L2lzYm4+PHVybHM+PC91cmxzPjxlbGVjdHJv
bmljLXJlc291cmNlLW51bT4xMC4xMDM3L21ldDAwMDAwMTM8L2VsZWN0cm9uaWMtcmVzb3VyY2Ut
bnVtPjwvcmVjb3JkPjwvQ2l0ZT48L0VuZE5vdGU+
</w:fldData>
        </w:fldChar>
      </w:r>
      <w:r w:rsidR="00A31991">
        <w:rPr>
          <w:rFonts w:cs="Times New Roman"/>
        </w:rPr>
        <w:instrText xml:space="preserve"> ADDIN EN.CITE </w:instrText>
      </w:r>
      <w:r w:rsidR="00A31991">
        <w:fldChar w:fldCharType="begin">
          <w:fldData xml:space="preserve">PEVuZE5vdGU+PENpdGU+PEF1dGhvcj5TaGFkaXNoPC9BdXRob3I+PFllYXI+MjAwMjwvWWVhcj48
UmVjTnVtPjEyMzU8L1JlY051bT48RGlzcGxheVRleHQ+KFNhZ2FyaW4gZXQgYWwuLCAyMDE0OyBT
aGFkaXNoIGV0IGFsLiwgMjAwMik8L0Rpc3BsYXlUZXh0PjxyZWNvcmQ+PHJlYy1udW1iZXI+MTIz
NTwvcmVjLW51bWJlcj48Zm9yZWlnbi1rZXlzPjxrZXkgYXBwPSJFTiIgZGItaWQ9Ijk5ZDlldnNl
NmZmcDA3ZWVzZnFwdHYybHBhcnNweGYwZDk1MiIgdGltZXN0YW1wPSIwIj4xMjM1PC9rZXk+PC9m
b3JlaWduLWtleXM+PHJlZi10eXBlIG5hbWU9IkJvb2siPjY8L3JlZi10eXBlPjxjb250cmlidXRv
cnM+PGF1dGhvcnM+PGF1dGhvcj5TaGFkaXNoLCBXaWxsaWFtIFIuPC9hdXRob3I+PGF1dGhvcj5D
b29rLCBUaG9tYXMgRC48L2F1dGhvcj48YXV0aG9yPkNhbXBiZWxsLCBEb25hbGQgVC48L2F1dGhv
cj48L2F1dGhvcnM+PC9jb250cmlidXRvcnM+PHRpdGxlcz48dGl0bGU+RXhwZXJpbWVudGFsIGFu
ZCBRdWFzaS1FeHBlcmltZW50YWwgRGVzaWducyBmb3IgR2VuZXJhbGl6ZWQgQ2F1c2FsIEluZmVy
ZW5jZTwvdGl0bGU+PC90aXRsZXM+PGRhdGVzPjx5ZWFyPjIwMDI8L3llYXI+PC9kYXRlcz48cHVi
LWxvY2F0aW9uPk5ldyBZb3JrPC9wdWItbG9jYXRpb24+PHB1Ymxpc2hlcj5Ib3VnaHRvbiBNaWZm
bGluPC9wdWJsaXNoZXI+PHVybHM+PC91cmxzPjwvcmVjb3JkPjwvQ2l0ZT48Q2l0ZT48QXV0aG9y
PlNhZ2FyaW48L0F1dGhvcj48WWVhcj4yMDE0PC9ZZWFyPjxSZWNOdW0+MzU4NDwvUmVjTnVtPjxy
ZWNvcmQ+PHJlYy1udW1iZXI+MzU4NDwvcmVjLW51bWJlcj48Zm9yZWlnbi1rZXlzPjxrZXkgYXBw
PSJFTiIgZGItaWQ9Ijk5ZDlldnNlNmZmcDA3ZWVzZnFwdHYybHBhcnNweGYwZDk1MiIgdGltZXN0
YW1wPSIxNDEwMjkwMTI5Ij4zNTg0PC9rZXk+PC9mb3JlaWduLWtleXM+PHJlZi10eXBlIG5hbWU9
IkpvdXJuYWwgQXJ0aWNsZSI+MTc8L3JlZi10eXBlPjxjb250cmlidXRvcnM+PGF1dGhvcnM+PGF1
dGhvcj5TYWdhcmluLCBCcmFkIEouPC9hdXRob3I+PGF1dGhvcj5XZXN0LCBTdGVwaGVuIEcuPC9h
dXRob3I+PGF1dGhvcj5SYXRuaWtvdiwgQWxleGFuZGVyPC9hdXRob3I+PGF1dGhvcj5Ib21hbiwg
V2lsbGlhbSBLLjwvYXV0aG9yPjxhdXRob3I+Uml0Y2hpZSwgVGltb3RoeSBELjwvYXV0aG9yPjxh
dXRob3I+SGFuc2VuLCBFZHdhcmQgSi48L2F1dGhvcj48L2F1dGhvcnM+PC9jb250cmlidXRvcnM+
PGF1dGgtYWRkcmVzcz5TYWdhcmluLCBCcmFkIEouOiBEZXBhcnRtZW50IG9mIFBzeWNob2xvZ3ks
IE5vcnRoZXJuIElsbGlub2lzIFVuaXZlcnNpdHksIERla2FsYiwgSUwsIFVTLCA2MDExNTwvYXV0
aC1hZGRyZXNzPjx0aXRsZXM+PHRpdGxlPlRyZWF0bWVudCBub25jb21wbGlhbmNlIGluIHJhbmRv
bWl6ZWQgZXhwZXJpbWVudHM6IFN0YXRpc3RpY2FsIGFwcHJvYWNoZXMgYW5kIGRlc2lnbiBpc3N1
ZXM8L3RpdGxlPjxzZWNvbmRhcnktdGl0bGU+UHN5Y2hvbG9naWNhbCBNZXRob2RzPC9zZWNvbmRh
cnktdGl0bGU+PC90aXRsZXM+PHBlcmlvZGljYWw+PGZ1bGwtdGl0bGU+UHN5Y2hvbG9naWNhbCBN
ZXRob2RzPC9mdWxsLXRpdGxlPjwvcGVyaW9kaWNhbD48cGFnZXM+MzE3LTMzMzwvcGFnZXM+PHZv
bHVtZT4xOTwvdm9sdW1lPjxudW1iZXI+MzwvbnVtYmVyPjxrZXl3b3Jkcz48a2V5d29yZD4qQ2F1
c2FsIEFuYWx5c2lzPC9rZXl3b3JkPjxrZXl3b3JkPipFeHBlcmltZW50YWwgRGVzaWduPC9rZXl3
b3JkPjxrZXl3b3JkPipJbmZlcmVuY2U8L2tleXdvcmQ+PGtleXdvcmQ+KlRyZWF0bWVudCBDb21w
bGlhbmNlPC9rZXl3b3JkPjxrZXl3b3JkPipUcmVhdG1lbnQgT3V0Y29tZXM8L2tleXdvcmQ+PGtl
eXdvcmQ+TWF0aGVtYXRpY2FsIE1vZGVsaW5nPC9rZXl3b3JkPjxrZXl3b3JkPlN0YXRpc3RpY2Fs
IEFuYWx5c2lzPC9rZXl3b3JkPjxrZXl3b3JkPmFzLXRyZWF0ZWQ8L2tleXdvcmQ+PGtleXdvcmQ+
aW50ZW50LXRvLXRyZWF0PC9rZXl3b3JkPjwva2V5d29yZHM+PGRhdGVzPjx5ZWFyPjIwMTQ8L3ll
YXI+PC9kYXRlcz48cHViLWxvY2F0aW9uPlVTPC9wdWItbG9jYXRpb24+PHB1Ymxpc2hlcj5BbWVy
aWNhbiBQc3ljaG9sb2dpY2FsIEFzc29jaWF0aW9uPC9wdWJsaXNoZXI+PGlzYm4+MTkzOS0xNDYz
KEVsZWN0cm9uaWMpOzEwODItOTg5WChQcmludCk8L2lzYm4+PHVybHM+PC91cmxzPjxlbGVjdHJv
bmljLXJlc291cmNlLW51bT4xMC4xMDM3L21ldDAwMDAwMTM8L2VsZWN0cm9uaWMtcmVzb3VyY2Ut
bnVtPjwvcmVjb3JkPjwvQ2l0ZT48L0VuZE5vdGU+
</w:fldData>
        </w:fldChar>
      </w:r>
      <w:r w:rsidR="00A31991">
        <w:rPr>
          <w:rFonts w:cs="Times New Roman"/>
        </w:rPr>
        <w:instrText xml:space="preserve"> ADDIN EN.CITE.DATA </w:instrText>
      </w:r>
      <w:r w:rsidR="00A31991">
        <w:fldChar w:fldCharType="end"/>
      </w:r>
      <w:r w:rsidR="00A31991" w:rsidRPr="42CA5987">
        <w:fldChar w:fldCharType="separate"/>
      </w:r>
      <w:r w:rsidR="00A31991">
        <w:rPr>
          <w:rFonts w:cs="Times New Roman"/>
          <w:noProof/>
        </w:rPr>
        <w:t>(Sagarin et al., 2014; Shadish et al., 2002)</w:t>
      </w:r>
      <w:r w:rsidR="00A31991" w:rsidRPr="42CA5987">
        <w:fldChar w:fldCharType="end"/>
      </w:r>
      <w:r w:rsidR="00D1405C">
        <w:rPr>
          <w:rFonts w:cs="Times New Roman"/>
        </w:rPr>
        <w:t xml:space="preserve">, </w:t>
      </w:r>
      <w:r w:rsidR="009B7FD4">
        <w:rPr>
          <w:rFonts w:cs="Times New Roman"/>
        </w:rPr>
        <w:t xml:space="preserve">we followed recommendations to directly examine </w:t>
      </w:r>
      <w:r w:rsidR="00D766C8">
        <w:rPr>
          <w:rFonts w:cs="Times New Roman"/>
        </w:rPr>
        <w:t xml:space="preserve">potential non-equivalence </w:t>
      </w:r>
      <w:r w:rsidR="00A30889">
        <w:rPr>
          <w:rFonts w:cs="Times New Roman"/>
        </w:rPr>
        <w:t xml:space="preserve">across </w:t>
      </w:r>
      <w:r w:rsidR="003C05C7">
        <w:rPr>
          <w:rFonts w:cs="Times New Roman"/>
        </w:rPr>
        <w:t>teacher, classroom</w:t>
      </w:r>
      <w:r w:rsidR="00233388">
        <w:rPr>
          <w:rFonts w:cs="Times New Roman"/>
        </w:rPr>
        <w:t>,</w:t>
      </w:r>
      <w:r w:rsidR="003C05C7">
        <w:rPr>
          <w:rFonts w:cs="Times New Roman"/>
        </w:rPr>
        <w:t xml:space="preserve"> and child characteristics</w:t>
      </w:r>
      <w:r w:rsidR="009B7FD4">
        <w:rPr>
          <w:rFonts w:cs="Times New Roman"/>
        </w:rPr>
        <w:t xml:space="preserve"> and include any </w:t>
      </w:r>
      <w:r w:rsidR="007F70F9">
        <w:rPr>
          <w:rFonts w:cs="Times New Roman"/>
        </w:rPr>
        <w:t xml:space="preserve">variables found to </w:t>
      </w:r>
      <w:r w:rsidR="0068359B">
        <w:rPr>
          <w:rFonts w:cs="Times New Roman"/>
        </w:rPr>
        <w:t xml:space="preserve">have differential effects across conditions </w:t>
      </w:r>
      <w:r w:rsidR="00700935">
        <w:rPr>
          <w:rFonts w:cs="Times New Roman"/>
        </w:rPr>
        <w:t>as covariates</w:t>
      </w:r>
      <w:r w:rsidR="00A62FB0">
        <w:rPr>
          <w:rFonts w:cs="Times New Roman"/>
        </w:rPr>
        <w:t xml:space="preserve"> </w:t>
      </w:r>
      <w:r w:rsidR="001D513A">
        <w:rPr>
          <w:rFonts w:cs="Times New Roman"/>
        </w:rPr>
        <w:t xml:space="preserve">in the </w:t>
      </w:r>
      <w:r w:rsidR="00F55749">
        <w:rPr>
          <w:rFonts w:cs="Times New Roman"/>
        </w:rPr>
        <w:t>main</w:t>
      </w:r>
      <w:r w:rsidR="001D513A">
        <w:rPr>
          <w:rFonts w:cs="Times New Roman"/>
        </w:rPr>
        <w:t xml:space="preserve"> analyses</w:t>
      </w:r>
      <w:r w:rsidR="00A31991">
        <w:rPr>
          <w:rFonts w:cs="Times New Roman"/>
        </w:rPr>
        <w:t xml:space="preserve"> </w:t>
      </w:r>
      <w:r w:rsidR="00A31991">
        <w:fldChar w:fldCharType="begin"/>
      </w:r>
      <w:r w:rsidR="005C5F7C">
        <w:instrText xml:space="preserve"> ADDIN EN.CITE &lt;EndNote&gt;&lt;Cite&gt;&lt;Author&gt;Shadish&lt;/Author&gt;&lt;Year&gt;2002&lt;/Year&gt;&lt;RecNum&gt;1235&lt;/RecNum&gt;&lt;DisplayText&gt;(Institute of Education Sciences, 2020; Shadish et al., 2002)&lt;/DisplayText&gt;&lt;record&gt;&lt;rec-number&gt;1235&lt;/rec-number&gt;&lt;foreign-keys&gt;&lt;key app="EN" db-id="99d9evse6ffp07eesfqptv2lparspxf0d952" timestamp="0"&gt;1235&lt;/key&gt;&lt;/foreign-keys&gt;&lt;ref-type name="Book"&gt;6&lt;/ref-type&gt;&lt;contributors&gt;&lt;authors&gt;&lt;author&gt;Shadish, William R.&lt;/author&gt;&lt;author&gt;Cook, Thomas D.&lt;/author&gt;&lt;author&gt;Campbell, Donald T.&lt;/author&gt;&lt;/authors&gt;&lt;/contributors&gt;&lt;titles&gt;&lt;title&gt;Experimental and Quasi-Experimental Designs for Generalized Causal Inference&lt;/title&gt;&lt;/titles&gt;&lt;dates&gt;&lt;year&gt;2002&lt;/year&gt;&lt;/dates&gt;&lt;pub-location&gt;New York&lt;/pub-location&gt;&lt;publisher&gt;Houghton Mifflin&lt;/publisher&gt;&lt;urls&gt;&lt;/urls&gt;&lt;/record&gt;&lt;/Cite&gt;&lt;Cite ExcludeYear="1"&gt;&lt;Author&gt;Institute of Education Sciences&lt;/Author&gt;&lt;Year&gt;2020, January&lt;/Year&gt;&lt;RecNum&gt;5443&lt;/RecNum&gt;&lt;Suffix&gt; 2020&lt;/Suffix&gt;&lt;record&gt;&lt;rec-number&gt;5443&lt;/rec-number&gt;&lt;foreign-keys&gt;&lt;key app="EN" db-id="99d9evse6ffp07eesfqptv2lparspxf0d952" timestamp="1631823199"&gt;5443&lt;/key&gt;&lt;/foreign-keys&gt;&lt;ref-type name="Online Database"&gt;45&lt;/ref-type&gt;&lt;contributors&gt;&lt;authors&gt;&lt;author&gt;Institute of Education Sciences,&lt;/author&gt;&lt;/authors&gt;&lt;/contributors&gt;&lt;titles&gt;&lt;title&gt;What Works Clearinghouse Standards Handbook (Version 4.1)&lt;/title&gt;&lt;/titles&gt;&lt;dates&gt;&lt;year&gt;2020, January&lt;/year&gt;&lt;/dates&gt;&lt;urls&gt;&lt;related-urls&gt;&lt;url&gt;https://ies.ed.gov/ncee/wwc/Docs/referenceresources/WWC-Standards-Handbook-v4-1-508.pdf&lt;/url&gt;&lt;/related-urls&gt;&lt;/urls&gt;&lt;/record&gt;&lt;/Cite&gt;&lt;/EndNote&gt;</w:instrText>
      </w:r>
      <w:r w:rsidR="00A31991">
        <w:fldChar w:fldCharType="separate"/>
      </w:r>
      <w:r w:rsidR="005C5F7C">
        <w:rPr>
          <w:noProof/>
        </w:rPr>
        <w:t>(Institute of Education Sciences, 2020; Shadish et al., 2002)</w:t>
      </w:r>
      <w:r w:rsidR="00A31991">
        <w:fldChar w:fldCharType="end"/>
      </w:r>
      <w:r w:rsidR="001D513A">
        <w:rPr>
          <w:rFonts w:cs="Times New Roman"/>
        </w:rPr>
        <w:t>.</w:t>
      </w:r>
      <w:r w:rsidR="00A31991">
        <w:rPr>
          <w:rFonts w:cs="Times New Roman"/>
        </w:rPr>
        <w:t xml:space="preserve"> </w:t>
      </w:r>
      <w:r w:rsidR="00A31991" w:rsidRPr="42CA5987">
        <w:rPr>
          <w:rFonts w:cs="Times New Roman"/>
        </w:rPr>
        <w:t xml:space="preserve">We compared conditions on each of the characteristics listed in Table 1 as well as all pretest scores, </w:t>
      </w:r>
      <w:r w:rsidR="0034057D">
        <w:rPr>
          <w:rFonts w:cs="Times New Roman"/>
        </w:rPr>
        <w:t xml:space="preserve">again </w:t>
      </w:r>
      <w:r w:rsidR="00A31991" w:rsidRPr="42CA5987">
        <w:rPr>
          <w:rFonts w:cs="Times New Roman"/>
        </w:rPr>
        <w:t>using Chi-square tests for categorical data and ANOVAs with pairwise comparisons for continuous data (substituting Welch tests when homogeneity of variance was violated).</w:t>
      </w:r>
      <w:r>
        <w:rPr>
          <w:rFonts w:cs="Times New Roman"/>
        </w:rPr>
        <w:t xml:space="preserve"> Additionally, b</w:t>
      </w:r>
      <w:r w:rsidR="004045AF" w:rsidRPr="050E244A">
        <w:rPr>
          <w:rFonts w:cs="Times New Roman"/>
        </w:rPr>
        <w:t xml:space="preserve">ecause the study </w:t>
      </w:r>
      <w:r w:rsidR="00A31991">
        <w:rPr>
          <w:rFonts w:cs="Times New Roman"/>
        </w:rPr>
        <w:t>included</w:t>
      </w:r>
      <w:r w:rsidR="004045AF" w:rsidRPr="050E244A">
        <w:rPr>
          <w:rFonts w:cs="Times New Roman"/>
        </w:rPr>
        <w:t xml:space="preserve"> two sequential cohorts of participants, we conducted </w:t>
      </w:r>
      <w:r w:rsidR="00A31991">
        <w:rPr>
          <w:rFonts w:cs="Times New Roman"/>
        </w:rPr>
        <w:t>i</w:t>
      </w:r>
      <w:r w:rsidR="00A31991" w:rsidRPr="050E244A">
        <w:rPr>
          <w:rFonts w:cs="Times New Roman"/>
        </w:rPr>
        <w:t xml:space="preserve">ndependent samples </w:t>
      </w:r>
      <w:r w:rsidR="00A31991" w:rsidRPr="050E244A">
        <w:rPr>
          <w:rFonts w:cs="Times New Roman"/>
          <w:i/>
          <w:iCs/>
        </w:rPr>
        <w:t>t</w:t>
      </w:r>
      <w:r w:rsidR="00A31991" w:rsidRPr="050E244A">
        <w:rPr>
          <w:rFonts w:cs="Times New Roman"/>
        </w:rPr>
        <w:t>-tests</w:t>
      </w:r>
      <w:r w:rsidR="00A31991" w:rsidRPr="050E244A" w:rsidDel="00A31991">
        <w:rPr>
          <w:rFonts w:cs="Times New Roman"/>
        </w:rPr>
        <w:t xml:space="preserve"> </w:t>
      </w:r>
      <w:r w:rsidR="004045AF" w:rsidRPr="050E244A">
        <w:rPr>
          <w:rFonts w:cs="Times New Roman"/>
        </w:rPr>
        <w:t xml:space="preserve">to identify any cohort differences on our </w:t>
      </w:r>
      <w:r w:rsidR="00F8625E">
        <w:rPr>
          <w:rFonts w:cs="Times New Roman"/>
        </w:rPr>
        <w:t xml:space="preserve">measures </w:t>
      </w:r>
      <w:r w:rsidR="004045AF" w:rsidRPr="050E244A">
        <w:rPr>
          <w:rFonts w:cs="Times New Roman"/>
        </w:rPr>
        <w:t>of interest</w:t>
      </w:r>
      <w:r>
        <w:rPr>
          <w:rFonts w:cs="Times New Roman"/>
        </w:rPr>
        <w:t>; if we detected cohort difference</w:t>
      </w:r>
      <w:r w:rsidR="00904CDA">
        <w:rPr>
          <w:rFonts w:cs="Times New Roman"/>
        </w:rPr>
        <w:t>s</w:t>
      </w:r>
      <w:r>
        <w:rPr>
          <w:rFonts w:cs="Times New Roman"/>
        </w:rPr>
        <w:t xml:space="preserve">, we planned to </w:t>
      </w:r>
      <w:r w:rsidR="004045AF" w:rsidRPr="050E244A">
        <w:rPr>
          <w:rFonts w:cs="Times New Roman"/>
        </w:rPr>
        <w:t>included cohort as a covariate in all main analyses</w:t>
      </w:r>
      <w:r w:rsidR="00B868FB">
        <w:rPr>
          <w:rFonts w:cs="Times New Roman"/>
        </w:rPr>
        <w:t xml:space="preserve">. </w:t>
      </w:r>
    </w:p>
    <w:p w14:paraId="61C00FBA" w14:textId="750E7F46" w:rsidR="00094887" w:rsidRPr="000B6FCA" w:rsidRDefault="006723CF" w:rsidP="006D4EBD">
      <w:pPr>
        <w:pStyle w:val="Header"/>
        <w:widowControl w:val="0"/>
        <w:tabs>
          <w:tab w:val="clear" w:pos="4680"/>
          <w:tab w:val="clear" w:pos="9360"/>
        </w:tabs>
        <w:spacing w:line="480" w:lineRule="auto"/>
        <w:rPr>
          <w:rFonts w:cs="Times New Roman"/>
          <w:b/>
          <w:i/>
        </w:rPr>
      </w:pPr>
      <w:r>
        <w:rPr>
          <w:b/>
          <w:i/>
        </w:rPr>
        <w:t xml:space="preserve">Imputation </w:t>
      </w:r>
      <w:r w:rsidR="00694CD6">
        <w:rPr>
          <w:b/>
          <w:i/>
        </w:rPr>
        <w:t>A</w:t>
      </w:r>
      <w:r>
        <w:rPr>
          <w:b/>
          <w:i/>
        </w:rPr>
        <w:t>pproach</w:t>
      </w:r>
    </w:p>
    <w:p w14:paraId="3A7EAE90" w14:textId="7A8F6AD0" w:rsidR="00AF5D35" w:rsidRDefault="00811EC2">
      <w:pPr>
        <w:pStyle w:val="Header"/>
        <w:widowControl w:val="0"/>
        <w:tabs>
          <w:tab w:val="clear" w:pos="4680"/>
          <w:tab w:val="clear" w:pos="9360"/>
        </w:tabs>
        <w:spacing w:line="480" w:lineRule="auto"/>
        <w:ind w:firstLine="720"/>
        <w:rPr>
          <w:rFonts w:cs="Times New Roman"/>
          <w:color w:val="000000"/>
        </w:rPr>
      </w:pPr>
      <w:r>
        <w:rPr>
          <w:rFonts w:cs="Times New Roman"/>
        </w:rPr>
        <w:t>In preparation for imputation, w</w:t>
      </w:r>
      <w:r w:rsidRPr="6076FE9F">
        <w:rPr>
          <w:rFonts w:cs="Times New Roman"/>
        </w:rPr>
        <w:t xml:space="preserve">e investigated the presence and degree of missing data for all </w:t>
      </w:r>
      <w:r>
        <w:rPr>
          <w:rFonts w:cs="Times New Roman"/>
        </w:rPr>
        <w:t xml:space="preserve">outcome </w:t>
      </w:r>
      <w:r w:rsidRPr="6076FE9F">
        <w:rPr>
          <w:rFonts w:cs="Times New Roman"/>
        </w:rPr>
        <w:t>measures</w:t>
      </w:r>
      <w:r>
        <w:rPr>
          <w:rFonts w:cs="Times New Roman"/>
        </w:rPr>
        <w:t xml:space="preserve"> in our analytic sample. </w:t>
      </w:r>
      <w:r w:rsidR="6076FE9F" w:rsidRPr="6076FE9F">
        <w:rPr>
          <w:rFonts w:cs="Times New Roman"/>
        </w:rPr>
        <w:t xml:space="preserve">We handled missing data via multiple imputation </w:t>
      </w:r>
      <w:r w:rsidR="00C33C09" w:rsidRPr="6076FE9F">
        <w:rPr>
          <w:rFonts w:cs="Times New Roman"/>
        </w:rPr>
        <w:fldChar w:fldCharType="begin"/>
      </w:r>
      <w:r w:rsidR="00C33C09" w:rsidRPr="6076FE9F">
        <w:rPr>
          <w:rFonts w:cs="Times New Roman"/>
        </w:rPr>
        <w:instrText xml:space="preserve"> ADDIN EN.CITE &lt;EndNote&gt;&lt;Cite&gt;&lt;Author&gt;Little&lt;/Author&gt;&lt;Year&gt;1987&lt;/Year&gt;&lt;RecNum&gt;4705&lt;/RecNum&gt;&lt;DisplayText&gt;(Little &amp;amp; Rubin, 1987)&lt;/DisplayText&gt;&lt;record&gt;&lt;rec-number&gt;4705&lt;/rec-number&gt;&lt;foreign-keys&gt;&lt;key app="EN" db-id="99d9evse6ffp07eesfqptv2lparspxf0d952" timestamp="1549405545"&gt;4705&lt;/key&gt;&lt;/foreign-keys&gt;&lt;ref-type name="Book"&gt;6&lt;/ref-type&gt;&lt;contributors&gt;&lt;authors&gt;&lt;author&gt;Little, R.J.&lt;/author&gt;&lt;author&gt;Rubin, Donald B.&lt;/author&gt;&lt;/authors&gt;&lt;/contributors&gt;&lt;titles&gt;&lt;title&gt;Statistical analysis with missing data&lt;/title&gt;&lt;/titles&gt;&lt;dates&gt;&lt;year&gt;1987&lt;/year&gt;&lt;/dates&gt;&lt;pub-location&gt;New York, NY&lt;/pub-location&gt;&lt;publisher&gt;John Wiley &amp;amp; Sons&lt;/publisher&gt;&lt;urls&gt;&lt;/urls&gt;&lt;/record&gt;&lt;/Cite&gt;&lt;/EndNote&gt;</w:instrText>
      </w:r>
      <w:r w:rsidR="00C33C09" w:rsidRPr="6076FE9F">
        <w:rPr>
          <w:rFonts w:cs="Times New Roman"/>
        </w:rPr>
        <w:fldChar w:fldCharType="separate"/>
      </w:r>
      <w:r w:rsidR="6076FE9F" w:rsidRPr="6076FE9F">
        <w:rPr>
          <w:rFonts w:cs="Times New Roman"/>
          <w:noProof/>
        </w:rPr>
        <w:t>(Little &amp; Rubin, 1987)</w:t>
      </w:r>
      <w:r w:rsidR="00C33C09" w:rsidRPr="6076FE9F">
        <w:rPr>
          <w:rFonts w:cs="Times New Roman"/>
        </w:rPr>
        <w:fldChar w:fldCharType="end"/>
      </w:r>
      <w:r w:rsidR="6076FE9F" w:rsidRPr="6076FE9F">
        <w:rPr>
          <w:rFonts w:cs="Times New Roman"/>
        </w:rPr>
        <w:t xml:space="preserve"> accounting for clustering by classroom</w:t>
      </w:r>
      <w:r w:rsidR="00904CDA">
        <w:rPr>
          <w:rFonts w:cs="Times New Roman"/>
        </w:rPr>
        <w:t>,</w:t>
      </w:r>
      <w:r w:rsidR="6076FE9F" w:rsidRPr="6076FE9F">
        <w:rPr>
          <w:rFonts w:cs="Times New Roman"/>
        </w:rPr>
        <w:t xml:space="preserve"> in </w:t>
      </w:r>
      <w:proofErr w:type="spellStart"/>
      <w:r w:rsidR="6076FE9F" w:rsidRPr="6076FE9F">
        <w:rPr>
          <w:rFonts w:cs="Times New Roman"/>
        </w:rPr>
        <w:t>M</w:t>
      </w:r>
      <w:r w:rsidR="6076FE9F" w:rsidRPr="6076FE9F">
        <w:rPr>
          <w:rFonts w:cs="Times New Roman"/>
          <w:i/>
          <w:iCs/>
        </w:rPr>
        <w:t>plus</w:t>
      </w:r>
      <w:proofErr w:type="spellEnd"/>
      <w:r w:rsidR="6076FE9F" w:rsidRPr="6076FE9F">
        <w:rPr>
          <w:rFonts w:cs="Times New Roman"/>
          <w:i/>
          <w:iCs/>
        </w:rPr>
        <w:t xml:space="preserve"> </w:t>
      </w:r>
      <w:r w:rsidR="6076FE9F" w:rsidRPr="6076FE9F">
        <w:rPr>
          <w:rFonts w:cs="Times New Roman"/>
        </w:rPr>
        <w:t>version 7.4</w:t>
      </w:r>
      <w:r w:rsidR="005D2CA8">
        <w:rPr>
          <w:rFonts w:cs="Times New Roman"/>
        </w:rPr>
        <w:t xml:space="preserve"> </w:t>
      </w:r>
      <w:r w:rsidR="00C33C09" w:rsidRPr="6076FE9F">
        <w:rPr>
          <w:rFonts w:cs="Times New Roman"/>
        </w:rPr>
        <w:fldChar w:fldCharType="begin"/>
      </w:r>
      <w:r w:rsidR="00BE6123">
        <w:rPr>
          <w:rFonts w:cs="Times New Roman"/>
        </w:rPr>
        <w:instrText xml:space="preserve"> ADDIN EN.CITE &lt;EndNote&gt;&lt;Cite&gt;&lt;Author&gt;Muthén&lt;/Author&gt;&lt;Year&gt;1998-2012&lt;/Year&gt;&lt;RecNum&gt;1177&lt;/RecNum&gt;&lt;DisplayText&gt;(Muthén &amp;amp; Muthén, 1998-2012)&lt;/DisplayText&gt;&lt;record&gt;&lt;rec-number&gt;1177&lt;/rec-number&gt;&lt;foreign-keys&gt;&lt;key app="EN" db-id="99d9evse6ffp07eesfqptv2lparspxf0d952" timestamp="0"&gt;1177&lt;/key&gt;&lt;/foreign-keys&gt;&lt;ref-type name="Computer Program"&gt;9&lt;/ref-type&gt;&lt;contributors&gt;&lt;authors&gt;&lt;author&gt;Muthén, Linda K.&lt;/author&gt;&lt;author&gt;Muthén, Bengt O.&lt;/author&gt;&lt;/authors&gt;&lt;/contributors&gt;&lt;titles&gt;&lt;title&gt;Mplus&lt;/title&gt;&lt;/titles&gt;&lt;edition&gt;7.4&lt;/edition&gt;&lt;dates&gt;&lt;year&gt;1998-2012&lt;/year&gt;&lt;/dates&gt;&lt;pub-location&gt;Los Angeles, CA&lt;/pub-location&gt;&lt;publisher&gt;Author&lt;/publisher&gt;&lt;urls&gt;&lt;/urls&gt;&lt;/record&gt;&lt;/Cite&gt;&lt;/EndNote&gt;</w:instrText>
      </w:r>
      <w:r w:rsidR="00C33C09" w:rsidRPr="6076FE9F">
        <w:rPr>
          <w:rFonts w:cs="Times New Roman"/>
        </w:rPr>
        <w:fldChar w:fldCharType="separate"/>
      </w:r>
      <w:r w:rsidR="00BE6123">
        <w:rPr>
          <w:rFonts w:cs="Times New Roman"/>
          <w:noProof/>
        </w:rPr>
        <w:t>(Muthén &amp; Muthén, 1998-2012)</w:t>
      </w:r>
      <w:r w:rsidR="00C33C09" w:rsidRPr="6076FE9F">
        <w:rPr>
          <w:rFonts w:cs="Times New Roman"/>
        </w:rPr>
        <w:fldChar w:fldCharType="end"/>
      </w:r>
      <w:r w:rsidR="005D2CA8">
        <w:rPr>
          <w:rFonts w:cs="Times New Roman"/>
        </w:rPr>
        <w:t>. We used</w:t>
      </w:r>
      <w:r w:rsidR="6076FE9F" w:rsidRPr="6076FE9F">
        <w:rPr>
          <w:rFonts w:cs="Times New Roman"/>
        </w:rPr>
        <w:t xml:space="preserve"> an unrestricted variance-covariance model </w:t>
      </w:r>
      <w:r w:rsidR="00C33C09" w:rsidRPr="6076FE9F">
        <w:rPr>
          <w:rFonts w:cs="Times New Roman"/>
        </w:rPr>
        <w:fldChar w:fldCharType="begin"/>
      </w:r>
      <w:r w:rsidR="00C33C09" w:rsidRPr="6076FE9F">
        <w:rPr>
          <w:rFonts w:cs="Times New Roman"/>
        </w:rPr>
        <w:instrText xml:space="preserve"> ADDIN EN.CITE &lt;EndNote&gt;&lt;Cite&gt;&lt;Author&gt;Asparouhov&lt;/Author&gt;&lt;Year&gt;2010&lt;/Year&gt;&lt;RecNum&gt;4706&lt;/RecNum&gt;&lt;DisplayText&gt;(Asparouhov &amp;amp; Muthén, 2010)&lt;/DisplayText&gt;&lt;record&gt;&lt;rec-number&gt;4706&lt;/rec-number&gt;&lt;foreign-keys&gt;&lt;key app="EN" db-id="99d9evse6ffp07eesfqptv2lparspxf0d952" timestamp="1549405654"&gt;4706&lt;/key&gt;&lt;/foreign-keys&gt;&lt;ref-type name="Journal Article"&gt;17&lt;/ref-type&gt;&lt;contributors&gt;&lt;authors&gt;&lt;author&gt;Asparouhov, Tihomir&lt;/author&gt;&lt;author&gt;Muthén, Bengt&lt;/author&gt;&lt;/authors&gt;&lt;/contributors&gt;&lt;titles&gt;&lt;title&gt;Multiple imputation with Mplus&lt;/title&gt;&lt;secondary-title&gt;Mplus Web Notes&lt;/secondary-title&gt;&lt;/titles&gt;&lt;periodical&gt;&lt;full-title&gt;Mplus Web Notes&lt;/full-title&gt;&lt;/periodical&gt;&lt;dates&gt;&lt;year&gt;2010&lt;/year&gt;&lt;/dates&gt;&lt;urls&gt;&lt;/urls&gt;&lt;/record&gt;&lt;/Cite&gt;&lt;/EndNote&gt;</w:instrText>
      </w:r>
      <w:r w:rsidR="00C33C09" w:rsidRPr="6076FE9F">
        <w:rPr>
          <w:rFonts w:cs="Times New Roman"/>
        </w:rPr>
        <w:fldChar w:fldCharType="separate"/>
      </w:r>
      <w:r w:rsidR="6076FE9F" w:rsidRPr="6076FE9F">
        <w:rPr>
          <w:rFonts w:cs="Times New Roman"/>
          <w:noProof/>
        </w:rPr>
        <w:t>(Asparouhov &amp; Muthén, 2010)</w:t>
      </w:r>
      <w:r w:rsidR="00C33C09" w:rsidRPr="6076FE9F">
        <w:rPr>
          <w:rFonts w:cs="Times New Roman"/>
        </w:rPr>
        <w:fldChar w:fldCharType="end"/>
      </w:r>
      <w:r w:rsidR="005D2CA8">
        <w:rPr>
          <w:rFonts w:cs="Times New Roman"/>
        </w:rPr>
        <w:t xml:space="preserve"> in which </w:t>
      </w:r>
      <w:r w:rsidR="6076FE9F" w:rsidRPr="6076FE9F">
        <w:rPr>
          <w:rFonts w:cs="Times New Roman"/>
        </w:rPr>
        <w:t xml:space="preserve">all variances and covariances are estimated freely from the data. </w:t>
      </w:r>
      <w:r w:rsidR="6076FE9F" w:rsidRPr="00A252DB">
        <w:rPr>
          <w:rStyle w:val="normaltextrun"/>
          <w:rFonts w:cs="Times New Roman"/>
          <w:color w:val="000000" w:themeColor="text1"/>
        </w:rPr>
        <w:t xml:space="preserve">According to </w:t>
      </w:r>
      <w:proofErr w:type="spellStart"/>
      <w:r w:rsidR="6076FE9F" w:rsidRPr="00A252DB">
        <w:rPr>
          <w:rFonts w:cs="Times New Roman"/>
        </w:rPr>
        <w:t>Asparouhov</w:t>
      </w:r>
      <w:proofErr w:type="spellEnd"/>
      <w:r w:rsidR="6076FE9F" w:rsidRPr="00A252DB">
        <w:rPr>
          <w:rFonts w:cs="Times New Roman"/>
        </w:rPr>
        <w:t xml:space="preserve"> and </w:t>
      </w:r>
      <w:proofErr w:type="spellStart"/>
      <w:r w:rsidR="6076FE9F" w:rsidRPr="00A252DB">
        <w:rPr>
          <w:rFonts w:cs="Times New Roman"/>
          <w:color w:val="000000" w:themeColor="text1"/>
        </w:rPr>
        <w:t>Muthén</w:t>
      </w:r>
      <w:proofErr w:type="spellEnd"/>
      <w:r w:rsidR="6076FE9F" w:rsidRPr="00A252DB">
        <w:rPr>
          <w:rFonts w:cs="Times New Roman"/>
          <w:color w:val="000000" w:themeColor="text1"/>
        </w:rPr>
        <w:t>, the use of an unrestricted variance-covariance model for missing values imputation is general enough to avoid model misspecification.</w:t>
      </w:r>
      <w:r w:rsidR="6076FE9F" w:rsidRPr="6076FE9F">
        <w:rPr>
          <w:rFonts w:cs="Times New Roman"/>
          <w:color w:val="000000" w:themeColor="text1"/>
        </w:rPr>
        <w:t xml:space="preserve"> </w:t>
      </w:r>
      <w:r w:rsidR="00A81D45">
        <w:rPr>
          <w:rFonts w:cs="Times New Roman"/>
          <w:color w:val="000000" w:themeColor="text1"/>
        </w:rPr>
        <w:t xml:space="preserve"> </w:t>
      </w:r>
    </w:p>
    <w:p w14:paraId="3953C567" w14:textId="2F214490" w:rsidR="002C0CB4" w:rsidRDefault="005D2CA8" w:rsidP="002C0CB4">
      <w:pPr>
        <w:pStyle w:val="Header"/>
        <w:widowControl w:val="0"/>
        <w:tabs>
          <w:tab w:val="clear" w:pos="4680"/>
          <w:tab w:val="clear" w:pos="9360"/>
        </w:tabs>
        <w:spacing w:line="480" w:lineRule="auto"/>
        <w:ind w:firstLine="720"/>
        <w:rPr>
          <w:rFonts w:cs="Times New Roman"/>
        </w:rPr>
      </w:pPr>
      <w:r>
        <w:rPr>
          <w:rFonts w:cs="Times New Roman"/>
        </w:rPr>
        <w:t>We conducted m</w:t>
      </w:r>
      <w:r w:rsidR="000A584A" w:rsidRPr="08C5C909">
        <w:rPr>
          <w:rFonts w:cs="Times New Roman"/>
        </w:rPr>
        <w:t xml:space="preserve">ultilevel inclusive imputation </w:t>
      </w:r>
      <w:r w:rsidR="000A584A" w:rsidRPr="08C5C909">
        <w:rPr>
          <w:rFonts w:cs="Times New Roman"/>
        </w:rPr>
        <w:fldChar w:fldCharType="begin"/>
      </w:r>
      <w:r w:rsidR="000A584A" w:rsidRPr="08C5C909">
        <w:rPr>
          <w:rFonts w:cs="Times New Roman"/>
        </w:rPr>
        <w:instrText xml:space="preserve"> ADDIN EN.CITE &lt;EndNote&gt;&lt;Cite&gt;&lt;Author&gt;Schafer&lt;/Author&gt;&lt;Year&gt;1998&lt;/Year&gt;&lt;RecNum&gt;4707&lt;/RecNum&gt;&lt;DisplayText&gt;(Schafer &amp;amp; Olsen, 1998)&lt;/DisplayText&gt;&lt;record&gt;&lt;rec-number&gt;4707&lt;/rec-number&gt;&lt;foreign-keys&gt;&lt;key app="EN" db-id="99d9evse6ffp07eesfqptv2lparspxf0d952" timestamp="1549405717"&gt;4707&lt;/key&gt;&lt;/foreign-keys&gt;&lt;ref-type name="Journal Article"&gt;17&lt;/ref-type&gt;&lt;contributors&gt;&lt;authors&gt;&lt;author&gt;Schafer, Joseph L.&lt;/author&gt;&lt;author&gt;Olsen, Maren K.&lt;/author&gt;&lt;/authors&gt;&lt;/contributors&gt;&lt;titles&gt;&lt;title&gt;Multiple Imputation for Multivariate Missing-Data Problems: A Data Analyst&amp;apos;s Perspective&lt;/title&gt;&lt;secondary-title&gt;Multivariate Behavioral Research&lt;/secondary-title&gt;&lt;/titles&gt;&lt;periodical&gt;&lt;full-title&gt;Multivariate Behavioral Research&lt;/full-title&gt;&lt;/periodical&gt;&lt;pages&gt;545-571&lt;/pages&gt;&lt;volume&gt;33&lt;/volume&gt;&lt;number&gt;4&lt;/number&gt;&lt;dates&gt;&lt;year&gt;1998&lt;/year&gt;&lt;pub-dates&gt;&lt;date&gt;1998/10/01&lt;/date&gt;&lt;/pub-dates&gt;&lt;/dates&gt;&lt;publisher&gt;Routledge&lt;/publisher&gt;&lt;isbn&gt;0027-3171&lt;/isbn&gt;&lt;urls&gt;&lt;related-urls&gt;&lt;url&gt;https://doi.org/10.1207/s15327906mbr3304_5&lt;/url&gt;&lt;/related-urls&gt;&lt;/urls&gt;&lt;electronic-resource-num&gt;10.1207/s15327906mbr3304_5&lt;/electronic-resource-num&gt;&lt;/record&gt;&lt;/Cite&gt;&lt;/EndNote&gt;</w:instrText>
      </w:r>
      <w:r w:rsidR="000A584A" w:rsidRPr="08C5C909">
        <w:rPr>
          <w:rFonts w:cs="Times New Roman"/>
        </w:rPr>
        <w:fldChar w:fldCharType="separate"/>
      </w:r>
      <w:r w:rsidR="000A584A" w:rsidRPr="08C5C909">
        <w:rPr>
          <w:rFonts w:cs="Times New Roman"/>
          <w:noProof/>
        </w:rPr>
        <w:t>(Schafer &amp; Olsen, 1998)</w:t>
      </w:r>
      <w:r w:rsidR="000A584A" w:rsidRPr="08C5C909">
        <w:rPr>
          <w:rFonts w:cs="Times New Roman"/>
        </w:rPr>
        <w:fldChar w:fldCharType="end"/>
      </w:r>
      <w:r w:rsidR="000A584A" w:rsidRPr="08C5C909">
        <w:rPr>
          <w:rFonts w:cs="Times New Roman"/>
        </w:rPr>
        <w:t xml:space="preserve"> separately for PK and K. </w:t>
      </w:r>
      <w:r w:rsidR="00716B71">
        <w:rPr>
          <w:rStyle w:val="normaltextrun"/>
          <w:rFonts w:cs="Times New Roman"/>
          <w:color w:val="000000"/>
          <w:szCs w:val="24"/>
        </w:rPr>
        <w:t>A</w:t>
      </w:r>
      <w:r w:rsidR="00716B71" w:rsidRPr="005C57EE">
        <w:rPr>
          <w:rStyle w:val="normaltextrun"/>
          <w:rFonts w:cs="Times New Roman"/>
          <w:color w:val="000000"/>
          <w:szCs w:val="24"/>
        </w:rPr>
        <w:t>n inclusive analysis strategy</w:t>
      </w:r>
      <w:r w:rsidR="00716B71">
        <w:rPr>
          <w:rStyle w:val="normaltextrun"/>
          <w:rFonts w:cs="Times New Roman"/>
          <w:color w:val="000000"/>
          <w:szCs w:val="24"/>
        </w:rPr>
        <w:t xml:space="preserve"> is recommended </w:t>
      </w:r>
      <w:r w:rsidR="003F098E">
        <w:rPr>
          <w:rStyle w:val="normaltextrun"/>
          <w:rFonts w:cs="Times New Roman"/>
          <w:color w:val="000000"/>
          <w:szCs w:val="24"/>
        </w:rPr>
        <w:t>w</w:t>
      </w:r>
      <w:r w:rsidR="0090399F" w:rsidRPr="005C57EE">
        <w:rPr>
          <w:rStyle w:val="normaltextrun"/>
          <w:rFonts w:cs="Times New Roman"/>
          <w:color w:val="000000"/>
          <w:szCs w:val="24"/>
        </w:rPr>
        <w:t>hen determining the set of variables to be included in the imputation model</w:t>
      </w:r>
      <w:r>
        <w:rPr>
          <w:rStyle w:val="normaltextrun"/>
          <w:rFonts w:cs="Times New Roman"/>
          <w:color w:val="000000"/>
          <w:szCs w:val="24"/>
        </w:rPr>
        <w:t xml:space="preserve"> </w:t>
      </w:r>
      <w:r w:rsidRPr="08C5C909">
        <w:rPr>
          <w:rFonts w:cs="Times New Roman"/>
        </w:rPr>
        <w:fldChar w:fldCharType="begin">
          <w:fldData xml:space="preserve">PEVuZE5vdGU+PENpdGU+PEF1dGhvcj5TY2hhZmVyPC9BdXRob3I+PFllYXI+MTk5ODwvWWVhcj48
UmVjTnVtPjQ3MDc8L1JlY051bT48RGlzcGxheVRleHQ+KENvbGxpbnMgZXQgYWwuLCAyMDAxOyBF
bmRlcnMsIDIwMTA7IFNjaGFmZXIgJmFtcDsgT2xzZW4sIDE5OTgpPC9EaXNwbGF5VGV4dD48cmVj
b3JkPjxyZWMtbnVtYmVyPjQ3MDc8L3JlYy1udW1iZXI+PGZvcmVpZ24ta2V5cz48a2V5IGFwcD0i
RU4iIGRiLWlkPSI5OWQ5ZXZzZTZmZnAwN2Vlc2ZxcHR2MmxwYXJzcHhmMGQ5NTIiIHRpbWVzdGFt
cD0iMTU0OTQwNTcxNyI+NDcwNzwva2V5PjwvZm9yZWlnbi1rZXlzPjxyZWYtdHlwZSBuYW1lPSJK
b3VybmFsIEFydGljbGUiPjE3PC9yZWYtdHlwZT48Y29udHJpYnV0b3JzPjxhdXRob3JzPjxhdXRo
b3I+U2NoYWZlciwgSm9zZXBoIEwuPC9hdXRob3I+PGF1dGhvcj5PbHNlbiwgTWFyZW4gSy48L2F1
dGhvcj48L2F1dGhvcnM+PC9jb250cmlidXRvcnM+PHRpdGxlcz48dGl0bGU+TXVsdGlwbGUgSW1w
dXRhdGlvbiBmb3IgTXVsdGl2YXJpYXRlIE1pc3NpbmctRGF0YSBQcm9ibGVtczogQSBEYXRhIEFu
YWx5c3QmYXBvcztzIFBlcnNwZWN0aXZlPC90aXRsZT48c2Vjb25kYXJ5LXRpdGxlPk11bHRpdmFy
aWF0ZSBCZWhhdmlvcmFsIFJlc2VhcmNoPC9zZWNvbmRhcnktdGl0bGU+PC90aXRsZXM+PHBlcmlv
ZGljYWw+PGZ1bGwtdGl0bGU+TXVsdGl2YXJpYXRlIEJlaGF2aW9yYWwgUmVzZWFyY2g8L2Z1bGwt
dGl0bGU+PC9wZXJpb2RpY2FsPjxwYWdlcz41NDUtNTcxPC9wYWdlcz48dm9sdW1lPjMzPC92b2x1
bWU+PG51bWJlcj40PC9udW1iZXI+PGRhdGVzPjx5ZWFyPjE5OTg8L3llYXI+PHB1Yi1kYXRlcz48
ZGF0ZT4xOTk4LzEwLzAxPC9kYXRlPjwvcHViLWRhdGVzPjwvZGF0ZXM+PHB1Ymxpc2hlcj5Sb3V0
bGVkZ2U8L3B1Ymxpc2hlcj48aXNibj4wMDI3LTMxNzE8L2lzYm4+PHVybHM+PHJlbGF0ZWQtdXJs
cz48dXJsPmh0dHBzOi8vZG9pLm9yZy8xMC4xMjA3L3MxNTMyNzkwNm1icjMzMDRfNTwvdXJsPjwv
cmVsYXRlZC11cmxzPjwvdXJscz48ZWxlY3Ryb25pYy1yZXNvdXJjZS1udW0+MTAuMTIwNy9zMTUz
Mjc5MDZtYnIzMzA0XzU8L2VsZWN0cm9uaWMtcmVzb3VyY2UtbnVtPjwvcmVjb3JkPjwvQ2l0ZT48
Q2l0ZT48QXV0aG9yPkNvbGxpbnM8L0F1dGhvcj48WWVhcj4yMDAxPC9ZZWFyPjxSZWNOdW0+NTQ0
NDwvUmVjTnVtPjxyZWNvcmQ+PHJlYy1udW1iZXI+NTQ0NDwvcmVjLW51bWJlcj48Zm9yZWlnbi1r
ZXlzPjxrZXkgYXBwPSJFTiIgZGItaWQ9Ijk5ZDlldnNlNmZmcDA3ZWVzZnFwdHYybHBhcnNweGYw
ZDk1MiIgdGltZXN0YW1wPSIxNjMxODM0ODE2Ij41NDQ0PC9rZXk+PC9mb3JlaWduLWtleXM+PHJl
Zi10eXBlIG5hbWU9IkpvdXJuYWwgQXJ0aWNsZSI+MTc8L3JlZi10eXBlPjxjb250cmlidXRvcnM+
PGF1dGhvcnM+PGF1dGhvcj5Db2xsaW5zLCBMaW5kYSBNLjwvYXV0aG9yPjxhdXRob3I+U2NoYWZl
ciwgSm9zZXBoIEwuPC9hdXRob3I+PGF1dGhvcj5LYW0sIENoaS1NaW5nPC9hdXRob3I+PC9hdXRo
b3JzPjwvY29udHJpYnV0b3JzPjxhdXRoLWFkZHJlc3M+Q29sbGlucywgTGluZGEgTS46IFRoZSBN
ZXRob2RvbG9neSBDZW50ZXIsIDE1OSBIZW5kZXJzb24gU291dGgsIFRoZSBQZW5uc3lsdmFuaWEg
U3RhdGUgVW5pdmVyc2l0eSwgVW5pdmVyc2l0eSBQYXJrLCBQQSwgVVMsIDE2ODAyLCBsbWNvbGxp
bnNAcHN1LmVkdTwvYXV0aC1hZGRyZXNzPjx0aXRsZXM+PHRpdGxlPkEgY29tcGFyaXNvbiBvZiBp
bmNsdXNpdmUgYW5kIHJlc3RyaWN0aXZlIHN0cmF0ZWdpZXMgaW4gbW9kZXJuIG1pc3NpbmcgZGF0
YSBwcm9jZWR1cmVzPC90aXRsZT48c2Vjb25kYXJ5LXRpdGxlPlBzeWNob2xvZ2ljYWwgTWV0aG9k
czwvc2Vjb25kYXJ5LXRpdGxlPjwvdGl0bGVzPjxwZXJpb2RpY2FsPjxmdWxsLXRpdGxlPlBzeWNo
b2xvZ2ljYWwgTWV0aG9kczwvZnVsbC10aXRsZT48L3BlcmlvZGljYWw+PHBhZ2VzPjMzMC0zNTE8
L3BhZ2VzPjx2b2x1bWU+Njwvdm9sdW1lPjxudW1iZXI+NDwvbnVtYmVyPjxrZXl3b3Jkcz48a2V5
d29yZD4qQ29tcHV0ZXIgU29mdHdhcmU8L2tleXdvcmQ+PGtleXdvcmQ+KlN0YXRpc3RpY2FsIEFu
YWx5c2lzPC9rZXl3b3JkPjxrZXl3b3JkPipTdGF0aXN0aWNhbCBEYXRhPC9rZXl3b3JkPjxrZXl3
b3JkPipTdGF0aXN0aWNhbCBNZWFzdXJlbWVudDwva2V5d29yZD48a2V5d29yZD4qU3RydWN0dXJh
bCBFcXVhdGlvbiBNb2RlbGluZzwva2V5d29yZD48a2V5d29yZD5JbmRlcGVuZGVudCBWYXJpYWJs
ZXM8L2tleXdvcmQ+PGtleXdvcmQ+TWV0aG9kb2xvZ3k8L2tleXdvcmQ+PC9rZXl3b3Jkcz48ZGF0
ZXM+PHllYXI+MjAwMTwveWVhcj48L2RhdGVzPjxwdWItbG9jYXRpb24+VVM8L3B1Yi1sb2NhdGlv
bj48cHVibGlzaGVyPkFtZXJpY2FuIFBzeWNob2xvZ2ljYWwgQXNzb2NpYXRpb248L3B1Ymxpc2hl
cj48aXNibj4xOTM5LTE0NjMoRWxlY3Ryb25pYyksMTA4Mi05ODlYKFByaW50KTwvaXNibj48dXJs
cz48L3VybHM+PGVsZWN0cm9uaWMtcmVzb3VyY2UtbnVtPjEwLjEwMzcvMTA4Mi05ODlYLjYuNC4z
MzA8L2VsZWN0cm9uaWMtcmVzb3VyY2UtbnVtPjwvcmVjb3JkPjwvQ2l0ZT48Q2l0ZT48QXV0aG9y
PkVuZGVyczwvQXV0aG9yPjxZZWFyPjIwMTA8L1llYXI+PFJlY051bT4zNzc5PC9SZWNOdW0+PHJl
Y29yZD48cmVjLW51bWJlcj4zNzc5PC9yZWMtbnVtYmVyPjxmb3JlaWduLWtleXM+PGtleSBhcHA9
IkVOIiBkYi1pZD0iOTlkOWV2c2U2ZmZwMDdlZXNmcXB0djJscGFyc3B4ZjBkOTUyIiB0aW1lc3Rh
bXA9IjE0MzgxMjgzODEiPjM3Nzk8L2tleT48L2ZvcmVpZ24ta2V5cz48cmVmLXR5cGUgbmFtZT0i
Qm9vayI+NjwvcmVmLXR5cGU+PGNvbnRyaWJ1dG9ycz48YXV0aG9ycz48YXV0aG9yPkVuZGVycywg
Q3JhaWcgSy48L2F1dGhvcj48L2F1dGhvcnM+PC9jb250cmlidXRvcnM+PHRpdGxlcz48dGl0bGU+
QXBwbGllZCBNaXNzaW5nIERhdGEgQW5hbHlzaXM8L3RpdGxlPjwvdGl0bGVzPjxlZGl0aW9uPjJu
ZDwvZWRpdGlvbj48ZGF0ZXM+PHllYXI+MjAxMDwveWVhcj48L2RhdGVzPjxwdWItbG9jYXRpb24+
TmV3IFlvcmssIE5ZPC9wdWItbG9jYXRpb24+PHB1Ymxpc2hlcj5HdWlsZm9yZCBQcmVzczwvcHVi
bGlzaGVyPjx1cmxzPjwvdXJscz48L3JlY29yZD48L0NpdGU+PC9FbmROb3RlPgB=
</w:fldData>
        </w:fldChar>
      </w:r>
      <w:r>
        <w:rPr>
          <w:rFonts w:cs="Times New Roman"/>
        </w:rPr>
        <w:instrText xml:space="preserve"> ADDIN EN.CITE </w:instrText>
      </w:r>
      <w:r>
        <w:rPr>
          <w:rFonts w:cs="Times New Roman"/>
        </w:rPr>
        <w:fldChar w:fldCharType="begin">
          <w:fldData xml:space="preserve">PEVuZE5vdGU+PENpdGU+PEF1dGhvcj5TY2hhZmVyPC9BdXRob3I+PFllYXI+MTk5ODwvWWVhcj48
UmVjTnVtPjQ3MDc8L1JlY051bT48RGlzcGxheVRleHQ+KENvbGxpbnMgZXQgYWwuLCAyMDAxOyBF
bmRlcnMsIDIwMTA7IFNjaGFmZXIgJmFtcDsgT2xzZW4sIDE5OTgpPC9EaXNwbGF5VGV4dD48cmVj
b3JkPjxyZWMtbnVtYmVyPjQ3MDc8L3JlYy1udW1iZXI+PGZvcmVpZ24ta2V5cz48a2V5IGFwcD0i
RU4iIGRiLWlkPSI5OWQ5ZXZzZTZmZnAwN2Vlc2ZxcHR2MmxwYXJzcHhmMGQ5NTIiIHRpbWVzdGFt
cD0iMTU0OTQwNTcxNyI+NDcwNzwva2V5PjwvZm9yZWlnbi1rZXlzPjxyZWYtdHlwZSBuYW1lPSJK
b3VybmFsIEFydGljbGUiPjE3PC9yZWYtdHlwZT48Y29udHJpYnV0b3JzPjxhdXRob3JzPjxhdXRo
b3I+U2NoYWZlciwgSm9zZXBoIEwuPC9hdXRob3I+PGF1dGhvcj5PbHNlbiwgTWFyZW4gSy48L2F1
dGhvcj48L2F1dGhvcnM+PC9jb250cmlidXRvcnM+PHRpdGxlcz48dGl0bGU+TXVsdGlwbGUgSW1w
dXRhdGlvbiBmb3IgTXVsdGl2YXJpYXRlIE1pc3NpbmctRGF0YSBQcm9ibGVtczogQSBEYXRhIEFu
YWx5c3QmYXBvcztzIFBlcnNwZWN0aXZlPC90aXRsZT48c2Vjb25kYXJ5LXRpdGxlPk11bHRpdmFy
aWF0ZSBCZWhhdmlvcmFsIFJlc2VhcmNoPC9zZWNvbmRhcnktdGl0bGU+PC90aXRsZXM+PHBlcmlv
ZGljYWw+PGZ1bGwtdGl0bGU+TXVsdGl2YXJpYXRlIEJlaGF2aW9yYWwgUmVzZWFyY2g8L2Z1bGwt
dGl0bGU+PC9wZXJpb2RpY2FsPjxwYWdlcz41NDUtNTcxPC9wYWdlcz48dm9sdW1lPjMzPC92b2x1
bWU+PG51bWJlcj40PC9udW1iZXI+PGRhdGVzPjx5ZWFyPjE5OTg8L3llYXI+PHB1Yi1kYXRlcz48
ZGF0ZT4xOTk4LzEwLzAxPC9kYXRlPjwvcHViLWRhdGVzPjwvZGF0ZXM+PHB1Ymxpc2hlcj5Sb3V0
bGVkZ2U8L3B1Ymxpc2hlcj48aXNibj4wMDI3LTMxNzE8L2lzYm4+PHVybHM+PHJlbGF0ZWQtdXJs
cz48dXJsPmh0dHBzOi8vZG9pLm9yZy8xMC4xMjA3L3MxNTMyNzkwNm1icjMzMDRfNTwvdXJsPjwv
cmVsYXRlZC11cmxzPjwvdXJscz48ZWxlY3Ryb25pYy1yZXNvdXJjZS1udW0+MTAuMTIwNy9zMTUz
Mjc5MDZtYnIzMzA0XzU8L2VsZWN0cm9uaWMtcmVzb3VyY2UtbnVtPjwvcmVjb3JkPjwvQ2l0ZT48
Q2l0ZT48QXV0aG9yPkNvbGxpbnM8L0F1dGhvcj48WWVhcj4yMDAxPC9ZZWFyPjxSZWNOdW0+NTQ0
NDwvUmVjTnVtPjxyZWNvcmQ+PHJlYy1udW1iZXI+NTQ0NDwvcmVjLW51bWJlcj48Zm9yZWlnbi1r
ZXlzPjxrZXkgYXBwPSJFTiIgZGItaWQ9Ijk5ZDlldnNlNmZmcDA3ZWVzZnFwdHYybHBhcnNweGYw
ZDk1MiIgdGltZXN0YW1wPSIxNjMxODM0ODE2Ij41NDQ0PC9rZXk+PC9mb3JlaWduLWtleXM+PHJl
Zi10eXBlIG5hbWU9IkpvdXJuYWwgQXJ0aWNsZSI+MTc8L3JlZi10eXBlPjxjb250cmlidXRvcnM+
PGF1dGhvcnM+PGF1dGhvcj5Db2xsaW5zLCBMaW5kYSBNLjwvYXV0aG9yPjxhdXRob3I+U2NoYWZl
ciwgSm9zZXBoIEwuPC9hdXRob3I+PGF1dGhvcj5LYW0sIENoaS1NaW5nPC9hdXRob3I+PC9hdXRo
b3JzPjwvY29udHJpYnV0b3JzPjxhdXRoLWFkZHJlc3M+Q29sbGlucywgTGluZGEgTS46IFRoZSBN
ZXRob2RvbG9neSBDZW50ZXIsIDE1OSBIZW5kZXJzb24gU291dGgsIFRoZSBQZW5uc3lsdmFuaWEg
U3RhdGUgVW5pdmVyc2l0eSwgVW5pdmVyc2l0eSBQYXJrLCBQQSwgVVMsIDE2ODAyLCBsbWNvbGxp
bnNAcHN1LmVkdTwvYXV0aC1hZGRyZXNzPjx0aXRsZXM+PHRpdGxlPkEgY29tcGFyaXNvbiBvZiBp
bmNsdXNpdmUgYW5kIHJlc3RyaWN0aXZlIHN0cmF0ZWdpZXMgaW4gbW9kZXJuIG1pc3NpbmcgZGF0
YSBwcm9jZWR1cmVzPC90aXRsZT48c2Vjb25kYXJ5LXRpdGxlPlBzeWNob2xvZ2ljYWwgTWV0aG9k
czwvc2Vjb25kYXJ5LXRpdGxlPjwvdGl0bGVzPjxwZXJpb2RpY2FsPjxmdWxsLXRpdGxlPlBzeWNo
b2xvZ2ljYWwgTWV0aG9kczwvZnVsbC10aXRsZT48L3BlcmlvZGljYWw+PHBhZ2VzPjMzMC0zNTE8
L3BhZ2VzPjx2b2x1bWU+Njwvdm9sdW1lPjxudW1iZXI+NDwvbnVtYmVyPjxrZXl3b3Jkcz48a2V5
d29yZD4qQ29tcHV0ZXIgU29mdHdhcmU8L2tleXdvcmQ+PGtleXdvcmQ+KlN0YXRpc3RpY2FsIEFu
YWx5c2lzPC9rZXl3b3JkPjxrZXl3b3JkPipTdGF0aXN0aWNhbCBEYXRhPC9rZXl3b3JkPjxrZXl3
b3JkPipTdGF0aXN0aWNhbCBNZWFzdXJlbWVudDwva2V5d29yZD48a2V5d29yZD4qU3RydWN0dXJh
bCBFcXVhdGlvbiBNb2RlbGluZzwva2V5d29yZD48a2V5d29yZD5JbmRlcGVuZGVudCBWYXJpYWJs
ZXM8L2tleXdvcmQ+PGtleXdvcmQ+TWV0aG9kb2xvZ3k8L2tleXdvcmQ+PC9rZXl3b3Jkcz48ZGF0
ZXM+PHllYXI+MjAwMTwveWVhcj48L2RhdGVzPjxwdWItbG9jYXRpb24+VVM8L3B1Yi1sb2NhdGlv
bj48cHVibGlzaGVyPkFtZXJpY2FuIFBzeWNob2xvZ2ljYWwgQXNzb2NpYXRpb248L3B1Ymxpc2hl
cj48aXNibj4xOTM5LTE0NjMoRWxlY3Ryb25pYyksMTA4Mi05ODlYKFByaW50KTwvaXNibj48dXJs
cz48L3VybHM+PGVsZWN0cm9uaWMtcmVzb3VyY2UtbnVtPjEwLjEwMzcvMTA4Mi05ODlYLjYuNC4z
MzA8L2VsZWN0cm9uaWMtcmVzb3VyY2UtbnVtPjwvcmVjb3JkPjwvQ2l0ZT48Q2l0ZT48QXV0aG9y
PkVuZGVyczwvQXV0aG9yPjxZZWFyPjIwMTA8L1llYXI+PFJlY051bT4zNzc5PC9SZWNOdW0+PHJl
Y29yZD48cmVjLW51bWJlcj4zNzc5PC9yZWMtbnVtYmVyPjxmb3JlaWduLWtleXM+PGtleSBhcHA9
IkVOIiBkYi1pZD0iOTlkOWV2c2U2ZmZwMDdlZXNmcXB0djJscGFyc3B4ZjBkOTUyIiB0aW1lc3Rh
bXA9IjE0MzgxMjgzODEiPjM3Nzk8L2tleT48L2ZvcmVpZ24ta2V5cz48cmVmLXR5cGUgbmFtZT0i
Qm9vayI+NjwvcmVmLXR5cGU+PGNvbnRyaWJ1dG9ycz48YXV0aG9ycz48YXV0aG9yPkVuZGVycywg
Q3JhaWcgSy48L2F1dGhvcj48L2F1dGhvcnM+PC9jb250cmlidXRvcnM+PHRpdGxlcz48dGl0bGU+
QXBwbGllZCBNaXNzaW5nIERhdGEgQW5hbHlzaXM8L3RpdGxlPjwvdGl0bGVzPjxlZGl0aW9uPjJu
ZDwvZWRpdGlvbj48ZGF0ZXM+PHllYXI+MjAxMDwveWVhcj48L2RhdGVzPjxwdWItbG9jYXRpb24+
TmV3IFlvcmssIE5ZPC9wdWItbG9jYXRpb24+PHB1Ymxpc2hlcj5HdWlsZm9yZCBQcmVzczwvcHVi
bGlzaGVyPjx1cmxzPjwvdXJscz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8C5C909">
        <w:rPr>
          <w:rFonts w:cs="Times New Roman"/>
        </w:rPr>
      </w:r>
      <w:r w:rsidRPr="08C5C909">
        <w:rPr>
          <w:rFonts w:cs="Times New Roman"/>
        </w:rPr>
        <w:fldChar w:fldCharType="separate"/>
      </w:r>
      <w:r>
        <w:rPr>
          <w:rFonts w:cs="Times New Roman"/>
          <w:noProof/>
        </w:rPr>
        <w:t>(Collins et al., 2001; Enders, 2010; Schafer &amp; Olsen, 1998)</w:t>
      </w:r>
      <w:r w:rsidRPr="08C5C909">
        <w:rPr>
          <w:rFonts w:cs="Times New Roman"/>
        </w:rPr>
        <w:fldChar w:fldCharType="end"/>
      </w:r>
      <w:r w:rsidR="0090399F">
        <w:rPr>
          <w:rStyle w:val="normaltextrun"/>
          <w:rFonts w:cs="Times New Roman"/>
          <w:color w:val="000000"/>
          <w:szCs w:val="24"/>
        </w:rPr>
        <w:t xml:space="preserve">. </w:t>
      </w:r>
      <w:r w:rsidR="002E1CFF">
        <w:rPr>
          <w:rStyle w:val="normaltextrun"/>
          <w:rFonts w:cs="Times New Roman"/>
          <w:color w:val="000000"/>
          <w:szCs w:val="24"/>
        </w:rPr>
        <w:lastRenderedPageBreak/>
        <w:t>In an inclusive approach, a</w:t>
      </w:r>
      <w:r w:rsidR="0090399F" w:rsidRPr="005C57EE">
        <w:rPr>
          <w:rStyle w:val="normaltextrun"/>
          <w:rFonts w:cs="Times New Roman"/>
          <w:color w:val="000000"/>
          <w:szCs w:val="24"/>
        </w:rPr>
        <w:t xml:space="preserve">ll variables </w:t>
      </w:r>
      <w:r w:rsidR="00A92DEC">
        <w:rPr>
          <w:rStyle w:val="normaltextrun"/>
          <w:rFonts w:cs="Times New Roman"/>
          <w:color w:val="000000"/>
          <w:szCs w:val="24"/>
        </w:rPr>
        <w:t>to be used in</w:t>
      </w:r>
      <w:r w:rsidR="0090399F" w:rsidRPr="005C57EE">
        <w:rPr>
          <w:rStyle w:val="normaltextrun"/>
          <w:rFonts w:cs="Times New Roman"/>
          <w:color w:val="000000"/>
          <w:szCs w:val="24"/>
        </w:rPr>
        <w:t xml:space="preserve"> subsequent </w:t>
      </w:r>
      <w:r w:rsidR="009578A2">
        <w:rPr>
          <w:rStyle w:val="normaltextrun"/>
          <w:rFonts w:cs="Times New Roman"/>
          <w:color w:val="000000"/>
          <w:szCs w:val="24"/>
        </w:rPr>
        <w:t xml:space="preserve">analytic models </w:t>
      </w:r>
      <w:r w:rsidR="00694CD6">
        <w:rPr>
          <w:rStyle w:val="normaltextrun"/>
          <w:rFonts w:cs="Times New Roman"/>
          <w:color w:val="000000"/>
          <w:szCs w:val="24"/>
        </w:rPr>
        <w:t>are</w:t>
      </w:r>
      <w:r w:rsidR="00694CD6" w:rsidRPr="005C57EE">
        <w:rPr>
          <w:rStyle w:val="normaltextrun"/>
          <w:rFonts w:cs="Times New Roman"/>
          <w:color w:val="000000"/>
          <w:szCs w:val="24"/>
        </w:rPr>
        <w:t xml:space="preserve"> included in the imputation model</w:t>
      </w:r>
      <w:r w:rsidR="00694CD6">
        <w:rPr>
          <w:rStyle w:val="normaltextrun"/>
          <w:rFonts w:cs="Times New Roman"/>
          <w:color w:val="000000"/>
          <w:szCs w:val="24"/>
        </w:rPr>
        <w:t xml:space="preserve"> along with</w:t>
      </w:r>
      <w:r w:rsidR="009578A2">
        <w:rPr>
          <w:rStyle w:val="normaltextrun"/>
          <w:rFonts w:cs="Times New Roman"/>
          <w:color w:val="000000"/>
          <w:szCs w:val="24"/>
        </w:rPr>
        <w:t xml:space="preserve"> </w:t>
      </w:r>
      <w:r w:rsidR="0090399F" w:rsidRPr="005C57EE">
        <w:rPr>
          <w:rStyle w:val="normaltextrun"/>
          <w:rFonts w:cs="Times New Roman"/>
          <w:color w:val="000000"/>
          <w:szCs w:val="24"/>
        </w:rPr>
        <w:t>auxiliary variables that are</w:t>
      </w:r>
      <w:r w:rsidR="0090399F">
        <w:rPr>
          <w:rStyle w:val="normaltextrun"/>
          <w:rFonts w:cs="Times New Roman"/>
          <w:color w:val="000000"/>
          <w:szCs w:val="24"/>
        </w:rPr>
        <w:t xml:space="preserve"> not part of the analysis models but are</w:t>
      </w:r>
      <w:r w:rsidR="0090399F" w:rsidRPr="005C57EE">
        <w:rPr>
          <w:rStyle w:val="normaltextrun"/>
          <w:rFonts w:cs="Times New Roman"/>
          <w:color w:val="000000"/>
          <w:szCs w:val="24"/>
        </w:rPr>
        <w:t xml:space="preserve"> either associated with the outcomes or </w:t>
      </w:r>
      <w:r w:rsidR="00DF0FCE">
        <w:rPr>
          <w:rStyle w:val="normaltextrun"/>
          <w:rFonts w:cs="Times New Roman"/>
          <w:color w:val="000000"/>
          <w:szCs w:val="24"/>
        </w:rPr>
        <w:t xml:space="preserve">with </w:t>
      </w:r>
      <w:r w:rsidR="0090399F" w:rsidRPr="005C57EE">
        <w:rPr>
          <w:rStyle w:val="normaltextrun"/>
          <w:rFonts w:cs="Times New Roman"/>
          <w:color w:val="000000"/>
          <w:szCs w:val="24"/>
        </w:rPr>
        <w:t>missingness</w:t>
      </w:r>
      <w:r w:rsidR="00BF6744">
        <w:rPr>
          <w:rStyle w:val="normaltextrun"/>
          <w:rFonts w:cs="Times New Roman"/>
          <w:color w:val="000000"/>
          <w:szCs w:val="24"/>
        </w:rPr>
        <w:t>, thus reducing</w:t>
      </w:r>
      <w:r w:rsidR="0090399F" w:rsidRPr="005C57EE">
        <w:rPr>
          <w:rStyle w:val="normaltextrun"/>
          <w:rFonts w:cs="Times New Roman"/>
          <w:color w:val="000000"/>
          <w:szCs w:val="24"/>
        </w:rPr>
        <w:t xml:space="preserve"> </w:t>
      </w:r>
      <w:r w:rsidR="0090399F">
        <w:rPr>
          <w:rStyle w:val="normaltextrun"/>
          <w:rFonts w:cs="Times New Roman"/>
          <w:color w:val="000000"/>
          <w:szCs w:val="24"/>
        </w:rPr>
        <w:t xml:space="preserve">estimation </w:t>
      </w:r>
      <w:r w:rsidR="0090399F" w:rsidRPr="005C57EE">
        <w:rPr>
          <w:rStyle w:val="normaltextrun"/>
          <w:rFonts w:cs="Times New Roman"/>
          <w:color w:val="000000"/>
          <w:szCs w:val="24"/>
        </w:rPr>
        <w:t xml:space="preserve">biases </w:t>
      </w:r>
      <w:r w:rsidR="0090399F">
        <w:rPr>
          <w:rStyle w:val="normaltextrun"/>
          <w:rFonts w:cs="Times New Roman"/>
          <w:color w:val="000000"/>
          <w:szCs w:val="24"/>
        </w:rPr>
        <w:t>and</w:t>
      </w:r>
      <w:r w:rsidR="009578A2">
        <w:rPr>
          <w:rStyle w:val="normaltextrun"/>
          <w:rFonts w:cs="Times New Roman"/>
          <w:color w:val="000000"/>
          <w:szCs w:val="24"/>
        </w:rPr>
        <w:t xml:space="preserve"> </w:t>
      </w:r>
      <w:r w:rsidR="0090399F" w:rsidRPr="00A252DB">
        <w:rPr>
          <w:rStyle w:val="normaltextrun"/>
          <w:rFonts w:cs="Times New Roman"/>
          <w:color w:val="000000"/>
          <w:szCs w:val="24"/>
        </w:rPr>
        <w:t>increas</w:t>
      </w:r>
      <w:r w:rsidRPr="00A252DB">
        <w:rPr>
          <w:rStyle w:val="normaltextrun"/>
          <w:rFonts w:cs="Times New Roman"/>
          <w:color w:val="000000"/>
          <w:szCs w:val="24"/>
        </w:rPr>
        <w:t>ing</w:t>
      </w:r>
      <w:r w:rsidR="0090399F" w:rsidRPr="00A252DB">
        <w:rPr>
          <w:rStyle w:val="normaltextrun"/>
          <w:rFonts w:cs="Times New Roman"/>
          <w:color w:val="000000"/>
          <w:szCs w:val="24"/>
        </w:rPr>
        <w:t xml:space="preserve"> the chance of satisfying the missing at random assumption </w:t>
      </w:r>
      <w:r w:rsidRPr="006D4EBD">
        <w:rPr>
          <w:rStyle w:val="normaltextrun"/>
          <w:rFonts w:cs="Times New Roman"/>
          <w:color w:val="000000"/>
          <w:szCs w:val="24"/>
        </w:rPr>
        <w:fldChar w:fldCharType="begin">
          <w:fldData xml:space="preserve">PEVuZE5vdGU+PENpdGU+PEF1dGhvcj5FbmRlcnM8L0F1dGhvcj48WWVhcj4yMDEwPC9ZZWFyPjxS
ZWNOdW0+Mzc3OTwvUmVjTnVtPjxEaXNwbGF5VGV4dD4oQ29sbGlucyBldCBhbC4sIDIwMDE7IEVu
ZGVycywgMjAxMDsgR3JhaGFtLCAyMDEyKTwvRGlzcGxheVRleHQ+PHJlY29yZD48cmVjLW51bWJl
cj4zNzc5PC9yZWMtbnVtYmVyPjxmb3JlaWduLWtleXM+PGtleSBhcHA9IkVOIiBkYi1pZD0iOTlk
OWV2c2U2ZmZwMDdlZXNmcXB0djJscGFyc3B4ZjBkOTUyIiB0aW1lc3RhbXA9IjE0MzgxMjgzODEi
PjM3Nzk8L2tleT48L2ZvcmVpZ24ta2V5cz48cmVmLXR5cGUgbmFtZT0iQm9vayI+NjwvcmVmLXR5
cGU+PGNvbnRyaWJ1dG9ycz48YXV0aG9ycz48YXV0aG9yPkVuZGVycywgQ3JhaWcgSy48L2F1dGhv
cj48L2F1dGhvcnM+PC9jb250cmlidXRvcnM+PHRpdGxlcz48dGl0bGU+QXBwbGllZCBNaXNzaW5n
IERhdGEgQW5hbHlzaXM8L3RpdGxlPjwvdGl0bGVzPjxlZGl0aW9uPjJuZDwvZWRpdGlvbj48ZGF0
ZXM+PHllYXI+MjAxMDwveWVhcj48L2RhdGVzPjxwdWItbG9jYXRpb24+TmV3IFlvcmssIE5ZPC9w
dWItbG9jYXRpb24+PHB1Ymxpc2hlcj5HdWlsZm9yZCBQcmVzczwvcHVibGlzaGVyPjx1cmxzPjwv
dXJscz48L3JlY29yZD48L0NpdGU+PENpdGU+PEF1dGhvcj5Db2xsaW5zPC9BdXRob3I+PFllYXI+
MjAwMTwvWWVhcj48UmVjTnVtPjU0NDQ8L1JlY051bT48cmVjb3JkPjxyZWMtbnVtYmVyPjU0NDQ8
L3JlYy1udW1iZXI+PGZvcmVpZ24ta2V5cz48a2V5IGFwcD0iRU4iIGRiLWlkPSI5OWQ5ZXZzZTZm
ZnAwN2Vlc2ZxcHR2MmxwYXJzcHhmMGQ5NTIiIHRpbWVzdGFtcD0iMTYzMTgzNDgxNiI+NTQ0NDwv
a2V5PjwvZm9yZWlnbi1rZXlzPjxyZWYtdHlwZSBuYW1lPSJKb3VybmFsIEFydGljbGUiPjE3PC9y
ZWYtdHlwZT48Y29udHJpYnV0b3JzPjxhdXRob3JzPjxhdXRob3I+Q29sbGlucywgTGluZGEgTS48
L2F1dGhvcj48YXV0aG9yPlNjaGFmZXIsIEpvc2VwaCBMLjwvYXV0aG9yPjxhdXRob3I+S2FtLCBD
aGktTWluZzwvYXV0aG9yPjwvYXV0aG9ycz48L2NvbnRyaWJ1dG9ycz48YXV0aC1hZGRyZXNzPkNv
bGxpbnMsIExpbmRhIE0uOiBUaGUgTWV0aG9kb2xvZ3kgQ2VudGVyLCAxNTkgSGVuZGVyc29uIFNv
dXRoLCBUaGUgUGVubnN5bHZhbmlhIFN0YXRlIFVuaXZlcnNpdHksIFVuaXZlcnNpdHkgUGFyaywg
UEEsIFVTLCAxNjgwMiwgbG1jb2xsaW5zQHBzdS5lZHU8L2F1dGgtYWRkcmVzcz48dGl0bGVzPjx0
aXRsZT5BIGNvbXBhcmlzb24gb2YgaW5jbHVzaXZlIGFuZCByZXN0cmljdGl2ZSBzdHJhdGVnaWVz
IGluIG1vZGVybiBtaXNzaW5nIGRhdGEgcHJvY2VkdXJlczwvdGl0bGU+PHNlY29uZGFyeS10aXRs
ZT5Qc3ljaG9sb2dpY2FsIE1ldGhvZHM8L3NlY29uZGFyeS10aXRsZT48L3RpdGxlcz48cGVyaW9k
aWNhbD48ZnVsbC10aXRsZT5Qc3ljaG9sb2dpY2FsIE1ldGhvZHM8L2Z1bGwtdGl0bGU+PC9wZXJp
b2RpY2FsPjxwYWdlcz4zMzAtMzUxPC9wYWdlcz48dm9sdW1lPjY8L3ZvbHVtZT48bnVtYmVyPjQ8
L251bWJlcj48a2V5d29yZHM+PGtleXdvcmQ+KkNvbXB1dGVyIFNvZnR3YXJlPC9rZXl3b3JkPjxr
ZXl3b3JkPipTdGF0aXN0aWNhbCBBbmFseXNpczwva2V5d29yZD48a2V5d29yZD4qU3RhdGlzdGlj
YWwgRGF0YTwva2V5d29yZD48a2V5d29yZD4qU3RhdGlzdGljYWwgTWVhc3VyZW1lbnQ8L2tleXdv
cmQ+PGtleXdvcmQ+KlN0cnVjdHVyYWwgRXF1YXRpb24gTW9kZWxpbmc8L2tleXdvcmQ+PGtleXdv
cmQ+SW5kZXBlbmRlbnQgVmFyaWFibGVzPC9rZXl3b3JkPjxrZXl3b3JkPk1ldGhvZG9sb2d5PC9r
ZXl3b3JkPjwva2V5d29yZHM+PGRhdGVzPjx5ZWFyPjIwMDE8L3llYXI+PC9kYXRlcz48cHViLWxv
Y2F0aW9uPlVTPC9wdWItbG9jYXRpb24+PHB1Ymxpc2hlcj5BbWVyaWNhbiBQc3ljaG9sb2dpY2Fs
IEFzc29jaWF0aW9uPC9wdWJsaXNoZXI+PGlzYm4+MTkzOS0xNDYzKEVsZWN0cm9uaWMpLDEwODIt
OTg5WChQcmludCk8L2lzYm4+PHVybHM+PC91cmxzPjxlbGVjdHJvbmljLXJlc291cmNlLW51bT4x
MC4xMDM3LzEwODItOTg5WC42LjQuMzMwPC9lbGVjdHJvbmljLXJlc291cmNlLW51bT48L3JlY29y
ZD48L0NpdGU+PENpdGU+PEF1dGhvcj5HcmFoYW08L0F1dGhvcj48WWVhcj4yMDEyPC9ZZWFyPjxS
ZWNOdW0+Mzc4MTwvUmVjTnVtPjxyZWNvcmQ+PHJlYy1udW1iZXI+Mzc4MTwvcmVjLW51bWJlcj48
Zm9yZWlnbi1rZXlzPjxrZXkgYXBwPSJFTiIgZGItaWQ9Ijk5ZDlldnNlNmZmcDA3ZWVzZnFwdHYy
bHBhcnNweGYwZDk1MiIgdGltZXN0YW1wPSIxNDM4MzUwOTUyIj4zNzgxPC9rZXk+PC9mb3JlaWdu
LWtleXM+PHJlZi10eXBlIG5hbWU9IkJvb2siPjY8L3JlZi10eXBlPjxjb250cmlidXRvcnM+PGF1
dGhvcnM+PGF1dGhvcj5HcmFoYW0sIEpvaG4gVy48L2F1dGhvcj48L2F1dGhvcnM+PC9jb250cmli
dXRvcnM+PHRpdGxlcz48dGl0bGU+TWlzc2luZyBkYXRhOiBBbmFseXNpcyBhbmQgZGVzaWduPC90
aXRsZT48L3RpdGxlcz48ZGF0ZXM+PHllYXI+MjAxMjwveWVhcj48L2RhdGVzPjxwdWItbG9jYXRp
b24+TmV3IFlvcmssIE5ZPC9wdWItbG9jYXRpb24+PHB1Ymxpc2hlcj5TcHJpbmdlcjwvcHVibGlz
aGVyPjx1cmxzPjwvdXJscz48L3JlY29yZD48L0NpdGU+PC9FbmROb3RlPgB=
</w:fldData>
        </w:fldChar>
      </w:r>
      <w:r w:rsidRPr="006D4EBD">
        <w:rPr>
          <w:rStyle w:val="normaltextrun"/>
          <w:rFonts w:cs="Times New Roman"/>
          <w:color w:val="000000"/>
          <w:szCs w:val="24"/>
        </w:rPr>
        <w:instrText xml:space="preserve"> ADDIN EN.CITE </w:instrText>
      </w:r>
      <w:r w:rsidRPr="006D4EBD">
        <w:rPr>
          <w:rStyle w:val="normaltextrun"/>
          <w:rFonts w:cs="Times New Roman"/>
          <w:color w:val="000000"/>
          <w:szCs w:val="24"/>
        </w:rPr>
        <w:fldChar w:fldCharType="begin">
          <w:fldData xml:space="preserve">PEVuZE5vdGU+PENpdGU+PEF1dGhvcj5FbmRlcnM8L0F1dGhvcj48WWVhcj4yMDEwPC9ZZWFyPjxS
ZWNOdW0+Mzc3OTwvUmVjTnVtPjxEaXNwbGF5VGV4dD4oQ29sbGlucyBldCBhbC4sIDIwMDE7IEVu
ZGVycywgMjAxMDsgR3JhaGFtLCAyMDEyKTwvRGlzcGxheVRleHQ+PHJlY29yZD48cmVjLW51bWJl
cj4zNzc5PC9yZWMtbnVtYmVyPjxmb3JlaWduLWtleXM+PGtleSBhcHA9IkVOIiBkYi1pZD0iOTlk
OWV2c2U2ZmZwMDdlZXNmcXB0djJscGFyc3B4ZjBkOTUyIiB0aW1lc3RhbXA9IjE0MzgxMjgzODEi
PjM3Nzk8L2tleT48L2ZvcmVpZ24ta2V5cz48cmVmLXR5cGUgbmFtZT0iQm9vayI+NjwvcmVmLXR5
cGU+PGNvbnRyaWJ1dG9ycz48YXV0aG9ycz48YXV0aG9yPkVuZGVycywgQ3JhaWcgSy48L2F1dGhv
cj48L2F1dGhvcnM+PC9jb250cmlidXRvcnM+PHRpdGxlcz48dGl0bGU+QXBwbGllZCBNaXNzaW5n
IERhdGEgQW5hbHlzaXM8L3RpdGxlPjwvdGl0bGVzPjxlZGl0aW9uPjJuZDwvZWRpdGlvbj48ZGF0
ZXM+PHllYXI+MjAxMDwveWVhcj48L2RhdGVzPjxwdWItbG9jYXRpb24+TmV3IFlvcmssIE5ZPC9w
dWItbG9jYXRpb24+PHB1Ymxpc2hlcj5HdWlsZm9yZCBQcmVzczwvcHVibGlzaGVyPjx1cmxzPjwv
dXJscz48L3JlY29yZD48L0NpdGU+PENpdGU+PEF1dGhvcj5Db2xsaW5zPC9BdXRob3I+PFllYXI+
MjAwMTwvWWVhcj48UmVjTnVtPjU0NDQ8L1JlY051bT48cmVjb3JkPjxyZWMtbnVtYmVyPjU0NDQ8
L3JlYy1udW1iZXI+PGZvcmVpZ24ta2V5cz48a2V5IGFwcD0iRU4iIGRiLWlkPSI5OWQ5ZXZzZTZm
ZnAwN2Vlc2ZxcHR2MmxwYXJzcHhmMGQ5NTIiIHRpbWVzdGFtcD0iMTYzMTgzNDgxNiI+NTQ0NDwv
a2V5PjwvZm9yZWlnbi1rZXlzPjxyZWYtdHlwZSBuYW1lPSJKb3VybmFsIEFydGljbGUiPjE3PC9y
ZWYtdHlwZT48Y29udHJpYnV0b3JzPjxhdXRob3JzPjxhdXRob3I+Q29sbGlucywgTGluZGEgTS48
L2F1dGhvcj48YXV0aG9yPlNjaGFmZXIsIEpvc2VwaCBMLjwvYXV0aG9yPjxhdXRob3I+S2FtLCBD
aGktTWluZzwvYXV0aG9yPjwvYXV0aG9ycz48L2NvbnRyaWJ1dG9ycz48YXV0aC1hZGRyZXNzPkNv
bGxpbnMsIExpbmRhIE0uOiBUaGUgTWV0aG9kb2xvZ3kgQ2VudGVyLCAxNTkgSGVuZGVyc29uIFNv
dXRoLCBUaGUgUGVubnN5bHZhbmlhIFN0YXRlIFVuaXZlcnNpdHksIFVuaXZlcnNpdHkgUGFyaywg
UEEsIFVTLCAxNjgwMiwgbG1jb2xsaW5zQHBzdS5lZHU8L2F1dGgtYWRkcmVzcz48dGl0bGVzPjx0
aXRsZT5BIGNvbXBhcmlzb24gb2YgaW5jbHVzaXZlIGFuZCByZXN0cmljdGl2ZSBzdHJhdGVnaWVz
IGluIG1vZGVybiBtaXNzaW5nIGRhdGEgcHJvY2VkdXJlczwvdGl0bGU+PHNlY29uZGFyeS10aXRs
ZT5Qc3ljaG9sb2dpY2FsIE1ldGhvZHM8L3NlY29uZGFyeS10aXRsZT48L3RpdGxlcz48cGVyaW9k
aWNhbD48ZnVsbC10aXRsZT5Qc3ljaG9sb2dpY2FsIE1ldGhvZHM8L2Z1bGwtdGl0bGU+PC9wZXJp
b2RpY2FsPjxwYWdlcz4zMzAtMzUxPC9wYWdlcz48dm9sdW1lPjY8L3ZvbHVtZT48bnVtYmVyPjQ8
L251bWJlcj48a2V5d29yZHM+PGtleXdvcmQ+KkNvbXB1dGVyIFNvZnR3YXJlPC9rZXl3b3JkPjxr
ZXl3b3JkPipTdGF0aXN0aWNhbCBBbmFseXNpczwva2V5d29yZD48a2V5d29yZD4qU3RhdGlzdGlj
YWwgRGF0YTwva2V5d29yZD48a2V5d29yZD4qU3RhdGlzdGljYWwgTWVhc3VyZW1lbnQ8L2tleXdv
cmQ+PGtleXdvcmQ+KlN0cnVjdHVyYWwgRXF1YXRpb24gTW9kZWxpbmc8L2tleXdvcmQ+PGtleXdv
cmQ+SW5kZXBlbmRlbnQgVmFyaWFibGVzPC9rZXl3b3JkPjxrZXl3b3JkPk1ldGhvZG9sb2d5PC9r
ZXl3b3JkPjwva2V5d29yZHM+PGRhdGVzPjx5ZWFyPjIwMDE8L3llYXI+PC9kYXRlcz48cHViLWxv
Y2F0aW9uPlVTPC9wdWItbG9jYXRpb24+PHB1Ymxpc2hlcj5BbWVyaWNhbiBQc3ljaG9sb2dpY2Fs
IEFzc29jaWF0aW9uPC9wdWJsaXNoZXI+PGlzYm4+MTkzOS0xNDYzKEVsZWN0cm9uaWMpLDEwODIt
OTg5WChQcmludCk8L2lzYm4+PHVybHM+PC91cmxzPjxlbGVjdHJvbmljLXJlc291cmNlLW51bT4x
MC4xMDM3LzEwODItOTg5WC42LjQuMzMwPC9lbGVjdHJvbmljLXJlc291cmNlLW51bT48L3JlY29y
ZD48L0NpdGU+PENpdGU+PEF1dGhvcj5HcmFoYW08L0F1dGhvcj48WWVhcj4yMDEyPC9ZZWFyPjxS
ZWNOdW0+Mzc4MTwvUmVjTnVtPjxyZWNvcmQ+PHJlYy1udW1iZXI+Mzc4MTwvcmVjLW51bWJlcj48
Zm9yZWlnbi1rZXlzPjxrZXkgYXBwPSJFTiIgZGItaWQ9Ijk5ZDlldnNlNmZmcDA3ZWVzZnFwdHYy
bHBhcnNweGYwZDk1MiIgdGltZXN0YW1wPSIxNDM4MzUwOTUyIj4zNzgxPC9rZXk+PC9mb3JlaWdu
LWtleXM+PHJlZi10eXBlIG5hbWU9IkJvb2siPjY8L3JlZi10eXBlPjxjb250cmlidXRvcnM+PGF1
dGhvcnM+PGF1dGhvcj5HcmFoYW0sIEpvaG4gVy48L2F1dGhvcj48L2F1dGhvcnM+PC9jb250cmli
dXRvcnM+PHRpdGxlcz48dGl0bGU+TWlzc2luZyBkYXRhOiBBbmFseXNpcyBhbmQgZGVzaWduPC90
aXRsZT48L3RpdGxlcz48ZGF0ZXM+PHllYXI+MjAxMjwveWVhcj48L2RhdGVzPjxwdWItbG9jYXRp
b24+TmV3IFlvcmssIE5ZPC9wdWItbG9jYXRpb24+PHB1Ymxpc2hlcj5TcHJpbmdlcjwvcHVibGlz
aGVyPjx1cmxzPjwvdXJscz48L3JlY29yZD48L0NpdGU+PC9FbmROb3RlPgB=
</w:fldData>
        </w:fldChar>
      </w:r>
      <w:r w:rsidRPr="006D4EBD">
        <w:rPr>
          <w:rStyle w:val="normaltextrun"/>
          <w:rFonts w:cs="Times New Roman"/>
          <w:color w:val="000000"/>
          <w:szCs w:val="24"/>
        </w:rPr>
        <w:instrText xml:space="preserve"> ADDIN EN.CITE.DATA </w:instrText>
      </w:r>
      <w:r w:rsidRPr="006D4EBD">
        <w:rPr>
          <w:rStyle w:val="normaltextrun"/>
          <w:rFonts w:cs="Times New Roman"/>
          <w:color w:val="000000"/>
          <w:szCs w:val="24"/>
        </w:rPr>
      </w:r>
      <w:r w:rsidRPr="006D4EBD">
        <w:rPr>
          <w:rStyle w:val="normaltextrun"/>
          <w:rFonts w:cs="Times New Roman"/>
          <w:color w:val="000000"/>
          <w:szCs w:val="24"/>
        </w:rPr>
        <w:fldChar w:fldCharType="end"/>
      </w:r>
      <w:r w:rsidRPr="006D4EBD">
        <w:rPr>
          <w:rStyle w:val="normaltextrun"/>
          <w:rFonts w:cs="Times New Roman"/>
          <w:color w:val="000000"/>
          <w:szCs w:val="24"/>
        </w:rPr>
      </w:r>
      <w:r w:rsidRPr="006D4EBD">
        <w:rPr>
          <w:rStyle w:val="normaltextrun"/>
          <w:rFonts w:cs="Times New Roman"/>
          <w:color w:val="000000"/>
          <w:szCs w:val="24"/>
        </w:rPr>
        <w:fldChar w:fldCharType="separate"/>
      </w:r>
      <w:r w:rsidRPr="006D4EBD">
        <w:rPr>
          <w:rStyle w:val="normaltextrun"/>
          <w:rFonts w:cs="Times New Roman"/>
          <w:noProof/>
          <w:color w:val="000000"/>
          <w:szCs w:val="24"/>
        </w:rPr>
        <w:t>(Collins et al., 2001; Enders, 2010; Graham, 2012)</w:t>
      </w:r>
      <w:r w:rsidRPr="006D4EBD">
        <w:rPr>
          <w:rStyle w:val="normaltextrun"/>
          <w:rFonts w:cs="Times New Roman"/>
          <w:color w:val="000000"/>
          <w:szCs w:val="24"/>
        </w:rPr>
        <w:fldChar w:fldCharType="end"/>
      </w:r>
      <w:r w:rsidR="0090399F">
        <w:rPr>
          <w:rStyle w:val="normaltextrun"/>
          <w:rFonts w:cs="Times New Roman"/>
          <w:color w:val="000000"/>
          <w:szCs w:val="24"/>
        </w:rPr>
        <w:t>.</w:t>
      </w:r>
      <w:r w:rsidR="001F40D5">
        <w:rPr>
          <w:rStyle w:val="normaltextrun"/>
          <w:rFonts w:cs="Times New Roman"/>
          <w:color w:val="000000"/>
          <w:szCs w:val="24"/>
        </w:rPr>
        <w:t xml:space="preserve"> </w:t>
      </w:r>
      <w:r w:rsidR="00261636">
        <w:rPr>
          <w:rFonts w:cs="Times New Roman"/>
        </w:rPr>
        <w:t>Thus, t</w:t>
      </w:r>
      <w:r w:rsidR="000A584A" w:rsidRPr="08C5C909">
        <w:rPr>
          <w:rFonts w:cs="Times New Roman"/>
        </w:rPr>
        <w:t xml:space="preserve">he imputation model included </w:t>
      </w:r>
      <w:r>
        <w:rPr>
          <w:rFonts w:cs="Times New Roman"/>
        </w:rPr>
        <w:t xml:space="preserve">measures of </w:t>
      </w:r>
      <w:r w:rsidR="000A584A" w:rsidRPr="08C5C909">
        <w:rPr>
          <w:rFonts w:cs="Times New Roman"/>
        </w:rPr>
        <w:t xml:space="preserve">all comprehension-related </w:t>
      </w:r>
      <w:r w:rsidR="00094887">
        <w:rPr>
          <w:rFonts w:cs="Times New Roman"/>
        </w:rPr>
        <w:t xml:space="preserve">skills </w:t>
      </w:r>
      <w:r w:rsidR="000A584A" w:rsidRPr="08C5C909">
        <w:rPr>
          <w:rFonts w:cs="Times New Roman"/>
        </w:rPr>
        <w:t xml:space="preserve">and language </w:t>
      </w:r>
      <w:r w:rsidR="000A584A" w:rsidRPr="00A252DB">
        <w:rPr>
          <w:rFonts w:cs="Times New Roman"/>
        </w:rPr>
        <w:t xml:space="preserve">comprehension outcomes as well as other variables that were empirically </w:t>
      </w:r>
      <w:r w:rsidR="00A77472" w:rsidRPr="00A252DB">
        <w:rPr>
          <w:rFonts w:cs="Times New Roman"/>
        </w:rPr>
        <w:t xml:space="preserve">(based on preliminary analyses) </w:t>
      </w:r>
      <w:r w:rsidR="000A584A" w:rsidRPr="00A252DB">
        <w:rPr>
          <w:rFonts w:cs="Times New Roman"/>
        </w:rPr>
        <w:t xml:space="preserve">or theoretically related to the missingness or outcomes (i.e., auxiliary variables). </w:t>
      </w:r>
      <w:r w:rsidRPr="00A252DB">
        <w:rPr>
          <w:rFonts w:cs="Times New Roman"/>
        </w:rPr>
        <w:t>We provide a</w:t>
      </w:r>
      <w:r w:rsidR="007B3770" w:rsidRPr="00A252DB">
        <w:rPr>
          <w:rFonts w:cs="Times New Roman"/>
        </w:rPr>
        <w:t xml:space="preserve"> correlation matrix </w:t>
      </w:r>
      <w:r w:rsidRPr="00A252DB">
        <w:rPr>
          <w:rFonts w:cs="Times New Roman"/>
        </w:rPr>
        <w:t>of</w:t>
      </w:r>
      <w:r w:rsidR="007B3770" w:rsidRPr="00A252DB">
        <w:rPr>
          <w:rFonts w:cs="Times New Roman"/>
        </w:rPr>
        <w:t xml:space="preserve"> all</w:t>
      </w:r>
      <w:r w:rsidR="006D05A2" w:rsidRPr="00A252DB">
        <w:rPr>
          <w:rFonts w:cs="Times New Roman"/>
        </w:rPr>
        <w:t xml:space="preserve"> variables included in the imputation model in</w:t>
      </w:r>
      <w:r w:rsidRPr="00A252DB">
        <w:rPr>
          <w:rFonts w:cs="Times New Roman"/>
        </w:rPr>
        <w:t xml:space="preserve"> Supplementary Material Table</w:t>
      </w:r>
      <w:r w:rsidR="00811EC2" w:rsidRPr="00A252DB">
        <w:rPr>
          <w:rFonts w:cs="Times New Roman"/>
        </w:rPr>
        <w:t>s</w:t>
      </w:r>
      <w:r w:rsidRPr="00A252DB">
        <w:rPr>
          <w:rFonts w:cs="Times New Roman"/>
        </w:rPr>
        <w:t xml:space="preserve"> S.</w:t>
      </w:r>
      <w:r w:rsidR="00811EC2" w:rsidRPr="00A252DB">
        <w:rPr>
          <w:rFonts w:cs="Times New Roman"/>
        </w:rPr>
        <w:t>5 (PK) and S.6 (K)</w:t>
      </w:r>
      <w:r w:rsidRPr="00A252DB">
        <w:rPr>
          <w:rFonts w:cs="Times New Roman"/>
        </w:rPr>
        <w:t>.</w:t>
      </w:r>
      <w:r w:rsidR="006D05A2" w:rsidRPr="00A252DB">
        <w:rPr>
          <w:rFonts w:cs="Times New Roman"/>
        </w:rPr>
        <w:t xml:space="preserve"> </w:t>
      </w:r>
      <w:r w:rsidR="00811EC2" w:rsidRPr="00A252DB">
        <w:rPr>
          <w:rFonts w:cs="Times New Roman"/>
        </w:rPr>
        <w:t>M</w:t>
      </w:r>
      <w:r w:rsidR="00984667" w:rsidRPr="00A252DB">
        <w:rPr>
          <w:rFonts w:cs="Times New Roman"/>
        </w:rPr>
        <w:t xml:space="preserve">issing data for </w:t>
      </w:r>
      <w:r w:rsidR="00811EC2" w:rsidRPr="00A252DB">
        <w:rPr>
          <w:rFonts w:cs="Times New Roman"/>
        </w:rPr>
        <w:t>each of the</w:t>
      </w:r>
      <w:r w:rsidR="00984667" w:rsidRPr="00A252DB">
        <w:rPr>
          <w:rFonts w:cs="Times New Roman"/>
        </w:rPr>
        <w:t xml:space="preserve"> study variables</w:t>
      </w:r>
      <w:r w:rsidR="00811EC2" w:rsidRPr="00A252DB">
        <w:rPr>
          <w:rFonts w:cs="Times New Roman"/>
        </w:rPr>
        <w:t xml:space="preserve"> in the analytic sample</w:t>
      </w:r>
      <w:r w:rsidR="00984667" w:rsidRPr="00A252DB">
        <w:rPr>
          <w:rFonts w:cs="Times New Roman"/>
        </w:rPr>
        <w:t xml:space="preserve">, including pretest language comprehension scores, ranged from 2.8% to </w:t>
      </w:r>
      <w:r w:rsidR="00811EC2" w:rsidRPr="00A252DB">
        <w:rPr>
          <w:rFonts w:cs="Times New Roman"/>
        </w:rPr>
        <w:t>39.1</w:t>
      </w:r>
      <w:r w:rsidR="00984667" w:rsidRPr="00A252DB">
        <w:rPr>
          <w:rFonts w:cs="Times New Roman"/>
        </w:rPr>
        <w:t xml:space="preserve">% in PK and 4.3% to </w:t>
      </w:r>
      <w:r w:rsidR="00BF5624" w:rsidRPr="00A252DB">
        <w:rPr>
          <w:rFonts w:cs="Times New Roman"/>
        </w:rPr>
        <w:t>2</w:t>
      </w:r>
      <w:r w:rsidR="00984667" w:rsidRPr="00A252DB">
        <w:rPr>
          <w:rFonts w:cs="Times New Roman"/>
        </w:rPr>
        <w:t>1.</w:t>
      </w:r>
      <w:r w:rsidR="00BF5624" w:rsidRPr="00A252DB">
        <w:rPr>
          <w:rFonts w:cs="Times New Roman"/>
        </w:rPr>
        <w:t>6</w:t>
      </w:r>
      <w:r w:rsidR="00984667" w:rsidRPr="00A252DB">
        <w:rPr>
          <w:rFonts w:cs="Times New Roman"/>
        </w:rPr>
        <w:t xml:space="preserve">% in K. </w:t>
      </w:r>
      <w:r w:rsidR="002C0CB4" w:rsidRPr="00A252DB">
        <w:rPr>
          <w:rFonts w:cs="Times New Roman"/>
        </w:rPr>
        <w:t>Given our overall low</w:t>
      </w:r>
      <w:r w:rsidR="002C0CB4" w:rsidRPr="00BF5624">
        <w:rPr>
          <w:rFonts w:cs="Times New Roman"/>
        </w:rPr>
        <w:t xml:space="preserve"> fraction of missing informatio</w:t>
      </w:r>
      <w:r w:rsidR="002C0CB4" w:rsidRPr="00F86DF7">
        <w:rPr>
          <w:rFonts w:cs="Times New Roman"/>
        </w:rPr>
        <w:t>n (&lt; 30%),</w:t>
      </w:r>
      <w:r w:rsidR="002C0CB4">
        <w:rPr>
          <w:rFonts w:cs="Times New Roman"/>
        </w:rPr>
        <w:t xml:space="preserve"> w</w:t>
      </w:r>
      <w:r w:rsidR="002C0CB4" w:rsidRPr="08C5C909">
        <w:rPr>
          <w:rFonts w:cs="Times New Roman"/>
        </w:rPr>
        <w:t>e imputed 20 datasets</w:t>
      </w:r>
      <w:r w:rsidR="002C0CB4">
        <w:rPr>
          <w:rFonts w:cs="Times New Roman"/>
        </w:rPr>
        <w:t xml:space="preserve"> as recommended in </w:t>
      </w:r>
      <w:r w:rsidR="002C0CB4">
        <w:rPr>
          <w:rFonts w:cs="Times New Roman"/>
        </w:rPr>
        <w:fldChar w:fldCharType="begin"/>
      </w:r>
      <w:r w:rsidR="002C0CB4">
        <w:rPr>
          <w:rFonts w:cs="Times New Roman"/>
        </w:rPr>
        <w:instrText xml:space="preserve"> ADDIN EN.CITE &lt;EndNote&gt;&lt;Cite AuthorYear="1"&gt;&lt;Author&gt;Graham&lt;/Author&gt;&lt;Year&gt;2012&lt;/Year&gt;&lt;RecNum&gt;3781&lt;/RecNum&gt;&lt;Pages&gt;62&lt;/Pages&gt;&lt;DisplayText&gt;Graham (2012, p. 62)&lt;/DisplayText&gt;&lt;record&gt;&lt;rec-number&gt;3781&lt;/rec-number&gt;&lt;foreign-keys&gt;&lt;key app="EN" db-id="99d9evse6ffp07eesfqptv2lparspxf0d952" timestamp="1438350952"&gt;3781&lt;/key&gt;&lt;/foreign-keys&gt;&lt;ref-type name="Book"&gt;6&lt;/ref-type&gt;&lt;contributors&gt;&lt;authors&gt;&lt;author&gt;Graham, John W.&lt;/author&gt;&lt;/authors&gt;&lt;/contributors&gt;&lt;titles&gt;&lt;title&gt;Missing data: Analysis and design&lt;/title&gt;&lt;/titles&gt;&lt;dates&gt;&lt;year&gt;2012&lt;/year&gt;&lt;/dates&gt;&lt;pub-location&gt;New York, NY&lt;/pub-location&gt;&lt;publisher&gt;Springer&lt;/publisher&gt;&lt;urls&gt;&lt;/urls&gt;&lt;/record&gt;&lt;/Cite&gt;&lt;/EndNote&gt;</w:instrText>
      </w:r>
      <w:r w:rsidR="002C0CB4">
        <w:rPr>
          <w:rFonts w:cs="Times New Roman"/>
        </w:rPr>
        <w:fldChar w:fldCharType="separate"/>
      </w:r>
      <w:r w:rsidR="002C0CB4">
        <w:rPr>
          <w:rFonts w:cs="Times New Roman"/>
          <w:noProof/>
        </w:rPr>
        <w:t>Graham (2012, p. 62)</w:t>
      </w:r>
      <w:r w:rsidR="002C0CB4">
        <w:rPr>
          <w:rFonts w:cs="Times New Roman"/>
        </w:rPr>
        <w:fldChar w:fldCharType="end"/>
      </w:r>
      <w:r w:rsidR="002C0CB4">
        <w:rPr>
          <w:rFonts w:cs="Times New Roman"/>
        </w:rPr>
        <w:t xml:space="preserve">. </w:t>
      </w:r>
    </w:p>
    <w:p w14:paraId="4A64FC3F" w14:textId="049A802F" w:rsidR="0091666B" w:rsidRPr="006D4EBD" w:rsidRDefault="005D3BD7" w:rsidP="006D4EBD">
      <w:pPr>
        <w:pStyle w:val="Header"/>
        <w:widowControl w:val="0"/>
        <w:tabs>
          <w:tab w:val="clear" w:pos="4680"/>
          <w:tab w:val="clear" w:pos="9360"/>
        </w:tabs>
        <w:spacing w:line="480" w:lineRule="auto"/>
        <w:rPr>
          <w:rFonts w:cs="Times New Roman"/>
          <w:b/>
          <w:i/>
        </w:rPr>
      </w:pPr>
      <w:r>
        <w:rPr>
          <w:rFonts w:cs="Times New Roman"/>
          <w:b/>
          <w:i/>
        </w:rPr>
        <w:t xml:space="preserve">Approach for </w:t>
      </w:r>
      <w:r w:rsidR="00B01997" w:rsidRPr="006D4EBD">
        <w:rPr>
          <w:rFonts w:cs="Times New Roman"/>
          <w:b/>
          <w:i/>
        </w:rPr>
        <w:t>Main Analyses</w:t>
      </w:r>
    </w:p>
    <w:p w14:paraId="375293CE" w14:textId="6879C05B" w:rsidR="00F572F2" w:rsidRDefault="009029FC">
      <w:pPr>
        <w:pStyle w:val="Header"/>
        <w:widowControl w:val="0"/>
        <w:tabs>
          <w:tab w:val="clear" w:pos="4680"/>
          <w:tab w:val="clear" w:pos="9360"/>
        </w:tabs>
        <w:spacing w:line="480" w:lineRule="auto"/>
        <w:ind w:firstLine="720"/>
        <w:rPr>
          <w:rFonts w:cs="Times New Roman"/>
        </w:rPr>
      </w:pPr>
      <w:r>
        <w:rPr>
          <w:rFonts w:cs="Times New Roman"/>
        </w:rPr>
        <w:t xml:space="preserve">We analyzed the imputed data to address our main analyses </w:t>
      </w:r>
      <w:r w:rsidRPr="08C5C909">
        <w:rPr>
          <w:rFonts w:cs="Times New Roman"/>
        </w:rPr>
        <w:t xml:space="preserve">using </w:t>
      </w:r>
      <w:proofErr w:type="spellStart"/>
      <w:r w:rsidRPr="08C5C909">
        <w:rPr>
          <w:rFonts w:cs="Times New Roman"/>
        </w:rPr>
        <w:t>M</w:t>
      </w:r>
      <w:r w:rsidRPr="08C5C909">
        <w:rPr>
          <w:rFonts w:cs="Times New Roman"/>
          <w:i/>
          <w:iCs/>
        </w:rPr>
        <w:t>plus</w:t>
      </w:r>
      <w:proofErr w:type="spellEnd"/>
      <w:r>
        <w:rPr>
          <w:rFonts w:cs="Times New Roman"/>
        </w:rPr>
        <w:t xml:space="preserve"> and r</w:t>
      </w:r>
      <w:r w:rsidRPr="08C5C909">
        <w:rPr>
          <w:rFonts w:cs="Times New Roman"/>
        </w:rPr>
        <w:t xml:space="preserve">eport results </w:t>
      </w:r>
      <w:r>
        <w:rPr>
          <w:rFonts w:cs="Times New Roman"/>
        </w:rPr>
        <w:t>from</w:t>
      </w:r>
      <w:r w:rsidRPr="08C5C909">
        <w:rPr>
          <w:rFonts w:cs="Times New Roman"/>
        </w:rPr>
        <w:t xml:space="preserve"> combin</w:t>
      </w:r>
      <w:r>
        <w:rPr>
          <w:rFonts w:cs="Times New Roman"/>
        </w:rPr>
        <w:t>ing</w:t>
      </w:r>
      <w:r w:rsidRPr="08C5C909">
        <w:rPr>
          <w:rFonts w:cs="Times New Roman"/>
        </w:rPr>
        <w:t xml:space="preserve"> across the 20 sets of analyses.</w:t>
      </w:r>
      <w:r w:rsidR="00EA5376">
        <w:rPr>
          <w:rFonts w:cs="Times New Roman"/>
        </w:rPr>
        <w:t xml:space="preserve"> </w:t>
      </w:r>
      <w:r w:rsidR="0091666B">
        <w:rPr>
          <w:rFonts w:cs="Times New Roman"/>
        </w:rPr>
        <w:t>To investigate our first research question</w:t>
      </w:r>
      <w:r w:rsidR="002F703D">
        <w:rPr>
          <w:rFonts w:cs="Times New Roman"/>
        </w:rPr>
        <w:t xml:space="preserve">, </w:t>
      </w:r>
      <w:r w:rsidR="00F572F2" w:rsidRPr="67D4D19F">
        <w:rPr>
          <w:rFonts w:cs="Times New Roman"/>
        </w:rPr>
        <w:t xml:space="preserve">we estimated separate </w:t>
      </w:r>
      <w:r w:rsidR="00DA1001">
        <w:rPr>
          <w:rFonts w:cs="Times New Roman"/>
        </w:rPr>
        <w:t xml:space="preserve">normal-outcome </w:t>
      </w:r>
      <w:r w:rsidR="00F572F2" w:rsidRPr="67D4D19F">
        <w:rPr>
          <w:rFonts w:cs="Times New Roman"/>
        </w:rPr>
        <w:t>random-intercept models by grade (children nested within PK or K classrooms) to determine the effect</w:t>
      </w:r>
      <w:r w:rsidR="002F703D">
        <w:rPr>
          <w:rFonts w:cs="Times New Roman"/>
        </w:rPr>
        <w:t>s</w:t>
      </w:r>
      <w:r w:rsidR="00F572F2" w:rsidRPr="67D4D19F">
        <w:rPr>
          <w:rFonts w:cs="Times New Roman"/>
        </w:rPr>
        <w:t xml:space="preserve"> of Let’s Know! on </w:t>
      </w:r>
      <w:r w:rsidR="00EE5B8A">
        <w:rPr>
          <w:rFonts w:cs="Times New Roman"/>
        </w:rPr>
        <w:t xml:space="preserve">targeted </w:t>
      </w:r>
      <w:r w:rsidR="00F572F2" w:rsidRPr="67D4D19F">
        <w:rPr>
          <w:rFonts w:cs="Times New Roman"/>
        </w:rPr>
        <w:t>comprehension-related skills</w:t>
      </w:r>
      <w:r w:rsidR="00F65B0A">
        <w:rPr>
          <w:rFonts w:cs="Times New Roman"/>
        </w:rPr>
        <w:t xml:space="preserve"> </w:t>
      </w:r>
      <w:r w:rsidR="00F65B0A" w:rsidRPr="67D4D19F">
        <w:rPr>
          <w:rFonts w:cs="Times New Roman"/>
        </w:rPr>
        <w:t>(i.e., Vocabulary, Comprehension Monitoring, Understanding Narrative Text, Story Grammar, and Understanding Expository Text CAMs)</w:t>
      </w:r>
      <w:r w:rsidR="00F572F2" w:rsidRPr="67D4D19F">
        <w:rPr>
          <w:rFonts w:cs="Times New Roman"/>
        </w:rPr>
        <w:t xml:space="preserve">. </w:t>
      </w:r>
      <w:r w:rsidR="0091666B">
        <w:rPr>
          <w:rFonts w:cs="Times New Roman"/>
        </w:rPr>
        <w:t>We dummy coded c</w:t>
      </w:r>
      <w:r w:rsidR="00F572F2" w:rsidRPr="67D4D19F">
        <w:rPr>
          <w:rFonts w:cs="Times New Roman"/>
        </w:rPr>
        <w:t xml:space="preserve">ondition </w:t>
      </w:r>
      <w:r w:rsidR="0091666B">
        <w:rPr>
          <w:rFonts w:cs="Times New Roman"/>
        </w:rPr>
        <w:t>to serve</w:t>
      </w:r>
      <w:r w:rsidR="00F572F2" w:rsidRPr="67D4D19F">
        <w:rPr>
          <w:rFonts w:cs="Times New Roman"/>
        </w:rPr>
        <w:t xml:space="preserve"> as the independent variable of interest, with dummy codes rotated to estimate all pairwise comparisons. </w:t>
      </w:r>
      <w:r w:rsidR="006D7486">
        <w:rPr>
          <w:rFonts w:cs="Times New Roman"/>
        </w:rPr>
        <w:t>B</w:t>
      </w:r>
      <w:r w:rsidR="006D7486" w:rsidRPr="050E244A">
        <w:rPr>
          <w:rFonts w:cs="Times New Roman"/>
        </w:rPr>
        <w:t>ecause random assignment was blocked by site, we included site as a covariate</w:t>
      </w:r>
      <w:r w:rsidR="006D7486">
        <w:rPr>
          <w:rFonts w:cs="Times New Roman"/>
        </w:rPr>
        <w:t xml:space="preserve"> </w:t>
      </w:r>
      <w:r w:rsidR="00B34542">
        <w:rPr>
          <w:rFonts w:cs="Times New Roman"/>
        </w:rPr>
        <w:t xml:space="preserve">in </w:t>
      </w:r>
      <w:r w:rsidR="006D7486">
        <w:rPr>
          <w:rFonts w:cs="Times New Roman"/>
        </w:rPr>
        <w:t xml:space="preserve">these and other main analyses as well as </w:t>
      </w:r>
      <w:r w:rsidR="006D7486" w:rsidRPr="67D4D19F">
        <w:rPr>
          <w:rFonts w:cs="Times New Roman"/>
        </w:rPr>
        <w:t>all covariates identified in the preliminary analyses</w:t>
      </w:r>
      <w:r w:rsidR="006D7486" w:rsidRPr="050E244A">
        <w:rPr>
          <w:rFonts w:cs="Times New Roman"/>
        </w:rPr>
        <w:t>.</w:t>
      </w:r>
      <w:r w:rsidR="00F572F2" w:rsidRPr="67D4D19F">
        <w:rPr>
          <w:rFonts w:cs="Times New Roman"/>
        </w:rPr>
        <w:t xml:space="preserve"> </w:t>
      </w:r>
      <w:r w:rsidR="0091666B">
        <w:rPr>
          <w:rFonts w:cs="Times New Roman"/>
        </w:rPr>
        <w:t xml:space="preserve">We </w:t>
      </w:r>
      <w:r w:rsidR="0091666B">
        <w:rPr>
          <w:rFonts w:cs="Times New Roman"/>
        </w:rPr>
        <w:lastRenderedPageBreak/>
        <w:t>computed e</w:t>
      </w:r>
      <w:r w:rsidR="00F572F2" w:rsidRPr="67D4D19F">
        <w:rPr>
          <w:rFonts w:cs="Times New Roman"/>
        </w:rPr>
        <w:t>ffect sizes (</w:t>
      </w:r>
      <w:r w:rsidR="00F572F2" w:rsidRPr="0402C566">
        <w:rPr>
          <w:rFonts w:cs="Times New Roman"/>
          <w:i/>
          <w:iCs/>
        </w:rPr>
        <w:t>d</w:t>
      </w:r>
      <w:r w:rsidR="00F572F2" w:rsidRPr="67D4D19F">
        <w:rPr>
          <w:rFonts w:cs="Times New Roman"/>
        </w:rPr>
        <w:t xml:space="preserve">) using </w:t>
      </w:r>
      <m:oMath>
        <m:f>
          <m:fPr>
            <m:type m:val="lin"/>
            <m:ctrlPr>
              <w:rPr>
                <w:rFonts w:ascii="Cambria Math" w:hAnsi="Cambria Math" w:cs="Times New Roman"/>
                <w:szCs w:val="24"/>
              </w:rPr>
            </m:ctrlPr>
          </m:fPr>
          <m:num>
            <m:r>
              <w:rPr>
                <w:rFonts w:ascii="Cambria Math" w:hAnsi="Cambria Math" w:cs="Times New Roman"/>
                <w:szCs w:val="24"/>
              </w:rPr>
              <m:t>B</m:t>
            </m:r>
          </m:num>
          <m:den>
            <m:rad>
              <m:radPr>
                <m:degHide m:val="1"/>
                <m:ctrlPr>
                  <w:rPr>
                    <w:rFonts w:ascii="Cambria Math" w:hAnsi="Cambria Math" w:cs="Times New Roman"/>
                    <w:i/>
                    <w:szCs w:val="24"/>
                  </w:rPr>
                </m:ctrlPr>
              </m:radPr>
              <m:deg/>
              <m:e>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00</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e>
            </m:rad>
          </m:den>
        </m:f>
      </m:oMath>
      <w:r w:rsidR="00F572F2" w:rsidRPr="67D4D19F">
        <w:rPr>
          <w:rFonts w:cs="Times New Roman"/>
        </w:rPr>
        <w:t xml:space="preserve"> , in </w:t>
      </w:r>
      <w:r w:rsidR="00F572F2" w:rsidRPr="34E93692">
        <w:rPr>
          <w:rFonts w:cs="Times New Roman"/>
        </w:rPr>
        <w:t xml:space="preserve">which </w:t>
      </w:r>
      <m:oMath>
        <m:r>
          <w:rPr>
            <w:rFonts w:ascii="Cambria Math" w:hAnsi="Cambria Math" w:cs="Times New Roman"/>
            <w:szCs w:val="24"/>
          </w:rPr>
          <m:t>B</m:t>
        </m:r>
      </m:oMath>
      <w:r w:rsidR="00F572F2" w:rsidRPr="34E93692">
        <w:rPr>
          <w:rFonts w:cs="Times New Roman"/>
        </w:rPr>
        <w:t xml:space="preserve"> represents the unstandardized regression coefficient</w:t>
      </w:r>
      <w:r w:rsidR="00F572F2" w:rsidRPr="0402C566">
        <w:rPr>
          <w:rFonts w:cs="Times New Roman"/>
        </w:rPr>
        <w:t xml:space="preserve"> from the random intercepts model</w:t>
      </w:r>
      <w:r w:rsidR="00F572F2" w:rsidRPr="34E93692">
        <w:rPr>
          <w:rFonts w:cs="Times New Roman"/>
        </w:rPr>
        <w:t>,</w:t>
      </w:r>
      <w:r w:rsidR="00F572F2" w:rsidRPr="0402C566">
        <w:rPr>
          <w:rFonts w:cs="Times New Roman"/>
        </w:rPr>
        <w:t xml:space="preserve"> and</w:t>
      </w:r>
      <w:r w:rsidR="00F572F2" w:rsidRPr="34E93692">
        <w:rPr>
          <w:rFonts w:cs="Times New Roman"/>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τ</m:t>
            </m:r>
          </m:e>
          <m:sub>
            <m:r>
              <w:rPr>
                <w:rFonts w:ascii="Cambria Math" w:hAnsi="Cambria Math" w:cs="Times New Roman"/>
                <w:szCs w:val="24"/>
              </w:rPr>
              <m:t>00</m:t>
            </m:r>
          </m:sub>
        </m:sSub>
      </m:oMath>
      <w:r w:rsidR="00F572F2" w:rsidRPr="34E93692">
        <w:rPr>
          <w:rFonts w:cs="Times New Roman"/>
        </w:rPr>
        <w:t xml:space="preserve"> </w:t>
      </w:r>
      <w:r w:rsidR="00F572F2" w:rsidRPr="0402C566">
        <w:rPr>
          <w:rFonts w:cs="Times New Roman"/>
        </w:rPr>
        <w:t xml:space="preserve">and </w:t>
      </w:r>
      <m:oMath>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oMath>
      <w:r w:rsidR="00F572F2" w:rsidRPr="0402C566">
        <w:rPr>
          <w:rFonts w:cs="Times New Roman"/>
        </w:rPr>
        <w:t xml:space="preserve"> </w:t>
      </w:r>
      <w:r w:rsidR="00F572F2" w:rsidRPr="34E93692">
        <w:rPr>
          <w:rFonts w:cs="Times New Roman"/>
        </w:rPr>
        <w:t>represent</w:t>
      </w:r>
      <w:r w:rsidR="00F572F2">
        <w:rPr>
          <w:rFonts w:cs="Times New Roman"/>
        </w:rPr>
        <w:t xml:space="preserve"> the level-2 variance component </w:t>
      </w:r>
      <w:r w:rsidR="00F572F2" w:rsidRPr="0402C566">
        <w:rPr>
          <w:rFonts w:cs="Times New Roman"/>
        </w:rPr>
        <w:t>and v</w:t>
      </w:r>
      <w:r w:rsidR="00F572F2" w:rsidRPr="34E93692">
        <w:rPr>
          <w:rFonts w:cs="Times New Roman"/>
        </w:rPr>
        <w:t>ariance of level-1 residuals</w:t>
      </w:r>
      <w:r w:rsidR="00F572F2">
        <w:rPr>
          <w:rFonts w:cs="Times New Roman"/>
        </w:rPr>
        <w:t>, respectively,</w:t>
      </w:r>
      <w:r w:rsidR="00F572F2" w:rsidRPr="34E93692">
        <w:rPr>
          <w:rFonts w:cs="Times New Roman"/>
        </w:rPr>
        <w:t xml:space="preserve"> from the unconditional model</w:t>
      </w:r>
      <w:r w:rsidR="00F572F2">
        <w:rPr>
          <w:rFonts w:cs="Times New Roman"/>
        </w:rPr>
        <w:t xml:space="preserve"> </w:t>
      </w:r>
      <w:r w:rsidR="00F572F2">
        <w:rPr>
          <w:rFonts w:cs="Times New Roman"/>
        </w:rPr>
        <w:fldChar w:fldCharType="begin"/>
      </w:r>
      <w:r w:rsidR="00F572F2">
        <w:rPr>
          <w:rFonts w:cs="Times New Roman"/>
        </w:rPr>
        <w:instrText xml:space="preserve"> ADDIN EN.CITE &lt;EndNote&gt;&lt;Cite&gt;&lt;Author&gt;Spybrook&lt;/Author&gt;&lt;Year&gt;2011&lt;/Year&gt;&lt;RecNum&gt;5259&lt;/RecNum&gt;&lt;DisplayText&gt;(Spybrook et al., 2011)&lt;/DisplayText&gt;&lt;record&gt;&lt;rec-number&gt;5259&lt;/rec-number&gt;&lt;foreign-keys&gt;&lt;key app="EN" db-id="99d9evse6ffp07eesfqptv2lparspxf0d952" timestamp="1616090583"&gt;5259&lt;/key&gt;&lt;/foreign-keys&gt;&lt;ref-type name="Report"&gt;27&lt;/ref-type&gt;&lt;contributors&gt;&lt;authors&gt;&lt;author&gt;Spybrook, Jessaca&lt;/author&gt;&lt;author&gt;Bloom, H.&lt;/author&gt;&lt;author&gt;Congdon, Richard&lt;/author&gt;&lt;author&gt;Hill, C.&lt;/author&gt;&lt;author&gt;Martinez, A.&lt;/author&gt;&lt;author&gt;Raudenbush, S. W.&lt;/author&gt;&lt;/authors&gt;&lt;/contributors&gt;&lt;titles&gt;&lt;title&gt;Optimal design plus empirical evidence: Documentation for the “Optimal Design” software (version 3.0)&lt;/title&gt;&lt;/titles&gt;&lt;dates&gt;&lt;year&gt;2011&lt;/year&gt;&lt;/dates&gt;&lt;urls&gt;&lt;related-urls&gt;&lt;url&gt;www.hlmsoft.net/od/od-manual-20111016-v300.pdf&lt;/url&gt;&lt;/related-urls&gt;&lt;/urls&gt;&lt;/record&gt;&lt;/Cite&gt;&lt;/EndNote&gt;</w:instrText>
      </w:r>
      <w:r w:rsidR="00F572F2">
        <w:rPr>
          <w:rFonts w:cs="Times New Roman"/>
        </w:rPr>
        <w:fldChar w:fldCharType="separate"/>
      </w:r>
      <w:r w:rsidR="00F572F2">
        <w:rPr>
          <w:rFonts w:cs="Times New Roman"/>
          <w:noProof/>
        </w:rPr>
        <w:t>(Spybrook et al., 2011)</w:t>
      </w:r>
      <w:r w:rsidR="00F572F2">
        <w:rPr>
          <w:rFonts w:cs="Times New Roman"/>
        </w:rPr>
        <w:fldChar w:fldCharType="end"/>
      </w:r>
      <w:r w:rsidR="00F572F2" w:rsidRPr="34E93692">
        <w:rPr>
          <w:rFonts w:cs="Times New Roman"/>
        </w:rPr>
        <w:t>.</w:t>
      </w:r>
      <w:r w:rsidR="00F572F2" w:rsidRPr="67D4D19F">
        <w:rPr>
          <w:rFonts w:cs="Times New Roman"/>
        </w:rPr>
        <w:t xml:space="preserve"> </w:t>
      </w:r>
      <w:r w:rsidR="005E7040">
        <w:rPr>
          <w:rFonts w:cs="Times New Roman"/>
        </w:rPr>
        <w:t xml:space="preserve">We also estimated </w:t>
      </w:r>
      <w:r w:rsidR="00F572F2" w:rsidRPr="67D4D19F">
        <w:rPr>
          <w:rFonts w:cs="Times New Roman"/>
        </w:rPr>
        <w:t>ICCs from the unconditional model</w:t>
      </w:r>
      <w:r w:rsidR="00D86F3B">
        <w:rPr>
          <w:rFonts w:cs="Times New Roman"/>
        </w:rPr>
        <w:t xml:space="preserve"> following </w:t>
      </w:r>
      <w:r w:rsidR="00EE5B8A">
        <w:rPr>
          <w:rFonts w:cs="Times New Roman"/>
        </w:rPr>
        <w:fldChar w:fldCharType="begin"/>
      </w:r>
      <w:r w:rsidR="00EE5B8A">
        <w:rPr>
          <w:rFonts w:cs="Times New Roman"/>
        </w:rPr>
        <w:instrText xml:space="preserve"> ADDIN EN.CITE &lt;EndNote&gt;&lt;Cite AuthorYear="1"&gt;&lt;Author&gt;Raudenbush&lt;/Author&gt;&lt;Year&gt;2002&lt;/Year&gt;&lt;RecNum&gt;1041&lt;/RecNum&gt;&lt;DisplayText&gt;Raudenbush and Bryk (2002)&lt;/DisplayText&gt;&lt;record&gt;&lt;rec-number&gt;1041&lt;/rec-number&gt;&lt;foreign-keys&gt;&lt;key app="EN" db-id="99d9evse6ffp07eesfqptv2lparspxf0d952" timestamp="0"&gt;1041&lt;/key&gt;&lt;/foreign-keys&gt;&lt;ref-type name="Book"&gt;6&lt;/ref-type&gt;&lt;contributors&gt;&lt;authors&gt;&lt;author&gt;Raudenbush, Stephen W.&lt;/author&gt;&lt;author&gt;Bryk, Anthony S.&lt;/author&gt;&lt;/authors&gt;&lt;/contributors&gt;&lt;titles&gt;&lt;title&gt;Hierarchical Linear Models: Applications and Data Analysis Methods&lt;/title&gt;&lt;/titles&gt;&lt;edition&gt;3rd&lt;/edition&gt;&lt;dates&gt;&lt;year&gt;2002&lt;/year&gt;&lt;/dates&gt;&lt;pub-location&gt;Thousand Oaks, CA&lt;/pub-location&gt;&lt;publisher&gt;Sage&lt;/publisher&gt;&lt;urls&gt;&lt;/urls&gt;&lt;/record&gt;&lt;/Cite&gt;&lt;/EndNote&gt;</w:instrText>
      </w:r>
      <w:r w:rsidR="00EE5B8A">
        <w:rPr>
          <w:rFonts w:cs="Times New Roman"/>
        </w:rPr>
        <w:fldChar w:fldCharType="separate"/>
      </w:r>
      <w:r w:rsidR="00EE5B8A">
        <w:rPr>
          <w:rFonts w:cs="Times New Roman"/>
          <w:noProof/>
        </w:rPr>
        <w:t>Raudenbush and Bryk (2002)</w:t>
      </w:r>
      <w:r w:rsidR="00EE5B8A">
        <w:rPr>
          <w:rFonts w:cs="Times New Roman"/>
        </w:rPr>
        <w:fldChar w:fldCharType="end"/>
      </w:r>
      <w:r w:rsidR="00F572F2" w:rsidRPr="67D4D19F">
        <w:rPr>
          <w:rFonts w:cs="Times New Roman"/>
        </w:rPr>
        <w:t>.</w:t>
      </w:r>
    </w:p>
    <w:p w14:paraId="4E17D0C2" w14:textId="12DACE76" w:rsidR="0094528F" w:rsidRDefault="004C03A0" w:rsidP="0094528F">
      <w:pPr>
        <w:pStyle w:val="Header"/>
        <w:widowControl w:val="0"/>
        <w:tabs>
          <w:tab w:val="clear" w:pos="4680"/>
          <w:tab w:val="clear" w:pos="9360"/>
        </w:tabs>
        <w:spacing w:line="480" w:lineRule="auto"/>
        <w:ind w:firstLine="720"/>
        <w:rPr>
          <w:rFonts w:cs="Times New Roman"/>
        </w:rPr>
      </w:pPr>
      <w:r w:rsidRPr="00A252DB">
        <w:rPr>
          <w:rFonts w:cs="Times New Roman"/>
        </w:rPr>
        <w:t>To investigate o</w:t>
      </w:r>
      <w:r w:rsidR="0094528F" w:rsidRPr="00A252DB">
        <w:rPr>
          <w:rFonts w:cs="Times New Roman"/>
        </w:rPr>
        <w:t>ur</w:t>
      </w:r>
      <w:r w:rsidR="0094528F" w:rsidRPr="2203E262">
        <w:rPr>
          <w:rFonts w:cs="Times New Roman"/>
        </w:rPr>
        <w:t xml:space="preserve"> second research question</w:t>
      </w:r>
      <w:r w:rsidR="00F934EF">
        <w:rPr>
          <w:rFonts w:cs="Times New Roman"/>
        </w:rPr>
        <w:t xml:space="preserve"> regarding effects of Let’s Know</w:t>
      </w:r>
      <w:r w:rsidR="00EE5B8A">
        <w:rPr>
          <w:rFonts w:cs="Times New Roman"/>
        </w:rPr>
        <w:t>!</w:t>
      </w:r>
      <w:r w:rsidR="00F934EF">
        <w:rPr>
          <w:rFonts w:cs="Times New Roman"/>
        </w:rPr>
        <w:t xml:space="preserve"> on </w:t>
      </w:r>
      <w:r w:rsidR="005342CC">
        <w:rPr>
          <w:rFonts w:cs="Times New Roman"/>
        </w:rPr>
        <w:t>language comprehension outcomes</w:t>
      </w:r>
      <w:r>
        <w:rPr>
          <w:rFonts w:cs="Times New Roman"/>
        </w:rPr>
        <w:t>,</w:t>
      </w:r>
      <w:r w:rsidR="0094528F" w:rsidRPr="2203E262">
        <w:rPr>
          <w:rFonts w:cs="Times New Roman"/>
        </w:rPr>
        <w:t xml:space="preserve"> </w:t>
      </w:r>
      <w:r>
        <w:rPr>
          <w:rFonts w:cs="Times New Roman"/>
        </w:rPr>
        <w:t xml:space="preserve">we used similar analyses as above. Again, </w:t>
      </w:r>
      <w:r w:rsidR="0094528F" w:rsidRPr="2203E262">
        <w:rPr>
          <w:rFonts w:cs="Times New Roman"/>
        </w:rPr>
        <w:t xml:space="preserve">we estimated random-intercepts models for each measure and grade separately. </w:t>
      </w:r>
      <w:r w:rsidR="00192B4F">
        <w:rPr>
          <w:rFonts w:cs="Times New Roman"/>
        </w:rPr>
        <w:t>These</w:t>
      </w:r>
      <w:r w:rsidR="0094528F" w:rsidRPr="2203E262">
        <w:rPr>
          <w:rFonts w:cs="Times New Roman"/>
        </w:rPr>
        <w:t xml:space="preserve"> models included pretest scores on the relevant outcome (e.g., pretest TNL comprehension scores when analyzing TNL comprehension outcomes) in addition to condition</w:t>
      </w:r>
      <w:r w:rsidR="00F36C37">
        <w:rPr>
          <w:rFonts w:cs="Times New Roman"/>
        </w:rPr>
        <w:t>, site,</w:t>
      </w:r>
      <w:r w:rsidR="0094528F" w:rsidRPr="2203E262">
        <w:rPr>
          <w:rFonts w:cs="Times New Roman"/>
        </w:rPr>
        <w:t xml:space="preserve"> and the covariates identified in preliminary analyses. </w:t>
      </w:r>
      <w:r w:rsidR="00DA43AC">
        <w:rPr>
          <w:rFonts w:cs="Times New Roman"/>
        </w:rPr>
        <w:t xml:space="preserve">Effect sizes and ICCs were determined as above. </w:t>
      </w:r>
      <w:r>
        <w:rPr>
          <w:rFonts w:cs="Times New Roman"/>
        </w:rPr>
        <w:t>Because</w:t>
      </w:r>
      <w:r w:rsidR="0094528F" w:rsidRPr="2203E262">
        <w:rPr>
          <w:rFonts w:cs="Times New Roman"/>
        </w:rPr>
        <w:t xml:space="preserve"> the TNR story grammar scores </w:t>
      </w:r>
      <w:r w:rsidR="00F93135">
        <w:rPr>
          <w:rFonts w:cs="Times New Roman"/>
        </w:rPr>
        <w:t xml:space="preserve">in PK and K </w:t>
      </w:r>
      <w:r w:rsidR="0094528F" w:rsidRPr="2203E262">
        <w:rPr>
          <w:rFonts w:cs="Times New Roman"/>
        </w:rPr>
        <w:t>were not normally distributed</w:t>
      </w:r>
      <w:r>
        <w:rPr>
          <w:rFonts w:cs="Times New Roman"/>
        </w:rPr>
        <w:t xml:space="preserve"> </w:t>
      </w:r>
      <w:r w:rsidR="0094528F" w:rsidRPr="2203E262">
        <w:rPr>
          <w:rFonts w:cs="Times New Roman"/>
        </w:rPr>
        <w:t xml:space="preserve">with </w:t>
      </w:r>
      <w:proofErr w:type="gramStart"/>
      <w:r w:rsidR="0094528F" w:rsidRPr="2203E262">
        <w:rPr>
          <w:rFonts w:cs="Times New Roman"/>
        </w:rPr>
        <w:t>a large number of</w:t>
      </w:r>
      <w:proofErr w:type="gramEnd"/>
      <w:r w:rsidR="0094528F" w:rsidRPr="2203E262">
        <w:rPr>
          <w:rFonts w:cs="Times New Roman"/>
        </w:rPr>
        <w:t xml:space="preserve"> children scoring zero</w:t>
      </w:r>
      <w:r>
        <w:rPr>
          <w:rFonts w:cs="Times New Roman"/>
        </w:rPr>
        <w:t>, w</w:t>
      </w:r>
      <w:r w:rsidR="0094528F" w:rsidRPr="2203E262">
        <w:rPr>
          <w:rFonts w:cs="Times New Roman"/>
        </w:rPr>
        <w:t>e estimated two-part multilevel models for TNR story grammar to appropriately account for the zero-inflat</w:t>
      </w:r>
      <w:r w:rsidR="005B02F7">
        <w:rPr>
          <w:rFonts w:cs="Times New Roman"/>
        </w:rPr>
        <w:t>ion</w:t>
      </w:r>
      <w:r w:rsidR="0094528F" w:rsidRPr="2203E262">
        <w:rPr>
          <w:rFonts w:cs="Times New Roman"/>
        </w:rPr>
        <w:t xml:space="preserve">. </w:t>
      </w:r>
      <w:r>
        <w:rPr>
          <w:rFonts w:cs="Times New Roman"/>
        </w:rPr>
        <w:t>T</w:t>
      </w:r>
      <w:r w:rsidR="0094528F" w:rsidRPr="2203E262">
        <w:rPr>
          <w:rFonts w:cs="Times New Roman"/>
        </w:rPr>
        <w:t xml:space="preserve">he PK results for the two-part model paralleled those from a conventional multilevel model, </w:t>
      </w:r>
      <w:r>
        <w:rPr>
          <w:rFonts w:cs="Times New Roman"/>
        </w:rPr>
        <w:t xml:space="preserve">so </w:t>
      </w:r>
      <w:r w:rsidR="0094528F" w:rsidRPr="2203E262">
        <w:rPr>
          <w:rFonts w:cs="Times New Roman"/>
        </w:rPr>
        <w:t>we report results for the latter for ease of interpretation. Additionally, the TNR story cohesion scores in the K sample were non-normally distributed with many zeros and positive skew. Given the distribution</w:t>
      </w:r>
      <w:r w:rsidR="00904CDA">
        <w:rPr>
          <w:rFonts w:cs="Times New Roman"/>
        </w:rPr>
        <w:t>,</w:t>
      </w:r>
      <w:r w:rsidR="0094528F" w:rsidRPr="2203E262">
        <w:rPr>
          <w:rFonts w:cs="Times New Roman"/>
        </w:rPr>
        <w:t xml:space="preserve"> we analyzed this outcome as count data using multilevel negative binomial regression </w:t>
      </w:r>
      <w:r w:rsidR="0094528F" w:rsidRPr="0098603A">
        <w:rPr>
          <w:rFonts w:cs="Times New Roman"/>
        </w:rPr>
        <w:t>and report incident rate ratios,</w:t>
      </w:r>
      <w:r w:rsidR="0094528F">
        <w:rPr>
          <w:rFonts w:cs="Times New Roman"/>
        </w:rPr>
        <w:t xml:space="preserve"> defined as</w:t>
      </w:r>
      <w:r w:rsidR="0094528F" w:rsidRPr="0098603A">
        <w:rPr>
          <w:rFonts w:cs="Times New Roman"/>
        </w:rPr>
        <w:t xml:space="preserve"> </w:t>
      </w:r>
      <w:proofErr w:type="spellStart"/>
      <w:r w:rsidR="0094528F" w:rsidRPr="4C2D7F48">
        <w:rPr>
          <w:rFonts w:cs="Times New Roman"/>
        </w:rPr>
        <w:t>e</w:t>
      </w:r>
      <w:r w:rsidR="0094528F" w:rsidRPr="0098603A">
        <w:rPr>
          <w:sz w:val="18"/>
          <w:szCs w:val="18"/>
          <w:vertAlign w:val="superscript"/>
        </w:rPr>
        <w:t>C</w:t>
      </w:r>
      <w:r w:rsidR="0094528F" w:rsidRPr="4C2D7F48">
        <w:rPr>
          <w:rFonts w:cs="Times New Roman"/>
          <w:sz w:val="18"/>
          <w:szCs w:val="18"/>
          <w:vertAlign w:val="superscript"/>
        </w:rPr>
        <w:t>oef</w:t>
      </w:r>
      <w:proofErr w:type="spellEnd"/>
      <w:r w:rsidR="0094528F" w:rsidRPr="4C2D7F48">
        <w:rPr>
          <w:rFonts w:cs="Times New Roman"/>
          <w:sz w:val="18"/>
          <w:szCs w:val="18"/>
          <w:vertAlign w:val="superscript"/>
        </w:rPr>
        <w:t>.</w:t>
      </w:r>
      <w:r w:rsidR="0094528F">
        <w:rPr>
          <w:rFonts w:cs="Times New Roman"/>
          <w:sz w:val="18"/>
          <w:szCs w:val="18"/>
        </w:rPr>
        <w:t>,</w:t>
      </w:r>
      <w:r w:rsidR="0094528F" w:rsidRPr="2203E262">
        <w:rPr>
          <w:rFonts w:cs="Times New Roman"/>
        </w:rPr>
        <w:t xml:space="preserve"> for effect sizes</w:t>
      </w:r>
      <w:r w:rsidR="0094528F">
        <w:rPr>
          <w:rFonts w:cs="Times New Roman"/>
        </w:rPr>
        <w:t>. The incident rate ratios represent the change in expected counts for the two conditions being compared, controlling for covariates.</w:t>
      </w:r>
      <w:r w:rsidR="00D37A8D">
        <w:rPr>
          <w:rFonts w:cs="Times New Roman"/>
        </w:rPr>
        <w:t xml:space="preserve"> </w:t>
      </w:r>
      <w:r w:rsidR="00051AE2">
        <w:rPr>
          <w:rFonts w:cs="Times New Roman"/>
        </w:rPr>
        <w:t>We</w:t>
      </w:r>
      <w:r w:rsidR="006F744F">
        <w:rPr>
          <w:rFonts w:cs="Times New Roman"/>
        </w:rPr>
        <w:t xml:space="preserve"> </w:t>
      </w:r>
      <w:r w:rsidR="00950B98">
        <w:rPr>
          <w:rFonts w:cs="Times New Roman"/>
        </w:rPr>
        <w:t>follo</w:t>
      </w:r>
      <w:r w:rsidR="00950B98" w:rsidRPr="00A90859">
        <w:rPr>
          <w:rFonts w:cs="Times New Roman"/>
        </w:rPr>
        <w:t xml:space="preserve">wed </w:t>
      </w:r>
      <w:r w:rsidR="00A90859" w:rsidRPr="00A252DB">
        <w:rPr>
          <w:rFonts w:cs="Times New Roman"/>
        </w:rPr>
        <w:fldChar w:fldCharType="begin"/>
      </w:r>
      <w:r w:rsidR="00A90859" w:rsidRPr="00A252DB">
        <w:rPr>
          <w:rFonts w:cs="Times New Roman"/>
        </w:rPr>
        <w:instrText xml:space="preserve"> ADDIN EN.CITE &lt;EndNote&gt;&lt;Cite AuthorYear="1"&gt;&lt;Author&gt;Leckie&lt;/Author&gt;&lt;Year&gt;2020&lt;/Year&gt;&lt;RecNum&gt;5470&lt;/RecNum&gt;&lt;DisplayText&gt;Leckie et al. (2020)&lt;/DisplayText&gt;&lt;record&gt;&lt;rec-number&gt;5470&lt;/rec-number&gt;&lt;foreign-keys&gt;&lt;key app="EN" db-id="99d9evse6ffp07eesfqptv2lparspxf0d952" timestamp="1634654741"&gt;5470&lt;/key&gt;&lt;/foreign-keys&gt;&lt;ref-type name="Journal Article"&gt;17&lt;/ref-type&gt;&lt;contributors&gt;&lt;authors&gt;&lt;author&gt;Leckie, George&lt;/author&gt;&lt;author&gt;Browne, William J.&lt;/author&gt;&lt;author&gt;Goldstein, Harvey&lt;/author&gt;&lt;author&gt;Merlo, Juan&lt;/author&gt;&lt;author&gt;Austin, Peter C.&lt;/author&gt;&lt;/authors&gt;&lt;/contributors&gt;&lt;auth-address&gt;Leckie, George: Centre for Multilevel Modelling, School of Education, University of Bristol, 35 Berkeley Square, Bristol, United Kingdom, BS8 1JA, g.leckie@bristol.ac.uk&lt;/auth-address&gt;&lt;titles&gt;&lt;title&gt;Partitioning variation in multilevel models for count data&lt;/title&gt;&lt;secondary-title&gt;Psychological Methods&lt;/secondary-title&gt;&lt;/titles&gt;&lt;periodical&gt;&lt;full-title&gt;Psychological Methods&lt;/full-title&gt;&lt;/periodical&gt;&lt;pages&gt;787-801&lt;/pages&gt;&lt;volume&gt;25&lt;/volume&gt;&lt;number&gt;6&lt;/number&gt;&lt;keywords&gt;&lt;keyword&gt;*Algebra&lt;/keyword&gt;&lt;keyword&gt;*Cluster Analysis&lt;/keyword&gt;&lt;keyword&gt;*Models&lt;/keyword&gt;&lt;keyword&gt;*Responses&lt;/keyword&gt;&lt;keyword&gt;Statistics&lt;/keyword&gt;&lt;/keywords&gt;&lt;dates&gt;&lt;year&gt;2020&lt;/year&gt;&lt;/dates&gt;&lt;pub-location&gt;US&lt;/pub-location&gt;&lt;publisher&gt;American Psychological Association&lt;/publisher&gt;&lt;isbn&gt;1939-1463(Electronic),1082-989X(Print)&lt;/isbn&gt;&lt;urls&gt;&lt;/urls&gt;&lt;electronic-resource-num&gt;10.1037/met0000265&lt;/electronic-resource-num&gt;&lt;/record&gt;&lt;/Cite&gt;&lt;/EndNote&gt;</w:instrText>
      </w:r>
      <w:r w:rsidR="00A90859" w:rsidRPr="00A252DB">
        <w:rPr>
          <w:rFonts w:cs="Times New Roman"/>
        </w:rPr>
        <w:fldChar w:fldCharType="separate"/>
      </w:r>
      <w:r w:rsidR="00A90859" w:rsidRPr="00A252DB">
        <w:rPr>
          <w:rFonts w:cs="Times New Roman"/>
          <w:noProof/>
        </w:rPr>
        <w:t>Leckie et al. (2020)</w:t>
      </w:r>
      <w:r w:rsidR="00A90859" w:rsidRPr="00A252DB">
        <w:rPr>
          <w:rFonts w:cs="Times New Roman"/>
        </w:rPr>
        <w:fldChar w:fldCharType="end"/>
      </w:r>
      <w:r w:rsidR="00051AE2" w:rsidRPr="00A90859">
        <w:rPr>
          <w:rFonts w:cs="Times New Roman"/>
        </w:rPr>
        <w:t xml:space="preserve"> for</w:t>
      </w:r>
      <w:r w:rsidR="00051AE2">
        <w:rPr>
          <w:rFonts w:cs="Times New Roman"/>
        </w:rPr>
        <w:t xml:space="preserve"> estimation of the ICC for multilevel negative binomial </w:t>
      </w:r>
      <w:r w:rsidR="009C5DD0">
        <w:rPr>
          <w:rFonts w:cs="Times New Roman"/>
        </w:rPr>
        <w:t xml:space="preserve">models. </w:t>
      </w:r>
      <w:r w:rsidR="006F744F">
        <w:rPr>
          <w:rFonts w:cs="Times New Roman"/>
        </w:rPr>
        <w:t xml:space="preserve"> </w:t>
      </w:r>
    </w:p>
    <w:p w14:paraId="68C666E7" w14:textId="4FD0CC9B" w:rsidR="009D4D27" w:rsidRPr="001C0208" w:rsidRDefault="004C03A0">
      <w:pPr>
        <w:pStyle w:val="Header"/>
        <w:widowControl w:val="0"/>
        <w:tabs>
          <w:tab w:val="clear" w:pos="4680"/>
          <w:tab w:val="clear" w:pos="9360"/>
        </w:tabs>
        <w:spacing w:line="480" w:lineRule="auto"/>
        <w:ind w:firstLine="720"/>
        <w:rPr>
          <w:rFonts w:cs="Times New Roman"/>
        </w:rPr>
      </w:pPr>
      <w:r w:rsidRPr="000B6FCA">
        <w:rPr>
          <w:rFonts w:cs="Times New Roman"/>
        </w:rPr>
        <w:t>To investigate o</w:t>
      </w:r>
      <w:r w:rsidR="000D5FB8" w:rsidRPr="67D4D19F">
        <w:rPr>
          <w:rFonts w:cs="Times New Roman"/>
        </w:rPr>
        <w:t>ur third research question</w:t>
      </w:r>
      <w:r>
        <w:rPr>
          <w:rFonts w:cs="Times New Roman"/>
        </w:rPr>
        <w:t>, we examined potential indirect effects of</w:t>
      </w:r>
      <w:r w:rsidR="000D5FB8" w:rsidRPr="67D4D19F">
        <w:rPr>
          <w:rFonts w:cs="Times New Roman"/>
        </w:rPr>
        <w:t xml:space="preserve"> Let’s Know!</w:t>
      </w:r>
      <w:r w:rsidR="00AA332F">
        <w:rPr>
          <w:rFonts w:cs="Times New Roman"/>
        </w:rPr>
        <w:t xml:space="preserve"> </w:t>
      </w:r>
      <w:r>
        <w:rPr>
          <w:rFonts w:cs="Times New Roman"/>
        </w:rPr>
        <w:t>on</w:t>
      </w:r>
      <w:r w:rsidR="000D5FB8" w:rsidRPr="67D4D19F">
        <w:rPr>
          <w:rFonts w:cs="Times New Roman"/>
        </w:rPr>
        <w:t xml:space="preserve"> language comprehension outcomes through effects on </w:t>
      </w:r>
      <w:r w:rsidR="00AA264D">
        <w:rPr>
          <w:rFonts w:cs="Times New Roman"/>
        </w:rPr>
        <w:t>the target</w:t>
      </w:r>
      <w:r>
        <w:rPr>
          <w:rFonts w:cs="Times New Roman"/>
        </w:rPr>
        <w:t>ed</w:t>
      </w:r>
      <w:r w:rsidR="00AA264D">
        <w:rPr>
          <w:rFonts w:cs="Times New Roman"/>
        </w:rPr>
        <w:t xml:space="preserve"> </w:t>
      </w:r>
      <w:r w:rsidR="000D5FB8" w:rsidRPr="67D4D19F">
        <w:rPr>
          <w:rFonts w:cs="Times New Roman"/>
        </w:rPr>
        <w:t>comprehension-</w:t>
      </w:r>
      <w:r w:rsidR="000D5FB8" w:rsidRPr="67D4D19F">
        <w:rPr>
          <w:rFonts w:cs="Times New Roman"/>
        </w:rPr>
        <w:lastRenderedPageBreak/>
        <w:t xml:space="preserve">related skills </w:t>
      </w:r>
      <w:r w:rsidR="00F65B0A">
        <w:rPr>
          <w:rFonts w:cs="Times New Roman"/>
        </w:rPr>
        <w:t>(i.e., CAMs)</w:t>
      </w:r>
      <w:r>
        <w:rPr>
          <w:rFonts w:cs="Times New Roman"/>
        </w:rPr>
        <w:t xml:space="preserve"> using </w:t>
      </w:r>
      <w:r w:rsidRPr="67D4D19F">
        <w:rPr>
          <w:rFonts w:cs="Times New Roman"/>
        </w:rPr>
        <w:t>2-1-1 random intercepts multilevel structural equation models</w:t>
      </w:r>
      <w:r>
        <w:rPr>
          <w:rFonts w:cs="Times New Roman"/>
        </w:rPr>
        <w:t xml:space="preserve"> </w:t>
      </w:r>
      <w:r w:rsidR="000D5FB8" w:rsidRPr="67D4D19F">
        <w:fldChar w:fldCharType="begin"/>
      </w:r>
      <w:r>
        <w:rPr>
          <w:rFonts w:cs="Times New Roman"/>
        </w:rPr>
        <w:instrText xml:space="preserve"> ADDIN EN.CITE &lt;EndNote&gt;&lt;Cite&gt;&lt;Author&gt;Preacher&lt;/Author&gt;&lt;Year&gt;2010&lt;/Year&gt;&lt;RecNum&gt;4422&lt;/RecNum&gt;&lt;DisplayText&gt;(Preacher et al., 2010)&lt;/DisplayText&gt;&lt;record&gt;&lt;rec-number&gt;4422&lt;/rec-number&gt;&lt;foreign-keys&gt;&lt;key app="EN" db-id="99d9evse6ffp07eesfqptv2lparspxf0d952" timestamp="1508161949"&gt;4422&lt;/key&gt;&lt;/foreign-keys&gt;&lt;ref-type name="Journal Article"&gt;17&lt;/ref-type&gt;&lt;contributors&gt;&lt;authors&gt;&lt;author&gt;Preacher, Kristopher J.&lt;/author&gt;&lt;author&gt;Zyphur, Michael J.&lt;/author&gt;&lt;author&gt;Zhang, Zhen&lt;/author&gt;&lt;/authors&gt;&lt;/contributors&gt;&lt;auth-address&gt;Preacher, Kristopher J.: Department of Psychology, University of Kansas, 1415 Jayhawk Boulevard, Room 426, Lawrence, KS, US, 66045-7556, preacher@ku.edu&lt;/auth-address&gt;&lt;titles&gt;&lt;title&gt;A general multilevel SEM framework for assessing multilevel mediation&lt;/title&gt;&lt;secondary-title&gt;Psychological Methods&lt;/secondary-title&gt;&lt;/titles&gt;&lt;periodical&gt;&lt;full-title&gt;Psychological Methods&lt;/full-title&gt;&lt;/periodical&gt;&lt;pages&gt;209-233&lt;/pages&gt;&lt;volume&gt;15&lt;/volume&gt;&lt;number&gt;3&lt;/number&gt;&lt;keywords&gt;&lt;keyword&gt;*Mediation&lt;/keyword&gt;&lt;keyword&gt;*Multivariate Analysis&lt;/keyword&gt;&lt;keyword&gt;*Structural Equation Modeling&lt;/keyword&gt;&lt;keyword&gt;Models&lt;/keyword&gt;&lt;/keywords&gt;&lt;dates&gt;&lt;year&gt;2010&lt;/year&gt;&lt;/dates&gt;&lt;pub-location&gt;US&lt;/pub-location&gt;&lt;publisher&gt;American Psychological Association&lt;/publisher&gt;&lt;isbn&gt;1939-1463(Electronic),1082-989X(Print)&lt;/isbn&gt;&lt;urls&gt;&lt;/urls&gt;&lt;electronic-resource-num&gt;10.1037/a0020141&lt;/electronic-resource-num&gt;&lt;/record&gt;&lt;/Cite&gt;&lt;/EndNote&gt;</w:instrText>
      </w:r>
      <w:r w:rsidR="000D5FB8" w:rsidRPr="67D4D19F">
        <w:fldChar w:fldCharType="separate"/>
      </w:r>
      <w:r>
        <w:rPr>
          <w:rFonts w:cs="Times New Roman"/>
          <w:noProof/>
        </w:rPr>
        <w:t>(Preacher et al., 2010)</w:t>
      </w:r>
      <w:r w:rsidR="000D5FB8" w:rsidRPr="67D4D19F">
        <w:fldChar w:fldCharType="end"/>
      </w:r>
      <w:r>
        <w:rPr>
          <w:rFonts w:cs="Times New Roman"/>
        </w:rPr>
        <w:t>.</w:t>
      </w:r>
      <w:r w:rsidR="000D5FB8" w:rsidRPr="67D4D19F">
        <w:rPr>
          <w:rFonts w:cs="Times New Roman"/>
        </w:rPr>
        <w:t xml:space="preserve"> </w:t>
      </w:r>
      <w:r w:rsidR="00A81F6C">
        <w:rPr>
          <w:rFonts w:cs="Times New Roman"/>
        </w:rPr>
        <w:t>W</w:t>
      </w:r>
      <w:r w:rsidR="00A81F6C" w:rsidRPr="67D4D19F">
        <w:rPr>
          <w:rFonts w:cs="Times New Roman"/>
        </w:rPr>
        <w:t xml:space="preserve">e considered mediation models only for </w:t>
      </w:r>
      <w:r w:rsidR="00A81F6C">
        <w:rPr>
          <w:rFonts w:cs="Times New Roman"/>
        </w:rPr>
        <w:t xml:space="preserve">those </w:t>
      </w:r>
      <w:r w:rsidR="00A81F6C" w:rsidRPr="67D4D19F">
        <w:rPr>
          <w:rFonts w:cs="Times New Roman"/>
        </w:rPr>
        <w:t>language comprehension outcomes that exhibited significant classroom variation in initial unconditional models</w:t>
      </w:r>
      <w:r w:rsidR="00A81F6C">
        <w:rPr>
          <w:rFonts w:cs="Times New Roman"/>
        </w:rPr>
        <w:t xml:space="preserve"> and only considered </w:t>
      </w:r>
      <w:r w:rsidR="00F65B0A">
        <w:rPr>
          <w:rFonts w:cs="Times New Roman"/>
        </w:rPr>
        <w:t xml:space="preserve">as mediators </w:t>
      </w:r>
      <w:r w:rsidR="00A81F6C" w:rsidRPr="67D4D19F">
        <w:rPr>
          <w:rFonts w:cs="Times New Roman"/>
        </w:rPr>
        <w:t xml:space="preserve">those </w:t>
      </w:r>
      <w:r w:rsidR="00F65B0A">
        <w:rPr>
          <w:rFonts w:cs="Times New Roman"/>
        </w:rPr>
        <w:t xml:space="preserve">targeted </w:t>
      </w:r>
      <w:r w:rsidR="00A81F6C">
        <w:rPr>
          <w:rFonts w:cs="Times New Roman"/>
        </w:rPr>
        <w:t>comprehension-related skills</w:t>
      </w:r>
      <w:r w:rsidR="00A81F6C" w:rsidRPr="67D4D19F">
        <w:rPr>
          <w:rFonts w:cs="Times New Roman"/>
        </w:rPr>
        <w:t xml:space="preserve"> on which Let’s Know! exhibited direct impacts</w:t>
      </w:r>
      <w:r w:rsidR="00A81F6C">
        <w:rPr>
          <w:rFonts w:cs="Times New Roman"/>
        </w:rPr>
        <w:t>.</w:t>
      </w:r>
      <w:r w:rsidR="00A81F6C" w:rsidRPr="67D4D19F">
        <w:rPr>
          <w:rFonts w:cs="Times New Roman"/>
        </w:rPr>
        <w:t xml:space="preserve"> </w:t>
      </w:r>
      <w:r w:rsidR="000D5FB8" w:rsidRPr="67D4D19F">
        <w:rPr>
          <w:rFonts w:cs="Times New Roman"/>
        </w:rPr>
        <w:t xml:space="preserve">We estimated separate models for PK and K and for each language comprehension outcome. All models included pretest scores for the language outcomes modeled as well as </w:t>
      </w:r>
      <w:r w:rsidR="00F36C37">
        <w:rPr>
          <w:rFonts w:cs="Times New Roman"/>
        </w:rPr>
        <w:t xml:space="preserve">site and </w:t>
      </w:r>
      <w:r w:rsidR="000D5FB8" w:rsidRPr="67D4D19F">
        <w:rPr>
          <w:rFonts w:cs="Times New Roman"/>
        </w:rPr>
        <w:t xml:space="preserve">covariates identified in preliminary analyses. We examined model fit with respect to Root Mean Square Error of Approximation (RMSEA), Comparative Fit Index (CFI), and Standardized Root Mean Square Residual (SRMR). Models with RMSEA less than .10, CFI of at least .90, and SRMR less than .08 are considered to have acceptable fit </w:t>
      </w:r>
      <w:r w:rsidR="000D5FB8" w:rsidRPr="67D4D19F">
        <w:fldChar w:fldCharType="begin">
          <w:fldData xml:space="preserve">PEVuZE5vdGU+PENpdGU+PEF1dGhvcj5IdTwvQXV0aG9yPjxZZWFyPjE5OTk8L1llYXI+PFJlY051
bT40NzA4PC9SZWNOdW0+PERpc3BsYXlUZXh0PihIdSAmYW1wOyBCZW50bGVyLCAxOTk5OyBNYWND
YWxsdW0gZXQgYWwuLCAxOTk2KTwvRGlzcGxheVRleHQ+PHJlY29yZD48cmVjLW51bWJlcj40NzA4
PC9yZWMtbnVtYmVyPjxmb3JlaWduLWtleXM+PGtleSBhcHA9IkVOIiBkYi1pZD0iOTlkOWV2c2U2
ZmZwMDdlZXNmcXB0djJscGFyc3B4ZjBkOTUyIiB0aW1lc3RhbXA9IjE1NDk0MDY3NDQiPjQ3MDg8
L2tleT48L2ZvcmVpZ24ta2V5cz48cmVmLXR5cGUgbmFtZT0iSm91cm5hbCBBcnRpY2xlIj4xNzwv
cmVmLXR5cGU+PGNvbnRyaWJ1dG9ycz48YXV0aG9ycz48YXV0aG9yPkh1LCBMLjwvYXV0aG9yPjxh
dXRob3I+QmVudGxlciwgUGV0ZXIgTS48L2F1dGhvcj48L2F1dGhvcnM+PC9jb250cmlidXRvcnM+
PHRpdGxlcz48dGl0bGU+Q3V0b2ZmIGNyaXRlcmlhIGZvciBmaXQgaW5kZXhlcyBpbiBjb3Zhcmlh
bmNlIHN0cnVjdHVyZSBhbmFseXNpczogQ29udmVudGlvbmFsIGNyaXRlcmlhIHZlcnN1cyBuZXcg
YWx0ZXJuYXRpdmVzPC90aXRsZT48c2Vjb25kYXJ5LXRpdGxlPlN0cnVjdHVyYWwgRXF1YXRpb24g
TW9kZWxpbmc8L3NlY29uZGFyeS10aXRsZT48L3RpdGxlcz48cGVyaW9kaWNhbD48ZnVsbC10aXRs
ZT5TdHJ1Y3R1cmFsIEVxdWF0aW9uIE1vZGVsaW5nPC9mdWxsLXRpdGxlPjwvcGVyaW9kaWNhbD48
cGFnZXM+MS01NTwvcGFnZXM+PHZvbHVtZT42PC92b2x1bWU+PG51bWJlcj4xPC9udW1iZXI+PGRh
dGVzPjx5ZWFyPjE5OTk8L3llYXI+PHB1Yi1kYXRlcz48ZGF0ZT4xOTk5LzAxLzAxPC9kYXRlPjwv
cHViLWRhdGVzPjwvZGF0ZXM+PHB1Ymxpc2hlcj5Sb3V0bGVkZ2U8L3B1Ymxpc2hlcj48aXNibj4x
MDcwLTU1MTE8L2lzYm4+PHVybHM+PHJlbGF0ZWQtdXJscz48dXJsPmh0dHBzOi8vZG9pLm9yZy8x
MC4xMDgwLzEwNzA1NTE5OTA5NTQwMTE4PC91cmw+PC9yZWxhdGVkLXVybHM+PC91cmxzPjxlbGVj
dHJvbmljLXJlc291cmNlLW51bT4xMC4xMDgwLzEwNzA1NTE5OTA5NTQwMTE4PC9lbGVjdHJvbmlj
LXJlc291cmNlLW51bT48L3JlY29yZD48L0NpdGU+PENpdGU+PEF1dGhvcj5NYWNDYWxsdW08L0F1
dGhvcj48WWVhcj4xOTk2PC9ZZWFyPjxSZWNOdW0+MjczMzwvUmVjTnVtPjxyZWNvcmQ+PHJlYy1u
dW1iZXI+MjczMzwvcmVjLW51bWJlcj48Zm9yZWlnbi1rZXlzPjxrZXkgYXBwPSJFTiIgZGItaWQ9
Ijk5ZDlldnNlNmZmcDA3ZWVzZnFwdHYybHBhcnNweGYwZDk1MiIgdGltZXN0YW1wPSIwIj4yNzMz
PC9rZXk+PC9mb3JlaWduLWtleXM+PHJlZi10eXBlIG5hbWU9IkpvdXJuYWwgQXJ0aWNsZSI+MTc8
L3JlZi10eXBlPjxjb250cmlidXRvcnM+PGF1dGhvcnM+PGF1dGhvcj5NYWNDYWxsdW0sIFJvYmVy
dCBDLjwvYXV0aG9yPjxhdXRob3I+QnJvd25lLCBNaWNoYWVsIFcuPC9hdXRob3I+PGF1dGhvcj5T
dWdhd2FyYSwgSGF6dWtpIE0uPC9hdXRob3I+PC9hdXRob3JzPjwvY29udHJpYnV0b3JzPjx0aXRs
ZXM+PHRpdGxlPlBvd2VyIGFuYWx5c2lzIGFuZCBkZXRlcm1pbmF0aW9uIG9mIHNhbXBsZSBzaXpl
IGZvciBjb3ZhcmlhbmNlIHN0cnVjdHVyZSBtb2RlbGluZzwvdGl0bGU+PHNlY29uZGFyeS10aXRs
ZT5Qc3ljaG9sb2dpY2FsIE1ldGhvZHM8L3NlY29uZGFyeS10aXRsZT48L3RpdGxlcz48cGVyaW9k
aWNhbD48ZnVsbC10aXRsZT5Qc3ljaG9sb2dpY2FsIE1ldGhvZHM8L2Z1bGwtdGl0bGU+PC9wZXJp
b2RpY2FsPjxwYWdlcz4xMzAtMTQ5PC9wYWdlcz48dm9sdW1lPjE8L3ZvbHVtZT48bnVtYmVyPjI8
L251bWJlcj48a2V5d29yZHM+PGtleXdvcmQ+R29vZG5lc3Mgb2YgRml0PC9rZXl3b3JkPjxrZXl3
b3JkPkh5cG90aGVzaXMgVGVzdGluZzwva2V5d29yZD48a2V5d29yZD5Nb2RlbHM8L2tleXdvcmQ+
PGtleXdvcmQ+U3RhdGlzdGljYWwgUG93ZXI8L2tleXdvcmQ+PGtleXdvcmQ+U3RhdGlzdGljYWwg
U2FtcGxlIFBhcmFtZXRlcnM8L2tleXdvcmQ+PGtleXdvcmQ+ZnJhbWV3b3JrIGZvciBoeXBvdGhl
c2lzIHRlc3RpbmcgJmFtcDsgc2FtcGxlIHNpemUgJmFtcDsgcG93ZXIgYW5hbHlzaXMgaW4gYXNz
ZXNzbWVudCBvZiBmaXQgb2YgY292YXJpYW5jZSBzdHJ1Y3R1cmUgbW9kZWxzPC9rZXl3b3JkPjwv
a2V5d29yZHM+PGRhdGVzPjx5ZWFyPjE5OTY8L3llYXI+PC9kYXRlcz48aXNibj4xMDgyLTk4OVg8
L2lzYm4+PGFjY2Vzc2lvbi1udW0+MTk5Ni0wNDQ2OS0wMDI8L2FjY2Vzc2lvbi1udW0+PHVybHM+
PC91cmxzPjwvcmVjb3JkPjwvQ2l0ZT48L0VuZE5vdGU+AG==
</w:fldData>
        </w:fldChar>
      </w:r>
      <w:r w:rsidR="000D5FB8">
        <w:rPr>
          <w:rFonts w:cs="Times New Roman"/>
        </w:rPr>
        <w:instrText xml:space="preserve"> ADDIN EN.CITE </w:instrText>
      </w:r>
      <w:r w:rsidR="000D5FB8">
        <w:fldChar w:fldCharType="begin">
          <w:fldData xml:space="preserve">PEVuZE5vdGU+PENpdGU+PEF1dGhvcj5IdTwvQXV0aG9yPjxZZWFyPjE5OTk8L1llYXI+PFJlY051
bT40NzA4PC9SZWNOdW0+PERpc3BsYXlUZXh0PihIdSAmYW1wOyBCZW50bGVyLCAxOTk5OyBNYWND
YWxsdW0gZXQgYWwuLCAxOTk2KTwvRGlzcGxheVRleHQ+PHJlY29yZD48cmVjLW51bWJlcj40NzA4
PC9yZWMtbnVtYmVyPjxmb3JlaWduLWtleXM+PGtleSBhcHA9IkVOIiBkYi1pZD0iOTlkOWV2c2U2
ZmZwMDdlZXNmcXB0djJscGFyc3B4ZjBkOTUyIiB0aW1lc3RhbXA9IjE1NDk0MDY3NDQiPjQ3MDg8
L2tleT48L2ZvcmVpZ24ta2V5cz48cmVmLXR5cGUgbmFtZT0iSm91cm5hbCBBcnRpY2xlIj4xNzwv
cmVmLXR5cGU+PGNvbnRyaWJ1dG9ycz48YXV0aG9ycz48YXV0aG9yPkh1LCBMLjwvYXV0aG9yPjxh
dXRob3I+QmVudGxlciwgUGV0ZXIgTS48L2F1dGhvcj48L2F1dGhvcnM+PC9jb250cmlidXRvcnM+
PHRpdGxlcz48dGl0bGU+Q3V0b2ZmIGNyaXRlcmlhIGZvciBmaXQgaW5kZXhlcyBpbiBjb3Zhcmlh
bmNlIHN0cnVjdHVyZSBhbmFseXNpczogQ29udmVudGlvbmFsIGNyaXRlcmlhIHZlcnN1cyBuZXcg
YWx0ZXJuYXRpdmVzPC90aXRsZT48c2Vjb25kYXJ5LXRpdGxlPlN0cnVjdHVyYWwgRXF1YXRpb24g
TW9kZWxpbmc8L3NlY29uZGFyeS10aXRsZT48L3RpdGxlcz48cGVyaW9kaWNhbD48ZnVsbC10aXRs
ZT5TdHJ1Y3R1cmFsIEVxdWF0aW9uIE1vZGVsaW5nPC9mdWxsLXRpdGxlPjwvcGVyaW9kaWNhbD48
cGFnZXM+MS01NTwvcGFnZXM+PHZvbHVtZT42PC92b2x1bWU+PG51bWJlcj4xPC9udW1iZXI+PGRh
dGVzPjx5ZWFyPjE5OTk8L3llYXI+PHB1Yi1kYXRlcz48ZGF0ZT4xOTk5LzAxLzAxPC9kYXRlPjwv
cHViLWRhdGVzPjwvZGF0ZXM+PHB1Ymxpc2hlcj5Sb3V0bGVkZ2U8L3B1Ymxpc2hlcj48aXNibj4x
MDcwLTU1MTE8L2lzYm4+PHVybHM+PHJlbGF0ZWQtdXJscz48dXJsPmh0dHBzOi8vZG9pLm9yZy8x
MC4xMDgwLzEwNzA1NTE5OTA5NTQwMTE4PC91cmw+PC9yZWxhdGVkLXVybHM+PC91cmxzPjxlbGVj
dHJvbmljLXJlc291cmNlLW51bT4xMC4xMDgwLzEwNzA1NTE5OTA5NTQwMTE4PC9lbGVjdHJvbmlj
LXJlc291cmNlLW51bT48L3JlY29yZD48L0NpdGU+PENpdGU+PEF1dGhvcj5NYWNDYWxsdW08L0F1
dGhvcj48WWVhcj4xOTk2PC9ZZWFyPjxSZWNOdW0+MjczMzwvUmVjTnVtPjxyZWNvcmQ+PHJlYy1u
dW1iZXI+MjczMzwvcmVjLW51bWJlcj48Zm9yZWlnbi1rZXlzPjxrZXkgYXBwPSJFTiIgZGItaWQ9
Ijk5ZDlldnNlNmZmcDA3ZWVzZnFwdHYybHBhcnNweGYwZDk1MiIgdGltZXN0YW1wPSIwIj4yNzMz
PC9rZXk+PC9mb3JlaWduLWtleXM+PHJlZi10eXBlIG5hbWU9IkpvdXJuYWwgQXJ0aWNsZSI+MTc8
L3JlZi10eXBlPjxjb250cmlidXRvcnM+PGF1dGhvcnM+PGF1dGhvcj5NYWNDYWxsdW0sIFJvYmVy
dCBDLjwvYXV0aG9yPjxhdXRob3I+QnJvd25lLCBNaWNoYWVsIFcuPC9hdXRob3I+PGF1dGhvcj5T
dWdhd2FyYSwgSGF6dWtpIE0uPC9hdXRob3I+PC9hdXRob3JzPjwvY29udHJpYnV0b3JzPjx0aXRs
ZXM+PHRpdGxlPlBvd2VyIGFuYWx5c2lzIGFuZCBkZXRlcm1pbmF0aW9uIG9mIHNhbXBsZSBzaXpl
IGZvciBjb3ZhcmlhbmNlIHN0cnVjdHVyZSBtb2RlbGluZzwvdGl0bGU+PHNlY29uZGFyeS10aXRs
ZT5Qc3ljaG9sb2dpY2FsIE1ldGhvZHM8L3NlY29uZGFyeS10aXRsZT48L3RpdGxlcz48cGVyaW9k
aWNhbD48ZnVsbC10aXRsZT5Qc3ljaG9sb2dpY2FsIE1ldGhvZHM8L2Z1bGwtdGl0bGU+PC9wZXJp
b2RpY2FsPjxwYWdlcz4xMzAtMTQ5PC9wYWdlcz48dm9sdW1lPjE8L3ZvbHVtZT48bnVtYmVyPjI8
L251bWJlcj48a2V5d29yZHM+PGtleXdvcmQ+R29vZG5lc3Mgb2YgRml0PC9rZXl3b3JkPjxrZXl3
b3JkPkh5cG90aGVzaXMgVGVzdGluZzwva2V5d29yZD48a2V5d29yZD5Nb2RlbHM8L2tleXdvcmQ+
PGtleXdvcmQ+U3RhdGlzdGljYWwgUG93ZXI8L2tleXdvcmQ+PGtleXdvcmQ+U3RhdGlzdGljYWwg
U2FtcGxlIFBhcmFtZXRlcnM8L2tleXdvcmQ+PGtleXdvcmQ+ZnJhbWV3b3JrIGZvciBoeXBvdGhl
c2lzIHRlc3RpbmcgJmFtcDsgc2FtcGxlIHNpemUgJmFtcDsgcG93ZXIgYW5hbHlzaXMgaW4gYXNz
ZXNzbWVudCBvZiBmaXQgb2YgY292YXJpYW5jZSBzdHJ1Y3R1cmUgbW9kZWxzPC9rZXl3b3JkPjwv
a2V5d29yZHM+PGRhdGVzPjx5ZWFyPjE5OTY8L3llYXI+PC9kYXRlcz48aXNibj4xMDgyLTk4OVg8
L2lzYm4+PGFjY2Vzc2lvbi1udW0+MTk5Ni0wNDQ2OS0wMDI8L2FjY2Vzc2lvbi1udW0+PHVybHM+
PC91cmxzPjwvcmVjb3JkPjwvQ2l0ZT48L0VuZE5vdGU+AG==
</w:fldData>
        </w:fldChar>
      </w:r>
      <w:r w:rsidR="000D5FB8">
        <w:rPr>
          <w:rFonts w:cs="Times New Roman"/>
        </w:rPr>
        <w:instrText xml:space="preserve"> ADDIN EN.CITE.DATA </w:instrText>
      </w:r>
      <w:r w:rsidR="000D5FB8">
        <w:fldChar w:fldCharType="end"/>
      </w:r>
      <w:r w:rsidR="000D5FB8" w:rsidRPr="67D4D19F">
        <w:fldChar w:fldCharType="separate"/>
      </w:r>
      <w:r w:rsidR="000D5FB8">
        <w:rPr>
          <w:rFonts w:cs="Times New Roman"/>
          <w:noProof/>
        </w:rPr>
        <w:t>(Hu &amp; Bentler, 1999; MacCallum et al., 1996)</w:t>
      </w:r>
      <w:r w:rsidR="000D5FB8" w:rsidRPr="67D4D19F">
        <w:fldChar w:fldCharType="end"/>
      </w:r>
      <w:r w:rsidR="000D5FB8" w:rsidRPr="67D4D19F">
        <w:rPr>
          <w:rFonts w:cs="Times New Roman"/>
        </w:rPr>
        <w:t>.</w:t>
      </w:r>
      <w:r w:rsidR="00B75F38">
        <w:rPr>
          <w:rFonts w:cs="Times New Roman"/>
        </w:rPr>
        <w:t xml:space="preserve"> </w:t>
      </w:r>
    </w:p>
    <w:p w14:paraId="4D32FE38" w14:textId="77777777" w:rsidR="0003232E" w:rsidRPr="001C0208" w:rsidRDefault="0003232E" w:rsidP="009A57F6">
      <w:pPr>
        <w:pStyle w:val="Header"/>
        <w:widowControl w:val="0"/>
        <w:tabs>
          <w:tab w:val="clear" w:pos="4680"/>
          <w:tab w:val="clear" w:pos="9360"/>
        </w:tabs>
        <w:spacing w:line="480" w:lineRule="auto"/>
        <w:jc w:val="center"/>
        <w:rPr>
          <w:rFonts w:cs="Times New Roman"/>
          <w:b/>
          <w:szCs w:val="24"/>
        </w:rPr>
      </w:pPr>
      <w:r w:rsidRPr="001C0208">
        <w:rPr>
          <w:rFonts w:cs="Times New Roman"/>
          <w:b/>
          <w:szCs w:val="24"/>
        </w:rPr>
        <w:t>Results</w:t>
      </w:r>
    </w:p>
    <w:p w14:paraId="384F80F6" w14:textId="59431193" w:rsidR="0003232E" w:rsidRPr="001C0208" w:rsidRDefault="00A81F6C" w:rsidP="009A57F6">
      <w:pPr>
        <w:pStyle w:val="Header"/>
        <w:widowControl w:val="0"/>
        <w:tabs>
          <w:tab w:val="clear" w:pos="4680"/>
          <w:tab w:val="clear" w:pos="9360"/>
        </w:tabs>
        <w:spacing w:line="480" w:lineRule="auto"/>
        <w:rPr>
          <w:rFonts w:cs="Times New Roman"/>
          <w:b/>
          <w:szCs w:val="24"/>
        </w:rPr>
      </w:pPr>
      <w:r>
        <w:rPr>
          <w:rFonts w:cs="Times New Roman"/>
          <w:b/>
          <w:szCs w:val="24"/>
        </w:rPr>
        <w:t xml:space="preserve">Findings from </w:t>
      </w:r>
      <w:r w:rsidR="0003232E" w:rsidRPr="001C0208">
        <w:rPr>
          <w:rFonts w:cs="Times New Roman"/>
          <w:b/>
          <w:szCs w:val="24"/>
        </w:rPr>
        <w:t>Preliminary Analyses</w:t>
      </w:r>
    </w:p>
    <w:p w14:paraId="5D13364E" w14:textId="02BBDF3D" w:rsidR="006F208E" w:rsidRPr="00860CAF" w:rsidRDefault="00811EC2" w:rsidP="009A57F6">
      <w:pPr>
        <w:pStyle w:val="Header"/>
        <w:widowControl w:val="0"/>
        <w:tabs>
          <w:tab w:val="clear" w:pos="4680"/>
          <w:tab w:val="clear" w:pos="9360"/>
        </w:tabs>
        <w:spacing w:line="480" w:lineRule="auto"/>
        <w:ind w:firstLine="720"/>
        <w:rPr>
          <w:rFonts w:cs="Times New Roman"/>
        </w:rPr>
      </w:pPr>
      <w:r w:rsidRPr="001C0208">
        <w:rPr>
          <w:rFonts w:cs="Times New Roman"/>
        </w:rPr>
        <w:t>The analytic samples for this study included all children who participated in any of the study assessments described above at any time</w:t>
      </w:r>
      <w:r w:rsidRPr="001C0208">
        <w:rPr>
          <w:rFonts w:cs="Times New Roman"/>
          <w:lang w:eastAsia="zh-TW"/>
        </w:rPr>
        <w:t xml:space="preserve"> </w:t>
      </w:r>
      <w:r w:rsidRPr="001C0208">
        <w:rPr>
          <w:rFonts w:cs="Times New Roman"/>
        </w:rPr>
        <w:t>point. Of children initially selected to participate in study assessments, 37 PK children and 9 K children were not included in analyses</w:t>
      </w:r>
      <w:r>
        <w:rPr>
          <w:rFonts w:cs="Times New Roman"/>
        </w:rPr>
        <w:t xml:space="preserve"> due to classroom attrition or missing outcomes on all study data.</w:t>
      </w:r>
      <w:r w:rsidRPr="001C0208">
        <w:rPr>
          <w:rFonts w:cs="Times New Roman"/>
        </w:rPr>
        <w:t xml:space="preserve"> </w:t>
      </w:r>
      <w:r>
        <w:rPr>
          <w:rFonts w:cs="Times New Roman"/>
        </w:rPr>
        <w:t xml:space="preserve">In </w:t>
      </w:r>
      <w:r w:rsidRPr="001C0208">
        <w:rPr>
          <w:rFonts w:cs="Times New Roman"/>
        </w:rPr>
        <w:t>PK</w:t>
      </w:r>
      <w:r>
        <w:rPr>
          <w:rFonts w:cs="Times New Roman"/>
        </w:rPr>
        <w:t>, children excluded from the analytic sample</w:t>
      </w:r>
      <w:r w:rsidRPr="001C0208">
        <w:rPr>
          <w:rFonts w:cs="Times New Roman"/>
        </w:rPr>
        <w:t xml:space="preserve"> were less likely to be White and had lower levels of caregiver education than those included in the PK analytic sample</w:t>
      </w:r>
      <w:r>
        <w:rPr>
          <w:rFonts w:cs="Times New Roman"/>
        </w:rPr>
        <w:t>. T</w:t>
      </w:r>
      <w:r w:rsidRPr="001C0208">
        <w:rPr>
          <w:rFonts w:cs="Times New Roman"/>
        </w:rPr>
        <w:t>here were no significant differences between K</w:t>
      </w:r>
      <w:r>
        <w:rPr>
          <w:rFonts w:cs="Times New Roman"/>
        </w:rPr>
        <w:t xml:space="preserve"> children excluded from the analytic sample </w:t>
      </w:r>
      <w:r w:rsidRPr="001C0208">
        <w:rPr>
          <w:rFonts w:cs="Times New Roman"/>
        </w:rPr>
        <w:t>and those included in the K analytic sample.</w:t>
      </w:r>
      <w:r>
        <w:rPr>
          <w:rFonts w:cs="Times New Roman"/>
        </w:rPr>
        <w:t xml:space="preserve"> All following analyses were conducted on the analytic samples.</w:t>
      </w:r>
      <w:r w:rsidR="009321EA" w:rsidRPr="001C0208">
        <w:rPr>
          <w:rFonts w:cs="Times New Roman"/>
        </w:rPr>
        <w:t xml:space="preserve"> </w:t>
      </w:r>
    </w:p>
    <w:p w14:paraId="45173F7A" w14:textId="1451B500" w:rsidR="001E2E1C" w:rsidRDefault="00B47A8C" w:rsidP="009A57F6">
      <w:pPr>
        <w:pStyle w:val="Header"/>
        <w:widowControl w:val="0"/>
        <w:tabs>
          <w:tab w:val="clear" w:pos="4680"/>
          <w:tab w:val="clear" w:pos="9360"/>
        </w:tabs>
        <w:spacing w:line="480" w:lineRule="auto"/>
        <w:ind w:firstLine="720"/>
        <w:rPr>
          <w:rFonts w:cs="Times New Roman"/>
        </w:rPr>
      </w:pPr>
      <w:r w:rsidRPr="42CA5987">
        <w:rPr>
          <w:rFonts w:cs="Times New Roman"/>
        </w:rPr>
        <w:t>W</w:t>
      </w:r>
      <w:r w:rsidR="00A31991">
        <w:rPr>
          <w:rFonts w:cs="Times New Roman"/>
        </w:rPr>
        <w:t>hen testing for initial equivalence across conditions, w</w:t>
      </w:r>
      <w:r w:rsidRPr="42CA5987">
        <w:rPr>
          <w:rFonts w:cs="Times New Roman"/>
        </w:rPr>
        <w:t>e found no differences across conditions for any teacher or classroom characteristics</w:t>
      </w:r>
      <w:r w:rsidR="00B934B9">
        <w:rPr>
          <w:rFonts w:cs="Times New Roman"/>
        </w:rPr>
        <w:t xml:space="preserve"> (</w:t>
      </w:r>
      <w:proofErr w:type="spellStart"/>
      <w:r w:rsidR="00B934B9" w:rsidRPr="00463EDB">
        <w:rPr>
          <w:rFonts w:cs="Times New Roman"/>
          <w:i/>
          <w:iCs/>
        </w:rPr>
        <w:t>p</w:t>
      </w:r>
      <w:r w:rsidR="004A1496">
        <w:rPr>
          <w:rFonts w:cs="Times New Roman"/>
        </w:rPr>
        <w:t>s</w:t>
      </w:r>
      <w:proofErr w:type="spellEnd"/>
      <w:r w:rsidR="004A1496">
        <w:rPr>
          <w:rFonts w:cs="Times New Roman"/>
        </w:rPr>
        <w:t xml:space="preserve"> &gt; </w:t>
      </w:r>
      <w:r w:rsidR="00463EDB">
        <w:rPr>
          <w:rFonts w:cs="Times New Roman"/>
        </w:rPr>
        <w:t>.</w:t>
      </w:r>
      <w:r w:rsidR="008259C4">
        <w:rPr>
          <w:rFonts w:cs="Times New Roman"/>
        </w:rPr>
        <w:t xml:space="preserve">114 </w:t>
      </w:r>
      <w:proofErr w:type="gramStart"/>
      <w:r w:rsidR="00157135">
        <w:rPr>
          <w:rFonts w:cs="Times New Roman"/>
        </w:rPr>
        <w:t xml:space="preserve">with </w:t>
      </w:r>
      <w:r w:rsidR="002C5B10">
        <w:rPr>
          <w:rFonts w:cs="Times New Roman"/>
        </w:rPr>
        <w:t xml:space="preserve">the </w:t>
      </w:r>
      <w:r w:rsidR="00157135">
        <w:rPr>
          <w:rFonts w:cs="Times New Roman"/>
        </w:rPr>
        <w:t>exception of</w:t>
      </w:r>
      <w:proofErr w:type="gramEnd"/>
      <w:r w:rsidR="00157135">
        <w:rPr>
          <w:rFonts w:cs="Times New Roman"/>
        </w:rPr>
        <w:t xml:space="preserve"> </w:t>
      </w:r>
      <w:r w:rsidR="00157135">
        <w:rPr>
          <w:rFonts w:cs="Times New Roman"/>
        </w:rPr>
        <w:lastRenderedPageBreak/>
        <w:t xml:space="preserve">commercial curriculum use </w:t>
      </w:r>
      <w:r w:rsidR="002C5B10">
        <w:rPr>
          <w:rFonts w:cs="Times New Roman"/>
        </w:rPr>
        <w:t xml:space="preserve">in the PK sample </w:t>
      </w:r>
      <w:r w:rsidR="00157135">
        <w:rPr>
          <w:rFonts w:cs="Times New Roman"/>
        </w:rPr>
        <w:t xml:space="preserve">for which </w:t>
      </w:r>
      <w:r w:rsidR="00157135" w:rsidRPr="00157135">
        <w:rPr>
          <w:rFonts w:cs="Times New Roman"/>
          <w:i/>
          <w:iCs/>
        </w:rPr>
        <w:t>p</w:t>
      </w:r>
      <w:r w:rsidR="00157135">
        <w:rPr>
          <w:rFonts w:cs="Times New Roman"/>
        </w:rPr>
        <w:t xml:space="preserve"> = .07</w:t>
      </w:r>
      <w:r w:rsidR="00463EDB">
        <w:rPr>
          <w:rFonts w:cs="Times New Roman"/>
        </w:rPr>
        <w:t>)</w:t>
      </w:r>
      <w:r w:rsidRPr="42CA5987">
        <w:rPr>
          <w:rFonts w:cs="Times New Roman"/>
        </w:rPr>
        <w:t>.</w:t>
      </w:r>
      <w:r w:rsidR="009321EA" w:rsidRPr="42CA5987">
        <w:rPr>
          <w:rFonts w:cs="Times New Roman"/>
        </w:rPr>
        <w:t xml:space="preserve"> </w:t>
      </w:r>
      <w:r w:rsidRPr="42CA5987">
        <w:rPr>
          <w:rFonts w:cs="Times New Roman"/>
        </w:rPr>
        <w:t xml:space="preserve">In the PK sample, children assigned to the Let’s Know! Deep condition had initially higher </w:t>
      </w:r>
      <w:r w:rsidR="00C9193B" w:rsidRPr="42CA5987">
        <w:rPr>
          <w:rFonts w:cs="Times New Roman"/>
        </w:rPr>
        <w:t>Let’s Know!</w:t>
      </w:r>
      <w:r w:rsidRPr="42CA5987">
        <w:rPr>
          <w:rFonts w:cs="Times New Roman"/>
        </w:rPr>
        <w:t xml:space="preserve"> Vocabulary </w:t>
      </w:r>
      <w:r w:rsidR="00AF68B6" w:rsidRPr="42CA5987">
        <w:rPr>
          <w:rFonts w:cs="Times New Roman"/>
        </w:rPr>
        <w:t xml:space="preserve">pretest </w:t>
      </w:r>
      <w:r w:rsidRPr="42CA5987">
        <w:rPr>
          <w:rFonts w:cs="Times New Roman"/>
        </w:rPr>
        <w:t xml:space="preserve">scores than those assigned to the control </w:t>
      </w:r>
      <w:r w:rsidR="00AF68B6" w:rsidRPr="42CA5987">
        <w:rPr>
          <w:rFonts w:cs="Times New Roman"/>
        </w:rPr>
        <w:t>condition</w:t>
      </w:r>
      <w:r w:rsidRPr="42CA5987">
        <w:rPr>
          <w:rFonts w:cs="Times New Roman"/>
        </w:rPr>
        <w:t>,</w:t>
      </w:r>
      <w:r w:rsidR="006F3CF2" w:rsidRPr="42CA5987">
        <w:rPr>
          <w:rFonts w:cs="Times New Roman"/>
        </w:rPr>
        <w:t xml:space="preserve"> </w:t>
      </w:r>
      <w:proofErr w:type="gramStart"/>
      <w:r w:rsidR="00FB7AC5" w:rsidRPr="197926BF">
        <w:rPr>
          <w:rFonts w:cs="Times New Roman"/>
          <w:i/>
          <w:iCs/>
        </w:rPr>
        <w:t>t</w:t>
      </w:r>
      <w:r w:rsidR="005B4EFE" w:rsidRPr="42CA5987">
        <w:rPr>
          <w:rFonts w:cs="Times New Roman"/>
        </w:rPr>
        <w:t>(</w:t>
      </w:r>
      <w:proofErr w:type="gramEnd"/>
      <w:r w:rsidR="005B4EFE" w:rsidRPr="42CA5987">
        <w:rPr>
          <w:rFonts w:cs="Times New Roman"/>
        </w:rPr>
        <w:t>194.66)</w:t>
      </w:r>
      <w:r w:rsidR="00FB7AC5" w:rsidRPr="197926BF">
        <w:rPr>
          <w:rFonts w:cs="Times New Roman"/>
          <w:i/>
          <w:iCs/>
        </w:rPr>
        <w:t xml:space="preserve"> </w:t>
      </w:r>
      <w:r w:rsidR="00FB7AC5" w:rsidRPr="42CA5987">
        <w:rPr>
          <w:rFonts w:cs="Times New Roman"/>
        </w:rPr>
        <w:t xml:space="preserve">= -2.80, </w:t>
      </w:r>
      <w:r w:rsidR="00BF71CB" w:rsidRPr="197926BF">
        <w:rPr>
          <w:rFonts w:cs="Times New Roman"/>
          <w:i/>
          <w:iCs/>
        </w:rPr>
        <w:t>p</w:t>
      </w:r>
      <w:r w:rsidR="00BF71CB" w:rsidRPr="42CA5987">
        <w:rPr>
          <w:rFonts w:cs="Times New Roman"/>
        </w:rPr>
        <w:t xml:space="preserve"> = .</w:t>
      </w:r>
      <w:r w:rsidR="00FB7AC5" w:rsidRPr="42CA5987">
        <w:rPr>
          <w:rFonts w:cs="Times New Roman"/>
        </w:rPr>
        <w:t>006</w:t>
      </w:r>
      <w:r w:rsidR="005B4EFE" w:rsidRPr="42CA5987">
        <w:rPr>
          <w:rFonts w:cs="Times New Roman"/>
        </w:rPr>
        <w:t>,</w:t>
      </w:r>
      <w:r w:rsidR="00F02C98" w:rsidRPr="42CA5987">
        <w:rPr>
          <w:rFonts w:cs="Times New Roman"/>
        </w:rPr>
        <w:t xml:space="preserve"> </w:t>
      </w:r>
      <w:r w:rsidRPr="42CA5987">
        <w:rPr>
          <w:rFonts w:cs="Times New Roman"/>
        </w:rPr>
        <w:t xml:space="preserve">and those assigned to </w:t>
      </w:r>
      <w:r w:rsidR="00AF68B6" w:rsidRPr="42CA5987">
        <w:rPr>
          <w:rFonts w:cs="Times New Roman"/>
        </w:rPr>
        <w:t>the Let’s Know! Broad condition</w:t>
      </w:r>
      <w:r w:rsidRPr="42CA5987">
        <w:rPr>
          <w:rFonts w:cs="Times New Roman"/>
        </w:rPr>
        <w:t xml:space="preserve"> had significantly lower </w:t>
      </w:r>
      <w:r w:rsidR="00AF68B6" w:rsidRPr="42CA5987">
        <w:rPr>
          <w:rFonts w:cs="Times New Roman"/>
        </w:rPr>
        <w:t xml:space="preserve">pretest </w:t>
      </w:r>
      <w:r w:rsidRPr="42CA5987">
        <w:rPr>
          <w:rFonts w:cs="Times New Roman"/>
        </w:rPr>
        <w:t xml:space="preserve">TNR </w:t>
      </w:r>
      <w:r w:rsidR="007E7656" w:rsidRPr="42CA5987">
        <w:rPr>
          <w:rFonts w:cs="Times New Roman"/>
        </w:rPr>
        <w:t>story cohesion</w:t>
      </w:r>
      <w:r w:rsidRPr="42CA5987">
        <w:rPr>
          <w:rFonts w:cs="Times New Roman"/>
        </w:rPr>
        <w:t xml:space="preserve"> scores than those assigned to the control </w:t>
      </w:r>
      <w:r w:rsidR="00AF68B6" w:rsidRPr="42CA5987">
        <w:rPr>
          <w:rFonts w:cs="Times New Roman"/>
        </w:rPr>
        <w:t>condition</w:t>
      </w:r>
      <w:r w:rsidR="00F02C98" w:rsidRPr="197926BF">
        <w:rPr>
          <w:rFonts w:cs="Times New Roman"/>
          <w:i/>
          <w:iCs/>
        </w:rPr>
        <w:t>,</w:t>
      </w:r>
      <w:r w:rsidR="005B4EFE" w:rsidRPr="197926BF">
        <w:rPr>
          <w:rFonts w:cs="Times New Roman"/>
          <w:i/>
          <w:iCs/>
        </w:rPr>
        <w:t xml:space="preserve"> </w:t>
      </w:r>
      <w:proofErr w:type="gramStart"/>
      <w:r w:rsidR="00FB7AC5" w:rsidRPr="197926BF">
        <w:rPr>
          <w:rFonts w:cs="Times New Roman"/>
          <w:i/>
          <w:iCs/>
        </w:rPr>
        <w:t>t</w:t>
      </w:r>
      <w:r w:rsidR="005B4EFE" w:rsidRPr="42CA5987">
        <w:rPr>
          <w:rFonts w:cs="Times New Roman"/>
        </w:rPr>
        <w:t>(</w:t>
      </w:r>
      <w:proofErr w:type="gramEnd"/>
      <w:r w:rsidR="005B4EFE" w:rsidRPr="42CA5987">
        <w:rPr>
          <w:rFonts w:cs="Times New Roman"/>
        </w:rPr>
        <w:t>221.73)</w:t>
      </w:r>
      <w:r w:rsidR="00FB7AC5" w:rsidRPr="42CA5987">
        <w:rPr>
          <w:rFonts w:cs="Times New Roman"/>
        </w:rPr>
        <w:t xml:space="preserve"> = 2.51, </w:t>
      </w:r>
      <w:r w:rsidR="00D83272" w:rsidRPr="197926BF">
        <w:rPr>
          <w:rFonts w:cs="Times New Roman"/>
          <w:i/>
          <w:iCs/>
        </w:rPr>
        <w:t>p</w:t>
      </w:r>
      <w:r w:rsidR="00D83272" w:rsidRPr="42CA5987">
        <w:rPr>
          <w:rFonts w:cs="Times New Roman"/>
        </w:rPr>
        <w:t xml:space="preserve"> = .0</w:t>
      </w:r>
      <w:r w:rsidR="00FB7AC5" w:rsidRPr="42CA5987">
        <w:rPr>
          <w:rFonts w:cs="Times New Roman"/>
        </w:rPr>
        <w:t>13</w:t>
      </w:r>
      <w:r w:rsidR="00F02C98" w:rsidRPr="42CA5987">
        <w:rPr>
          <w:rFonts w:cs="Times New Roman"/>
        </w:rPr>
        <w:t>.</w:t>
      </w:r>
      <w:r w:rsidRPr="42CA5987">
        <w:rPr>
          <w:rFonts w:cs="Times New Roman"/>
        </w:rPr>
        <w:t xml:space="preserve"> </w:t>
      </w:r>
      <w:r w:rsidR="00C9193B" w:rsidRPr="42CA5987">
        <w:rPr>
          <w:rFonts w:cs="Times New Roman"/>
        </w:rPr>
        <w:t xml:space="preserve">We thus included pretest Let’s Know! Vocabulary and TNR </w:t>
      </w:r>
      <w:r w:rsidR="007E7656" w:rsidRPr="42CA5987">
        <w:rPr>
          <w:rFonts w:cs="Times New Roman"/>
        </w:rPr>
        <w:t>story cohesion</w:t>
      </w:r>
      <w:r w:rsidR="00C9193B" w:rsidRPr="42CA5987">
        <w:rPr>
          <w:rFonts w:cs="Times New Roman"/>
        </w:rPr>
        <w:t xml:space="preserve"> scores as covariates in all main PK analyses.</w:t>
      </w:r>
      <w:bookmarkStart w:id="0" w:name="_Hlk8076616"/>
      <w:r w:rsidR="009321EA" w:rsidRPr="42CA5987">
        <w:rPr>
          <w:rFonts w:cs="Times New Roman"/>
        </w:rPr>
        <w:t xml:space="preserve"> </w:t>
      </w:r>
      <w:r w:rsidRPr="42CA5987">
        <w:rPr>
          <w:rFonts w:cs="Times New Roman"/>
        </w:rPr>
        <w:t>In the K sample</w:t>
      </w:r>
      <w:r w:rsidR="005B4EFE" w:rsidRPr="42CA5987">
        <w:rPr>
          <w:rFonts w:cs="Times New Roman"/>
        </w:rPr>
        <w:t>,</w:t>
      </w:r>
      <w:r w:rsidR="006679EC" w:rsidRPr="42CA5987">
        <w:rPr>
          <w:rFonts w:cs="Times New Roman"/>
        </w:rPr>
        <w:t xml:space="preserve"> </w:t>
      </w:r>
      <w:r w:rsidR="00C334E5" w:rsidRPr="42CA5987">
        <w:rPr>
          <w:rFonts w:cs="Times New Roman"/>
        </w:rPr>
        <w:t xml:space="preserve">the percentage of children from a home with a primary spoken language other than English differed slightly </w:t>
      </w:r>
      <w:r w:rsidR="005B4EFE" w:rsidRPr="42CA5987">
        <w:rPr>
          <w:rFonts w:cs="Times New Roman"/>
        </w:rPr>
        <w:t>among</w:t>
      </w:r>
      <w:r w:rsidR="00C334E5" w:rsidRPr="42CA5987">
        <w:rPr>
          <w:rFonts w:cs="Times New Roman"/>
        </w:rPr>
        <w:t xml:space="preserve"> </w:t>
      </w:r>
      <w:r w:rsidR="005B4EFE" w:rsidRPr="42CA5987">
        <w:rPr>
          <w:rFonts w:cs="Times New Roman"/>
        </w:rPr>
        <w:t>conditions</w:t>
      </w:r>
      <w:r w:rsidR="00C334E5" w:rsidRPr="42CA5987">
        <w:rPr>
          <w:rFonts w:cs="Times New Roman"/>
        </w:rPr>
        <w:t>, χ</w:t>
      </w:r>
      <w:r w:rsidR="00C334E5" w:rsidRPr="42CA5987">
        <w:rPr>
          <w:rFonts w:cs="Times New Roman"/>
          <w:vertAlign w:val="superscript"/>
        </w:rPr>
        <w:t>2</w:t>
      </w:r>
      <w:r w:rsidR="00C334E5" w:rsidRPr="42CA5987">
        <w:rPr>
          <w:rFonts w:cs="Times New Roman"/>
        </w:rPr>
        <w:t xml:space="preserve"> (2, </w:t>
      </w:r>
      <w:r w:rsidR="00C334E5" w:rsidRPr="197926BF">
        <w:rPr>
          <w:rFonts w:cs="Times New Roman"/>
          <w:i/>
          <w:iCs/>
        </w:rPr>
        <w:t>N</w:t>
      </w:r>
      <w:r w:rsidR="00C334E5" w:rsidRPr="42CA5987">
        <w:rPr>
          <w:rFonts w:cs="Times New Roman"/>
        </w:rPr>
        <w:t xml:space="preserve"> = 242) = 6.36, </w:t>
      </w:r>
      <w:r w:rsidR="00C334E5" w:rsidRPr="197926BF">
        <w:rPr>
          <w:rFonts w:cs="Times New Roman"/>
          <w:i/>
          <w:iCs/>
        </w:rPr>
        <w:t>p</w:t>
      </w:r>
      <w:r w:rsidR="00C334E5" w:rsidRPr="42CA5987">
        <w:rPr>
          <w:rFonts w:cs="Times New Roman"/>
        </w:rPr>
        <w:t xml:space="preserve"> = .042</w:t>
      </w:r>
      <w:r w:rsidR="00241870">
        <w:rPr>
          <w:rFonts w:cs="Times New Roman"/>
        </w:rPr>
        <w:t xml:space="preserve"> although</w:t>
      </w:r>
      <w:r w:rsidR="00C334E5" w:rsidRPr="42CA5987">
        <w:rPr>
          <w:rFonts w:cs="Times New Roman"/>
        </w:rPr>
        <w:t xml:space="preserve"> overall percentages were small</w:t>
      </w:r>
      <w:r w:rsidR="005B4EFE" w:rsidRPr="42CA5987">
        <w:rPr>
          <w:rFonts w:cs="Times New Roman"/>
        </w:rPr>
        <w:t xml:space="preserve"> </w:t>
      </w:r>
      <w:r w:rsidR="00C334E5" w:rsidRPr="42CA5987">
        <w:rPr>
          <w:rFonts w:cs="Times New Roman"/>
        </w:rPr>
        <w:t xml:space="preserve">(4.1%, 12.5%, 3.7% for control, </w:t>
      </w:r>
      <w:r w:rsidR="005B4EFE" w:rsidRPr="42CA5987">
        <w:rPr>
          <w:rFonts w:cs="Times New Roman"/>
        </w:rPr>
        <w:t>Let’s Know! Broad,</w:t>
      </w:r>
      <w:r w:rsidR="00C334E5" w:rsidRPr="42CA5987">
        <w:rPr>
          <w:rFonts w:cs="Times New Roman"/>
        </w:rPr>
        <w:t xml:space="preserve"> and </w:t>
      </w:r>
      <w:r w:rsidR="005B4EFE" w:rsidRPr="42CA5987">
        <w:rPr>
          <w:rFonts w:cs="Times New Roman"/>
        </w:rPr>
        <w:t>Let’s Know! Deep</w:t>
      </w:r>
      <w:r w:rsidR="00C334E5" w:rsidRPr="42CA5987">
        <w:rPr>
          <w:rFonts w:cs="Times New Roman"/>
        </w:rPr>
        <w:t xml:space="preserve">, respectively). </w:t>
      </w:r>
      <w:r w:rsidR="00241870">
        <w:rPr>
          <w:rFonts w:cs="Times New Roman"/>
        </w:rPr>
        <w:t>Other reported languages included Spanish (</w:t>
      </w:r>
      <w:r w:rsidR="00241870" w:rsidRPr="00241870">
        <w:rPr>
          <w:rFonts w:cs="Times New Roman"/>
          <w:i/>
        </w:rPr>
        <w:t>n</w:t>
      </w:r>
      <w:r w:rsidR="00241870">
        <w:rPr>
          <w:rFonts w:cs="Times New Roman"/>
        </w:rPr>
        <w:t xml:space="preserve"> = 1, 8, and 3 for control, Let’s Know! Broad, and Let’s Know! Deep, respectively), Vietnamese (</w:t>
      </w:r>
      <w:r w:rsidR="00241870" w:rsidRPr="00241870">
        <w:rPr>
          <w:rFonts w:cs="Times New Roman"/>
          <w:i/>
        </w:rPr>
        <w:t>n</w:t>
      </w:r>
      <w:r w:rsidR="00241870">
        <w:rPr>
          <w:rFonts w:cs="Times New Roman"/>
        </w:rPr>
        <w:t xml:space="preserve"> = 1 for control), and languages </w:t>
      </w:r>
      <w:r w:rsidR="00452116">
        <w:rPr>
          <w:rFonts w:cs="Times New Roman"/>
        </w:rPr>
        <w:t xml:space="preserve">other than those listed </w:t>
      </w:r>
      <w:r w:rsidR="00241870">
        <w:rPr>
          <w:rFonts w:cs="Times New Roman"/>
        </w:rPr>
        <w:t>(</w:t>
      </w:r>
      <w:r w:rsidR="00241870" w:rsidRPr="00241870">
        <w:rPr>
          <w:rFonts w:cs="Times New Roman"/>
          <w:i/>
        </w:rPr>
        <w:t>n</w:t>
      </w:r>
      <w:r w:rsidR="00241870">
        <w:rPr>
          <w:rFonts w:cs="Times New Roman"/>
        </w:rPr>
        <w:t xml:space="preserve"> = 2 for Let’s Know! Broad)</w:t>
      </w:r>
      <w:r w:rsidR="00CA273F">
        <w:rPr>
          <w:rFonts w:cs="Times New Roman"/>
        </w:rPr>
        <w:t>.</w:t>
      </w:r>
      <w:r w:rsidR="00241870">
        <w:rPr>
          <w:rFonts w:cs="Times New Roman"/>
        </w:rPr>
        <w:t xml:space="preserve"> </w:t>
      </w:r>
      <w:r w:rsidR="00C334E5" w:rsidRPr="42CA5987">
        <w:rPr>
          <w:rFonts w:cs="Times New Roman"/>
        </w:rPr>
        <w:t xml:space="preserve">We included </w:t>
      </w:r>
      <w:r w:rsidR="00241870">
        <w:rPr>
          <w:rFonts w:cs="Times New Roman"/>
        </w:rPr>
        <w:t>whether English was the primary home language</w:t>
      </w:r>
      <w:r w:rsidR="00241870" w:rsidRPr="42CA5987">
        <w:rPr>
          <w:rFonts w:cs="Times New Roman"/>
        </w:rPr>
        <w:t xml:space="preserve"> </w:t>
      </w:r>
      <w:r w:rsidR="00C334E5" w:rsidRPr="42CA5987">
        <w:rPr>
          <w:rFonts w:cs="Times New Roman"/>
        </w:rPr>
        <w:t>as a covariate in all main K analyses.</w:t>
      </w:r>
      <w:bookmarkEnd w:id="0"/>
      <w:r w:rsidR="009F1038">
        <w:rPr>
          <w:rFonts w:cs="Times New Roman"/>
        </w:rPr>
        <w:t xml:space="preserve"> </w:t>
      </w:r>
    </w:p>
    <w:p w14:paraId="72490B5B" w14:textId="0274EDE8" w:rsidR="002F52CF" w:rsidRPr="00860CAF" w:rsidRDefault="00233388" w:rsidP="009A57F6">
      <w:pPr>
        <w:pStyle w:val="Header"/>
        <w:widowControl w:val="0"/>
        <w:tabs>
          <w:tab w:val="clear" w:pos="4680"/>
          <w:tab w:val="clear" w:pos="9360"/>
        </w:tabs>
        <w:spacing w:line="480" w:lineRule="auto"/>
        <w:ind w:firstLine="720"/>
        <w:rPr>
          <w:rFonts w:cs="Times New Roman"/>
        </w:rPr>
      </w:pPr>
      <w:r>
        <w:rPr>
          <w:rFonts w:cs="Times New Roman"/>
        </w:rPr>
        <w:t>We observed c</w:t>
      </w:r>
      <w:r w:rsidR="002F52CF">
        <w:rPr>
          <w:rFonts w:cs="Times New Roman"/>
        </w:rPr>
        <w:t xml:space="preserve">ohort differences for several of our </w:t>
      </w:r>
      <w:r w:rsidR="00A54E6C">
        <w:rPr>
          <w:rFonts w:cs="Times New Roman"/>
        </w:rPr>
        <w:t>primary measures in both PK and K</w:t>
      </w:r>
      <w:r w:rsidR="000B2455">
        <w:rPr>
          <w:rFonts w:cs="Times New Roman"/>
        </w:rPr>
        <w:t xml:space="preserve">. Thus, in addition to </w:t>
      </w:r>
      <w:r w:rsidR="000745BD">
        <w:rPr>
          <w:rFonts w:cs="Times New Roman"/>
        </w:rPr>
        <w:t xml:space="preserve">the above covariates, </w:t>
      </w:r>
      <w:r>
        <w:rPr>
          <w:rFonts w:cs="Times New Roman"/>
        </w:rPr>
        <w:t xml:space="preserve">we also included </w:t>
      </w:r>
      <w:r w:rsidR="001328D4">
        <w:rPr>
          <w:rFonts w:cs="Times New Roman"/>
        </w:rPr>
        <w:t xml:space="preserve">cohort </w:t>
      </w:r>
      <w:r w:rsidR="00011176">
        <w:rPr>
          <w:rFonts w:cs="Times New Roman"/>
        </w:rPr>
        <w:t xml:space="preserve">as </w:t>
      </w:r>
      <w:r w:rsidR="001328D4">
        <w:rPr>
          <w:rFonts w:cs="Times New Roman"/>
        </w:rPr>
        <w:t xml:space="preserve">a </w:t>
      </w:r>
      <w:r w:rsidR="00011176">
        <w:rPr>
          <w:rFonts w:cs="Times New Roman"/>
        </w:rPr>
        <w:t>covariate in</w:t>
      </w:r>
      <w:r w:rsidR="00D914B7">
        <w:rPr>
          <w:rFonts w:cs="Times New Roman"/>
        </w:rPr>
        <w:t xml:space="preserve"> our</w:t>
      </w:r>
      <w:r w:rsidR="00011176">
        <w:rPr>
          <w:rFonts w:cs="Times New Roman"/>
        </w:rPr>
        <w:t xml:space="preserve"> main analyses.  </w:t>
      </w:r>
    </w:p>
    <w:p w14:paraId="3AEBDA45" w14:textId="0C6AA8C6" w:rsidR="00643B4B" w:rsidRPr="00860CAF" w:rsidRDefault="00643B4B" w:rsidP="009A57F6">
      <w:pPr>
        <w:pStyle w:val="Header"/>
        <w:widowControl w:val="0"/>
        <w:tabs>
          <w:tab w:val="clear" w:pos="4680"/>
          <w:tab w:val="clear" w:pos="9360"/>
        </w:tabs>
        <w:spacing w:line="480" w:lineRule="auto"/>
        <w:rPr>
          <w:rFonts w:cs="Times New Roman"/>
          <w:b/>
          <w:szCs w:val="24"/>
        </w:rPr>
      </w:pPr>
      <w:r w:rsidRPr="00860CAF">
        <w:rPr>
          <w:rFonts w:cs="Times New Roman"/>
          <w:b/>
          <w:szCs w:val="24"/>
        </w:rPr>
        <w:t xml:space="preserve">Impacts of Let’s Know! on </w:t>
      </w:r>
      <w:r w:rsidR="007C6DD7">
        <w:rPr>
          <w:rFonts w:cs="Times New Roman"/>
          <w:b/>
          <w:szCs w:val="24"/>
        </w:rPr>
        <w:t xml:space="preserve">Targeted </w:t>
      </w:r>
      <w:r w:rsidRPr="00860CAF">
        <w:rPr>
          <w:rFonts w:cs="Times New Roman"/>
          <w:b/>
          <w:szCs w:val="24"/>
        </w:rPr>
        <w:t>Comprehension-Related Skills</w:t>
      </w:r>
    </w:p>
    <w:p w14:paraId="6B977591" w14:textId="574B0975" w:rsidR="001E2E1C" w:rsidRPr="00860CAF" w:rsidRDefault="00F158AE" w:rsidP="00496349">
      <w:pPr>
        <w:pStyle w:val="Header"/>
        <w:widowControl w:val="0"/>
        <w:tabs>
          <w:tab w:val="clear" w:pos="4680"/>
          <w:tab w:val="clear" w:pos="9360"/>
        </w:tabs>
        <w:spacing w:line="480" w:lineRule="auto"/>
        <w:ind w:firstLine="720"/>
        <w:rPr>
          <w:rFonts w:cs="Times New Roman"/>
        </w:rPr>
      </w:pPr>
      <w:r w:rsidRPr="67D4D19F">
        <w:rPr>
          <w:rFonts w:cs="Times New Roman"/>
        </w:rPr>
        <w:t>Our first research question</w:t>
      </w:r>
      <w:r w:rsidR="005B4EFE" w:rsidRPr="67D4D19F">
        <w:rPr>
          <w:rFonts w:cs="Times New Roman"/>
        </w:rPr>
        <w:t xml:space="preserve"> </w:t>
      </w:r>
      <w:r w:rsidR="002A1021" w:rsidRPr="67D4D19F">
        <w:rPr>
          <w:rFonts w:cs="Times New Roman"/>
        </w:rPr>
        <w:t>concerned</w:t>
      </w:r>
      <w:r w:rsidRPr="67D4D19F">
        <w:rPr>
          <w:rFonts w:cs="Times New Roman"/>
        </w:rPr>
        <w:t xml:space="preserve"> the </w:t>
      </w:r>
      <w:r w:rsidR="005B4EFE" w:rsidRPr="67D4D19F">
        <w:rPr>
          <w:rFonts w:cs="Times New Roman"/>
        </w:rPr>
        <w:t>impact</w:t>
      </w:r>
      <w:r w:rsidRPr="67D4D19F">
        <w:rPr>
          <w:rFonts w:cs="Times New Roman"/>
        </w:rPr>
        <w:t xml:space="preserve"> of Let’s Know! </w:t>
      </w:r>
      <w:r w:rsidR="00F55B52" w:rsidRPr="67D4D19F">
        <w:rPr>
          <w:rFonts w:cs="Times New Roman"/>
        </w:rPr>
        <w:t>o</w:t>
      </w:r>
      <w:r w:rsidRPr="67D4D19F">
        <w:rPr>
          <w:rFonts w:cs="Times New Roman"/>
        </w:rPr>
        <w:t xml:space="preserve">n </w:t>
      </w:r>
      <w:r w:rsidR="002A1021" w:rsidRPr="67D4D19F">
        <w:rPr>
          <w:rFonts w:cs="Times New Roman"/>
        </w:rPr>
        <w:t xml:space="preserve">children’s </w:t>
      </w:r>
      <w:r w:rsidR="00792555">
        <w:rPr>
          <w:rFonts w:cs="Times New Roman"/>
        </w:rPr>
        <w:t xml:space="preserve">targeted </w:t>
      </w:r>
      <w:r w:rsidR="002A1021" w:rsidRPr="67D4D19F">
        <w:rPr>
          <w:rFonts w:cs="Times New Roman"/>
        </w:rPr>
        <w:t>comprehension-related skills</w:t>
      </w:r>
      <w:r w:rsidR="00156AB0" w:rsidRPr="67D4D19F">
        <w:rPr>
          <w:rFonts w:cs="Times New Roman"/>
        </w:rPr>
        <w:t xml:space="preserve">, indexed by the five </w:t>
      </w:r>
      <w:r w:rsidR="00C779E3" w:rsidRPr="67D4D19F">
        <w:rPr>
          <w:rFonts w:cs="Times New Roman"/>
        </w:rPr>
        <w:t>CAM</w:t>
      </w:r>
      <w:r w:rsidR="002A1021" w:rsidRPr="67D4D19F">
        <w:rPr>
          <w:rFonts w:cs="Times New Roman"/>
        </w:rPr>
        <w:t xml:space="preserve"> </w:t>
      </w:r>
      <w:r w:rsidR="00156AB0" w:rsidRPr="67D4D19F">
        <w:rPr>
          <w:rFonts w:cs="Times New Roman"/>
        </w:rPr>
        <w:t xml:space="preserve">scores </w:t>
      </w:r>
      <w:r w:rsidRPr="67D4D19F">
        <w:rPr>
          <w:rFonts w:cs="Times New Roman"/>
        </w:rPr>
        <w:t xml:space="preserve">(Vocabulary, Comprehension Monitoring, Understanding Narrative Text, Story </w:t>
      </w:r>
      <w:r w:rsidR="002A1021" w:rsidRPr="67D4D19F">
        <w:rPr>
          <w:rFonts w:cs="Times New Roman"/>
        </w:rPr>
        <w:t>Grammar</w:t>
      </w:r>
      <w:r w:rsidRPr="67D4D19F">
        <w:rPr>
          <w:rFonts w:cs="Times New Roman"/>
        </w:rPr>
        <w:t>, an</w:t>
      </w:r>
      <w:r w:rsidR="002A1021" w:rsidRPr="67D4D19F">
        <w:rPr>
          <w:rFonts w:cs="Times New Roman"/>
        </w:rPr>
        <w:t>d Understanding Expository Text</w:t>
      </w:r>
      <w:r w:rsidR="00F55B52" w:rsidRPr="67D4D19F">
        <w:rPr>
          <w:rFonts w:cs="Times New Roman"/>
        </w:rPr>
        <w:t>)</w:t>
      </w:r>
      <w:r w:rsidR="00022BA8">
        <w:rPr>
          <w:rFonts w:cs="Times New Roman"/>
        </w:rPr>
        <w:t xml:space="preserve">. </w:t>
      </w:r>
      <w:r w:rsidR="00D00A38">
        <w:rPr>
          <w:rFonts w:cs="Times New Roman"/>
        </w:rPr>
        <w:t>Re</w:t>
      </w:r>
      <w:r w:rsidR="00B608EA" w:rsidRPr="67D4D19F">
        <w:rPr>
          <w:rFonts w:cs="Times New Roman"/>
        </w:rPr>
        <w:t xml:space="preserve">sults for </w:t>
      </w:r>
      <w:r w:rsidR="003739F0" w:rsidRPr="67D4D19F">
        <w:rPr>
          <w:rFonts w:cs="Times New Roman"/>
        </w:rPr>
        <w:t xml:space="preserve">PK </w:t>
      </w:r>
      <w:r w:rsidR="00B608EA" w:rsidRPr="67D4D19F">
        <w:rPr>
          <w:rFonts w:cs="Times New Roman"/>
        </w:rPr>
        <w:t>comparisons</w:t>
      </w:r>
      <w:r w:rsidR="003206F0" w:rsidRPr="67D4D19F">
        <w:rPr>
          <w:rFonts w:cs="Times New Roman"/>
        </w:rPr>
        <w:t xml:space="preserve"> </w:t>
      </w:r>
      <w:r w:rsidR="002A1021" w:rsidRPr="67D4D19F">
        <w:rPr>
          <w:rFonts w:cs="Times New Roman"/>
        </w:rPr>
        <w:t>on</w:t>
      </w:r>
      <w:r w:rsidR="00B608EA" w:rsidRPr="67D4D19F">
        <w:rPr>
          <w:rFonts w:cs="Times New Roman"/>
        </w:rPr>
        <w:t xml:space="preserve"> </w:t>
      </w:r>
      <w:r w:rsidR="003739F0" w:rsidRPr="67D4D19F">
        <w:rPr>
          <w:rFonts w:cs="Times New Roman"/>
        </w:rPr>
        <w:t xml:space="preserve">comprehension-related skills are presented in the top </w:t>
      </w:r>
      <w:r w:rsidR="00F259D3" w:rsidRPr="67D4D19F">
        <w:rPr>
          <w:rFonts w:cs="Times New Roman"/>
        </w:rPr>
        <w:t xml:space="preserve">section of </w:t>
      </w:r>
      <w:r w:rsidR="003739F0" w:rsidRPr="67D4D19F">
        <w:rPr>
          <w:rFonts w:cs="Times New Roman"/>
        </w:rPr>
        <w:t>Table 2</w:t>
      </w:r>
      <w:r w:rsidR="00904CDA">
        <w:rPr>
          <w:rFonts w:cs="Times New Roman"/>
        </w:rPr>
        <w:t xml:space="preserve">; these and all other reported results reflect application of the </w:t>
      </w:r>
      <w:proofErr w:type="spellStart"/>
      <w:r w:rsidR="00904CDA">
        <w:rPr>
          <w:rFonts w:cs="Times New Roman"/>
        </w:rPr>
        <w:t>Benjamini</w:t>
      </w:r>
      <w:proofErr w:type="spellEnd"/>
      <w:r w:rsidR="00904CDA">
        <w:rPr>
          <w:rFonts w:cs="Times New Roman"/>
        </w:rPr>
        <w:t>-Hochberg correction</w:t>
      </w:r>
      <w:r w:rsidR="003739F0" w:rsidRPr="67D4D19F">
        <w:rPr>
          <w:rFonts w:cs="Times New Roman"/>
        </w:rPr>
        <w:t>. I</w:t>
      </w:r>
      <w:r w:rsidR="00183660" w:rsidRPr="67D4D19F">
        <w:rPr>
          <w:rFonts w:cs="Times New Roman"/>
        </w:rPr>
        <w:t>CCs ranged from .</w:t>
      </w:r>
      <w:r w:rsidR="00292C89" w:rsidRPr="67D4D19F">
        <w:rPr>
          <w:rFonts w:cs="Times New Roman"/>
        </w:rPr>
        <w:t>17</w:t>
      </w:r>
      <w:r w:rsidR="00183660" w:rsidRPr="67D4D19F">
        <w:rPr>
          <w:rFonts w:cs="Times New Roman"/>
        </w:rPr>
        <w:t xml:space="preserve"> to .64, indicating a considerable amount of variation </w:t>
      </w:r>
      <w:r w:rsidR="00183660" w:rsidRPr="67D4D19F">
        <w:rPr>
          <w:rFonts w:cs="Times New Roman"/>
        </w:rPr>
        <w:lastRenderedPageBreak/>
        <w:t xml:space="preserve">across classrooms and supporting </w:t>
      </w:r>
      <w:r w:rsidR="005B4C8F" w:rsidRPr="67D4D19F">
        <w:rPr>
          <w:rFonts w:cs="Times New Roman"/>
        </w:rPr>
        <w:t xml:space="preserve">use </w:t>
      </w:r>
      <w:r w:rsidR="00183660" w:rsidRPr="67D4D19F">
        <w:rPr>
          <w:rFonts w:cs="Times New Roman"/>
        </w:rPr>
        <w:t>of multilevel analysis.</w:t>
      </w:r>
      <w:r w:rsidR="009321EA" w:rsidRPr="67D4D19F">
        <w:rPr>
          <w:rFonts w:cs="Times New Roman"/>
        </w:rPr>
        <w:t xml:space="preserve"> </w:t>
      </w:r>
      <w:r w:rsidR="000B6FCA">
        <w:rPr>
          <w:rFonts w:cs="Times New Roman"/>
        </w:rPr>
        <w:t xml:space="preserve">We note that the ICC of .64 was for the Vocabulary probe, reflecting the fact that the targeted vocabulary words were taught only in classrooms assigned to the Let’s Know! conditions. </w:t>
      </w:r>
      <w:r w:rsidR="00EF5F77" w:rsidRPr="67D4D19F">
        <w:rPr>
          <w:rFonts w:cs="Times New Roman"/>
        </w:rPr>
        <w:t>Both Let’s Know! conditions showed significant and positive impacts on Vocabulary and Comprehension Monitoring relative to the business-as-usual control condition, with effect sizes of 0.55 to 1.22.</w:t>
      </w:r>
      <w:r w:rsidR="009321EA" w:rsidRPr="67D4D19F">
        <w:rPr>
          <w:rFonts w:cs="Times New Roman"/>
        </w:rPr>
        <w:t xml:space="preserve"> </w:t>
      </w:r>
      <w:r w:rsidR="00EF5F77" w:rsidRPr="67D4D19F">
        <w:rPr>
          <w:rFonts w:cs="Times New Roman"/>
        </w:rPr>
        <w:t xml:space="preserve">Let’s Know! Deep also positively impacted Understanding of Expository Text relative to control, with </w:t>
      </w:r>
      <w:r w:rsidR="00EF5F77" w:rsidRPr="67D4D19F">
        <w:rPr>
          <w:rFonts w:cs="Times New Roman"/>
          <w:i/>
          <w:iCs/>
        </w:rPr>
        <w:t>d</w:t>
      </w:r>
      <w:r w:rsidR="00EF5F77" w:rsidRPr="67D4D19F">
        <w:rPr>
          <w:rFonts w:cs="Times New Roman"/>
        </w:rPr>
        <w:t xml:space="preserve"> = 0.49.</w:t>
      </w:r>
      <w:r w:rsidR="009321EA" w:rsidRPr="67D4D19F">
        <w:rPr>
          <w:rFonts w:cs="Times New Roman"/>
        </w:rPr>
        <w:t xml:space="preserve"> </w:t>
      </w:r>
      <w:r w:rsidR="00EF5F77" w:rsidRPr="67D4D19F">
        <w:rPr>
          <w:rFonts w:cs="Times New Roman"/>
        </w:rPr>
        <w:t>No other comparisons were statistically significant.</w:t>
      </w:r>
    </w:p>
    <w:p w14:paraId="2C8637AF" w14:textId="7DFC154F" w:rsidR="00EF5F77" w:rsidRPr="00860CAF" w:rsidRDefault="006C2D0E" w:rsidP="009A57F6">
      <w:pPr>
        <w:pStyle w:val="Header"/>
        <w:widowControl w:val="0"/>
        <w:tabs>
          <w:tab w:val="clear" w:pos="4680"/>
          <w:tab w:val="clear" w:pos="9360"/>
        </w:tabs>
        <w:spacing w:line="480" w:lineRule="auto"/>
        <w:ind w:firstLine="720"/>
        <w:rPr>
          <w:rFonts w:cs="Times New Roman"/>
        </w:rPr>
      </w:pPr>
      <w:r w:rsidRPr="67D4D19F">
        <w:rPr>
          <w:rFonts w:cs="Times New Roman"/>
        </w:rPr>
        <w:t>Results for K comparisons on comprehension-related skills are presented in the top section of Table 3</w:t>
      </w:r>
      <w:r w:rsidR="002A1021" w:rsidRPr="67D4D19F">
        <w:rPr>
          <w:rFonts w:cs="Times New Roman"/>
        </w:rPr>
        <w:t>.</w:t>
      </w:r>
      <w:r w:rsidR="009321EA" w:rsidRPr="67D4D19F">
        <w:rPr>
          <w:rFonts w:cs="Times New Roman"/>
        </w:rPr>
        <w:t xml:space="preserve"> </w:t>
      </w:r>
      <w:r w:rsidR="00EF5F77" w:rsidRPr="67D4D19F">
        <w:rPr>
          <w:rFonts w:cs="Times New Roman"/>
        </w:rPr>
        <w:t>ICCs ranged from .10 to .6</w:t>
      </w:r>
      <w:r w:rsidR="003739F0" w:rsidRPr="67D4D19F">
        <w:rPr>
          <w:rFonts w:cs="Times New Roman"/>
        </w:rPr>
        <w:t>2</w:t>
      </w:r>
      <w:r w:rsidR="000B6FCA">
        <w:rPr>
          <w:rFonts w:cs="Times New Roman"/>
        </w:rPr>
        <w:t>, with the large ICC again for the Vocabulary probe</w:t>
      </w:r>
      <w:r w:rsidR="00EF5F77" w:rsidRPr="67D4D19F">
        <w:rPr>
          <w:rFonts w:cs="Times New Roman"/>
        </w:rPr>
        <w:t>.</w:t>
      </w:r>
      <w:r w:rsidR="009321EA" w:rsidRPr="67D4D19F">
        <w:rPr>
          <w:rFonts w:cs="Times New Roman"/>
        </w:rPr>
        <w:t xml:space="preserve"> </w:t>
      </w:r>
      <w:proofErr w:type="gramStart"/>
      <w:r w:rsidR="00F259D3" w:rsidRPr="67D4D19F">
        <w:rPr>
          <w:rFonts w:cs="Times New Roman"/>
        </w:rPr>
        <w:t>Similar to</w:t>
      </w:r>
      <w:proofErr w:type="gramEnd"/>
      <w:r w:rsidR="00F259D3" w:rsidRPr="67D4D19F">
        <w:rPr>
          <w:rFonts w:cs="Times New Roman"/>
        </w:rPr>
        <w:t xml:space="preserve"> the PK </w:t>
      </w:r>
      <w:r w:rsidR="002A1021" w:rsidRPr="67D4D19F">
        <w:rPr>
          <w:rFonts w:cs="Times New Roman"/>
        </w:rPr>
        <w:t>results</w:t>
      </w:r>
      <w:r w:rsidR="00EF5F77" w:rsidRPr="67D4D19F">
        <w:rPr>
          <w:rFonts w:cs="Times New Roman"/>
        </w:rPr>
        <w:t xml:space="preserve">, both Let’s Know! conditions showed significant and positive impacts on Vocabulary and Comprehension Monitoring relative to the control condition, with </w:t>
      </w:r>
      <w:r w:rsidR="00F64CFD" w:rsidRPr="67D4D19F">
        <w:rPr>
          <w:rFonts w:cs="Times New Roman"/>
        </w:rPr>
        <w:t>effect sizes of 1.01 to 1.55.</w:t>
      </w:r>
      <w:r w:rsidR="009321EA" w:rsidRPr="67D4D19F">
        <w:rPr>
          <w:rFonts w:cs="Times New Roman"/>
        </w:rPr>
        <w:t xml:space="preserve"> </w:t>
      </w:r>
      <w:r w:rsidR="00F64CFD" w:rsidRPr="67D4D19F">
        <w:rPr>
          <w:rFonts w:cs="Times New Roman"/>
        </w:rPr>
        <w:t>No other comparisons were statistically significant.</w:t>
      </w:r>
    </w:p>
    <w:p w14:paraId="3412FFBA" w14:textId="77777777" w:rsidR="00F64CFD" w:rsidRPr="00860CAF" w:rsidRDefault="00D0284E" w:rsidP="009A57F6">
      <w:pPr>
        <w:pStyle w:val="Header"/>
        <w:widowControl w:val="0"/>
        <w:tabs>
          <w:tab w:val="clear" w:pos="4680"/>
          <w:tab w:val="clear" w:pos="9360"/>
        </w:tabs>
        <w:spacing w:line="480" w:lineRule="auto"/>
        <w:rPr>
          <w:rFonts w:cs="Times New Roman"/>
          <w:b/>
          <w:szCs w:val="24"/>
        </w:rPr>
      </w:pPr>
      <w:r w:rsidRPr="00860CAF">
        <w:rPr>
          <w:rFonts w:cs="Times New Roman"/>
          <w:b/>
          <w:szCs w:val="24"/>
        </w:rPr>
        <w:t>Impacts of Let’s Know! on Language Comprehension Outcomes</w:t>
      </w:r>
    </w:p>
    <w:p w14:paraId="2F9C0D88" w14:textId="52AD563E" w:rsidR="00B608EA" w:rsidRPr="00860CAF" w:rsidRDefault="00A06456" w:rsidP="009A57F6">
      <w:pPr>
        <w:pStyle w:val="Header"/>
        <w:widowControl w:val="0"/>
        <w:tabs>
          <w:tab w:val="clear" w:pos="4680"/>
          <w:tab w:val="clear" w:pos="9360"/>
        </w:tabs>
        <w:spacing w:line="480" w:lineRule="auto"/>
        <w:ind w:firstLine="720"/>
        <w:rPr>
          <w:rFonts w:cs="Times New Roman"/>
        </w:rPr>
      </w:pPr>
      <w:r>
        <w:rPr>
          <w:rFonts w:cs="Times New Roman"/>
        </w:rPr>
        <w:t xml:space="preserve">Our second research question </w:t>
      </w:r>
      <w:r w:rsidR="00476080">
        <w:rPr>
          <w:rFonts w:cs="Times New Roman"/>
        </w:rPr>
        <w:t>concerned the impact of</w:t>
      </w:r>
      <w:r>
        <w:rPr>
          <w:rFonts w:cs="Times New Roman"/>
        </w:rPr>
        <w:t xml:space="preserve"> Let’s Know</w:t>
      </w:r>
      <w:r w:rsidR="00476080">
        <w:rPr>
          <w:rFonts w:cs="Times New Roman"/>
        </w:rPr>
        <w:t>!</w:t>
      </w:r>
      <w:r>
        <w:rPr>
          <w:rFonts w:cs="Times New Roman"/>
        </w:rPr>
        <w:t xml:space="preserve"> on children’s </w:t>
      </w:r>
      <w:r w:rsidR="00476080">
        <w:rPr>
          <w:rFonts w:cs="Times New Roman"/>
        </w:rPr>
        <w:t xml:space="preserve">primary </w:t>
      </w:r>
      <w:r w:rsidR="001A70B6">
        <w:rPr>
          <w:rFonts w:cs="Times New Roman"/>
        </w:rPr>
        <w:t>language comprehension</w:t>
      </w:r>
      <w:r w:rsidR="00476080">
        <w:rPr>
          <w:rFonts w:cs="Times New Roman"/>
        </w:rPr>
        <w:t xml:space="preserve"> outcomes, measured via the TNR and TNL, as well as Let’s Know! vocabulary as a secondary outcome</w:t>
      </w:r>
      <w:r w:rsidR="001A70B6">
        <w:rPr>
          <w:rFonts w:cs="Times New Roman"/>
        </w:rPr>
        <w:t xml:space="preserve">. </w:t>
      </w:r>
      <w:r w:rsidR="00F730B8" w:rsidRPr="67D4D19F">
        <w:rPr>
          <w:rFonts w:cs="Times New Roman"/>
        </w:rPr>
        <w:t xml:space="preserve">Results </w:t>
      </w:r>
      <w:r w:rsidR="002A1021" w:rsidRPr="67D4D19F">
        <w:rPr>
          <w:rFonts w:cs="Times New Roman"/>
        </w:rPr>
        <w:t xml:space="preserve">for </w:t>
      </w:r>
      <w:r w:rsidR="003739F0" w:rsidRPr="67D4D19F">
        <w:rPr>
          <w:rFonts w:cs="Times New Roman"/>
        </w:rPr>
        <w:t xml:space="preserve">PK </w:t>
      </w:r>
      <w:r w:rsidR="002A1021" w:rsidRPr="67D4D19F">
        <w:rPr>
          <w:rFonts w:cs="Times New Roman"/>
        </w:rPr>
        <w:t xml:space="preserve">comparisons on </w:t>
      </w:r>
      <w:r w:rsidR="003739F0" w:rsidRPr="67D4D19F">
        <w:rPr>
          <w:rFonts w:cs="Times New Roman"/>
        </w:rPr>
        <w:t xml:space="preserve">language comprehension outcomes are presented in the bottom </w:t>
      </w:r>
      <w:r w:rsidR="00F730B8" w:rsidRPr="67D4D19F">
        <w:rPr>
          <w:rFonts w:cs="Times New Roman"/>
        </w:rPr>
        <w:t xml:space="preserve">section </w:t>
      </w:r>
      <w:r w:rsidR="003739F0" w:rsidRPr="67D4D19F">
        <w:rPr>
          <w:rFonts w:cs="Times New Roman"/>
        </w:rPr>
        <w:t>of Table 2.</w:t>
      </w:r>
      <w:r w:rsidR="009321EA" w:rsidRPr="67D4D19F">
        <w:rPr>
          <w:rFonts w:cs="Times New Roman"/>
        </w:rPr>
        <w:t xml:space="preserve"> </w:t>
      </w:r>
      <w:r w:rsidR="00EA3467" w:rsidRPr="67D4D19F">
        <w:rPr>
          <w:rFonts w:cs="Times New Roman"/>
        </w:rPr>
        <w:t xml:space="preserve">ICCs </w:t>
      </w:r>
      <w:r w:rsidR="00292C89" w:rsidRPr="67D4D19F">
        <w:rPr>
          <w:rFonts w:cs="Times New Roman"/>
        </w:rPr>
        <w:t>ranged from .00</w:t>
      </w:r>
      <w:r w:rsidR="003739F0" w:rsidRPr="67D4D19F">
        <w:rPr>
          <w:rFonts w:cs="Times New Roman"/>
        </w:rPr>
        <w:t xml:space="preserve"> to .44</w:t>
      </w:r>
      <w:r w:rsidR="00EA3467" w:rsidRPr="67D4D19F">
        <w:rPr>
          <w:rFonts w:cs="Times New Roman"/>
        </w:rPr>
        <w:t>.</w:t>
      </w:r>
      <w:r w:rsidR="009321EA" w:rsidRPr="67D4D19F">
        <w:rPr>
          <w:rFonts w:cs="Times New Roman"/>
        </w:rPr>
        <w:t xml:space="preserve"> </w:t>
      </w:r>
      <w:r w:rsidR="00EA3467" w:rsidRPr="67D4D19F">
        <w:rPr>
          <w:rFonts w:cs="Times New Roman"/>
        </w:rPr>
        <w:t>Both Let’s Know! conditions significantly and positively impacted</w:t>
      </w:r>
      <w:r w:rsidR="00476080">
        <w:rPr>
          <w:rFonts w:cs="Times New Roman"/>
        </w:rPr>
        <w:t xml:space="preserve"> the</w:t>
      </w:r>
      <w:r w:rsidR="00476080" w:rsidRPr="67D4D19F">
        <w:rPr>
          <w:rFonts w:cs="Times New Roman"/>
        </w:rPr>
        <w:t xml:space="preserve"> </w:t>
      </w:r>
      <w:r w:rsidR="00476080">
        <w:rPr>
          <w:rFonts w:cs="Times New Roman"/>
        </w:rPr>
        <w:t>secondary language outcome,</w:t>
      </w:r>
      <w:r w:rsidR="00EA3467" w:rsidRPr="67D4D19F">
        <w:rPr>
          <w:rFonts w:cs="Times New Roman"/>
        </w:rPr>
        <w:t xml:space="preserve"> </w:t>
      </w:r>
      <w:r w:rsidR="00C77DA6">
        <w:rPr>
          <w:rFonts w:cs="Times New Roman"/>
        </w:rPr>
        <w:t>Let’s Know! Vocabulary</w:t>
      </w:r>
      <w:r w:rsidR="00476080">
        <w:rPr>
          <w:rFonts w:cs="Times New Roman"/>
        </w:rPr>
        <w:t>,</w:t>
      </w:r>
      <w:r w:rsidR="009368B9">
        <w:rPr>
          <w:rFonts w:cs="Times New Roman"/>
        </w:rPr>
        <w:t xml:space="preserve"> </w:t>
      </w:r>
      <w:r w:rsidR="00982064" w:rsidRPr="67D4D19F">
        <w:rPr>
          <w:rFonts w:cs="Times New Roman"/>
        </w:rPr>
        <w:t xml:space="preserve">relative to the control condition </w:t>
      </w:r>
      <w:r w:rsidR="00EA3467" w:rsidRPr="67D4D19F">
        <w:rPr>
          <w:rFonts w:cs="Times New Roman"/>
        </w:rPr>
        <w:t>(effect sizes</w:t>
      </w:r>
      <w:r w:rsidR="00394AE4" w:rsidRPr="67D4D19F">
        <w:rPr>
          <w:rFonts w:cs="Times New Roman"/>
        </w:rPr>
        <w:t xml:space="preserve"> = </w:t>
      </w:r>
      <w:r w:rsidR="00A252DB">
        <w:rPr>
          <w:rFonts w:cs="Times New Roman"/>
        </w:rPr>
        <w:t>0</w:t>
      </w:r>
      <w:r w:rsidR="00394AE4" w:rsidRPr="67D4D19F">
        <w:rPr>
          <w:rFonts w:cs="Times New Roman"/>
        </w:rPr>
        <w:t xml:space="preserve">.69 to </w:t>
      </w:r>
      <w:r w:rsidR="00A252DB">
        <w:rPr>
          <w:rFonts w:cs="Times New Roman"/>
        </w:rPr>
        <w:t>0</w:t>
      </w:r>
      <w:r w:rsidR="00394AE4" w:rsidRPr="67D4D19F">
        <w:rPr>
          <w:rFonts w:cs="Times New Roman"/>
        </w:rPr>
        <w:t>.74)</w:t>
      </w:r>
      <w:r w:rsidR="00476080">
        <w:rPr>
          <w:rFonts w:cs="Times New Roman"/>
        </w:rPr>
        <w:t>. None of the comparisons for primary outcomes were statistically significant.</w:t>
      </w:r>
      <w:r w:rsidR="00394AE4" w:rsidRPr="67D4D19F">
        <w:rPr>
          <w:rFonts w:cs="Times New Roman"/>
        </w:rPr>
        <w:t xml:space="preserve"> </w:t>
      </w:r>
    </w:p>
    <w:p w14:paraId="10BFEBEE" w14:textId="5ED27312" w:rsidR="00EA3467" w:rsidRPr="00860CAF" w:rsidRDefault="00B1281C" w:rsidP="009A57F6">
      <w:pPr>
        <w:pStyle w:val="Header"/>
        <w:widowControl w:val="0"/>
        <w:tabs>
          <w:tab w:val="clear" w:pos="4680"/>
          <w:tab w:val="clear" w:pos="9360"/>
        </w:tabs>
        <w:spacing w:line="480" w:lineRule="auto"/>
        <w:ind w:firstLine="720"/>
        <w:rPr>
          <w:rFonts w:cs="Times New Roman"/>
          <w:szCs w:val="24"/>
        </w:rPr>
      </w:pPr>
      <w:r w:rsidRPr="00860CAF">
        <w:rPr>
          <w:rFonts w:cs="Times New Roman"/>
          <w:szCs w:val="24"/>
        </w:rPr>
        <w:t>Results for K comparisons on language comprehension outcomes are presented in the bottom section of Table 3</w:t>
      </w:r>
      <w:r w:rsidR="00B608EA" w:rsidRPr="00860CAF">
        <w:rPr>
          <w:rFonts w:cs="Times New Roman"/>
          <w:szCs w:val="24"/>
        </w:rPr>
        <w:t>.</w:t>
      </w:r>
      <w:r w:rsidR="00E93127" w:rsidRPr="00860CAF">
        <w:rPr>
          <w:rFonts w:cs="Times New Roman"/>
          <w:szCs w:val="24"/>
        </w:rPr>
        <w:t xml:space="preserve"> </w:t>
      </w:r>
      <w:r w:rsidR="00394AE4" w:rsidRPr="00860CAF">
        <w:rPr>
          <w:rFonts w:cs="Times New Roman"/>
          <w:szCs w:val="24"/>
        </w:rPr>
        <w:t xml:space="preserve">ICCs ranged from </w:t>
      </w:r>
      <w:r w:rsidR="00982064" w:rsidRPr="00860CAF">
        <w:rPr>
          <w:rFonts w:cs="Times New Roman"/>
          <w:szCs w:val="24"/>
        </w:rPr>
        <w:t>.</w:t>
      </w:r>
      <w:r w:rsidR="007B40D5" w:rsidRPr="00860CAF">
        <w:rPr>
          <w:rFonts w:cs="Times New Roman"/>
          <w:szCs w:val="24"/>
        </w:rPr>
        <w:t>0</w:t>
      </w:r>
      <w:r w:rsidR="007B40D5">
        <w:rPr>
          <w:rFonts w:cs="Times New Roman"/>
          <w:szCs w:val="24"/>
          <w:lang w:eastAsia="zh-TW"/>
        </w:rPr>
        <w:t>8</w:t>
      </w:r>
      <w:r w:rsidR="007B40D5" w:rsidRPr="00860CAF">
        <w:rPr>
          <w:rFonts w:cs="Times New Roman"/>
          <w:szCs w:val="24"/>
        </w:rPr>
        <w:t xml:space="preserve"> </w:t>
      </w:r>
      <w:r w:rsidR="00E93127" w:rsidRPr="00860CAF">
        <w:rPr>
          <w:rFonts w:cs="Times New Roman"/>
          <w:szCs w:val="24"/>
        </w:rPr>
        <w:t>to .48</w:t>
      </w:r>
      <w:r w:rsidR="00394AE4" w:rsidRPr="00860CAF">
        <w:rPr>
          <w:rFonts w:cs="Times New Roman"/>
          <w:szCs w:val="24"/>
        </w:rPr>
        <w:t>.</w:t>
      </w:r>
      <w:r w:rsidR="009321EA" w:rsidRPr="00860CAF">
        <w:rPr>
          <w:rFonts w:cs="Times New Roman"/>
          <w:szCs w:val="24"/>
        </w:rPr>
        <w:t xml:space="preserve"> </w:t>
      </w:r>
      <w:proofErr w:type="gramStart"/>
      <w:r w:rsidR="00B608EA" w:rsidRPr="00860CAF">
        <w:rPr>
          <w:rFonts w:cs="Times New Roman"/>
          <w:szCs w:val="24"/>
        </w:rPr>
        <w:t>Similar to</w:t>
      </w:r>
      <w:proofErr w:type="gramEnd"/>
      <w:r w:rsidR="00B608EA" w:rsidRPr="00860CAF">
        <w:rPr>
          <w:rFonts w:cs="Times New Roman"/>
          <w:szCs w:val="24"/>
        </w:rPr>
        <w:t xml:space="preserve"> PK, </w:t>
      </w:r>
      <w:r w:rsidR="00EC33A3" w:rsidRPr="00860CAF">
        <w:rPr>
          <w:rFonts w:cs="Times New Roman"/>
          <w:szCs w:val="24"/>
        </w:rPr>
        <w:t>b</w:t>
      </w:r>
      <w:r w:rsidR="00982064" w:rsidRPr="00860CAF">
        <w:rPr>
          <w:rFonts w:cs="Times New Roman"/>
          <w:szCs w:val="24"/>
        </w:rPr>
        <w:t xml:space="preserve">oth Let’s Know! conditions positively impacted </w:t>
      </w:r>
      <w:r w:rsidR="00C77DA6">
        <w:rPr>
          <w:rFonts w:cs="Times New Roman"/>
        </w:rPr>
        <w:t>Let’s Know! Vocabulary</w:t>
      </w:r>
      <w:r w:rsidR="00982064" w:rsidRPr="00860CAF">
        <w:rPr>
          <w:rFonts w:cs="Times New Roman"/>
          <w:szCs w:val="24"/>
        </w:rPr>
        <w:t xml:space="preserve"> relative to the control condition (effect </w:t>
      </w:r>
      <w:r w:rsidR="00982064" w:rsidRPr="00860CAF">
        <w:rPr>
          <w:rFonts w:cs="Times New Roman"/>
          <w:szCs w:val="24"/>
        </w:rPr>
        <w:lastRenderedPageBreak/>
        <w:t xml:space="preserve">sizes = </w:t>
      </w:r>
      <w:r w:rsidR="00A252DB">
        <w:rPr>
          <w:rFonts w:cs="Times New Roman"/>
          <w:szCs w:val="24"/>
        </w:rPr>
        <w:t>0</w:t>
      </w:r>
      <w:r w:rsidR="00982064" w:rsidRPr="00860CAF">
        <w:rPr>
          <w:rFonts w:cs="Times New Roman"/>
          <w:szCs w:val="24"/>
        </w:rPr>
        <w:t>.76 to 1.12)</w:t>
      </w:r>
      <w:r w:rsidR="00B608EA" w:rsidRPr="00860CAF">
        <w:rPr>
          <w:rFonts w:cs="Times New Roman"/>
          <w:szCs w:val="24"/>
        </w:rPr>
        <w:t>.</w:t>
      </w:r>
      <w:r w:rsidR="00982064" w:rsidRPr="00860CAF">
        <w:rPr>
          <w:rFonts w:cs="Times New Roman"/>
          <w:szCs w:val="24"/>
        </w:rPr>
        <w:t xml:space="preserve"> Only one other comparison was statistically significant</w:t>
      </w:r>
      <w:r w:rsidR="00B608EA" w:rsidRPr="00860CAF">
        <w:rPr>
          <w:rFonts w:cs="Times New Roman"/>
          <w:szCs w:val="24"/>
        </w:rPr>
        <w:t xml:space="preserve"> in K</w:t>
      </w:r>
      <w:r w:rsidR="00982064" w:rsidRPr="00860CAF">
        <w:rPr>
          <w:rFonts w:cs="Times New Roman"/>
          <w:szCs w:val="24"/>
        </w:rPr>
        <w:t xml:space="preserve">, with lower TNR comprehension scores in the Let’s Know! Deep condition compared to control, </w:t>
      </w:r>
      <w:r w:rsidR="00982064" w:rsidRPr="00860CAF">
        <w:rPr>
          <w:rFonts w:cs="Times New Roman"/>
          <w:i/>
          <w:szCs w:val="24"/>
        </w:rPr>
        <w:t>d</w:t>
      </w:r>
      <w:r w:rsidR="00982064" w:rsidRPr="00860CAF">
        <w:rPr>
          <w:rFonts w:cs="Times New Roman"/>
          <w:szCs w:val="24"/>
        </w:rPr>
        <w:t xml:space="preserve"> = </w:t>
      </w:r>
      <w:r w:rsidR="00B608EA" w:rsidRPr="00860CAF">
        <w:rPr>
          <w:rFonts w:cs="Times New Roman"/>
          <w:szCs w:val="24"/>
        </w:rPr>
        <w:t>-</w:t>
      </w:r>
      <w:r w:rsidR="00EC33A3" w:rsidRPr="00860CAF">
        <w:rPr>
          <w:rFonts w:cs="Times New Roman"/>
          <w:szCs w:val="24"/>
        </w:rPr>
        <w:t>0</w:t>
      </w:r>
      <w:r w:rsidR="00982064" w:rsidRPr="00860CAF">
        <w:rPr>
          <w:rFonts w:cs="Times New Roman"/>
          <w:szCs w:val="24"/>
        </w:rPr>
        <w:t>.39.</w:t>
      </w:r>
    </w:p>
    <w:p w14:paraId="2DCAD4EA" w14:textId="77777777" w:rsidR="00982064" w:rsidRPr="00860CAF" w:rsidRDefault="00FE385A" w:rsidP="009A57F6">
      <w:pPr>
        <w:pStyle w:val="Header"/>
        <w:widowControl w:val="0"/>
        <w:tabs>
          <w:tab w:val="clear" w:pos="4680"/>
          <w:tab w:val="clear" w:pos="9360"/>
        </w:tabs>
        <w:spacing w:line="480" w:lineRule="auto"/>
        <w:rPr>
          <w:rFonts w:cs="Times New Roman"/>
          <w:b/>
          <w:szCs w:val="24"/>
        </w:rPr>
      </w:pPr>
      <w:r w:rsidRPr="00860CAF">
        <w:rPr>
          <w:rFonts w:cs="Times New Roman"/>
          <w:b/>
          <w:szCs w:val="24"/>
        </w:rPr>
        <w:t>Indirect Effects of Let’s Know! on Language Comprehension</w:t>
      </w:r>
    </w:p>
    <w:p w14:paraId="00B7C0F1" w14:textId="27530857" w:rsidR="00A81F6C" w:rsidRDefault="005B32DF" w:rsidP="009A57F6">
      <w:pPr>
        <w:pStyle w:val="Header"/>
        <w:widowControl w:val="0"/>
        <w:tabs>
          <w:tab w:val="clear" w:pos="4680"/>
          <w:tab w:val="clear" w:pos="9360"/>
        </w:tabs>
        <w:spacing w:line="480" w:lineRule="auto"/>
        <w:ind w:firstLine="720"/>
        <w:rPr>
          <w:rFonts w:cs="Times New Roman"/>
        </w:rPr>
      </w:pPr>
      <w:r>
        <w:rPr>
          <w:rFonts w:cs="Times New Roman"/>
        </w:rPr>
        <w:t xml:space="preserve">To address our </w:t>
      </w:r>
      <w:r w:rsidR="00664DB4">
        <w:rPr>
          <w:rFonts w:cs="Times New Roman"/>
        </w:rPr>
        <w:t>third research question regarding indirect effects of Let’s Know</w:t>
      </w:r>
      <w:r w:rsidR="00476080">
        <w:rPr>
          <w:rFonts w:cs="Times New Roman"/>
        </w:rPr>
        <w:t>!</w:t>
      </w:r>
      <w:r w:rsidR="00502299">
        <w:rPr>
          <w:rFonts w:cs="Times New Roman"/>
        </w:rPr>
        <w:t xml:space="preserve"> on language comprehension outcomes through </w:t>
      </w:r>
      <w:r w:rsidR="000D47F2">
        <w:rPr>
          <w:rFonts w:cs="Times New Roman"/>
        </w:rPr>
        <w:t xml:space="preserve">effects on </w:t>
      </w:r>
      <w:r w:rsidR="00476080">
        <w:rPr>
          <w:rFonts w:cs="Times New Roman"/>
        </w:rPr>
        <w:t xml:space="preserve">targeted </w:t>
      </w:r>
      <w:r w:rsidR="000D47F2">
        <w:rPr>
          <w:rFonts w:cs="Times New Roman"/>
        </w:rPr>
        <w:t>comprehension</w:t>
      </w:r>
      <w:r w:rsidR="00476080">
        <w:rPr>
          <w:rFonts w:cs="Times New Roman"/>
        </w:rPr>
        <w:t>-</w:t>
      </w:r>
      <w:r w:rsidR="000D47F2">
        <w:rPr>
          <w:rFonts w:cs="Times New Roman"/>
        </w:rPr>
        <w:t xml:space="preserve">related skills, we conducted multilevel mediation models </w:t>
      </w:r>
      <w:r w:rsidR="00A56132">
        <w:rPr>
          <w:rFonts w:cs="Times New Roman"/>
        </w:rPr>
        <w:t xml:space="preserve">for both PK and K. </w:t>
      </w:r>
      <w:r w:rsidR="0049629D">
        <w:rPr>
          <w:rFonts w:cs="Times New Roman"/>
        </w:rPr>
        <w:t>As indicated by the ICCs noted above, several language comprehension outcomes did not exhibit significant</w:t>
      </w:r>
      <w:r w:rsidR="00E01C24">
        <w:rPr>
          <w:rFonts w:cs="Times New Roman"/>
        </w:rPr>
        <w:t xml:space="preserve"> between-</w:t>
      </w:r>
      <w:r w:rsidR="0049629D">
        <w:rPr>
          <w:rFonts w:cs="Times New Roman"/>
        </w:rPr>
        <w:t xml:space="preserve">classroom variation in </w:t>
      </w:r>
      <w:r w:rsidR="00F73F96">
        <w:rPr>
          <w:rFonts w:cs="Times New Roman"/>
        </w:rPr>
        <w:t xml:space="preserve">our </w:t>
      </w:r>
      <w:r w:rsidR="0049629D">
        <w:rPr>
          <w:rFonts w:cs="Times New Roman"/>
        </w:rPr>
        <w:t>uncondition</w:t>
      </w:r>
      <w:r w:rsidR="00AD2824">
        <w:rPr>
          <w:rFonts w:cs="Times New Roman"/>
        </w:rPr>
        <w:t>al</w:t>
      </w:r>
      <w:r w:rsidR="0049629D">
        <w:rPr>
          <w:rFonts w:cs="Times New Roman"/>
        </w:rPr>
        <w:t xml:space="preserve"> models. Accordingly, </w:t>
      </w:r>
      <w:r w:rsidR="0049629D" w:rsidRPr="67D4D19F">
        <w:rPr>
          <w:rFonts w:cs="Times New Roman"/>
        </w:rPr>
        <w:t xml:space="preserve">we did not test </w:t>
      </w:r>
      <w:r w:rsidR="000975B6">
        <w:rPr>
          <w:rFonts w:cs="Times New Roman"/>
        </w:rPr>
        <w:t xml:space="preserve">multilevel </w:t>
      </w:r>
      <w:r w:rsidR="0049629D">
        <w:rPr>
          <w:rFonts w:cs="Times New Roman"/>
        </w:rPr>
        <w:t xml:space="preserve">mediation </w:t>
      </w:r>
      <w:r w:rsidR="0049629D" w:rsidRPr="67D4D19F">
        <w:rPr>
          <w:rFonts w:cs="Times New Roman"/>
        </w:rPr>
        <w:t xml:space="preserve">models for TNR story cohesion </w:t>
      </w:r>
      <w:r w:rsidR="00476080">
        <w:rPr>
          <w:rFonts w:cs="Times New Roman"/>
        </w:rPr>
        <w:t>or</w:t>
      </w:r>
      <w:r w:rsidR="0049629D" w:rsidRPr="67D4D19F">
        <w:rPr>
          <w:rFonts w:cs="Times New Roman"/>
        </w:rPr>
        <w:t xml:space="preserve"> TNR story grammar in PK, or TNR story grammar in K</w:t>
      </w:r>
      <w:r w:rsidR="0049629D">
        <w:rPr>
          <w:rFonts w:cs="Times New Roman"/>
        </w:rPr>
        <w:t>. We also only considered</w:t>
      </w:r>
      <w:r w:rsidR="00292ACF">
        <w:rPr>
          <w:rFonts w:cs="Times New Roman"/>
        </w:rPr>
        <w:t xml:space="preserve"> as potential mediators</w:t>
      </w:r>
      <w:r w:rsidR="003246F9">
        <w:rPr>
          <w:rFonts w:cs="Times New Roman"/>
        </w:rPr>
        <w:t xml:space="preserve"> </w:t>
      </w:r>
      <w:r w:rsidR="005B7FEC">
        <w:rPr>
          <w:rFonts w:cs="Times New Roman"/>
        </w:rPr>
        <w:t xml:space="preserve">those </w:t>
      </w:r>
      <w:r w:rsidR="0049629D">
        <w:rPr>
          <w:rFonts w:cs="Times New Roman"/>
        </w:rPr>
        <w:t xml:space="preserve">comprehension-related skills on which </w:t>
      </w:r>
      <w:r w:rsidR="00A81F6C" w:rsidRPr="67D4D19F">
        <w:rPr>
          <w:rFonts w:cs="Times New Roman"/>
        </w:rPr>
        <w:t>Let’s Know! exhibited direct impacts</w:t>
      </w:r>
      <w:r w:rsidR="0049629D">
        <w:rPr>
          <w:rFonts w:cs="Times New Roman"/>
        </w:rPr>
        <w:t xml:space="preserve">. This included </w:t>
      </w:r>
      <w:r w:rsidR="00A81F6C" w:rsidRPr="67D4D19F">
        <w:rPr>
          <w:rFonts w:cs="Times New Roman"/>
        </w:rPr>
        <w:t xml:space="preserve">Comprehension Monitoring, Vocabulary, </w:t>
      </w:r>
      <w:r w:rsidR="0049629D">
        <w:rPr>
          <w:rFonts w:cs="Times New Roman"/>
        </w:rPr>
        <w:t xml:space="preserve">and </w:t>
      </w:r>
      <w:r w:rsidR="00A81F6C" w:rsidRPr="67D4D19F">
        <w:rPr>
          <w:rFonts w:cs="Times New Roman"/>
        </w:rPr>
        <w:t>Understanding Expository Text</w:t>
      </w:r>
      <w:r w:rsidR="0049629D">
        <w:rPr>
          <w:rFonts w:cs="Times New Roman"/>
        </w:rPr>
        <w:t xml:space="preserve"> for PK, and Comprehension Monitoring and Vocabulary for K. </w:t>
      </w:r>
    </w:p>
    <w:p w14:paraId="76947252" w14:textId="79C43734" w:rsidR="000012BC" w:rsidRPr="00860CAF" w:rsidRDefault="00B1281C" w:rsidP="009A57F6">
      <w:pPr>
        <w:pStyle w:val="Header"/>
        <w:widowControl w:val="0"/>
        <w:tabs>
          <w:tab w:val="clear" w:pos="4680"/>
          <w:tab w:val="clear" w:pos="9360"/>
        </w:tabs>
        <w:spacing w:line="480" w:lineRule="auto"/>
        <w:ind w:firstLine="720"/>
        <w:rPr>
          <w:rFonts w:cs="Times New Roman"/>
        </w:rPr>
      </w:pPr>
      <w:r w:rsidRPr="67D4D19F">
        <w:rPr>
          <w:rFonts w:cs="Times New Roman"/>
        </w:rPr>
        <w:t>Results of the mediation analyses for PK, along with the path diagram,</w:t>
      </w:r>
      <w:r w:rsidR="000012BC" w:rsidRPr="67D4D19F">
        <w:rPr>
          <w:rFonts w:cs="Times New Roman"/>
        </w:rPr>
        <w:t xml:space="preserve"> are presented in Figure 1.</w:t>
      </w:r>
      <w:r w:rsidR="009321EA" w:rsidRPr="67D4D19F">
        <w:rPr>
          <w:rFonts w:cs="Times New Roman"/>
        </w:rPr>
        <w:t xml:space="preserve"> </w:t>
      </w:r>
      <w:r w:rsidR="00F65462" w:rsidRPr="67D4D19F">
        <w:rPr>
          <w:rFonts w:cs="Times New Roman"/>
        </w:rPr>
        <w:t xml:space="preserve">For all three language </w:t>
      </w:r>
      <w:r w:rsidR="0049629D">
        <w:rPr>
          <w:rFonts w:cs="Times New Roman"/>
        </w:rPr>
        <w:t xml:space="preserve">comprehension </w:t>
      </w:r>
      <w:r w:rsidR="00F65462" w:rsidRPr="67D4D19F">
        <w:rPr>
          <w:rFonts w:cs="Times New Roman"/>
        </w:rPr>
        <w:t>outcomes, t</w:t>
      </w:r>
      <w:r w:rsidR="005738C0" w:rsidRPr="67D4D19F">
        <w:rPr>
          <w:rFonts w:cs="Times New Roman"/>
        </w:rPr>
        <w:t>he models had acceptable fit (RMSEA &lt; .</w:t>
      </w:r>
      <w:r w:rsidR="0036157E" w:rsidRPr="67D4D19F">
        <w:rPr>
          <w:rFonts w:cs="Times New Roman"/>
        </w:rPr>
        <w:t>10</w:t>
      </w:r>
      <w:r w:rsidR="005738C0" w:rsidRPr="67D4D19F">
        <w:rPr>
          <w:rFonts w:cs="Times New Roman"/>
        </w:rPr>
        <w:t>; CFI &gt; .95; SRMR &lt; .08).</w:t>
      </w:r>
      <w:r w:rsidR="009321EA" w:rsidRPr="67D4D19F">
        <w:rPr>
          <w:rFonts w:cs="Times New Roman"/>
        </w:rPr>
        <w:t xml:space="preserve"> </w:t>
      </w:r>
      <w:r w:rsidR="005738C0" w:rsidRPr="67D4D19F">
        <w:rPr>
          <w:rFonts w:cs="Times New Roman"/>
        </w:rPr>
        <w:t>Only the model for Let’s Know! Vocabulary showed significant indirect effects (RMSEA = .0</w:t>
      </w:r>
      <w:r w:rsidR="0036157E" w:rsidRPr="67D4D19F">
        <w:rPr>
          <w:rFonts w:cs="Times New Roman"/>
        </w:rPr>
        <w:t>84</w:t>
      </w:r>
      <w:r w:rsidR="005738C0" w:rsidRPr="67D4D19F">
        <w:rPr>
          <w:rFonts w:cs="Times New Roman"/>
        </w:rPr>
        <w:t>; CFI = .9</w:t>
      </w:r>
      <w:r w:rsidR="0036157E" w:rsidRPr="67D4D19F">
        <w:rPr>
          <w:rFonts w:cs="Times New Roman"/>
        </w:rPr>
        <w:t>8</w:t>
      </w:r>
      <w:r w:rsidR="005738C0" w:rsidRPr="67D4D19F">
        <w:rPr>
          <w:rFonts w:cs="Times New Roman"/>
        </w:rPr>
        <w:t>2; SRMR within = .0</w:t>
      </w:r>
      <w:r w:rsidR="0036157E" w:rsidRPr="67D4D19F">
        <w:rPr>
          <w:rFonts w:cs="Times New Roman"/>
        </w:rPr>
        <w:t>0</w:t>
      </w:r>
      <w:r w:rsidR="005738C0" w:rsidRPr="67D4D19F">
        <w:rPr>
          <w:rFonts w:cs="Times New Roman"/>
        </w:rPr>
        <w:t>7; SRMR between = .032).</w:t>
      </w:r>
      <w:r w:rsidR="009321EA" w:rsidRPr="67D4D19F">
        <w:rPr>
          <w:rFonts w:cs="Times New Roman"/>
        </w:rPr>
        <w:t xml:space="preserve"> </w:t>
      </w:r>
      <w:r w:rsidR="005738C0" w:rsidRPr="67D4D19F">
        <w:rPr>
          <w:rFonts w:cs="Times New Roman"/>
        </w:rPr>
        <w:t xml:space="preserve">In this model, both Let’s Know! conditions indirectly impacted the Vocabulary outcome through effects on </w:t>
      </w:r>
      <w:r w:rsidR="0049629D">
        <w:rPr>
          <w:rFonts w:cs="Times New Roman"/>
        </w:rPr>
        <w:t>the CAM</w:t>
      </w:r>
      <w:r w:rsidR="00083C74">
        <w:rPr>
          <w:rFonts w:cs="Times New Roman"/>
        </w:rPr>
        <w:t xml:space="preserve"> </w:t>
      </w:r>
      <w:r w:rsidR="005738C0" w:rsidRPr="67D4D19F">
        <w:rPr>
          <w:rFonts w:cs="Times New Roman"/>
        </w:rPr>
        <w:t xml:space="preserve">Vocabulary </w:t>
      </w:r>
      <w:r w:rsidR="0049629D">
        <w:rPr>
          <w:rFonts w:cs="Times New Roman"/>
        </w:rPr>
        <w:t>probe</w:t>
      </w:r>
      <w:r w:rsidR="005738C0" w:rsidRPr="67D4D19F">
        <w:rPr>
          <w:rFonts w:cs="Times New Roman"/>
        </w:rPr>
        <w:t>.</w:t>
      </w:r>
    </w:p>
    <w:p w14:paraId="37F2AD2C" w14:textId="7671814A" w:rsidR="00975AC0" w:rsidRPr="00860CAF" w:rsidRDefault="00B1281C" w:rsidP="009A57F6">
      <w:pPr>
        <w:pStyle w:val="Header"/>
        <w:widowControl w:val="0"/>
        <w:tabs>
          <w:tab w:val="clear" w:pos="4680"/>
          <w:tab w:val="clear" w:pos="9360"/>
        </w:tabs>
        <w:spacing w:line="480" w:lineRule="auto"/>
        <w:ind w:firstLine="720"/>
        <w:rPr>
          <w:rFonts w:cs="Times New Roman"/>
        </w:rPr>
      </w:pPr>
      <w:r w:rsidRPr="34E93692">
        <w:rPr>
          <w:rFonts w:cs="Times New Roman"/>
        </w:rPr>
        <w:t xml:space="preserve">Results of the mediation analyses for K </w:t>
      </w:r>
      <w:r w:rsidR="005738C0" w:rsidRPr="34E93692">
        <w:rPr>
          <w:rFonts w:cs="Times New Roman"/>
        </w:rPr>
        <w:t>are presented in Figure 2.</w:t>
      </w:r>
      <w:r w:rsidR="009321EA" w:rsidRPr="34E93692">
        <w:rPr>
          <w:rFonts w:cs="Times New Roman"/>
        </w:rPr>
        <w:t xml:space="preserve"> </w:t>
      </w:r>
      <w:r w:rsidR="00A42A5C">
        <w:rPr>
          <w:rFonts w:cs="Times New Roman"/>
        </w:rPr>
        <w:t>C</w:t>
      </w:r>
      <w:r w:rsidR="00956140" w:rsidRPr="34E93692">
        <w:rPr>
          <w:rFonts w:cs="Times New Roman"/>
        </w:rPr>
        <w:t>onsistent with the</w:t>
      </w:r>
      <w:r w:rsidR="00F44BC0" w:rsidRPr="34E93692">
        <w:rPr>
          <w:rFonts w:cs="Times New Roman"/>
        </w:rPr>
        <w:t xml:space="preserve"> distributional </w:t>
      </w:r>
      <w:r w:rsidR="00BB316F" w:rsidRPr="34E93692">
        <w:rPr>
          <w:rFonts w:cs="Times New Roman"/>
        </w:rPr>
        <w:t xml:space="preserve">issues discussed </w:t>
      </w:r>
      <w:r w:rsidR="00956140" w:rsidRPr="34E93692">
        <w:rPr>
          <w:rFonts w:cs="Times New Roman"/>
        </w:rPr>
        <w:t>above</w:t>
      </w:r>
      <w:r w:rsidR="00A42A5C">
        <w:rPr>
          <w:rFonts w:cs="Times New Roman"/>
        </w:rPr>
        <w:t xml:space="preserve"> in our </w:t>
      </w:r>
      <w:r w:rsidR="00521847">
        <w:rPr>
          <w:rFonts w:cs="Times New Roman"/>
        </w:rPr>
        <w:t>D</w:t>
      </w:r>
      <w:r w:rsidR="00A42A5C">
        <w:rPr>
          <w:rFonts w:cs="Times New Roman"/>
        </w:rPr>
        <w:t xml:space="preserve">ata </w:t>
      </w:r>
      <w:r w:rsidR="00521847">
        <w:rPr>
          <w:rFonts w:cs="Times New Roman"/>
        </w:rPr>
        <w:t>A</w:t>
      </w:r>
      <w:r w:rsidR="00A42A5C">
        <w:rPr>
          <w:rFonts w:cs="Times New Roman"/>
        </w:rPr>
        <w:t xml:space="preserve">nalysis </w:t>
      </w:r>
      <w:r w:rsidR="00521847">
        <w:rPr>
          <w:rFonts w:cs="Times New Roman"/>
        </w:rPr>
        <w:t>A</w:t>
      </w:r>
      <w:r w:rsidR="00A42A5C">
        <w:rPr>
          <w:rFonts w:cs="Times New Roman"/>
        </w:rPr>
        <w:t>pproach section</w:t>
      </w:r>
      <w:r w:rsidR="00956140" w:rsidRPr="34E93692">
        <w:rPr>
          <w:rFonts w:cs="Times New Roman"/>
        </w:rPr>
        <w:t xml:space="preserve">, we analyzed </w:t>
      </w:r>
      <w:r w:rsidR="001326A6" w:rsidRPr="34E93692">
        <w:rPr>
          <w:rFonts w:cs="Times New Roman"/>
        </w:rPr>
        <w:t>TNR</w:t>
      </w:r>
      <w:r w:rsidR="00876F68" w:rsidRPr="34E93692">
        <w:rPr>
          <w:rFonts w:cs="Times New Roman"/>
        </w:rPr>
        <w:t xml:space="preserve"> </w:t>
      </w:r>
      <w:r w:rsidR="007E7656" w:rsidRPr="34E93692">
        <w:rPr>
          <w:rFonts w:cs="Times New Roman"/>
        </w:rPr>
        <w:t>story cohesion</w:t>
      </w:r>
      <w:r w:rsidR="00AF7074">
        <w:rPr>
          <w:rFonts w:cs="Times New Roman"/>
        </w:rPr>
        <w:t xml:space="preserve"> scores as count data </w:t>
      </w:r>
      <w:r w:rsidR="00A13566" w:rsidRPr="34E93692">
        <w:rPr>
          <w:rFonts w:cs="Times New Roman"/>
        </w:rPr>
        <w:fldChar w:fldCharType="begin">
          <w:fldData xml:space="preserve">PEVuZE5vdGU+PENpdGU+PEF1dGhvcj5aaGFuZzwvQXV0aG9yPjxZZWFyPjIwMDk8L1llYXI+PFJl
Y051bT40NzA5PC9SZWNOdW0+PERpc3BsYXlUZXh0PihQcmVhY2hlciBldCBhbC4sIDIwMTA7IFpo
YW5nIGV0IGFsLiwgMjAwOSk8L0Rpc3BsYXlUZXh0PjxyZWNvcmQ+PHJlYy1udW1iZXI+NDcwOTwv
cmVjLW51bWJlcj48Zm9yZWlnbi1rZXlzPjxrZXkgYXBwPSJFTiIgZGItaWQ9Ijk5ZDlldnNlNmZm
cDA3ZWVzZnFwdHYybHBhcnNweGYwZDk1MiIgdGltZXN0YW1wPSIxNTQ5NDA2ODcyIj40NzA5PC9r
ZXk+PC9mb3JlaWduLWtleXM+PHJlZi10eXBlIG5hbWU9IkpvdXJuYWwgQXJ0aWNsZSI+MTc8L3Jl
Zi10eXBlPjxjb250cmlidXRvcnM+PGF1dGhvcnM+PGF1dGhvcj5aaGFuZywgWmhlbjwvYXV0aG9y
PjxhdXRob3I+WnlwaHVyLCBNaWNoYWVsIEouPC9hdXRob3I+PGF1dGhvcj5QcmVhY2hlciwgS3Jp
c3RvcGhlciBKLjwvYXV0aG9yPjwvYXV0aG9ycz48L2NvbnRyaWJ1dG9ycz48dGl0bGVzPjx0aXRs
ZT5UZXN0aW5nIE11bHRpbGV2ZWwgTWVkaWF0aW9uIFVzaW5nIEhpZXJhcmNoaWNhbCBMaW5lYXIg
TW9kZWxzOlByb2JsZW1zIGFuZCBTb2x1dGlvbnM8L3RpdGxlPjxzZWNvbmRhcnktdGl0bGU+T3Jn
YW5pemF0aW9uYWwgUmVzZWFyY2ggTWV0aG9kczwvc2Vjb25kYXJ5LXRpdGxlPjwvdGl0bGVzPjxw
ZXJpb2RpY2FsPjxmdWxsLXRpdGxlPk9yZ2FuaXphdGlvbmFsIFJlc2VhcmNoIE1ldGhvZHM8L2Z1
bGwtdGl0bGU+PC9wZXJpb2RpY2FsPjxwYWdlcz42OTUtNzE5PC9wYWdlcz48dm9sdW1lPjEyPC92
b2x1bWU+PG51bWJlcj40PC9udW1iZXI+PGtleXdvcmRzPjxrZXl3b3JkPm11bHRpbGV2ZWwsbWVk
aWF0aW9uLGhpZXJhcmNoaWNhbCBsaW5lYXIgbW9kZWxzLHJhbmRvbSBjb2VmZmljaWVudCByZWdy
ZXNzaW9uPC9rZXl3b3JkPjwva2V5d29yZHM+PGRhdGVzPjx5ZWFyPjIwMDk8L3llYXI+PC9kYXRl
cz48dXJscz48cmVsYXRlZC11cmxzPjx1cmw+aHR0cHM6Ly9qb3VybmFscy5zYWdlcHViLmNvbS9k
b2kvYWJzLzEwLjExNzcvMTA5NDQyODEwODMyNzQ1MDwvdXJsPjwvcmVsYXRlZC11cmxzPjwvdXJs
cz48ZWxlY3Ryb25pYy1yZXNvdXJjZS1udW0+MTAuMTE3Ny8xMDk0NDI4MTA4MzI3NDUwPC9lbGVj
dHJvbmljLXJlc291cmNlLW51bT48L3JlY29yZD48L0NpdGU+PENpdGU+PEF1dGhvcj5QcmVhY2hl
cjwvQXV0aG9yPjxZZWFyPjIwMTA8L1llYXI+PFJlY051bT40NDIyPC9SZWNOdW0+PHJlY29yZD48
cmVjLW51bWJlcj40NDIyPC9yZWMtbnVtYmVyPjxmb3JlaWduLWtleXM+PGtleSBhcHA9IkVOIiBk
Yi1pZD0iOTlkOWV2c2U2ZmZwMDdlZXNmcXB0djJscGFyc3B4ZjBkOTUyIiB0aW1lc3RhbXA9IjE1
MDgxNjE5NDkiPjQ0MjI8L2tleT48L2ZvcmVpZ24ta2V5cz48cmVmLXR5cGUgbmFtZT0iSm91cm5h
bCBBcnRpY2xlIj4xNzwvcmVmLXR5cGU+PGNvbnRyaWJ1dG9ycz48YXV0aG9ycz48YXV0aG9yPlBy
ZWFjaGVyLCBLcmlzdG9waGVyIEouPC9hdXRob3I+PGF1dGhvcj5aeXBodXIsIE1pY2hhZWwgSi48
L2F1dGhvcj48YXV0aG9yPlpoYW5nLCBaaGVuPC9hdXRob3I+PC9hdXRob3JzPjwvY29udHJpYnV0
b3JzPjxhdXRoLWFkZHJlc3M+UHJlYWNoZXIsIEtyaXN0b3BoZXIgSi46IERlcGFydG1lbnQgb2Yg
UHN5Y2hvbG9neSwgVW5pdmVyc2l0eSBvZiBLYW5zYXMsIDE0MTUgSmF5aGF3ayBCb3VsZXZhcmQs
IFJvb20gNDI2LCBMYXdyZW5jZSwgS1MsIFVTLCA2NjA0NS03NTU2LCBwcmVhY2hlckBrdS5lZHU8
L2F1dGgtYWRkcmVzcz48dGl0bGVzPjx0aXRsZT5BIGdlbmVyYWwgbXVsdGlsZXZlbCBTRU0gZnJh
bWV3b3JrIGZvciBhc3Nlc3NpbmcgbXVsdGlsZXZlbCBtZWRpYXRpb248L3RpdGxlPjxzZWNvbmRh
cnktdGl0bGU+UHN5Y2hvbG9naWNhbCBNZXRob2RzPC9zZWNvbmRhcnktdGl0bGU+PC90aXRsZXM+
PHBlcmlvZGljYWw+PGZ1bGwtdGl0bGU+UHN5Y2hvbG9naWNhbCBNZXRob2RzPC9mdWxsLXRpdGxl
PjwvcGVyaW9kaWNhbD48cGFnZXM+MjA5LTIzMzwvcGFnZXM+PHZvbHVtZT4xNTwvdm9sdW1lPjxu
dW1iZXI+MzwvbnVtYmVyPjxrZXl3b3Jkcz48a2V5d29yZD4qTWVkaWF0aW9uPC9rZXl3b3JkPjxr
ZXl3b3JkPipNdWx0aXZhcmlhdGUgQW5hbHlzaXM8L2tleXdvcmQ+PGtleXdvcmQ+KlN0cnVjdHVy
YWwgRXF1YXRpb24gTW9kZWxpbmc8L2tleXdvcmQ+PGtleXdvcmQ+TW9kZWxzPC9rZXl3b3JkPjwv
a2V5d29yZHM+PGRhdGVzPjx5ZWFyPjIwMTA8L3llYXI+PC9kYXRlcz48cHViLWxvY2F0aW9uPlVT
PC9wdWItbG9jYXRpb24+PHB1Ymxpc2hlcj5BbWVyaWNhbiBQc3ljaG9sb2dpY2FsIEFzc29jaWF0
aW9uPC9wdWJsaXNoZXI+PGlzYm4+MTkzOS0xNDYzKEVsZWN0cm9uaWMpLDEwODItOTg5WChQcmlu
dCk8L2lzYm4+PHVybHM+PC91cmxzPjxlbGVjdHJvbmljLXJlc291cmNlLW51bT4xMC4xMDM3L2Ew
MDIwMTQxPC9lbGVjdHJvbmljLXJlc291cmNlLW51bT48L3JlY29yZD48L0NpdGU+PC9FbmROb3Rl
PgB=
</w:fldData>
        </w:fldChar>
      </w:r>
      <w:r w:rsidR="009A57F6">
        <w:rPr>
          <w:rFonts w:cs="Times New Roman"/>
        </w:rPr>
        <w:instrText xml:space="preserve"> ADDIN EN.CITE </w:instrText>
      </w:r>
      <w:r w:rsidR="009A57F6">
        <w:rPr>
          <w:rFonts w:cs="Times New Roman"/>
        </w:rPr>
        <w:fldChar w:fldCharType="begin">
          <w:fldData xml:space="preserve">PEVuZE5vdGU+PENpdGU+PEF1dGhvcj5aaGFuZzwvQXV0aG9yPjxZZWFyPjIwMDk8L1llYXI+PFJl
Y051bT40NzA5PC9SZWNOdW0+PERpc3BsYXlUZXh0PihQcmVhY2hlciBldCBhbC4sIDIwMTA7IFpo
YW5nIGV0IGFsLiwgMjAwOSk8L0Rpc3BsYXlUZXh0PjxyZWNvcmQ+PHJlYy1udW1iZXI+NDcwOTwv
cmVjLW51bWJlcj48Zm9yZWlnbi1rZXlzPjxrZXkgYXBwPSJFTiIgZGItaWQ9Ijk5ZDlldnNlNmZm
cDA3ZWVzZnFwdHYybHBhcnNweGYwZDk1MiIgdGltZXN0YW1wPSIxNTQ5NDA2ODcyIj40NzA5PC9r
ZXk+PC9mb3JlaWduLWtleXM+PHJlZi10eXBlIG5hbWU9IkpvdXJuYWwgQXJ0aWNsZSI+MTc8L3Jl
Zi10eXBlPjxjb250cmlidXRvcnM+PGF1dGhvcnM+PGF1dGhvcj5aaGFuZywgWmhlbjwvYXV0aG9y
PjxhdXRob3I+WnlwaHVyLCBNaWNoYWVsIEouPC9hdXRob3I+PGF1dGhvcj5QcmVhY2hlciwgS3Jp
c3RvcGhlciBKLjwvYXV0aG9yPjwvYXV0aG9ycz48L2NvbnRyaWJ1dG9ycz48dGl0bGVzPjx0aXRs
ZT5UZXN0aW5nIE11bHRpbGV2ZWwgTWVkaWF0aW9uIFVzaW5nIEhpZXJhcmNoaWNhbCBMaW5lYXIg
TW9kZWxzOlByb2JsZW1zIGFuZCBTb2x1dGlvbnM8L3RpdGxlPjxzZWNvbmRhcnktdGl0bGU+T3Jn
YW5pemF0aW9uYWwgUmVzZWFyY2ggTWV0aG9kczwvc2Vjb25kYXJ5LXRpdGxlPjwvdGl0bGVzPjxw
ZXJpb2RpY2FsPjxmdWxsLXRpdGxlPk9yZ2FuaXphdGlvbmFsIFJlc2VhcmNoIE1ldGhvZHM8L2Z1
bGwtdGl0bGU+PC9wZXJpb2RpY2FsPjxwYWdlcz42OTUtNzE5PC9wYWdlcz48dm9sdW1lPjEyPC92
b2x1bWU+PG51bWJlcj40PC9udW1iZXI+PGtleXdvcmRzPjxrZXl3b3JkPm11bHRpbGV2ZWwsbWVk
aWF0aW9uLGhpZXJhcmNoaWNhbCBsaW5lYXIgbW9kZWxzLHJhbmRvbSBjb2VmZmljaWVudCByZWdy
ZXNzaW9uPC9rZXl3b3JkPjwva2V5d29yZHM+PGRhdGVzPjx5ZWFyPjIwMDk8L3llYXI+PC9kYXRl
cz48dXJscz48cmVsYXRlZC11cmxzPjx1cmw+aHR0cHM6Ly9qb3VybmFscy5zYWdlcHViLmNvbS9k
b2kvYWJzLzEwLjExNzcvMTA5NDQyODEwODMyNzQ1MDwvdXJsPjwvcmVsYXRlZC11cmxzPjwvdXJs
cz48ZWxlY3Ryb25pYy1yZXNvdXJjZS1udW0+MTAuMTE3Ny8xMDk0NDI4MTA4MzI3NDUwPC9lbGVj
dHJvbmljLXJlc291cmNlLW51bT48L3JlY29yZD48L0NpdGU+PENpdGU+PEF1dGhvcj5QcmVhY2hl
cjwvQXV0aG9yPjxZZWFyPjIwMTA8L1llYXI+PFJlY051bT40NDIyPC9SZWNOdW0+PHJlY29yZD48
cmVjLW51bWJlcj40NDIyPC9yZWMtbnVtYmVyPjxmb3JlaWduLWtleXM+PGtleSBhcHA9IkVOIiBk
Yi1pZD0iOTlkOWV2c2U2ZmZwMDdlZXNmcXB0djJscGFyc3B4ZjBkOTUyIiB0aW1lc3RhbXA9IjE1
MDgxNjE5NDkiPjQ0MjI8L2tleT48L2ZvcmVpZ24ta2V5cz48cmVmLXR5cGUgbmFtZT0iSm91cm5h
bCBBcnRpY2xlIj4xNzwvcmVmLXR5cGU+PGNvbnRyaWJ1dG9ycz48YXV0aG9ycz48YXV0aG9yPlBy
ZWFjaGVyLCBLcmlzdG9waGVyIEouPC9hdXRob3I+PGF1dGhvcj5aeXBodXIsIE1pY2hhZWwgSi48
L2F1dGhvcj48YXV0aG9yPlpoYW5nLCBaaGVuPC9hdXRob3I+PC9hdXRob3JzPjwvY29udHJpYnV0
b3JzPjxhdXRoLWFkZHJlc3M+UHJlYWNoZXIsIEtyaXN0b3BoZXIgSi46IERlcGFydG1lbnQgb2Yg
UHN5Y2hvbG9neSwgVW5pdmVyc2l0eSBvZiBLYW5zYXMsIDE0MTUgSmF5aGF3ayBCb3VsZXZhcmQs
IFJvb20gNDI2LCBMYXdyZW5jZSwgS1MsIFVTLCA2NjA0NS03NTU2LCBwcmVhY2hlckBrdS5lZHU8
L2F1dGgtYWRkcmVzcz48dGl0bGVzPjx0aXRsZT5BIGdlbmVyYWwgbXVsdGlsZXZlbCBTRU0gZnJh
bWV3b3JrIGZvciBhc3Nlc3NpbmcgbXVsdGlsZXZlbCBtZWRpYXRpb248L3RpdGxlPjxzZWNvbmRh
cnktdGl0bGU+UHN5Y2hvbG9naWNhbCBNZXRob2RzPC9zZWNvbmRhcnktdGl0bGU+PC90aXRsZXM+
PHBlcmlvZGljYWw+PGZ1bGwtdGl0bGU+UHN5Y2hvbG9naWNhbCBNZXRob2RzPC9mdWxsLXRpdGxl
PjwvcGVyaW9kaWNhbD48cGFnZXM+MjA5LTIzMzwvcGFnZXM+PHZvbHVtZT4xNTwvdm9sdW1lPjxu
dW1iZXI+MzwvbnVtYmVyPjxrZXl3b3Jkcz48a2V5d29yZD4qTWVkaWF0aW9uPC9rZXl3b3JkPjxr
ZXl3b3JkPipNdWx0aXZhcmlhdGUgQW5hbHlzaXM8L2tleXdvcmQ+PGtleXdvcmQ+KlN0cnVjdHVy
YWwgRXF1YXRpb24gTW9kZWxpbmc8L2tleXdvcmQ+PGtleXdvcmQ+TW9kZWxzPC9rZXl3b3JkPjwv
a2V5d29yZHM+PGRhdGVzPjx5ZWFyPjIwMTA8L3llYXI+PC9kYXRlcz48cHViLWxvY2F0aW9uPlVT
PC9wdWItbG9jYXRpb24+PHB1Ymxpc2hlcj5BbWVyaWNhbiBQc3ljaG9sb2dpY2FsIEFzc29jaWF0
aW9uPC9wdWJsaXNoZXI+PGlzYm4+MTkzOS0xNDYzKEVsZWN0cm9uaWMpLDEwODItOTg5WChQcmlu
dCk8L2lzYm4+PHVybHM+PC91cmxzPjxlbGVjdHJvbmljLXJlc291cmNlLW51bT4xMC4xMDM3L2Ew
MDIwMTQxPC9lbGVjdHJvbmljLXJlc291cmNlLW51bT48L3JlY29yZD48L0NpdGU+PC9FbmROb3Rl
PgB=
</w:fldData>
        </w:fldChar>
      </w:r>
      <w:r w:rsidR="009A57F6">
        <w:rPr>
          <w:rFonts w:cs="Times New Roman"/>
        </w:rPr>
        <w:instrText xml:space="preserve"> ADDIN EN.CITE.DATA </w:instrText>
      </w:r>
      <w:r w:rsidR="009A57F6">
        <w:rPr>
          <w:rFonts w:cs="Times New Roman"/>
        </w:rPr>
      </w:r>
      <w:r w:rsidR="009A57F6">
        <w:rPr>
          <w:rFonts w:cs="Times New Roman"/>
        </w:rPr>
        <w:fldChar w:fldCharType="end"/>
      </w:r>
      <w:r w:rsidR="00A13566" w:rsidRPr="34E93692">
        <w:rPr>
          <w:rFonts w:cs="Times New Roman"/>
        </w:rPr>
      </w:r>
      <w:r w:rsidR="00A13566" w:rsidRPr="34E93692">
        <w:rPr>
          <w:rFonts w:cs="Times New Roman"/>
        </w:rPr>
        <w:fldChar w:fldCharType="separate"/>
      </w:r>
      <w:r w:rsidR="009A57F6">
        <w:rPr>
          <w:rFonts w:cs="Times New Roman"/>
          <w:noProof/>
        </w:rPr>
        <w:t>(Preacher et al., 2010; Zhang et al., 2009)</w:t>
      </w:r>
      <w:r w:rsidR="00A13566" w:rsidRPr="34E93692">
        <w:rPr>
          <w:rFonts w:cs="Times New Roman"/>
        </w:rPr>
        <w:fldChar w:fldCharType="end"/>
      </w:r>
      <w:r w:rsidR="001326A6" w:rsidRPr="0402C566">
        <w:rPr>
          <w:rFonts w:cs="Times New Roman"/>
          <w:i/>
          <w:iCs/>
        </w:rPr>
        <w:t>.</w:t>
      </w:r>
      <w:r w:rsidR="009321EA" w:rsidRPr="0402C566">
        <w:rPr>
          <w:rFonts w:cs="Times New Roman"/>
          <w:i/>
          <w:iCs/>
        </w:rPr>
        <w:t xml:space="preserve"> </w:t>
      </w:r>
      <w:r w:rsidR="00956140" w:rsidRPr="34E93692">
        <w:rPr>
          <w:rFonts w:cs="Times New Roman"/>
        </w:rPr>
        <w:t xml:space="preserve">We </w:t>
      </w:r>
      <w:r w:rsidR="00975AC0" w:rsidRPr="34E93692">
        <w:rPr>
          <w:rFonts w:cs="Times New Roman"/>
        </w:rPr>
        <w:t>examined</w:t>
      </w:r>
      <w:r w:rsidR="00956140" w:rsidRPr="34E93692">
        <w:rPr>
          <w:rFonts w:cs="Times New Roman"/>
        </w:rPr>
        <w:t xml:space="preserve"> </w:t>
      </w:r>
      <w:r w:rsidR="001326A6" w:rsidRPr="34E93692">
        <w:rPr>
          <w:rFonts w:cs="Times New Roman"/>
        </w:rPr>
        <w:t xml:space="preserve">Akaike information criterion (AIC) and Schwartz’s Bayesian information criterion (BIC) </w:t>
      </w:r>
      <w:r w:rsidR="00975AC0" w:rsidRPr="34E93692">
        <w:rPr>
          <w:rFonts w:cs="Times New Roman"/>
        </w:rPr>
        <w:t>to determine</w:t>
      </w:r>
      <w:r w:rsidR="00956140" w:rsidRPr="34E93692">
        <w:rPr>
          <w:rFonts w:cs="Times New Roman"/>
        </w:rPr>
        <w:t xml:space="preserve"> model fit in this case. </w:t>
      </w:r>
      <w:r w:rsidR="00975AC0" w:rsidRPr="34E93692">
        <w:rPr>
          <w:rFonts w:cs="Times New Roman"/>
        </w:rPr>
        <w:t xml:space="preserve">The K models had acceptable fit for all language </w:t>
      </w:r>
      <w:r w:rsidR="00144540">
        <w:rPr>
          <w:rFonts w:cs="Times New Roman"/>
        </w:rPr>
        <w:t xml:space="preserve">comprehension </w:t>
      </w:r>
      <w:r w:rsidR="00975AC0" w:rsidRPr="34E93692">
        <w:rPr>
          <w:rFonts w:cs="Times New Roman"/>
        </w:rPr>
        <w:lastRenderedPageBreak/>
        <w:t xml:space="preserve">outcomes (RMSEA &lt; </w:t>
      </w:r>
      <w:r w:rsidR="000A0E4B" w:rsidRPr="34E93692">
        <w:rPr>
          <w:rFonts w:cs="Times New Roman"/>
          <w:lang w:eastAsia="zh-TW"/>
        </w:rPr>
        <w:t>.10</w:t>
      </w:r>
      <w:r w:rsidR="00975AC0" w:rsidRPr="34E93692">
        <w:rPr>
          <w:rFonts w:cs="Times New Roman"/>
        </w:rPr>
        <w:t>; CFI &gt; .</w:t>
      </w:r>
      <w:r w:rsidR="000A0E4B" w:rsidRPr="34E93692">
        <w:rPr>
          <w:rFonts w:cs="Times New Roman"/>
          <w:lang w:eastAsia="zh-TW"/>
        </w:rPr>
        <w:t>95</w:t>
      </w:r>
      <w:r w:rsidR="00975AC0" w:rsidRPr="34E93692">
        <w:rPr>
          <w:rFonts w:cs="Times New Roman"/>
        </w:rPr>
        <w:t xml:space="preserve">; SRMR &lt; </w:t>
      </w:r>
      <w:r w:rsidR="000A0E4B" w:rsidRPr="34E93692">
        <w:rPr>
          <w:rFonts w:cs="Times New Roman"/>
          <w:lang w:eastAsia="zh-TW"/>
        </w:rPr>
        <w:t>.08</w:t>
      </w:r>
      <w:r w:rsidR="00975AC0" w:rsidRPr="34E93692">
        <w:rPr>
          <w:rFonts w:cs="Times New Roman"/>
        </w:rPr>
        <w:t xml:space="preserve">) including TNR </w:t>
      </w:r>
      <w:r w:rsidR="007E7656" w:rsidRPr="34E93692">
        <w:rPr>
          <w:rFonts w:cs="Times New Roman"/>
        </w:rPr>
        <w:t>story cohesion</w:t>
      </w:r>
      <w:r w:rsidR="00975AC0" w:rsidRPr="34E93692">
        <w:rPr>
          <w:rFonts w:cs="Times New Roman"/>
        </w:rPr>
        <w:t xml:space="preserve"> (AIC</w:t>
      </w:r>
      <w:r w:rsidR="000A0E4B" w:rsidRPr="34E93692">
        <w:rPr>
          <w:rFonts w:cs="Times New Roman"/>
          <w:lang w:eastAsia="zh-TW"/>
        </w:rPr>
        <w:t xml:space="preserve"> = 5</w:t>
      </w:r>
      <w:r w:rsidR="040E746E" w:rsidRPr="34E93692">
        <w:rPr>
          <w:rFonts w:cs="Times New Roman"/>
          <w:lang w:eastAsia="zh-TW"/>
        </w:rPr>
        <w:t>506.53</w:t>
      </w:r>
      <w:r w:rsidR="000A0E4B" w:rsidRPr="34E93692">
        <w:rPr>
          <w:rFonts w:cs="Times New Roman"/>
          <w:lang w:eastAsia="zh-TW"/>
        </w:rPr>
        <w:t>.</w:t>
      </w:r>
      <w:r w:rsidR="00975AC0" w:rsidRPr="34E93692">
        <w:rPr>
          <w:rFonts w:cs="Times New Roman"/>
        </w:rPr>
        <w:t>, BIC</w:t>
      </w:r>
      <w:r w:rsidR="006679EC" w:rsidRPr="34E93692">
        <w:rPr>
          <w:rFonts w:cs="Times New Roman"/>
        </w:rPr>
        <w:t xml:space="preserve"> </w:t>
      </w:r>
      <w:r w:rsidR="000A0E4B" w:rsidRPr="34E93692">
        <w:rPr>
          <w:rFonts w:cs="Times New Roman"/>
          <w:lang w:eastAsia="zh-TW"/>
        </w:rPr>
        <w:t xml:space="preserve">= </w:t>
      </w:r>
      <w:r w:rsidR="29246475" w:rsidRPr="34E93692">
        <w:rPr>
          <w:rFonts w:cs="Times New Roman"/>
          <w:lang w:eastAsia="zh-TW"/>
        </w:rPr>
        <w:t>5646.88</w:t>
      </w:r>
      <w:r w:rsidR="00975AC0" w:rsidRPr="34E93692">
        <w:rPr>
          <w:rFonts w:cs="Times New Roman"/>
        </w:rPr>
        <w:t>).</w:t>
      </w:r>
      <w:r w:rsidR="009321EA" w:rsidRPr="34E93692">
        <w:rPr>
          <w:rFonts w:cs="Times New Roman"/>
        </w:rPr>
        <w:t xml:space="preserve"> </w:t>
      </w:r>
      <w:proofErr w:type="gramStart"/>
      <w:r w:rsidR="00975AC0" w:rsidRPr="34E93692">
        <w:rPr>
          <w:rFonts w:cs="Times New Roman"/>
        </w:rPr>
        <w:t>Similar to</w:t>
      </w:r>
      <w:proofErr w:type="gramEnd"/>
      <w:r w:rsidR="00975AC0" w:rsidRPr="34E93692">
        <w:rPr>
          <w:rFonts w:cs="Times New Roman"/>
        </w:rPr>
        <w:t xml:space="preserve"> the PK results, the model for Let’s Know! Vocabulary showed significant indirect effects (RMSEA = .066; CFI = .994; SRMR within = .003; SRMR between = .021).</w:t>
      </w:r>
      <w:r w:rsidR="009321EA" w:rsidRPr="34E93692">
        <w:rPr>
          <w:rFonts w:cs="Times New Roman"/>
        </w:rPr>
        <w:t xml:space="preserve"> </w:t>
      </w:r>
      <w:r w:rsidR="00975AC0" w:rsidRPr="34E93692">
        <w:rPr>
          <w:rFonts w:cs="Times New Roman"/>
        </w:rPr>
        <w:t xml:space="preserve">Both Let’s Know! conditions indirectly impacted the Vocabulary outcome through effects on </w:t>
      </w:r>
      <w:r w:rsidR="00144540">
        <w:rPr>
          <w:rFonts w:cs="Times New Roman"/>
        </w:rPr>
        <w:t xml:space="preserve">the CAM </w:t>
      </w:r>
      <w:r w:rsidR="00975AC0" w:rsidRPr="34E93692">
        <w:rPr>
          <w:rFonts w:cs="Times New Roman"/>
        </w:rPr>
        <w:t xml:space="preserve">Vocabulary </w:t>
      </w:r>
      <w:r w:rsidR="00144540">
        <w:rPr>
          <w:rFonts w:cs="Times New Roman"/>
        </w:rPr>
        <w:t>probe</w:t>
      </w:r>
      <w:r w:rsidR="00975AC0" w:rsidRPr="34E93692">
        <w:rPr>
          <w:rFonts w:cs="Times New Roman"/>
        </w:rPr>
        <w:t>.</w:t>
      </w:r>
      <w:r w:rsidR="009321EA" w:rsidRPr="34E93692">
        <w:rPr>
          <w:rFonts w:cs="Times New Roman"/>
        </w:rPr>
        <w:t xml:space="preserve"> </w:t>
      </w:r>
      <w:r w:rsidR="00975AC0" w:rsidRPr="34E93692">
        <w:rPr>
          <w:rFonts w:cs="Times New Roman"/>
        </w:rPr>
        <w:t>Results did not indicate indirect effects for any other language comprehension outcome.</w:t>
      </w:r>
    </w:p>
    <w:p w14:paraId="037D9536" w14:textId="77777777" w:rsidR="00A832DA" w:rsidRPr="00860CAF" w:rsidRDefault="00A832DA" w:rsidP="009A57F6">
      <w:pPr>
        <w:pStyle w:val="Heading1"/>
        <w:keepNext w:val="0"/>
        <w:widowControl w:val="0"/>
        <w:rPr>
          <w:rFonts w:cs="Times New Roman"/>
          <w:szCs w:val="24"/>
        </w:rPr>
      </w:pPr>
      <w:r w:rsidRPr="00860CAF">
        <w:rPr>
          <w:rFonts w:cs="Times New Roman"/>
          <w:szCs w:val="24"/>
        </w:rPr>
        <w:t>Discussion</w:t>
      </w:r>
    </w:p>
    <w:p w14:paraId="03D1EAD3" w14:textId="0F736EE1" w:rsidR="00A832DA" w:rsidRPr="00860CAF" w:rsidRDefault="00A832DA" w:rsidP="009A57F6">
      <w:pPr>
        <w:widowControl w:val="0"/>
        <w:spacing w:line="480" w:lineRule="auto"/>
      </w:pPr>
      <w:r w:rsidRPr="00860CAF">
        <w:tab/>
        <w:t>Whereas a large body of research has established how to teach word reading, the research base for teaching skills related to</w:t>
      </w:r>
      <w:r w:rsidR="00A23392" w:rsidRPr="00860CAF">
        <w:t xml:space="preserve"> language and</w:t>
      </w:r>
      <w:r w:rsidRPr="00860CAF">
        <w:t xml:space="preserve"> reading comprehension is significantly smaller </w:t>
      </w:r>
      <w:r w:rsidR="00E30959" w:rsidRPr="00860CAF">
        <w:fldChar w:fldCharType="begin">
          <w:fldData xml:space="preserve">PEVuZE5vdGU+PENpdGU+PEF1dGhvcj5DYXN0bGVzPC9BdXRob3I+PFllYXI+MjAxODwvWWVhcj48
UmVjTnVtPjQ1NjU8L1JlY051bT48RGlzcGxheVRleHQ+KENhc3RsZXMgZXQgYWwuLCAyMDE4OyBE
b3VnbGFzICZhbXA7IEFsYnJvLCAyMDE0KTwvRGlzcGxheVRleHQ+PHJlY29yZD48cmVjLW51bWJl
cj40NTY1PC9yZWMtbnVtYmVyPjxmb3JlaWduLWtleXM+PGtleSBhcHA9IkVOIiBkYi1pZD0iOTlk
OWV2c2U2ZmZwMDdlZXNmcXB0djJscGFyc3B4ZjBkOTUyIiB0aW1lc3RhbXA9IjE1Mjg4MTI5NzEi
PjQ1NjU8L2tleT48L2ZvcmVpZ24ta2V5cz48cmVmLXR5cGUgbmFtZT0iSm91cm5hbCBBcnRpY2xl
Ij4xNzwvcmVmLXR5cGU+PGNvbnRyaWJ1dG9ycz48YXV0aG9ycz48YXV0aG9yPkNhc3RsZXMsIEFu
bmU8L2F1dGhvcj48YXV0aG9yPlJhc3RsZSwgS2F0aGxlZW48L2F1dGhvcj48YXV0aG9yPk5hdGlv
biwgS2F0ZTwvYXV0aG9yPjwvYXV0aG9ycz48L2NvbnRyaWJ1dG9ycz48dGl0bGVzPjx0aXRsZT5F
bmRpbmcgdGhlIFJlYWRpbmcgV2FyczogUmVhZGluZyBBY3F1aXNpdGlvbiBGcm9tIE5vdmljZSB0
byBFeHBlcnQ8L3RpdGxlPjxzZWNvbmRhcnktdGl0bGU+UHN5Y2hvbG9naWNhbCBTY2llbmNlIGlu
IHRoZSBQdWJsaWMgSW50ZXJlc3Q8L3NlY29uZGFyeS10aXRsZT48L3RpdGxlcz48cGVyaW9kaWNh
bD48ZnVsbC10aXRsZT5Qc3ljaG9sb2dpY2FsIFNjaWVuY2UgaW4gdGhlIFB1YmxpYyBJbnRlcmVz
dDwvZnVsbC10aXRsZT48L3BlcmlvZGljYWw+PHBhZ2VzPjUtNTE8L3BhZ2VzPjx2b2x1bWU+MTk8
L3ZvbHVtZT48bnVtYmVyPjE8L251bWJlcj48a2V5d29yZHM+PGtleXdvcmQ+cmVhZGluZyxsYW5n
dWFnZSxyZWFkaW5nIGFjcXVpc2l0aW9uLHBob25pY3MsdGV4dCBjb21wcmVoZW5zaW9uPC9rZXl3
b3JkPjwva2V5d29yZHM+PGRhdGVzPjx5ZWFyPjIwMTg8L3llYXI+PC9kYXRlcz48YWNjZXNzaW9u
LW51bT4yOTg5MDg4ODwvYWNjZXNzaW9uLW51bT48dXJscz48cmVsYXRlZC11cmxzPjx1cmw+aHR0
cDovL2pvdXJuYWxzLnNhZ2VwdWIuY29tL2RvaS9hYnMvMTAuMTE3Ny8xNTI5MTAwNjE4NzcyMjcx
PC91cmw+PC9yZWxhdGVkLXVybHM+PC91cmxzPjxlbGVjdHJvbmljLXJlc291cmNlLW51bT4xMC4x
MTc3LzE1MjkxMDA2MTg3NzIyNzE8L2VsZWN0cm9uaWMtcmVzb3VyY2UtbnVtPjwvcmVjb3JkPjwv
Q2l0ZT48Q2l0ZT48QXV0aG9yPkRvdWdsYXM8L0F1dGhvcj48WWVhcj4yMDE0PC9ZZWFyPjxSZWNO
dW0+Mzg4OTwvUmVjTnVtPjxyZWNvcmQ+PHJlYy1udW1iZXI+Mzg4OTwvcmVjLW51bWJlcj48Zm9y
ZWlnbi1rZXlzPjxrZXkgYXBwPSJFTiIgZGItaWQ9Ijk5ZDlldnNlNmZmcDA3ZWVzZnFwdHYybHBh
cnNweGYwZDk1MiIgdGltZXN0YW1wPSIxNDQ2ODIzNjI5Ij4zODg5PC9rZXk+PC9mb3JlaWduLWtl
eXM+PHJlZi10eXBlIG5hbWU9IkpvdXJuYWwgQXJ0aWNsZSI+MTc8L3JlZi10eXBlPjxjb250cmli
dXRvcnM+PGF1dGhvcnM+PGF1dGhvcj5Eb3VnbGFzLCBLYXJlbk08L2F1dGhvcj48YXV0aG9yPkFs
YnJvLCBFbGl6YWJldGhSPC9hdXRob3I+PC9hdXRob3JzPjwvY29udHJpYnV0b3JzPjx0aXRsZXM+
PHRpdGxlPlRoZSBQcm9ncmVzcyBhbmQgUHJvbWlzZSBvZiB0aGUgUmVhZGluZyBmb3IgVW5kZXJz
dGFuZGluZyBSZXNlYXJjaCBJbml0aWF0aXZlPC90aXRsZT48c2Vjb25kYXJ5LXRpdGxlPkVkdWNh
dGlvbmFsIFBzeWNob2xvZ3kgUmV2aWV3PC9zZWNvbmRhcnktdGl0bGU+PGFsdC10aXRsZT5FZHVj
IFBzeWNob2wgUmV2PC9hbHQtdGl0bGU+PC90aXRsZXM+PHBlcmlvZGljYWw+PGZ1bGwtdGl0bGU+
RWR1Y2F0aW9uYWwgUHN5Y2hvbG9neSBSZXZpZXc8L2Z1bGwtdGl0bGU+PC9wZXJpb2RpY2FsPjxw
YWdlcz4zNDEtMzU1PC9wYWdlcz48dm9sdW1lPjI2PC92b2x1bWU+PG51bWJlcj4zPC9udW1iZXI+
PGtleXdvcmRzPjxrZXl3b3JkPlJlYWRpbmcgY29tcHJlaGVuc2lvbjwva2V5d29yZD48a2V5d29y
ZD5Db2duaXRpdmUgcHJvY2Vzc2VzPC9rZXl3b3JkPjxrZXl3b3JkPkFzc2Vzc21lbnQ8L2tleXdv
cmQ+PGtleXdvcmQ+RWR1Y2F0aW9uYWwgaW50ZXJ2ZW50aW9uPC9rZXl3b3JkPjwva2V5d29yZHM+
PGRhdGVzPjx5ZWFyPjIwMTQ8L3llYXI+PHB1Yi1kYXRlcz48ZGF0ZT4yMDE0LzA5LzAxPC9kYXRl
PjwvcHViLWRhdGVzPjwvZGF0ZXM+PHB1Ymxpc2hlcj5TcHJpbmdlciBVUzwvcHVibGlzaGVyPjxp
c2JuPjEwNDAtNzI2WDwvaXNibj48dXJscz48cmVsYXRlZC11cmxzPjx1cmw+aHR0cDovL2R4LmRv
aS5vcmcvMTAuMTAwNy9zMTA2NDgtMDE0LTkyNzgteTwvdXJsPjwvcmVsYXRlZC11cmxzPjwvdXJs
cz48ZWxlY3Ryb25pYy1yZXNvdXJjZS1udW0+MTAuMTAwNy9zMTA2NDgtMDE0LTkyNzgteTwvZWxl
Y3Ryb25pYy1yZXNvdXJjZS1udW0+PGxhbmd1YWdlPkVuZ2xpc2g8L2xhbmd1YWdlPjwvcmVjb3Jk
PjwvQ2l0ZT48L0VuZE5vdGU+AG==
</w:fldData>
        </w:fldChar>
      </w:r>
      <w:r w:rsidR="00E30959" w:rsidRPr="00860CAF">
        <w:instrText xml:space="preserve"> ADDIN EN.CITE </w:instrText>
      </w:r>
      <w:r w:rsidR="00E30959" w:rsidRPr="00860CAF">
        <w:fldChar w:fldCharType="begin">
          <w:fldData xml:space="preserve">PEVuZE5vdGU+PENpdGU+PEF1dGhvcj5DYXN0bGVzPC9BdXRob3I+PFllYXI+MjAxODwvWWVhcj48
UmVjTnVtPjQ1NjU8L1JlY051bT48RGlzcGxheVRleHQ+KENhc3RsZXMgZXQgYWwuLCAyMDE4OyBE
b3VnbGFzICZhbXA7IEFsYnJvLCAyMDE0KTwvRGlzcGxheVRleHQ+PHJlY29yZD48cmVjLW51bWJl
cj40NTY1PC9yZWMtbnVtYmVyPjxmb3JlaWduLWtleXM+PGtleSBhcHA9IkVOIiBkYi1pZD0iOTlk
OWV2c2U2ZmZwMDdlZXNmcXB0djJscGFyc3B4ZjBkOTUyIiB0aW1lc3RhbXA9IjE1Mjg4MTI5NzEi
PjQ1NjU8L2tleT48L2ZvcmVpZ24ta2V5cz48cmVmLXR5cGUgbmFtZT0iSm91cm5hbCBBcnRpY2xl
Ij4xNzwvcmVmLXR5cGU+PGNvbnRyaWJ1dG9ycz48YXV0aG9ycz48YXV0aG9yPkNhc3RsZXMsIEFu
bmU8L2F1dGhvcj48YXV0aG9yPlJhc3RsZSwgS2F0aGxlZW48L2F1dGhvcj48YXV0aG9yPk5hdGlv
biwgS2F0ZTwvYXV0aG9yPjwvYXV0aG9ycz48L2NvbnRyaWJ1dG9ycz48dGl0bGVzPjx0aXRsZT5F
bmRpbmcgdGhlIFJlYWRpbmcgV2FyczogUmVhZGluZyBBY3F1aXNpdGlvbiBGcm9tIE5vdmljZSB0
byBFeHBlcnQ8L3RpdGxlPjxzZWNvbmRhcnktdGl0bGU+UHN5Y2hvbG9naWNhbCBTY2llbmNlIGlu
IHRoZSBQdWJsaWMgSW50ZXJlc3Q8L3NlY29uZGFyeS10aXRsZT48L3RpdGxlcz48cGVyaW9kaWNh
bD48ZnVsbC10aXRsZT5Qc3ljaG9sb2dpY2FsIFNjaWVuY2UgaW4gdGhlIFB1YmxpYyBJbnRlcmVz
dDwvZnVsbC10aXRsZT48L3BlcmlvZGljYWw+PHBhZ2VzPjUtNTE8L3BhZ2VzPjx2b2x1bWU+MTk8
L3ZvbHVtZT48bnVtYmVyPjE8L251bWJlcj48a2V5d29yZHM+PGtleXdvcmQ+cmVhZGluZyxsYW5n
dWFnZSxyZWFkaW5nIGFjcXVpc2l0aW9uLHBob25pY3MsdGV4dCBjb21wcmVoZW5zaW9uPC9rZXl3
b3JkPjwva2V5d29yZHM+PGRhdGVzPjx5ZWFyPjIwMTg8L3llYXI+PC9kYXRlcz48YWNjZXNzaW9u
LW51bT4yOTg5MDg4ODwvYWNjZXNzaW9uLW51bT48dXJscz48cmVsYXRlZC11cmxzPjx1cmw+aHR0
cDovL2pvdXJuYWxzLnNhZ2VwdWIuY29tL2RvaS9hYnMvMTAuMTE3Ny8xNTI5MTAwNjE4NzcyMjcx
PC91cmw+PC9yZWxhdGVkLXVybHM+PC91cmxzPjxlbGVjdHJvbmljLXJlc291cmNlLW51bT4xMC4x
MTc3LzE1MjkxMDA2MTg3NzIyNzE8L2VsZWN0cm9uaWMtcmVzb3VyY2UtbnVtPjwvcmVjb3JkPjwv
Q2l0ZT48Q2l0ZT48QXV0aG9yPkRvdWdsYXM8L0F1dGhvcj48WWVhcj4yMDE0PC9ZZWFyPjxSZWNO
dW0+Mzg4OTwvUmVjTnVtPjxyZWNvcmQ+PHJlYy1udW1iZXI+Mzg4OTwvcmVjLW51bWJlcj48Zm9y
ZWlnbi1rZXlzPjxrZXkgYXBwPSJFTiIgZGItaWQ9Ijk5ZDlldnNlNmZmcDA3ZWVzZnFwdHYybHBh
cnNweGYwZDk1MiIgdGltZXN0YW1wPSIxNDQ2ODIzNjI5Ij4zODg5PC9rZXk+PC9mb3JlaWduLWtl
eXM+PHJlZi10eXBlIG5hbWU9IkpvdXJuYWwgQXJ0aWNsZSI+MTc8L3JlZi10eXBlPjxjb250cmli
dXRvcnM+PGF1dGhvcnM+PGF1dGhvcj5Eb3VnbGFzLCBLYXJlbk08L2F1dGhvcj48YXV0aG9yPkFs
YnJvLCBFbGl6YWJldGhSPC9hdXRob3I+PC9hdXRob3JzPjwvY29udHJpYnV0b3JzPjx0aXRsZXM+
PHRpdGxlPlRoZSBQcm9ncmVzcyBhbmQgUHJvbWlzZSBvZiB0aGUgUmVhZGluZyBmb3IgVW5kZXJz
dGFuZGluZyBSZXNlYXJjaCBJbml0aWF0aXZlPC90aXRsZT48c2Vjb25kYXJ5LXRpdGxlPkVkdWNh
dGlvbmFsIFBzeWNob2xvZ3kgUmV2aWV3PC9zZWNvbmRhcnktdGl0bGU+PGFsdC10aXRsZT5FZHVj
IFBzeWNob2wgUmV2PC9hbHQtdGl0bGU+PC90aXRsZXM+PHBlcmlvZGljYWw+PGZ1bGwtdGl0bGU+
RWR1Y2F0aW9uYWwgUHN5Y2hvbG9neSBSZXZpZXc8L2Z1bGwtdGl0bGU+PC9wZXJpb2RpY2FsPjxw
YWdlcz4zNDEtMzU1PC9wYWdlcz48dm9sdW1lPjI2PC92b2x1bWU+PG51bWJlcj4zPC9udW1iZXI+
PGtleXdvcmRzPjxrZXl3b3JkPlJlYWRpbmcgY29tcHJlaGVuc2lvbjwva2V5d29yZD48a2V5d29y
ZD5Db2duaXRpdmUgcHJvY2Vzc2VzPC9rZXl3b3JkPjxrZXl3b3JkPkFzc2Vzc21lbnQ8L2tleXdv
cmQ+PGtleXdvcmQ+RWR1Y2F0aW9uYWwgaW50ZXJ2ZW50aW9uPC9rZXl3b3JkPjwva2V5d29yZHM+
PGRhdGVzPjx5ZWFyPjIwMTQ8L3llYXI+PHB1Yi1kYXRlcz48ZGF0ZT4yMDE0LzA5LzAxPC9kYXRl
PjwvcHViLWRhdGVzPjwvZGF0ZXM+PHB1Ymxpc2hlcj5TcHJpbmdlciBVUzwvcHVibGlzaGVyPjxp
c2JuPjEwNDAtNzI2WDwvaXNibj48dXJscz48cmVsYXRlZC11cmxzPjx1cmw+aHR0cDovL2R4LmRv
aS5vcmcvMTAuMTAwNy9zMTA2NDgtMDE0LTkyNzgteTwvdXJsPjwvcmVsYXRlZC11cmxzPjwvdXJs
cz48ZWxlY3Ryb25pYy1yZXNvdXJjZS1udW0+MTAuMTAwNy9zMTA2NDgtMDE0LTkyNzgteTwvZWxl
Y3Ryb25pYy1yZXNvdXJjZS1udW0+PGxhbmd1YWdlPkVuZ2xpc2g8L2xhbmd1YWdlPjwvcmVjb3Jk
PjwvQ2l0ZT48L0VuZE5vdGU+AG==
</w:fldData>
        </w:fldChar>
      </w:r>
      <w:r w:rsidR="00E30959" w:rsidRPr="00860CAF">
        <w:instrText xml:space="preserve"> ADDIN EN.CITE.DATA </w:instrText>
      </w:r>
      <w:r w:rsidR="00E30959" w:rsidRPr="00860CAF">
        <w:fldChar w:fldCharType="end"/>
      </w:r>
      <w:r w:rsidR="00E30959" w:rsidRPr="00860CAF">
        <w:fldChar w:fldCharType="separate"/>
      </w:r>
      <w:r w:rsidR="00E30959" w:rsidRPr="00860CAF">
        <w:rPr>
          <w:noProof/>
        </w:rPr>
        <w:t>(Castles et al., 2018; Douglas &amp; Albro, 2014)</w:t>
      </w:r>
      <w:r w:rsidR="00E30959" w:rsidRPr="00860CAF">
        <w:fldChar w:fldCharType="end"/>
      </w:r>
      <w:r w:rsidRPr="00860CAF">
        <w:t xml:space="preserve">. In this study, we examined the effects of Let’s </w:t>
      </w:r>
      <w:proofErr w:type="gramStart"/>
      <w:r w:rsidRPr="00860CAF">
        <w:t>Know!,</w:t>
      </w:r>
      <w:proofErr w:type="gramEnd"/>
      <w:r w:rsidRPr="00860CAF">
        <w:t xml:space="preserve"> a curriculum designed to bring about changes in lower-level and higher-level language skills as a way to support </w:t>
      </w:r>
      <w:r w:rsidR="00BE02EC">
        <w:t xml:space="preserve">overall </w:t>
      </w:r>
      <w:r w:rsidRPr="00860CAF">
        <w:t>language comprehension, with the ultimate goal of improving later reading comprehension.</w:t>
      </w:r>
      <w:r w:rsidR="00A23392" w:rsidRPr="00860CAF">
        <w:t xml:space="preserve"> Although d</w:t>
      </w:r>
      <w:r w:rsidRPr="00860CAF">
        <w:t xml:space="preserve">ecades of research </w:t>
      </w:r>
      <w:r w:rsidR="00A23392" w:rsidRPr="00860CAF">
        <w:t>support</w:t>
      </w:r>
      <w:r w:rsidRPr="00860CAF">
        <w:t xml:space="preserve"> positive </w:t>
      </w:r>
      <w:r w:rsidR="00A23392" w:rsidRPr="00860CAF">
        <w:t>associations</w:t>
      </w:r>
      <w:r w:rsidRPr="00860CAF">
        <w:t xml:space="preserve"> between oral language in young children and later reading abilities </w:t>
      </w:r>
      <w:r w:rsidR="00E30959" w:rsidRPr="00860CAF">
        <w:fldChar w:fldCharType="begin">
          <w:fldData xml:space="preserve">PEVuZE5vdGU+PENpdGU+PEF1dGhvcj5IamV0bGFuZDwvQXV0aG9yPjxZZWFyPjIwMjA8L1llYXI+
PFJlY051bT41MTEwPC9SZWNOdW0+PERpc3BsYXlUZXh0PihIamV0bGFuZCBldCBhbC4sIDIwMjA7
IE5hdGlvbmFsIEVhcmx5IExpdGVyYWN5IFBhbmVsLCAyMDA4KTwvRGlzcGxheVRleHQ+PHJlY29y
ZD48cmVjLW51bWJlcj41MTEwPC9yZWMtbnVtYmVyPjxmb3JlaWduLWtleXM+PGtleSBhcHA9IkVO
IiBkYi1pZD0iOTlkOWV2c2U2ZmZwMDdlZXNmcXB0djJscGFyc3B4ZjBkOTUyIiB0aW1lc3RhbXA9
IjE2MDIxNzQyMjMiPjUxMTA8L2tleT48L2ZvcmVpZ24ta2V5cz48cmVmLXR5cGUgbmFtZT0iSm91
cm5hbCBBcnRpY2xlIj4xNzwvcmVmLXR5cGU+PGNvbnRyaWJ1dG9ycz48YXV0aG9ycz48YXV0aG9y
PkhqZXRsYW5kLCBIYW5uZSBOw6ZzczwvYXV0aG9yPjxhdXRob3I+QnJpbmNobWFubiwgRWxsZW4g
SXJlbjwvYXV0aG9yPjxhdXRob3I+U2NoZXJlciwgUm9ubnk8L2F1dGhvcj48YXV0aG9yPkh1bG1l
LCBDaGFybGVzPC9hdXRob3I+PGF1dGhvcj5NZWxieS1MZXJ2w6VnLCBNb25pY2E8L2F1dGhvcj48
L2F1dGhvcnM+PC9jb250cmlidXRvcnM+PHRpdGxlcz48dGl0bGU+UHJlc2Nob29sIHBhdGh3YXlz
IHRvIHJlYWRpbmcgY29tcHJlaGVuc2lvbjogQSBzeXN0ZW1hdGljIG1ldGEtYW5hbHl0aWMgcmV2
aWV3PC90aXRsZT48c2Vjb25kYXJ5LXRpdGxlPkVkdWNhdGlvbmFsIFJlc2VhcmNoIFJldmlldzwv
c2Vjb25kYXJ5LXRpdGxlPjwvdGl0bGVzPjxwZXJpb2RpY2FsPjxmdWxsLXRpdGxlPkVkdWNhdGlv
bmFsIFJlc2VhcmNoIFJldmlldzwvZnVsbC10aXRsZT48L3BlcmlvZGljYWw+PHBhZ2VzPjEwMDMy
MzwvcGFnZXM+PHZvbHVtZT4zMDwvdm9sdW1lPjxrZXl3b3Jkcz48a2V5d29yZD5SZWFkaW5nIGNv
bXByZWhlbnNpb248L2tleXdvcmQ+PGtleXdvcmQ+TGFuZ3VhZ2UgZGV2ZWxvcG1lbnQ8L2tleXdv
cmQ+PGtleXdvcmQ+TG9uZ2l0dWRpbmFsIHN0dWR5IGRlc2lnbnM8L2tleXdvcmQ+PGtleXdvcmQ+
bWV0YS1BbmFseXNpczwva2V5d29yZD48a2V5d29yZD5TeXN0ZW1hdGljIHJldmlldzwva2V5d29y
ZD48L2tleXdvcmRzPjxkYXRlcz48eWVhcj4yMDIwPC95ZWFyPjxwdWItZGF0ZXM+PGRhdGU+XDwv
ZGF0ZT48L3B1Yi1kYXRlcz48L2RhdGVzPjxpc2JuPjE3NDctOTM4WDwvaXNibj48dXJscz48cmVs
YXRlZC11cmxzPjx1cmw+aHR0cDovL3d3dy5zY2llbmNlZGlyZWN0LmNvbS9zY2llbmNlL2FydGlj
bGUvcGlpL1MxNzQ3OTM4WDE4MzA2MzUzPC91cmw+PC9yZWxhdGVkLXVybHM+PC91cmxzPjxlbGVj
dHJvbmljLXJlc291cmNlLW51bT4xMC4xMDE2L2ouZWR1cmV2LjIwMjAuMTAwMzIzPC9lbGVjdHJv
bmljLXJlc291cmNlLW51bT48L3JlY29yZD48L0NpdGU+PENpdGU+PEF1dGhvcj5OYXRpb25hbCBF
YXJseSBMaXRlcmFjeSBQYW5lbDwvQXV0aG9yPjxZZWFyPjIwMDg8L1llYXI+PFJlY051bT4yMjcx
PC9SZWNOdW0+PHJlY29yZD48cmVjLW51bWJlcj4yMjcxPC9yZWMtbnVtYmVyPjxmb3JlaWduLWtl
eXM+PGtleSBhcHA9IkVOIiBkYi1pZD0iOTlkOWV2c2U2ZmZwMDdlZXNmcXB0djJscGFyc3B4ZjBk
OTUyIiB0aW1lc3RhbXA9IjAiPjIyNzE8L2tleT48L2ZvcmVpZ24ta2V5cz48cmVmLXR5cGUgbmFt
ZT0iQm9vayI+NjwvcmVmLXR5cGU+PGNvbnRyaWJ1dG9ycz48YXV0aG9ycz48YXV0aG9yPk5hdGlv
bmFsIEVhcmx5IExpdGVyYWN5IFBhbmVsLDwvYXV0aG9yPjwvYXV0aG9ycz48L2NvbnRyaWJ1dG9y
cz48dGl0bGVzPjx0aXRsZT5EZXZlbG9waW5nIEVhcmx5IExpdGVyYWN5PC90aXRsZT48L3RpdGxl
cz48a2V5d29yZHM+PGtleXdvcmQ+bWV0YS1hbmFseXNpczwva2V5d29yZD48a2V5d29yZD5ORUxQ
PC9rZXl3b3JkPjwva2V5d29yZHM+PGRhdGVzPjx5ZWFyPjIwMDg8L3llYXI+PC9kYXRlcz48cHVi
LWxvY2F0aW9uPldhc2hpbmd0b24sIEQuIEMuPC9wdWItbG9jYXRpb24+PHB1Ymxpc2hlcj5OYXRp
b25hbCBJbnN0aXR1dGUgZm9yIExpdGVyYWN5PC9wdWJsaXNoZXI+PGxhYmVsPnBkZjwvbGFiZWw+
PHVybHM+PHJlbGF0ZWQtdXJscz48dXJsPnd3dy5uaWZsLmdvdjwvdXJsPjwvcmVsYXRlZC11cmxz
PjwvdXJscz48L3JlY29yZD48L0NpdGU+PC9FbmROb3RlPgB=
</w:fldData>
        </w:fldChar>
      </w:r>
      <w:r w:rsidR="00737F94">
        <w:instrText xml:space="preserve"> ADDIN EN.CITE </w:instrText>
      </w:r>
      <w:r w:rsidR="00737F94">
        <w:fldChar w:fldCharType="begin">
          <w:fldData xml:space="preserve">PEVuZE5vdGU+PENpdGU+PEF1dGhvcj5IamV0bGFuZDwvQXV0aG9yPjxZZWFyPjIwMjA8L1llYXI+
PFJlY051bT41MTEwPC9SZWNOdW0+PERpc3BsYXlUZXh0PihIamV0bGFuZCBldCBhbC4sIDIwMjA7
IE5hdGlvbmFsIEVhcmx5IExpdGVyYWN5IFBhbmVsLCAyMDA4KTwvRGlzcGxheVRleHQ+PHJlY29y
ZD48cmVjLW51bWJlcj41MTEwPC9yZWMtbnVtYmVyPjxmb3JlaWduLWtleXM+PGtleSBhcHA9IkVO
IiBkYi1pZD0iOTlkOWV2c2U2ZmZwMDdlZXNmcXB0djJscGFyc3B4ZjBkOTUyIiB0aW1lc3RhbXA9
IjE2MDIxNzQyMjMiPjUxMTA8L2tleT48L2ZvcmVpZ24ta2V5cz48cmVmLXR5cGUgbmFtZT0iSm91
cm5hbCBBcnRpY2xlIj4xNzwvcmVmLXR5cGU+PGNvbnRyaWJ1dG9ycz48YXV0aG9ycz48YXV0aG9y
PkhqZXRsYW5kLCBIYW5uZSBOw6ZzczwvYXV0aG9yPjxhdXRob3I+QnJpbmNobWFubiwgRWxsZW4g
SXJlbjwvYXV0aG9yPjxhdXRob3I+U2NoZXJlciwgUm9ubnk8L2F1dGhvcj48YXV0aG9yPkh1bG1l
LCBDaGFybGVzPC9hdXRob3I+PGF1dGhvcj5NZWxieS1MZXJ2w6VnLCBNb25pY2E8L2F1dGhvcj48
L2F1dGhvcnM+PC9jb250cmlidXRvcnM+PHRpdGxlcz48dGl0bGU+UHJlc2Nob29sIHBhdGh3YXlz
IHRvIHJlYWRpbmcgY29tcHJlaGVuc2lvbjogQSBzeXN0ZW1hdGljIG1ldGEtYW5hbHl0aWMgcmV2
aWV3PC90aXRsZT48c2Vjb25kYXJ5LXRpdGxlPkVkdWNhdGlvbmFsIFJlc2VhcmNoIFJldmlldzwv
c2Vjb25kYXJ5LXRpdGxlPjwvdGl0bGVzPjxwZXJpb2RpY2FsPjxmdWxsLXRpdGxlPkVkdWNhdGlv
bmFsIFJlc2VhcmNoIFJldmlldzwvZnVsbC10aXRsZT48L3BlcmlvZGljYWw+PHBhZ2VzPjEwMDMy
MzwvcGFnZXM+PHZvbHVtZT4zMDwvdm9sdW1lPjxrZXl3b3Jkcz48a2V5d29yZD5SZWFkaW5nIGNv
bXByZWhlbnNpb248L2tleXdvcmQ+PGtleXdvcmQ+TGFuZ3VhZ2UgZGV2ZWxvcG1lbnQ8L2tleXdv
cmQ+PGtleXdvcmQ+TG9uZ2l0dWRpbmFsIHN0dWR5IGRlc2lnbnM8L2tleXdvcmQ+PGtleXdvcmQ+
bWV0YS1BbmFseXNpczwva2V5d29yZD48a2V5d29yZD5TeXN0ZW1hdGljIHJldmlldzwva2V5d29y
ZD48L2tleXdvcmRzPjxkYXRlcz48eWVhcj4yMDIwPC95ZWFyPjxwdWItZGF0ZXM+PGRhdGU+XDwv
ZGF0ZT48L3B1Yi1kYXRlcz48L2RhdGVzPjxpc2JuPjE3NDctOTM4WDwvaXNibj48dXJscz48cmVs
YXRlZC11cmxzPjx1cmw+aHR0cDovL3d3dy5zY2llbmNlZGlyZWN0LmNvbS9zY2llbmNlL2FydGlj
bGUvcGlpL1MxNzQ3OTM4WDE4MzA2MzUzPC91cmw+PC9yZWxhdGVkLXVybHM+PC91cmxzPjxlbGVj
dHJvbmljLXJlc291cmNlLW51bT4xMC4xMDE2L2ouZWR1cmV2LjIwMjAuMTAwMzIzPC9lbGVjdHJv
bmljLXJlc291cmNlLW51bT48L3JlY29yZD48L0NpdGU+PENpdGU+PEF1dGhvcj5OYXRpb25hbCBF
YXJseSBMaXRlcmFjeSBQYW5lbDwvQXV0aG9yPjxZZWFyPjIwMDg8L1llYXI+PFJlY051bT4yMjcx
PC9SZWNOdW0+PHJlY29yZD48cmVjLW51bWJlcj4yMjcxPC9yZWMtbnVtYmVyPjxmb3JlaWduLWtl
eXM+PGtleSBhcHA9IkVOIiBkYi1pZD0iOTlkOWV2c2U2ZmZwMDdlZXNmcXB0djJscGFyc3B4ZjBk
OTUyIiB0aW1lc3RhbXA9IjAiPjIyNzE8L2tleT48L2ZvcmVpZ24ta2V5cz48cmVmLXR5cGUgbmFt
ZT0iQm9vayI+NjwvcmVmLXR5cGU+PGNvbnRyaWJ1dG9ycz48YXV0aG9ycz48YXV0aG9yPk5hdGlv
bmFsIEVhcmx5IExpdGVyYWN5IFBhbmVsLDwvYXV0aG9yPjwvYXV0aG9ycz48L2NvbnRyaWJ1dG9y
cz48dGl0bGVzPjx0aXRsZT5EZXZlbG9waW5nIEVhcmx5IExpdGVyYWN5PC90aXRsZT48L3RpdGxl
cz48a2V5d29yZHM+PGtleXdvcmQ+bWV0YS1hbmFseXNpczwva2V5d29yZD48a2V5d29yZD5ORUxQ
PC9rZXl3b3JkPjwva2V5d29yZHM+PGRhdGVzPjx5ZWFyPjIwMDg8L3llYXI+PC9kYXRlcz48cHVi
LWxvY2F0aW9uPldhc2hpbmd0b24sIEQuIEMuPC9wdWItbG9jYXRpb24+PHB1Ymxpc2hlcj5OYXRp
b25hbCBJbnN0aXR1dGUgZm9yIExpdGVyYWN5PC9wdWJsaXNoZXI+PGxhYmVsPnBkZjwvbGFiZWw+
PHVybHM+PHJlbGF0ZWQtdXJscz48dXJsPnd3dy5uaWZsLmdvdjwvdXJsPjwvcmVsYXRlZC11cmxz
PjwvdXJscz48L3JlY29yZD48L0NpdGU+PC9FbmROb3RlPgB=
</w:fldData>
        </w:fldChar>
      </w:r>
      <w:r w:rsidR="00737F94">
        <w:instrText xml:space="preserve"> ADDIN EN.CITE.DATA </w:instrText>
      </w:r>
      <w:r w:rsidR="00737F94">
        <w:fldChar w:fldCharType="end"/>
      </w:r>
      <w:r w:rsidR="00E30959" w:rsidRPr="00860CAF">
        <w:fldChar w:fldCharType="separate"/>
      </w:r>
      <w:r w:rsidR="00E30959" w:rsidRPr="00860CAF">
        <w:rPr>
          <w:noProof/>
        </w:rPr>
        <w:t>(Hjetland et al., 2020; National Early Literacy Panel, 2008)</w:t>
      </w:r>
      <w:r w:rsidR="00E30959" w:rsidRPr="00860CAF">
        <w:fldChar w:fldCharType="end"/>
      </w:r>
      <w:r w:rsidR="00A23392" w:rsidRPr="00860CAF">
        <w:t xml:space="preserve">, </w:t>
      </w:r>
      <w:r w:rsidRPr="00860CAF">
        <w:t xml:space="preserve">Let’s Know! is </w:t>
      </w:r>
      <w:r w:rsidR="00A23392" w:rsidRPr="00860CAF">
        <w:t xml:space="preserve">currently </w:t>
      </w:r>
      <w:r w:rsidRPr="00860CAF">
        <w:t xml:space="preserve">one of </w:t>
      </w:r>
      <w:r w:rsidR="00BE02EC">
        <w:t>very few</w:t>
      </w:r>
      <w:r w:rsidRPr="00860CAF">
        <w:t xml:space="preserve"> Tier 1 curricula available to provide </w:t>
      </w:r>
      <w:r w:rsidR="00A23392" w:rsidRPr="00860CAF">
        <w:t>targeted</w:t>
      </w:r>
      <w:r w:rsidRPr="00860CAF">
        <w:t xml:space="preserve"> instruction across multiple dimensions of language </w:t>
      </w:r>
      <w:r w:rsidR="00A23392" w:rsidRPr="00860CAF">
        <w:t xml:space="preserve">in PK and elementary classrooms </w:t>
      </w:r>
      <w:r w:rsidR="00E30959" w:rsidRPr="00860CAF">
        <w:fldChar w:fldCharType="begin">
          <w:fldData xml:space="preserve">PEVuZE5vdGU+PENpdGU+PEF1dGhvcj5DbGFya2U8L0F1dGhvcj48WWVhcj4yMDEwPC9ZZWFyPjxS
ZWNOdW0+NTIwODwvUmVjTnVtPjxQcmVmaXg+Y2YuIDwvUHJlZml4PjxEaXNwbGF5VGV4dD4oY2Yu
IENsYXJrZSBldCBhbC4sIDIwMTA7IEZyaWNrZSBldCBhbC4sIDIwMTMpPC9EaXNwbGF5VGV4dD48
cmVjb3JkPjxyZWMtbnVtYmVyPjUyMDg8L3JlYy1udW1iZXI+PGZvcmVpZ24ta2V5cz48a2V5IGFw
cD0iRU4iIGRiLWlkPSI5OWQ5ZXZzZTZmZnAwN2Vlc2ZxcHR2MmxwYXJzcHhmMGQ5NTIiIHRpbWVz
dGFtcD0iMTYxMzA4MDI0OCI+NTIwODwva2V5PjwvZm9yZWlnbi1rZXlzPjxyZWYtdHlwZSBuYW1l
PSJKb3VybmFsIEFydGljbGUiPjE3PC9yZWYtdHlwZT48Y29udHJpYnV0b3JzPjxhdXRob3JzPjxh
dXRob3I+Q2xhcmtlLCBQYXVsYSBKLjwvYXV0aG9yPjxhdXRob3I+U25vd2xpbmcsIE1hcmdhcmV0
IEouPC9hdXRob3I+PGF1dGhvcj5UcnVlbG92ZSwgRW1tYTwvYXV0aG9yPjxhdXRob3I+SHVsbWUs
IENoYXJsZXM8L2F1dGhvcj48L2F1dGhvcnM+PC9jb250cmlidXRvcnM+PHRpdGxlcz48dGl0bGU+
QW1lbGlvcmF0aW5nIENoaWxkcmVu4oCZcyBSZWFkaW5nLUNvbXByZWhlbnNpb24gRGlmZmljdWx0
aWVzOkEgUmFuZG9taXplZCBDb250cm9sbGVkIFRyaWFsPC90aXRsZT48c2Vjb25kYXJ5LXRpdGxl
PlBzeWNob2xvZ2ljYWwgU2NpZW5jZTwvc2Vjb25kYXJ5LXRpdGxlPjwvdGl0bGVzPjxwZXJpb2Rp
Y2FsPjxmdWxsLXRpdGxlPlBzeWNob2xvZ2ljYWwgU2NpZW5jZTwvZnVsbC10aXRsZT48L3Blcmlv
ZGljYWw+PHBhZ2VzPjExMDYtMTExNjwvcGFnZXM+PHZvbHVtZT4yMTwvdm9sdW1lPjxudW1iZXI+
ODwvbnVtYmVyPjxrZXl3b3Jkcz48a2V5d29yZD5yZWFkaW5nLHJlYWRpbmctY29tcHJlaGVuc2lv
biBkaWZmaWN1bHRpZXMscmFuZG9taXplZCBjb250cm9sbGVkIHRyaWFsLGNoaWxkcmVu4oCZcyBy
ZWFkaW5nIGRpZmZpY3VsdGllczwva2V5d29yZD48L2tleXdvcmRzPjxkYXRlcz48eWVhcj4yMDEw
PC95ZWFyPjwvZGF0ZXM+PGFjY2Vzc2lvbi1udW0+MjA1ODUwNTE8L2FjY2Vzc2lvbi1udW0+PHVy
bHM+PHJlbGF0ZWQtdXJscz48dXJsPmh0dHBzOi8vam91cm5hbHMuc2FnZXB1Yi5jb20vZG9pL2Fi
cy8xMC4xMTc3LzA5NTY3OTc2MTAzNzU0NDk8L3VybD48L3JlbGF0ZWQtdXJscz48L3VybHM+PGVs
ZWN0cm9uaWMtcmVzb3VyY2UtbnVtPjEwLjExNzcvMDk1Njc5NzYxMDM3NTQ0OTwvZWxlY3Ryb25p
Yy1yZXNvdXJjZS1udW0+PC9yZWNvcmQ+PC9DaXRlPjxDaXRlPjxBdXRob3I+RnJpY2tlPC9BdXRo
b3I+PFllYXI+MjAxMzwvWWVhcj48UmVjTnVtPjM5Mjk8L1JlY051bT48cmVjb3JkPjxyZWMtbnVt
YmVyPjM5Mjk8L3JlYy1udW1iZXI+PGZvcmVpZ24ta2V5cz48a2V5IGFwcD0iRU4iIGRiLWlkPSI5
OWQ5ZXZzZTZmZnAwN2Vlc2ZxcHR2MmxwYXJzcHhmMGQ5NTIiIHRpbWVzdGFtcD0iMTQ1MDcxODU4
NiI+MzkyOTwva2V5PjwvZm9yZWlnbi1rZXlzPjxyZWYtdHlwZSBuYW1lPSJKb3VybmFsIEFydGlj
bGUiPjE3PC9yZWYtdHlwZT48Y29udHJpYnV0b3JzPjxhdXRob3JzPjxhdXRob3I+RnJpY2tlLCBT
aWxrZTwvYXV0aG9yPjxhdXRob3I+Qm93eWVyLUNyYW5lLCBDbGF1ZGluZTwvYXV0aG9yPjxhdXRo
b3I+SGFsZXksIEFsbHlzb24gSi48L2F1dGhvcj48YXV0aG9yPkh1bG1lLCBDaGFybGVzPC9hdXRo
b3I+PGF1dGhvcj5Tbm93bGluZywgTWFyZ2FyZXQgSi48L2F1dGhvcj48L2F1dGhvcnM+PC9jb250
cmlidXRvcnM+PHRpdGxlcz48dGl0bGU+RWZmaWNhY3kgb2YgbGFuZ3VhZ2UgaW50ZXJ2ZW50aW9u
IGluIHRoZSBlYXJseSB5ZWFyczwvdGl0bGU+PHNlY29uZGFyeS10aXRsZT5Kb3VybmFsIG9mIENo
aWxkIFBzeWNob2xvZ3kgJmFtcDsgUHN5Y2hpYXRyeTwvc2Vjb25kYXJ5LXRpdGxlPjwvdGl0bGVz
PjxwZXJpb2RpY2FsPjxmdWxsLXRpdGxlPkpvdXJuYWwgb2YgQ2hpbGQgUHN5Y2hvbG9neSAmYW1w
OyBQc3ljaGlhdHJ5PC9mdWxsLXRpdGxlPjwvcGVyaW9kaWNhbD48cGFnZXM+MjgwLTI5MDwvcGFn
ZXM+PHZvbHVtZT41NDwvdm9sdW1lPjxudW1iZXI+MzwvbnVtYmVyPjxrZXl3b3Jkcz48a2V5d29y
ZD5SRUFESU5HIGRpc2FiaWxpdHk8L2tleXdvcmQ+PGtleXdvcmQ+UFJFVkVOVElPTjwva2V5d29y
ZD48a2V5d29yZD5BQ0hJRVZFTUVOVCB0ZXN0czwva2V5d29yZD48a2V5d29yZD5DSEktc3F1YXJl
ZCB0ZXN0PC9rZXl3b3JkPjxrZXl3b3JkPkNPTkZJREVOQ0UgaW50ZXJ2YWxzPC9rZXl3b3JkPjxr
ZXl3b3JkPkNPUlJFTEFUSU9OIChTdGF0aXN0aWNzKTwva2V5d29yZD48a2V5d29yZD5FRFVDQVRJ
T04gLS0gUGhpbG9zb3BoeTwva2V5d29yZD48a2V5d29yZD5FUElERU1JT0xPR1k8L2tleXdvcmQ+
PGtleXdvcmQ+Q09NUEFSQVRJVkUgZ3JhbW1hcjwva2V5d29yZD48a2V5d29yZD5MQU5HVUFHRSBh
Y3F1aXNpdGlvbjwva2V5d29yZD48a2V5d29yZD5MQU5HVUFHRSBkaXNvcmRlcnM8L2tleXdvcmQ+
PGtleXdvcmQ+TElTVEVOSU5HPC9rZXl3b3JkPjxrZXl3b3JkPkxJVEVSQUNZPC9rZXl3b3JkPjxr
ZXl3b3JkPlBSRVNDSE9PTFM8L2tleXdvcmQ+PGtleXdvcmQ+UkVTRUFSQ0ggLS0gRmluYW5jZTwv
a2V5d29yZD48a2V5d29yZD5TVE9SWVRFTExJTkc8L2tleXdvcmQ+PGtleXdvcmQ+Vk9DQUJVTEFS
WTwva2V5d29yZD48a2V5d29yZD5EQVRBIGFuYWx5c2lzPC9rZXl3b3JkPjxrZXl3b3JkPkVBUkxZ
IGludGVydmVudGlvbiAoRWR1Y2F0aW9uKTwva2V5d29yZD48a2V5d29yZD5QSE9OT0xPR0lDQUwg
YXdhcmVuZXNzPC9rZXl3b3JkPjxrZXl3b3JkPlNUUlVDVFVSQUwgZXF1YXRpb24gbW9kZWxpbmc8
L2tleXdvcmQ+PGtleXdvcmQ+UkFORE9NSVpFRCBjb250cm9sbGVkIHRyaWFsczwva2V5d29yZD48
a2V5d29yZD5IVU1BTiBzZXJ2aWNlcyBwcm9ncmFtczwva2V5d29yZD48a2V5d29yZD5FRFVDQVRJ
T05BTCBvdXRjb21lczwva2V5d29yZD48a2V5d29yZD5JTlRFUi1vYnNlcnZlciByZWxpYWJpbGl0
eTwva2V5d29yZD48a2V5d29yZD5SRVNFQVJDSCBzdWJqZWN0cyAoUGVyc29ucyk8L2tleXdvcmQ+
PGtleXdvcmQ+UEFUSUVOVCBzZWxlY3Rpb248L2tleXdvcmQ+PGtleXdvcmQ+REFUQSBhbmFseXNp
cyAtLSBTb2Z0d2FyZTwva2V5d29yZD48a2V5d29yZD5ERVNDUklQVElWRSBzdGF0aXN0aWNzPC9r
ZXl3b3JkPjxrZXl3b3JkPlNZTVBUT01TPC9rZXl3b3JkPjxrZXl3b3JkPkNISUxEUkVOPC9rZXl3
b3JkPjxrZXl3b3JkPkdSRUFUIEJyaXRhaW48L2tleXdvcmQ+PGtleXdvcmQ+ZWR1Y2F0aW9uPC9r
ZXl3b3JkPjxrZXl3b3JkPkludGVydmVudGlvbjwva2V5d29yZD48a2V5d29yZD5sYW5ndWFnZTwv
a2V5d29yZD48a2V5d29yZD5tZWRpYXRpb248L2tleXdvcmQ+PGtleXdvcmQ+cmVhZGluZzwva2V5
d29yZD48L2tleXdvcmRzPjxkYXRlcz48eWVhcj4yMDEzPC95ZWFyPjwvZGF0ZXM+PHB1Ymxpc2hl
cj5XaWxleS1CbGFja3dlbGw8L3B1Ymxpc2hlcj48aXNibj4wMDIxOTYzMDwvaXNibj48YWNjZXNz
aW9uLW51bT44NTQwMDM3OTwvYWNjZXNzaW9uLW51bT48dXJscz48cmVsYXRlZC11cmxzPjx1cmw+
aHR0cDovL3Byb3h5LmxpYi5vaGlvLXN0YXRlLmVkdS9sb2dpbj91cmw9aHR0cDovL3NlYXJjaC5l
YnNjb2hvc3QuY29tL2xvZ2luLmFzcHg/ZGlyZWN0PXRydWUmYW1wO2RiPWE5aCZhbXA7QU49ODU0
MDAzNzkmYW1wO3NpdGU9ZWhvc3QtbGl2ZTwvdXJsPjwvcmVsYXRlZC11cmxzPjwvdXJscz48ZWxl
Y3Ryb25pYy1yZXNvdXJjZS1udW0+MTAuMTExMS9qY3BwLjEyMDEwPC9lbGVjdHJvbmljLXJlc291
cmNlLW51bT48cmVtb3RlLWRhdGFiYXNlLW5hbWU+YTloPC9yZW1vdGUtZGF0YWJhc2UtbmFtZT48
cmVtb3RlLWRhdGFiYXNlLXByb3ZpZGVyPkVCU0NPaG9zdDwvcmVtb3RlLWRhdGFiYXNlLXByb3Zp
ZGVyPjwvcmVjb3JkPjwvQ2l0ZT48L0VuZE5vdGU+AG==
</w:fldData>
        </w:fldChar>
      </w:r>
      <w:r w:rsidR="00E30959" w:rsidRPr="00860CAF">
        <w:instrText xml:space="preserve"> ADDIN EN.CITE </w:instrText>
      </w:r>
      <w:r w:rsidR="00E30959" w:rsidRPr="00860CAF">
        <w:fldChar w:fldCharType="begin">
          <w:fldData xml:space="preserve">PEVuZE5vdGU+PENpdGU+PEF1dGhvcj5DbGFya2U8L0F1dGhvcj48WWVhcj4yMDEwPC9ZZWFyPjxS
ZWNOdW0+NTIwODwvUmVjTnVtPjxQcmVmaXg+Y2YuIDwvUHJlZml4PjxEaXNwbGF5VGV4dD4oY2Yu
IENsYXJrZSBldCBhbC4sIDIwMTA7IEZyaWNrZSBldCBhbC4sIDIwMTMpPC9EaXNwbGF5VGV4dD48
cmVjb3JkPjxyZWMtbnVtYmVyPjUyMDg8L3JlYy1udW1iZXI+PGZvcmVpZ24ta2V5cz48a2V5IGFw
cD0iRU4iIGRiLWlkPSI5OWQ5ZXZzZTZmZnAwN2Vlc2ZxcHR2MmxwYXJzcHhmMGQ5NTIiIHRpbWVz
dGFtcD0iMTYxMzA4MDI0OCI+NTIwODwva2V5PjwvZm9yZWlnbi1rZXlzPjxyZWYtdHlwZSBuYW1l
PSJKb3VybmFsIEFydGljbGUiPjE3PC9yZWYtdHlwZT48Y29udHJpYnV0b3JzPjxhdXRob3JzPjxh
dXRob3I+Q2xhcmtlLCBQYXVsYSBKLjwvYXV0aG9yPjxhdXRob3I+U25vd2xpbmcsIE1hcmdhcmV0
IEouPC9hdXRob3I+PGF1dGhvcj5UcnVlbG92ZSwgRW1tYTwvYXV0aG9yPjxhdXRob3I+SHVsbWUs
IENoYXJsZXM8L2F1dGhvcj48L2F1dGhvcnM+PC9jb250cmlidXRvcnM+PHRpdGxlcz48dGl0bGU+
QW1lbGlvcmF0aW5nIENoaWxkcmVu4oCZcyBSZWFkaW5nLUNvbXByZWhlbnNpb24gRGlmZmljdWx0
aWVzOkEgUmFuZG9taXplZCBDb250cm9sbGVkIFRyaWFsPC90aXRsZT48c2Vjb25kYXJ5LXRpdGxl
PlBzeWNob2xvZ2ljYWwgU2NpZW5jZTwvc2Vjb25kYXJ5LXRpdGxlPjwvdGl0bGVzPjxwZXJpb2Rp
Y2FsPjxmdWxsLXRpdGxlPlBzeWNob2xvZ2ljYWwgU2NpZW5jZTwvZnVsbC10aXRsZT48L3Blcmlv
ZGljYWw+PHBhZ2VzPjExMDYtMTExNjwvcGFnZXM+PHZvbHVtZT4yMTwvdm9sdW1lPjxudW1iZXI+
ODwvbnVtYmVyPjxrZXl3b3Jkcz48a2V5d29yZD5yZWFkaW5nLHJlYWRpbmctY29tcHJlaGVuc2lv
biBkaWZmaWN1bHRpZXMscmFuZG9taXplZCBjb250cm9sbGVkIHRyaWFsLGNoaWxkcmVu4oCZcyBy
ZWFkaW5nIGRpZmZpY3VsdGllczwva2V5d29yZD48L2tleXdvcmRzPjxkYXRlcz48eWVhcj4yMDEw
PC95ZWFyPjwvZGF0ZXM+PGFjY2Vzc2lvbi1udW0+MjA1ODUwNTE8L2FjY2Vzc2lvbi1udW0+PHVy
bHM+PHJlbGF0ZWQtdXJscz48dXJsPmh0dHBzOi8vam91cm5hbHMuc2FnZXB1Yi5jb20vZG9pL2Fi
cy8xMC4xMTc3LzA5NTY3OTc2MTAzNzU0NDk8L3VybD48L3JlbGF0ZWQtdXJscz48L3VybHM+PGVs
ZWN0cm9uaWMtcmVzb3VyY2UtbnVtPjEwLjExNzcvMDk1Njc5NzYxMDM3NTQ0OTwvZWxlY3Ryb25p
Yy1yZXNvdXJjZS1udW0+PC9yZWNvcmQ+PC9DaXRlPjxDaXRlPjxBdXRob3I+RnJpY2tlPC9BdXRo
b3I+PFllYXI+MjAxMzwvWWVhcj48UmVjTnVtPjM5Mjk8L1JlY051bT48cmVjb3JkPjxyZWMtbnVt
YmVyPjM5Mjk8L3JlYy1udW1iZXI+PGZvcmVpZ24ta2V5cz48a2V5IGFwcD0iRU4iIGRiLWlkPSI5
OWQ5ZXZzZTZmZnAwN2Vlc2ZxcHR2MmxwYXJzcHhmMGQ5NTIiIHRpbWVzdGFtcD0iMTQ1MDcxODU4
NiI+MzkyOTwva2V5PjwvZm9yZWlnbi1rZXlzPjxyZWYtdHlwZSBuYW1lPSJKb3VybmFsIEFydGlj
bGUiPjE3PC9yZWYtdHlwZT48Y29udHJpYnV0b3JzPjxhdXRob3JzPjxhdXRob3I+RnJpY2tlLCBT
aWxrZTwvYXV0aG9yPjxhdXRob3I+Qm93eWVyLUNyYW5lLCBDbGF1ZGluZTwvYXV0aG9yPjxhdXRo
b3I+SGFsZXksIEFsbHlzb24gSi48L2F1dGhvcj48YXV0aG9yPkh1bG1lLCBDaGFybGVzPC9hdXRo
b3I+PGF1dGhvcj5Tbm93bGluZywgTWFyZ2FyZXQgSi48L2F1dGhvcj48L2F1dGhvcnM+PC9jb250
cmlidXRvcnM+PHRpdGxlcz48dGl0bGU+RWZmaWNhY3kgb2YgbGFuZ3VhZ2UgaW50ZXJ2ZW50aW9u
IGluIHRoZSBlYXJseSB5ZWFyczwvdGl0bGU+PHNlY29uZGFyeS10aXRsZT5Kb3VybmFsIG9mIENo
aWxkIFBzeWNob2xvZ3kgJmFtcDsgUHN5Y2hpYXRyeTwvc2Vjb25kYXJ5LXRpdGxlPjwvdGl0bGVz
PjxwZXJpb2RpY2FsPjxmdWxsLXRpdGxlPkpvdXJuYWwgb2YgQ2hpbGQgUHN5Y2hvbG9neSAmYW1w
OyBQc3ljaGlhdHJ5PC9mdWxsLXRpdGxlPjwvcGVyaW9kaWNhbD48cGFnZXM+MjgwLTI5MDwvcGFn
ZXM+PHZvbHVtZT41NDwvdm9sdW1lPjxudW1iZXI+MzwvbnVtYmVyPjxrZXl3b3Jkcz48a2V5d29y
ZD5SRUFESU5HIGRpc2FiaWxpdHk8L2tleXdvcmQ+PGtleXdvcmQ+UFJFVkVOVElPTjwva2V5d29y
ZD48a2V5d29yZD5BQ0hJRVZFTUVOVCB0ZXN0czwva2V5d29yZD48a2V5d29yZD5DSEktc3F1YXJl
ZCB0ZXN0PC9rZXl3b3JkPjxrZXl3b3JkPkNPTkZJREVOQ0UgaW50ZXJ2YWxzPC9rZXl3b3JkPjxr
ZXl3b3JkPkNPUlJFTEFUSU9OIChTdGF0aXN0aWNzKTwva2V5d29yZD48a2V5d29yZD5FRFVDQVRJ
T04gLS0gUGhpbG9zb3BoeTwva2V5d29yZD48a2V5d29yZD5FUElERU1JT0xPR1k8L2tleXdvcmQ+
PGtleXdvcmQ+Q09NUEFSQVRJVkUgZ3JhbW1hcjwva2V5d29yZD48a2V5d29yZD5MQU5HVUFHRSBh
Y3F1aXNpdGlvbjwva2V5d29yZD48a2V5d29yZD5MQU5HVUFHRSBkaXNvcmRlcnM8L2tleXdvcmQ+
PGtleXdvcmQ+TElTVEVOSU5HPC9rZXl3b3JkPjxrZXl3b3JkPkxJVEVSQUNZPC9rZXl3b3JkPjxr
ZXl3b3JkPlBSRVNDSE9PTFM8L2tleXdvcmQ+PGtleXdvcmQ+UkVTRUFSQ0ggLS0gRmluYW5jZTwv
a2V5d29yZD48a2V5d29yZD5TVE9SWVRFTExJTkc8L2tleXdvcmQ+PGtleXdvcmQ+Vk9DQUJVTEFS
WTwva2V5d29yZD48a2V5d29yZD5EQVRBIGFuYWx5c2lzPC9rZXl3b3JkPjxrZXl3b3JkPkVBUkxZ
IGludGVydmVudGlvbiAoRWR1Y2F0aW9uKTwva2V5d29yZD48a2V5d29yZD5QSE9OT0xPR0lDQUwg
YXdhcmVuZXNzPC9rZXl3b3JkPjxrZXl3b3JkPlNUUlVDVFVSQUwgZXF1YXRpb24gbW9kZWxpbmc8
L2tleXdvcmQ+PGtleXdvcmQ+UkFORE9NSVpFRCBjb250cm9sbGVkIHRyaWFsczwva2V5d29yZD48
a2V5d29yZD5IVU1BTiBzZXJ2aWNlcyBwcm9ncmFtczwva2V5d29yZD48a2V5d29yZD5FRFVDQVRJ
T05BTCBvdXRjb21lczwva2V5d29yZD48a2V5d29yZD5JTlRFUi1vYnNlcnZlciByZWxpYWJpbGl0
eTwva2V5d29yZD48a2V5d29yZD5SRVNFQVJDSCBzdWJqZWN0cyAoUGVyc29ucyk8L2tleXdvcmQ+
PGtleXdvcmQ+UEFUSUVOVCBzZWxlY3Rpb248L2tleXdvcmQ+PGtleXdvcmQ+REFUQSBhbmFseXNp
cyAtLSBTb2Z0d2FyZTwva2V5d29yZD48a2V5d29yZD5ERVNDUklQVElWRSBzdGF0aXN0aWNzPC9r
ZXl3b3JkPjxrZXl3b3JkPlNZTVBUT01TPC9rZXl3b3JkPjxrZXl3b3JkPkNISUxEUkVOPC9rZXl3
b3JkPjxrZXl3b3JkPkdSRUFUIEJyaXRhaW48L2tleXdvcmQ+PGtleXdvcmQ+ZWR1Y2F0aW9uPC9r
ZXl3b3JkPjxrZXl3b3JkPkludGVydmVudGlvbjwva2V5d29yZD48a2V5d29yZD5sYW5ndWFnZTwv
a2V5d29yZD48a2V5d29yZD5tZWRpYXRpb248L2tleXdvcmQ+PGtleXdvcmQ+cmVhZGluZzwva2V5
d29yZD48L2tleXdvcmRzPjxkYXRlcz48eWVhcj4yMDEzPC95ZWFyPjwvZGF0ZXM+PHB1Ymxpc2hl
cj5XaWxleS1CbGFja3dlbGw8L3B1Ymxpc2hlcj48aXNibj4wMDIxOTYzMDwvaXNibj48YWNjZXNz
aW9uLW51bT44NTQwMDM3OTwvYWNjZXNzaW9uLW51bT48dXJscz48cmVsYXRlZC11cmxzPjx1cmw+
aHR0cDovL3Byb3h5LmxpYi5vaGlvLXN0YXRlLmVkdS9sb2dpbj91cmw9aHR0cDovL3NlYXJjaC5l
YnNjb2hvc3QuY29tL2xvZ2luLmFzcHg/ZGlyZWN0PXRydWUmYW1wO2RiPWE5aCZhbXA7QU49ODU0
MDAzNzkmYW1wO3NpdGU9ZWhvc3QtbGl2ZTwvdXJsPjwvcmVsYXRlZC11cmxzPjwvdXJscz48ZWxl
Y3Ryb25pYy1yZXNvdXJjZS1udW0+MTAuMTExMS9qY3BwLjEyMDEwPC9lbGVjdHJvbmljLXJlc291
cmNlLW51bT48cmVtb3RlLWRhdGFiYXNlLW5hbWU+YTloPC9yZW1vdGUtZGF0YWJhc2UtbmFtZT48
cmVtb3RlLWRhdGFiYXNlLXByb3ZpZGVyPkVCU0NPaG9zdDwvcmVtb3RlLWRhdGFiYXNlLXByb3Zp
ZGVyPjwvcmVjb3JkPjwvQ2l0ZT48L0VuZE5vdGU+AG==
</w:fldData>
        </w:fldChar>
      </w:r>
      <w:r w:rsidR="00E30959" w:rsidRPr="00860CAF">
        <w:instrText xml:space="preserve"> ADDIN EN.CITE.DATA </w:instrText>
      </w:r>
      <w:r w:rsidR="00E30959" w:rsidRPr="00860CAF">
        <w:fldChar w:fldCharType="end"/>
      </w:r>
      <w:r w:rsidR="00E30959" w:rsidRPr="00860CAF">
        <w:fldChar w:fldCharType="separate"/>
      </w:r>
      <w:r w:rsidR="00E30959" w:rsidRPr="00860CAF">
        <w:rPr>
          <w:noProof/>
        </w:rPr>
        <w:t>(cf. Clarke et al., 2010; Fricke et al., 2013)</w:t>
      </w:r>
      <w:r w:rsidR="00E30959" w:rsidRPr="00860CAF">
        <w:fldChar w:fldCharType="end"/>
      </w:r>
      <w:r w:rsidRPr="00860CAF">
        <w:t>.</w:t>
      </w:r>
    </w:p>
    <w:p w14:paraId="272A4897" w14:textId="083440DC" w:rsidR="00A832DA" w:rsidRPr="00860CAF" w:rsidRDefault="00A832DA" w:rsidP="009A57F6">
      <w:pPr>
        <w:widowControl w:val="0"/>
        <w:spacing w:line="480" w:lineRule="auto"/>
      </w:pPr>
      <w:r w:rsidRPr="00860CAF">
        <w:tab/>
        <w:t xml:space="preserve">We hypothesized that Let’s Know! would impact both the </w:t>
      </w:r>
      <w:r w:rsidR="000439BA">
        <w:t>comprehension-related</w:t>
      </w:r>
      <w:r w:rsidRPr="00860CAF">
        <w:t xml:space="preserve"> skills </w:t>
      </w:r>
      <w:r w:rsidR="00DE5E96">
        <w:t>targeted in the intervention</w:t>
      </w:r>
      <w:r w:rsidR="00DE05C3">
        <w:t xml:space="preserve"> </w:t>
      </w:r>
      <w:proofErr w:type="gramStart"/>
      <w:r w:rsidR="00DE05C3">
        <w:t>and also</w:t>
      </w:r>
      <w:proofErr w:type="gramEnd"/>
      <w:r w:rsidR="00DE05C3">
        <w:t xml:space="preserve"> broader language </w:t>
      </w:r>
      <w:r w:rsidR="000439BA">
        <w:t xml:space="preserve">comprehension </w:t>
      </w:r>
      <w:r w:rsidR="00DE05C3">
        <w:t xml:space="preserve">outcomes. We further hypothesized that the effects on the </w:t>
      </w:r>
      <w:r w:rsidR="000439BA">
        <w:t>primary and secondary</w:t>
      </w:r>
      <w:r w:rsidR="00DE05C3">
        <w:t xml:space="preserve"> language outcomes </w:t>
      </w:r>
      <w:r w:rsidRPr="00860CAF">
        <w:t xml:space="preserve">would be mediated through effects on </w:t>
      </w:r>
      <w:r w:rsidR="00DE5E96">
        <w:t>target</w:t>
      </w:r>
      <w:r w:rsidR="000439BA">
        <w:t>ed</w:t>
      </w:r>
      <w:r w:rsidR="00DE5E96">
        <w:t xml:space="preserve"> </w:t>
      </w:r>
      <w:r w:rsidRPr="00860CAF">
        <w:t>skills.</w:t>
      </w:r>
      <w:r w:rsidR="00860CAF">
        <w:t xml:space="preserve"> </w:t>
      </w:r>
      <w:r w:rsidRPr="00860CAF">
        <w:t>Our findings only partially support these hypotheses.</w:t>
      </w:r>
      <w:r w:rsidR="00860CAF">
        <w:t xml:space="preserve"> </w:t>
      </w:r>
      <w:r w:rsidRPr="00860CAF">
        <w:t>We found that Let’s Know! benefitted children’s vocabulary knowledge, comprehension monitoring, and, to some extent, understanding of expository text</w:t>
      </w:r>
      <w:r w:rsidR="000439BA">
        <w:t xml:space="preserve"> when measured by CAMs </w:t>
      </w:r>
      <w:r w:rsidR="000439BA">
        <w:lastRenderedPageBreak/>
        <w:t>embedded in the lesson units</w:t>
      </w:r>
      <w:r w:rsidRPr="00860CAF">
        <w:t xml:space="preserve">. When considering </w:t>
      </w:r>
      <w:r w:rsidR="00610012">
        <w:t xml:space="preserve">broader language </w:t>
      </w:r>
      <w:r w:rsidRPr="00860CAF">
        <w:t xml:space="preserve">outcomes, Let’s Know! again impacted </w:t>
      </w:r>
      <w:r w:rsidR="00610012">
        <w:t xml:space="preserve">consolidated learning of </w:t>
      </w:r>
      <w:r w:rsidRPr="00860CAF">
        <w:t xml:space="preserve">vocabulary but </w:t>
      </w:r>
      <w:proofErr w:type="spellStart"/>
      <w:r w:rsidRPr="00860CAF">
        <w:t>not</w:t>
      </w:r>
      <w:proofErr w:type="spellEnd"/>
      <w:r w:rsidRPr="00860CAF">
        <w:t xml:space="preserve"> other measures of language comprehension, and these effects were mediated by </w:t>
      </w:r>
      <w:r w:rsidR="000439BA">
        <w:t>children’s</w:t>
      </w:r>
      <w:r w:rsidR="00610012">
        <w:t xml:space="preserve"> </w:t>
      </w:r>
      <w:r w:rsidRPr="00860CAF">
        <w:t>vocabulary learning</w:t>
      </w:r>
      <w:r w:rsidR="000439BA">
        <w:t xml:space="preserve"> as measured during the units (i.e., </w:t>
      </w:r>
      <w:proofErr w:type="gramStart"/>
      <w:r w:rsidR="000439BA">
        <w:t>in close proximity to</w:t>
      </w:r>
      <w:proofErr w:type="gramEnd"/>
      <w:r w:rsidR="000439BA">
        <w:t xml:space="preserve"> when the words were initially taught)</w:t>
      </w:r>
      <w:r w:rsidRPr="00860CAF">
        <w:t>.</w:t>
      </w:r>
      <w:r w:rsidR="00860CAF">
        <w:t xml:space="preserve"> </w:t>
      </w:r>
      <w:r w:rsidRPr="00860CAF">
        <w:t>We found no further evidence of mediation.</w:t>
      </w:r>
      <w:r w:rsidR="00860CAF">
        <w:t xml:space="preserve"> </w:t>
      </w:r>
      <w:r w:rsidRPr="00860CAF">
        <w:t>Below, we interpret and provide possible explanations for this pattern of findings.</w:t>
      </w:r>
    </w:p>
    <w:p w14:paraId="1C2F9B94" w14:textId="0C743EF2" w:rsidR="00A832DA" w:rsidRPr="00860CAF" w:rsidRDefault="00A832DA" w:rsidP="009A57F6">
      <w:pPr>
        <w:widowControl w:val="0"/>
        <w:spacing w:line="480" w:lineRule="auto"/>
        <w:ind w:firstLine="720"/>
      </w:pPr>
      <w:r w:rsidRPr="00860CAF">
        <w:t xml:space="preserve">We first consider the positive effects of Let’s Know! on </w:t>
      </w:r>
      <w:r w:rsidR="00610012">
        <w:t xml:space="preserve">our </w:t>
      </w:r>
      <w:r w:rsidR="000439BA">
        <w:t>targeted</w:t>
      </w:r>
      <w:r w:rsidR="00610012">
        <w:t xml:space="preserve"> </w:t>
      </w:r>
      <w:r w:rsidR="00D75397" w:rsidRPr="00860CAF">
        <w:t xml:space="preserve">curriculum-aligned </w:t>
      </w:r>
      <w:r w:rsidR="00113BC2">
        <w:t>measure</w:t>
      </w:r>
      <w:r w:rsidR="00113BC2" w:rsidRPr="00860CAF">
        <w:t>s</w:t>
      </w:r>
      <w:r w:rsidR="005C1011" w:rsidRPr="00860CAF">
        <w:t xml:space="preserve">, particularly </w:t>
      </w:r>
      <w:r w:rsidRPr="00860CAF">
        <w:t xml:space="preserve">vocabulary and comprehension monitoring. </w:t>
      </w:r>
      <w:r w:rsidR="005C46EC" w:rsidRPr="00860CAF">
        <w:t>The positive impact of instruction on these skills</w:t>
      </w:r>
      <w:r w:rsidRPr="00860CAF">
        <w:t xml:space="preserve"> has practical and theoretical implications as both make a significant contribution </w:t>
      </w:r>
      <w:r w:rsidR="005C46EC" w:rsidRPr="00860CAF">
        <w:t xml:space="preserve">to reading comprehension </w:t>
      </w:r>
      <w:r w:rsidR="00103005" w:rsidRPr="00860CAF">
        <w:fldChar w:fldCharType="begin">
          <w:fldData xml:space="preserve">PEVuZE5vdGU+PENpdGUgRXhjbHVkZUF1dGg9IjEiPjxBdXRob3I+TGFuZ3VhZ2UgYW5kIFJlYWRp
bmcgUmVzZWFyY2ggQ29uc29ydGl1bTwvQXV0aG9yPjxZZWFyPjIwMTU8L1llYXI+PFJlY051bT40
Mjc1PC9SZWNOdW0+PFByZWZpeD5MQVJSQ2AsIDwvUHJlZml4PjxEaXNwbGF5VGV4dD4oTEFSUkMs
IDIwMTU7IE9ha2hpbGwgJmFtcDsgQ2FpbiwgMjAxMik8L0Rpc3BsYXlUZXh0PjxyZWNvcmQ+PHJl
Yy1udW1iZXI+NDI3NTwvcmVjLW51bWJlcj48Zm9yZWlnbi1rZXlzPjxrZXkgYXBwPSJFTiIgZGIt
aWQ9Ijk5ZDlldnNlNmZmcDA3ZWVzZnFwdHYybHBhcnNweGYwZDk1MiIgdGltZXN0YW1wPSIxNDk4
NzQ3NjcyIj40Mjc1PC9rZXk+PC9mb3JlaWduLWtleXM+PHJlZi10eXBlIG5hbWU9IkpvdXJuYWwg
QXJ0aWNsZSI+MTc8L3JlZi10eXBlPjxjb250cmlidXRvcnM+PGF1dGhvcnM+PGF1dGhvcj5MYW5n
dWFnZSBhbmQgUmVhZGluZyBSZXNlYXJjaCBDb25zb3J0aXVtLDwvYXV0aG9yPjwvYXV0aG9ycz48
L2NvbnRyaWJ1dG9ycz48dGl0bGVzPjx0aXRsZT5MZWFybmluZyB0byBSZWFkOiBTaG91bGQgV2Ug
S2VlcCBUaGluZ3MgU2ltcGxlPzwvdGl0bGU+PHNlY29uZGFyeS10aXRsZT5SZWFkaW5nIFJlc2Vh
cmNoIFF1YXJ0ZXJseTwvc2Vjb25kYXJ5LXRpdGxlPjwvdGl0bGVzPjxwZXJpb2RpY2FsPjxmdWxs
LXRpdGxlPlJlYWRpbmcgUmVzZWFyY2ggUXVhcnRlcmx5PC9mdWxsLXRpdGxlPjwvcGVyaW9kaWNh
bD48cGFnZXM+MTUxLTE2OTwvcGFnZXM+PHZvbHVtZT41MDwvdm9sdW1lPjxudW1iZXI+MjwvbnVt
YmVyPjxrZXl3b3Jkcz48a2V5d29yZD5Db21wcmVoZW5zaW9uPC9rZXl3b3JkPjxrZXl3b3JkPkxp
c3RlbmluZzwva2V5d29yZD48a2V5d29yZD5EZWNvZGluZzwva2V5d29yZD48a2V5d29yZD5TaWdo
dCB3b3Jkcywgd29yZCByZWNvZ25pdGlvbjwva2V5d29yZD48a2V5d29yZD5GbHVlbmN5PC9rZXl3
b3JkPjxrZXl3b3JkPkFjY3VyYWN5PC9rZXl3b3JkPjxrZXl3b3JkPlNwZWVkLCByYXRlPC9rZXl3
b3JkPjxrZXl3b3JkPlJlc2VhcmNoIG1ldGhvZG9sb2d5PC9rZXl3b3JkPjxrZXl3b3JkPkV4cGVy
aW1lbnRhbCwgcXVhc2ktZXhwZXJpbWVudGFsPC9rZXl3b3JkPjxrZXl3b3JkPlZvY2FidWxhcnk8
L2tleXdvcmQ+PGtleXdvcmQ+RWFybHkgY2hpbGRob29kPC9rZXl3b3JkPjxrZXl3b3JkPkNoaWxk
aG9vZDwva2V5d29yZD48L2tleXdvcmRzPjxkYXRlcz48eWVhcj4yMDE1PC95ZWFyPjwvZGF0ZXM+
PGlzYm4+MTkzNi0yNzIyPC9pc2JuPjx1cmxzPjxyZWxhdGVkLXVybHM+PHVybD5odHRwOi8vZHgu
ZG9pLm9yZy8xMC4xMDAyL3JycS45OTwvdXJsPjwvcmVsYXRlZC11cmxzPjwvdXJscz48ZWxlY3Ry
b25pYy1yZXNvdXJjZS1udW0+MTAuMTAwMi9ycnEuOTk8L2VsZWN0cm9uaWMtcmVzb3VyY2UtbnVt
PjwvcmVjb3JkPjwvQ2l0ZT48Q2l0ZT48QXV0aG9yPk9ha2hpbGw8L0F1dGhvcj48WWVhcj4yMDEy
PC9ZZWFyPjxSZWNOdW0+NTIwOTwvUmVjTnVtPjxyZWNvcmQ+PHJlYy1udW1iZXI+NTIwOTwvcmVj
LW51bWJlcj48Zm9yZWlnbi1rZXlzPjxrZXkgYXBwPSJFTiIgZGItaWQ9Ijk5ZDlldnNlNmZmcDA3
ZWVzZnFwdHYybHBhcnNweGYwZDk1MiIgdGltZXN0YW1wPSIxNjEzMDgwNTY0Ij41MjA5PC9rZXk+
PC9mb3JlaWduLWtleXM+PHJlZi10eXBlIG5hbWU9IkpvdXJuYWwgQXJ0aWNsZSI+MTc8L3JlZi10
eXBlPjxjb250cmlidXRvcnM+PGF1dGhvcnM+PGF1dGhvcj5PYWtoaWxsLCBKYW5lIFYuPC9hdXRo
b3I+PGF1dGhvcj5DYWluLCBLYXRlPC9hdXRob3I+PC9hdXRob3JzPjwvY29udHJpYnV0b3JzPjx0
aXRsZXM+PHRpdGxlPlRoZSBQcmVjdXJzb3JzIG9mIFJlYWRpbmcgQWJpbGl0eSBpbiBZb3VuZyBS
ZWFkZXJzOiBFdmlkZW5jZSBGcm9tIGEgRm91ci1ZZWFyIExvbmdpdHVkaW5hbCBTdHVkeTwvdGl0
bGU+PHNlY29uZGFyeS10aXRsZT5TY2llbnRpZmljIFN0dWRpZXMgb2YgUmVhZGluZzwvc2Vjb25k
YXJ5LXRpdGxlPjwvdGl0bGVzPjxwZXJpb2RpY2FsPjxmdWxsLXRpdGxlPlNjaWVudGlmaWMgU3R1
ZGllcyBvZiBSZWFkaW5nPC9mdWxsLXRpdGxlPjwvcGVyaW9kaWNhbD48cGFnZXM+OTEtMTIxPC9w
YWdlcz48dm9sdW1lPjE2PC92b2x1bWU+PG51bWJlcj4yPC9udW1iZXI+PGRhdGVzPjx5ZWFyPjIw
MTI8L3llYXI+PHB1Yi1kYXRlcz48ZGF0ZT4yMDEyLzAzLzAxPC9kYXRlPjwvcHViLWRhdGVzPjwv
ZGF0ZXM+PHB1Ymxpc2hlcj5Sb3V0bGVkZ2U8L3B1Ymxpc2hlcj48aXNibj4xMDg4LTg0Mzg8L2lz
Ym4+PHVybHM+PHJlbGF0ZWQtdXJscz48dXJsPmh0dHBzOi8vZG9pLm9yZy8xMC4xMDgwLzEwODg4
NDM4LjIwMTAuNTI5MjE5PC91cmw+PC9yZWxhdGVkLXVybHM+PC91cmxzPjxlbGVjdHJvbmljLXJl
c291cmNlLW51bT4xMC4xMDgwLzEwODg4NDM4LjIwMTAuNTI5MjE5PC9lbGVjdHJvbmljLXJlc291
cmNlLW51bT48L3JlY29yZD48L0NpdGU+PC9FbmROb3RlPgB=
</w:fldData>
        </w:fldChar>
      </w:r>
      <w:r w:rsidR="0090318E">
        <w:instrText xml:space="preserve"> ADDIN EN.CITE </w:instrText>
      </w:r>
      <w:r w:rsidR="0090318E">
        <w:fldChar w:fldCharType="begin">
          <w:fldData xml:space="preserve">PEVuZE5vdGU+PENpdGUgRXhjbHVkZUF1dGg9IjEiPjxBdXRob3I+TGFuZ3VhZ2UgYW5kIFJlYWRp
bmcgUmVzZWFyY2ggQ29uc29ydGl1bTwvQXV0aG9yPjxZZWFyPjIwMTU8L1llYXI+PFJlY051bT40
Mjc1PC9SZWNOdW0+PFByZWZpeD5MQVJSQ2AsIDwvUHJlZml4PjxEaXNwbGF5VGV4dD4oTEFSUkMs
IDIwMTU7IE9ha2hpbGwgJmFtcDsgQ2FpbiwgMjAxMik8L0Rpc3BsYXlUZXh0PjxyZWNvcmQ+PHJl
Yy1udW1iZXI+NDI3NTwvcmVjLW51bWJlcj48Zm9yZWlnbi1rZXlzPjxrZXkgYXBwPSJFTiIgZGIt
aWQ9Ijk5ZDlldnNlNmZmcDA3ZWVzZnFwdHYybHBhcnNweGYwZDk1MiIgdGltZXN0YW1wPSIxNDk4
NzQ3NjcyIj40Mjc1PC9rZXk+PC9mb3JlaWduLWtleXM+PHJlZi10eXBlIG5hbWU9IkpvdXJuYWwg
QXJ0aWNsZSI+MTc8L3JlZi10eXBlPjxjb250cmlidXRvcnM+PGF1dGhvcnM+PGF1dGhvcj5MYW5n
dWFnZSBhbmQgUmVhZGluZyBSZXNlYXJjaCBDb25zb3J0aXVtLDwvYXV0aG9yPjwvYXV0aG9ycz48
L2NvbnRyaWJ1dG9ycz48dGl0bGVzPjx0aXRsZT5MZWFybmluZyB0byBSZWFkOiBTaG91bGQgV2Ug
S2VlcCBUaGluZ3MgU2ltcGxlPzwvdGl0bGU+PHNlY29uZGFyeS10aXRsZT5SZWFkaW5nIFJlc2Vh
cmNoIFF1YXJ0ZXJseTwvc2Vjb25kYXJ5LXRpdGxlPjwvdGl0bGVzPjxwZXJpb2RpY2FsPjxmdWxs
LXRpdGxlPlJlYWRpbmcgUmVzZWFyY2ggUXVhcnRlcmx5PC9mdWxsLXRpdGxlPjwvcGVyaW9kaWNh
bD48cGFnZXM+MTUxLTE2OTwvcGFnZXM+PHZvbHVtZT41MDwvdm9sdW1lPjxudW1iZXI+MjwvbnVt
YmVyPjxrZXl3b3Jkcz48a2V5d29yZD5Db21wcmVoZW5zaW9uPC9rZXl3b3JkPjxrZXl3b3JkPkxp
c3RlbmluZzwva2V5d29yZD48a2V5d29yZD5EZWNvZGluZzwva2V5d29yZD48a2V5d29yZD5TaWdo
dCB3b3Jkcywgd29yZCByZWNvZ25pdGlvbjwva2V5d29yZD48a2V5d29yZD5GbHVlbmN5PC9rZXl3
b3JkPjxrZXl3b3JkPkFjY3VyYWN5PC9rZXl3b3JkPjxrZXl3b3JkPlNwZWVkLCByYXRlPC9rZXl3
b3JkPjxrZXl3b3JkPlJlc2VhcmNoIG1ldGhvZG9sb2d5PC9rZXl3b3JkPjxrZXl3b3JkPkV4cGVy
aW1lbnRhbCwgcXVhc2ktZXhwZXJpbWVudGFsPC9rZXl3b3JkPjxrZXl3b3JkPlZvY2FidWxhcnk8
L2tleXdvcmQ+PGtleXdvcmQ+RWFybHkgY2hpbGRob29kPC9rZXl3b3JkPjxrZXl3b3JkPkNoaWxk
aG9vZDwva2V5d29yZD48L2tleXdvcmRzPjxkYXRlcz48eWVhcj4yMDE1PC95ZWFyPjwvZGF0ZXM+
PGlzYm4+MTkzNi0yNzIyPC9pc2JuPjx1cmxzPjxyZWxhdGVkLXVybHM+PHVybD5odHRwOi8vZHgu
ZG9pLm9yZy8xMC4xMDAyL3JycS45OTwvdXJsPjwvcmVsYXRlZC11cmxzPjwvdXJscz48ZWxlY3Ry
b25pYy1yZXNvdXJjZS1udW0+MTAuMTAwMi9ycnEuOTk8L2VsZWN0cm9uaWMtcmVzb3VyY2UtbnVt
PjwvcmVjb3JkPjwvQ2l0ZT48Q2l0ZT48QXV0aG9yPk9ha2hpbGw8L0F1dGhvcj48WWVhcj4yMDEy
PC9ZZWFyPjxSZWNOdW0+NTIwOTwvUmVjTnVtPjxyZWNvcmQ+PHJlYy1udW1iZXI+NTIwOTwvcmVj
LW51bWJlcj48Zm9yZWlnbi1rZXlzPjxrZXkgYXBwPSJFTiIgZGItaWQ9Ijk5ZDlldnNlNmZmcDA3
ZWVzZnFwdHYybHBhcnNweGYwZDk1MiIgdGltZXN0YW1wPSIxNjEzMDgwNTY0Ij41MjA5PC9rZXk+
PC9mb3JlaWduLWtleXM+PHJlZi10eXBlIG5hbWU9IkpvdXJuYWwgQXJ0aWNsZSI+MTc8L3JlZi10
eXBlPjxjb250cmlidXRvcnM+PGF1dGhvcnM+PGF1dGhvcj5PYWtoaWxsLCBKYW5lIFYuPC9hdXRo
b3I+PGF1dGhvcj5DYWluLCBLYXRlPC9hdXRob3I+PC9hdXRob3JzPjwvY29udHJpYnV0b3JzPjx0
aXRsZXM+PHRpdGxlPlRoZSBQcmVjdXJzb3JzIG9mIFJlYWRpbmcgQWJpbGl0eSBpbiBZb3VuZyBS
ZWFkZXJzOiBFdmlkZW5jZSBGcm9tIGEgRm91ci1ZZWFyIExvbmdpdHVkaW5hbCBTdHVkeTwvdGl0
bGU+PHNlY29uZGFyeS10aXRsZT5TY2llbnRpZmljIFN0dWRpZXMgb2YgUmVhZGluZzwvc2Vjb25k
YXJ5LXRpdGxlPjwvdGl0bGVzPjxwZXJpb2RpY2FsPjxmdWxsLXRpdGxlPlNjaWVudGlmaWMgU3R1
ZGllcyBvZiBSZWFkaW5nPC9mdWxsLXRpdGxlPjwvcGVyaW9kaWNhbD48cGFnZXM+OTEtMTIxPC9w
YWdlcz48dm9sdW1lPjE2PC92b2x1bWU+PG51bWJlcj4yPC9udW1iZXI+PGRhdGVzPjx5ZWFyPjIw
MTI8L3llYXI+PHB1Yi1kYXRlcz48ZGF0ZT4yMDEyLzAzLzAxPC9kYXRlPjwvcHViLWRhdGVzPjwv
ZGF0ZXM+PHB1Ymxpc2hlcj5Sb3V0bGVkZ2U8L3B1Ymxpc2hlcj48aXNibj4xMDg4LTg0Mzg8L2lz
Ym4+PHVybHM+PHJlbGF0ZWQtdXJscz48dXJsPmh0dHBzOi8vZG9pLm9yZy8xMC4xMDgwLzEwODg4
NDM4LjIwMTAuNTI5MjE5PC91cmw+PC9yZWxhdGVkLXVybHM+PC91cmxzPjxlbGVjdHJvbmljLXJl
c291cmNlLW51bT4xMC4xMDgwLzEwODg4NDM4LjIwMTAuNTI5MjE5PC9lbGVjdHJvbmljLXJlc291
cmNlLW51bT48L3JlY29yZD48L0NpdGU+PC9FbmROb3RlPgB=
</w:fldData>
        </w:fldChar>
      </w:r>
      <w:r w:rsidR="0090318E">
        <w:instrText xml:space="preserve"> ADDIN EN.CITE.DATA </w:instrText>
      </w:r>
      <w:r w:rsidR="0090318E">
        <w:fldChar w:fldCharType="end"/>
      </w:r>
      <w:r w:rsidR="00103005" w:rsidRPr="00860CAF">
        <w:fldChar w:fldCharType="separate"/>
      </w:r>
      <w:r w:rsidR="0090318E">
        <w:rPr>
          <w:noProof/>
        </w:rPr>
        <w:t>(LARRC, 2015; Oakhill &amp; Cain, 2012)</w:t>
      </w:r>
      <w:r w:rsidR="00103005" w:rsidRPr="00860CAF">
        <w:fldChar w:fldCharType="end"/>
      </w:r>
      <w:r w:rsidRPr="00860CAF">
        <w:t xml:space="preserve"> and are causally implicated in reading comprehension </w:t>
      </w:r>
      <w:r w:rsidR="005C46EC" w:rsidRPr="00860CAF">
        <w:t>difficulties</w:t>
      </w:r>
      <w:r w:rsidR="005D4DC5">
        <w:t xml:space="preserve"> </w:t>
      </w:r>
      <w:r w:rsidR="005D4DC5">
        <w:fldChar w:fldCharType="begin">
          <w:fldData xml:space="preserve">PEVuZE5vdGU+PENpdGU+PEF1dGhvcj5DYWluPC9BdXRob3I+PFllYXI+MjAwNjwvWWVhcj48UmVj
TnVtPjI1Mzc8L1JlY051bT48RGlzcGxheVRleHQ+KENhaW4gJmFtcDsgT2FraGlsbCwgMjAwNjsg
TmF0aW9uIGV0IGFsLiwgMjAwNCk8L0Rpc3BsYXlUZXh0PjxyZWNvcmQ+PHJlYy1udW1iZXI+MjUz
NzwvcmVjLW51bWJlcj48Zm9yZWlnbi1rZXlzPjxrZXkgYXBwPSJFTiIgZGItaWQ9Ijk5ZDlldnNl
NmZmcDA3ZWVzZnFwdHYybHBhcnNweGYwZDk1MiIgdGltZXN0YW1wPSIwIj4yNTM3PC9rZXk+PC9m
b3JlaWduLWtleXM+PHJlZi10eXBlIG5hbWU9IkpvdXJuYWwgQXJ0aWNsZSI+MTc8L3JlZi10eXBl
Pjxjb250cmlidXRvcnM+PGF1dGhvcnM+PGF1dGhvcj5DYWluLCBLYXRlPC9hdXRob3I+PGF1dGhv
cj5PYWtoaWxsLCBKYW5lPC9hdXRob3I+PC9hdXRob3JzPjwvY29udHJpYnV0b3JzPjx0aXRsZXM+
PHRpdGxlPlByb2ZpbGVzIG9mIGNoaWxkcmVuIHdpdGggc3BlY2lmaWMgcmVhZGluZyBjb21wcmVo
ZW5zaW9uIGRpZmZpY3VsdGllczwvdGl0bGU+PHNlY29uZGFyeS10aXRsZT5Ccml0aXNoIEpvdXJu
YWwgb2YgRWR1Y2F0aW9uYWwgUHN5Y2hvbG9neTwvc2Vjb25kYXJ5LXRpdGxlPjwvdGl0bGVzPjxw
ZXJpb2RpY2FsPjxmdWxsLXRpdGxlPkJyaXRpc2ggam91cm5hbCBvZiBlZHVjYXRpb25hbCBwc3lj
aG9sb2d5PC9mdWxsLXRpdGxlPjwvcGVyaW9kaWNhbD48cGFnZXM+NjgzLTY5NjwvcGFnZXM+PHZv
bHVtZT43Njwvdm9sdW1lPjxudW1iZXI+NDwvbnVtYmVyPjxrZXl3b3Jkcz48a2V5d29yZD5DaGls
ZGhvb2QgRGV2ZWxvcG1lbnQ8L2tleXdvcmQ+PGtleXdvcmQ+Q29nbml0aXZlIEFiaWxpdHk8L2tl
eXdvcmQ+PGtleXdvcmQ+UmVhZGluZyBDb21wcmVoZW5zaW9uPC9rZXl3b3JkPjxrZXl3b3JkPlJl
YWRpbmcgRGV2ZWxvcG1lbnQ8L2tleXdvcmQ+PGtleXdvcmQ+Vm9jYWJ1bGFyeTwva2V5d29yZD48
a2V5d29yZD5yZWFkaW5nIGNvbXByZWhlbnNpb24gZGlmZmljdWx0aWVzPC9rZXl3b3JkPjxrZXl3
b3JkPmRlcHJlc3NlZCByZWFkaW5nIGRldmVsb3BtZW50PC9rZXl3b3JkPjxrZXl3b3JkPmNoaWxk
aG9vZCBkZXZlbG9wbWVudDwva2V5d29yZD48L2tleXdvcmRzPjxkYXRlcz48eWVhcj4yMDA2PC95
ZWFyPjwvZGF0ZXM+PGlzYm4+MDAwNy0wOTk4PC9pc2JuPjxhY2Nlc3Npb24tbnVtPjIwMDctMDUz
MzEtMDAxPC9hY2Nlc3Npb24tbnVtPjx1cmxzPjwvdXJscz48L3JlY29yZD48L0NpdGU+PENpdGU+
PEF1dGhvcj5OYXRpb248L0F1dGhvcj48WWVhcj4yMDA0PC9ZZWFyPjxSZWNOdW0+MjY3MDwvUmVj
TnVtPjxyZWNvcmQ+PHJlYy1udW1iZXI+MjY3MDwvcmVjLW51bWJlcj48Zm9yZWlnbi1rZXlzPjxr
ZXkgYXBwPSJFTiIgZGItaWQ9Ijk5ZDlldnNlNmZmcDA3ZWVzZnFwdHYybHBhcnNweGYwZDk1MiIg
dGltZXN0YW1wPSIwIj4yNjcwPC9rZXk+PC9mb3JlaWduLWtleXM+PHJlZi10eXBlIG5hbWU9Ikpv
dXJuYWwgQXJ0aWNsZSI+MTc8L3JlZi10eXBlPjxjb250cmlidXRvcnM+PGF1dGhvcnM+PGF1dGhv
cj5OYXRpb24sIEthdGU8L2F1dGhvcj48YXV0aG9yPkNsYXJrZSwgUGF1bGE8L2F1dGhvcj48YXV0
aG9yPk1hcnNoYWxsLCBDYXRoZXJpbmUgTS48L2F1dGhvcj48YXV0aG9yPkR1cmFuZCwgTWFyaWFu
bmU8L2F1dGhvcj48L2F1dGhvcnM+PC9jb250cmlidXRvcnM+PHRpdGxlcz48dGl0bGU+SGlkZGVu
IExhbmd1YWdlIEltcGFpcm1lbnRzIGluIENoaWxkcmVuOiBQYXJhbGxlbHMgQmV0d2VlbiBQb29y
IFJlYWRpbmcgQ29tcHJlaGVuc2lvbiBhbmQgU3BlY2lmaWMgTGFuZ3VhZ2UgSW1wYWlybWVudD88
L3RpdGxlPjxzZWNvbmRhcnktdGl0bGU+Sm91cm5hbCBvZiBTcGVlY2gsIExhbmd1YWdlLCBhbmQg
SGVhcmluZyBSZXNlYXJjaDwvc2Vjb25kYXJ5LXRpdGxlPjwvdGl0bGVzPjxwZXJpb2RpY2FsPjxm
dWxsLXRpdGxlPkpvdXJuYWwgb2YgU3BlZWNoLCBMYW5ndWFnZSwgYW5kIEhlYXJpbmcgUmVzZWFy
Y2g8L2Z1bGwtdGl0bGU+PC9wZXJpb2RpY2FsPjxwYWdlcz4xOTktMjExPC9wYWdlcz48dm9sdW1l
PjQ3PC92b2x1bWU+PGtleXdvcmRzPjxrZXl3b3JkPktub3dsZWRnZSBMZXZlbDwva2V5d29yZD48
a2V5d29yZD5MYW5ndWFnZTwva2V5d29yZD48a2V5d29yZD5SZWFkaW5nIEFiaWxpdHk8L2tleXdv
cmQ+PGtleXdvcmQ+U2Nob29sIFRyYW5zaXRpb248L2tleXdvcmQ+PGtleXdvcmQ+Vm9jYWJ1bGFy
eTwva2V5d29yZD48a2V5d29yZD5FYXJseSBDaGlsZGhvb2QgRGV2ZWxvcG1lbnQ8L2tleXdvcmQ+
PGtleXdvcmQ+R3JhbW1hcjwva2V5d29yZD48a2V5d29yZD5Xb3JkIFJlY29nbml0aW9uPC9rZXl3
b3JkPjxrZXl3b3JkPm9yYWwgbGFuZ3VhZ2U8L2tleXdvcmQ+PGtleXdvcmQ+cmVhZGluZyBjb21w
ZXRlbmNlPC9rZXl3b3JkPjxrZXl3b3JkPnNjaG9vbCB0cmFuc2l0aW9uPC9rZXl3b3JkPjxrZXl3
b3JkPnZvY2FidWxhcnkga25vd2xlZGdlPC9rZXl3b3JkPjxrZXl3b3JkPmNvbXByZWhlbnNpdmUg
bGFuZ3VhZ2U8L2tleXdvcmQ+PGtleXdvcmQ+Z3JhbW1hcjwva2V5d29yZD48a2V5d29yZD5zZW1h
bnRpY3M8L2tleXdvcmQ+PGtleXdvcmQ+d29yZCByZWNvZ25pdGlvbjwva2V5d29yZD48a2V5d29y
ZD5lYXJseSByZWFkaW5nIHNraWxsPC9rZXl3b3JkPjxrZXl3b3JkPkxhbmd1YWdlIERpc29yZGVy
czwva2V5d29yZD48a2V5d29yZD5PcmFsIENvbW11bmljYXRpb248L2tleXdvcmQ+PGtleXdvcmQ+
UmVhZGluZyBDb21wcmVoZW5zaW9uPC9rZXl3b3JkPjxrZXl3b3JkPlNwZWNpZmljIExhbmd1YWdl
IEltcGFpcm1lbnQ8L2tleXdvcmQ+PGtleXdvcmQ+TW9ycGhvbG9neSAoTGFuZ3VhZ2UpPC9rZXl3
b3JkPjxrZXl3b3JkPlBob25vbG9neTwva2V5d29yZD48a2V5d29yZD5TZW1hbnRpY3M8L2tleXdv
cmQ+PGtleXdvcmQ+cmVhZGluZyBjb21wcmVoZW5zaW9uPC9rZXl3b3JkPjxrZXl3b3JkPnNwZWNp
ZmljIGxhbmd1YWdlIGltcGFpcm1lbnQ8L2tleXdvcmQ+PGtleXdvcmQ+b3JhbCBsYW5ndWFnZSBz
a2lsbHM8L2tleXdvcmQ+PGtleXdvcmQ+cGhvbm9sb2d5PC9rZXl3b3JkPjxrZXl3b3JkPnNlbWFu
dGljczwva2V5d29yZD48a2V5d29yZD5tb3JwaG9zeW50YXg8L2tleXdvcmQ+PC9rZXl3b3Jkcz48
ZGF0ZXM+PHllYXI+MjAwNDwveWVhcj48L2RhdGVzPjxpc2JuPjAwMTItMTY0OSYjeEQ7MTA5Mi00
Mzg4PC9pc2JuPjxhY2Nlc3Npb24tbnVtPjIwMDUtMDI0NzctMDEzPC9hY2Nlc3Npb24tbnVtPjx1
cmxzPjwvdXJscz48L3JlY29yZD48L0NpdGU+PC9FbmROb3RlPn==
</w:fldData>
        </w:fldChar>
      </w:r>
      <w:r w:rsidR="005D4DC5">
        <w:instrText xml:space="preserve"> ADDIN EN.CITE </w:instrText>
      </w:r>
      <w:r w:rsidR="005D4DC5">
        <w:fldChar w:fldCharType="begin">
          <w:fldData xml:space="preserve">PEVuZE5vdGU+PENpdGU+PEF1dGhvcj5DYWluPC9BdXRob3I+PFllYXI+MjAwNjwvWWVhcj48UmVj
TnVtPjI1Mzc8L1JlY051bT48RGlzcGxheVRleHQ+KENhaW4gJmFtcDsgT2FraGlsbCwgMjAwNjsg
TmF0aW9uIGV0IGFsLiwgMjAwNCk8L0Rpc3BsYXlUZXh0PjxyZWNvcmQ+PHJlYy1udW1iZXI+MjUz
NzwvcmVjLW51bWJlcj48Zm9yZWlnbi1rZXlzPjxrZXkgYXBwPSJFTiIgZGItaWQ9Ijk5ZDlldnNl
NmZmcDA3ZWVzZnFwdHYybHBhcnNweGYwZDk1MiIgdGltZXN0YW1wPSIwIj4yNTM3PC9rZXk+PC9m
b3JlaWduLWtleXM+PHJlZi10eXBlIG5hbWU9IkpvdXJuYWwgQXJ0aWNsZSI+MTc8L3JlZi10eXBl
Pjxjb250cmlidXRvcnM+PGF1dGhvcnM+PGF1dGhvcj5DYWluLCBLYXRlPC9hdXRob3I+PGF1dGhv
cj5PYWtoaWxsLCBKYW5lPC9hdXRob3I+PC9hdXRob3JzPjwvY29udHJpYnV0b3JzPjx0aXRsZXM+
PHRpdGxlPlByb2ZpbGVzIG9mIGNoaWxkcmVuIHdpdGggc3BlY2lmaWMgcmVhZGluZyBjb21wcmVo
ZW5zaW9uIGRpZmZpY3VsdGllczwvdGl0bGU+PHNlY29uZGFyeS10aXRsZT5Ccml0aXNoIEpvdXJu
YWwgb2YgRWR1Y2F0aW9uYWwgUHN5Y2hvbG9neTwvc2Vjb25kYXJ5LXRpdGxlPjwvdGl0bGVzPjxw
ZXJpb2RpY2FsPjxmdWxsLXRpdGxlPkJyaXRpc2ggam91cm5hbCBvZiBlZHVjYXRpb25hbCBwc3lj
aG9sb2d5PC9mdWxsLXRpdGxlPjwvcGVyaW9kaWNhbD48cGFnZXM+NjgzLTY5NjwvcGFnZXM+PHZv
bHVtZT43Njwvdm9sdW1lPjxudW1iZXI+NDwvbnVtYmVyPjxrZXl3b3Jkcz48a2V5d29yZD5DaGls
ZGhvb2QgRGV2ZWxvcG1lbnQ8L2tleXdvcmQ+PGtleXdvcmQ+Q29nbml0aXZlIEFiaWxpdHk8L2tl
eXdvcmQ+PGtleXdvcmQ+UmVhZGluZyBDb21wcmVoZW5zaW9uPC9rZXl3b3JkPjxrZXl3b3JkPlJl
YWRpbmcgRGV2ZWxvcG1lbnQ8L2tleXdvcmQ+PGtleXdvcmQ+Vm9jYWJ1bGFyeTwva2V5d29yZD48
a2V5d29yZD5yZWFkaW5nIGNvbXByZWhlbnNpb24gZGlmZmljdWx0aWVzPC9rZXl3b3JkPjxrZXl3
b3JkPmRlcHJlc3NlZCByZWFkaW5nIGRldmVsb3BtZW50PC9rZXl3b3JkPjxrZXl3b3JkPmNoaWxk
aG9vZCBkZXZlbG9wbWVudDwva2V5d29yZD48L2tleXdvcmRzPjxkYXRlcz48eWVhcj4yMDA2PC95
ZWFyPjwvZGF0ZXM+PGlzYm4+MDAwNy0wOTk4PC9pc2JuPjxhY2Nlc3Npb24tbnVtPjIwMDctMDUz
MzEtMDAxPC9hY2Nlc3Npb24tbnVtPjx1cmxzPjwvdXJscz48L3JlY29yZD48L0NpdGU+PENpdGU+
PEF1dGhvcj5OYXRpb248L0F1dGhvcj48WWVhcj4yMDA0PC9ZZWFyPjxSZWNOdW0+MjY3MDwvUmVj
TnVtPjxyZWNvcmQ+PHJlYy1udW1iZXI+MjY3MDwvcmVjLW51bWJlcj48Zm9yZWlnbi1rZXlzPjxr
ZXkgYXBwPSJFTiIgZGItaWQ9Ijk5ZDlldnNlNmZmcDA3ZWVzZnFwdHYybHBhcnNweGYwZDk1MiIg
dGltZXN0YW1wPSIwIj4yNjcwPC9rZXk+PC9mb3JlaWduLWtleXM+PHJlZi10eXBlIG5hbWU9Ikpv
dXJuYWwgQXJ0aWNsZSI+MTc8L3JlZi10eXBlPjxjb250cmlidXRvcnM+PGF1dGhvcnM+PGF1dGhv
cj5OYXRpb24sIEthdGU8L2F1dGhvcj48YXV0aG9yPkNsYXJrZSwgUGF1bGE8L2F1dGhvcj48YXV0
aG9yPk1hcnNoYWxsLCBDYXRoZXJpbmUgTS48L2F1dGhvcj48YXV0aG9yPkR1cmFuZCwgTWFyaWFu
bmU8L2F1dGhvcj48L2F1dGhvcnM+PC9jb250cmlidXRvcnM+PHRpdGxlcz48dGl0bGU+SGlkZGVu
IExhbmd1YWdlIEltcGFpcm1lbnRzIGluIENoaWxkcmVuOiBQYXJhbGxlbHMgQmV0d2VlbiBQb29y
IFJlYWRpbmcgQ29tcHJlaGVuc2lvbiBhbmQgU3BlY2lmaWMgTGFuZ3VhZ2UgSW1wYWlybWVudD88
L3RpdGxlPjxzZWNvbmRhcnktdGl0bGU+Sm91cm5hbCBvZiBTcGVlY2gsIExhbmd1YWdlLCBhbmQg
SGVhcmluZyBSZXNlYXJjaDwvc2Vjb25kYXJ5LXRpdGxlPjwvdGl0bGVzPjxwZXJpb2RpY2FsPjxm
dWxsLXRpdGxlPkpvdXJuYWwgb2YgU3BlZWNoLCBMYW5ndWFnZSwgYW5kIEhlYXJpbmcgUmVzZWFy
Y2g8L2Z1bGwtdGl0bGU+PC9wZXJpb2RpY2FsPjxwYWdlcz4xOTktMjExPC9wYWdlcz48dm9sdW1l
PjQ3PC92b2x1bWU+PGtleXdvcmRzPjxrZXl3b3JkPktub3dsZWRnZSBMZXZlbDwva2V5d29yZD48
a2V5d29yZD5MYW5ndWFnZTwva2V5d29yZD48a2V5d29yZD5SZWFkaW5nIEFiaWxpdHk8L2tleXdv
cmQ+PGtleXdvcmQ+U2Nob29sIFRyYW5zaXRpb248L2tleXdvcmQ+PGtleXdvcmQ+Vm9jYWJ1bGFy
eTwva2V5d29yZD48a2V5d29yZD5FYXJseSBDaGlsZGhvb2QgRGV2ZWxvcG1lbnQ8L2tleXdvcmQ+
PGtleXdvcmQ+R3JhbW1hcjwva2V5d29yZD48a2V5d29yZD5Xb3JkIFJlY29nbml0aW9uPC9rZXl3
b3JkPjxrZXl3b3JkPm9yYWwgbGFuZ3VhZ2U8L2tleXdvcmQ+PGtleXdvcmQ+cmVhZGluZyBjb21w
ZXRlbmNlPC9rZXl3b3JkPjxrZXl3b3JkPnNjaG9vbCB0cmFuc2l0aW9uPC9rZXl3b3JkPjxrZXl3
b3JkPnZvY2FidWxhcnkga25vd2xlZGdlPC9rZXl3b3JkPjxrZXl3b3JkPmNvbXByZWhlbnNpdmUg
bGFuZ3VhZ2U8L2tleXdvcmQ+PGtleXdvcmQ+Z3JhbW1hcjwva2V5d29yZD48a2V5d29yZD5zZW1h
bnRpY3M8L2tleXdvcmQ+PGtleXdvcmQ+d29yZCByZWNvZ25pdGlvbjwva2V5d29yZD48a2V5d29y
ZD5lYXJseSByZWFkaW5nIHNraWxsPC9rZXl3b3JkPjxrZXl3b3JkPkxhbmd1YWdlIERpc29yZGVy
czwva2V5d29yZD48a2V5d29yZD5PcmFsIENvbW11bmljYXRpb248L2tleXdvcmQ+PGtleXdvcmQ+
UmVhZGluZyBDb21wcmVoZW5zaW9uPC9rZXl3b3JkPjxrZXl3b3JkPlNwZWNpZmljIExhbmd1YWdl
IEltcGFpcm1lbnQ8L2tleXdvcmQ+PGtleXdvcmQ+TW9ycGhvbG9neSAoTGFuZ3VhZ2UpPC9rZXl3
b3JkPjxrZXl3b3JkPlBob25vbG9neTwva2V5d29yZD48a2V5d29yZD5TZW1hbnRpY3M8L2tleXdv
cmQ+PGtleXdvcmQ+cmVhZGluZyBjb21wcmVoZW5zaW9uPC9rZXl3b3JkPjxrZXl3b3JkPnNwZWNp
ZmljIGxhbmd1YWdlIGltcGFpcm1lbnQ8L2tleXdvcmQ+PGtleXdvcmQ+b3JhbCBsYW5ndWFnZSBz
a2lsbHM8L2tleXdvcmQ+PGtleXdvcmQ+cGhvbm9sb2d5PC9rZXl3b3JkPjxrZXl3b3JkPnNlbWFu
dGljczwva2V5d29yZD48a2V5d29yZD5tb3JwaG9zeW50YXg8L2tleXdvcmQ+PC9rZXl3b3Jkcz48
ZGF0ZXM+PHllYXI+MjAwNDwveWVhcj48L2RhdGVzPjxpc2JuPjAwMTItMTY0OSYjeEQ7MTA5Mi00
Mzg4PC9pc2JuPjxhY2Nlc3Npb24tbnVtPjIwMDUtMDI0NzctMDEzPC9hY2Nlc3Npb24tbnVtPjx1
cmxzPjwvdXJscz48L3JlY29yZD48L0NpdGU+PC9FbmROb3RlPn==
</w:fldData>
        </w:fldChar>
      </w:r>
      <w:r w:rsidR="005D4DC5">
        <w:instrText xml:space="preserve"> ADDIN EN.CITE.DATA </w:instrText>
      </w:r>
      <w:r w:rsidR="005D4DC5">
        <w:fldChar w:fldCharType="end"/>
      </w:r>
      <w:r w:rsidR="005D4DC5">
        <w:fldChar w:fldCharType="separate"/>
      </w:r>
      <w:r w:rsidR="005D4DC5">
        <w:rPr>
          <w:noProof/>
        </w:rPr>
        <w:t>(Cain &amp; Oakhill, 2006; Nation et al., 2004)</w:t>
      </w:r>
      <w:r w:rsidR="005D4DC5">
        <w:fldChar w:fldCharType="end"/>
      </w:r>
      <w:r w:rsidRPr="00860CAF">
        <w:t xml:space="preserve">. Effects were moderate to large, </w:t>
      </w:r>
      <w:r w:rsidR="00574095">
        <w:t xml:space="preserve">with those for vocabulary </w:t>
      </w:r>
      <w:r w:rsidRPr="00860CAF">
        <w:t xml:space="preserve">ranging from </w:t>
      </w:r>
      <w:r w:rsidR="00574095">
        <w:t>0</w:t>
      </w:r>
      <w:r w:rsidRPr="00860CAF">
        <w:t>.</w:t>
      </w:r>
      <w:r w:rsidR="00574095">
        <w:t>90</w:t>
      </w:r>
      <w:r w:rsidR="00574095" w:rsidRPr="00860CAF">
        <w:t xml:space="preserve"> </w:t>
      </w:r>
      <w:r w:rsidRPr="00860CAF">
        <w:t>to 1.55</w:t>
      </w:r>
      <w:r w:rsidR="00574095">
        <w:t xml:space="preserve"> and effects on comprehension monitoring ranging from 0.55 to 1.05. This </w:t>
      </w:r>
      <w:r w:rsidRPr="00860CAF">
        <w:t>converges with earlier research examining the impacts o</w:t>
      </w:r>
      <w:r w:rsidR="00AD4703">
        <w:t>f Let’s Know! for children in primary grades</w:t>
      </w:r>
      <w:r w:rsidR="00CA78AB">
        <w:t xml:space="preserve"> </w:t>
      </w:r>
      <w:r w:rsidR="00CA78AB">
        <w:fldChar w:fldCharType="begin">
          <w:fldData xml:space="preserve">PEVuZE5vdGU+PENpdGUgRXhjbHVkZUF1dGg9IjEiPjxBdXRob3I+TGFuZ3VhZ2UgYW5kIFJlYWRp
bmcgUmVzZWFyY2ggQ29uc29ydGl1bTwvQXV0aG9yPjxZZWFyPjIwMTc8L1llYXI+PFJlY051bT40
NTA1PC9SZWNOdW0+PFByZWZpeD5MQVJSQyBldCBhbC5gLCA8L1ByZWZpeD48U3VmZml4PmAsIDIw
MTk8L1N1ZmZpeD48RGlzcGxheVRleHQ+KExBUlJDIGV0IGFsLiwgMjAxNywgMjAxOSk8L0Rpc3Bs
YXlUZXh0PjxyZWNvcmQ+PHJlYy1udW1iZXI+NDUwNTwvcmVjLW51bWJlcj48Zm9yZWlnbi1rZXlz
PjxrZXkgYXBwPSJFTiIgZGItaWQ9Ijk5ZDlldnNlNmZmcDA3ZWVzZnFwdHYybHBhcnNweGYwZDk1
MiIgdGltZXN0YW1wPSIxNTIxNzQ5OTY3Ij40NTA1PC9rZXk+PC9mb3JlaWduLWtleXM+PHJlZi10
eXBlIG5hbWU9IkpvdXJuYWwgQXJ0aWNsZSI+MTc8L3JlZi10eXBlPjxjb250cmlidXRvcnM+PGF1
dGhvcnM+PGF1dGhvcj5MYW5ndWFnZSBhbmQgUmVhZGluZyBSZXNlYXJjaCBDb25zb3J0aXVtLDwv
YXV0aG9yPjxhdXRob3I+SmlhbmcsIEh1aTwvYXV0aG9yPjxhdXRob3I+RGF2aXMsIERhd248L2F1
dGhvcj48L2F1dGhvcnM+PC9jb250cmlidXRvcnM+PHRpdGxlcz48dGl0bGU+TGV04oCZcyBLbm93
ISBQcm94aW1hbCBJbXBhY3RzIG9uIFByZWtpbmRlcmdhcnRlbiB0aHJvdWdoIEdyYWRlIDMgU3R1
ZGVudHPigJkgQ29tcHJlaGVuc2lvbi1SZWxhdGVkIFNraWxsczwvdGl0bGU+PHNlY29uZGFyeS10
aXRsZT5UaGUgRWxlbWVudGFyeSBTY2hvb2wgSm91cm5hbDwvc2Vjb25kYXJ5LXRpdGxlPjwvdGl0
bGVzPjxwZXJpb2RpY2FsPjxmdWxsLXRpdGxlPlRoZSBFbGVtZW50YXJ5IFNjaG9vbCBKb3VybmFs
PC9mdWxsLXRpdGxlPjwvcGVyaW9kaWNhbD48cGFnZXM+MTc3LTIwNjwvcGFnZXM+PHZvbHVtZT4x
MTg8L3ZvbHVtZT48bnVtYmVyPjI8L251bWJlcj48ZGF0ZXM+PHllYXI+MjAxNzwveWVhcj48L2Rh
dGVzPjx1cmxzPjxyZWxhdGVkLXVybHM+PHVybD5odHRwczovL3d3dy5qb3VybmFscy51Y2hpY2Fn
by5lZHUvZG9pL2Ficy8xMC4xMDg2LzY5NDIyMDwvdXJsPjwvcmVsYXRlZC11cmxzPjwvdXJscz48
ZWxlY3Ryb25pYy1yZXNvdXJjZS1udW0+MTAuMTA4Ni82OTQyMjA8L2VsZWN0cm9uaWMtcmVzb3Vy
Y2UtbnVtPjwvcmVjb3JkPjwvQ2l0ZT48Q2l0ZSBIaWRkZW49IjEiPjxBdXRob3I+TGFuZ3VhZ2Ug
YW5kIFJlYWRpbmcgUmVzZWFyY2ggQ29uc29ydGl1bTwvQXV0aG9yPjxZZWFyPjIwMTk8L1llYXI+
PFJlY051bT40ODI0PC9SZWNOdW0+PHJlY29yZD48cmVjLW51bWJlcj40ODI0PC9yZWMtbnVtYmVy
Pjxmb3JlaWduLWtleXM+PGtleSBhcHA9IkVOIiBkYi1pZD0iOTlkOWV2c2U2ZmZwMDdlZXNmcXB0
djJscGFyc3B4ZjBkOTUyIiB0aW1lc3RhbXA9IjE1NjUyNzc0MzMiPjQ4MjQ8L2tleT48L2ZvcmVp
Z24ta2V5cz48cmVmLXR5cGUgbmFtZT0iSm91cm5hbCBBcnRpY2xlIj4xNzwvcmVmLXR5cGU+PGNv
bnRyaWJ1dG9ycz48YXV0aG9ycz48YXV0aG9yPkxhbmd1YWdlIGFuZCBSZWFkaW5nIFJlc2VhcmNo
IENvbnNvcnRpdW0sPC9hdXRob3I+PGF1dGhvcj5KaWFuZywgSHVpPC9hdXRob3I+PGF1dGhvcj5M
b2dhbiwgSmVzc2ljYSBBLiBSLjwvYXV0aG9yPjwvYXV0aG9ycz48L2NvbnRyaWJ1dG9ycz48dGl0
bGVzPjx0aXRsZT5JbXByb3ZpbmcgUmVhZGluZyBDb21wcmVoZW5zaW9uIGluIHRoZSBQcmltYXJ5
IEdyYWRlczogTWVkaWF0ZWQgRWZmZWN0cyBvZiBhIExhbmd1YWdlLUZvY3VzZWQgQ2xhc3Nyb29t
IEludGVydmVudGlvbjwvdGl0bGU+PHNlY29uZGFyeS10aXRsZT5Kb3VybmFsIG9mIFNwZWVjaCwg
TGFuZ3VhZ2UsIGFuZCBIZWFyaW5nIFJlc2VhcmNoPC9zZWNvbmRhcnktdGl0bGU+PC90aXRsZXM+
PHBlcmlvZGljYWw+PGZ1bGwtdGl0bGU+Sm91cm5hbCBvZiBTcGVlY2gsIExhbmd1YWdlLCBhbmQg
SGVhcmluZyBSZXNlYXJjaDwvZnVsbC10aXRsZT48L3BlcmlvZGljYWw+PHBhZ2VzPjI4MTItMjgy
ODwvcGFnZXM+PHZvbHVtZT42Mjwvdm9sdW1lPjxudW1iZXI+ODwvbnVtYmVyPjxkYXRlcz48eWVh
cj4yMDE5PC95ZWFyPjwvZGF0ZXM+PHVybHM+PHJlbGF0ZWQtdXJscz48dXJsPmh0dHBzOi8vcHVi
cy5hc2hhLm9yZy9kb2kvYWJzLzEwLjEwNDQvMjAxOV9KU0xIUi1MLTE5LTAwMTU8L3VybD48L3Jl
bGF0ZWQtdXJscz48L3VybHM+PGVsZWN0cm9uaWMtcmVzb3VyY2UtbnVtPmRvaToxMC4xMDQ0LzIw
MTlfSlNMSFItTC0xOS0wMDE1PC9lbGVjdHJvbmljLXJlc291cmNlLW51bT48L3JlY29yZD48L0Np
dGU+PC9FbmROb3RlPgB=
</w:fldData>
        </w:fldChar>
      </w:r>
      <w:r w:rsidR="00737F94">
        <w:instrText xml:space="preserve"> ADDIN EN.CITE </w:instrText>
      </w:r>
      <w:r w:rsidR="00737F94">
        <w:fldChar w:fldCharType="begin">
          <w:fldData xml:space="preserve">PEVuZE5vdGU+PENpdGUgRXhjbHVkZUF1dGg9IjEiPjxBdXRob3I+TGFuZ3VhZ2UgYW5kIFJlYWRp
bmcgUmVzZWFyY2ggQ29uc29ydGl1bTwvQXV0aG9yPjxZZWFyPjIwMTc8L1llYXI+PFJlY051bT40
NTA1PC9SZWNOdW0+PFByZWZpeD5MQVJSQyBldCBhbC5gLCA8L1ByZWZpeD48U3VmZml4PmAsIDIw
MTk8L1N1ZmZpeD48RGlzcGxheVRleHQ+KExBUlJDIGV0IGFsLiwgMjAxNywgMjAxOSk8L0Rpc3Bs
YXlUZXh0PjxyZWNvcmQ+PHJlYy1udW1iZXI+NDUwNTwvcmVjLW51bWJlcj48Zm9yZWlnbi1rZXlz
PjxrZXkgYXBwPSJFTiIgZGItaWQ9Ijk5ZDlldnNlNmZmcDA3ZWVzZnFwdHYybHBhcnNweGYwZDk1
MiIgdGltZXN0YW1wPSIxNTIxNzQ5OTY3Ij40NTA1PC9rZXk+PC9mb3JlaWduLWtleXM+PHJlZi10
eXBlIG5hbWU9IkpvdXJuYWwgQXJ0aWNsZSI+MTc8L3JlZi10eXBlPjxjb250cmlidXRvcnM+PGF1
dGhvcnM+PGF1dGhvcj5MYW5ndWFnZSBhbmQgUmVhZGluZyBSZXNlYXJjaCBDb25zb3J0aXVtLDwv
YXV0aG9yPjxhdXRob3I+SmlhbmcsIEh1aTwvYXV0aG9yPjxhdXRob3I+RGF2aXMsIERhd248L2F1
dGhvcj48L2F1dGhvcnM+PC9jb250cmlidXRvcnM+PHRpdGxlcz48dGl0bGU+TGV04oCZcyBLbm93
ISBQcm94aW1hbCBJbXBhY3RzIG9uIFByZWtpbmRlcmdhcnRlbiB0aHJvdWdoIEdyYWRlIDMgU3R1
ZGVudHPigJkgQ29tcHJlaGVuc2lvbi1SZWxhdGVkIFNraWxsczwvdGl0bGU+PHNlY29uZGFyeS10
aXRsZT5UaGUgRWxlbWVudGFyeSBTY2hvb2wgSm91cm5hbDwvc2Vjb25kYXJ5LXRpdGxlPjwvdGl0
bGVzPjxwZXJpb2RpY2FsPjxmdWxsLXRpdGxlPlRoZSBFbGVtZW50YXJ5IFNjaG9vbCBKb3VybmFs
PC9mdWxsLXRpdGxlPjwvcGVyaW9kaWNhbD48cGFnZXM+MTc3LTIwNjwvcGFnZXM+PHZvbHVtZT4x
MTg8L3ZvbHVtZT48bnVtYmVyPjI8L251bWJlcj48ZGF0ZXM+PHllYXI+MjAxNzwveWVhcj48L2Rh
dGVzPjx1cmxzPjxyZWxhdGVkLXVybHM+PHVybD5odHRwczovL3d3dy5qb3VybmFscy51Y2hpY2Fn
by5lZHUvZG9pL2Ficy8xMC4xMDg2LzY5NDIyMDwvdXJsPjwvcmVsYXRlZC11cmxzPjwvdXJscz48
ZWxlY3Ryb25pYy1yZXNvdXJjZS1udW0+MTAuMTA4Ni82OTQyMjA8L2VsZWN0cm9uaWMtcmVzb3Vy
Y2UtbnVtPjwvcmVjb3JkPjwvQ2l0ZT48Q2l0ZSBIaWRkZW49IjEiPjxBdXRob3I+TGFuZ3VhZ2Ug
YW5kIFJlYWRpbmcgUmVzZWFyY2ggQ29uc29ydGl1bTwvQXV0aG9yPjxZZWFyPjIwMTk8L1llYXI+
PFJlY051bT40ODI0PC9SZWNOdW0+PHJlY29yZD48cmVjLW51bWJlcj40ODI0PC9yZWMtbnVtYmVy
Pjxmb3JlaWduLWtleXM+PGtleSBhcHA9IkVOIiBkYi1pZD0iOTlkOWV2c2U2ZmZwMDdlZXNmcXB0
djJscGFyc3B4ZjBkOTUyIiB0aW1lc3RhbXA9IjE1NjUyNzc0MzMiPjQ4MjQ8L2tleT48L2ZvcmVp
Z24ta2V5cz48cmVmLXR5cGUgbmFtZT0iSm91cm5hbCBBcnRpY2xlIj4xNzwvcmVmLXR5cGU+PGNv
bnRyaWJ1dG9ycz48YXV0aG9ycz48YXV0aG9yPkxhbmd1YWdlIGFuZCBSZWFkaW5nIFJlc2VhcmNo
IENvbnNvcnRpdW0sPC9hdXRob3I+PGF1dGhvcj5KaWFuZywgSHVpPC9hdXRob3I+PGF1dGhvcj5M
b2dhbiwgSmVzc2ljYSBBLiBSLjwvYXV0aG9yPjwvYXV0aG9ycz48L2NvbnRyaWJ1dG9ycz48dGl0
bGVzPjx0aXRsZT5JbXByb3ZpbmcgUmVhZGluZyBDb21wcmVoZW5zaW9uIGluIHRoZSBQcmltYXJ5
IEdyYWRlczogTWVkaWF0ZWQgRWZmZWN0cyBvZiBhIExhbmd1YWdlLUZvY3VzZWQgQ2xhc3Nyb29t
IEludGVydmVudGlvbjwvdGl0bGU+PHNlY29uZGFyeS10aXRsZT5Kb3VybmFsIG9mIFNwZWVjaCwg
TGFuZ3VhZ2UsIGFuZCBIZWFyaW5nIFJlc2VhcmNoPC9zZWNvbmRhcnktdGl0bGU+PC90aXRsZXM+
PHBlcmlvZGljYWw+PGZ1bGwtdGl0bGU+Sm91cm5hbCBvZiBTcGVlY2gsIExhbmd1YWdlLCBhbmQg
SGVhcmluZyBSZXNlYXJjaDwvZnVsbC10aXRsZT48L3BlcmlvZGljYWw+PHBhZ2VzPjI4MTItMjgy
ODwvcGFnZXM+PHZvbHVtZT42Mjwvdm9sdW1lPjxudW1iZXI+ODwvbnVtYmVyPjxkYXRlcz48eWVh
cj4yMDE5PC95ZWFyPjwvZGF0ZXM+PHVybHM+PHJlbGF0ZWQtdXJscz48dXJsPmh0dHBzOi8vcHVi
cy5hc2hhLm9yZy9kb2kvYWJzLzEwLjEwNDQvMjAxOV9KU0xIUi1MLTE5LTAwMTU8L3VybD48L3Jl
bGF0ZWQtdXJscz48L3VybHM+PGVsZWN0cm9uaWMtcmVzb3VyY2UtbnVtPmRvaToxMC4xMDQ0LzIw
MTlfSlNMSFItTC0xOS0wMDE1PC9lbGVjdHJvbmljLXJlc291cmNlLW51bT48L3JlY29yZD48L0Np
dGU+PC9FbmROb3RlPgB=
</w:fldData>
        </w:fldChar>
      </w:r>
      <w:r w:rsidR="00737F94">
        <w:instrText xml:space="preserve"> ADDIN EN.CITE.DATA </w:instrText>
      </w:r>
      <w:r w:rsidR="00737F94">
        <w:fldChar w:fldCharType="end"/>
      </w:r>
      <w:r w:rsidR="00CA78AB">
        <w:fldChar w:fldCharType="separate"/>
      </w:r>
      <w:r w:rsidR="00CA78AB">
        <w:rPr>
          <w:noProof/>
        </w:rPr>
        <w:t>(LARRC et al., 2017, 2019)</w:t>
      </w:r>
      <w:r w:rsidR="00CA78AB">
        <w:fldChar w:fldCharType="end"/>
      </w:r>
      <w:r w:rsidRPr="00860CAF">
        <w:t xml:space="preserve">. </w:t>
      </w:r>
      <w:r w:rsidR="00574095">
        <w:t>In comparison,</w:t>
      </w:r>
      <w:r w:rsidR="00C66EEA">
        <w:t xml:space="preserve"> in their recent meta-analysis regarding the effects of language intervention,</w:t>
      </w:r>
      <w:r w:rsidR="00574095">
        <w:t xml:space="preserve"> </w:t>
      </w:r>
      <w:r w:rsidR="00574095">
        <w:fldChar w:fldCharType="begin"/>
      </w:r>
      <w:r w:rsidR="00574095">
        <w:instrText xml:space="preserve"> ADDIN EN.CITE &lt;EndNote&gt;&lt;Cite AuthorYear="1"&gt;&lt;Author&gt;Silverman&lt;/Author&gt;&lt;Year&gt;2020&lt;/Year&gt;&lt;RecNum&gt;5214&lt;/RecNum&gt;&lt;DisplayText&gt;Silverman et al. (2020)&lt;/DisplayText&gt;&lt;record&gt;&lt;rec-number&gt;5214&lt;/rec-number&gt;&lt;foreign-keys&gt;&lt;key app="EN" db-id="99d9evse6ffp07eesfqptv2lparspxf0d952" timestamp="1613160862"&gt;5214&lt;/key&gt;&lt;/foreign-keys&gt;&lt;ref-type name="Journal Article"&gt;17&lt;/ref-type&gt;&lt;contributors&gt;&lt;authors&gt;&lt;author&gt;Silverman, Rebecca D.&lt;/author&gt;&lt;author&gt;Johnson, Erika&lt;/author&gt;&lt;author&gt;Keane, Kristin&lt;/author&gt;&lt;author&gt;Khanna, Saurabh&lt;/author&gt;&lt;/authors&gt;&lt;/contributors&gt;&lt;titles&gt;&lt;title&gt;Beyond Decoding: A Meta-Analysis of the Effects of Language Comprehension Interventions on K–5 Students’ Language and Literacy Outcomes&lt;/title&gt;&lt;secondary-title&gt;Reading Research Quarterly&lt;/secondary-title&gt;&lt;/titles&gt;&lt;periodical&gt;&lt;full-title&gt;Reading Research Quarterly&lt;/full-title&gt;&lt;/periodical&gt;&lt;pages&gt;S207-S233&lt;/pages&gt;&lt;volume&gt;55&lt;/volume&gt;&lt;number&gt;S1&lt;/number&gt;&lt;dates&gt;&lt;year&gt;2020&lt;/year&gt;&lt;/dates&gt;&lt;isbn&gt;0034-0553&lt;/isbn&gt;&lt;urls&gt;&lt;related-urls&gt;&lt;url&gt;https://ila.onlinelibrary.wiley.com/doi/abs/10.1002/rrq.346&lt;/url&gt;&lt;/related-urls&gt;&lt;/urls&gt;&lt;electronic-resource-num&gt;https://doi.org/10.1002/rrq.346&lt;/electronic-resource-num&gt;&lt;/record&gt;&lt;/Cite&gt;&lt;/EndNote&gt;</w:instrText>
      </w:r>
      <w:r w:rsidR="00574095">
        <w:fldChar w:fldCharType="separate"/>
      </w:r>
      <w:r w:rsidR="00574095">
        <w:rPr>
          <w:noProof/>
        </w:rPr>
        <w:t>Silverman et al. (2020)</w:t>
      </w:r>
      <w:r w:rsidR="00574095">
        <w:fldChar w:fldCharType="end"/>
      </w:r>
      <w:r w:rsidR="00574095">
        <w:t xml:space="preserve"> reported </w:t>
      </w:r>
      <w:r w:rsidR="0068225E">
        <w:t xml:space="preserve">an average effect of 1.27 (95% </w:t>
      </w:r>
      <w:r w:rsidR="000C30E4">
        <w:t>confidence interval [</w:t>
      </w:r>
      <w:r w:rsidR="0068225E">
        <w:t>CI</w:t>
      </w:r>
      <w:r w:rsidR="000C30E4">
        <w:t>]</w:t>
      </w:r>
      <w:r w:rsidR="0068225E">
        <w:t>: 0.90-1.64)</w:t>
      </w:r>
      <w:r w:rsidR="00574095">
        <w:t xml:space="preserve"> </w:t>
      </w:r>
      <w:r w:rsidR="0068225E">
        <w:t xml:space="preserve">for </w:t>
      </w:r>
      <w:r w:rsidR="00574095">
        <w:t>“custom”</w:t>
      </w:r>
      <w:r w:rsidR="0068225E">
        <w:t xml:space="preserve"> measures</w:t>
      </w:r>
      <w:r w:rsidR="00574095">
        <w:t xml:space="preserve"> </w:t>
      </w:r>
      <w:r w:rsidR="0068225E">
        <w:t>of vocabulary</w:t>
      </w:r>
      <w:r w:rsidR="00574095">
        <w:t xml:space="preserve"> skills</w:t>
      </w:r>
      <w:r w:rsidR="0068225E">
        <w:t>.</w:t>
      </w:r>
      <w:r w:rsidR="00574095">
        <w:t xml:space="preserve"> </w:t>
      </w:r>
      <w:r w:rsidR="0068225E">
        <w:t xml:space="preserve">For other language measures, </w:t>
      </w:r>
      <w:r w:rsidR="0068225E">
        <w:fldChar w:fldCharType="begin"/>
      </w:r>
      <w:r w:rsidR="0068225E">
        <w:instrText xml:space="preserve"> ADDIN EN.CITE &lt;EndNote&gt;&lt;Cite AuthorYear="1"&gt;&lt;Author&gt;Silverman&lt;/Author&gt;&lt;Year&gt;2020&lt;/Year&gt;&lt;RecNum&gt;5214&lt;/RecNum&gt;&lt;DisplayText&gt;Silverman et al. (2020)&lt;/DisplayText&gt;&lt;record&gt;&lt;rec-number&gt;5214&lt;/rec-number&gt;&lt;foreign-keys&gt;&lt;key app="EN" db-id="99d9evse6ffp07eesfqptv2lparspxf0d952" timestamp="1613160862"&gt;5214&lt;/key&gt;&lt;/foreign-keys&gt;&lt;ref-type name="Journal Article"&gt;17&lt;/ref-type&gt;&lt;contributors&gt;&lt;authors&gt;&lt;author&gt;Silverman, Rebecca D.&lt;/author&gt;&lt;author&gt;Johnson, Erika&lt;/author&gt;&lt;author&gt;Keane, Kristin&lt;/author&gt;&lt;author&gt;Khanna, Saurabh&lt;/author&gt;&lt;/authors&gt;&lt;/contributors&gt;&lt;titles&gt;&lt;title&gt;Beyond Decoding: A Meta-Analysis of the Effects of Language Comprehension Interventions on K–5 Students’ Language and Literacy Outcomes&lt;/title&gt;&lt;secondary-title&gt;Reading Research Quarterly&lt;/secondary-title&gt;&lt;/titles&gt;&lt;periodical&gt;&lt;full-title&gt;Reading Research Quarterly&lt;/full-title&gt;&lt;/periodical&gt;&lt;pages&gt;S207-S233&lt;/pages&gt;&lt;volume&gt;55&lt;/volume&gt;&lt;number&gt;S1&lt;/number&gt;&lt;dates&gt;&lt;year&gt;2020&lt;/year&gt;&lt;/dates&gt;&lt;isbn&gt;0034-0553&lt;/isbn&gt;&lt;urls&gt;&lt;related-urls&gt;&lt;url&gt;https://ila.onlinelibrary.wiley.com/doi/abs/10.1002/rrq.346&lt;/url&gt;&lt;/related-urls&gt;&lt;/urls&gt;&lt;electronic-resource-num&gt;https://doi.org/10.1002/rrq.346&lt;/electronic-resource-num&gt;&lt;/record&gt;&lt;/Cite&gt;&lt;/EndNote&gt;</w:instrText>
      </w:r>
      <w:r w:rsidR="0068225E">
        <w:fldChar w:fldCharType="separate"/>
      </w:r>
      <w:r w:rsidR="0068225E">
        <w:rPr>
          <w:noProof/>
        </w:rPr>
        <w:t>Silverman et al. (2020)</w:t>
      </w:r>
      <w:r w:rsidR="0068225E">
        <w:fldChar w:fldCharType="end"/>
      </w:r>
      <w:r w:rsidR="0068225E">
        <w:t xml:space="preserve"> reported average effect sizes ranging from 0.01 (standardized measures of syntax) to 1.14 (custom measures of morphology). The average effect on broad language comprehension measures was 0.10 (95% CI: 0.05-0.32, which is similar to the average effect </w:t>
      </w:r>
      <w:r w:rsidR="00C66EEA">
        <w:t xml:space="preserve">reported by </w:t>
      </w:r>
      <w:r w:rsidR="00C66EEA">
        <w:fldChar w:fldCharType="begin"/>
      </w:r>
      <w:r w:rsidR="00C66EEA">
        <w:instrText xml:space="preserve"> ADDIN EN.CITE &lt;EndNote&gt;&lt;Cite AuthorYear="1"&gt;&lt;Author&gt;Rogde&lt;/Author&gt;&lt;Year&gt;2019&lt;/Year&gt;&lt;RecNum&gt;4883&lt;/RecNum&gt;&lt;DisplayText&gt;Rogde et al. (2019)&lt;/DisplayText&gt;&lt;record&gt;&lt;rec-number&gt;4883&lt;/rec-number&gt;&lt;foreign-keys&gt;&lt;key app="EN" db-id="99d9evse6ffp07eesfqptv2lparspxf0d952" timestamp="1573741304"&gt;4883&lt;/key&gt;&lt;/foreign-keys&gt;&lt;ref-type name="Journal Article"&gt;17&lt;/ref-type&gt;&lt;contributors&gt;&lt;authors&gt;&lt;author&gt;Rogde, Kristin&lt;/author&gt;&lt;author&gt;Hagen, Åste M.&lt;/author&gt;&lt;author&gt;Melby-Lervåg, Monica&lt;/author&gt;&lt;author&gt;Lervåg, Arne&lt;/author&gt;&lt;/authors&gt;&lt;/contributors&gt;&lt;titles&gt;&lt;title&gt;The effect of linguistic comprehension instruction on generalized language and reading comprehension skills: A systematic review&lt;/title&gt;&lt;secondary-title&gt;Campbell Systematic Reviews&lt;/secondary-title&gt;&lt;/titles&gt;&lt;periodical&gt;&lt;full-title&gt;Campbell Systematic Reviews&lt;/full-title&gt;&lt;/periodical&gt;&lt;pages&gt;e1059&lt;/pages&gt;&lt;volume&gt;15&lt;/volume&gt;&lt;number&gt;4&lt;/number&gt;&lt;keywords&gt;&lt;keyword&gt;meta-analysis, language intervention, listening comprehension, reading comprehension, vocabulary&lt;/keyword&gt;&lt;keyword&gt;attentuated effects when implemented by teachers&lt;/keyword&gt;&lt;/keywords&gt;&lt;dates&gt;&lt;year&gt;2019&lt;/year&gt;&lt;/dates&gt;&lt;isbn&gt;1891-1803&lt;/isbn&gt;&lt;urls&gt;&lt;related-urls&gt;&lt;url&gt;https://onlinelibrary.wiley.com/doi/abs/10.1002/cl2.1059&lt;/url&gt;&lt;/related-urls&gt;&lt;/urls&gt;&lt;electronic-resource-num&gt;10.1002/cl2.1059&lt;/electronic-resource-num&gt;&lt;/record&gt;&lt;/Cite&gt;&lt;/EndNote&gt;</w:instrText>
      </w:r>
      <w:r w:rsidR="00C66EEA">
        <w:fldChar w:fldCharType="separate"/>
      </w:r>
      <w:r w:rsidR="00C66EEA">
        <w:rPr>
          <w:noProof/>
        </w:rPr>
        <w:t>Rogde et al. (2019)</w:t>
      </w:r>
      <w:r w:rsidR="00C66EEA">
        <w:fldChar w:fldCharType="end"/>
      </w:r>
      <w:r w:rsidR="00C66EEA">
        <w:t xml:space="preserve"> in their meta-analysis (0.16; 95% CI: 0.10-0.22)</w:t>
      </w:r>
      <w:r w:rsidR="0068225E">
        <w:t xml:space="preserve">. </w:t>
      </w:r>
    </w:p>
    <w:p w14:paraId="6970449F" w14:textId="76E77D0C" w:rsidR="00A832DA" w:rsidRPr="00860CAF" w:rsidRDefault="00A832DA" w:rsidP="009A57F6">
      <w:pPr>
        <w:pStyle w:val="NormalWeb"/>
        <w:widowControl w:val="0"/>
        <w:spacing w:before="0" w:beforeAutospacing="0" w:after="0" w:afterAutospacing="0" w:line="480" w:lineRule="auto"/>
        <w:ind w:firstLine="720"/>
      </w:pPr>
      <w:r w:rsidRPr="00860CAF">
        <w:t xml:space="preserve">The positive effects related to vocabulary knowledge </w:t>
      </w:r>
      <w:r w:rsidR="00576BFF">
        <w:t xml:space="preserve">are </w:t>
      </w:r>
      <w:r w:rsidRPr="00860CAF">
        <w:t xml:space="preserve">important as vocabulary is strongly implicated both empirically and theoretically in reading comprehension performance </w:t>
      </w:r>
      <w:r w:rsidR="00CA78AB">
        <w:lastRenderedPageBreak/>
        <w:fldChar w:fldCharType="begin">
          <w:fldData xml:space="preserve">PEVuZE5vdGU+PENpdGU+PEF1dGhvcj5DYWluPC9BdXRob3I+PFllYXI+MjAwNDwvWWVhcj48UmVj
TnVtPjgwMTwvUmVjTnVtPjxEaXNwbGF5VGV4dD4oQ2FpbiBldCBhbC4sIDIwMDQ7IExBUlJDLCAy
MDE1OyBQZXJmZXR0aSAmYW1wOyBTdGFmdXJhLCAyMDE0KTwvRGlzcGxheVRleHQ+PHJlY29yZD48
cmVjLW51bWJlcj44MDE8L3JlYy1udW1iZXI+PGZvcmVpZ24ta2V5cz48a2V5IGFwcD0iRU4iIGRi
LWlkPSI5OWQ5ZXZzZTZmZnAwN2Vlc2ZxcHR2MmxwYXJzcHhmMGQ5NTIiIHRpbWVzdGFtcD0iMCI+
ODAxPC9rZXk+PC9mb3JlaWduLWtleXM+PHJlZi10eXBlIG5hbWU9IkpvdXJuYWwgQXJ0aWNsZSI+
MTc8L3JlZi10eXBlPjxjb250cmlidXRvcnM+PGF1dGhvcnM+PGF1dGhvcj5DYWluLCBLYXRlPC9h
dXRob3I+PGF1dGhvcj5PYWtoaWxsLCBKYW5lIFYuPC9hdXRob3I+PGF1dGhvcj5CcnlhbnQsIFBl
dGVyPC9hdXRob3I+PC9hdXRob3JzPjwvY29udHJpYnV0b3JzPjxhdXRoLWFkZHJlc3M+W21haWx0
bzprY2FpbkBlc3NleC5hYy51a10mI3hEO0NhaW4sIEthdGUsIERlcGFydG1lbnQgb2YgUHN5Y2hv
bG9neSwgVW5pdmVyc2l0eSBvZiBFc3NleCwgV2l2ZW5ob2UgUGFyaywgQ29sY2hlc3RlciwgVW5p
dGVkIEtpbmdkb20sIENPNCAzU1EsIFttYWlsdG86a2NhaW5AZXNzZXguYWMudWtdPC9hdXRoLWFk
ZHJlc3M+PHRpdGxlcz48dGl0bGU+Q2hpbGRyZW4mYXBvcztzIFJlYWRpbmcgQ29tcHJlaGVuc2lv
biBBYmlsaXR5OiBDb25jdXJyZW50IFByZWRpY3Rpb24gYnkgV29ya2luZyBNZW1vcnksIFZlcmJh
bCBBYmlsaXR5LCBhbmQgQ29tcG9uZW50IFNraWxsczwvdGl0bGU+PHNlY29uZGFyeS10aXRsZT5K
b3VybmFsIG9mIEVkdWNhdGlvbmFsIFBzeWNob2xvZ3k8L3NlY29uZGFyeS10aXRsZT48L3RpdGxl
cz48cGVyaW9kaWNhbD48ZnVsbC10aXRsZT5Kb3VybmFsIG9mIEVkdWNhdGlvbmFsIFBzeWNob2xv
Z3k8L2Z1bGwtdGl0bGU+PC9wZXJpb2RpY2FsPjxwYWdlcz4zMS00MjwvcGFnZXM+PHZvbHVtZT45
Njwvdm9sdW1lPjxudW1iZXI+MTwvbnVtYmVyPjxrZXl3b3Jkcz48a2V5d29yZD5SZWFkaW5nIEFi
aWxpdHk8L2tleXdvcmQ+PGtleXdvcmQ+UmVhZGluZyBDb21wcmVoZW5zaW9uPC9rZXl3b3JkPjxr
ZXl3b3JkPlNob3J0IFRlcm0gTWVtb3J5PC9rZXl3b3JkPjxrZXl3b3JkPlZlcmJhbDwva2V5d29y
ZD48a2V5d29yZD5BYmlsaXR5PC9rZXl3b3JkPjxrZXl3b3JkPndvcmtpbmcgbWVtb3J5IGNhcGFj
aXR5PC9rZXl3b3JkPjxrZXl3b3JkPnJlYWRpbmcgY29tcHJlaGVuc2lvbjwva2V5d29yZD48a2V5
d29yZD5yZWFkaW5nIGFiaWxpdHk8L2tleXdvcmQ+PGtleXdvcmQ+dm9jYWJ1bGFyeTwva2V5d29y
ZD48a2V5d29yZD52ZXJiYWwgc2tpbGxzPC9rZXl3b3JkPjxrZXl3b3JkPmNvbXBvbmVudCBza2ls
bHM8L2tleXdvcmQ+PGtleXdvcmQ+dGltZSBwb2ludDwva2V5d29yZD48a2V5d29yZD5zdHJ1Y3R1
cmU8L2tleXdvcmQ+PGtleXdvcmQ+a25vd2xlZGdlPC9rZXl3b3JkPjxrZXl3b3JkPk5lYWxlIEFu
YWx5c2lzIG9mIFJlYWRpbmcgQWJpbGl0eSwgUmV2aXNlZCBCcml0aXNoIEVkaXRpb248L2tleXdv
cmQ+PGtleXdvcmQ+V2VjaHNsZXIgSW50ZWxsaWdlbmNlIFNjYWxlIGZvciBDaGlsZHJlbiwgVGhp
cmQgRWRpdGlvbjwva2V5d29yZD48a2V5d29yZD4yODIwIENvZ25pdGl2ZSAmYW1wOyBQZXJjZXB0
dWFsIERldmVsb3BtZW50PC9rZXl3b3JkPjwva2V5d29yZHM+PGRhdGVzPjx5ZWFyPjIwMDQ8L3ll
YXI+PHB1Yi1kYXRlcz48ZGF0ZT5NYXI8L2RhdGU+PC9wdWItZGF0ZXM+PC9kYXRlcz48YWNjZXNz
aW9uLW51bT4yMDA0LTExMzU4LTAwMzwvYWNjZXNzaW9uLW51bT48bGFiZWw+SDwvbGFiZWw+PHVy
bHM+PHJlbGF0ZWQtdXJscz48dXJsPmh0dHA6Ly93d3cuYXBhLm9yZyA8L3VybD48L3JlbGF0ZWQt
dXJscz48L3VybHM+PHJlc2VhcmNoLW5vdGVzPk1vc3Qgc3R1ZGllcyBoYXZlIG5vdCBsb29rZWQg
YXQgdGhlIHZhcmlvdXMgY29tcG9uZW50cyB3aGljaCBtYWtlIHVwIHJlYWRpbmcgY29tcHJlaGVu
c2lvbiYjeEQ7JiN4RDtQVVJQT1NFJiN4RDsmcXVvdDtkZXRlcm1pbmUgd2hldGhlciB0aGUgaGln
aGVyIGxldmVsIHNraWxscyBtYWtlIGluZGVwZW5kZW50IGNvbnRyaWJ1dGlvbnMgdG8gdGhlIHBy
ZWRpY3Rpb24gb2YgcmVhZGluZyBjb21wcmVoZW5zaW9uIG92ZXIgYW5kIGFib3ZlIFtsb3dlciBs
ZXZlbC93b3JkIGxldmVsIHNraWxsc10mcXVvdDsgcC4gMzEmI3hEO0FpbXMgKHAuIDM0KTomI3hE
OzEpICAmcXVvdDt0byBpbnZlc3RpZ2F0ZSB3aGV0aGVyIHRoZXJlIGlzIGEgZGlyZWN0IHJlbGF0
aW9uIGJldHdlZW4gY2hpbGRyZW4mYXBvcztzIHdvcmtpbmcgbWVtb3J5IGNhcGFjaXR5IGFuZCB0
aGVpciByZWFkaW5nIGNvbXAgYWJpbGl0eSBvciB3aGV0aGVyIGFueSBhc3NvY2lhdGlvbiBiZXR3
ZWVuIHRoZXNlIHR3byB2YXJpYWJsZXMgYXJpc2VzIHRocm91Z2ggdmVyYmFsIGFuZCBzZW1hbnRp
YyBza2lsbHMmcXVvdDsmI3hEOzIpICAmcXVvdDt0byBkZXRlcm1pbmUgd2hldGhlciBoaWdoZXIg
bGV2ZWwgY29tcG9uZW50IHNraWxscyAoaW5mZXJlbmNlLCBjb21wIG1vbml0b3JpbmcsIHN0b3J5
IHN0cnVjdHVyZSkgcGxheSBhIHVuaXF1ZSByb2xlIGluIHRoZSBkZXRlcm1pbmF0aW9uIG9mIGNv
bXAgbGV2ZWwmcXVvdDsmI3hEOzMpICAmcXVvdDt0byBleHBsb3JlIHdoZXRoZXIgYW55IHJlbGF0
aW9ucyBiZXR3ZWVuIHRoZSBoaWdoZXIgbGV2ZWwgbGFuZ3VhZ2Ugc2tpbGxzIGFuZCBjaGlsZHJl
biZhcG9zO3MgcmVhZGluZyBjb21wIGFyZSBtZWRpYXRlZCBieSBwcm9jZXNzaW5nIHJlc291cmNl
cyAoV00pJnF1b3Q7JiN4RDs0KSB3aGV0aGVyIHRoZXNlIHBhdHRlcm5zIGNoYW5nZSB3aXRoIGFn
ZSYjeEQ7JiN4RDtNRVRIT0QmI3hEO2xvbmdpdHVkaW5hbCBzYW1wbGUgb2YgbiA9IDEwMyAmI3hE
O2Fzc2Vzc2VkIGF0IGFnZXMgOCAoVDEsIG4gPSAxMDApLCA5IChUMiwgbiA9IDkyKSwgYW5kIDEx
IChUMywgbiA9IDgwKSYjeEQ7ZXhjbHVkZWQgZXh0cmVtZWx5IGdvb2QgKCZndDsyeXJzIGFib3Zl
IENBKSBhbmQgZXh0cmVtZWx5IHBvb3IgcmVhZGVycyYjeEQ7ZXhjbHVkZWQgRVNMIHN0dWRlbnRz
IGFuZCB0aG9zZSB3aXRoIGJlaGF2aW9yYWwvZW1vdGlvbmFsIHByb2JzLCBMRCYjeEQ7JiN4RDtN
RUFTVVJFUyYjeEQ7MSkgIFdvcmQgcmVhZGluZyBhY2N1cmFjeSAoTmVhbGUgQW5hbHlzaXMgb2Yg
UmVhZGluZyBBYmlsaXR5LVI7IHdvcmQgcmVjb2duaXRpb24gaW4gY29udGV4dCkmI3hEOzIpICBS
ZWFkaW5nIGNvbXAgKE5BUkEtUjsgYW5zd2VyIHBhc3NhZ2UgY29tcCBxdWVzdGlvbnMpJiN4RDsz
KSAgR2F0ZXMtTWFjR2luaXRpZSBWb2NhYnVsYXJ5IHN1YnRlc3QgKG11bHQgY2hvaWNlKSYjeEQ7
NCkgIEJyaXRpc2ggUGljdHVyZSBWb2NhYnVsYXJ5IFNjYWxlICYjeEQ7NSkgIFZJUSAoV0lTQy1J
SUkgVm9jYWIgYW5kIFNpbWlsYXJpdGllcyBzdWJ0ZXN0cykmI3hEOzYpICBXTSAmI3hEOy0tRGln
aXQgV00gdGFzayAocmVhZCBzZXRzIG9mIDMgZGlnaXRzIG91dCBsb3VkLCByZW1lbWJlciBmaW5h
bCBkaWdpdCBpbiBzZXRzIGZvciBsYXRlciByZWNhbGwpJiN4RDstLVNlbnRhbmNlIHNwYW4gdGFz
ayAocmVhZCBzZW50ZW5jZXMsIHN1cHBseSBhbmQgcmVtZW1iZXIgbGFzdCB3b3JkIGluIHNlbnRl
bmNlIGZvciBsYXRlciByZWNhbGwpJiN4RDs3KSAgSW5mZXJlbmNlIGFuZCBpbnRlZ3JhdGlvbiYj
eEQ7LS1UMTogIE9ha2hpbGwmYXBvcztzICgxOTgyKSBjb25zdHJ1Y3RpdmUgaW50ZWdyYXRpb24g
dGFzayAobGlzdGVuIHRvIHNob3J0IHRleHRzLCBsaXN0ZW4gdG8gc2VudGVuY2VzLCBkZWNpZGUg
aWYgc2VudGVuY2VzIHRoZXkgaGVhcmQgd2VyZSBhY3R1YWxseSBpbiB0aGUgc3RvcnkmI3hEOy0t
VDIvMzogIENhaW4gJmFtcDsgT2FraGlsbCAoMTk5OSkgdGFzayAocmVhZCBzaG9ydCBzdG9yaWVz
IGFuZCBhbnN3ZXIgYm90aCBsaXRlcmFsIGFuZCBpbmZlcmVudGlhbCBxdWVzdGlvbnMgYWJvdXQg
dGhlbSkmI3hEOzgpICBDb21wIG1vbml0b3JpbmcmI3hEOy0tVDE6ICByZWFkaW5nIHN0b3JpZXMg
KHdoaWNoIGNvbnRhaW5lZCBzb21lIGNvbmZsaWN0aW5nIGluZm8pIG91dGxvdWQsIHVuZGVybGlu
ZSBwYXJ0cyB0aGF0IGRvIG5vdCBtYWtlIHNlbnNlJiN4RDstLVQyLzM6ICBzYW1lIGJ1dCByZWFk
aW5nIHN0b3JpZXMgc2lsZW50bHkmI3hEOzkpICBLbm93bGVkZ2Ugb2Ygc3Rvcnkgc3RydWN0dXJl
JiN4RDstLVRpdGxlcyB0YXNrIChDYWluLCAxOTk2OyBleHBsYWluIGluZm8gY29udGFpbmVkIGlu
IHN0b3J5IHRpdGxlczsgYXQgVDIgYWxzbyBoYWQgdG8gZXhwbGFpbiBwdXJwb3NlIG9mIHN0b3J5
IGJlZ2lubmluZ3MvZW5kaW5nczsgYXQgVDMgYWxzbyBoYWQgdG8gZXhwbGFpbiBob3cgdGl0bGUg
aW5mbyB3YXMgcmVsYXRlZCB0byBkaWZmZXJlbnQgZ2VucmVzIGFuZCB0byBzcGVjaWZpeSB0aGUg
c3BlY2lmaWMgZ2VucmUgb2YgdGhlIHN0b3J5KSYjeEQ7LS1TZW50ZW5jZSBhbmFncmFtIHRhc2sg
KFN0ZWluICZhbXA7IEdsZW5uLCAxOTgyOyBnaXZlbiBzZW50ZW5jZXMgd2hpY2ggdG9nZXRoZXIg
bWFrZSBhIHN0b3J5LCBhc2tlZCB0byBwdXQgdGhlbSBpbiB0aGUgY29ycmVjdCBvcmRlcikmI3hE
OyYjeEQ7QW5hbHlzaXMmI3hEO0hpZXJhcmNoaWNhbCByZWdyZXNzaW9uIHdpdGggcmVhZGluZyBj
b21wIGFzIERWJiN4RDtFbnRlcmVkIHZvY2FiLCBWSVEsIHdvcmQgcmVhZGluZyBhY2N1cmFjeSBp
biBmaXJzdCBzdGVwIG9mIGFuYWx5c2VzIHRvIGNvbnRyb2wgZm9yIHRoZXNlIGZhY3RvcnMmI3hE
O1RoZW4gZW50ZXJlZCBhbGwgb3RoZXIgaGlnaGVyIG9yZGVyIHNraWxscyYjeEQ7JiN4RDtSRVNV
TFRTJiN4RDsxKSAgYXQgVDEgYW5kIFQyLCBjb250cm9sbGVkIGZhY3RvcnMsIFdNLCBpbmZlcmVu
Y2UvaW50ZWdyYXRpb24sIGNvbXAgbW9uaXRvcmluZywgYW5kIHN0b3J5IHRpdGxlcyBhbGwgY29u
dHJpYnV0ZWQgc2lnbi4gdG8gcmVhZGluZyBjb21wJiN4RDsyKSAgYXQgVDMsIGNvbnRyb2xsZWQg
ZmFjdG9ycywgV00sIGluZmVyZW5jZS9pbnRlZ3JhdGlvbiwgY29tcCBtb25pdG9yaW5nLCBzdG9y
eSBhbmFncmFtLCBhbmQgc3RvcnkgdGl0bGVzIGFsbCBjb250cmlidXRlZCB0byByZWFkaW5nIGNv
bXAmI3hEO1NlZSBwLiAzOCBmb3IgdW5pcXVlIHZhcmlhbmNlIGFjY291bnRlZCBmb3IgYnkgZWFj
aCBmYWN0b3I8L3Jlc2VhcmNoLW5vdGVzPjwvcmVjb3JkPjwvQ2l0ZT48Q2l0ZSBFeGNsdWRlQXV0
aD0iMSI+PEF1dGhvcj5MYW5ndWFnZSBhbmQgUmVhZGluZyBSZXNlYXJjaCBDb25zb3J0aXVtPC9B
dXRob3I+PFllYXI+MjAxNTwvWWVhcj48UmVjTnVtPjQyNzU8L1JlY051bT48UHJlZml4PkxBUlJD
YCwgPC9QcmVmaXg+PHJlY29yZD48cmVjLW51bWJlcj40Mjc1PC9yZWMtbnVtYmVyPjxmb3JlaWdu
LWtleXM+PGtleSBhcHA9IkVOIiBkYi1pZD0iOTlkOWV2c2U2ZmZwMDdlZXNmcXB0djJscGFyc3B4
ZjBkOTUyIiB0aW1lc3RhbXA9IjE0OTg3NDc2NzIiPjQyNzU8L2tleT48L2ZvcmVpZ24ta2V5cz48
cmVmLXR5cGUgbmFtZT0iSm91cm5hbCBBcnRpY2xlIj4xNzwvcmVmLXR5cGU+PGNvbnRyaWJ1dG9y
cz48YXV0aG9ycz48YXV0aG9yPkxhbmd1YWdlIGFuZCBSZWFkaW5nIFJlc2VhcmNoIENvbnNvcnRp
dW0sPC9hdXRob3I+PC9hdXRob3JzPjwvY29udHJpYnV0b3JzPjx0aXRsZXM+PHRpdGxlPkxlYXJu
aW5nIHRvIFJlYWQ6IFNob3VsZCBXZSBLZWVwIFRoaW5ncyBTaW1wbGU/PC90aXRsZT48c2Vjb25k
YXJ5LXRpdGxlPlJlYWRpbmcgUmVzZWFyY2ggUXVhcnRlcmx5PC9zZWNvbmRhcnktdGl0bGU+PC90
aXRsZXM+PHBlcmlvZGljYWw+PGZ1bGwtdGl0bGU+UmVhZGluZyBSZXNlYXJjaCBRdWFydGVybHk8
L2Z1bGwtdGl0bGU+PC9wZXJpb2RpY2FsPjxwYWdlcz4xNTEtMTY5PC9wYWdlcz48dm9sdW1lPjUw
PC92b2x1bWU+PG51bWJlcj4yPC9udW1iZXI+PGtleXdvcmRzPjxrZXl3b3JkPkNvbXByZWhlbnNp
b248L2tleXdvcmQ+PGtleXdvcmQ+TGlzdGVuaW5nPC9rZXl3b3JkPjxrZXl3b3JkPkRlY29kaW5n
PC9rZXl3b3JkPjxrZXl3b3JkPlNpZ2h0IHdvcmRzLCB3b3JkIHJlY29nbml0aW9uPC9rZXl3b3Jk
PjxrZXl3b3JkPkZsdWVuY3k8L2tleXdvcmQ+PGtleXdvcmQ+QWNjdXJhY3k8L2tleXdvcmQ+PGtl
eXdvcmQ+U3BlZWQsIHJhdGU8L2tleXdvcmQ+PGtleXdvcmQ+UmVzZWFyY2ggbWV0aG9kb2xvZ3k8
L2tleXdvcmQ+PGtleXdvcmQ+RXhwZXJpbWVudGFsLCBxdWFzaS1leHBlcmltZW50YWw8L2tleXdv
cmQ+PGtleXdvcmQ+Vm9jYWJ1bGFyeTwva2V5d29yZD48a2V5d29yZD5FYXJseSBjaGlsZGhvb2Q8
L2tleXdvcmQ+PGtleXdvcmQ+Q2hpbGRob29kPC9rZXl3b3JkPjwva2V5d29yZHM+PGRhdGVzPjx5
ZWFyPjIwMTU8L3llYXI+PC9kYXRlcz48aXNibj4xOTM2LTI3MjI8L2lzYm4+PHVybHM+PHJlbGF0
ZWQtdXJscz48dXJsPmh0dHA6Ly9keC5kb2kub3JnLzEwLjEwMDIvcnJxLjk5PC91cmw+PC9yZWxh
dGVkLXVybHM+PC91cmxzPjxlbGVjdHJvbmljLXJlc291cmNlLW51bT4xMC4xMDAyL3JycS45OTwv
ZWxlY3Ryb25pYy1yZXNvdXJjZS1udW0+PC9yZWNvcmQ+PC9DaXRlPjxDaXRlPjxBdXRob3I+UGVy
ZmV0dGk8L0F1dGhvcj48WWVhcj4yMDE0PC9ZZWFyPjxSZWNOdW0+NTIxMDwvUmVjTnVtPjxyZWNv
cmQ+PHJlYy1udW1iZXI+NTIxMDwvcmVjLW51bWJlcj48Zm9yZWlnbi1rZXlzPjxrZXkgYXBwPSJF
TiIgZGItaWQ9Ijk5ZDlldnNlNmZmcDA3ZWVzZnFwdHYybHBhcnNweGYwZDk1MiIgdGltZXN0YW1w
PSIxNjEzMTU5NDkxIj41MjEwPC9rZXk+PC9mb3JlaWduLWtleXM+PHJlZi10eXBlIG5hbWU9Ikpv
dXJuYWwgQXJ0aWNsZSI+MTc8L3JlZi10eXBlPjxjb250cmlidXRvcnM+PGF1dGhvcnM+PGF1dGhv
cj5QZXJmZXR0aSwgQ2hhcmxlczwvYXV0aG9yPjxhdXRob3I+U3RhZnVyYSwgSm9zZXBoPC9hdXRo
b3I+PC9hdXRob3JzPjwvY29udHJpYnV0b3JzPjx0aXRsZXM+PHRpdGxlPldvcmQgS25vd2xlZGdl
IGluIGEgVGhlb3J5IG9mIFJlYWRpbmcgQ29tcHJlaGVuc2lvbjwvdGl0bGU+PHNlY29uZGFyeS10
aXRsZT5TY2llbnRpZmljIFN0dWRpZXMgb2YgUmVhZGluZzwvc2Vjb25kYXJ5LXRpdGxlPjwvdGl0
bGVzPjxwZXJpb2RpY2FsPjxmdWxsLXRpdGxlPlNjaWVudGlmaWMgU3R1ZGllcyBvZiBSZWFkaW5n
PC9mdWxsLXRpdGxlPjwvcGVyaW9kaWNhbD48cGFnZXM+MjItMzc8L3BhZ2VzPjx2b2x1bWU+MTg8
L3ZvbHVtZT48bnVtYmVyPjE8L251bWJlcj48ZGF0ZXM+PHllYXI+MjAxNDwveWVhcj48cHViLWRh
dGVzPjxkYXRlPjIwMTQvMDEvMDI8L2RhdGU+PC9wdWItZGF0ZXM+PC9kYXRlcz48cHVibGlzaGVy
PlJvdXRsZWRnZTwvcHVibGlzaGVyPjxpc2JuPjEwODgtODQzODwvaXNibj48dXJscz48cmVsYXRl
ZC11cmxzPjx1cmw+aHR0cHM6Ly9kb2kub3JnLzEwLjEwODAvMTA4ODg0MzguMjAxMy44Mjc2ODc8
L3VybD48L3JlbGF0ZWQtdXJscz48L3VybHM+PGVsZWN0cm9uaWMtcmVzb3VyY2UtbnVtPjEwLjEw
ODAvMTA4ODg0MzguMjAxMy44Mjc2ODc8L2VsZWN0cm9uaWMtcmVzb3VyY2UtbnVtPjwvcmVjb3Jk
PjwvQ2l0ZT48L0VuZE5vdGU+
</w:fldData>
        </w:fldChar>
      </w:r>
      <w:r w:rsidR="00CA78AB">
        <w:instrText xml:space="preserve"> ADDIN EN.CITE </w:instrText>
      </w:r>
      <w:r w:rsidR="00CA78AB">
        <w:fldChar w:fldCharType="begin">
          <w:fldData xml:space="preserve">PEVuZE5vdGU+PENpdGU+PEF1dGhvcj5DYWluPC9BdXRob3I+PFllYXI+MjAwNDwvWWVhcj48UmVj
TnVtPjgwMTwvUmVjTnVtPjxEaXNwbGF5VGV4dD4oQ2FpbiBldCBhbC4sIDIwMDQ7IExBUlJDLCAy
MDE1OyBQZXJmZXR0aSAmYW1wOyBTdGFmdXJhLCAyMDE0KTwvRGlzcGxheVRleHQ+PHJlY29yZD48
cmVjLW51bWJlcj44MDE8L3JlYy1udW1iZXI+PGZvcmVpZ24ta2V5cz48a2V5IGFwcD0iRU4iIGRi
LWlkPSI5OWQ5ZXZzZTZmZnAwN2Vlc2ZxcHR2MmxwYXJzcHhmMGQ5NTIiIHRpbWVzdGFtcD0iMCI+
ODAxPC9rZXk+PC9mb3JlaWduLWtleXM+PHJlZi10eXBlIG5hbWU9IkpvdXJuYWwgQXJ0aWNsZSI+
MTc8L3JlZi10eXBlPjxjb250cmlidXRvcnM+PGF1dGhvcnM+PGF1dGhvcj5DYWluLCBLYXRlPC9h
dXRob3I+PGF1dGhvcj5PYWtoaWxsLCBKYW5lIFYuPC9hdXRob3I+PGF1dGhvcj5CcnlhbnQsIFBl
dGVyPC9hdXRob3I+PC9hdXRob3JzPjwvY29udHJpYnV0b3JzPjxhdXRoLWFkZHJlc3M+W21haWx0
bzprY2FpbkBlc3NleC5hYy51a10mI3hEO0NhaW4sIEthdGUsIERlcGFydG1lbnQgb2YgUHN5Y2hv
bG9neSwgVW5pdmVyc2l0eSBvZiBFc3NleCwgV2l2ZW5ob2UgUGFyaywgQ29sY2hlc3RlciwgVW5p
dGVkIEtpbmdkb20sIENPNCAzU1EsIFttYWlsdG86a2NhaW5AZXNzZXguYWMudWtdPC9hdXRoLWFk
ZHJlc3M+PHRpdGxlcz48dGl0bGU+Q2hpbGRyZW4mYXBvcztzIFJlYWRpbmcgQ29tcHJlaGVuc2lv
biBBYmlsaXR5OiBDb25jdXJyZW50IFByZWRpY3Rpb24gYnkgV29ya2luZyBNZW1vcnksIFZlcmJh
bCBBYmlsaXR5LCBhbmQgQ29tcG9uZW50IFNraWxsczwvdGl0bGU+PHNlY29uZGFyeS10aXRsZT5K
b3VybmFsIG9mIEVkdWNhdGlvbmFsIFBzeWNob2xvZ3k8L3NlY29uZGFyeS10aXRsZT48L3RpdGxl
cz48cGVyaW9kaWNhbD48ZnVsbC10aXRsZT5Kb3VybmFsIG9mIEVkdWNhdGlvbmFsIFBzeWNob2xv
Z3k8L2Z1bGwtdGl0bGU+PC9wZXJpb2RpY2FsPjxwYWdlcz4zMS00MjwvcGFnZXM+PHZvbHVtZT45
Njwvdm9sdW1lPjxudW1iZXI+MTwvbnVtYmVyPjxrZXl3b3Jkcz48a2V5d29yZD5SZWFkaW5nIEFi
aWxpdHk8L2tleXdvcmQ+PGtleXdvcmQ+UmVhZGluZyBDb21wcmVoZW5zaW9uPC9rZXl3b3JkPjxr
ZXl3b3JkPlNob3J0IFRlcm0gTWVtb3J5PC9rZXl3b3JkPjxrZXl3b3JkPlZlcmJhbDwva2V5d29y
ZD48a2V5d29yZD5BYmlsaXR5PC9rZXl3b3JkPjxrZXl3b3JkPndvcmtpbmcgbWVtb3J5IGNhcGFj
aXR5PC9rZXl3b3JkPjxrZXl3b3JkPnJlYWRpbmcgY29tcHJlaGVuc2lvbjwva2V5d29yZD48a2V5
d29yZD5yZWFkaW5nIGFiaWxpdHk8L2tleXdvcmQ+PGtleXdvcmQ+dm9jYWJ1bGFyeTwva2V5d29y
ZD48a2V5d29yZD52ZXJiYWwgc2tpbGxzPC9rZXl3b3JkPjxrZXl3b3JkPmNvbXBvbmVudCBza2ls
bHM8L2tleXdvcmQ+PGtleXdvcmQ+dGltZSBwb2ludDwva2V5d29yZD48a2V5d29yZD5zdHJ1Y3R1
cmU8L2tleXdvcmQ+PGtleXdvcmQ+a25vd2xlZGdlPC9rZXl3b3JkPjxrZXl3b3JkPk5lYWxlIEFu
YWx5c2lzIG9mIFJlYWRpbmcgQWJpbGl0eSwgUmV2aXNlZCBCcml0aXNoIEVkaXRpb248L2tleXdv
cmQ+PGtleXdvcmQ+V2VjaHNsZXIgSW50ZWxsaWdlbmNlIFNjYWxlIGZvciBDaGlsZHJlbiwgVGhp
cmQgRWRpdGlvbjwva2V5d29yZD48a2V5d29yZD4yODIwIENvZ25pdGl2ZSAmYW1wOyBQZXJjZXB0
dWFsIERldmVsb3BtZW50PC9rZXl3b3JkPjwva2V5d29yZHM+PGRhdGVzPjx5ZWFyPjIwMDQ8L3ll
YXI+PHB1Yi1kYXRlcz48ZGF0ZT5NYXI8L2RhdGU+PC9wdWItZGF0ZXM+PC9kYXRlcz48YWNjZXNz
aW9uLW51bT4yMDA0LTExMzU4LTAwMzwvYWNjZXNzaW9uLW51bT48bGFiZWw+SDwvbGFiZWw+PHVy
bHM+PHJlbGF0ZWQtdXJscz48dXJsPmh0dHA6Ly93d3cuYXBhLm9yZyA8L3VybD48L3JlbGF0ZWQt
dXJscz48L3VybHM+PHJlc2VhcmNoLW5vdGVzPk1vc3Qgc3R1ZGllcyBoYXZlIG5vdCBsb29rZWQg
YXQgdGhlIHZhcmlvdXMgY29tcG9uZW50cyB3aGljaCBtYWtlIHVwIHJlYWRpbmcgY29tcHJlaGVu
c2lvbiYjeEQ7JiN4RDtQVVJQT1NFJiN4RDsmcXVvdDtkZXRlcm1pbmUgd2hldGhlciB0aGUgaGln
aGVyIGxldmVsIHNraWxscyBtYWtlIGluZGVwZW5kZW50IGNvbnRyaWJ1dGlvbnMgdG8gdGhlIHBy
ZWRpY3Rpb24gb2YgcmVhZGluZyBjb21wcmVoZW5zaW9uIG92ZXIgYW5kIGFib3ZlIFtsb3dlciBs
ZXZlbC93b3JkIGxldmVsIHNraWxsc10mcXVvdDsgcC4gMzEmI3hEO0FpbXMgKHAuIDM0KTomI3hE
OzEpICAmcXVvdDt0byBpbnZlc3RpZ2F0ZSB3aGV0aGVyIHRoZXJlIGlzIGEgZGlyZWN0IHJlbGF0
aW9uIGJldHdlZW4gY2hpbGRyZW4mYXBvcztzIHdvcmtpbmcgbWVtb3J5IGNhcGFjaXR5IGFuZCB0
aGVpciByZWFkaW5nIGNvbXAgYWJpbGl0eSBvciB3aGV0aGVyIGFueSBhc3NvY2lhdGlvbiBiZXR3
ZWVuIHRoZXNlIHR3byB2YXJpYWJsZXMgYXJpc2VzIHRocm91Z2ggdmVyYmFsIGFuZCBzZW1hbnRp
YyBza2lsbHMmcXVvdDsmI3hEOzIpICAmcXVvdDt0byBkZXRlcm1pbmUgd2hldGhlciBoaWdoZXIg
bGV2ZWwgY29tcG9uZW50IHNraWxscyAoaW5mZXJlbmNlLCBjb21wIG1vbml0b3JpbmcsIHN0b3J5
IHN0cnVjdHVyZSkgcGxheSBhIHVuaXF1ZSByb2xlIGluIHRoZSBkZXRlcm1pbmF0aW9uIG9mIGNv
bXAgbGV2ZWwmcXVvdDsmI3hEOzMpICAmcXVvdDt0byBleHBsb3JlIHdoZXRoZXIgYW55IHJlbGF0
aW9ucyBiZXR3ZWVuIHRoZSBoaWdoZXIgbGV2ZWwgbGFuZ3VhZ2Ugc2tpbGxzIGFuZCBjaGlsZHJl
biZhcG9zO3MgcmVhZGluZyBjb21wIGFyZSBtZWRpYXRlZCBieSBwcm9jZXNzaW5nIHJlc291cmNl
cyAoV00pJnF1b3Q7JiN4RDs0KSB3aGV0aGVyIHRoZXNlIHBhdHRlcm5zIGNoYW5nZSB3aXRoIGFn
ZSYjeEQ7JiN4RDtNRVRIT0QmI3hEO2xvbmdpdHVkaW5hbCBzYW1wbGUgb2YgbiA9IDEwMyAmI3hE
O2Fzc2Vzc2VkIGF0IGFnZXMgOCAoVDEsIG4gPSAxMDApLCA5IChUMiwgbiA9IDkyKSwgYW5kIDEx
IChUMywgbiA9IDgwKSYjeEQ7ZXhjbHVkZWQgZXh0cmVtZWx5IGdvb2QgKCZndDsyeXJzIGFib3Zl
IENBKSBhbmQgZXh0cmVtZWx5IHBvb3IgcmVhZGVycyYjeEQ7ZXhjbHVkZWQgRVNMIHN0dWRlbnRz
IGFuZCB0aG9zZSB3aXRoIGJlaGF2aW9yYWwvZW1vdGlvbmFsIHByb2JzLCBMRCYjeEQ7JiN4RDtN
RUFTVVJFUyYjeEQ7MSkgIFdvcmQgcmVhZGluZyBhY2N1cmFjeSAoTmVhbGUgQW5hbHlzaXMgb2Yg
UmVhZGluZyBBYmlsaXR5LVI7IHdvcmQgcmVjb2duaXRpb24gaW4gY29udGV4dCkmI3hEOzIpICBS
ZWFkaW5nIGNvbXAgKE5BUkEtUjsgYW5zd2VyIHBhc3NhZ2UgY29tcCBxdWVzdGlvbnMpJiN4RDsz
KSAgR2F0ZXMtTWFjR2luaXRpZSBWb2NhYnVsYXJ5IHN1YnRlc3QgKG11bHQgY2hvaWNlKSYjeEQ7
NCkgIEJyaXRpc2ggUGljdHVyZSBWb2NhYnVsYXJ5IFNjYWxlICYjeEQ7NSkgIFZJUSAoV0lTQy1J
SUkgVm9jYWIgYW5kIFNpbWlsYXJpdGllcyBzdWJ0ZXN0cykmI3hEOzYpICBXTSAmI3hEOy0tRGln
aXQgV00gdGFzayAocmVhZCBzZXRzIG9mIDMgZGlnaXRzIG91dCBsb3VkLCByZW1lbWJlciBmaW5h
bCBkaWdpdCBpbiBzZXRzIGZvciBsYXRlciByZWNhbGwpJiN4RDstLVNlbnRhbmNlIHNwYW4gdGFz
ayAocmVhZCBzZW50ZW5jZXMsIHN1cHBseSBhbmQgcmVtZW1iZXIgbGFzdCB3b3JkIGluIHNlbnRl
bmNlIGZvciBsYXRlciByZWNhbGwpJiN4RDs3KSAgSW5mZXJlbmNlIGFuZCBpbnRlZ3JhdGlvbiYj
eEQ7LS1UMTogIE9ha2hpbGwmYXBvcztzICgxOTgyKSBjb25zdHJ1Y3RpdmUgaW50ZWdyYXRpb24g
dGFzayAobGlzdGVuIHRvIHNob3J0IHRleHRzLCBsaXN0ZW4gdG8gc2VudGVuY2VzLCBkZWNpZGUg
aWYgc2VudGVuY2VzIHRoZXkgaGVhcmQgd2VyZSBhY3R1YWxseSBpbiB0aGUgc3RvcnkmI3hEOy0t
VDIvMzogIENhaW4gJmFtcDsgT2FraGlsbCAoMTk5OSkgdGFzayAocmVhZCBzaG9ydCBzdG9yaWVz
IGFuZCBhbnN3ZXIgYm90aCBsaXRlcmFsIGFuZCBpbmZlcmVudGlhbCBxdWVzdGlvbnMgYWJvdXQg
dGhlbSkmI3hEOzgpICBDb21wIG1vbml0b3JpbmcmI3hEOy0tVDE6ICByZWFkaW5nIHN0b3JpZXMg
KHdoaWNoIGNvbnRhaW5lZCBzb21lIGNvbmZsaWN0aW5nIGluZm8pIG91dGxvdWQsIHVuZGVybGlu
ZSBwYXJ0cyB0aGF0IGRvIG5vdCBtYWtlIHNlbnNlJiN4RDstLVQyLzM6ICBzYW1lIGJ1dCByZWFk
aW5nIHN0b3JpZXMgc2lsZW50bHkmI3hEOzkpICBLbm93bGVkZ2Ugb2Ygc3Rvcnkgc3RydWN0dXJl
JiN4RDstLVRpdGxlcyB0YXNrIChDYWluLCAxOTk2OyBleHBsYWluIGluZm8gY29udGFpbmVkIGlu
IHN0b3J5IHRpdGxlczsgYXQgVDIgYWxzbyBoYWQgdG8gZXhwbGFpbiBwdXJwb3NlIG9mIHN0b3J5
IGJlZ2lubmluZ3MvZW5kaW5nczsgYXQgVDMgYWxzbyBoYWQgdG8gZXhwbGFpbiBob3cgdGl0bGUg
aW5mbyB3YXMgcmVsYXRlZCB0byBkaWZmZXJlbnQgZ2VucmVzIGFuZCB0byBzcGVjaWZpeSB0aGUg
c3BlY2lmaWMgZ2VucmUgb2YgdGhlIHN0b3J5KSYjeEQ7LS1TZW50ZW5jZSBhbmFncmFtIHRhc2sg
KFN0ZWluICZhbXA7IEdsZW5uLCAxOTgyOyBnaXZlbiBzZW50ZW5jZXMgd2hpY2ggdG9nZXRoZXIg
bWFrZSBhIHN0b3J5LCBhc2tlZCB0byBwdXQgdGhlbSBpbiB0aGUgY29ycmVjdCBvcmRlcikmI3hE
OyYjeEQ7QW5hbHlzaXMmI3hEO0hpZXJhcmNoaWNhbCByZWdyZXNzaW9uIHdpdGggcmVhZGluZyBj
b21wIGFzIERWJiN4RDtFbnRlcmVkIHZvY2FiLCBWSVEsIHdvcmQgcmVhZGluZyBhY2N1cmFjeSBp
biBmaXJzdCBzdGVwIG9mIGFuYWx5c2VzIHRvIGNvbnRyb2wgZm9yIHRoZXNlIGZhY3RvcnMmI3hE
O1RoZW4gZW50ZXJlZCBhbGwgb3RoZXIgaGlnaGVyIG9yZGVyIHNraWxscyYjeEQ7JiN4RDtSRVNV
TFRTJiN4RDsxKSAgYXQgVDEgYW5kIFQyLCBjb250cm9sbGVkIGZhY3RvcnMsIFdNLCBpbmZlcmVu
Y2UvaW50ZWdyYXRpb24sIGNvbXAgbW9uaXRvcmluZywgYW5kIHN0b3J5IHRpdGxlcyBhbGwgY29u
dHJpYnV0ZWQgc2lnbi4gdG8gcmVhZGluZyBjb21wJiN4RDsyKSAgYXQgVDMsIGNvbnRyb2xsZWQg
ZmFjdG9ycywgV00sIGluZmVyZW5jZS9pbnRlZ3JhdGlvbiwgY29tcCBtb25pdG9yaW5nLCBzdG9y
eSBhbmFncmFtLCBhbmQgc3RvcnkgdGl0bGVzIGFsbCBjb250cmlidXRlZCB0byByZWFkaW5nIGNv
bXAmI3hEO1NlZSBwLiAzOCBmb3IgdW5pcXVlIHZhcmlhbmNlIGFjY291bnRlZCBmb3IgYnkgZWFj
aCBmYWN0b3I8L3Jlc2VhcmNoLW5vdGVzPjwvcmVjb3JkPjwvQ2l0ZT48Q2l0ZSBFeGNsdWRlQXV0
aD0iMSI+PEF1dGhvcj5MYW5ndWFnZSBhbmQgUmVhZGluZyBSZXNlYXJjaCBDb25zb3J0aXVtPC9B
dXRob3I+PFllYXI+MjAxNTwvWWVhcj48UmVjTnVtPjQyNzU8L1JlY051bT48UHJlZml4PkxBUlJD
YCwgPC9QcmVmaXg+PHJlY29yZD48cmVjLW51bWJlcj40Mjc1PC9yZWMtbnVtYmVyPjxmb3JlaWdu
LWtleXM+PGtleSBhcHA9IkVOIiBkYi1pZD0iOTlkOWV2c2U2ZmZwMDdlZXNmcXB0djJscGFyc3B4
ZjBkOTUyIiB0aW1lc3RhbXA9IjE0OTg3NDc2NzIiPjQyNzU8L2tleT48L2ZvcmVpZ24ta2V5cz48
cmVmLXR5cGUgbmFtZT0iSm91cm5hbCBBcnRpY2xlIj4xNzwvcmVmLXR5cGU+PGNvbnRyaWJ1dG9y
cz48YXV0aG9ycz48YXV0aG9yPkxhbmd1YWdlIGFuZCBSZWFkaW5nIFJlc2VhcmNoIENvbnNvcnRp
dW0sPC9hdXRob3I+PC9hdXRob3JzPjwvY29udHJpYnV0b3JzPjx0aXRsZXM+PHRpdGxlPkxlYXJu
aW5nIHRvIFJlYWQ6IFNob3VsZCBXZSBLZWVwIFRoaW5ncyBTaW1wbGU/PC90aXRsZT48c2Vjb25k
YXJ5LXRpdGxlPlJlYWRpbmcgUmVzZWFyY2ggUXVhcnRlcmx5PC9zZWNvbmRhcnktdGl0bGU+PC90
aXRsZXM+PHBlcmlvZGljYWw+PGZ1bGwtdGl0bGU+UmVhZGluZyBSZXNlYXJjaCBRdWFydGVybHk8
L2Z1bGwtdGl0bGU+PC9wZXJpb2RpY2FsPjxwYWdlcz4xNTEtMTY5PC9wYWdlcz48dm9sdW1lPjUw
PC92b2x1bWU+PG51bWJlcj4yPC9udW1iZXI+PGtleXdvcmRzPjxrZXl3b3JkPkNvbXByZWhlbnNp
b248L2tleXdvcmQ+PGtleXdvcmQ+TGlzdGVuaW5nPC9rZXl3b3JkPjxrZXl3b3JkPkRlY29kaW5n
PC9rZXl3b3JkPjxrZXl3b3JkPlNpZ2h0IHdvcmRzLCB3b3JkIHJlY29nbml0aW9uPC9rZXl3b3Jk
PjxrZXl3b3JkPkZsdWVuY3k8L2tleXdvcmQ+PGtleXdvcmQ+QWNjdXJhY3k8L2tleXdvcmQ+PGtl
eXdvcmQ+U3BlZWQsIHJhdGU8L2tleXdvcmQ+PGtleXdvcmQ+UmVzZWFyY2ggbWV0aG9kb2xvZ3k8
L2tleXdvcmQ+PGtleXdvcmQ+RXhwZXJpbWVudGFsLCBxdWFzaS1leHBlcmltZW50YWw8L2tleXdv
cmQ+PGtleXdvcmQ+Vm9jYWJ1bGFyeTwva2V5d29yZD48a2V5d29yZD5FYXJseSBjaGlsZGhvb2Q8
L2tleXdvcmQ+PGtleXdvcmQ+Q2hpbGRob29kPC9rZXl3b3JkPjwva2V5d29yZHM+PGRhdGVzPjx5
ZWFyPjIwMTU8L3llYXI+PC9kYXRlcz48aXNibj4xOTM2LTI3MjI8L2lzYm4+PHVybHM+PHJlbGF0
ZWQtdXJscz48dXJsPmh0dHA6Ly9keC5kb2kub3JnLzEwLjEwMDIvcnJxLjk5PC91cmw+PC9yZWxh
dGVkLXVybHM+PC91cmxzPjxlbGVjdHJvbmljLXJlc291cmNlLW51bT4xMC4xMDAyL3JycS45OTwv
ZWxlY3Ryb25pYy1yZXNvdXJjZS1udW0+PC9yZWNvcmQ+PC9DaXRlPjxDaXRlPjxBdXRob3I+UGVy
ZmV0dGk8L0F1dGhvcj48WWVhcj4yMDE0PC9ZZWFyPjxSZWNOdW0+NTIxMDwvUmVjTnVtPjxyZWNv
cmQ+PHJlYy1udW1iZXI+NTIxMDwvcmVjLW51bWJlcj48Zm9yZWlnbi1rZXlzPjxrZXkgYXBwPSJF
TiIgZGItaWQ9Ijk5ZDlldnNlNmZmcDA3ZWVzZnFwdHYybHBhcnNweGYwZDk1MiIgdGltZXN0YW1w
PSIxNjEzMTU5NDkxIj41MjEwPC9rZXk+PC9mb3JlaWduLWtleXM+PHJlZi10eXBlIG5hbWU9Ikpv
dXJuYWwgQXJ0aWNsZSI+MTc8L3JlZi10eXBlPjxjb250cmlidXRvcnM+PGF1dGhvcnM+PGF1dGhv
cj5QZXJmZXR0aSwgQ2hhcmxlczwvYXV0aG9yPjxhdXRob3I+U3RhZnVyYSwgSm9zZXBoPC9hdXRo
b3I+PC9hdXRob3JzPjwvY29udHJpYnV0b3JzPjx0aXRsZXM+PHRpdGxlPldvcmQgS25vd2xlZGdl
IGluIGEgVGhlb3J5IG9mIFJlYWRpbmcgQ29tcHJlaGVuc2lvbjwvdGl0bGU+PHNlY29uZGFyeS10
aXRsZT5TY2llbnRpZmljIFN0dWRpZXMgb2YgUmVhZGluZzwvc2Vjb25kYXJ5LXRpdGxlPjwvdGl0
bGVzPjxwZXJpb2RpY2FsPjxmdWxsLXRpdGxlPlNjaWVudGlmaWMgU3R1ZGllcyBvZiBSZWFkaW5n
PC9mdWxsLXRpdGxlPjwvcGVyaW9kaWNhbD48cGFnZXM+MjItMzc8L3BhZ2VzPjx2b2x1bWU+MTg8
L3ZvbHVtZT48bnVtYmVyPjE8L251bWJlcj48ZGF0ZXM+PHllYXI+MjAxNDwveWVhcj48cHViLWRh
dGVzPjxkYXRlPjIwMTQvMDEvMDI8L2RhdGU+PC9wdWItZGF0ZXM+PC9kYXRlcz48cHVibGlzaGVy
PlJvdXRsZWRnZTwvcHVibGlzaGVyPjxpc2JuPjEwODgtODQzODwvaXNibj48dXJscz48cmVsYXRl
ZC11cmxzPjx1cmw+aHR0cHM6Ly9kb2kub3JnLzEwLjEwODAvMTA4ODg0MzguMjAxMy44Mjc2ODc8
L3VybD48L3JlbGF0ZWQtdXJscz48L3VybHM+PGVsZWN0cm9uaWMtcmVzb3VyY2UtbnVtPjEwLjEw
ODAvMTA4ODg0MzguMjAxMy44Mjc2ODc8L2VsZWN0cm9uaWMtcmVzb3VyY2UtbnVtPjwvcmVjb3Jk
PjwvQ2l0ZT48L0VuZE5vdGU+
</w:fldData>
        </w:fldChar>
      </w:r>
      <w:r w:rsidR="00CA78AB">
        <w:instrText xml:space="preserve"> ADDIN EN.CITE.DATA </w:instrText>
      </w:r>
      <w:r w:rsidR="00CA78AB">
        <w:fldChar w:fldCharType="end"/>
      </w:r>
      <w:r w:rsidR="00CA78AB">
        <w:fldChar w:fldCharType="separate"/>
      </w:r>
      <w:r w:rsidR="00CA78AB">
        <w:rPr>
          <w:noProof/>
        </w:rPr>
        <w:t>(Cain et al., 2004; LARRC, 2015; Perfetti &amp; Stafura, 2014)</w:t>
      </w:r>
      <w:r w:rsidR="00CA78AB">
        <w:fldChar w:fldCharType="end"/>
      </w:r>
      <w:r w:rsidRPr="00860CAF">
        <w:t xml:space="preserve">. The strong effects found here suggest that robust vocabulary learning occurs when target words are explicitly taught in context and </w:t>
      </w:r>
      <w:r w:rsidR="005C46EC" w:rsidRPr="00860CAF">
        <w:t>children</w:t>
      </w:r>
      <w:r w:rsidRPr="00860CAF">
        <w:t xml:space="preserve"> are given multiple opportunities to discuss components of the vocabulary word in context. Vocabulary is not well targeted in currently available </w:t>
      </w:r>
      <w:r w:rsidR="005C46EC" w:rsidRPr="00860CAF">
        <w:t>PK and K</w:t>
      </w:r>
      <w:r w:rsidRPr="00860CAF">
        <w:t xml:space="preserve"> curricul</w:t>
      </w:r>
      <w:r w:rsidR="005C46EC" w:rsidRPr="00860CAF">
        <w:t>a</w:t>
      </w:r>
      <w:r w:rsidR="00404B3C">
        <w:t xml:space="preserve"> </w:t>
      </w:r>
      <w:r w:rsidR="00404B3C">
        <w:fldChar w:fldCharType="begin">
          <w:fldData xml:space="preserve">PEVuZE5vdGU+PENpdGU+PEF1dGhvcj5XcmlnaHQ8L0F1dGhvcj48WWVhcj4yMDE0PC9ZZWFyPjxS
ZWNOdW0+Mzc5NTwvUmVjTnVtPjxEaXNwbGF5VGV4dD4oTmV1bWFuICZhbXA7IER3eWVyLCAyMDA5
OyBXcmlnaHQgJmFtcDsgTmV1bWFuLCAyMDE0KTwvRGlzcGxheVRleHQ+PHJlY29yZD48cmVjLW51
bWJlcj4zNzk1PC9yZWMtbnVtYmVyPjxmb3JlaWduLWtleXM+PGtleSBhcHA9IkVOIiBkYi1pZD0i
OTlkOWV2c2U2ZmZwMDdlZXNmcXB0djJscGFyc3B4ZjBkOTUyIiB0aW1lc3RhbXA9IjE0MzkyMTcy
NDUiPjM3OTU8L2tleT48L2ZvcmVpZ24ta2V5cz48cmVmLXR5cGUgbmFtZT0iSm91cm5hbCBBcnRp
Y2xlIj4xNzwvcmVmLXR5cGU+PGNvbnRyaWJ1dG9ycz48YXV0aG9ycz48YXV0aG9yPldyaWdodCwg
VGFueWEgUy48L2F1dGhvcj48YXV0aG9yPk5ldW1hbiwgU3VzYW4gQi48L2F1dGhvcj48L2F1dGhv
cnM+PC9jb250cmlidXRvcnM+PHRpdGxlcz48dGl0bGU+UGF1Y2l0eSBhbmQgRGlzcGFyaXR5IGlu
IEtpbmRlcmdhcnRlbiBPcmFsIFZvY2FidWxhcnkgSW5zdHJ1Y3Rpb248L3RpdGxlPjxzZWNvbmRh
cnktdGl0bGU+Sm91cm5hbCBvZiBMaXRlcmFjeSBSZXNlYXJjaDwvc2Vjb25kYXJ5LXRpdGxlPjwv
dGl0bGVzPjxwZXJpb2RpY2FsPjxmdWxsLXRpdGxlPkpvdXJuYWwgb2YgTGl0ZXJhY3kgUmVzZWFy
Y2g8L2Z1bGwtdGl0bGU+PC9wZXJpb2RpY2FsPjxwYWdlcz4zMzAtMzU3PC9wYWdlcz48dm9sdW1l
PjQ2PC92b2x1bWU+PG51bWJlcj4zPC9udW1iZXI+PGRhdGVzPjx5ZWFyPjIwMTQ8L3llYXI+PHB1
Yi1kYXRlcz48ZGF0ZT5TZXB0ZW1iZXIgMSwgMjAxNDwvZGF0ZT48L3B1Yi1kYXRlcz48L2RhdGVz
Pjx1cmxzPjxyZWxhdGVkLXVybHM+PHVybD5odHRwOi8vamxyLnNhZ2VwdWIuY29tL2NvbnRlbnQv
NDYvMy8zMzAuYWJzdHJhY3Q8L3VybD48L3JlbGF0ZWQtdXJscz48L3VybHM+PGVsZWN0cm9uaWMt
cmVzb3VyY2UtbnVtPjEwLjExNzcvMTA4NjI5NngxNDU1MTQ3NDwvZWxlY3Ryb25pYy1yZXNvdXJj
ZS1udW0+PC9yZWNvcmQ+PC9DaXRlPjxDaXRlPjxBdXRob3I+TmV1bWFuPC9BdXRob3I+PFllYXI+
MjAwOTwvWWVhcj48UmVjTnVtPjM4MzE8L1JlY051bT48cmVjb3JkPjxyZWMtbnVtYmVyPjM4MzE8
L3JlYy1udW1iZXI+PGZvcmVpZ24ta2V5cz48a2V5IGFwcD0iRU4iIGRiLWlkPSI5OWQ5ZXZzZTZm
ZnAwN2Vlc2ZxcHR2MmxwYXJzcHhmMGQ5NTIiIHRpbWVzdGFtcD0iMTQ0MzEwOTQ4MCI+MzgzMTwv
a2V5PjwvZm9yZWlnbi1rZXlzPjxyZWYtdHlwZSBuYW1lPSJKb3VybmFsIEFydGljbGUiPjE3PC9y
ZWYtdHlwZT48Y29udHJpYnV0b3JzPjxhdXRob3JzPjxhdXRob3I+TmV1bWFuLCBTdXNhbiBCLjwv
YXV0aG9yPjxhdXRob3I+RHd5ZXIsIEp1bGllPC9hdXRob3I+PC9hdXRob3JzPjwvY29udHJpYnV0
b3JzPjx0aXRsZXM+PHRpdGxlPk1pc3NpbmcgaW4gQWN0aW9uOiBWb2NhYnVsYXJ5IEluc3RydWN0
aW9uIGluIFByZS1LPC90aXRsZT48c2Vjb25kYXJ5LXRpdGxlPlRoZSBSZWFkaW5nIFRlYWNoZXI8
L3NlY29uZGFyeS10aXRsZT48L3RpdGxlcz48cGVyaW9kaWNhbD48ZnVsbC10aXRsZT5UaGUgUmVh
ZGluZyBUZWFjaGVyPC9mdWxsLXRpdGxlPjwvcGVyaW9kaWNhbD48cGFnZXM+Mzg0LTM5MjwvcGFn
ZXM+PHZvbHVtZT42Mjwvdm9sdW1lPjxudW1iZXI+NTwvbnVtYmVyPjxrZXl3b3Jkcz48a2V5d29y
ZD5jb250ZW50IGxpdGVyYWN5PC9rZXl3b3JkPjxrZXl3b3JkPnRleHQ8L2tleXdvcmQ+PGtleXdv
cmQ+b3JhbCBsYW5ndWFnZTwva2V5d29yZD48a2V5d29yZD5kaXNjdXNzaW9uPC9rZXl3b3JkPjxr
ZXl3b3JkPmV4cHJlc3NpdmU8L2tleXdvcmQ+PGtleXdvcmQ+YWNxdWlzaXRpb248L2tleXdvcmQ+
PGtleXdvcmQ+ZGV2ZWxvcG1lbnQ8L2tleXdvcmQ+PGtleXdvcmQ+cmVjZXB0aXZlPC9rZXl3b3Jk
PjxrZXl3b3JkPm1ldGhvZG9sb2d5PC9rZXl3b3JkPjxrZXl3b3JkPmV2aWRlbmNlPC9rZXl3b3Jk
PjxrZXl3b3JkPnF1YWxpdGF0aXZlPC9rZXl3b3JkPjxrZXl3b3JkPnN0cmF0ZWdpZXM8L2tleXdv
cmQ+PGtleXdvcmQ+bW9kZWxzPC9rZXl3b3JkPjxrZXl3b3JkPmluc3RydWN0aW9uYWw8L2tleXdv
cmQ+PGtleXdvcmQ+bGVhcm5pbmc8L2tleXdvcmQ+PGtleXdvcmQ+cmVhZGluZzwva2V5d29yZD48
a2V5d29yZD50ZXh0Ym9va3M8L2tleXdvcmQ+PGtleXdvcmQ+dm9jYWJ1bGFyeTwva2V5d29yZD48
a2V5d29yZD5nZW5lcmFsPC9rZXl3b3JkPjxrZXl3b3JkPmNoaWxkaG9vZDwva2V5d29yZD48a2V5
d29yZD5lYXJseSBjaGlsZGhvb2Q8L2tleXdvcmQ+PGtleXdvcmQ+YXJ0aWNsZTwva2V5d29yZD48
L2tleXdvcmRzPjxkYXRlcz48eWVhcj4yMDA5PC95ZWFyPjwvZGF0ZXM+PHB1Ymxpc2hlcj5CbGFj
a3dlbGwgUHVibGlzaGluZyBMdGQ8L3B1Ymxpc2hlcj48aXNibj4xOTM2LTI3MTQ8L2lzYm4+PHVy
bHM+PHJlbGF0ZWQtdXJscz48dXJsPmh0dHA6Ly9keC5kb2kub3JnLzEwLjE1OTgvUlQuNjIuNS4y
PC91cmw+PC9yZWxhdGVkLXVybHM+PC91cmxzPjxlbGVjdHJvbmljLXJlc291cmNlLW51bT4xMC4x
NTk4L3J0LjYyLjUuMjwvZWxlY3Ryb25pYy1yZXNvdXJjZS1udW0+PC9yZWNvcmQ+PC9DaXRlPjwv
RW5kTm90ZT5=
</w:fldData>
        </w:fldChar>
      </w:r>
      <w:r w:rsidR="00404B3C">
        <w:instrText xml:space="preserve"> ADDIN EN.CITE </w:instrText>
      </w:r>
      <w:r w:rsidR="00404B3C">
        <w:fldChar w:fldCharType="begin">
          <w:fldData xml:space="preserve">PEVuZE5vdGU+PENpdGU+PEF1dGhvcj5XcmlnaHQ8L0F1dGhvcj48WWVhcj4yMDE0PC9ZZWFyPjxS
ZWNOdW0+Mzc5NTwvUmVjTnVtPjxEaXNwbGF5VGV4dD4oTmV1bWFuICZhbXA7IER3eWVyLCAyMDA5
OyBXcmlnaHQgJmFtcDsgTmV1bWFuLCAyMDE0KTwvRGlzcGxheVRleHQ+PHJlY29yZD48cmVjLW51
bWJlcj4zNzk1PC9yZWMtbnVtYmVyPjxmb3JlaWduLWtleXM+PGtleSBhcHA9IkVOIiBkYi1pZD0i
OTlkOWV2c2U2ZmZwMDdlZXNmcXB0djJscGFyc3B4ZjBkOTUyIiB0aW1lc3RhbXA9IjE0MzkyMTcy
NDUiPjM3OTU8L2tleT48L2ZvcmVpZ24ta2V5cz48cmVmLXR5cGUgbmFtZT0iSm91cm5hbCBBcnRp
Y2xlIj4xNzwvcmVmLXR5cGU+PGNvbnRyaWJ1dG9ycz48YXV0aG9ycz48YXV0aG9yPldyaWdodCwg
VGFueWEgUy48L2F1dGhvcj48YXV0aG9yPk5ldW1hbiwgU3VzYW4gQi48L2F1dGhvcj48L2F1dGhv
cnM+PC9jb250cmlidXRvcnM+PHRpdGxlcz48dGl0bGU+UGF1Y2l0eSBhbmQgRGlzcGFyaXR5IGlu
IEtpbmRlcmdhcnRlbiBPcmFsIFZvY2FidWxhcnkgSW5zdHJ1Y3Rpb248L3RpdGxlPjxzZWNvbmRh
cnktdGl0bGU+Sm91cm5hbCBvZiBMaXRlcmFjeSBSZXNlYXJjaDwvc2Vjb25kYXJ5LXRpdGxlPjwv
dGl0bGVzPjxwZXJpb2RpY2FsPjxmdWxsLXRpdGxlPkpvdXJuYWwgb2YgTGl0ZXJhY3kgUmVzZWFy
Y2g8L2Z1bGwtdGl0bGU+PC9wZXJpb2RpY2FsPjxwYWdlcz4zMzAtMzU3PC9wYWdlcz48dm9sdW1l
PjQ2PC92b2x1bWU+PG51bWJlcj4zPC9udW1iZXI+PGRhdGVzPjx5ZWFyPjIwMTQ8L3llYXI+PHB1
Yi1kYXRlcz48ZGF0ZT5TZXB0ZW1iZXIgMSwgMjAxNDwvZGF0ZT48L3B1Yi1kYXRlcz48L2RhdGVz
Pjx1cmxzPjxyZWxhdGVkLXVybHM+PHVybD5odHRwOi8vamxyLnNhZ2VwdWIuY29tL2NvbnRlbnQv
NDYvMy8zMzAuYWJzdHJhY3Q8L3VybD48L3JlbGF0ZWQtdXJscz48L3VybHM+PGVsZWN0cm9uaWMt
cmVzb3VyY2UtbnVtPjEwLjExNzcvMTA4NjI5NngxNDU1MTQ3NDwvZWxlY3Ryb25pYy1yZXNvdXJj
ZS1udW0+PC9yZWNvcmQ+PC9DaXRlPjxDaXRlPjxBdXRob3I+TmV1bWFuPC9BdXRob3I+PFllYXI+
MjAwOTwvWWVhcj48UmVjTnVtPjM4MzE8L1JlY051bT48cmVjb3JkPjxyZWMtbnVtYmVyPjM4MzE8
L3JlYy1udW1iZXI+PGZvcmVpZ24ta2V5cz48a2V5IGFwcD0iRU4iIGRiLWlkPSI5OWQ5ZXZzZTZm
ZnAwN2Vlc2ZxcHR2MmxwYXJzcHhmMGQ5NTIiIHRpbWVzdGFtcD0iMTQ0MzEwOTQ4MCI+MzgzMTwv
a2V5PjwvZm9yZWlnbi1rZXlzPjxyZWYtdHlwZSBuYW1lPSJKb3VybmFsIEFydGljbGUiPjE3PC9y
ZWYtdHlwZT48Y29udHJpYnV0b3JzPjxhdXRob3JzPjxhdXRob3I+TmV1bWFuLCBTdXNhbiBCLjwv
YXV0aG9yPjxhdXRob3I+RHd5ZXIsIEp1bGllPC9hdXRob3I+PC9hdXRob3JzPjwvY29udHJpYnV0
b3JzPjx0aXRsZXM+PHRpdGxlPk1pc3NpbmcgaW4gQWN0aW9uOiBWb2NhYnVsYXJ5IEluc3RydWN0
aW9uIGluIFByZS1LPC90aXRsZT48c2Vjb25kYXJ5LXRpdGxlPlRoZSBSZWFkaW5nIFRlYWNoZXI8
L3NlY29uZGFyeS10aXRsZT48L3RpdGxlcz48cGVyaW9kaWNhbD48ZnVsbC10aXRsZT5UaGUgUmVh
ZGluZyBUZWFjaGVyPC9mdWxsLXRpdGxlPjwvcGVyaW9kaWNhbD48cGFnZXM+Mzg0LTM5MjwvcGFn
ZXM+PHZvbHVtZT42Mjwvdm9sdW1lPjxudW1iZXI+NTwvbnVtYmVyPjxrZXl3b3Jkcz48a2V5d29y
ZD5jb250ZW50IGxpdGVyYWN5PC9rZXl3b3JkPjxrZXl3b3JkPnRleHQ8L2tleXdvcmQ+PGtleXdv
cmQ+b3JhbCBsYW5ndWFnZTwva2V5d29yZD48a2V5d29yZD5kaXNjdXNzaW9uPC9rZXl3b3JkPjxr
ZXl3b3JkPmV4cHJlc3NpdmU8L2tleXdvcmQ+PGtleXdvcmQ+YWNxdWlzaXRpb248L2tleXdvcmQ+
PGtleXdvcmQ+ZGV2ZWxvcG1lbnQ8L2tleXdvcmQ+PGtleXdvcmQ+cmVjZXB0aXZlPC9rZXl3b3Jk
PjxrZXl3b3JkPm1ldGhvZG9sb2d5PC9rZXl3b3JkPjxrZXl3b3JkPmV2aWRlbmNlPC9rZXl3b3Jk
PjxrZXl3b3JkPnF1YWxpdGF0aXZlPC9rZXl3b3JkPjxrZXl3b3JkPnN0cmF0ZWdpZXM8L2tleXdv
cmQ+PGtleXdvcmQ+bW9kZWxzPC9rZXl3b3JkPjxrZXl3b3JkPmluc3RydWN0aW9uYWw8L2tleXdv
cmQ+PGtleXdvcmQ+bGVhcm5pbmc8L2tleXdvcmQ+PGtleXdvcmQ+cmVhZGluZzwva2V5d29yZD48
a2V5d29yZD50ZXh0Ym9va3M8L2tleXdvcmQ+PGtleXdvcmQ+dm9jYWJ1bGFyeTwva2V5d29yZD48
a2V5d29yZD5nZW5lcmFsPC9rZXl3b3JkPjxrZXl3b3JkPmNoaWxkaG9vZDwva2V5d29yZD48a2V5
d29yZD5lYXJseSBjaGlsZGhvb2Q8L2tleXdvcmQ+PGtleXdvcmQ+YXJ0aWNsZTwva2V5d29yZD48
L2tleXdvcmRzPjxkYXRlcz48eWVhcj4yMDA5PC95ZWFyPjwvZGF0ZXM+PHB1Ymxpc2hlcj5CbGFj
a3dlbGwgUHVibGlzaGluZyBMdGQ8L3B1Ymxpc2hlcj48aXNibj4xOTM2LTI3MTQ8L2lzYm4+PHVy
bHM+PHJlbGF0ZWQtdXJscz48dXJsPmh0dHA6Ly9keC5kb2kub3JnLzEwLjE1OTgvUlQuNjIuNS4y
PC91cmw+PC9yZWxhdGVkLXVybHM+PC91cmxzPjxlbGVjdHJvbmljLXJlc291cmNlLW51bT4xMC4x
NTk4L3J0LjYyLjUuMjwvZWxlY3Ryb25pYy1yZXNvdXJjZS1udW0+PC9yZWNvcmQ+PC9DaXRlPjwv
RW5kTm90ZT5=
</w:fldData>
        </w:fldChar>
      </w:r>
      <w:r w:rsidR="00404B3C">
        <w:instrText xml:space="preserve"> ADDIN EN.CITE.DATA </w:instrText>
      </w:r>
      <w:r w:rsidR="00404B3C">
        <w:fldChar w:fldCharType="end"/>
      </w:r>
      <w:r w:rsidR="00404B3C">
        <w:fldChar w:fldCharType="separate"/>
      </w:r>
      <w:r w:rsidR="00404B3C">
        <w:rPr>
          <w:noProof/>
        </w:rPr>
        <w:t>(Neuman &amp; Dwyer, 2009; Wright &amp; Neuman, 2014)</w:t>
      </w:r>
      <w:r w:rsidR="00404B3C">
        <w:fldChar w:fldCharType="end"/>
      </w:r>
      <w:r w:rsidR="00576BFF">
        <w:t xml:space="preserve"> </w:t>
      </w:r>
      <w:r w:rsidRPr="00860CAF">
        <w:t>and</w:t>
      </w:r>
      <w:r w:rsidR="00576BFF">
        <w:t>,</w:t>
      </w:r>
      <w:r w:rsidRPr="00860CAF">
        <w:t xml:space="preserve"> when it is included, the instruction </w:t>
      </w:r>
      <w:r w:rsidR="005C46EC" w:rsidRPr="00860CAF">
        <w:t xml:space="preserve">often </w:t>
      </w:r>
      <w:r w:rsidRPr="00860CAF">
        <w:t xml:space="preserve">consists of brief, unplanned explanations of word definitions. Furthermore, </w:t>
      </w:r>
      <w:r w:rsidR="00404B3C">
        <w:fldChar w:fldCharType="begin"/>
      </w:r>
      <w:r w:rsidR="00404B3C">
        <w:instrText xml:space="preserve"> ADDIN EN.CITE &lt;EndNote&gt;&lt;Cite AuthorYear="1"&gt;&lt;Author&gt;Wright&lt;/Author&gt;&lt;Year&gt;2014&lt;/Year&gt;&lt;RecNum&gt;3795&lt;/RecNum&gt;&lt;DisplayText&gt;Wright and Neuman (2014)&lt;/DisplayText&gt;&lt;record&gt;&lt;rec-number&gt;3795&lt;/rec-number&gt;&lt;foreign-keys&gt;&lt;key app="EN" db-id="99d9evse6ffp07eesfqptv2lparspxf0d952" timestamp="1439217245"&gt;3795&lt;/key&gt;&lt;/foreign-keys&gt;&lt;ref-type name="Journal Article"&gt;17&lt;/ref-type&gt;&lt;contributors&gt;&lt;authors&gt;&lt;author&gt;Wright, Tanya S.&lt;/author&gt;&lt;author&gt;Neuman, Susan B.&lt;/author&gt;&lt;/authors&gt;&lt;/contributors&gt;&lt;titles&gt;&lt;title&gt;Paucity and Disparity in Kindergarten Oral Vocabulary Instruction&lt;/title&gt;&lt;secondary-title&gt;Journal of Literacy Research&lt;/secondary-title&gt;&lt;/titles&gt;&lt;periodical&gt;&lt;full-title&gt;Journal of Literacy Research&lt;/full-title&gt;&lt;/periodical&gt;&lt;pages&gt;330-357&lt;/pages&gt;&lt;volume&gt;46&lt;/volume&gt;&lt;number&gt;3&lt;/number&gt;&lt;dates&gt;&lt;year&gt;2014&lt;/year&gt;&lt;pub-dates&gt;&lt;date&gt;September 1, 2014&lt;/date&gt;&lt;/pub-dates&gt;&lt;/dates&gt;&lt;urls&gt;&lt;related-urls&gt;&lt;url&gt;http://jlr.sagepub.com/content/46/3/330.abstract&lt;/url&gt;&lt;/related-urls&gt;&lt;/urls&gt;&lt;electronic-resource-num&gt;10.1177/1086296x14551474&lt;/electronic-resource-num&gt;&lt;/record&gt;&lt;/Cite&gt;&lt;/EndNote&gt;</w:instrText>
      </w:r>
      <w:r w:rsidR="00404B3C">
        <w:fldChar w:fldCharType="separate"/>
      </w:r>
      <w:r w:rsidR="00404B3C">
        <w:rPr>
          <w:noProof/>
        </w:rPr>
        <w:t>Wright and Neuman (2014)</w:t>
      </w:r>
      <w:r w:rsidR="00404B3C">
        <w:fldChar w:fldCharType="end"/>
      </w:r>
      <w:r w:rsidR="00404B3C">
        <w:t xml:space="preserve"> </w:t>
      </w:r>
      <w:r w:rsidRPr="00860CAF">
        <w:t xml:space="preserve">found that the target words chosen by teachers tended to be simple words that </w:t>
      </w:r>
      <w:r w:rsidR="005C46EC" w:rsidRPr="00860CAF">
        <w:t>children</w:t>
      </w:r>
      <w:r w:rsidRPr="00860CAF">
        <w:t xml:space="preserve"> likely already </w:t>
      </w:r>
      <w:r w:rsidR="005C46EC" w:rsidRPr="00860CAF">
        <w:t>knew, at least partially</w:t>
      </w:r>
      <w:r w:rsidR="005D42AB">
        <w:t>; the target words selected in Let’s Know! were chosen to be highly related to unit content</w:t>
      </w:r>
      <w:r w:rsidR="0019665F">
        <w:t xml:space="preserve"> and also</w:t>
      </w:r>
      <w:r w:rsidR="005D42AB">
        <w:t xml:space="preserve"> lower frequency than those typically hear</w:t>
      </w:r>
      <w:r w:rsidR="00576BFF">
        <w:t>d</w:t>
      </w:r>
      <w:r w:rsidR="005D42AB">
        <w:t xml:space="preserve"> in conversation (e.g.,</w:t>
      </w:r>
      <w:r w:rsidR="00576BFF">
        <w:t xml:space="preserve"> </w:t>
      </w:r>
      <w:r w:rsidR="0019665F">
        <w:t>crevice, solution, compare</w:t>
      </w:r>
      <w:r w:rsidR="005D42AB">
        <w:t>).</w:t>
      </w:r>
      <w:r w:rsidRPr="00860CAF">
        <w:t xml:space="preserve"> Based on our work, as well as those of colleagues who implemented carefully planned vocabulary instruction with young children </w:t>
      </w:r>
      <w:r w:rsidR="0090318E">
        <w:fldChar w:fldCharType="begin">
          <w:fldData xml:space="preserve">PEVuZE5vdGU+PENpdGU+PEF1dGhvcj5DYXR0czwvQXV0aG9yPjxZZWFyPjIwMTY8L1llYXI+PFJl
Y051bT40ODI3PC9SZWNOdW0+PERpc3BsYXlUZXh0PihDYXR0cyBldCBhbC4sIDIwMTY7IENveW5l
IGV0IGFsLiwgMjAxMDsgTWFydWxpcyAmYW1wOyBOZXVtYW4sIDIwMTApPC9EaXNwbGF5VGV4dD48
cmVjb3JkPjxyZWMtbnVtYmVyPjQ4Mjc8L3JlYy1udW1iZXI+PGZvcmVpZ24ta2V5cz48a2V5IGFw
cD0iRU4iIGRiLWlkPSI5OWQ5ZXZzZTZmZnAwN2Vlc2ZxcHR2MmxwYXJzcHhmMGQ5NTIiIHRpbWVz
dGFtcD0iMTU2NTI4NDgxNyI+NDgyNzwva2V5PjwvZm9yZWlnbi1rZXlzPjxyZWYtdHlwZSBuYW1l
PSJKb3VybmFsIEFydGljbGUiPjE3PC9yZWYtdHlwZT48Y29udHJpYnV0b3JzPjxhdXRob3JzPjxh
dXRob3I+Q2F0dHMsIEh1Z2ggVy48L2F1dGhvcj48YXV0aG9yPk5pZWxzZW4sIERpYW5lIENvcmNv
cmFuPC9hdXRob3I+PGF1dGhvcj5CcmlkZ2VzLCBNaW5keSBTaXR0bmVyPC9hdXRob3I+PGF1dGhv
cj5MaXUsIFlpLVN5dWFuPC9hdXRob3I+PC9hdXRob3JzPjwvY29udHJpYnV0b3JzPjx0aXRsZXM+
PHRpdGxlPkVhcmx5IElkZW50aWZpY2F0aW9uIG9mIFJlYWRpbmcgQ29tcHJlaGVuc2lvbiBEaWZm
aWN1bHRpZXM8L3RpdGxlPjxzZWNvbmRhcnktdGl0bGU+Sm91cm5hbCBvZiBMZWFybmluZyBEaXNh
YmlsaXRpZXM8L3NlY29uZGFyeS10aXRsZT48L3RpdGxlcz48cGVyaW9kaWNhbD48ZnVsbC10aXRs
ZT5Kb3VybmFsIG9mIExlYXJuaW5nIERpc2FiaWxpdGllczwvZnVsbC10aXRsZT48L3BlcmlvZGlj
YWw+PHBhZ2VzPjQ1MS00NjU8L3BhZ2VzPjx2b2x1bWU+NDk8L3ZvbHVtZT48bnVtYmVyPjU8L251
bWJlcj48a2V5d29yZHM+PGtleXdvcmQ+ZWFybHkgaWRlbnRpZmljYXRpb24scmVzcG9uc2UgdG8g
aW50ZXJ2ZW50aW9uLGxhbmd1YWdlIGludGVydmVudGlvbjwva2V5d29yZD48L2tleXdvcmRzPjxk
YXRlcz48eWVhcj4yMDE2PC95ZWFyPjwvZGF0ZXM+PGFjY2Vzc2lvbi1udW0+MjUzNDQwNjA8L2Fj
Y2Vzc2lvbi1udW0+PHVybHM+PHJlbGF0ZWQtdXJscz48dXJsPmh0dHBzOi8vam91cm5hbHMuc2Fn
ZXB1Yi5jb20vZG9pL2Ficy8xMC4xMTc3LzAwMjIyMTk0MTQ1NTYxMjE8L3VybD48L3JlbGF0ZWQt
dXJscz48L3VybHM+PGVsZWN0cm9uaWMtcmVzb3VyY2UtbnVtPjEwLjExNzcvMDAyMjIxOTQxNDU1
NjEyMTwvZWxlY3Ryb25pYy1yZXNvdXJjZS1udW0+PC9yZWNvcmQ+PC9DaXRlPjxDaXRlPjxBdXRo
b3I+TWFydWxpczwvQXV0aG9yPjxZZWFyPjIwMTA8L1llYXI+PFJlY051bT4zNzI0PC9SZWNOdW0+
PHJlY29yZD48cmVjLW51bWJlcj4zNzI0PC9yZWMtbnVtYmVyPjxmb3JlaWduLWtleXM+PGtleSBh
cHA9IkVOIiBkYi1pZD0iOTlkOWV2c2U2ZmZwMDdlZXNmcXB0djJscGFyc3B4ZjBkOTUyIiB0aW1l
c3RhbXA9IjE0Mzc1OTI3MzYiPjM3MjQ8L2tleT48L2ZvcmVpZ24ta2V5cz48cmVmLXR5cGUgbmFt
ZT0iSm91cm5hbCBBcnRpY2xlIj4xNzwvcmVmLXR5cGU+PGNvbnRyaWJ1dG9ycz48YXV0aG9ycz48
YXV0aG9yPk1hcnVsaXMsIExvcmVuIE0uPC9hdXRob3I+PGF1dGhvcj5OZXVtYW4sIFN1c2FuIEIu
PC9hdXRob3I+PC9hdXRob3JzPjwvY29udHJpYnV0b3JzPjx0aXRsZXM+PHRpdGxlPlRoZSBFZmZl
Y3RzIG9mIFZvY2FidWxhcnkgSW50ZXJ2ZW50aW9uIG9uIFlvdW5nIENoaWxkcmVu4oCZcyBXb3Jk
IExlYXJuaW5nOiBBIE1ldGEtQW5hbHlzaXM8L3RpdGxlPjxzZWNvbmRhcnktdGl0bGU+UmV2aWV3
IG9mIEVkdWNhdGlvbmFsIFJlc2VhcmNoPC9zZWNvbmRhcnktdGl0bGU+PC90aXRsZXM+PHBlcmlv
ZGljYWw+PGZ1bGwtdGl0bGU+UmV2aWV3IG9mIEVkdWNhdGlvbmFsIFJlc2VhcmNoPC9mdWxsLXRp
dGxlPjwvcGVyaW9kaWNhbD48cGFnZXM+MzAwLTMzNTwvcGFnZXM+PHZvbHVtZT44MDwvdm9sdW1l
PjxudW1iZXI+MzwvbnVtYmVyPjxrZXl3b3Jkcz48a2V5d29yZD5tZXRhLWFuYWx5c2lzPC9rZXl3
b3JkPjxrZXl3b3JkPlZvY2FidWxhcnk8L2tleXdvcmQ+PC9rZXl3b3Jkcz48ZGF0ZXM+PHllYXI+
MjAxMDwveWVhcj48cHViLWRhdGVzPjxkYXRlPlNlcHRlbWJlciAxLCAyMDEwPC9kYXRlPjwvcHVi
LWRhdGVzPjwvZGF0ZXM+PHVybHM+PHJlbGF0ZWQtdXJscz48dXJsPmh0dHA6Ly9yZXIuc2FnZXB1
Yi5jb20vY29udGVudC84MC8zLzMwMC5hYnN0cmFjdDwvdXJsPjwvcmVsYXRlZC11cmxzPjwvdXJs
cz48ZWxlY3Ryb25pYy1yZXNvdXJjZS1udW0+MTAuMzEwMi8wMDM0NjU0MzEwMzc3MDg3PC9lbGVj
dHJvbmljLXJlc291cmNlLW51bT48L3JlY29yZD48L0NpdGU+PENpdGU+PEF1dGhvcj5Db3luZTwv
QXV0aG9yPjxZZWFyPjIwMTA8L1llYXI+PFJlY051bT4yOTYyPC9SZWNOdW0+PHJlY29yZD48cmVj
LW51bWJlcj4yOTYyPC9yZWMtbnVtYmVyPjxmb3JlaWduLWtleXM+PGtleSBhcHA9IkVOIiBkYi1p
ZD0iOTlkOWV2c2U2ZmZwMDdlZXNmcXB0djJscGFyc3B4ZjBkOTUyIiB0aW1lc3RhbXA9IjAiPjI5
NjI8L2tleT48L2ZvcmVpZ24ta2V5cz48cmVmLXR5cGUgbmFtZT0iSm91cm5hbCBBcnRpY2xlIj4x
NzwvcmVmLXR5cGU+PGNvbnRyaWJ1dG9ycz48YXV0aG9ycz48YXV0aG9yPkNveW5lLCBNaWNoYWVs
IEQuPC9hdXRob3I+PGF1dGhvcj5NY0NvYWNoLCBELiBCLjwvYXV0aG9yPjxhdXRob3I+TG9mdHVz
LCBTLjwvYXV0aG9yPjxhdXRob3I+Wmlwb2xpIEpyLCBSLjwvYXV0aG9yPjxhdXRob3I+UnVieSwg
TS48L2F1dGhvcj48YXV0aG9yPkNyZXZlY29ldXIsIFkuIEMuPC9hdXRob3I+PGF1dGhvcj5LYXBw
LCBTLjwvYXV0aG9yPjwvYXV0aG9ycz48L2NvbnRyaWJ1dG9ycz48dGl0bGVzPjx0aXRsZT5EaXJl
Y3QgYW5kIEV4dGVuZGVkIFZvY2FidWxhcnkgSW5zdHJ1Y3Rpb24gaW4gS2luZGVyZ2FydGVuOiBJ
bnZlc3RpZ2F0aW5nIFRyYW5zZmVyIEVmZmVjdHM8L3RpdGxlPjxzZWNvbmRhcnktdGl0bGU+Sm91
cm5hbCBvZiBSZXNlYXJjaCBvbiBFZHVjYXRpb25hbCBFZmZlY3RpdmVuZXNzPC9zZWNvbmRhcnkt
dGl0bGU+PC90aXRsZXM+PHBlcmlvZGljYWw+PGZ1bGwtdGl0bGU+Sm91cm5hbCBvZiBSZXNlYXJj
aCBvbiBFZHVjYXRpb25hbCBFZmZlY3RpdmVuZXNzPC9mdWxsLXRpdGxlPjwvcGVyaW9kaWNhbD48
cGFnZXM+OTMtMTIwPC9wYWdlcz48dm9sdW1lPjM8L3ZvbHVtZT48bnVtYmVyPjI8L251bWJlcj48
ZGF0ZXM+PHllYXI+MjAxMDwveWVhcj48L2RhdGVzPjxpc2JuPjE5MzQtNTc0NzwvaXNibj48dXJs
cz48L3VybHM+PC9yZWNvcmQ+PC9DaXRlPjwvRW5kTm90ZT5=
</w:fldData>
        </w:fldChar>
      </w:r>
      <w:r w:rsidR="0090318E">
        <w:instrText xml:space="preserve"> ADDIN EN.CITE </w:instrText>
      </w:r>
      <w:r w:rsidR="0090318E">
        <w:fldChar w:fldCharType="begin">
          <w:fldData xml:space="preserve">PEVuZE5vdGU+PENpdGU+PEF1dGhvcj5DYXR0czwvQXV0aG9yPjxZZWFyPjIwMTY8L1llYXI+PFJl
Y051bT40ODI3PC9SZWNOdW0+PERpc3BsYXlUZXh0PihDYXR0cyBldCBhbC4sIDIwMTY7IENveW5l
IGV0IGFsLiwgMjAxMDsgTWFydWxpcyAmYW1wOyBOZXVtYW4sIDIwMTApPC9EaXNwbGF5VGV4dD48
cmVjb3JkPjxyZWMtbnVtYmVyPjQ4Mjc8L3JlYy1udW1iZXI+PGZvcmVpZ24ta2V5cz48a2V5IGFw
cD0iRU4iIGRiLWlkPSI5OWQ5ZXZzZTZmZnAwN2Vlc2ZxcHR2MmxwYXJzcHhmMGQ5NTIiIHRpbWVz
dGFtcD0iMTU2NTI4NDgxNyI+NDgyNzwva2V5PjwvZm9yZWlnbi1rZXlzPjxyZWYtdHlwZSBuYW1l
PSJKb3VybmFsIEFydGljbGUiPjE3PC9yZWYtdHlwZT48Y29udHJpYnV0b3JzPjxhdXRob3JzPjxh
dXRob3I+Q2F0dHMsIEh1Z2ggVy48L2F1dGhvcj48YXV0aG9yPk5pZWxzZW4sIERpYW5lIENvcmNv
cmFuPC9hdXRob3I+PGF1dGhvcj5CcmlkZ2VzLCBNaW5keSBTaXR0bmVyPC9hdXRob3I+PGF1dGhv
cj5MaXUsIFlpLVN5dWFuPC9hdXRob3I+PC9hdXRob3JzPjwvY29udHJpYnV0b3JzPjx0aXRsZXM+
PHRpdGxlPkVhcmx5IElkZW50aWZpY2F0aW9uIG9mIFJlYWRpbmcgQ29tcHJlaGVuc2lvbiBEaWZm
aWN1bHRpZXM8L3RpdGxlPjxzZWNvbmRhcnktdGl0bGU+Sm91cm5hbCBvZiBMZWFybmluZyBEaXNh
YmlsaXRpZXM8L3NlY29uZGFyeS10aXRsZT48L3RpdGxlcz48cGVyaW9kaWNhbD48ZnVsbC10aXRs
ZT5Kb3VybmFsIG9mIExlYXJuaW5nIERpc2FiaWxpdGllczwvZnVsbC10aXRsZT48L3BlcmlvZGlj
YWw+PHBhZ2VzPjQ1MS00NjU8L3BhZ2VzPjx2b2x1bWU+NDk8L3ZvbHVtZT48bnVtYmVyPjU8L251
bWJlcj48a2V5d29yZHM+PGtleXdvcmQ+ZWFybHkgaWRlbnRpZmljYXRpb24scmVzcG9uc2UgdG8g
aW50ZXJ2ZW50aW9uLGxhbmd1YWdlIGludGVydmVudGlvbjwva2V5d29yZD48L2tleXdvcmRzPjxk
YXRlcz48eWVhcj4yMDE2PC95ZWFyPjwvZGF0ZXM+PGFjY2Vzc2lvbi1udW0+MjUzNDQwNjA8L2Fj
Y2Vzc2lvbi1udW0+PHVybHM+PHJlbGF0ZWQtdXJscz48dXJsPmh0dHBzOi8vam91cm5hbHMuc2Fn
ZXB1Yi5jb20vZG9pL2Ficy8xMC4xMTc3LzAwMjIyMTk0MTQ1NTYxMjE8L3VybD48L3JlbGF0ZWQt
dXJscz48L3VybHM+PGVsZWN0cm9uaWMtcmVzb3VyY2UtbnVtPjEwLjExNzcvMDAyMjIxOTQxNDU1
NjEyMTwvZWxlY3Ryb25pYy1yZXNvdXJjZS1udW0+PC9yZWNvcmQ+PC9DaXRlPjxDaXRlPjxBdXRo
b3I+TWFydWxpczwvQXV0aG9yPjxZZWFyPjIwMTA8L1llYXI+PFJlY051bT4zNzI0PC9SZWNOdW0+
PHJlY29yZD48cmVjLW51bWJlcj4zNzI0PC9yZWMtbnVtYmVyPjxmb3JlaWduLWtleXM+PGtleSBh
cHA9IkVOIiBkYi1pZD0iOTlkOWV2c2U2ZmZwMDdlZXNmcXB0djJscGFyc3B4ZjBkOTUyIiB0aW1l
c3RhbXA9IjE0Mzc1OTI3MzYiPjM3MjQ8L2tleT48L2ZvcmVpZ24ta2V5cz48cmVmLXR5cGUgbmFt
ZT0iSm91cm5hbCBBcnRpY2xlIj4xNzwvcmVmLXR5cGU+PGNvbnRyaWJ1dG9ycz48YXV0aG9ycz48
YXV0aG9yPk1hcnVsaXMsIExvcmVuIE0uPC9hdXRob3I+PGF1dGhvcj5OZXVtYW4sIFN1c2FuIEIu
PC9hdXRob3I+PC9hdXRob3JzPjwvY29udHJpYnV0b3JzPjx0aXRsZXM+PHRpdGxlPlRoZSBFZmZl
Y3RzIG9mIFZvY2FidWxhcnkgSW50ZXJ2ZW50aW9uIG9uIFlvdW5nIENoaWxkcmVu4oCZcyBXb3Jk
IExlYXJuaW5nOiBBIE1ldGEtQW5hbHlzaXM8L3RpdGxlPjxzZWNvbmRhcnktdGl0bGU+UmV2aWV3
IG9mIEVkdWNhdGlvbmFsIFJlc2VhcmNoPC9zZWNvbmRhcnktdGl0bGU+PC90aXRsZXM+PHBlcmlv
ZGljYWw+PGZ1bGwtdGl0bGU+UmV2aWV3IG9mIEVkdWNhdGlvbmFsIFJlc2VhcmNoPC9mdWxsLXRp
dGxlPjwvcGVyaW9kaWNhbD48cGFnZXM+MzAwLTMzNTwvcGFnZXM+PHZvbHVtZT44MDwvdm9sdW1l
PjxudW1iZXI+MzwvbnVtYmVyPjxrZXl3b3Jkcz48a2V5d29yZD5tZXRhLWFuYWx5c2lzPC9rZXl3
b3JkPjxrZXl3b3JkPlZvY2FidWxhcnk8L2tleXdvcmQ+PC9rZXl3b3Jkcz48ZGF0ZXM+PHllYXI+
MjAxMDwveWVhcj48cHViLWRhdGVzPjxkYXRlPlNlcHRlbWJlciAxLCAyMDEwPC9kYXRlPjwvcHVi
LWRhdGVzPjwvZGF0ZXM+PHVybHM+PHJlbGF0ZWQtdXJscz48dXJsPmh0dHA6Ly9yZXIuc2FnZXB1
Yi5jb20vY29udGVudC84MC8zLzMwMC5hYnN0cmFjdDwvdXJsPjwvcmVsYXRlZC11cmxzPjwvdXJs
cz48ZWxlY3Ryb25pYy1yZXNvdXJjZS1udW0+MTAuMzEwMi8wMDM0NjU0MzEwMzc3MDg3PC9lbGVj
dHJvbmljLXJlc291cmNlLW51bT48L3JlY29yZD48L0NpdGU+PENpdGU+PEF1dGhvcj5Db3luZTwv
QXV0aG9yPjxZZWFyPjIwMTA8L1llYXI+PFJlY051bT4yOTYyPC9SZWNOdW0+PHJlY29yZD48cmVj
LW51bWJlcj4yOTYyPC9yZWMtbnVtYmVyPjxmb3JlaWduLWtleXM+PGtleSBhcHA9IkVOIiBkYi1p
ZD0iOTlkOWV2c2U2ZmZwMDdlZXNmcXB0djJscGFyc3B4ZjBkOTUyIiB0aW1lc3RhbXA9IjAiPjI5
NjI8L2tleT48L2ZvcmVpZ24ta2V5cz48cmVmLXR5cGUgbmFtZT0iSm91cm5hbCBBcnRpY2xlIj4x
NzwvcmVmLXR5cGU+PGNvbnRyaWJ1dG9ycz48YXV0aG9ycz48YXV0aG9yPkNveW5lLCBNaWNoYWVs
IEQuPC9hdXRob3I+PGF1dGhvcj5NY0NvYWNoLCBELiBCLjwvYXV0aG9yPjxhdXRob3I+TG9mdHVz
LCBTLjwvYXV0aG9yPjxhdXRob3I+Wmlwb2xpIEpyLCBSLjwvYXV0aG9yPjxhdXRob3I+UnVieSwg
TS48L2F1dGhvcj48YXV0aG9yPkNyZXZlY29ldXIsIFkuIEMuPC9hdXRob3I+PGF1dGhvcj5LYXBw
LCBTLjwvYXV0aG9yPjwvYXV0aG9ycz48L2NvbnRyaWJ1dG9ycz48dGl0bGVzPjx0aXRsZT5EaXJl
Y3QgYW5kIEV4dGVuZGVkIFZvY2FidWxhcnkgSW5zdHJ1Y3Rpb24gaW4gS2luZGVyZ2FydGVuOiBJ
bnZlc3RpZ2F0aW5nIFRyYW5zZmVyIEVmZmVjdHM8L3RpdGxlPjxzZWNvbmRhcnktdGl0bGU+Sm91
cm5hbCBvZiBSZXNlYXJjaCBvbiBFZHVjYXRpb25hbCBFZmZlY3RpdmVuZXNzPC9zZWNvbmRhcnkt
dGl0bGU+PC90aXRsZXM+PHBlcmlvZGljYWw+PGZ1bGwtdGl0bGU+Sm91cm5hbCBvZiBSZXNlYXJj
aCBvbiBFZHVjYXRpb25hbCBFZmZlY3RpdmVuZXNzPC9mdWxsLXRpdGxlPjwvcGVyaW9kaWNhbD48
cGFnZXM+OTMtMTIwPC9wYWdlcz48dm9sdW1lPjM8L3ZvbHVtZT48bnVtYmVyPjI8L251bWJlcj48
ZGF0ZXM+PHllYXI+MjAxMDwveWVhcj48L2RhdGVzPjxpc2JuPjE5MzQtNTc0NzwvaXNibj48dXJs
cz48L3VybHM+PC9yZWNvcmQ+PC9DaXRlPjwvRW5kTm90ZT5=
</w:fldData>
        </w:fldChar>
      </w:r>
      <w:r w:rsidR="0090318E">
        <w:instrText xml:space="preserve"> ADDIN EN.CITE.DATA </w:instrText>
      </w:r>
      <w:r w:rsidR="0090318E">
        <w:fldChar w:fldCharType="end"/>
      </w:r>
      <w:r w:rsidR="0090318E">
        <w:fldChar w:fldCharType="separate"/>
      </w:r>
      <w:r w:rsidR="0090318E">
        <w:rPr>
          <w:noProof/>
        </w:rPr>
        <w:t>(Catts et al., 2016; Coyne et al., 2010; Marulis &amp; Neuman, 2010)</w:t>
      </w:r>
      <w:r w:rsidR="0090318E">
        <w:fldChar w:fldCharType="end"/>
      </w:r>
      <w:r w:rsidRPr="00860CAF">
        <w:t xml:space="preserve">, we </w:t>
      </w:r>
      <w:r w:rsidR="00BE02EC">
        <w:t>propose</w:t>
      </w:r>
      <w:r w:rsidR="00BE02EC" w:rsidRPr="00860CAF">
        <w:t xml:space="preserve"> </w:t>
      </w:r>
      <w:r w:rsidRPr="00860CAF">
        <w:t xml:space="preserve">that systematic, explicit instruction, with intentional selection of more complex vocabulary words, has the potential to improve children’s vocabulary. </w:t>
      </w:r>
      <w:r w:rsidR="004140C2">
        <w:t xml:space="preserve">It is true that </w:t>
      </w:r>
      <w:r w:rsidR="004F3D78">
        <w:t>children in the</w:t>
      </w:r>
      <w:r w:rsidR="004140C2">
        <w:t xml:space="preserve"> control </w:t>
      </w:r>
      <w:r w:rsidR="004F3D78">
        <w:t>condition</w:t>
      </w:r>
      <w:r w:rsidR="004140C2">
        <w:t xml:space="preserve"> did not receive explicit instruction o</w:t>
      </w:r>
      <w:r w:rsidR="004F3D78">
        <w:t xml:space="preserve">n </w:t>
      </w:r>
      <w:r w:rsidR="004140C2">
        <w:t xml:space="preserve">the </w:t>
      </w:r>
      <w:r w:rsidR="004F3D78">
        <w:t>selected Let’s Know!</w:t>
      </w:r>
      <w:r w:rsidR="004140C2">
        <w:t xml:space="preserve"> vocabulary words, so </w:t>
      </w:r>
      <w:r w:rsidR="000F217B">
        <w:t>the effect sizes may not be surprising</w:t>
      </w:r>
      <w:r w:rsidR="00543C6F">
        <w:t xml:space="preserve"> </w:t>
      </w:r>
      <w:r w:rsidR="00543C6F">
        <w:fldChar w:fldCharType="begin"/>
      </w:r>
      <w:r w:rsidR="00543C6F">
        <w:instrText xml:space="preserve"> ADDIN EN.CITE &lt;EndNote&gt;&lt;Cite&gt;&lt;Author&gt;Clarke&lt;/Author&gt;&lt;Year&gt;2010&lt;/Year&gt;&lt;RecNum&gt;5208&lt;/RecNum&gt;&lt;Prefix&gt;see also &lt;/Prefix&gt;&lt;Suffix&gt; for similar design and findings&lt;/Suffix&gt;&lt;DisplayText&gt;(see also Clarke et al., 2010 for similar design and findings)&lt;/DisplayText&gt;&lt;record&gt;&lt;rec-number&gt;5208&lt;/rec-number&gt;&lt;foreign-keys&gt;&lt;key app="EN" db-id="99d9evse6ffp07eesfqptv2lparspxf0d952" timestamp="1613080248"&gt;5208&lt;/key&gt;&lt;/foreign-keys&gt;&lt;ref-type name="Journal Article"&gt;17&lt;/ref-type&gt;&lt;contributors&gt;&lt;authors&gt;&lt;author&gt;Clarke, Paula J.&lt;/author&gt;&lt;author&gt;Snowling, Margaret J.&lt;/author&gt;&lt;author&gt;Truelove, Emma&lt;/author&gt;&lt;author&gt;Hulme, Charles&lt;/author&gt;&lt;/authors&gt;&lt;/contributors&gt;&lt;titles&gt;&lt;title&gt;Ameliorating Children’s Reading-Comprehension Difficulties:A Randomized Controlled Trial&lt;/title&gt;&lt;secondary-title&gt;Psychological Science&lt;/secondary-title&gt;&lt;/titles&gt;&lt;periodical&gt;&lt;full-title&gt;Psychological Science&lt;/full-title&gt;&lt;/periodical&gt;&lt;pages&gt;1106-1116&lt;/pages&gt;&lt;volume&gt;21&lt;/volume&gt;&lt;number&gt;8&lt;/number&gt;&lt;keywords&gt;&lt;keyword&gt;reading,reading-comprehension difficulties,randomized controlled trial,children’s reading difficulties&lt;/keyword&gt;&lt;/keywords&gt;&lt;dates&gt;&lt;year&gt;2010&lt;/year&gt;&lt;/dates&gt;&lt;accession-num&gt;20585051&lt;/accession-num&gt;&lt;urls&gt;&lt;related-urls&gt;&lt;url&gt;https://journals.sagepub.com/doi/abs/10.1177/0956797610375449&lt;/url&gt;&lt;/related-urls&gt;&lt;/urls&gt;&lt;electronic-resource-num&gt;10.1177/0956797610375449&lt;/electronic-resource-num&gt;&lt;/record&gt;&lt;/Cite&gt;&lt;/EndNote&gt;</w:instrText>
      </w:r>
      <w:r w:rsidR="00543C6F">
        <w:fldChar w:fldCharType="separate"/>
      </w:r>
      <w:r w:rsidR="00543C6F">
        <w:rPr>
          <w:noProof/>
        </w:rPr>
        <w:t>(see also Clarke et al., 2010 for similar design and findings)</w:t>
      </w:r>
      <w:r w:rsidR="00543C6F">
        <w:fldChar w:fldCharType="end"/>
      </w:r>
      <w:r w:rsidR="000F217B">
        <w:t xml:space="preserve">. However, these large effects do show that </w:t>
      </w:r>
      <w:r w:rsidR="004F3D78">
        <w:t>children</w:t>
      </w:r>
      <w:r w:rsidR="000F217B">
        <w:t xml:space="preserve"> exposed to instruction a</w:t>
      </w:r>
      <w:r w:rsidR="00B85583" w:rsidRPr="00397C03">
        <w:t xml:space="preserve">re learning </w:t>
      </w:r>
      <w:r w:rsidR="004F3D78" w:rsidRPr="00397C03">
        <w:t>vocabulary</w:t>
      </w:r>
      <w:r w:rsidR="000F217B" w:rsidRPr="00397C03">
        <w:t xml:space="preserve"> related to curricular content, which is an </w:t>
      </w:r>
      <w:r w:rsidR="00B85583" w:rsidRPr="00397C03">
        <w:t>impo</w:t>
      </w:r>
      <w:r w:rsidR="004F3D78" w:rsidRPr="00397C03">
        <w:t>r</w:t>
      </w:r>
      <w:r w:rsidR="00B85583" w:rsidRPr="00397C03">
        <w:t xml:space="preserve">tant </w:t>
      </w:r>
      <w:r w:rsidR="000F217B" w:rsidRPr="00397C03">
        <w:t>component of comprehension</w:t>
      </w:r>
      <w:r w:rsidR="00050C71" w:rsidRPr="00397C03">
        <w:t xml:space="preserve">, </w:t>
      </w:r>
      <w:r w:rsidR="00050C71" w:rsidRPr="00A252DB">
        <w:t xml:space="preserve">and this learning </w:t>
      </w:r>
      <w:r w:rsidR="00BE02EC" w:rsidRPr="00A252DB">
        <w:t xml:space="preserve">occurred during </w:t>
      </w:r>
      <w:r w:rsidR="00050C71" w:rsidRPr="00A252DB">
        <w:t>a classroom</w:t>
      </w:r>
      <w:r w:rsidR="001923F3" w:rsidRPr="00A252DB">
        <w:t>-</w:t>
      </w:r>
      <w:r w:rsidR="00050C71" w:rsidRPr="00A252DB">
        <w:t xml:space="preserve">wide intervention led by classroom teachers </w:t>
      </w:r>
      <w:r w:rsidR="00543C6F" w:rsidRPr="00A252DB">
        <w:t>rather than</w:t>
      </w:r>
      <w:r w:rsidR="00050C71" w:rsidRPr="00A252DB">
        <w:t xml:space="preserve"> a small</w:t>
      </w:r>
      <w:r w:rsidR="001923F3" w:rsidRPr="00A252DB">
        <w:t>-</w:t>
      </w:r>
      <w:r w:rsidR="00050C71" w:rsidRPr="00A252DB">
        <w:t>group intervention led by interventionists</w:t>
      </w:r>
      <w:r w:rsidR="00397C03" w:rsidRPr="00A252DB">
        <w:t>;</w:t>
      </w:r>
      <w:r w:rsidR="00050C71" w:rsidRPr="00A252DB">
        <w:t xml:space="preserve"> </w:t>
      </w:r>
      <w:r w:rsidR="00397C03" w:rsidRPr="00A252DB">
        <w:t>the latter is</w:t>
      </w:r>
      <w:r w:rsidR="00050C71" w:rsidRPr="00A252DB">
        <w:t xml:space="preserve"> </w:t>
      </w:r>
      <w:r w:rsidR="007F297B">
        <w:t>frequent</w:t>
      </w:r>
      <w:r w:rsidR="00050C71" w:rsidRPr="00A252DB">
        <w:t xml:space="preserve"> in research studies</w:t>
      </w:r>
      <w:r w:rsidR="00BE02EC" w:rsidRPr="00A252DB">
        <w:t xml:space="preserve"> </w:t>
      </w:r>
      <w:r w:rsidR="00397C03" w:rsidRPr="00A252DB">
        <w:fldChar w:fldCharType="begin"/>
      </w:r>
      <w:r w:rsidR="00397C03" w:rsidRPr="00A252DB">
        <w:instrText xml:space="preserve"> ADDIN EN.CITE &lt;EndNote&gt;&lt;Cite&gt;&lt;Author&gt;Rogde&lt;/Author&gt;&lt;Year&gt;2019&lt;/Year&gt;&lt;RecNum&gt;4883&lt;/RecNum&gt;&lt;Prefix&gt;e.g.`, see &lt;/Prefix&gt;&lt;DisplayText&gt;(e.g., see Rogde et al., 2019)&lt;/DisplayText&gt;&lt;record&gt;&lt;rec-number&gt;4883&lt;/rec-number&gt;&lt;foreign-keys&gt;&lt;key app="EN" db-id="99d9evse6ffp07eesfqptv2lparspxf0d952" timestamp="1573741304"&gt;4883&lt;/key&gt;&lt;/foreign-keys&gt;&lt;ref-type name="Journal Article"&gt;17&lt;/ref-type&gt;&lt;contributors&gt;&lt;authors&gt;&lt;author&gt;Rogde, Kristin&lt;/author&gt;&lt;author&gt;Hagen, Åste M.&lt;/author&gt;&lt;author&gt;Melby-Lervåg, Monica&lt;/author&gt;&lt;author&gt;Lervåg, Arne&lt;/author&gt;&lt;/authors&gt;&lt;/contributors&gt;&lt;titles&gt;&lt;title&gt;The effect of linguistic comprehension instruction on generalized language and reading comprehension skills: A systematic review&lt;/title&gt;&lt;secondary-title&gt;Campbell Systematic Reviews&lt;/secondary-title&gt;&lt;/titles&gt;&lt;periodical&gt;&lt;full-title&gt;Campbell Systematic Reviews&lt;/full-title&gt;&lt;/periodical&gt;&lt;pages&gt;e1059&lt;/pages&gt;&lt;volume&gt;15&lt;/volume&gt;&lt;number&gt;4&lt;/number&gt;&lt;keywords&gt;&lt;keyword&gt;meta-analysis, language intervention, listening comprehension, reading comprehension, vocabulary&lt;/keyword&gt;&lt;keyword&gt;attentuated effects when implemented by teachers&lt;/keyword&gt;&lt;/keywords&gt;&lt;dates&gt;&lt;year&gt;2019&lt;/year&gt;&lt;/dates&gt;&lt;isbn&gt;1891-1803&lt;/isbn&gt;&lt;urls&gt;&lt;related-urls&gt;&lt;url&gt;https://onlinelibrary.wiley.com/doi/abs/10.1002/cl2.1059&lt;/url&gt;&lt;/related-urls&gt;&lt;/urls&gt;&lt;electronic-resource-num&gt;10.1002/cl2.1059&lt;/electronic-resource-num&gt;&lt;/record&gt;&lt;/Cite&gt;&lt;/EndNote&gt;</w:instrText>
      </w:r>
      <w:r w:rsidR="00397C03" w:rsidRPr="00A252DB">
        <w:fldChar w:fldCharType="separate"/>
      </w:r>
      <w:r w:rsidR="00397C03" w:rsidRPr="00A252DB">
        <w:rPr>
          <w:noProof/>
        </w:rPr>
        <w:t>(e.g., see Rogde et al., 2019)</w:t>
      </w:r>
      <w:r w:rsidR="00397C03" w:rsidRPr="00A252DB">
        <w:fldChar w:fldCharType="end"/>
      </w:r>
      <w:r w:rsidR="00050C71" w:rsidRPr="00A252DB">
        <w:t>.</w:t>
      </w:r>
      <w:r w:rsidR="00050C71" w:rsidRPr="00397C03">
        <w:t xml:space="preserve"> </w:t>
      </w:r>
      <w:r w:rsidR="00B85583" w:rsidRPr="00397C03">
        <w:t>Further</w:t>
      </w:r>
      <w:r w:rsidR="00460E90" w:rsidRPr="00397C03">
        <w:t>m</w:t>
      </w:r>
      <w:r w:rsidR="00B85583" w:rsidRPr="00397C03">
        <w:t xml:space="preserve">ore, </w:t>
      </w:r>
      <w:r w:rsidR="00A02B46" w:rsidRPr="00397C03">
        <w:t>our posttest vocabulary me</w:t>
      </w:r>
      <w:r w:rsidR="00A02B46">
        <w:t>asure included words that had not been addressed directly in instruction for ma</w:t>
      </w:r>
      <w:r w:rsidR="00460E90">
        <w:t>n</w:t>
      </w:r>
      <w:r w:rsidR="00A02B46">
        <w:t xml:space="preserve">y months and therefore </w:t>
      </w:r>
      <w:r w:rsidR="00460E90">
        <w:t xml:space="preserve">provides evidence that </w:t>
      </w:r>
      <w:proofErr w:type="gramStart"/>
      <w:r w:rsidR="00460E90">
        <w:t>children maintained</w:t>
      </w:r>
      <w:proofErr w:type="gramEnd"/>
      <w:r w:rsidR="00460E90">
        <w:t xml:space="preserve"> knowledge</w:t>
      </w:r>
      <w:r w:rsidR="00A02B46">
        <w:t xml:space="preserve"> of </w:t>
      </w:r>
      <w:r w:rsidR="0019665F">
        <w:t xml:space="preserve">words learned. </w:t>
      </w:r>
      <w:r w:rsidRPr="00860CAF">
        <w:t xml:space="preserve">A remaining question is whether this type of learning generalizes to </w:t>
      </w:r>
      <w:r w:rsidRPr="00860CAF">
        <w:lastRenderedPageBreak/>
        <w:t>vocabulary learning</w:t>
      </w:r>
      <w:r w:rsidR="004E19EB">
        <w:t>, or language learning,</w:t>
      </w:r>
      <w:r w:rsidRPr="00860CAF">
        <w:t xml:space="preserve"> more broadly</w:t>
      </w:r>
      <w:r w:rsidR="002D7E57">
        <w:t xml:space="preserve"> </w:t>
      </w:r>
      <w:r w:rsidR="002D7E57">
        <w:fldChar w:fldCharType="begin"/>
      </w:r>
      <w:r w:rsidR="002D7E57">
        <w:instrText xml:space="preserve"> ADDIN EN.CITE &lt;EndNote&gt;&lt;Cite&gt;&lt;Author&gt;Coyne&lt;/Author&gt;&lt;Year&gt;2010&lt;/Year&gt;&lt;RecNum&gt;2962&lt;/RecNum&gt;&lt;DisplayText&gt;(Coyne et al., 2010)&lt;/DisplayText&gt;&lt;record&gt;&lt;rec-number&gt;2962&lt;/rec-number&gt;&lt;foreign-keys&gt;&lt;key app="EN" db-id="99d9evse6ffp07eesfqptv2lparspxf0d952" timestamp="0"&gt;2962&lt;/key&gt;&lt;/foreign-keys&gt;&lt;ref-type name="Journal Article"&gt;17&lt;/ref-type&gt;&lt;contributors&gt;&lt;authors&gt;&lt;author&gt;Coyne, Michael D.&lt;/author&gt;&lt;author&gt;McCoach, D. B.&lt;/author&gt;&lt;author&gt;Loftus, S.&lt;/author&gt;&lt;author&gt;Zipoli Jr, R.&lt;/author&gt;&lt;author&gt;Ruby, M.&lt;/author&gt;&lt;author&gt;Crevecoeur, Y. C.&lt;/author&gt;&lt;author&gt;Kapp, S.&lt;/author&gt;&lt;/authors&gt;&lt;/contributors&gt;&lt;titles&gt;&lt;title&gt;Direct and Extended Vocabulary Instruction in Kindergarten: Investigating Transfer Effects&lt;/title&gt;&lt;secondary-title&gt;Journal of Research on Educational Effectiveness&lt;/secondary-title&gt;&lt;/titles&gt;&lt;periodical&gt;&lt;full-title&gt;Journal of Research on Educational Effectiveness&lt;/full-title&gt;&lt;/periodical&gt;&lt;pages&gt;93-120&lt;/pages&gt;&lt;volume&gt;3&lt;/volume&gt;&lt;number&gt;2&lt;/number&gt;&lt;dates&gt;&lt;year&gt;2010&lt;/year&gt;&lt;/dates&gt;&lt;isbn&gt;1934-5747&lt;/isbn&gt;&lt;urls&gt;&lt;/urls&gt;&lt;/record&gt;&lt;/Cite&gt;&lt;/EndNote&gt;</w:instrText>
      </w:r>
      <w:r w:rsidR="002D7E57">
        <w:fldChar w:fldCharType="separate"/>
      </w:r>
      <w:r w:rsidR="002D7E57">
        <w:rPr>
          <w:noProof/>
        </w:rPr>
        <w:t>(Coyne et al., 2010)</w:t>
      </w:r>
      <w:r w:rsidR="002D7E57">
        <w:fldChar w:fldCharType="end"/>
      </w:r>
      <w:r w:rsidRPr="00860CAF">
        <w:t xml:space="preserve">. </w:t>
      </w:r>
    </w:p>
    <w:p w14:paraId="13056906" w14:textId="458129F4" w:rsidR="00A832DA" w:rsidRPr="00860CAF" w:rsidRDefault="00A832DA" w:rsidP="0AB17F5C">
      <w:pPr>
        <w:pStyle w:val="NormalWeb"/>
        <w:widowControl w:val="0"/>
        <w:spacing w:before="0" w:beforeAutospacing="0" w:after="0" w:afterAutospacing="0" w:line="480" w:lineRule="auto"/>
        <w:ind w:firstLine="720"/>
      </w:pPr>
      <w:r w:rsidRPr="00860CAF">
        <w:t xml:space="preserve">In addition to vocabulary, Let’s Know! </w:t>
      </w:r>
      <w:r w:rsidR="005C46EC" w:rsidRPr="00860CAF">
        <w:t>successfully</w:t>
      </w:r>
      <w:r w:rsidRPr="00860CAF">
        <w:t xml:space="preserve"> impacted </w:t>
      </w:r>
      <w:r w:rsidR="005C46EC" w:rsidRPr="00860CAF">
        <w:t>children’s</w:t>
      </w:r>
      <w:r w:rsidRPr="00860CAF">
        <w:t xml:space="preserve"> comprehension monitoring skills. The ability to read or listen to text and identify a failure of comprehension is an important component</w:t>
      </w:r>
      <w:r w:rsidR="00404B3C">
        <w:t xml:space="preserve"> of understanding written text </w:t>
      </w:r>
      <w:r w:rsidR="00404B3C">
        <w:fldChar w:fldCharType="begin">
          <w:fldData xml:space="preserve">PEVuZE5vdGU+PENpdGU+PEF1dGhvcj5DYWluPC9BdXRob3I+PFllYXI+MjAwNDwvWWVhcj48UmVj
TnVtPjgwMTwvUmVjTnVtPjxEaXNwbGF5VGV4dD4oQ2FpbiBldCBhbC4sIDIwMDQ7IExBUlJDICZh
bXA7IFllb21hbnMtTWFsZG9uYWRvLCAyMDE3KTwvRGlzcGxheVRleHQ+PHJlY29yZD48cmVjLW51
bWJlcj44MDE8L3JlYy1udW1iZXI+PGZvcmVpZ24ta2V5cz48a2V5IGFwcD0iRU4iIGRiLWlkPSI5
OWQ5ZXZzZTZmZnAwN2Vlc2ZxcHR2MmxwYXJzcHhmMGQ5NTIiIHRpbWVzdGFtcD0iMCI+ODAxPC9r
ZXk+PC9mb3JlaWduLWtleXM+PHJlZi10eXBlIG5hbWU9IkpvdXJuYWwgQXJ0aWNsZSI+MTc8L3Jl
Zi10eXBlPjxjb250cmlidXRvcnM+PGF1dGhvcnM+PGF1dGhvcj5DYWluLCBLYXRlPC9hdXRob3I+
PGF1dGhvcj5PYWtoaWxsLCBKYW5lIFYuPC9hdXRob3I+PGF1dGhvcj5CcnlhbnQsIFBldGVyPC9h
dXRob3I+PC9hdXRob3JzPjwvY29udHJpYnV0b3JzPjxhdXRoLWFkZHJlc3M+W21haWx0bzprY2Fp
bkBlc3NleC5hYy51a10mI3hEO0NhaW4sIEthdGUsIERlcGFydG1lbnQgb2YgUHN5Y2hvbG9neSwg
VW5pdmVyc2l0eSBvZiBFc3NleCwgV2l2ZW5ob2UgUGFyaywgQ29sY2hlc3RlciwgVW5pdGVkIEtp
bmdkb20sIENPNCAzU1EsIFttYWlsdG86a2NhaW5AZXNzZXguYWMudWtdPC9hdXRoLWFkZHJlc3M+
PHRpdGxlcz48dGl0bGU+Q2hpbGRyZW4mYXBvcztzIFJlYWRpbmcgQ29tcHJlaGVuc2lvbiBBYmls
aXR5OiBDb25jdXJyZW50IFByZWRpY3Rpb24gYnkgV29ya2luZyBNZW1vcnksIFZlcmJhbCBBYmls
aXR5LCBhbmQgQ29tcG9uZW50IFNraWxsczwvdGl0bGU+PHNlY29uZGFyeS10aXRsZT5Kb3VybmFs
IG9mIEVkdWNhdGlvbmFsIFBzeWNob2xvZ3k8L3NlY29uZGFyeS10aXRsZT48L3RpdGxlcz48cGVy
aW9kaWNhbD48ZnVsbC10aXRsZT5Kb3VybmFsIG9mIEVkdWNhdGlvbmFsIFBzeWNob2xvZ3k8L2Z1
bGwtdGl0bGU+PC9wZXJpb2RpY2FsPjxwYWdlcz4zMS00MjwvcGFnZXM+PHZvbHVtZT45Njwvdm9s
dW1lPjxudW1iZXI+MTwvbnVtYmVyPjxrZXl3b3Jkcz48a2V5d29yZD5SZWFkaW5nIEFiaWxpdHk8
L2tleXdvcmQ+PGtleXdvcmQ+UmVhZGluZyBDb21wcmVoZW5zaW9uPC9rZXl3b3JkPjxrZXl3b3Jk
PlNob3J0IFRlcm0gTWVtb3J5PC9rZXl3b3JkPjxrZXl3b3JkPlZlcmJhbDwva2V5d29yZD48a2V5
d29yZD5BYmlsaXR5PC9rZXl3b3JkPjxrZXl3b3JkPndvcmtpbmcgbWVtb3J5IGNhcGFjaXR5PC9r
ZXl3b3JkPjxrZXl3b3JkPnJlYWRpbmcgY29tcHJlaGVuc2lvbjwva2V5d29yZD48a2V5d29yZD5y
ZWFkaW5nIGFiaWxpdHk8L2tleXdvcmQ+PGtleXdvcmQ+dm9jYWJ1bGFyeTwva2V5d29yZD48a2V5
d29yZD52ZXJiYWwgc2tpbGxzPC9rZXl3b3JkPjxrZXl3b3JkPmNvbXBvbmVudCBza2lsbHM8L2tl
eXdvcmQ+PGtleXdvcmQ+dGltZSBwb2ludDwva2V5d29yZD48a2V5d29yZD5zdHJ1Y3R1cmU8L2tl
eXdvcmQ+PGtleXdvcmQ+a25vd2xlZGdlPC9rZXl3b3JkPjxrZXl3b3JkPk5lYWxlIEFuYWx5c2lz
IG9mIFJlYWRpbmcgQWJpbGl0eSwgUmV2aXNlZCBCcml0aXNoIEVkaXRpb248L2tleXdvcmQ+PGtl
eXdvcmQ+V2VjaHNsZXIgSW50ZWxsaWdlbmNlIFNjYWxlIGZvciBDaGlsZHJlbiwgVGhpcmQgRWRp
dGlvbjwva2V5d29yZD48a2V5d29yZD4yODIwIENvZ25pdGl2ZSAmYW1wOyBQZXJjZXB0dWFsIERl
dmVsb3BtZW50PC9rZXl3b3JkPjwva2V5d29yZHM+PGRhdGVzPjx5ZWFyPjIwMDQ8L3llYXI+PHB1
Yi1kYXRlcz48ZGF0ZT5NYXI8L2RhdGU+PC9wdWItZGF0ZXM+PC9kYXRlcz48YWNjZXNzaW9uLW51
bT4yMDA0LTExMzU4LTAwMzwvYWNjZXNzaW9uLW51bT48bGFiZWw+SDwvbGFiZWw+PHVybHM+PHJl
bGF0ZWQtdXJscz48dXJsPmh0dHA6Ly93d3cuYXBhLm9yZyA8L3VybD48L3JlbGF0ZWQtdXJscz48
L3VybHM+PHJlc2VhcmNoLW5vdGVzPk1vc3Qgc3R1ZGllcyBoYXZlIG5vdCBsb29rZWQgYXQgdGhl
IHZhcmlvdXMgY29tcG9uZW50cyB3aGljaCBtYWtlIHVwIHJlYWRpbmcgY29tcHJlaGVuc2lvbiYj
eEQ7JiN4RDtQVVJQT1NFJiN4RDsmcXVvdDtkZXRlcm1pbmUgd2hldGhlciB0aGUgaGlnaGVyIGxl
dmVsIHNraWxscyBtYWtlIGluZGVwZW5kZW50IGNvbnRyaWJ1dGlvbnMgdG8gdGhlIHByZWRpY3Rp
b24gb2YgcmVhZGluZyBjb21wcmVoZW5zaW9uIG92ZXIgYW5kIGFib3ZlIFtsb3dlciBsZXZlbC93
b3JkIGxldmVsIHNraWxsc10mcXVvdDsgcC4gMzEmI3hEO0FpbXMgKHAuIDM0KTomI3hEOzEpICAm
cXVvdDt0byBpbnZlc3RpZ2F0ZSB3aGV0aGVyIHRoZXJlIGlzIGEgZGlyZWN0IHJlbGF0aW9uIGJl
dHdlZW4gY2hpbGRyZW4mYXBvcztzIHdvcmtpbmcgbWVtb3J5IGNhcGFjaXR5IGFuZCB0aGVpciBy
ZWFkaW5nIGNvbXAgYWJpbGl0eSBvciB3aGV0aGVyIGFueSBhc3NvY2lhdGlvbiBiZXR3ZWVuIHRo
ZXNlIHR3byB2YXJpYWJsZXMgYXJpc2VzIHRocm91Z2ggdmVyYmFsIGFuZCBzZW1hbnRpYyBza2ls
bHMmcXVvdDsmI3hEOzIpICAmcXVvdDt0byBkZXRlcm1pbmUgd2hldGhlciBoaWdoZXIgbGV2ZWwg
Y29tcG9uZW50IHNraWxscyAoaW5mZXJlbmNlLCBjb21wIG1vbml0b3JpbmcsIHN0b3J5IHN0cnVj
dHVyZSkgcGxheSBhIHVuaXF1ZSByb2xlIGluIHRoZSBkZXRlcm1pbmF0aW9uIG9mIGNvbXAgbGV2
ZWwmcXVvdDsmI3hEOzMpICAmcXVvdDt0byBleHBsb3JlIHdoZXRoZXIgYW55IHJlbGF0aW9ucyBi
ZXR3ZWVuIHRoZSBoaWdoZXIgbGV2ZWwgbGFuZ3VhZ2Ugc2tpbGxzIGFuZCBjaGlsZHJlbiZhcG9z
O3MgcmVhZGluZyBjb21wIGFyZSBtZWRpYXRlZCBieSBwcm9jZXNzaW5nIHJlc291cmNlcyAoV00p
JnF1b3Q7JiN4RDs0KSB3aGV0aGVyIHRoZXNlIHBhdHRlcm5zIGNoYW5nZSB3aXRoIGFnZSYjeEQ7
JiN4RDtNRVRIT0QmI3hEO2xvbmdpdHVkaW5hbCBzYW1wbGUgb2YgbiA9IDEwMyAmI3hEO2Fzc2Vz
c2VkIGF0IGFnZXMgOCAoVDEsIG4gPSAxMDApLCA5IChUMiwgbiA9IDkyKSwgYW5kIDExIChUMywg
biA9IDgwKSYjeEQ7ZXhjbHVkZWQgZXh0cmVtZWx5IGdvb2QgKCZndDsyeXJzIGFib3ZlIENBKSBh
bmQgZXh0cmVtZWx5IHBvb3IgcmVhZGVycyYjeEQ7ZXhjbHVkZWQgRVNMIHN0dWRlbnRzIGFuZCB0
aG9zZSB3aXRoIGJlaGF2aW9yYWwvZW1vdGlvbmFsIHByb2JzLCBMRCYjeEQ7JiN4RDtNRUFTVVJF
UyYjeEQ7MSkgIFdvcmQgcmVhZGluZyBhY2N1cmFjeSAoTmVhbGUgQW5hbHlzaXMgb2YgUmVhZGlu
ZyBBYmlsaXR5LVI7IHdvcmQgcmVjb2duaXRpb24gaW4gY29udGV4dCkmI3hEOzIpICBSZWFkaW5n
IGNvbXAgKE5BUkEtUjsgYW5zd2VyIHBhc3NhZ2UgY29tcCBxdWVzdGlvbnMpJiN4RDszKSAgR2F0
ZXMtTWFjR2luaXRpZSBWb2NhYnVsYXJ5IHN1YnRlc3QgKG11bHQgY2hvaWNlKSYjeEQ7NCkgIEJy
aXRpc2ggUGljdHVyZSBWb2NhYnVsYXJ5IFNjYWxlICYjeEQ7NSkgIFZJUSAoV0lTQy1JSUkgVm9j
YWIgYW5kIFNpbWlsYXJpdGllcyBzdWJ0ZXN0cykmI3hEOzYpICBXTSAmI3hEOy0tRGlnaXQgV00g
dGFzayAocmVhZCBzZXRzIG9mIDMgZGlnaXRzIG91dCBsb3VkLCByZW1lbWJlciBmaW5hbCBkaWdp
dCBpbiBzZXRzIGZvciBsYXRlciByZWNhbGwpJiN4RDstLVNlbnRhbmNlIHNwYW4gdGFzayAocmVh
ZCBzZW50ZW5jZXMsIHN1cHBseSBhbmQgcmVtZW1iZXIgbGFzdCB3b3JkIGluIHNlbnRlbmNlIGZv
ciBsYXRlciByZWNhbGwpJiN4RDs3KSAgSW5mZXJlbmNlIGFuZCBpbnRlZ3JhdGlvbiYjeEQ7LS1U
MTogIE9ha2hpbGwmYXBvcztzICgxOTgyKSBjb25zdHJ1Y3RpdmUgaW50ZWdyYXRpb24gdGFzayAo
bGlzdGVuIHRvIHNob3J0IHRleHRzLCBsaXN0ZW4gdG8gc2VudGVuY2VzLCBkZWNpZGUgaWYgc2Vu
dGVuY2VzIHRoZXkgaGVhcmQgd2VyZSBhY3R1YWxseSBpbiB0aGUgc3RvcnkmI3hEOy0tVDIvMzog
IENhaW4gJmFtcDsgT2FraGlsbCAoMTk5OSkgdGFzayAocmVhZCBzaG9ydCBzdG9yaWVzIGFuZCBh
bnN3ZXIgYm90aCBsaXRlcmFsIGFuZCBpbmZlcmVudGlhbCBxdWVzdGlvbnMgYWJvdXQgdGhlbSkm
I3hEOzgpICBDb21wIG1vbml0b3JpbmcmI3hEOy0tVDE6ICByZWFkaW5nIHN0b3JpZXMgKHdoaWNo
IGNvbnRhaW5lZCBzb21lIGNvbmZsaWN0aW5nIGluZm8pIG91dGxvdWQsIHVuZGVybGluZSBwYXJ0
cyB0aGF0IGRvIG5vdCBtYWtlIHNlbnNlJiN4RDstLVQyLzM6ICBzYW1lIGJ1dCByZWFkaW5nIHN0
b3JpZXMgc2lsZW50bHkmI3hEOzkpICBLbm93bGVkZ2Ugb2Ygc3Rvcnkgc3RydWN0dXJlJiN4RDst
LVRpdGxlcyB0YXNrIChDYWluLCAxOTk2OyBleHBsYWluIGluZm8gY29udGFpbmVkIGluIHN0b3J5
IHRpdGxlczsgYXQgVDIgYWxzbyBoYWQgdG8gZXhwbGFpbiBwdXJwb3NlIG9mIHN0b3J5IGJlZ2lu
bmluZ3MvZW5kaW5nczsgYXQgVDMgYWxzbyBoYWQgdG8gZXhwbGFpbiBob3cgdGl0bGUgaW5mbyB3
YXMgcmVsYXRlZCB0byBkaWZmZXJlbnQgZ2VucmVzIGFuZCB0byBzcGVjaWZpeSB0aGUgc3BlY2lm
aWMgZ2VucmUgb2YgdGhlIHN0b3J5KSYjeEQ7LS1TZW50ZW5jZSBhbmFncmFtIHRhc2sgKFN0ZWlu
ICZhbXA7IEdsZW5uLCAxOTgyOyBnaXZlbiBzZW50ZW5jZXMgd2hpY2ggdG9nZXRoZXIgbWFrZSBh
IHN0b3J5LCBhc2tlZCB0byBwdXQgdGhlbSBpbiB0aGUgY29ycmVjdCBvcmRlcikmI3hEOyYjeEQ7
QW5hbHlzaXMmI3hEO0hpZXJhcmNoaWNhbCByZWdyZXNzaW9uIHdpdGggcmVhZGluZyBjb21wIGFz
IERWJiN4RDtFbnRlcmVkIHZvY2FiLCBWSVEsIHdvcmQgcmVhZGluZyBhY2N1cmFjeSBpbiBmaXJz
dCBzdGVwIG9mIGFuYWx5c2VzIHRvIGNvbnRyb2wgZm9yIHRoZXNlIGZhY3RvcnMmI3hEO1RoZW4g
ZW50ZXJlZCBhbGwgb3RoZXIgaGlnaGVyIG9yZGVyIHNraWxscyYjeEQ7JiN4RDtSRVNVTFRTJiN4
RDsxKSAgYXQgVDEgYW5kIFQyLCBjb250cm9sbGVkIGZhY3RvcnMsIFdNLCBpbmZlcmVuY2UvaW50
ZWdyYXRpb24sIGNvbXAgbW9uaXRvcmluZywgYW5kIHN0b3J5IHRpdGxlcyBhbGwgY29udHJpYnV0
ZWQgc2lnbi4gdG8gcmVhZGluZyBjb21wJiN4RDsyKSAgYXQgVDMsIGNvbnRyb2xsZWQgZmFjdG9y
cywgV00sIGluZmVyZW5jZS9pbnRlZ3JhdGlvbiwgY29tcCBtb25pdG9yaW5nLCBzdG9yeSBhbmFn
cmFtLCBhbmQgc3RvcnkgdGl0bGVzIGFsbCBjb250cmlidXRlZCB0byByZWFkaW5nIGNvbXAmI3hE
O1NlZSBwLiAzOCBmb3IgdW5pcXVlIHZhcmlhbmNlIGFjY291bnRlZCBmb3IgYnkgZWFjaCBmYWN0
b3I8L3Jlc2VhcmNoLW5vdGVzPjwvcmVjb3JkPjwvQ2l0ZT48Q2l0ZSBFeGNsdWRlQXV0aD0iMSI+
PEF1dGhvcj5MYW5ndWFnZSBhbmQgUmVhZGluZyBSZXNlYXJjaCBDb25zb3J0aXVtPC9BdXRob3I+
PFllYXI+MjAxNzwvWWVhcj48UmVjTnVtPjUyNjI8L1JlY051bT48UHJlZml4PkxBUlJDICZhbXA7
IFllb21hbnMtTWFsZG9uYWRvYCwgPC9QcmVmaXg+PHJlY29yZD48cmVjLW51bWJlcj41MjYyPC9y
ZWMtbnVtYmVyPjxmb3JlaWduLWtleXM+PGtleSBhcHA9IkVOIiBkYi1pZD0iOTlkOWV2c2U2ZmZw
MDdlZXNmcXB0djJscGFyc3B4ZjBkOTUyIiB0aW1lc3RhbXA9IjE2MTYwOTI3NDEiPjUyNjI8L2tl
eT48L2ZvcmVpZ24ta2V5cz48cmVmLXR5cGUgbmFtZT0iSm91cm5hbCBBcnRpY2xlIj4xNzwvcmVm
LXR5cGU+PGNvbnRyaWJ1dG9ycz48YXV0aG9ycz48YXV0aG9yPkxhbmd1YWdlIGFuZCBSZWFkaW5n
IFJlc2VhcmNoIENvbnNvcnRpdW0sPC9hdXRob3I+PGF1dGhvcj5ZZW9tYW5zLU1hbGRvbmFkbywg
R2xvcmlhPC9hdXRob3I+PC9hdXRob3JzPjwvY29udHJpYnV0b3JzPjx0aXRsZXM+PHRpdGxlPkRl
dmVsb3BtZW50IG9mIGNvbXByZWhlbnNpb24gbW9uaXRvcmluZyBpbiBiZWdpbm5lciByZWFkZXJz
PC90aXRsZT48c2Vjb25kYXJ5LXRpdGxlPlJlYWRpbmcgYW5kIFdyaXRpbmc8L3NlY29uZGFyeS10
aXRsZT48L3RpdGxlcz48cGVyaW9kaWNhbD48ZnVsbC10aXRsZT5SZWFkaW5nIGFuZCBXcml0aW5n
PC9mdWxsLXRpdGxlPjwvcGVyaW9kaWNhbD48cGFnZXM+MjAzOS0yMDY3PC9wYWdlcz48dm9sdW1l
PjMwPC92b2x1bWU+PG51bWJlcj45PC9udW1iZXI+PGRhdGVzPjx5ZWFyPjIwMTc8L3llYXI+PHB1
Yi1kYXRlcz48ZGF0ZT4yMDE3LzExLzAxPC9kYXRlPjwvcHViLWRhdGVzPjwvZGF0ZXM+PGlzYm4+
MTU3My0wOTA1PC9pc2JuPjx1cmxzPjxyZWxhdGVkLXVybHM+PHVybD5odHRwczovL2RvaS5vcmcv
MTAuMTAwNy9zMTExNDUtMDE3LTk3NjUteDwvdXJsPjwvcmVsYXRlZC11cmxzPjwvdXJscz48ZWxl
Y3Ryb25pYy1yZXNvdXJjZS1udW0+MTAuMTAwNy9zMTExNDUtMDE3LTk3NjUteDwvZWxlY3Ryb25p
Yy1yZXNvdXJjZS1udW0+PC9yZWNvcmQ+PC9DaXRlPjwvRW5kTm90ZT5=
</w:fldData>
        </w:fldChar>
      </w:r>
      <w:r w:rsidR="002D7E57">
        <w:instrText xml:space="preserve"> ADDIN EN.CITE </w:instrText>
      </w:r>
      <w:r w:rsidR="002D7E57">
        <w:fldChar w:fldCharType="begin">
          <w:fldData xml:space="preserve">PEVuZE5vdGU+PENpdGU+PEF1dGhvcj5DYWluPC9BdXRob3I+PFllYXI+MjAwNDwvWWVhcj48UmVj
TnVtPjgwMTwvUmVjTnVtPjxEaXNwbGF5VGV4dD4oQ2FpbiBldCBhbC4sIDIwMDQ7IExBUlJDICZh
bXA7IFllb21hbnMtTWFsZG9uYWRvLCAyMDE3KTwvRGlzcGxheVRleHQ+PHJlY29yZD48cmVjLW51
bWJlcj44MDE8L3JlYy1udW1iZXI+PGZvcmVpZ24ta2V5cz48a2V5IGFwcD0iRU4iIGRiLWlkPSI5
OWQ5ZXZzZTZmZnAwN2Vlc2ZxcHR2MmxwYXJzcHhmMGQ5NTIiIHRpbWVzdGFtcD0iMCI+ODAxPC9r
ZXk+PC9mb3JlaWduLWtleXM+PHJlZi10eXBlIG5hbWU9IkpvdXJuYWwgQXJ0aWNsZSI+MTc8L3Jl
Zi10eXBlPjxjb250cmlidXRvcnM+PGF1dGhvcnM+PGF1dGhvcj5DYWluLCBLYXRlPC9hdXRob3I+
PGF1dGhvcj5PYWtoaWxsLCBKYW5lIFYuPC9hdXRob3I+PGF1dGhvcj5CcnlhbnQsIFBldGVyPC9h
dXRob3I+PC9hdXRob3JzPjwvY29udHJpYnV0b3JzPjxhdXRoLWFkZHJlc3M+W21haWx0bzprY2Fp
bkBlc3NleC5hYy51a10mI3hEO0NhaW4sIEthdGUsIERlcGFydG1lbnQgb2YgUHN5Y2hvbG9neSwg
VW5pdmVyc2l0eSBvZiBFc3NleCwgV2l2ZW5ob2UgUGFyaywgQ29sY2hlc3RlciwgVW5pdGVkIEtp
bmdkb20sIENPNCAzU1EsIFttYWlsdG86a2NhaW5AZXNzZXguYWMudWtdPC9hdXRoLWFkZHJlc3M+
PHRpdGxlcz48dGl0bGU+Q2hpbGRyZW4mYXBvcztzIFJlYWRpbmcgQ29tcHJlaGVuc2lvbiBBYmls
aXR5OiBDb25jdXJyZW50IFByZWRpY3Rpb24gYnkgV29ya2luZyBNZW1vcnksIFZlcmJhbCBBYmls
aXR5LCBhbmQgQ29tcG9uZW50IFNraWxsczwvdGl0bGU+PHNlY29uZGFyeS10aXRsZT5Kb3VybmFs
IG9mIEVkdWNhdGlvbmFsIFBzeWNob2xvZ3k8L3NlY29uZGFyeS10aXRsZT48L3RpdGxlcz48cGVy
aW9kaWNhbD48ZnVsbC10aXRsZT5Kb3VybmFsIG9mIEVkdWNhdGlvbmFsIFBzeWNob2xvZ3k8L2Z1
bGwtdGl0bGU+PC9wZXJpb2RpY2FsPjxwYWdlcz4zMS00MjwvcGFnZXM+PHZvbHVtZT45Njwvdm9s
dW1lPjxudW1iZXI+MTwvbnVtYmVyPjxrZXl3b3Jkcz48a2V5d29yZD5SZWFkaW5nIEFiaWxpdHk8
L2tleXdvcmQ+PGtleXdvcmQ+UmVhZGluZyBDb21wcmVoZW5zaW9uPC9rZXl3b3JkPjxrZXl3b3Jk
PlNob3J0IFRlcm0gTWVtb3J5PC9rZXl3b3JkPjxrZXl3b3JkPlZlcmJhbDwva2V5d29yZD48a2V5
d29yZD5BYmlsaXR5PC9rZXl3b3JkPjxrZXl3b3JkPndvcmtpbmcgbWVtb3J5IGNhcGFjaXR5PC9r
ZXl3b3JkPjxrZXl3b3JkPnJlYWRpbmcgY29tcHJlaGVuc2lvbjwva2V5d29yZD48a2V5d29yZD5y
ZWFkaW5nIGFiaWxpdHk8L2tleXdvcmQ+PGtleXdvcmQ+dm9jYWJ1bGFyeTwva2V5d29yZD48a2V5
d29yZD52ZXJiYWwgc2tpbGxzPC9rZXl3b3JkPjxrZXl3b3JkPmNvbXBvbmVudCBza2lsbHM8L2tl
eXdvcmQ+PGtleXdvcmQ+dGltZSBwb2ludDwva2V5d29yZD48a2V5d29yZD5zdHJ1Y3R1cmU8L2tl
eXdvcmQ+PGtleXdvcmQ+a25vd2xlZGdlPC9rZXl3b3JkPjxrZXl3b3JkPk5lYWxlIEFuYWx5c2lz
IG9mIFJlYWRpbmcgQWJpbGl0eSwgUmV2aXNlZCBCcml0aXNoIEVkaXRpb248L2tleXdvcmQ+PGtl
eXdvcmQ+V2VjaHNsZXIgSW50ZWxsaWdlbmNlIFNjYWxlIGZvciBDaGlsZHJlbiwgVGhpcmQgRWRp
dGlvbjwva2V5d29yZD48a2V5d29yZD4yODIwIENvZ25pdGl2ZSAmYW1wOyBQZXJjZXB0dWFsIERl
dmVsb3BtZW50PC9rZXl3b3JkPjwva2V5d29yZHM+PGRhdGVzPjx5ZWFyPjIwMDQ8L3llYXI+PHB1
Yi1kYXRlcz48ZGF0ZT5NYXI8L2RhdGU+PC9wdWItZGF0ZXM+PC9kYXRlcz48YWNjZXNzaW9uLW51
bT4yMDA0LTExMzU4LTAwMzwvYWNjZXNzaW9uLW51bT48bGFiZWw+SDwvbGFiZWw+PHVybHM+PHJl
bGF0ZWQtdXJscz48dXJsPmh0dHA6Ly93d3cuYXBhLm9yZyA8L3VybD48L3JlbGF0ZWQtdXJscz48
L3VybHM+PHJlc2VhcmNoLW5vdGVzPk1vc3Qgc3R1ZGllcyBoYXZlIG5vdCBsb29rZWQgYXQgdGhl
IHZhcmlvdXMgY29tcG9uZW50cyB3aGljaCBtYWtlIHVwIHJlYWRpbmcgY29tcHJlaGVuc2lvbiYj
eEQ7JiN4RDtQVVJQT1NFJiN4RDsmcXVvdDtkZXRlcm1pbmUgd2hldGhlciB0aGUgaGlnaGVyIGxl
dmVsIHNraWxscyBtYWtlIGluZGVwZW5kZW50IGNvbnRyaWJ1dGlvbnMgdG8gdGhlIHByZWRpY3Rp
b24gb2YgcmVhZGluZyBjb21wcmVoZW5zaW9uIG92ZXIgYW5kIGFib3ZlIFtsb3dlciBsZXZlbC93
b3JkIGxldmVsIHNraWxsc10mcXVvdDsgcC4gMzEmI3hEO0FpbXMgKHAuIDM0KTomI3hEOzEpICAm
cXVvdDt0byBpbnZlc3RpZ2F0ZSB3aGV0aGVyIHRoZXJlIGlzIGEgZGlyZWN0IHJlbGF0aW9uIGJl
dHdlZW4gY2hpbGRyZW4mYXBvcztzIHdvcmtpbmcgbWVtb3J5IGNhcGFjaXR5IGFuZCB0aGVpciBy
ZWFkaW5nIGNvbXAgYWJpbGl0eSBvciB3aGV0aGVyIGFueSBhc3NvY2lhdGlvbiBiZXR3ZWVuIHRo
ZXNlIHR3byB2YXJpYWJsZXMgYXJpc2VzIHRocm91Z2ggdmVyYmFsIGFuZCBzZW1hbnRpYyBza2ls
bHMmcXVvdDsmI3hEOzIpICAmcXVvdDt0byBkZXRlcm1pbmUgd2hldGhlciBoaWdoZXIgbGV2ZWwg
Y29tcG9uZW50IHNraWxscyAoaW5mZXJlbmNlLCBjb21wIG1vbml0b3JpbmcsIHN0b3J5IHN0cnVj
dHVyZSkgcGxheSBhIHVuaXF1ZSByb2xlIGluIHRoZSBkZXRlcm1pbmF0aW9uIG9mIGNvbXAgbGV2
ZWwmcXVvdDsmI3hEOzMpICAmcXVvdDt0byBleHBsb3JlIHdoZXRoZXIgYW55IHJlbGF0aW9ucyBi
ZXR3ZWVuIHRoZSBoaWdoZXIgbGV2ZWwgbGFuZ3VhZ2Ugc2tpbGxzIGFuZCBjaGlsZHJlbiZhcG9z
O3MgcmVhZGluZyBjb21wIGFyZSBtZWRpYXRlZCBieSBwcm9jZXNzaW5nIHJlc291cmNlcyAoV00p
JnF1b3Q7JiN4RDs0KSB3aGV0aGVyIHRoZXNlIHBhdHRlcm5zIGNoYW5nZSB3aXRoIGFnZSYjeEQ7
JiN4RDtNRVRIT0QmI3hEO2xvbmdpdHVkaW5hbCBzYW1wbGUgb2YgbiA9IDEwMyAmI3hEO2Fzc2Vz
c2VkIGF0IGFnZXMgOCAoVDEsIG4gPSAxMDApLCA5IChUMiwgbiA9IDkyKSwgYW5kIDExIChUMywg
biA9IDgwKSYjeEQ7ZXhjbHVkZWQgZXh0cmVtZWx5IGdvb2QgKCZndDsyeXJzIGFib3ZlIENBKSBh
bmQgZXh0cmVtZWx5IHBvb3IgcmVhZGVycyYjeEQ7ZXhjbHVkZWQgRVNMIHN0dWRlbnRzIGFuZCB0
aG9zZSB3aXRoIGJlaGF2aW9yYWwvZW1vdGlvbmFsIHByb2JzLCBMRCYjeEQ7JiN4RDtNRUFTVVJF
UyYjeEQ7MSkgIFdvcmQgcmVhZGluZyBhY2N1cmFjeSAoTmVhbGUgQW5hbHlzaXMgb2YgUmVhZGlu
ZyBBYmlsaXR5LVI7IHdvcmQgcmVjb2duaXRpb24gaW4gY29udGV4dCkmI3hEOzIpICBSZWFkaW5n
IGNvbXAgKE5BUkEtUjsgYW5zd2VyIHBhc3NhZ2UgY29tcCBxdWVzdGlvbnMpJiN4RDszKSAgR2F0
ZXMtTWFjR2luaXRpZSBWb2NhYnVsYXJ5IHN1YnRlc3QgKG11bHQgY2hvaWNlKSYjeEQ7NCkgIEJy
aXRpc2ggUGljdHVyZSBWb2NhYnVsYXJ5IFNjYWxlICYjeEQ7NSkgIFZJUSAoV0lTQy1JSUkgVm9j
YWIgYW5kIFNpbWlsYXJpdGllcyBzdWJ0ZXN0cykmI3hEOzYpICBXTSAmI3hEOy0tRGlnaXQgV00g
dGFzayAocmVhZCBzZXRzIG9mIDMgZGlnaXRzIG91dCBsb3VkLCByZW1lbWJlciBmaW5hbCBkaWdp
dCBpbiBzZXRzIGZvciBsYXRlciByZWNhbGwpJiN4RDstLVNlbnRhbmNlIHNwYW4gdGFzayAocmVh
ZCBzZW50ZW5jZXMsIHN1cHBseSBhbmQgcmVtZW1iZXIgbGFzdCB3b3JkIGluIHNlbnRlbmNlIGZv
ciBsYXRlciByZWNhbGwpJiN4RDs3KSAgSW5mZXJlbmNlIGFuZCBpbnRlZ3JhdGlvbiYjeEQ7LS1U
MTogIE9ha2hpbGwmYXBvcztzICgxOTgyKSBjb25zdHJ1Y3RpdmUgaW50ZWdyYXRpb24gdGFzayAo
bGlzdGVuIHRvIHNob3J0IHRleHRzLCBsaXN0ZW4gdG8gc2VudGVuY2VzLCBkZWNpZGUgaWYgc2Vu
dGVuY2VzIHRoZXkgaGVhcmQgd2VyZSBhY3R1YWxseSBpbiB0aGUgc3RvcnkmI3hEOy0tVDIvMzog
IENhaW4gJmFtcDsgT2FraGlsbCAoMTk5OSkgdGFzayAocmVhZCBzaG9ydCBzdG9yaWVzIGFuZCBh
bnN3ZXIgYm90aCBsaXRlcmFsIGFuZCBpbmZlcmVudGlhbCBxdWVzdGlvbnMgYWJvdXQgdGhlbSkm
I3hEOzgpICBDb21wIG1vbml0b3JpbmcmI3hEOy0tVDE6ICByZWFkaW5nIHN0b3JpZXMgKHdoaWNo
IGNvbnRhaW5lZCBzb21lIGNvbmZsaWN0aW5nIGluZm8pIG91dGxvdWQsIHVuZGVybGluZSBwYXJ0
cyB0aGF0IGRvIG5vdCBtYWtlIHNlbnNlJiN4RDstLVQyLzM6ICBzYW1lIGJ1dCByZWFkaW5nIHN0
b3JpZXMgc2lsZW50bHkmI3hEOzkpICBLbm93bGVkZ2Ugb2Ygc3Rvcnkgc3RydWN0dXJlJiN4RDst
LVRpdGxlcyB0YXNrIChDYWluLCAxOTk2OyBleHBsYWluIGluZm8gY29udGFpbmVkIGluIHN0b3J5
IHRpdGxlczsgYXQgVDIgYWxzbyBoYWQgdG8gZXhwbGFpbiBwdXJwb3NlIG9mIHN0b3J5IGJlZ2lu
bmluZ3MvZW5kaW5nczsgYXQgVDMgYWxzbyBoYWQgdG8gZXhwbGFpbiBob3cgdGl0bGUgaW5mbyB3
YXMgcmVsYXRlZCB0byBkaWZmZXJlbnQgZ2VucmVzIGFuZCB0byBzcGVjaWZpeSB0aGUgc3BlY2lm
aWMgZ2VucmUgb2YgdGhlIHN0b3J5KSYjeEQ7LS1TZW50ZW5jZSBhbmFncmFtIHRhc2sgKFN0ZWlu
ICZhbXA7IEdsZW5uLCAxOTgyOyBnaXZlbiBzZW50ZW5jZXMgd2hpY2ggdG9nZXRoZXIgbWFrZSBh
IHN0b3J5LCBhc2tlZCB0byBwdXQgdGhlbSBpbiB0aGUgY29ycmVjdCBvcmRlcikmI3hEOyYjeEQ7
QW5hbHlzaXMmI3hEO0hpZXJhcmNoaWNhbCByZWdyZXNzaW9uIHdpdGggcmVhZGluZyBjb21wIGFz
IERWJiN4RDtFbnRlcmVkIHZvY2FiLCBWSVEsIHdvcmQgcmVhZGluZyBhY2N1cmFjeSBpbiBmaXJz
dCBzdGVwIG9mIGFuYWx5c2VzIHRvIGNvbnRyb2wgZm9yIHRoZXNlIGZhY3RvcnMmI3hEO1RoZW4g
ZW50ZXJlZCBhbGwgb3RoZXIgaGlnaGVyIG9yZGVyIHNraWxscyYjeEQ7JiN4RDtSRVNVTFRTJiN4
RDsxKSAgYXQgVDEgYW5kIFQyLCBjb250cm9sbGVkIGZhY3RvcnMsIFdNLCBpbmZlcmVuY2UvaW50
ZWdyYXRpb24sIGNvbXAgbW9uaXRvcmluZywgYW5kIHN0b3J5IHRpdGxlcyBhbGwgY29udHJpYnV0
ZWQgc2lnbi4gdG8gcmVhZGluZyBjb21wJiN4RDsyKSAgYXQgVDMsIGNvbnRyb2xsZWQgZmFjdG9y
cywgV00sIGluZmVyZW5jZS9pbnRlZ3JhdGlvbiwgY29tcCBtb25pdG9yaW5nLCBzdG9yeSBhbmFn
cmFtLCBhbmQgc3RvcnkgdGl0bGVzIGFsbCBjb250cmlidXRlZCB0byByZWFkaW5nIGNvbXAmI3hE
O1NlZSBwLiAzOCBmb3IgdW5pcXVlIHZhcmlhbmNlIGFjY291bnRlZCBmb3IgYnkgZWFjaCBmYWN0
b3I8L3Jlc2VhcmNoLW5vdGVzPjwvcmVjb3JkPjwvQ2l0ZT48Q2l0ZSBFeGNsdWRlQXV0aD0iMSI+
PEF1dGhvcj5MYW5ndWFnZSBhbmQgUmVhZGluZyBSZXNlYXJjaCBDb25zb3J0aXVtPC9BdXRob3I+
PFllYXI+MjAxNzwvWWVhcj48UmVjTnVtPjUyNjI8L1JlY051bT48UHJlZml4PkxBUlJDICZhbXA7
IFllb21hbnMtTWFsZG9uYWRvYCwgPC9QcmVmaXg+PHJlY29yZD48cmVjLW51bWJlcj41MjYyPC9y
ZWMtbnVtYmVyPjxmb3JlaWduLWtleXM+PGtleSBhcHA9IkVOIiBkYi1pZD0iOTlkOWV2c2U2ZmZw
MDdlZXNmcXB0djJscGFyc3B4ZjBkOTUyIiB0aW1lc3RhbXA9IjE2MTYwOTI3NDEiPjUyNjI8L2tl
eT48L2ZvcmVpZ24ta2V5cz48cmVmLXR5cGUgbmFtZT0iSm91cm5hbCBBcnRpY2xlIj4xNzwvcmVm
LXR5cGU+PGNvbnRyaWJ1dG9ycz48YXV0aG9ycz48YXV0aG9yPkxhbmd1YWdlIGFuZCBSZWFkaW5n
IFJlc2VhcmNoIENvbnNvcnRpdW0sPC9hdXRob3I+PGF1dGhvcj5ZZW9tYW5zLU1hbGRvbmFkbywg
R2xvcmlhPC9hdXRob3I+PC9hdXRob3JzPjwvY29udHJpYnV0b3JzPjx0aXRsZXM+PHRpdGxlPkRl
dmVsb3BtZW50IG9mIGNvbXByZWhlbnNpb24gbW9uaXRvcmluZyBpbiBiZWdpbm5lciByZWFkZXJz
PC90aXRsZT48c2Vjb25kYXJ5LXRpdGxlPlJlYWRpbmcgYW5kIFdyaXRpbmc8L3NlY29uZGFyeS10
aXRsZT48L3RpdGxlcz48cGVyaW9kaWNhbD48ZnVsbC10aXRsZT5SZWFkaW5nIGFuZCBXcml0aW5n
PC9mdWxsLXRpdGxlPjwvcGVyaW9kaWNhbD48cGFnZXM+MjAzOS0yMDY3PC9wYWdlcz48dm9sdW1l
PjMwPC92b2x1bWU+PG51bWJlcj45PC9udW1iZXI+PGRhdGVzPjx5ZWFyPjIwMTc8L3llYXI+PHB1
Yi1kYXRlcz48ZGF0ZT4yMDE3LzExLzAxPC9kYXRlPjwvcHViLWRhdGVzPjwvZGF0ZXM+PGlzYm4+
MTU3My0wOTA1PC9pc2JuPjx1cmxzPjxyZWxhdGVkLXVybHM+PHVybD5odHRwczovL2RvaS5vcmcv
MTAuMTAwNy9zMTExNDUtMDE3LTk3NjUteDwvdXJsPjwvcmVsYXRlZC11cmxzPjwvdXJscz48ZWxl
Y3Ryb25pYy1yZXNvdXJjZS1udW0+MTAuMTAwNy9zMTExNDUtMDE3LTk3NjUteDwvZWxlY3Ryb25p
Yy1yZXNvdXJjZS1udW0+PC9yZWNvcmQ+PC9DaXRlPjwvRW5kTm90ZT5=
</w:fldData>
        </w:fldChar>
      </w:r>
      <w:r w:rsidR="002D7E57">
        <w:instrText xml:space="preserve"> ADDIN EN.CITE.DATA </w:instrText>
      </w:r>
      <w:r w:rsidR="002D7E57">
        <w:fldChar w:fldCharType="end"/>
      </w:r>
      <w:r w:rsidR="00404B3C">
        <w:fldChar w:fldCharType="separate"/>
      </w:r>
      <w:r w:rsidR="002D7E57">
        <w:rPr>
          <w:noProof/>
        </w:rPr>
        <w:t>(Cain et al., 2004; LARRC &amp; Yeomans-Maldonado, 2017)</w:t>
      </w:r>
      <w:r w:rsidR="00404B3C">
        <w:fldChar w:fldCharType="end"/>
      </w:r>
      <w:r w:rsidRPr="00860CAF">
        <w:t xml:space="preserve">. </w:t>
      </w:r>
      <w:r w:rsidR="005C46EC" w:rsidRPr="00860CAF">
        <w:t xml:space="preserve">To date, </w:t>
      </w:r>
      <w:r w:rsidRPr="00860CAF">
        <w:t xml:space="preserve">most empirical research has examined </w:t>
      </w:r>
      <w:r w:rsidR="005C46EC" w:rsidRPr="00860CAF">
        <w:t>comprehension monitoring</w:t>
      </w:r>
      <w:r w:rsidRPr="00860CAF">
        <w:t xml:space="preserve"> instruction with older children</w:t>
      </w:r>
      <w:r w:rsidR="00404B3C">
        <w:t xml:space="preserve"> </w:t>
      </w:r>
      <w:r w:rsidR="00404B3C">
        <w:fldChar w:fldCharType="begin">
          <w:fldData xml:space="preserve">PEVuZE5vdGU+PENpdGU+PEF1dGhvcj5NY0tlb3duPC9BdXRob3I+PFllYXI+MjAwOTwvWWVhcj48
UmVjTnVtPjI2NjQ8L1JlY051bT48UHJlZml4PmUuZy5gLCA8L1ByZWZpeD48RGlzcGxheVRleHQ+
KGUuZy4sIE1jS2Vvd24gZXQgYWwuLCAyMDA5OyBXYXNzZW5idXJnIGV0IGFsLiwgMjAxNSk8L0Rp
c3BsYXlUZXh0PjxyZWNvcmQ+PHJlYy1udW1iZXI+MjY2NDwvcmVjLW51bWJlcj48Zm9yZWlnbi1r
ZXlzPjxrZXkgYXBwPSJFTiIgZGItaWQ9Ijk5ZDlldnNlNmZmcDA3ZWVzZnFwdHYybHBhcnNweGYw
ZDk1MiIgdGltZXN0YW1wPSIwIj4yNjY0PC9rZXk+PC9mb3JlaWduLWtleXM+PHJlZi10eXBlIG5h
bWU9IkpvdXJuYWwgQXJ0aWNsZSI+MTc8L3JlZi10eXBlPjxjb250cmlidXRvcnM+PGF1dGhvcnM+
PGF1dGhvcj5NY0tlb3duLCBNYXJnYXJldCBHLjwvYXV0aG9yPjxhdXRob3I+QmVjaywgSXNhYmVs
IEwuPC9hdXRob3I+PGF1dGhvcj5CbGFrZSwgUm9uZXR0ZSBHLiBLLjwvYXV0aG9yPjwvYXV0aG9y
cz48L2NvbnRyaWJ1dG9ycz48dGl0bGVzPjx0aXRsZT5SZXRoaW5raW5nIFJlYWRpbmcgQ29tcHJl
aGVuc2lvbiBJbnN0cnVjdGlvbjogQSBDb21wYXJpc29uIG9mIEluc3RydWN0aW9uIGZvciBTdHJh
dGVnaWVzIGFuZCBDb250ZW50IEFwcHJvYWNoZXM8L3RpdGxlPjxzZWNvbmRhcnktdGl0bGU+UmVh
ZGluZyBSZXNlYXJjaCBRdWFydGVybHk8L3NlY29uZGFyeS10aXRsZT48L3RpdGxlcz48cGVyaW9k
aWNhbD48ZnVsbC10aXRsZT5SZWFkaW5nIFJlc2VhcmNoIFF1YXJ0ZXJseTwvZnVsbC10aXRsZT48
L3BlcmlvZGljYWw+PHBhZ2VzPjIxOC0yNTM8L3BhZ2VzPjx2b2x1bWU+NDQ8L3ZvbHVtZT48bnVt
YmVyPjM8L251bWJlcj48a2V5d29yZHM+PGtleXdvcmQ+UmVhZGluZyBDb21wcmVoZW5zaW9uPC9r
ZXl3b3JkPjxrZXl3b3JkPlJlYWRpbmcgSW5zdHJ1Y3Rpb248L2tleXdvcmQ+PGtleXdvcmQ+Q29t
cGFyYXRpdmUgQW5hbHlzaXM8L2tleXdvcmQ+PGtleXdvcmQ+SW5zdHJ1Y3Rpb25hbCBFZmZlY3Rp
dmVuZXNzPC9rZXl3b3JkPjxrZXl3b3JkPlRlYWNoaW5nIE1ldGhvZHM8L2tleXdvcmQ+PGtleXdv
cmQ+R3JhZGUgNTwva2V5d29yZD48a2V5d29yZD5FbGVtZW50YXJ5IFNjaG9vbCBTdHVkZW50czwv
a2V5d29yZD48a2V5d29yZD5FbGVtZW50YXJ5IFNjaG9vbCBUZWFjaGVyczwva2V5d29yZD48a2V5
d29yZD5VcmJhbiBTY2hvb2xzPC9rZXl3b3JkPjxrZXl3b3JkPlJlYWRpbmcgU3RyYXRlZ2llczwv
a2V5d29yZD48a2V5d29yZD5CYXNhbCBSZWFkaW5nPC9rZXl3b3JkPjwva2V5d29yZHM+PGRhdGVz
Pjx5ZWFyPjIwMDk8L3llYXI+PC9kYXRlcz48aXNibj4wMDM0LTA1NTM8L2lzYm4+PGFjY2Vzc2lv
bi1udW0+RUo4NDgxMTc8L2FjY2Vzc2lvbi1udW0+PHVybHM+PC91cmxzPjwvcmVjb3JkPjwvQ2l0
ZT48Q2l0ZT48QXV0aG9yPldhc3NlbmJ1cmc8L0F1dGhvcj48WWVhcj4yMDE1PC9ZZWFyPjxSZWNO
dW0+NTIxMjwvUmVjTnVtPjxyZWNvcmQ+PHJlYy1udW1iZXI+NTIxMjwvcmVjLW51bWJlcj48Zm9y
ZWlnbi1rZXlzPjxrZXkgYXBwPSJFTiIgZGItaWQ9Ijk5ZDlldnNlNmZmcDA3ZWVzZnFwdHYybHBh
cnNweGYwZDk1MiIgdGltZXN0YW1wPSIxNjEzMTYwMjgwIj41MjEyPC9rZXk+PC9mb3JlaWduLWtl
eXM+PHJlZi10eXBlIG5hbWU9IkpvdXJuYWwgQXJ0aWNsZSI+MTc8L3JlZi10eXBlPjxjb250cmli
dXRvcnM+PGF1dGhvcnM+PGF1dGhvcj5XYXNzZW5idXJnLCBTdGVwaGFuaWUgSS48L2F1dGhvcj48
YXV0aG9yPkJvcywgTGlzYW5uZSBULjwvYXV0aG9yPjxhdXRob3I+ZGUgS29uaW5nLCBCasO2cm4g
Qi48L2F1dGhvcj48YXV0aG9yPnZhbiBkZXIgU2Nob290LCBNZW5ubzwvYXV0aG9yPjwvYXV0aG9y
cz48L2NvbnRyaWJ1dG9ycz48dGl0bGVzPjx0aXRsZT5FZmZlY3RzIG9mIGFuIEluY29uc2lzdGVu
Y3ktRGV0ZWN0aW9uIFRyYWluaW5nIEFpbWVkIGF0IEltcHJvdmluZyBDb21wcmVoZW5zaW9uIE1v
bml0b3JpbmcgaW4gUHJpbWFyeSBTY2hvb2wgQ2hpbGRyZW48L3RpdGxlPjxzZWNvbmRhcnktdGl0
bGU+RGlzY291cnNlIFByb2Nlc3Nlczwvc2Vjb25kYXJ5LXRpdGxlPjwvdGl0bGVzPjxwZXJpb2Rp
Y2FsPjxmdWxsLXRpdGxlPkRpc2NvdXJzZSBQcm9jZXNzZXM8L2Z1bGwtdGl0bGU+PC9wZXJpb2Rp
Y2FsPjxwYWdlcz40NjMtNDg4PC9wYWdlcz48dm9sdW1lPjUyPC92b2x1bWU+PG51bWJlcj41LTY8
L251bWJlcj48ZGF0ZXM+PHllYXI+MjAxNTwveWVhcj48cHViLWRhdGVzPjxkYXRlPjIwMTUvMDcv
MDQ8L2RhdGU+PC9wdWItZGF0ZXM+PC9kYXRlcz48cHVibGlzaGVyPlJvdXRsZWRnZTwvcHVibGlz
aGVyPjxpc2JuPjAxNjMtODUzWDwvaXNibj48dXJscz48cmVsYXRlZC11cmxzPjx1cmw+aHR0cHM6
Ly9kb2kub3JnLzEwLjEwODAvMDE2Mzg1M1guMjAxNS4xMDI1MjAzPC91cmw+PC9yZWxhdGVkLXVy
bHM+PC91cmxzPjxlbGVjdHJvbmljLXJlc291cmNlLW51bT4xMC4xMDgwLzAxNjM4NTNYLjIwMTUu
MTAyNTIwMzwvZWxlY3Ryb25pYy1yZXNvdXJjZS1udW0+PC9yZWNvcmQ+PC9DaXRlPjwvRW5kTm90
ZT4A
</w:fldData>
        </w:fldChar>
      </w:r>
      <w:r w:rsidR="00404B3C">
        <w:instrText xml:space="preserve"> ADDIN EN.CITE </w:instrText>
      </w:r>
      <w:r w:rsidR="00404B3C">
        <w:fldChar w:fldCharType="begin">
          <w:fldData xml:space="preserve">PEVuZE5vdGU+PENpdGU+PEF1dGhvcj5NY0tlb3duPC9BdXRob3I+PFllYXI+MjAwOTwvWWVhcj48
UmVjTnVtPjI2NjQ8L1JlY051bT48UHJlZml4PmUuZy5gLCA8L1ByZWZpeD48RGlzcGxheVRleHQ+
KGUuZy4sIE1jS2Vvd24gZXQgYWwuLCAyMDA5OyBXYXNzZW5idXJnIGV0IGFsLiwgMjAxNSk8L0Rp
c3BsYXlUZXh0PjxyZWNvcmQ+PHJlYy1udW1iZXI+MjY2NDwvcmVjLW51bWJlcj48Zm9yZWlnbi1r
ZXlzPjxrZXkgYXBwPSJFTiIgZGItaWQ9Ijk5ZDlldnNlNmZmcDA3ZWVzZnFwdHYybHBhcnNweGYw
ZDk1MiIgdGltZXN0YW1wPSIwIj4yNjY0PC9rZXk+PC9mb3JlaWduLWtleXM+PHJlZi10eXBlIG5h
bWU9IkpvdXJuYWwgQXJ0aWNsZSI+MTc8L3JlZi10eXBlPjxjb250cmlidXRvcnM+PGF1dGhvcnM+
PGF1dGhvcj5NY0tlb3duLCBNYXJnYXJldCBHLjwvYXV0aG9yPjxhdXRob3I+QmVjaywgSXNhYmVs
IEwuPC9hdXRob3I+PGF1dGhvcj5CbGFrZSwgUm9uZXR0ZSBHLiBLLjwvYXV0aG9yPjwvYXV0aG9y
cz48L2NvbnRyaWJ1dG9ycz48dGl0bGVzPjx0aXRsZT5SZXRoaW5raW5nIFJlYWRpbmcgQ29tcHJl
aGVuc2lvbiBJbnN0cnVjdGlvbjogQSBDb21wYXJpc29uIG9mIEluc3RydWN0aW9uIGZvciBTdHJh
dGVnaWVzIGFuZCBDb250ZW50IEFwcHJvYWNoZXM8L3RpdGxlPjxzZWNvbmRhcnktdGl0bGU+UmVh
ZGluZyBSZXNlYXJjaCBRdWFydGVybHk8L3NlY29uZGFyeS10aXRsZT48L3RpdGxlcz48cGVyaW9k
aWNhbD48ZnVsbC10aXRsZT5SZWFkaW5nIFJlc2VhcmNoIFF1YXJ0ZXJseTwvZnVsbC10aXRsZT48
L3BlcmlvZGljYWw+PHBhZ2VzPjIxOC0yNTM8L3BhZ2VzPjx2b2x1bWU+NDQ8L3ZvbHVtZT48bnVt
YmVyPjM8L251bWJlcj48a2V5d29yZHM+PGtleXdvcmQ+UmVhZGluZyBDb21wcmVoZW5zaW9uPC9r
ZXl3b3JkPjxrZXl3b3JkPlJlYWRpbmcgSW5zdHJ1Y3Rpb248L2tleXdvcmQ+PGtleXdvcmQ+Q29t
cGFyYXRpdmUgQW5hbHlzaXM8L2tleXdvcmQ+PGtleXdvcmQ+SW5zdHJ1Y3Rpb25hbCBFZmZlY3Rp
dmVuZXNzPC9rZXl3b3JkPjxrZXl3b3JkPlRlYWNoaW5nIE1ldGhvZHM8L2tleXdvcmQ+PGtleXdv
cmQ+R3JhZGUgNTwva2V5d29yZD48a2V5d29yZD5FbGVtZW50YXJ5IFNjaG9vbCBTdHVkZW50czwv
a2V5d29yZD48a2V5d29yZD5FbGVtZW50YXJ5IFNjaG9vbCBUZWFjaGVyczwva2V5d29yZD48a2V5
d29yZD5VcmJhbiBTY2hvb2xzPC9rZXl3b3JkPjxrZXl3b3JkPlJlYWRpbmcgU3RyYXRlZ2llczwv
a2V5d29yZD48a2V5d29yZD5CYXNhbCBSZWFkaW5nPC9rZXl3b3JkPjwva2V5d29yZHM+PGRhdGVz
Pjx5ZWFyPjIwMDk8L3llYXI+PC9kYXRlcz48aXNibj4wMDM0LTA1NTM8L2lzYm4+PGFjY2Vzc2lv
bi1udW0+RUo4NDgxMTc8L2FjY2Vzc2lvbi1udW0+PHVybHM+PC91cmxzPjwvcmVjb3JkPjwvQ2l0
ZT48Q2l0ZT48QXV0aG9yPldhc3NlbmJ1cmc8L0F1dGhvcj48WWVhcj4yMDE1PC9ZZWFyPjxSZWNO
dW0+NTIxMjwvUmVjTnVtPjxyZWNvcmQ+PHJlYy1udW1iZXI+NTIxMjwvcmVjLW51bWJlcj48Zm9y
ZWlnbi1rZXlzPjxrZXkgYXBwPSJFTiIgZGItaWQ9Ijk5ZDlldnNlNmZmcDA3ZWVzZnFwdHYybHBh
cnNweGYwZDk1MiIgdGltZXN0YW1wPSIxNjEzMTYwMjgwIj41MjEyPC9rZXk+PC9mb3JlaWduLWtl
eXM+PHJlZi10eXBlIG5hbWU9IkpvdXJuYWwgQXJ0aWNsZSI+MTc8L3JlZi10eXBlPjxjb250cmli
dXRvcnM+PGF1dGhvcnM+PGF1dGhvcj5XYXNzZW5idXJnLCBTdGVwaGFuaWUgSS48L2F1dGhvcj48
YXV0aG9yPkJvcywgTGlzYW5uZSBULjwvYXV0aG9yPjxhdXRob3I+ZGUgS29uaW5nLCBCasO2cm4g
Qi48L2F1dGhvcj48YXV0aG9yPnZhbiBkZXIgU2Nob290LCBNZW5ubzwvYXV0aG9yPjwvYXV0aG9y
cz48L2NvbnRyaWJ1dG9ycz48dGl0bGVzPjx0aXRsZT5FZmZlY3RzIG9mIGFuIEluY29uc2lzdGVu
Y3ktRGV0ZWN0aW9uIFRyYWluaW5nIEFpbWVkIGF0IEltcHJvdmluZyBDb21wcmVoZW5zaW9uIE1v
bml0b3JpbmcgaW4gUHJpbWFyeSBTY2hvb2wgQ2hpbGRyZW48L3RpdGxlPjxzZWNvbmRhcnktdGl0
bGU+RGlzY291cnNlIFByb2Nlc3Nlczwvc2Vjb25kYXJ5LXRpdGxlPjwvdGl0bGVzPjxwZXJpb2Rp
Y2FsPjxmdWxsLXRpdGxlPkRpc2NvdXJzZSBQcm9jZXNzZXM8L2Z1bGwtdGl0bGU+PC9wZXJpb2Rp
Y2FsPjxwYWdlcz40NjMtNDg4PC9wYWdlcz48dm9sdW1lPjUyPC92b2x1bWU+PG51bWJlcj41LTY8
L251bWJlcj48ZGF0ZXM+PHllYXI+MjAxNTwveWVhcj48cHViLWRhdGVzPjxkYXRlPjIwMTUvMDcv
MDQ8L2RhdGU+PC9wdWItZGF0ZXM+PC9kYXRlcz48cHVibGlzaGVyPlJvdXRsZWRnZTwvcHVibGlz
aGVyPjxpc2JuPjAxNjMtODUzWDwvaXNibj48dXJscz48cmVsYXRlZC11cmxzPjx1cmw+aHR0cHM6
Ly9kb2kub3JnLzEwLjEwODAvMDE2Mzg1M1guMjAxNS4xMDI1MjAzPC91cmw+PC9yZWxhdGVkLXVy
bHM+PC91cmxzPjxlbGVjdHJvbmljLXJlc291cmNlLW51bT4xMC4xMDgwLzAxNjM4NTNYLjIwMTUu
MTAyNTIwMzwvZWxlY3Ryb25pYy1yZXNvdXJjZS1udW0+PC9yZWNvcmQ+PC9DaXRlPjwvRW5kTm90
ZT4A
</w:fldData>
        </w:fldChar>
      </w:r>
      <w:r w:rsidR="00404B3C">
        <w:instrText xml:space="preserve"> ADDIN EN.CITE.DATA </w:instrText>
      </w:r>
      <w:r w:rsidR="00404B3C">
        <w:fldChar w:fldCharType="end"/>
      </w:r>
      <w:r w:rsidR="00404B3C">
        <w:fldChar w:fldCharType="separate"/>
      </w:r>
      <w:r w:rsidR="00404B3C">
        <w:rPr>
          <w:noProof/>
        </w:rPr>
        <w:t>(e.g., McKeown et al., 2009; Wassenburg et al., 2015)</w:t>
      </w:r>
      <w:r w:rsidR="00404B3C">
        <w:fldChar w:fldCharType="end"/>
      </w:r>
      <w:r w:rsidR="005C1011" w:rsidRPr="00860CAF">
        <w:t xml:space="preserve">; our </w:t>
      </w:r>
      <w:r w:rsidR="005C46EC" w:rsidRPr="00860CAF">
        <w:t xml:space="preserve">positive findings </w:t>
      </w:r>
      <w:r w:rsidR="005C1011" w:rsidRPr="00860CAF">
        <w:t xml:space="preserve">are promising with respect to improving this ability in younger children </w:t>
      </w:r>
      <w:r w:rsidR="00404B3C">
        <w:fldChar w:fldCharType="begin">
          <w:fldData xml:space="preserve">PEVuZE5vdGU+PENpdGU+PEF1dGhvcj5CYWtlcjwvQXV0aG9yPjxZZWFyPjE5ODQ8L1llYXI+PFJl
Y051bT4zMzMxPC9SZWNOdW0+PFByZWZpeD5zZWUgYWxzbyA8L1ByZWZpeD48RGlzcGxheVRleHQ+
KHNlZSBhbHNvIEJha2VyLCAxOTg0OyBkZSBTb3VzYSAmYW1wOyBPYWtoaWxsLCAxOTk2KTwvRGlz
cGxheVRleHQ+PHJlY29yZD48cmVjLW51bWJlcj4zMzMxPC9yZWMtbnVtYmVyPjxmb3JlaWduLWtl
eXM+PGtleSBhcHA9IkVOIiBkYi1pZD0iOTlkOWV2c2U2ZmZwMDdlZXNmcXB0djJscGFyc3B4ZjBk
OTUyIiB0aW1lc3RhbXA9IjAiPjMzMzE8L2tleT48L2ZvcmVpZ24ta2V5cz48cmVmLXR5cGUgbmFt
ZT0iSm91cm5hbCBBcnRpY2xlIj4xNzwvcmVmLXR5cGU+PGNvbnRyaWJ1dG9ycz48YXV0aG9ycz48
YXV0aG9yPkJha2VyLCBMaW5kYTwvYXV0aG9yPjwvYXV0aG9ycz48L2NvbnRyaWJ1dG9ycz48dGl0
bGVzPjx0aXRsZT5DaGlsZHJlbiZhcG9zO3MgZWZmZWN0aXZlIHVzZSBvZiBtdWx0aXBsZSBzdGFu
ZGFyZHMgZm9yIGV2YWx1YXRpbmcgdGhlaXIgY29tcHJlaGVuc2lvbjwvdGl0bGU+PHNlY29uZGFy
eS10aXRsZT5Kb3VybmFsIG9mIEVkdWNhdGlvbmFsIFBzeWNob2xvZ3k8L3NlY29uZGFyeS10aXRs
ZT48L3RpdGxlcz48cGVyaW9kaWNhbD48ZnVsbC10aXRsZT5Kb3VybmFsIG9mIEVkdWNhdGlvbmFs
IFBzeWNob2xvZ3k8L2Z1bGwtdGl0bGU+PC9wZXJpb2RpY2FsPjxwYWdlcz41ODgtNTk3PC9wYWdl
cz48dm9sdW1lPjc2PC92b2x1bWU+PG51bWJlcj40PC9udW1iZXI+PGtleXdvcmRzPjxrZXl3b3Jk
PnVzZSBvZiBsZXhpY2FsIHZzIGludGVybmFsIHZzIGV4dGVybmFsIGNvbnNpc3RlbmN5IHN0YW5k
YXJkcyBmb3IgZXZhbHVhdGlvbiBvZiBwYXNzYWdlIGNvbXByZWhlbnNpb24sIDUgdnMgNyB2cyA5
IHZzIDExIHlyIG9sZHM8L2tleXdvcmQ+PC9rZXl3b3Jkcz48ZGF0ZXM+PHllYXI+MTk4NDwveWVh
cj48L2RhdGVzPjxwdWItbG9jYXRpb24+VVM8L3B1Yi1sb2NhdGlvbj48cHVibGlzaGVyPkFtZXJp
Y2FuIFBzeWNob2xvZ2ljYWwgQXNzb2NpYXRpb248L3B1Ymxpc2hlcj48aXNibj4xOTM5LTIxNzYo
RWxlY3Ryb25pYyk7MDAyMi0wNjYzKFByaW50KTwvaXNibj48YWNjZXNzaW9uLW51bT4xOTg1LTA5
MTQ2LTAwMTwvYWNjZXNzaW9uLW51bT48dXJscz48L3VybHM+PGVsZWN0cm9uaWMtcmVzb3VyY2Ut
bnVtPjEwLjEwMzcvMDAyMi0wNjYzLjc2LjQuNTg4PC9lbGVjdHJvbmljLXJlc291cmNlLW51bT48
L3JlY29yZD48L0NpdGU+PENpdGU+PEF1dGhvcj5kZSBTb3VzYTwvQXV0aG9yPjxZZWFyPjE5OTY8
L1llYXI+PFJlY051bT41MjEzPC9SZWNOdW0+PHJlY29yZD48cmVjLW51bWJlcj41MjEzPC9yZWMt
bnVtYmVyPjxmb3JlaWduLWtleXM+PGtleSBhcHA9IkVOIiBkYi1pZD0iOTlkOWV2c2U2ZmZwMDdl
ZXNmcXB0djJscGFyc3B4ZjBkOTUyIiB0aW1lc3RhbXA9IjE2MTMxNjA0MDUiPjUyMTM8L2tleT48
L2ZvcmVpZ24ta2V5cz48cmVmLXR5cGUgbmFtZT0iSm91cm5hbCBBcnRpY2xlIj4xNzwvcmVmLXR5
cGU+PGNvbnRyaWJ1dG9ycz48YXV0aG9ycz48YXV0aG9yPmRlIFNvdXNhLCBJdm9yPC9hdXRob3I+
PGF1dGhvcj5PYWtoaWxsLCBKYW5lPC9hdXRob3I+PC9hdXRob3JzPjwvY29udHJpYnV0b3JzPjx0
aXRsZXM+PHRpdGxlPkRvIGxldmVscyBvZiBpbnRlcmVzdCBoYXZlIGFuIGVmZmVjdCBvbiBjaGls
ZHJlbiZhcG9zO3MgY29tcHJlaGVuc2lvbiBtb25pdG9yaW5nIHBlcmZvcm1hbmNlPzwvdGl0bGU+
PHNlY29uZGFyeS10aXRsZT5Ccml0aXNoIEpvdXJuYWwgb2YgRWR1Y2F0aW9uYWwgUHN5Y2hvbG9n
eTwvc2Vjb25kYXJ5LXRpdGxlPjwvdGl0bGVzPjxwZXJpb2RpY2FsPjxmdWxsLXRpdGxlPkJyaXRp
c2ggam91cm5hbCBvZiBlZHVjYXRpb25hbCBwc3ljaG9sb2d5PC9mdWxsLXRpdGxlPjwvcGVyaW9k
aWNhbD48cGFnZXM+NDcxLTQ4MjwvcGFnZXM+PHZvbHVtZT42Njwvdm9sdW1lPjxudW1iZXI+NDwv
bnVtYmVyPjxkYXRlcz48eWVhcj4xOTk2PC95ZWFyPjwvZGF0ZXM+PGlzYm4+MDAwNy0wOTk4PC9p
c2JuPjx1cmxzPjxyZWxhdGVkLXVybHM+PHVybD5odHRwczovL2Jwc3BzeWNodWIub25saW5lbGli
cmFyeS53aWxleS5jb20vZG9pL2Ficy8xMC4xMTExL2ouMjA0NC04Mjc5LjE5OTYudGIwMTIxMy54
PC91cmw+PC9yZWxhdGVkLXVybHM+PC91cmxzPjxlbGVjdHJvbmljLXJlc291cmNlLW51bT4xMC4x
MTExL2ouMjA0NC04Mjc5LjE5OTYudGIwMTIxMy54PC9lbGVjdHJvbmljLXJlc291cmNlLW51bT48
L3JlY29yZD48L0NpdGU+PC9FbmROb3RlPgB=
</w:fldData>
        </w:fldChar>
      </w:r>
      <w:r w:rsidR="001143D9">
        <w:instrText xml:space="preserve"> ADDIN EN.CITE </w:instrText>
      </w:r>
      <w:r w:rsidR="001143D9">
        <w:fldChar w:fldCharType="begin">
          <w:fldData xml:space="preserve">PEVuZE5vdGU+PENpdGU+PEF1dGhvcj5CYWtlcjwvQXV0aG9yPjxZZWFyPjE5ODQ8L1llYXI+PFJl
Y051bT4zMzMxPC9SZWNOdW0+PFByZWZpeD5zZWUgYWxzbyA8L1ByZWZpeD48RGlzcGxheVRleHQ+
KHNlZSBhbHNvIEJha2VyLCAxOTg0OyBkZSBTb3VzYSAmYW1wOyBPYWtoaWxsLCAxOTk2KTwvRGlz
cGxheVRleHQ+PHJlY29yZD48cmVjLW51bWJlcj4zMzMxPC9yZWMtbnVtYmVyPjxmb3JlaWduLWtl
eXM+PGtleSBhcHA9IkVOIiBkYi1pZD0iOTlkOWV2c2U2ZmZwMDdlZXNmcXB0djJscGFyc3B4ZjBk
OTUyIiB0aW1lc3RhbXA9IjAiPjMzMzE8L2tleT48L2ZvcmVpZ24ta2V5cz48cmVmLXR5cGUgbmFt
ZT0iSm91cm5hbCBBcnRpY2xlIj4xNzwvcmVmLXR5cGU+PGNvbnRyaWJ1dG9ycz48YXV0aG9ycz48
YXV0aG9yPkJha2VyLCBMaW5kYTwvYXV0aG9yPjwvYXV0aG9ycz48L2NvbnRyaWJ1dG9ycz48dGl0
bGVzPjx0aXRsZT5DaGlsZHJlbiZhcG9zO3MgZWZmZWN0aXZlIHVzZSBvZiBtdWx0aXBsZSBzdGFu
ZGFyZHMgZm9yIGV2YWx1YXRpbmcgdGhlaXIgY29tcHJlaGVuc2lvbjwvdGl0bGU+PHNlY29uZGFy
eS10aXRsZT5Kb3VybmFsIG9mIEVkdWNhdGlvbmFsIFBzeWNob2xvZ3k8L3NlY29uZGFyeS10aXRs
ZT48L3RpdGxlcz48cGVyaW9kaWNhbD48ZnVsbC10aXRsZT5Kb3VybmFsIG9mIEVkdWNhdGlvbmFs
IFBzeWNob2xvZ3k8L2Z1bGwtdGl0bGU+PC9wZXJpb2RpY2FsPjxwYWdlcz41ODgtNTk3PC9wYWdl
cz48dm9sdW1lPjc2PC92b2x1bWU+PG51bWJlcj40PC9udW1iZXI+PGtleXdvcmRzPjxrZXl3b3Jk
PnVzZSBvZiBsZXhpY2FsIHZzIGludGVybmFsIHZzIGV4dGVybmFsIGNvbnNpc3RlbmN5IHN0YW5k
YXJkcyBmb3IgZXZhbHVhdGlvbiBvZiBwYXNzYWdlIGNvbXByZWhlbnNpb24sIDUgdnMgNyB2cyA5
IHZzIDExIHlyIG9sZHM8L2tleXdvcmQ+PC9rZXl3b3Jkcz48ZGF0ZXM+PHllYXI+MTk4NDwveWVh
cj48L2RhdGVzPjxwdWItbG9jYXRpb24+VVM8L3B1Yi1sb2NhdGlvbj48cHVibGlzaGVyPkFtZXJp
Y2FuIFBzeWNob2xvZ2ljYWwgQXNzb2NpYXRpb248L3B1Ymxpc2hlcj48aXNibj4xOTM5LTIxNzYo
RWxlY3Ryb25pYyk7MDAyMi0wNjYzKFByaW50KTwvaXNibj48YWNjZXNzaW9uLW51bT4xOTg1LTA5
MTQ2LTAwMTwvYWNjZXNzaW9uLW51bT48dXJscz48L3VybHM+PGVsZWN0cm9uaWMtcmVzb3VyY2Ut
bnVtPjEwLjEwMzcvMDAyMi0wNjYzLjc2LjQuNTg4PC9lbGVjdHJvbmljLXJlc291cmNlLW51bT48
L3JlY29yZD48L0NpdGU+PENpdGU+PEF1dGhvcj5kZSBTb3VzYTwvQXV0aG9yPjxZZWFyPjE5OTY8
L1llYXI+PFJlY051bT41MjEzPC9SZWNOdW0+PHJlY29yZD48cmVjLW51bWJlcj41MjEzPC9yZWMt
bnVtYmVyPjxmb3JlaWduLWtleXM+PGtleSBhcHA9IkVOIiBkYi1pZD0iOTlkOWV2c2U2ZmZwMDdl
ZXNmcXB0djJscGFyc3B4ZjBkOTUyIiB0aW1lc3RhbXA9IjE2MTMxNjA0MDUiPjUyMTM8L2tleT48
L2ZvcmVpZ24ta2V5cz48cmVmLXR5cGUgbmFtZT0iSm91cm5hbCBBcnRpY2xlIj4xNzwvcmVmLXR5
cGU+PGNvbnRyaWJ1dG9ycz48YXV0aG9ycz48YXV0aG9yPmRlIFNvdXNhLCBJdm9yPC9hdXRob3I+
PGF1dGhvcj5PYWtoaWxsLCBKYW5lPC9hdXRob3I+PC9hdXRob3JzPjwvY29udHJpYnV0b3JzPjx0
aXRsZXM+PHRpdGxlPkRvIGxldmVscyBvZiBpbnRlcmVzdCBoYXZlIGFuIGVmZmVjdCBvbiBjaGls
ZHJlbiZhcG9zO3MgY29tcHJlaGVuc2lvbiBtb25pdG9yaW5nIHBlcmZvcm1hbmNlPzwvdGl0bGU+
PHNlY29uZGFyeS10aXRsZT5Ccml0aXNoIEpvdXJuYWwgb2YgRWR1Y2F0aW9uYWwgUHN5Y2hvbG9n
eTwvc2Vjb25kYXJ5LXRpdGxlPjwvdGl0bGVzPjxwZXJpb2RpY2FsPjxmdWxsLXRpdGxlPkJyaXRp
c2ggam91cm5hbCBvZiBlZHVjYXRpb25hbCBwc3ljaG9sb2d5PC9mdWxsLXRpdGxlPjwvcGVyaW9k
aWNhbD48cGFnZXM+NDcxLTQ4MjwvcGFnZXM+PHZvbHVtZT42Njwvdm9sdW1lPjxudW1iZXI+NDwv
bnVtYmVyPjxkYXRlcz48eWVhcj4xOTk2PC95ZWFyPjwvZGF0ZXM+PGlzYm4+MDAwNy0wOTk4PC9p
c2JuPjx1cmxzPjxyZWxhdGVkLXVybHM+PHVybD5odHRwczovL2Jwc3BzeWNodWIub25saW5lbGli
cmFyeS53aWxleS5jb20vZG9pL2Ficy8xMC4xMTExL2ouMjA0NC04Mjc5LjE5OTYudGIwMTIxMy54
PC91cmw+PC9yZWxhdGVkLXVybHM+PC91cmxzPjxlbGVjdHJvbmljLXJlc291cmNlLW51bT4xMC4x
MTExL2ouMjA0NC04Mjc5LjE5OTYudGIwMTIxMy54PC9lbGVjdHJvbmljLXJlc291cmNlLW51bT48
L3JlY29yZD48L0NpdGU+PC9FbmROb3RlPgB=
</w:fldData>
        </w:fldChar>
      </w:r>
      <w:r w:rsidR="001143D9">
        <w:instrText xml:space="preserve"> ADDIN EN.CITE.DATA </w:instrText>
      </w:r>
      <w:r w:rsidR="001143D9">
        <w:fldChar w:fldCharType="end"/>
      </w:r>
      <w:r w:rsidR="00404B3C">
        <w:fldChar w:fldCharType="separate"/>
      </w:r>
      <w:r w:rsidR="001143D9">
        <w:rPr>
          <w:noProof/>
        </w:rPr>
        <w:t>(see also Baker, 1984; de Sousa &amp; Oakhill, 1996)</w:t>
      </w:r>
      <w:r w:rsidR="00404B3C">
        <w:fldChar w:fldCharType="end"/>
      </w:r>
      <w:r w:rsidRPr="00860CAF">
        <w:t>.</w:t>
      </w:r>
      <w:r w:rsidR="680ECCD0">
        <w:t xml:space="preserve">These results suggest that </w:t>
      </w:r>
      <w:r w:rsidR="4CC73136">
        <w:t>the implementation of</w:t>
      </w:r>
      <w:r w:rsidR="680ECCD0">
        <w:t xml:space="preserve"> a language-focused intervention such as </w:t>
      </w:r>
      <w:r w:rsidR="00EA3740">
        <w:t>Let’s Know</w:t>
      </w:r>
      <w:r w:rsidR="6B466D92">
        <w:t>!</w:t>
      </w:r>
      <w:r w:rsidR="00EA3740">
        <w:t xml:space="preserve"> has the potential to affect young </w:t>
      </w:r>
      <w:r w:rsidR="00460E90">
        <w:t>children’s</w:t>
      </w:r>
      <w:r w:rsidR="00EA3740">
        <w:t xml:space="preserve"> abilit</w:t>
      </w:r>
      <w:r w:rsidR="00460E90">
        <w:t>ies</w:t>
      </w:r>
      <w:r w:rsidR="00EA3740">
        <w:t xml:space="preserve"> to use fix-up strategies to reconcile inconsistencies in their comprehension of written text. </w:t>
      </w:r>
      <w:r w:rsidRPr="00860CAF">
        <w:t xml:space="preserve">Additional studies should be conducted to further examine the immediate and longer-term effects of comprehension monitoring instruction with young children. </w:t>
      </w:r>
    </w:p>
    <w:p w14:paraId="519AB5D0" w14:textId="7686FB68" w:rsidR="00A832DA" w:rsidRPr="00860CAF" w:rsidRDefault="005C1011" w:rsidP="009A57F6">
      <w:pPr>
        <w:widowControl w:val="0"/>
        <w:spacing w:line="480" w:lineRule="auto"/>
        <w:ind w:firstLine="720"/>
      </w:pPr>
      <w:r>
        <w:t>With re</w:t>
      </w:r>
      <w:r w:rsidR="2B69D867">
        <w:t>s</w:t>
      </w:r>
      <w:r>
        <w:t>pect to the measures</w:t>
      </w:r>
      <w:r w:rsidR="005D6CB1">
        <w:t xml:space="preserve"> of other targeted </w:t>
      </w:r>
      <w:r w:rsidR="00460E90">
        <w:t xml:space="preserve">comprehension-related </w:t>
      </w:r>
      <w:r w:rsidR="005D6CB1">
        <w:t>skills</w:t>
      </w:r>
      <w:r>
        <w:t xml:space="preserve">, we noted </w:t>
      </w:r>
      <w:r w:rsidR="00460E90">
        <w:t xml:space="preserve">one </w:t>
      </w:r>
      <w:r>
        <w:t>effect</w:t>
      </w:r>
      <w:r w:rsidR="00A832DA">
        <w:t xml:space="preserve"> on the understanding of expository text</w:t>
      </w:r>
      <w:r>
        <w:t xml:space="preserve"> but no</w:t>
      </w:r>
      <w:r w:rsidR="00C0672F">
        <w:t>ne on the understanding of</w:t>
      </w:r>
      <w:r>
        <w:t xml:space="preserve"> narrative text</w:t>
      </w:r>
      <w:r w:rsidR="00A832DA">
        <w:t xml:space="preserve">. This might be related to the frequency and/or intensity of instruction related to a particular genre. When developing Let’s </w:t>
      </w:r>
      <w:proofErr w:type="gramStart"/>
      <w:r w:rsidR="00A832DA">
        <w:t>Know!</w:t>
      </w:r>
      <w:r>
        <w:t>,</w:t>
      </w:r>
      <w:proofErr w:type="gramEnd"/>
      <w:r w:rsidR="00A832DA">
        <w:t xml:space="preserve"> </w:t>
      </w:r>
      <w:r>
        <w:t xml:space="preserve">and as informed by the literature, </w:t>
      </w:r>
      <w:r w:rsidR="00A832DA">
        <w:t xml:space="preserve">the research team felt it was important to expose </w:t>
      </w:r>
      <w:r>
        <w:t>children</w:t>
      </w:r>
      <w:r w:rsidR="00A832DA">
        <w:t xml:space="preserve"> to both expository and narrative texts. </w:t>
      </w:r>
      <w:r w:rsidR="00345926">
        <w:t xml:space="preserve">The Common Core State Standards </w:t>
      </w:r>
      <w:r w:rsidR="00C0672F">
        <w:fldChar w:fldCharType="begin"/>
      </w:r>
      <w:r w:rsidR="00C0672F">
        <w:instrText xml:space="preserve"> ADDIN EN.CITE &lt;EndNote&gt;&lt;Cite&gt;&lt;Author&gt;National Governors Association Center for Best Practices&lt;/Author&gt;&lt;Year&gt;2010&lt;/Year&gt;&lt;RecNum&gt;2859&lt;/RecNum&gt;&lt;DisplayText&gt;(National Governors Association Center for Best Practices &amp;amp; Council of Chief State School Officers, 2010)&lt;/DisplayText&gt;&lt;record&gt;&lt;rec-number&gt;2859&lt;/rec-number&gt;&lt;foreign-keys&gt;&lt;key app="EN" db-id="99d9evse6ffp07eesfqptv2lparspxf0d952" timestamp="0"&gt;2859&lt;/key&gt;&lt;/foreign-keys&gt;&lt;ref-type name="Book"&gt;6&lt;/ref-type&gt;&lt;contributors&gt;&lt;authors&gt;&lt;author&gt;National Governors Association Center for Best Practices,&lt;/author&gt;&lt;author&gt;Council of Chief State School Officers, &lt;/author&gt;&lt;/authors&gt;&lt;/contributors&gt;&lt;titles&gt;&lt;title&gt;Common Core State Standards for English Language Arts and Literacy in History/Social Studies, Science, and Technical Subjects&lt;/title&gt;&lt;/titles&gt;&lt;dates&gt;&lt;year&gt;2010&lt;/year&gt;&lt;/dates&gt;&lt;pub-location&gt;Washington, D.C.&lt;/pub-location&gt;&lt;publisher&gt;Authors&lt;/publisher&gt;&lt;urls&gt;&lt;/urls&gt;&lt;/record&gt;&lt;/Cite&gt;&lt;/EndNote&gt;</w:instrText>
      </w:r>
      <w:r w:rsidR="00C0672F">
        <w:fldChar w:fldCharType="separate"/>
      </w:r>
      <w:r w:rsidR="00C0672F">
        <w:rPr>
          <w:noProof/>
        </w:rPr>
        <w:t>(National Governors Association Center for Best Practices &amp; Council of Chief State School Officers, 2010)</w:t>
      </w:r>
      <w:r w:rsidR="00C0672F">
        <w:fldChar w:fldCharType="end"/>
      </w:r>
      <w:r w:rsidR="00345926">
        <w:t xml:space="preserve"> emphasize the importance </w:t>
      </w:r>
      <w:r w:rsidR="00D63BB5">
        <w:t>of including</w:t>
      </w:r>
      <w:r w:rsidR="00345926">
        <w:t xml:space="preserve"> expository texts in </w:t>
      </w:r>
      <w:r w:rsidR="00D63BB5">
        <w:t>classroom and instruction</w:t>
      </w:r>
      <w:r w:rsidR="00345926">
        <w:t xml:space="preserve">. </w:t>
      </w:r>
      <w:r w:rsidR="00D63BB5" w:rsidRPr="00D63BB5">
        <w:t xml:space="preserve">For both exposure and instruction, a ratio of 50% narrative and 50% expository text has been recommended for </w:t>
      </w:r>
      <w:r w:rsidR="00C0672F">
        <w:t>children</w:t>
      </w:r>
      <w:r w:rsidR="0031630A">
        <w:t xml:space="preserve"> in </w:t>
      </w:r>
      <w:r w:rsidR="00487475">
        <w:t>K</w:t>
      </w:r>
      <w:r w:rsidR="0031630A">
        <w:t>.</w:t>
      </w:r>
      <w:r w:rsidR="00C0672F">
        <w:t xml:space="preserve"> </w:t>
      </w:r>
      <w:r w:rsidR="00A832DA">
        <w:t>However, th</w:t>
      </w:r>
      <w:r w:rsidR="0031630A">
        <w:t>e inclusion of both text structures</w:t>
      </w:r>
      <w:r w:rsidR="00A832DA">
        <w:t xml:space="preserve"> might have had the adverse effect of diluting the intensity of the instruction and practice on </w:t>
      </w:r>
      <w:r>
        <w:t>applying</w:t>
      </w:r>
      <w:r w:rsidR="00A832DA">
        <w:t xml:space="preserve"> skill</w:t>
      </w:r>
      <w:r>
        <w:t>s</w:t>
      </w:r>
      <w:r w:rsidR="00A832DA">
        <w:t xml:space="preserve"> </w:t>
      </w:r>
      <w:r>
        <w:t>to</w:t>
      </w:r>
      <w:r w:rsidR="00A832DA">
        <w:t xml:space="preserve"> a particular genre. Additionally, </w:t>
      </w:r>
      <w:r>
        <w:t>PK</w:t>
      </w:r>
      <w:r w:rsidR="00A832DA">
        <w:t xml:space="preserve"> and </w:t>
      </w:r>
      <w:r>
        <w:t>K teachers tend to devote instructional</w:t>
      </w:r>
      <w:r w:rsidR="00A832DA">
        <w:t xml:space="preserve"> time </w:t>
      </w:r>
      <w:r>
        <w:t xml:space="preserve">to </w:t>
      </w:r>
      <w:r>
        <w:lastRenderedPageBreak/>
        <w:t>narratives but focus less on expository text</w:t>
      </w:r>
      <w:r w:rsidR="00A832DA">
        <w:t xml:space="preserve"> </w:t>
      </w:r>
      <w:r>
        <w:fldChar w:fldCharType="begin"/>
      </w:r>
      <w:r>
        <w:instrText xml:space="preserve"> ADDIN EN.CITE &lt;EndNote&gt;&lt;Cite&gt;&lt;Author&gt;Duke&lt;/Author&gt;&lt;Year&gt;2000&lt;/Year&gt;&lt;RecNum&gt;2101&lt;/RecNum&gt;&lt;DisplayText&gt;(Duke, 2000)&lt;/DisplayText&gt;&lt;record&gt;&lt;rec-number&gt;2101&lt;/rec-number&gt;&lt;foreign-keys&gt;&lt;key app="EN" db-id="99d9evse6ffp07eesfqptv2lparspxf0d952" timestamp="0"&gt;2101&lt;/key&gt;&lt;/foreign-keys&gt;&lt;ref-type name="Journal Article"&gt;17&lt;/ref-type&gt;&lt;contributors&gt;&lt;authors&gt;&lt;author&gt;Duke, Nell K.&lt;/author&gt;&lt;/authors&gt;&lt;/contributors&gt;&lt;titles&gt;&lt;title&gt;3.6 minutes per day: The scarcity of informational texts in first grade&lt;/title&gt;&lt;secondary-title&gt;Reading Research Quarterly&lt;/secondary-title&gt;&lt;/titles&gt;&lt;periodical&gt;&lt;full-title&gt;Reading Research Quarterly&lt;/full-title&gt;&lt;/periodical&gt;&lt;pages&gt;202-224&lt;/pages&gt;&lt;volume&gt;35&lt;/volume&gt;&lt;number&gt;2&lt;/number&gt;&lt;keywords&gt;&lt;keyword&gt;Classroom Environment&lt;/keyword&gt;&lt;keyword&gt;Information&lt;/keyword&gt;&lt;keyword&gt;Reading&lt;/keyword&gt;&lt;keyword&gt;Socioeconomic Status&lt;/keyword&gt;&lt;keyword&gt;Written Language&lt;/keyword&gt;&lt;keyword&gt;Early Experience&lt;/keyword&gt;&lt;keyword&gt;Reading Materials&lt;/keyword&gt;&lt;keyword&gt;nature &amp;amp; degree of informational text experiences offered to students in 1st grade classrooms, children in low vs high SES school districts&lt;/keyword&gt;&lt;/keywords&gt;&lt;dates&gt;&lt;year&gt;2000&lt;/year&gt;&lt;/dates&gt;&lt;isbn&gt;0034-0553&lt;/isbn&gt;&lt;accession-num&gt;2000-15412-001&lt;/accession-num&gt;&lt;label&gt;H&lt;/label&gt;&lt;urls&gt;&lt;/urls&gt;&lt;/record&gt;&lt;/Cite&gt;&lt;/EndNote&gt;</w:instrText>
      </w:r>
      <w:r>
        <w:fldChar w:fldCharType="separate"/>
      </w:r>
      <w:r w:rsidR="001143D9" w:rsidRPr="67D4D19F">
        <w:rPr>
          <w:noProof/>
        </w:rPr>
        <w:t>(Duke, 2000)</w:t>
      </w:r>
      <w:r>
        <w:fldChar w:fldCharType="end"/>
      </w:r>
      <w:r w:rsidR="00A832DA">
        <w:t xml:space="preserve">. </w:t>
      </w:r>
      <w:r>
        <w:t>Thus, children may have been afforded opportunities to learn about narratives regardless of condition, whereas Let’s Know! provided specific opportunities</w:t>
      </w:r>
      <w:r w:rsidR="00FF7EE6">
        <w:t xml:space="preserve"> to learn about expository text structures.</w:t>
      </w:r>
      <w:r w:rsidR="00860CAF">
        <w:t xml:space="preserve"> </w:t>
      </w:r>
      <w:r w:rsidR="00FF7EE6">
        <w:t>It i</w:t>
      </w:r>
      <w:r w:rsidR="00A832DA">
        <w:t xml:space="preserve">s </w:t>
      </w:r>
      <w:r w:rsidR="00FF7EE6">
        <w:t xml:space="preserve">also </w:t>
      </w:r>
      <w:r w:rsidR="00A832DA">
        <w:t xml:space="preserve">possible that Let’s Know! </w:t>
      </w:r>
      <w:r w:rsidR="00FF7EE6">
        <w:t>provided an impetus for some teachers to increase their integration and reinforcement of expository text skills as part of their regular instruction.</w:t>
      </w:r>
      <w:r w:rsidR="00A832DA">
        <w:t xml:space="preserve"> </w:t>
      </w:r>
    </w:p>
    <w:p w14:paraId="1C9D7C9C" w14:textId="53EF45F9" w:rsidR="002E6F97" w:rsidRDefault="00A832DA" w:rsidP="009A57F6">
      <w:pPr>
        <w:widowControl w:val="0"/>
        <w:spacing w:line="480" w:lineRule="auto"/>
        <w:ind w:firstLine="720"/>
      </w:pPr>
      <w:r w:rsidRPr="00860CAF">
        <w:t xml:space="preserve">Somewhat disappointing was </w:t>
      </w:r>
      <w:r w:rsidR="00576BFF">
        <w:t xml:space="preserve">the </w:t>
      </w:r>
      <w:r w:rsidRPr="00860CAF">
        <w:t xml:space="preserve">lack of effects on </w:t>
      </w:r>
      <w:r w:rsidR="00296B2C">
        <w:t xml:space="preserve">the </w:t>
      </w:r>
      <w:r w:rsidR="00C0672F">
        <w:t>primary</w:t>
      </w:r>
      <w:r w:rsidRPr="00860CAF">
        <w:t xml:space="preserve"> language</w:t>
      </w:r>
      <w:r w:rsidR="00296B2C">
        <w:t xml:space="preserve"> </w:t>
      </w:r>
      <w:r w:rsidR="00C0672F">
        <w:t xml:space="preserve">comprehension </w:t>
      </w:r>
      <w:r w:rsidR="00296B2C">
        <w:t>outcome</w:t>
      </w:r>
      <w:r w:rsidR="00C0672F">
        <w:t>s</w:t>
      </w:r>
      <w:r w:rsidRPr="00860CAF">
        <w:t>. These results were not entirely surprising, however, as previous studies highlighting language</w:t>
      </w:r>
      <w:r w:rsidR="00860CAF">
        <w:t xml:space="preserve"> </w:t>
      </w:r>
      <w:r w:rsidRPr="00860CAF">
        <w:t>instruction have also shown somewhat li</w:t>
      </w:r>
      <w:r w:rsidR="0023542B" w:rsidRPr="00860CAF">
        <w:t xml:space="preserve">mited success </w:t>
      </w:r>
      <w:r w:rsidR="001143D9">
        <w:fldChar w:fldCharType="begin">
          <w:fldData xml:space="preserve">PEVuZE5vdGU+PENpdGU+PEF1dGhvcj5Sb2dkZTwvQXV0aG9yPjxZZWFyPjIwMTk8L1llYXI+PFJl
Y051bT40ODgzPC9SZWNOdW0+PERpc3BsYXlUZXh0PihSb2dkZSBldCBhbC4sIDIwMTk7IFNpbHZl
cm1hbiBldCBhbC4sIDIwMjApPC9EaXNwbGF5VGV4dD48cmVjb3JkPjxyZWMtbnVtYmVyPjQ4ODM8
L3JlYy1udW1iZXI+PGZvcmVpZ24ta2V5cz48a2V5IGFwcD0iRU4iIGRiLWlkPSI5OWQ5ZXZzZTZm
ZnAwN2Vlc2ZxcHR2MmxwYXJzcHhmMGQ5NTIiIHRpbWVzdGFtcD0iMTU3Mzc0MTMwNCI+NDg4Mzwv
a2V5PjwvZm9yZWlnbi1rZXlzPjxyZWYtdHlwZSBuYW1lPSJKb3VybmFsIEFydGljbGUiPjE3PC9y
ZWYtdHlwZT48Y29udHJpYnV0b3JzPjxhdXRob3JzPjxhdXRob3I+Um9nZGUsIEtyaXN0aW48L2F1
dGhvcj48YXV0aG9yPkhhZ2VuLCDDhXN0ZSBNLjwvYXV0aG9yPjxhdXRob3I+TWVsYnktTGVydsOl
ZywgTW9uaWNhPC9hdXRob3I+PGF1dGhvcj5MZXJ2w6VnLCBBcm5lPC9hdXRob3I+PC9hdXRob3Jz
PjwvY29udHJpYnV0b3JzPjx0aXRsZXM+PHRpdGxlPlRoZSBlZmZlY3Qgb2YgbGluZ3Vpc3RpYyBj
b21wcmVoZW5zaW9uIGluc3RydWN0aW9uIG9uIGdlbmVyYWxpemVkIGxhbmd1YWdlIGFuZCByZWFk
aW5nIGNvbXByZWhlbnNpb24gc2tpbGxzOiBBIHN5c3RlbWF0aWMgcmV2aWV3PC90aXRsZT48c2Vj
b25kYXJ5LXRpdGxlPkNhbXBiZWxsIFN5c3RlbWF0aWMgUmV2aWV3czwvc2Vjb25kYXJ5LXRpdGxl
PjwvdGl0bGVzPjxwZXJpb2RpY2FsPjxmdWxsLXRpdGxlPkNhbXBiZWxsIFN5c3RlbWF0aWMgUmV2
aWV3czwvZnVsbC10aXRsZT48L3BlcmlvZGljYWw+PHBhZ2VzPmUxMDU5PC9wYWdlcz48dm9sdW1l
PjE1PC92b2x1bWU+PG51bWJlcj40PC9udW1iZXI+PGtleXdvcmRzPjxrZXl3b3JkPm1ldGEtYW5h
bHlzaXMsIGxhbmd1YWdlIGludGVydmVudGlvbiwgbGlzdGVuaW5nIGNvbXByZWhlbnNpb24sIHJl
YWRpbmcgY29tcHJlaGVuc2lvbiwgdm9jYWJ1bGFyeTwva2V5d29yZD48a2V5d29yZD5hdHRlbnR1
YXRlZCBlZmZlY3RzIHdoZW4gaW1wbGVtZW50ZWQgYnkgdGVhY2hlcnM8L2tleXdvcmQ+PC9rZXl3
b3Jkcz48ZGF0ZXM+PHllYXI+MjAxOTwveWVhcj48L2RhdGVzPjxpc2JuPjE4OTEtMTgwMzwvaXNi
bj48dXJscz48cmVsYXRlZC11cmxzPjx1cmw+aHR0cHM6Ly9vbmxpbmVsaWJyYXJ5LndpbGV5LmNv
bS9kb2kvYWJzLzEwLjEwMDIvY2wyLjEwNTk8L3VybD48L3JlbGF0ZWQtdXJscz48L3VybHM+PGVs
ZWN0cm9uaWMtcmVzb3VyY2UtbnVtPjEwLjEwMDIvY2wyLjEwNTk8L2VsZWN0cm9uaWMtcmVzb3Vy
Y2UtbnVtPjwvcmVjb3JkPjwvQ2l0ZT48Q2l0ZT48QXV0aG9yPlNpbHZlcm1hbjwvQXV0aG9yPjxZ
ZWFyPjIwMjA8L1llYXI+PFJlY051bT41MjE0PC9SZWNOdW0+PHJlY29yZD48cmVjLW51bWJlcj41
MjE0PC9yZWMtbnVtYmVyPjxmb3JlaWduLWtleXM+PGtleSBhcHA9IkVOIiBkYi1pZD0iOTlkOWV2
c2U2ZmZwMDdlZXNmcXB0djJscGFyc3B4ZjBkOTUyIiB0aW1lc3RhbXA9IjE2MTMxNjA4NjIiPjUy
MTQ8L2tleT48L2ZvcmVpZ24ta2V5cz48cmVmLXR5cGUgbmFtZT0iSm91cm5hbCBBcnRpY2xlIj4x
NzwvcmVmLXR5cGU+PGNvbnRyaWJ1dG9ycz48YXV0aG9ycz48YXV0aG9yPlNpbHZlcm1hbiwgUmVi
ZWNjYSBELjwvYXV0aG9yPjxhdXRob3I+Sm9obnNvbiwgRXJpa2E8L2F1dGhvcj48YXV0aG9yPktl
YW5lLCBLcmlzdGluPC9hdXRob3I+PGF1dGhvcj5LaGFubmEsIFNhdXJhYmg8L2F1dGhvcj48L2F1
dGhvcnM+PC9jb250cmlidXRvcnM+PHRpdGxlcz48dGl0bGU+QmV5b25kIERlY29kaW5nOiBBIE1l
dGEtQW5hbHlzaXMgb2YgdGhlIEVmZmVjdHMgb2YgTGFuZ3VhZ2UgQ29tcHJlaGVuc2lvbiBJbnRl
cnZlbnRpb25zIG9uIEvigJM1IFN0dWRlbnRz4oCZIExhbmd1YWdlIGFuZCBMaXRlcmFjeSBPdXRj
b21lczwvdGl0bGU+PHNlY29uZGFyeS10aXRsZT5SZWFkaW5nIFJlc2VhcmNoIFF1YXJ0ZXJseTwv
c2Vjb25kYXJ5LXRpdGxlPjwvdGl0bGVzPjxwZXJpb2RpY2FsPjxmdWxsLXRpdGxlPlJlYWRpbmcg
UmVzZWFyY2ggUXVhcnRlcmx5PC9mdWxsLXRpdGxlPjwvcGVyaW9kaWNhbD48cGFnZXM+UzIwNy1T
MjMzPC9wYWdlcz48dm9sdW1lPjU1PC92b2x1bWU+PG51bWJlcj5TMTwvbnVtYmVyPjxkYXRlcz48
eWVhcj4yMDIwPC95ZWFyPjwvZGF0ZXM+PGlzYm4+MDAzNC0wNTUzPC9pc2JuPjx1cmxzPjxyZWxh
dGVkLXVybHM+PHVybD5odHRwczovL2lsYS5vbmxpbmVsaWJyYXJ5LndpbGV5LmNvbS9kb2kvYWJz
LzEwLjEwMDIvcnJxLjM0NjwvdXJsPjwvcmVsYXRlZC11cmxzPjwvdXJscz48ZWxlY3Ryb25pYy1y
ZXNvdXJjZS1udW0+aHR0cHM6Ly9kb2kub3JnLzEwLjEwMDIvcnJxLjM0NjwvZWxlY3Ryb25pYy1y
ZXNvdXJjZS1udW0+PC9yZWNvcmQ+PC9DaXRlPjwvRW5kTm90ZT5=
</w:fldData>
        </w:fldChar>
      </w:r>
      <w:r w:rsidR="00E50F27">
        <w:instrText xml:space="preserve"> ADDIN EN.CITE </w:instrText>
      </w:r>
      <w:r w:rsidR="00E50F27">
        <w:fldChar w:fldCharType="begin">
          <w:fldData xml:space="preserve">PEVuZE5vdGU+PENpdGU+PEF1dGhvcj5Sb2dkZTwvQXV0aG9yPjxZZWFyPjIwMTk8L1llYXI+PFJl
Y051bT40ODgzPC9SZWNOdW0+PERpc3BsYXlUZXh0PihSb2dkZSBldCBhbC4sIDIwMTk7IFNpbHZl
cm1hbiBldCBhbC4sIDIwMjApPC9EaXNwbGF5VGV4dD48cmVjb3JkPjxyZWMtbnVtYmVyPjQ4ODM8
L3JlYy1udW1iZXI+PGZvcmVpZ24ta2V5cz48a2V5IGFwcD0iRU4iIGRiLWlkPSI5OWQ5ZXZzZTZm
ZnAwN2Vlc2ZxcHR2MmxwYXJzcHhmMGQ5NTIiIHRpbWVzdGFtcD0iMTU3Mzc0MTMwNCI+NDg4Mzwv
a2V5PjwvZm9yZWlnbi1rZXlzPjxyZWYtdHlwZSBuYW1lPSJKb3VybmFsIEFydGljbGUiPjE3PC9y
ZWYtdHlwZT48Y29udHJpYnV0b3JzPjxhdXRob3JzPjxhdXRob3I+Um9nZGUsIEtyaXN0aW48L2F1
dGhvcj48YXV0aG9yPkhhZ2VuLCDDhXN0ZSBNLjwvYXV0aG9yPjxhdXRob3I+TWVsYnktTGVydsOl
ZywgTW9uaWNhPC9hdXRob3I+PGF1dGhvcj5MZXJ2w6VnLCBBcm5lPC9hdXRob3I+PC9hdXRob3Jz
PjwvY29udHJpYnV0b3JzPjx0aXRsZXM+PHRpdGxlPlRoZSBlZmZlY3Qgb2YgbGluZ3Vpc3RpYyBj
b21wcmVoZW5zaW9uIGluc3RydWN0aW9uIG9uIGdlbmVyYWxpemVkIGxhbmd1YWdlIGFuZCByZWFk
aW5nIGNvbXByZWhlbnNpb24gc2tpbGxzOiBBIHN5c3RlbWF0aWMgcmV2aWV3PC90aXRsZT48c2Vj
b25kYXJ5LXRpdGxlPkNhbXBiZWxsIFN5c3RlbWF0aWMgUmV2aWV3czwvc2Vjb25kYXJ5LXRpdGxl
PjwvdGl0bGVzPjxwZXJpb2RpY2FsPjxmdWxsLXRpdGxlPkNhbXBiZWxsIFN5c3RlbWF0aWMgUmV2
aWV3czwvZnVsbC10aXRsZT48L3BlcmlvZGljYWw+PHBhZ2VzPmUxMDU5PC9wYWdlcz48dm9sdW1l
PjE1PC92b2x1bWU+PG51bWJlcj40PC9udW1iZXI+PGtleXdvcmRzPjxrZXl3b3JkPm1ldGEtYW5h
bHlzaXMsIGxhbmd1YWdlIGludGVydmVudGlvbiwgbGlzdGVuaW5nIGNvbXByZWhlbnNpb24sIHJl
YWRpbmcgY29tcHJlaGVuc2lvbiwgdm9jYWJ1bGFyeTwva2V5d29yZD48a2V5d29yZD5hdHRlbnR1
YXRlZCBlZmZlY3RzIHdoZW4gaW1wbGVtZW50ZWQgYnkgdGVhY2hlcnM8L2tleXdvcmQ+PC9rZXl3
b3Jkcz48ZGF0ZXM+PHllYXI+MjAxOTwveWVhcj48L2RhdGVzPjxpc2JuPjE4OTEtMTgwMzwvaXNi
bj48dXJscz48cmVsYXRlZC11cmxzPjx1cmw+aHR0cHM6Ly9vbmxpbmVsaWJyYXJ5LndpbGV5LmNv
bS9kb2kvYWJzLzEwLjEwMDIvY2wyLjEwNTk8L3VybD48L3JlbGF0ZWQtdXJscz48L3VybHM+PGVs
ZWN0cm9uaWMtcmVzb3VyY2UtbnVtPjEwLjEwMDIvY2wyLjEwNTk8L2VsZWN0cm9uaWMtcmVzb3Vy
Y2UtbnVtPjwvcmVjb3JkPjwvQ2l0ZT48Q2l0ZT48QXV0aG9yPlNpbHZlcm1hbjwvQXV0aG9yPjxZ
ZWFyPjIwMjA8L1llYXI+PFJlY051bT41MjE0PC9SZWNOdW0+PHJlY29yZD48cmVjLW51bWJlcj41
MjE0PC9yZWMtbnVtYmVyPjxmb3JlaWduLWtleXM+PGtleSBhcHA9IkVOIiBkYi1pZD0iOTlkOWV2
c2U2ZmZwMDdlZXNmcXB0djJscGFyc3B4ZjBkOTUyIiB0aW1lc3RhbXA9IjE2MTMxNjA4NjIiPjUy
MTQ8L2tleT48L2ZvcmVpZ24ta2V5cz48cmVmLXR5cGUgbmFtZT0iSm91cm5hbCBBcnRpY2xlIj4x
NzwvcmVmLXR5cGU+PGNvbnRyaWJ1dG9ycz48YXV0aG9ycz48YXV0aG9yPlNpbHZlcm1hbiwgUmVi
ZWNjYSBELjwvYXV0aG9yPjxhdXRob3I+Sm9obnNvbiwgRXJpa2E8L2F1dGhvcj48YXV0aG9yPktl
YW5lLCBLcmlzdGluPC9hdXRob3I+PGF1dGhvcj5LaGFubmEsIFNhdXJhYmg8L2F1dGhvcj48L2F1
dGhvcnM+PC9jb250cmlidXRvcnM+PHRpdGxlcz48dGl0bGU+QmV5b25kIERlY29kaW5nOiBBIE1l
dGEtQW5hbHlzaXMgb2YgdGhlIEVmZmVjdHMgb2YgTGFuZ3VhZ2UgQ29tcHJlaGVuc2lvbiBJbnRl
cnZlbnRpb25zIG9uIEvigJM1IFN0dWRlbnRz4oCZIExhbmd1YWdlIGFuZCBMaXRlcmFjeSBPdXRj
b21lczwvdGl0bGU+PHNlY29uZGFyeS10aXRsZT5SZWFkaW5nIFJlc2VhcmNoIFF1YXJ0ZXJseTwv
c2Vjb25kYXJ5LXRpdGxlPjwvdGl0bGVzPjxwZXJpb2RpY2FsPjxmdWxsLXRpdGxlPlJlYWRpbmcg
UmVzZWFyY2ggUXVhcnRlcmx5PC9mdWxsLXRpdGxlPjwvcGVyaW9kaWNhbD48cGFnZXM+UzIwNy1T
MjMzPC9wYWdlcz48dm9sdW1lPjU1PC92b2x1bWU+PG51bWJlcj5TMTwvbnVtYmVyPjxkYXRlcz48
eWVhcj4yMDIwPC95ZWFyPjwvZGF0ZXM+PGlzYm4+MDAzNC0wNTUzPC9pc2JuPjx1cmxzPjxyZWxh
dGVkLXVybHM+PHVybD5odHRwczovL2lsYS5vbmxpbmVsaWJyYXJ5LndpbGV5LmNvbS9kb2kvYWJz
LzEwLjEwMDIvcnJxLjM0NjwvdXJsPjwvcmVsYXRlZC11cmxzPjwvdXJscz48ZWxlY3Ryb25pYy1y
ZXNvdXJjZS1udW0+aHR0cHM6Ly9kb2kub3JnLzEwLjEwMDIvcnJxLjM0NjwvZWxlY3Ryb25pYy1y
ZXNvdXJjZS1udW0+PC9yZWNvcmQ+PC9DaXRlPjwvRW5kTm90ZT5=
</w:fldData>
        </w:fldChar>
      </w:r>
      <w:r w:rsidR="00E50F27">
        <w:instrText xml:space="preserve"> ADDIN EN.CITE.DATA </w:instrText>
      </w:r>
      <w:r w:rsidR="00E50F27">
        <w:fldChar w:fldCharType="end"/>
      </w:r>
      <w:r w:rsidR="001143D9">
        <w:fldChar w:fldCharType="separate"/>
      </w:r>
      <w:r w:rsidR="001143D9">
        <w:rPr>
          <w:noProof/>
        </w:rPr>
        <w:t>(Rogde et al., 2019; Silverman et al., 2020)</w:t>
      </w:r>
      <w:r w:rsidR="001143D9">
        <w:fldChar w:fldCharType="end"/>
      </w:r>
      <w:r w:rsidRPr="00860CAF">
        <w:t xml:space="preserve">. </w:t>
      </w:r>
      <w:r w:rsidR="00366A65" w:rsidRPr="00860CAF">
        <w:t xml:space="preserve">Notably, </w:t>
      </w:r>
      <w:r w:rsidR="00576BFF">
        <w:t>our</w:t>
      </w:r>
      <w:r w:rsidR="00366A65" w:rsidRPr="00860CAF">
        <w:t xml:space="preserve"> findings do not align with our</w:t>
      </w:r>
      <w:r w:rsidRPr="00860CAF">
        <w:t xml:space="preserve"> proposed theory of change</w:t>
      </w:r>
      <w:r w:rsidR="00366A65" w:rsidRPr="00860CAF">
        <w:t>, in which we expected</w:t>
      </w:r>
      <w:r w:rsidRPr="00860CAF">
        <w:t xml:space="preserve"> that explicit instruction in specific </w:t>
      </w:r>
      <w:r w:rsidR="00366A65" w:rsidRPr="00860CAF">
        <w:t xml:space="preserve">lower- and higher-level </w:t>
      </w:r>
      <w:r w:rsidRPr="00860CAF">
        <w:t xml:space="preserve">language skills </w:t>
      </w:r>
      <w:r w:rsidR="00366A65" w:rsidRPr="00860CAF">
        <w:t xml:space="preserve">would generalize </w:t>
      </w:r>
      <w:r w:rsidR="00366A65" w:rsidRPr="00120E77">
        <w:t>to broad,</w:t>
      </w:r>
      <w:r w:rsidRPr="00120E77">
        <w:t xml:space="preserve"> </w:t>
      </w:r>
      <w:r w:rsidR="00120E77">
        <w:t>more general</w:t>
      </w:r>
      <w:r w:rsidR="00576BFF">
        <w:t xml:space="preserve">, </w:t>
      </w:r>
      <w:r w:rsidR="00366A65" w:rsidRPr="00120E77">
        <w:t>language</w:t>
      </w:r>
      <w:r w:rsidR="00366A65" w:rsidRPr="00860CAF">
        <w:t xml:space="preserve"> </w:t>
      </w:r>
      <w:r w:rsidRPr="00860CAF">
        <w:t xml:space="preserve">comprehension </w:t>
      </w:r>
      <w:r w:rsidR="00366A65" w:rsidRPr="00860CAF">
        <w:t>outcomes</w:t>
      </w:r>
      <w:r w:rsidRPr="00860CAF">
        <w:t xml:space="preserve">. </w:t>
      </w:r>
      <w:r w:rsidR="008B1B7A" w:rsidRPr="00860CAF">
        <w:t xml:space="preserve">We also tested this theory of change in our mediation analysis but, again, did not find evidence that increases in </w:t>
      </w:r>
      <w:r w:rsidR="00193934">
        <w:t>target</w:t>
      </w:r>
      <w:r w:rsidR="00C0672F">
        <w:t>ed</w:t>
      </w:r>
      <w:r w:rsidR="00193934">
        <w:t xml:space="preserve"> </w:t>
      </w:r>
      <w:r w:rsidR="008B1B7A" w:rsidRPr="00860CAF">
        <w:t>skills</w:t>
      </w:r>
      <w:r w:rsidR="00193934">
        <w:t xml:space="preserve"> </w:t>
      </w:r>
      <w:r w:rsidR="008B1B7A" w:rsidRPr="00860CAF">
        <w:t xml:space="preserve">led to increases in </w:t>
      </w:r>
      <w:r w:rsidR="00C0672F">
        <w:t xml:space="preserve">primary </w:t>
      </w:r>
      <w:r w:rsidR="008B1B7A" w:rsidRPr="00860CAF">
        <w:t>language comprehension</w:t>
      </w:r>
      <w:r w:rsidR="00C0672F">
        <w:t xml:space="preserve"> outcomes</w:t>
      </w:r>
      <w:r w:rsidR="008B1B7A" w:rsidRPr="00860CAF">
        <w:t xml:space="preserve">. </w:t>
      </w:r>
      <w:r w:rsidRPr="00860CAF">
        <w:t xml:space="preserve">Although it makes sense that </w:t>
      </w:r>
      <w:r w:rsidR="008B1B7A" w:rsidRPr="00860CAF">
        <w:t>intervening on</w:t>
      </w:r>
      <w:r w:rsidRPr="00860CAF">
        <w:t xml:space="preserve"> component skills such as alphabet knowledge and phonemic awareness generalize to word reading ability, it </w:t>
      </w:r>
      <w:r w:rsidR="0023542B" w:rsidRPr="00860CAF">
        <w:t>may</w:t>
      </w:r>
      <w:r w:rsidRPr="00860CAF">
        <w:t xml:space="preserve"> not be the case that targeting </w:t>
      </w:r>
      <w:r w:rsidR="00364FA1">
        <w:t xml:space="preserve">only </w:t>
      </w:r>
      <w:r w:rsidRPr="00860CAF">
        <w:t>oral language skills such as narration and vocabulary transfer</w:t>
      </w:r>
      <w:r w:rsidR="0023542B" w:rsidRPr="00860CAF">
        <w:t xml:space="preserve"> as readily to </w:t>
      </w:r>
      <w:r w:rsidR="008C42AC">
        <w:t xml:space="preserve">more general </w:t>
      </w:r>
      <w:r w:rsidRPr="00860CAF">
        <w:t>measure</w:t>
      </w:r>
      <w:r w:rsidR="00735D0E" w:rsidRPr="00860CAF">
        <w:t>s</w:t>
      </w:r>
      <w:r w:rsidRPr="00860CAF">
        <w:t xml:space="preserve"> of language comprehension.</w:t>
      </w:r>
    </w:p>
    <w:p w14:paraId="3E4B24CD" w14:textId="362E0874" w:rsidR="00AE1AAC" w:rsidRPr="00860CAF" w:rsidRDefault="00F1061B" w:rsidP="009A57F6">
      <w:pPr>
        <w:widowControl w:val="0"/>
        <w:spacing w:line="480" w:lineRule="auto"/>
        <w:ind w:firstLine="720"/>
      </w:pPr>
      <w:r w:rsidRPr="00860CAF">
        <w:t xml:space="preserve">Arguably, comprehension—whether language or reading comprehension—is more </w:t>
      </w:r>
      <w:r w:rsidR="003317B4" w:rsidRPr="00860CAF">
        <w:t xml:space="preserve">fluid and </w:t>
      </w:r>
      <w:r w:rsidRPr="00860CAF">
        <w:t>complex than word reading and involves</w:t>
      </w:r>
      <w:r w:rsidR="00055CAF" w:rsidRPr="00860CAF">
        <w:t xml:space="preserve"> not only language and other </w:t>
      </w:r>
      <w:r w:rsidR="002E6F97">
        <w:t xml:space="preserve">cognitive </w:t>
      </w:r>
      <w:r w:rsidRPr="00860CAF">
        <w:t xml:space="preserve">skills </w:t>
      </w:r>
      <w:r w:rsidR="00055CAF" w:rsidRPr="00860CAF">
        <w:t>but also consideration of the reader (e.g., background knowledge, purpose for listening/reading</w:t>
      </w:r>
      <w:r w:rsidR="00AE1AAC" w:rsidRPr="00860CAF">
        <w:t>, curriculum exposure</w:t>
      </w:r>
      <w:r w:rsidR="00055CAF" w:rsidRPr="00860CAF">
        <w:t xml:space="preserve">) and the text itself </w:t>
      </w:r>
      <w:r w:rsidR="00055CAF" w:rsidRPr="00860CAF">
        <w:fldChar w:fldCharType="begin"/>
      </w:r>
      <w:r w:rsidR="003317B4" w:rsidRPr="00860CAF">
        <w:instrText xml:space="preserve"> ADDIN EN.CITE &lt;EndNote&gt;&lt;Cite&gt;&lt;Author&gt;Snow&lt;/Author&gt;&lt;Year&gt;2018&lt;/Year&gt;&lt;RecNum&gt;5205&lt;/RecNum&gt;&lt;DisplayText&gt;(Catts &amp;amp; Kamhi, 2014; Snow, 2018)&lt;/DisplayText&gt;&lt;record&gt;&lt;rec-number&gt;5205&lt;/rec-number&gt;&lt;foreign-keys&gt;&lt;key app="EN" db-id="99d9evse6ffp07eesfqptv2lparspxf0d952" timestamp="1613069128"&gt;5205&lt;/key&gt;&lt;/foreign-keys&gt;&lt;ref-type name="Journal Article"&gt;17&lt;/ref-type&gt;&lt;contributors&gt;&lt;authors&gt;&lt;author&gt;Snow, Catherine E.&lt;/author&gt;&lt;/authors&gt;&lt;/contributors&gt;&lt;titles&gt;&lt;title&gt;Simple and Not-So-Simple Views of Reading&lt;/title&gt;&lt;secondary-title&gt;Remedial and Special Education&lt;/secondary-title&gt;&lt;/titles&gt;&lt;periodical&gt;&lt;full-title&gt;Remedial and Special Education&lt;/full-title&gt;&lt;/periodical&gt;&lt;pages&gt;313-316&lt;/pages&gt;&lt;volume&gt;39&lt;/volume&gt;&lt;number&gt;5&lt;/number&gt;&lt;keywords&gt;&lt;keyword&gt;simple view of reading,reading comprehension,language skills&lt;/keyword&gt;&lt;/keywords&gt;&lt;dates&gt;&lt;year&gt;2018&lt;/year&gt;&lt;/dates&gt;&lt;urls&gt;&lt;related-urls&gt;&lt;url&gt;https://journals.sagepub.com/doi/abs/10.1177/0741932518770288&lt;/url&gt;&lt;/related-urls&gt;&lt;/urls&gt;&lt;electronic-resource-num&gt;10.1177/0741932518770288&lt;/electronic-resource-num&gt;&lt;/record&gt;&lt;/Cite&gt;&lt;Cite&gt;&lt;Author&gt;Catts&lt;/Author&gt;&lt;Year&gt;2014&lt;/Year&gt;&lt;RecNum&gt;5207&lt;/RecNum&gt;&lt;record&gt;&lt;rec-number&gt;5207&lt;/rec-number&gt;&lt;foreign-keys&gt;&lt;key app="EN" db-id="99d9evse6ffp07eesfqptv2lparspxf0d952" timestamp="1613070817"&gt;5207&lt;/key&gt;&lt;/foreign-keys&gt;&lt;ref-type name="Journal Article"&gt;17&lt;/ref-type&gt;&lt;contributors&gt;&lt;authors&gt;&lt;author&gt;Hugh W. Catts&lt;/author&gt;&lt;author&gt;Alan G. Kamhi&lt;/author&gt;&lt;/authors&gt;&lt;/contributors&gt;&lt;titles&gt;&lt;title&gt;Prologue: Reading Comprehension Is Not a Single Ability&lt;/title&gt;&lt;secondary-title&gt;Language, Speech, and Hearing Services in Schools&lt;/secondary-title&gt;&lt;/titles&gt;&lt;periodical&gt;&lt;full-title&gt;Language, Speech, and Hearing Services in Schools&lt;/full-title&gt;&lt;/periodical&gt;&lt;pages&gt;73-76&lt;/pages&gt;&lt;volume&gt;45&lt;/volume&gt;&lt;number&gt;3&lt;/number&gt;&lt;dates&gt;&lt;year&gt;2014&lt;/year&gt;&lt;/dates&gt;&lt;urls&gt;&lt;related-urls&gt;&lt;url&gt;https://pubs.asha.org/doi/abs/10.1044/2017_LSHSS-16-0033&lt;/url&gt;&lt;/related-urls&gt;&lt;/urls&gt;&lt;electronic-resource-num&gt;doi:10.1044/2017_LSHSS-16-0033&lt;/electronic-resource-num&gt;&lt;/record&gt;&lt;/Cite&gt;&lt;/EndNote&gt;</w:instrText>
      </w:r>
      <w:r w:rsidR="00055CAF" w:rsidRPr="00860CAF">
        <w:fldChar w:fldCharType="separate"/>
      </w:r>
      <w:r w:rsidR="003317B4" w:rsidRPr="00860CAF">
        <w:rPr>
          <w:noProof/>
        </w:rPr>
        <w:t>(Catts &amp; Kamhi, 2014; Snow, 2018)</w:t>
      </w:r>
      <w:r w:rsidR="00055CAF" w:rsidRPr="00860CAF">
        <w:fldChar w:fldCharType="end"/>
      </w:r>
      <w:r w:rsidR="00055CAF" w:rsidRPr="00860CAF">
        <w:t xml:space="preserve">. </w:t>
      </w:r>
      <w:r w:rsidR="00F10556">
        <w:t>I</w:t>
      </w:r>
      <w:r w:rsidR="00072464">
        <w:t xml:space="preserve">nstruction that has </w:t>
      </w:r>
      <w:r w:rsidR="00F10556">
        <w:t xml:space="preserve">targeted not only </w:t>
      </w:r>
      <w:r w:rsidR="0060454D">
        <w:t xml:space="preserve">specific </w:t>
      </w:r>
      <w:r w:rsidR="00F10556">
        <w:t>language</w:t>
      </w:r>
      <w:r w:rsidR="0060454D">
        <w:t xml:space="preserve"> skills</w:t>
      </w:r>
      <w:r w:rsidR="00F10556">
        <w:t xml:space="preserve">, but also </w:t>
      </w:r>
      <w:r w:rsidR="0060454D">
        <w:t xml:space="preserve">the </w:t>
      </w:r>
      <w:r w:rsidR="00F10556">
        <w:t xml:space="preserve">cognitive skills </w:t>
      </w:r>
      <w:r w:rsidR="0060454D">
        <w:t xml:space="preserve">that support </w:t>
      </w:r>
      <w:r w:rsidR="000A2906">
        <w:t xml:space="preserve">language comprehension such as regulation and working memory, have found transfer effects to listening </w:t>
      </w:r>
      <w:r w:rsidR="000A2906">
        <w:lastRenderedPageBreak/>
        <w:t xml:space="preserve">and reading comprehension </w:t>
      </w:r>
      <w:r w:rsidR="00C0672F">
        <w:fldChar w:fldCharType="begin"/>
      </w:r>
      <w:r w:rsidR="00C0672F">
        <w:instrText xml:space="preserve"> ADDIN EN.CITE &lt;EndNote&gt;&lt;Cite&gt;&lt;Author&gt;Carretti&lt;/Author&gt;&lt;Year&gt;2014&lt;/Year&gt;&lt;RecNum&gt;5445&lt;/RecNum&gt;&lt;DisplayText&gt;(Carretti et al., 2014)&lt;/DisplayText&gt;&lt;record&gt;&lt;rec-number&gt;5445&lt;/rec-number&gt;&lt;foreign-keys&gt;&lt;key app="EN" db-id="99d9evse6ffp07eesfqptv2lparspxf0d952" timestamp="1631874726"&gt;5445&lt;/key&gt;&lt;/foreign-keys&gt;&lt;ref-type name="Journal Article"&gt;17&lt;/ref-type&gt;&lt;contributors&gt;&lt;authors&gt;&lt;author&gt;Carretti, Barbara&lt;/author&gt;&lt;author&gt;Caldarola, Nadia&lt;/author&gt;&lt;author&gt;Tencati, Chiara&lt;/author&gt;&lt;author&gt;Cornoldi, Cesare&lt;/author&gt;&lt;/authors&gt;&lt;/contributors&gt;&lt;titles&gt;&lt;title&gt;Improving reading comprehension in reading and listening settings: The effect of two training programmes focusing on metacognition and working memory&lt;/title&gt;&lt;secondary-title&gt;British Journal of Educational Psychology&lt;/secondary-title&gt;&lt;/titles&gt;&lt;periodical&gt;&lt;full-title&gt;British journal of educational psychology&lt;/full-title&gt;&lt;/periodical&gt;&lt;pages&gt;194-210&lt;/pages&gt;&lt;volume&gt;84&lt;/volume&gt;&lt;number&gt;2&lt;/number&gt;&lt;dates&gt;&lt;year&gt;2014&lt;/year&gt;&lt;/dates&gt;&lt;isbn&gt;0007-0998&lt;/isbn&gt;&lt;urls&gt;&lt;related-urls&gt;&lt;url&gt;https://bpspsychub.onlinelibrary.wiley.com/doi/abs/10.1111/bjep.12022&lt;/url&gt;&lt;/related-urls&gt;&lt;/urls&gt;&lt;electronic-resource-num&gt;10.1111/bjep.12022&lt;/electronic-resource-num&gt;&lt;/record&gt;&lt;/Cite&gt;&lt;/EndNote&gt;</w:instrText>
      </w:r>
      <w:r w:rsidR="00C0672F">
        <w:fldChar w:fldCharType="separate"/>
      </w:r>
      <w:r w:rsidR="00C0672F">
        <w:rPr>
          <w:noProof/>
        </w:rPr>
        <w:t>(Carretti et al., 2014)</w:t>
      </w:r>
      <w:r w:rsidR="00C0672F">
        <w:fldChar w:fldCharType="end"/>
      </w:r>
      <w:r w:rsidR="000A2906">
        <w:t xml:space="preserve">. </w:t>
      </w:r>
      <w:r w:rsidR="008A5AF7">
        <w:t>Thus, our</w:t>
      </w:r>
      <w:r w:rsidR="00923C3A">
        <w:t xml:space="preserve"> instructional curriculum and its assessment may not have captured </w:t>
      </w:r>
      <w:proofErr w:type="gramStart"/>
      <w:r w:rsidR="00923C3A">
        <w:t>all of</w:t>
      </w:r>
      <w:proofErr w:type="gramEnd"/>
      <w:r w:rsidR="00923C3A">
        <w:t xml:space="preserve"> the multiple </w:t>
      </w:r>
      <w:r w:rsidR="00C57FCD">
        <w:t xml:space="preserve">components that influence listening and reading comprehension. </w:t>
      </w:r>
      <w:r w:rsidR="00AE1AAC" w:rsidRPr="00860CAF">
        <w:t xml:space="preserve">Given that standardized measures of comprehension tend to require children to respond to particular </w:t>
      </w:r>
      <w:r w:rsidR="00E35F24" w:rsidRPr="00860CAF">
        <w:t>passages</w:t>
      </w:r>
      <w:r w:rsidR="00AE1AAC" w:rsidRPr="00860CAF">
        <w:t xml:space="preserve"> without necessarily accounting for reader or text characteristics, we might expect </w:t>
      </w:r>
      <w:r w:rsidR="003317B4" w:rsidRPr="00860CAF">
        <w:t xml:space="preserve">language-focused </w:t>
      </w:r>
      <w:r w:rsidR="00AE1AAC" w:rsidRPr="00860CAF">
        <w:t xml:space="preserve">instruction </w:t>
      </w:r>
      <w:r w:rsidR="003317B4" w:rsidRPr="00860CAF">
        <w:t xml:space="preserve">to affect skills measured in ways that more closely mirror the curriculum (e.g., our CAMs) but not transfer to measures that are not at all related to classroom instruction </w:t>
      </w:r>
      <w:r w:rsidR="003317B4" w:rsidRPr="00860CAF">
        <w:fldChar w:fldCharType="begin"/>
      </w:r>
      <w:r w:rsidR="003317B4" w:rsidRPr="00860CAF">
        <w:instrText xml:space="preserve"> ADDIN EN.CITE &lt;EndNote&gt;&lt;Cite&gt;&lt;Author&gt;Catts&lt;/Author&gt;&lt;Year&gt;2014&lt;/Year&gt;&lt;RecNum&gt;5207&lt;/RecNum&gt;&lt;DisplayText&gt;(Catts &amp;amp; Kamhi, 2014)&lt;/DisplayText&gt;&lt;record&gt;&lt;rec-number&gt;5207&lt;/rec-number&gt;&lt;foreign-keys&gt;&lt;key app="EN" db-id="99d9evse6ffp07eesfqptv2lparspxf0d952" timestamp="1613070817"&gt;5207&lt;/key&gt;&lt;/foreign-keys&gt;&lt;ref-type name="Journal Article"&gt;17&lt;/ref-type&gt;&lt;contributors&gt;&lt;authors&gt;&lt;author&gt;Hugh W. Catts&lt;/author&gt;&lt;author&gt;Alan G. Kamhi&lt;/author&gt;&lt;/authors&gt;&lt;/contributors&gt;&lt;titles&gt;&lt;title&gt;Prologue: Reading Comprehension Is Not a Single Ability&lt;/title&gt;&lt;secondary-title&gt;Language, Speech, and Hearing Services in Schools&lt;/secondary-title&gt;&lt;/titles&gt;&lt;periodical&gt;&lt;full-title&gt;Language, Speech, and Hearing Services in Schools&lt;/full-title&gt;&lt;/periodical&gt;&lt;pages&gt;73-76&lt;/pages&gt;&lt;volume&gt;45&lt;/volume&gt;&lt;number&gt;3&lt;/number&gt;&lt;dates&gt;&lt;year&gt;2014&lt;/year&gt;&lt;/dates&gt;&lt;urls&gt;&lt;related-urls&gt;&lt;url&gt;https://pubs.asha.org/doi/abs/10.1044/2017_LSHSS-16-0033&lt;/url&gt;&lt;/related-urls&gt;&lt;/urls&gt;&lt;electronic-resource-num&gt;doi:10.1044/2017_LSHSS-16-0033&lt;/electronic-resource-num&gt;&lt;/record&gt;&lt;/Cite&gt;&lt;/EndNote&gt;</w:instrText>
      </w:r>
      <w:r w:rsidR="003317B4" w:rsidRPr="00860CAF">
        <w:fldChar w:fldCharType="separate"/>
      </w:r>
      <w:r w:rsidR="003317B4" w:rsidRPr="00860CAF">
        <w:rPr>
          <w:noProof/>
        </w:rPr>
        <w:t>(Catts &amp; Kamhi, 2014)</w:t>
      </w:r>
      <w:r w:rsidR="003317B4" w:rsidRPr="00860CAF">
        <w:fldChar w:fldCharType="end"/>
      </w:r>
      <w:r w:rsidR="003317B4" w:rsidRPr="00860CAF">
        <w:t>.</w:t>
      </w:r>
      <w:r w:rsidR="008B1B7A" w:rsidRPr="00860CAF">
        <w:t xml:space="preserve"> </w:t>
      </w:r>
      <w:r w:rsidR="008B782F" w:rsidRPr="00860CAF">
        <w:t xml:space="preserve">Our </w:t>
      </w:r>
      <w:proofErr w:type="gramStart"/>
      <w:r w:rsidR="008B782F" w:rsidRPr="00860CAF">
        <w:t>particular measures</w:t>
      </w:r>
      <w:proofErr w:type="gramEnd"/>
      <w:r w:rsidR="008B782F" w:rsidRPr="00860CAF">
        <w:t xml:space="preserve"> of language comprehension also had somewhat restricted ranges, and very small differences were noted for most </w:t>
      </w:r>
      <w:r w:rsidR="00330986">
        <w:t xml:space="preserve">outcome </w:t>
      </w:r>
      <w:r w:rsidR="008B782F" w:rsidRPr="00860CAF">
        <w:t xml:space="preserve">measures beyond vocabulary, making it unlikely to find indirect effects on these outcomes. </w:t>
      </w:r>
    </w:p>
    <w:p w14:paraId="5D3C4850" w14:textId="70F91A79" w:rsidR="00A832DA" w:rsidRPr="00860CAF" w:rsidRDefault="00A832DA" w:rsidP="009A57F6">
      <w:pPr>
        <w:widowControl w:val="0"/>
        <w:spacing w:line="480" w:lineRule="auto"/>
      </w:pPr>
      <w:r w:rsidRPr="00860CAF">
        <w:tab/>
      </w:r>
      <w:r w:rsidR="002F6B5B" w:rsidRPr="00860CAF">
        <w:t>Further</w:t>
      </w:r>
      <w:r w:rsidR="00E35F24" w:rsidRPr="00860CAF">
        <w:t xml:space="preserve"> aspects of Let’s Know! and its implementation might also explain the lack of effects. </w:t>
      </w:r>
      <w:r w:rsidR="002611C9" w:rsidRPr="00860CAF">
        <w:t>The curriculum was intentionally designed to comprehensively target language, based on the research team</w:t>
      </w:r>
      <w:r w:rsidR="00DA3953">
        <w:t>’</w:t>
      </w:r>
      <w:r w:rsidR="002611C9" w:rsidRPr="00860CAF">
        <w:t>s extensive review of the evidence base. Although p</w:t>
      </w:r>
      <w:r w:rsidRPr="00860CAF">
        <w:t xml:space="preserve">articipating </w:t>
      </w:r>
      <w:r w:rsidR="002611C9" w:rsidRPr="00860CAF">
        <w:t>children</w:t>
      </w:r>
      <w:r w:rsidRPr="00860CAF">
        <w:t xml:space="preserve"> received 120 minutes per week of total language instruction, the time devoted to any one skill was substantially less than that</w:t>
      </w:r>
      <w:r w:rsidR="005214D4" w:rsidRPr="00860CAF">
        <w:t xml:space="preserve">, and the instructional intensity—or </w:t>
      </w:r>
      <w:r w:rsidR="002611C9" w:rsidRPr="00860CAF">
        <w:t xml:space="preserve">balance </w:t>
      </w:r>
      <w:r w:rsidR="005214D4" w:rsidRPr="00860CAF">
        <w:t>across skills—might have been ineffective</w:t>
      </w:r>
      <w:r w:rsidRPr="00860CAF">
        <w:t xml:space="preserve">. </w:t>
      </w:r>
      <w:r w:rsidR="005214D4" w:rsidRPr="00860CAF">
        <w:t xml:space="preserve">The use of whole-class instruction may also have led to attenuated effects. </w:t>
      </w:r>
      <w:r w:rsidR="00535756" w:rsidRPr="00860CAF">
        <w:t>It may be that we were not serving the population most in need of this language support, and the effects of Let’s Know! for children identified as at risk for language or comprehension difficu</w:t>
      </w:r>
      <w:r w:rsidR="05698273" w:rsidRPr="00860CAF">
        <w:t>lt</w:t>
      </w:r>
      <w:r w:rsidR="00535756" w:rsidRPr="00860CAF">
        <w:t>ies</w:t>
      </w:r>
      <w:r w:rsidR="00506F45">
        <w:t xml:space="preserve"> should be investigated in future work</w:t>
      </w:r>
      <w:r w:rsidR="00535756" w:rsidRPr="00860CAF">
        <w:t>. Moreover, a</w:t>
      </w:r>
      <w:r w:rsidRPr="00860CAF">
        <w:t xml:space="preserve"> recent meta-analysis found that</w:t>
      </w:r>
      <w:r w:rsidR="005214D4" w:rsidRPr="00860CAF">
        <w:t xml:space="preserve"> lang</w:t>
      </w:r>
      <w:r w:rsidR="47DFA4C2" w:rsidRPr="00860CAF">
        <w:t>ua</w:t>
      </w:r>
      <w:r w:rsidR="005214D4" w:rsidRPr="00860CAF">
        <w:t>ge</w:t>
      </w:r>
      <w:r w:rsidRPr="00860CAF">
        <w:t xml:space="preserve"> instruction </w:t>
      </w:r>
      <w:r w:rsidR="005214D4" w:rsidRPr="00860CAF">
        <w:t>provided to</w:t>
      </w:r>
      <w:r w:rsidRPr="00860CAF">
        <w:t xml:space="preserve"> small groups </w:t>
      </w:r>
      <w:r w:rsidR="005214D4" w:rsidRPr="00860CAF">
        <w:t xml:space="preserve">was </w:t>
      </w:r>
      <w:r w:rsidRPr="00860CAF">
        <w:t xml:space="preserve">more effective than </w:t>
      </w:r>
      <w:r w:rsidR="005214D4" w:rsidRPr="00860CAF">
        <w:t>when provided to whole classrooms</w:t>
      </w:r>
      <w:r w:rsidRPr="00860CAF">
        <w:t xml:space="preserve"> </w:t>
      </w:r>
      <w:r w:rsidR="00F1331A">
        <w:fldChar w:fldCharType="begin"/>
      </w:r>
      <w:r w:rsidR="00E50F27">
        <w:instrText xml:space="preserve"> ADDIN EN.CITE &lt;EndNote&gt;&lt;Cite&gt;&lt;Author&gt;Rogde&lt;/Author&gt;&lt;Year&gt;2019&lt;/Year&gt;&lt;RecNum&gt;4883&lt;/RecNum&gt;&lt;DisplayText&gt;(Rogde et al., 2019)&lt;/DisplayText&gt;&lt;record&gt;&lt;rec-number&gt;4883&lt;/rec-number&gt;&lt;foreign-keys&gt;&lt;key app="EN" db-id="99d9evse6ffp07eesfqptv2lparspxf0d952" timestamp="1573741304"&gt;4883&lt;/key&gt;&lt;/foreign-keys&gt;&lt;ref-type name="Journal Article"&gt;17&lt;/ref-type&gt;&lt;contributors&gt;&lt;authors&gt;&lt;author&gt;Rogde, Kristin&lt;/author&gt;&lt;author&gt;Hagen, Åste M.&lt;/author&gt;&lt;author&gt;Melby-Lervåg, Monica&lt;/author&gt;&lt;author&gt;Lervåg, Arne&lt;/author&gt;&lt;/authors&gt;&lt;/contributors&gt;&lt;titles&gt;&lt;title&gt;The effect of linguistic comprehension instruction on generalized language and reading comprehension skills: A systematic review&lt;/title&gt;&lt;secondary-title&gt;Campbell Systematic Reviews&lt;/secondary-title&gt;&lt;/titles&gt;&lt;periodical&gt;&lt;full-title&gt;Campbell Systematic Reviews&lt;/full-title&gt;&lt;/periodical&gt;&lt;pages&gt;e1059&lt;/pages&gt;&lt;volume&gt;15&lt;/volume&gt;&lt;number&gt;4&lt;/number&gt;&lt;keywords&gt;&lt;keyword&gt;meta-analysis, language intervention, listening comprehension, reading comprehension, vocabulary&lt;/keyword&gt;&lt;keyword&gt;attentuated effects when implemented by teachers&lt;/keyword&gt;&lt;/keywords&gt;&lt;dates&gt;&lt;year&gt;2019&lt;/year&gt;&lt;/dates&gt;&lt;isbn&gt;1891-1803&lt;/isbn&gt;&lt;urls&gt;&lt;related-urls&gt;&lt;url&gt;https://onlinelibrary.wiley.com/doi/abs/10.1002/cl2.1059&lt;/url&gt;&lt;/related-urls&gt;&lt;/urls&gt;&lt;electronic-resource-num&gt;10.1002/cl2.1059&lt;/electronic-resource-num&gt;&lt;/record&gt;&lt;/Cite&gt;&lt;/EndNote&gt;</w:instrText>
      </w:r>
      <w:r w:rsidR="00F1331A">
        <w:fldChar w:fldCharType="separate"/>
      </w:r>
      <w:r w:rsidR="00F1331A">
        <w:rPr>
          <w:noProof/>
        </w:rPr>
        <w:t>(Rogde et al., 2019)</w:t>
      </w:r>
      <w:r w:rsidR="00F1331A">
        <w:fldChar w:fldCharType="end"/>
      </w:r>
      <w:r w:rsidRPr="00860CAF">
        <w:t xml:space="preserve">. However, </w:t>
      </w:r>
      <w:r w:rsidR="005214D4" w:rsidRPr="00860CAF">
        <w:t>our</w:t>
      </w:r>
      <w:r w:rsidRPr="00860CAF">
        <w:t xml:space="preserve"> goal was to</w:t>
      </w:r>
      <w:r w:rsidR="005214D4" w:rsidRPr="00860CAF">
        <w:t xml:space="preserve"> create a Tier 1 curriculum that</w:t>
      </w:r>
      <w:r w:rsidRPr="00860CAF">
        <w:t xml:space="preserve"> increase</w:t>
      </w:r>
      <w:r w:rsidR="005214D4" w:rsidRPr="00860CAF">
        <w:t>d</w:t>
      </w:r>
      <w:r w:rsidRPr="00860CAF">
        <w:t xml:space="preserve"> language instruction for all </w:t>
      </w:r>
      <w:r w:rsidR="005214D4" w:rsidRPr="00860CAF">
        <w:t>children</w:t>
      </w:r>
      <w:r w:rsidR="009B4542" w:rsidRPr="00860CAF">
        <w:t xml:space="preserve">, based in our understanding that many children </w:t>
      </w:r>
      <w:proofErr w:type="gramStart"/>
      <w:r w:rsidR="009B4542" w:rsidRPr="00860CAF">
        <w:t>are in need of</w:t>
      </w:r>
      <w:proofErr w:type="gramEnd"/>
      <w:r w:rsidR="009B4542" w:rsidRPr="00860CAF">
        <w:t xml:space="preserve"> comprehension support and feedback from practitioners indicating that a</w:t>
      </w:r>
      <w:r w:rsidRPr="00860CAF">
        <w:t xml:space="preserve">sking teachers </w:t>
      </w:r>
      <w:r w:rsidRPr="00860CAF">
        <w:lastRenderedPageBreak/>
        <w:t>to conduct multiple small groups of repeated instruction every week is unrealistic. It is promising that even within a whole classroom setting, effects were noted on select language skills.</w:t>
      </w:r>
    </w:p>
    <w:p w14:paraId="6CAEFF93" w14:textId="566C0208" w:rsidR="00A832DA" w:rsidRPr="00860CAF" w:rsidRDefault="002F6B5B" w:rsidP="009A57F6">
      <w:pPr>
        <w:widowControl w:val="0"/>
        <w:spacing w:line="480" w:lineRule="auto"/>
        <w:ind w:firstLine="720"/>
      </w:pPr>
      <w:r w:rsidRPr="00860CAF">
        <w:t>Additionally</w:t>
      </w:r>
      <w:r w:rsidR="00367CA3" w:rsidRPr="00860CAF">
        <w:t xml:space="preserve">, </w:t>
      </w:r>
      <w:r w:rsidR="00A832DA" w:rsidRPr="00860CAF">
        <w:t xml:space="preserve">in our study, </w:t>
      </w:r>
      <w:r w:rsidR="00367CA3" w:rsidRPr="00860CAF">
        <w:t xml:space="preserve">classroom teachers enacted all instruction, as opposed to implementation by trained research staff as is often the case in </w:t>
      </w:r>
      <w:r w:rsidR="00A832DA" w:rsidRPr="00860CAF">
        <w:t xml:space="preserve">intervention studies </w:t>
      </w:r>
      <w:r w:rsidR="00304F65">
        <w:fldChar w:fldCharType="begin">
          <w:fldData xml:space="preserve">PEVuZE5vdGU+PENpdGU+PEF1dGhvcj5Db25ub3I8L0F1dGhvcj48WWVhcj4yMDE4PC9ZZWFyPjxS
ZWNOdW0+NDU3MTwvUmVjTnVtPjxQcmVmaXg+ZS5nLmAsIDwvUHJlZml4PjxEaXNwbGF5VGV4dD4o
ZS5nLiwgQ2F0dHMgZXQgYWwuLCAyMDE2OyBDb25ub3IgZXQgYWwuLCAyMDE4OyBMb25pZ2FuICZh
bXA7IFBoaWxsaXBzLCAyMDE2KTwvRGlzcGxheVRleHQ+PHJlY29yZD48cmVjLW51bWJlcj40NTcx
PC9yZWMtbnVtYmVyPjxmb3JlaWduLWtleXM+PGtleSBhcHA9IkVOIiBkYi1pZD0iOTlkOWV2c2U2
ZmZwMDdlZXNmcXB0djJscGFyc3B4ZjBkOTUyIiB0aW1lc3RhbXA9IjE1Mjk5MzIwNTgiPjQ1NzE8
L2tleT48L2ZvcmVpZ24ta2V5cz48cmVmLXR5cGUgbmFtZT0iSm91cm5hbCBBcnRpY2xlIj4xNzwv
cmVmLXR5cGU+PGNvbnRyaWJ1dG9ycz48YXV0aG9ycz48YXV0aG9yPkNvbm5vciwgQ2Fyb2wgTWNE
b25hbGQ8L2F1dGhvcj48YXV0aG9yPlBoaWxsaXBzLCBCZXRoIE0uPC9hdXRob3I+PGF1dGhvcj5L
aW0sIFlvdW5n4oCTU3VrIEdyYWNlPC9hdXRob3I+PGF1dGhvcj5Mb25pZ2FuLCBDaHJpc3RvcGhl
ciBKLjwvYXV0aG9yPjxhdXRob3I+S2FzY2hhaywgTWljaGFlbCBQLjwvYXV0aG9yPjxhdXRob3I+
Q3Jvd2UsIEVsaXphYmV0aDwvYXV0aG9yPjxhdXRob3I+RG9tYmVrLCBKZW5uaWZlcjwvYXV0aG9y
PjxhdXRob3I+QWwgT3RhaWJhLCBTdGVwaGFuaWU8L2F1dGhvcj48L2F1dGhvcnM+PC9jb250cmli
dXRvcnM+PHRpdGxlcz48dGl0bGU+RXhhbWluaW5nIHRoZSBlZmZpY2FjeSBvZiB0YXJnZXRlZCBj
b21wb25lbnQgaW50ZXJ2ZW50aW9ucyBvbiBsYW5ndWFnZSBhbmQgbGl0ZXJhY3kgZm9yIHRoaXJk
IGFuZCBmb3VydGggZ3JhZGVycyB3aG8gYXJlIGF0IHJpc2sgb2YgY29tcHJlaGVuc2lvbiBkaWZm
aWN1bHRpZXM8L3RpdGxlPjxzZWNvbmRhcnktdGl0bGU+U2NpZW50aWZpYyBTdHVkaWVzIG9mIFJl
YWRpbmc8L3NlY29uZGFyeS10aXRsZT48L3RpdGxlcz48cGVyaW9kaWNhbD48ZnVsbC10aXRsZT5T
Y2llbnRpZmljIFN0dWRpZXMgb2YgUmVhZGluZzwvZnVsbC10aXRsZT48L3BlcmlvZGljYWw+PHBh
Z2VzPjEtMjM8L3BhZ2VzPjxkYXRlcz48eWVhcj4yMDE4PC95ZWFyPjwvZGF0ZXM+PHB1Ymxpc2hl
cj5Sb3V0bGVkZ2U8L3B1Ymxpc2hlcj48aXNibj4xMDg4LTg0Mzg8L2lzYm4+PHVybHM+PHJlbGF0
ZWQtdXJscz48dXJsPmh0dHBzOi8vZG9pLm9yZy8xMC4xMDgwLzEwODg4NDM4LjIwMTguMTQ4MTQw
OTwvdXJsPjwvcmVsYXRlZC11cmxzPjwvdXJscz48ZWxlY3Ryb25pYy1yZXNvdXJjZS1udW0+MTAu
MTA4MC8xMDg4ODQzOC4yMDE4LjE0ODE0MDk8L2VsZWN0cm9uaWMtcmVzb3VyY2UtbnVtPjwvcmVj
b3JkPjwvQ2l0ZT48Q2l0ZT48QXV0aG9yPkxvbmlnYW48L0F1dGhvcj48WWVhcj4yMDE2PC9ZZWFy
PjxSZWNOdW0+NDAyMzwvUmVjTnVtPjxyZWNvcmQ+PHJlYy1udW1iZXI+NDAyMzwvcmVjLW51bWJl
cj48Zm9yZWlnbi1rZXlzPjxrZXkgYXBwPSJFTiIgZGItaWQ9Ijk5ZDlldnNlNmZmcDA3ZWVzZnFw
dHYybHBhcnNweGYwZDk1MiIgdGltZXN0YW1wPSIxNDY2NzA1OTY5Ij40MDIzPC9rZXk+PC9mb3Jl
aWduLWtleXM+PHJlZi10eXBlIG5hbWU9IkpvdXJuYWwgQXJ0aWNsZSI+MTc8L3JlZi10eXBlPjxj
b250cmlidXRvcnM+PGF1dGhvcnM+PGF1dGhvcj5Mb25pZ2FuLCBDaHJpc3RvcGhlciBKLjwvYXV0
aG9yPjxhdXRob3I+UGhpbGxpcHMsIEJldGggTS48L2F1dGhvcj48L2F1dGhvcnM+PC9jb250cmli
dXRvcnM+PGF1dGgtYWRkcmVzcz5Mb25pZ2FuLCBDaHJpc3RvcGhlciBKLjogRGVwYXJ0bWVudCBv
ZiBQc3ljaG9sb2d5LCBGbG9yaWRhIFN0YXRlIFVuaXZlcnNpdHksIDExMDcgVy4gQ2FsbCBTdHJl
ZXQsIFRhbGxhaGFzc2VlLCBGTCwgVVMsIDMyMzA2LTQzMDEsIGxvbmlnYW5AcHN5LmZzdS5lZHU8
L2F1dGgtYWRkcmVzcz48dGl0bGVzPjx0aXRsZT5SZXNwb25zZSB0byBpbnN0cnVjdGlvbiBpbiBw
cmVzY2hvb2w6IFJlc3VsdHMgb2YgdHdvIHJhbmRvbWl6ZWQgc3R1ZGllcyB3aXRoIGNoaWxkcmVu
IGF0IHNpZ25pZmljYW50IHJpc2sgb2YgcmVhZGluZyBkaWZmaWN1bHRpZXM8L3RpdGxlPjxzZWNv
bmRhcnktdGl0bGU+Sm91cm5hbCBvZiBFZHVjYXRpb25hbCBQc3ljaG9sb2d5PC9zZWNvbmRhcnkt
dGl0bGU+PC90aXRsZXM+PHBlcmlvZGljYWw+PGZ1bGwtdGl0bGU+Sm91cm5hbCBvZiBFZHVjYXRp
b25hbCBQc3ljaG9sb2d5PC9mdWxsLXRpdGxlPjwvcGVyaW9kaWNhbD48cGFnZXM+MTE0LTEyOTwv
cGFnZXM+PHZvbHVtZT4xMDg8L3ZvbHVtZT48bnVtYmVyPjE8L251bWJlcj48a2V5d29yZHM+PGtl
eXdvcmQ+KlByZXNjaG9vbCBTdHVkZW50czwva2V5d29yZD48a2V5d29yZD4qUmVhZGluZyBEaXNh
YmlsaXRpZXM8L2tleXdvcmQ+PGtleXdvcmQ+KlJlc3BvbnNlczwva2V5d29yZD48a2V5d29yZD4q
VGVhY2hpbmc8L2tleXdvcmQ+PGtleXdvcmQ+QXQgUmlzayBQb3B1bGF0aW9uczwva2V5d29yZD48
a2V5d29yZD5MaXRlcmFjeTwva2V5d29yZD48L2tleXdvcmRzPjxkYXRlcz48eWVhcj4yMDE2PC95
ZWFyPjwvZGF0ZXM+PHB1Yi1sb2NhdGlvbj5VUzwvcHViLWxvY2F0aW9uPjxwdWJsaXNoZXI+QW1l
cmljYW4gUHN5Y2hvbG9naWNhbCBBc3NvY2lhdGlvbjwvcHVibGlzaGVyPjxpc2JuPjE5MzktMjE3
NihFbGVjdHJvbmljKTswMDIyLTA2NjMoUHJpbnQpPC9pc2JuPjx1cmxzPjwvdXJscz48ZWxlY3Ry
b25pYy1yZXNvdXJjZS1udW0+MTAuMTAzNy9lZHUwMDAwMDU0PC9lbGVjdHJvbmljLXJlc291cmNl
LW51bT48L3JlY29yZD48L0NpdGU+PENpdGU+PEF1dGhvcj5DYXR0czwvQXV0aG9yPjxZZWFyPjIw
MTY8L1llYXI+PFJlY051bT41MjYwPC9SZWNOdW0+PHJlY29yZD48cmVjLW51bWJlcj41MjYwPC9y
ZWMtbnVtYmVyPjxmb3JlaWduLWtleXM+PGtleSBhcHA9IkVOIiBkYi1pZD0iOTlkOWV2c2U2ZmZw
MDdlZXNmcXB0djJscGFyc3B4ZjBkOTUyIiB0aW1lc3RhbXA9IjE2MTYwOTIyODMiPjUyNjA8L2tl
eT48L2ZvcmVpZ24ta2V5cz48cmVmLXR5cGUgbmFtZT0iSm91cm5hbCBBcnRpY2xlIj4xNzwvcmVm
LXR5cGU+PGNvbnRyaWJ1dG9ycz48YXV0aG9ycz48YXV0aG9yPkNhdHRzLCBIdWdoIFcuPC9hdXRo
b3I+PGF1dGhvcj5OaWVsc2VuLCBEaWFuZSBDb3Jjb3JhbjwvYXV0aG9yPjxhdXRob3I+QnJpZGdl
cywgTWluZHkgU2l0dG5lcjwvYXV0aG9yPjxhdXRob3I+TGl1LCBZaS1TeXVhbjwvYXV0aG9yPjwv
YXV0aG9ycz48L2NvbnRyaWJ1dG9ycz48dGl0bGVzPjx0aXRsZT5FYXJseSBJZGVudGlmaWNhdGlv
biBvZiBSZWFkaW5nIENvbXByZWhlbnNpb24gRGlmZmljdWx0aWVzPC90aXRsZT48c2Vjb25kYXJ5
LXRpdGxlPkpvdXJuYWwgb2YgTGVhcm5pbmcgRGlzYWJpbGl0aWVzPC9zZWNvbmRhcnktdGl0bGU+
PC90aXRsZXM+PHBlcmlvZGljYWw+PGZ1bGwtdGl0bGU+Sm91cm5hbCBvZiBMZWFybmluZyBEaXNh
YmlsaXRpZXM8L2Z1bGwtdGl0bGU+PC9wZXJpb2RpY2FsPjxwYWdlcz40NTEtNDY1PC9wYWdlcz48
dm9sdW1lPjQ5PC92b2x1bWU+PG51bWJlcj41PC9udW1iZXI+PGtleXdvcmRzPjxrZXl3b3JkPmVh
cmx5IGlkZW50aWZpY2F0aW9uLHJlc3BvbnNlIHRvIGludGVydmVudGlvbixsYW5ndWFnZSBpbnRl
cnZlbnRpb248L2tleXdvcmQ+PC9rZXl3b3Jkcz48ZGF0ZXM+PHllYXI+MjAxNjwveWVhcj48L2Rh
dGVzPjxhY2Nlc3Npb24tbnVtPjI1MzQ0MDYwPC9hY2Nlc3Npb24tbnVtPjx1cmxzPjxyZWxhdGVk
LXVybHM+PHVybD5odHRwczovL2pvdXJuYWxzLnNhZ2VwdWIuY29tL2RvaS9hYnMvMTAuMTE3Ny8w
MDIyMjE5NDE0NTU2MTIxPC91cmw+PC9yZWxhdGVkLXVybHM+PC91cmxzPjxlbGVjdHJvbmljLXJl
c291cmNlLW51bT4xMC4xMTc3LzAwMjIyMTk0MTQ1NTYxMjE8L2VsZWN0cm9uaWMtcmVzb3VyY2Ut
bnVtPjwvcmVjb3JkPjwvQ2l0ZT48L0VuZE5vdGU+AG==
</w:fldData>
        </w:fldChar>
      </w:r>
      <w:r w:rsidR="00F52782">
        <w:instrText xml:space="preserve"> ADDIN EN.CITE </w:instrText>
      </w:r>
      <w:r w:rsidR="00F52782">
        <w:fldChar w:fldCharType="begin">
          <w:fldData xml:space="preserve">PEVuZE5vdGU+PENpdGU+PEF1dGhvcj5Db25ub3I8L0F1dGhvcj48WWVhcj4yMDE4PC9ZZWFyPjxS
ZWNOdW0+NDU3MTwvUmVjTnVtPjxQcmVmaXg+ZS5nLmAsIDwvUHJlZml4PjxEaXNwbGF5VGV4dD4o
ZS5nLiwgQ2F0dHMgZXQgYWwuLCAyMDE2OyBDb25ub3IgZXQgYWwuLCAyMDE4OyBMb25pZ2FuICZh
bXA7IFBoaWxsaXBzLCAyMDE2KTwvRGlzcGxheVRleHQ+PHJlY29yZD48cmVjLW51bWJlcj40NTcx
PC9yZWMtbnVtYmVyPjxmb3JlaWduLWtleXM+PGtleSBhcHA9IkVOIiBkYi1pZD0iOTlkOWV2c2U2
ZmZwMDdlZXNmcXB0djJscGFyc3B4ZjBkOTUyIiB0aW1lc3RhbXA9IjE1Mjk5MzIwNTgiPjQ1NzE8
L2tleT48L2ZvcmVpZ24ta2V5cz48cmVmLXR5cGUgbmFtZT0iSm91cm5hbCBBcnRpY2xlIj4xNzwv
cmVmLXR5cGU+PGNvbnRyaWJ1dG9ycz48YXV0aG9ycz48YXV0aG9yPkNvbm5vciwgQ2Fyb2wgTWNE
b25hbGQ8L2F1dGhvcj48YXV0aG9yPlBoaWxsaXBzLCBCZXRoIE0uPC9hdXRob3I+PGF1dGhvcj5L
aW0sIFlvdW5n4oCTU3VrIEdyYWNlPC9hdXRob3I+PGF1dGhvcj5Mb25pZ2FuLCBDaHJpc3RvcGhl
ciBKLjwvYXV0aG9yPjxhdXRob3I+S2FzY2hhaywgTWljaGFlbCBQLjwvYXV0aG9yPjxhdXRob3I+
Q3Jvd2UsIEVsaXphYmV0aDwvYXV0aG9yPjxhdXRob3I+RG9tYmVrLCBKZW5uaWZlcjwvYXV0aG9y
PjxhdXRob3I+QWwgT3RhaWJhLCBTdGVwaGFuaWU8L2F1dGhvcj48L2F1dGhvcnM+PC9jb250cmli
dXRvcnM+PHRpdGxlcz48dGl0bGU+RXhhbWluaW5nIHRoZSBlZmZpY2FjeSBvZiB0YXJnZXRlZCBj
b21wb25lbnQgaW50ZXJ2ZW50aW9ucyBvbiBsYW5ndWFnZSBhbmQgbGl0ZXJhY3kgZm9yIHRoaXJk
IGFuZCBmb3VydGggZ3JhZGVycyB3aG8gYXJlIGF0IHJpc2sgb2YgY29tcHJlaGVuc2lvbiBkaWZm
aWN1bHRpZXM8L3RpdGxlPjxzZWNvbmRhcnktdGl0bGU+U2NpZW50aWZpYyBTdHVkaWVzIG9mIFJl
YWRpbmc8L3NlY29uZGFyeS10aXRsZT48L3RpdGxlcz48cGVyaW9kaWNhbD48ZnVsbC10aXRsZT5T
Y2llbnRpZmljIFN0dWRpZXMgb2YgUmVhZGluZzwvZnVsbC10aXRsZT48L3BlcmlvZGljYWw+PHBh
Z2VzPjEtMjM8L3BhZ2VzPjxkYXRlcz48eWVhcj4yMDE4PC95ZWFyPjwvZGF0ZXM+PHB1Ymxpc2hl
cj5Sb3V0bGVkZ2U8L3B1Ymxpc2hlcj48aXNibj4xMDg4LTg0Mzg8L2lzYm4+PHVybHM+PHJlbGF0
ZWQtdXJscz48dXJsPmh0dHBzOi8vZG9pLm9yZy8xMC4xMDgwLzEwODg4NDM4LjIwMTguMTQ4MTQw
OTwvdXJsPjwvcmVsYXRlZC11cmxzPjwvdXJscz48ZWxlY3Ryb25pYy1yZXNvdXJjZS1udW0+MTAu
MTA4MC8xMDg4ODQzOC4yMDE4LjE0ODE0MDk8L2VsZWN0cm9uaWMtcmVzb3VyY2UtbnVtPjwvcmVj
b3JkPjwvQ2l0ZT48Q2l0ZT48QXV0aG9yPkxvbmlnYW48L0F1dGhvcj48WWVhcj4yMDE2PC9ZZWFy
PjxSZWNOdW0+NDAyMzwvUmVjTnVtPjxyZWNvcmQ+PHJlYy1udW1iZXI+NDAyMzwvcmVjLW51bWJl
cj48Zm9yZWlnbi1rZXlzPjxrZXkgYXBwPSJFTiIgZGItaWQ9Ijk5ZDlldnNlNmZmcDA3ZWVzZnFw
dHYybHBhcnNweGYwZDk1MiIgdGltZXN0YW1wPSIxNDY2NzA1OTY5Ij40MDIzPC9rZXk+PC9mb3Jl
aWduLWtleXM+PHJlZi10eXBlIG5hbWU9IkpvdXJuYWwgQXJ0aWNsZSI+MTc8L3JlZi10eXBlPjxj
b250cmlidXRvcnM+PGF1dGhvcnM+PGF1dGhvcj5Mb25pZ2FuLCBDaHJpc3RvcGhlciBKLjwvYXV0
aG9yPjxhdXRob3I+UGhpbGxpcHMsIEJldGggTS48L2F1dGhvcj48L2F1dGhvcnM+PC9jb250cmli
dXRvcnM+PGF1dGgtYWRkcmVzcz5Mb25pZ2FuLCBDaHJpc3RvcGhlciBKLjogRGVwYXJ0bWVudCBv
ZiBQc3ljaG9sb2d5LCBGbG9yaWRhIFN0YXRlIFVuaXZlcnNpdHksIDExMDcgVy4gQ2FsbCBTdHJl
ZXQsIFRhbGxhaGFzc2VlLCBGTCwgVVMsIDMyMzA2LTQzMDEsIGxvbmlnYW5AcHN5LmZzdS5lZHU8
L2F1dGgtYWRkcmVzcz48dGl0bGVzPjx0aXRsZT5SZXNwb25zZSB0byBpbnN0cnVjdGlvbiBpbiBw
cmVzY2hvb2w6IFJlc3VsdHMgb2YgdHdvIHJhbmRvbWl6ZWQgc3R1ZGllcyB3aXRoIGNoaWxkcmVu
IGF0IHNpZ25pZmljYW50IHJpc2sgb2YgcmVhZGluZyBkaWZmaWN1bHRpZXM8L3RpdGxlPjxzZWNv
bmRhcnktdGl0bGU+Sm91cm5hbCBvZiBFZHVjYXRpb25hbCBQc3ljaG9sb2d5PC9zZWNvbmRhcnkt
dGl0bGU+PC90aXRsZXM+PHBlcmlvZGljYWw+PGZ1bGwtdGl0bGU+Sm91cm5hbCBvZiBFZHVjYXRp
b25hbCBQc3ljaG9sb2d5PC9mdWxsLXRpdGxlPjwvcGVyaW9kaWNhbD48cGFnZXM+MTE0LTEyOTwv
cGFnZXM+PHZvbHVtZT4xMDg8L3ZvbHVtZT48bnVtYmVyPjE8L251bWJlcj48a2V5d29yZHM+PGtl
eXdvcmQ+KlByZXNjaG9vbCBTdHVkZW50czwva2V5d29yZD48a2V5d29yZD4qUmVhZGluZyBEaXNh
YmlsaXRpZXM8L2tleXdvcmQ+PGtleXdvcmQ+KlJlc3BvbnNlczwva2V5d29yZD48a2V5d29yZD4q
VGVhY2hpbmc8L2tleXdvcmQ+PGtleXdvcmQ+QXQgUmlzayBQb3B1bGF0aW9uczwva2V5d29yZD48
a2V5d29yZD5MaXRlcmFjeTwva2V5d29yZD48L2tleXdvcmRzPjxkYXRlcz48eWVhcj4yMDE2PC95
ZWFyPjwvZGF0ZXM+PHB1Yi1sb2NhdGlvbj5VUzwvcHViLWxvY2F0aW9uPjxwdWJsaXNoZXI+QW1l
cmljYW4gUHN5Y2hvbG9naWNhbCBBc3NvY2lhdGlvbjwvcHVibGlzaGVyPjxpc2JuPjE5MzktMjE3
NihFbGVjdHJvbmljKTswMDIyLTA2NjMoUHJpbnQpPC9pc2JuPjx1cmxzPjwvdXJscz48ZWxlY3Ry
b25pYy1yZXNvdXJjZS1udW0+MTAuMTAzNy9lZHUwMDAwMDU0PC9lbGVjdHJvbmljLXJlc291cmNl
LW51bT48L3JlY29yZD48L0NpdGU+PENpdGU+PEF1dGhvcj5DYXR0czwvQXV0aG9yPjxZZWFyPjIw
MTY8L1llYXI+PFJlY051bT41MjYwPC9SZWNOdW0+PHJlY29yZD48cmVjLW51bWJlcj41MjYwPC9y
ZWMtbnVtYmVyPjxmb3JlaWduLWtleXM+PGtleSBhcHA9IkVOIiBkYi1pZD0iOTlkOWV2c2U2ZmZw
MDdlZXNmcXB0djJscGFyc3B4ZjBkOTUyIiB0aW1lc3RhbXA9IjE2MTYwOTIyODMiPjUyNjA8L2tl
eT48L2ZvcmVpZ24ta2V5cz48cmVmLXR5cGUgbmFtZT0iSm91cm5hbCBBcnRpY2xlIj4xNzwvcmVm
LXR5cGU+PGNvbnRyaWJ1dG9ycz48YXV0aG9ycz48YXV0aG9yPkNhdHRzLCBIdWdoIFcuPC9hdXRo
b3I+PGF1dGhvcj5OaWVsc2VuLCBEaWFuZSBDb3Jjb3JhbjwvYXV0aG9yPjxhdXRob3I+QnJpZGdl
cywgTWluZHkgU2l0dG5lcjwvYXV0aG9yPjxhdXRob3I+TGl1LCBZaS1TeXVhbjwvYXV0aG9yPjwv
YXV0aG9ycz48L2NvbnRyaWJ1dG9ycz48dGl0bGVzPjx0aXRsZT5FYXJseSBJZGVudGlmaWNhdGlv
biBvZiBSZWFkaW5nIENvbXByZWhlbnNpb24gRGlmZmljdWx0aWVzPC90aXRsZT48c2Vjb25kYXJ5
LXRpdGxlPkpvdXJuYWwgb2YgTGVhcm5pbmcgRGlzYWJpbGl0aWVzPC9zZWNvbmRhcnktdGl0bGU+
PC90aXRsZXM+PHBlcmlvZGljYWw+PGZ1bGwtdGl0bGU+Sm91cm5hbCBvZiBMZWFybmluZyBEaXNh
YmlsaXRpZXM8L2Z1bGwtdGl0bGU+PC9wZXJpb2RpY2FsPjxwYWdlcz40NTEtNDY1PC9wYWdlcz48
dm9sdW1lPjQ5PC92b2x1bWU+PG51bWJlcj41PC9udW1iZXI+PGtleXdvcmRzPjxrZXl3b3JkPmVh
cmx5IGlkZW50aWZpY2F0aW9uLHJlc3BvbnNlIHRvIGludGVydmVudGlvbixsYW5ndWFnZSBpbnRl
cnZlbnRpb248L2tleXdvcmQ+PC9rZXl3b3Jkcz48ZGF0ZXM+PHllYXI+MjAxNjwveWVhcj48L2Rh
dGVzPjxhY2Nlc3Npb24tbnVtPjI1MzQ0MDYwPC9hY2Nlc3Npb24tbnVtPjx1cmxzPjxyZWxhdGVk
LXVybHM+PHVybD5odHRwczovL2pvdXJuYWxzLnNhZ2VwdWIuY29tL2RvaS9hYnMvMTAuMTE3Ny8w
MDIyMjE5NDE0NTU2MTIxPC91cmw+PC9yZWxhdGVkLXVybHM+PC91cmxzPjxlbGVjdHJvbmljLXJl
c291cmNlLW51bT4xMC4xMTc3LzAwMjIyMTk0MTQ1NTYxMjE8L2VsZWN0cm9uaWMtcmVzb3VyY2Ut
bnVtPjwvcmVjb3JkPjwvQ2l0ZT48L0VuZE5vdGU+AG==
</w:fldData>
        </w:fldChar>
      </w:r>
      <w:r w:rsidR="00F52782">
        <w:instrText xml:space="preserve"> ADDIN EN.CITE.DATA </w:instrText>
      </w:r>
      <w:r w:rsidR="00F52782">
        <w:fldChar w:fldCharType="end"/>
      </w:r>
      <w:r w:rsidR="00304F65">
        <w:fldChar w:fldCharType="separate"/>
      </w:r>
      <w:r w:rsidR="00F52782">
        <w:rPr>
          <w:noProof/>
        </w:rPr>
        <w:t>(e.g., Catts et al., 2016; Connor et al., 2018; Lonigan &amp; Phillips, 2016)</w:t>
      </w:r>
      <w:r w:rsidR="00304F65">
        <w:fldChar w:fldCharType="end"/>
      </w:r>
      <w:r w:rsidR="00A832DA" w:rsidRPr="00860CAF">
        <w:t xml:space="preserve">. We know through informal communications with Let’s Know! teachers that some felt </w:t>
      </w:r>
      <w:proofErr w:type="gramStart"/>
      <w:r w:rsidR="00A832DA" w:rsidRPr="00860CAF">
        <w:t>less-skilled</w:t>
      </w:r>
      <w:proofErr w:type="gramEnd"/>
      <w:r w:rsidR="00A832DA" w:rsidRPr="00860CAF">
        <w:t xml:space="preserve"> at deliv</w:t>
      </w:r>
      <w:r w:rsidRPr="00860CAF">
        <w:t xml:space="preserve">ering certain types of lessons. </w:t>
      </w:r>
      <w:r w:rsidR="00535756" w:rsidRPr="00860CAF">
        <w:t>Also</w:t>
      </w:r>
      <w:r w:rsidR="00A832DA" w:rsidRPr="00860CAF">
        <w:t>, teachers were expected to implement instruction</w:t>
      </w:r>
      <w:r w:rsidRPr="00860CAF">
        <w:t xml:space="preserve"> to support a </w:t>
      </w:r>
      <w:r w:rsidR="00A832DA" w:rsidRPr="00860CAF">
        <w:t xml:space="preserve">broad range of language skills instead of </w:t>
      </w:r>
      <w:proofErr w:type="gramStart"/>
      <w:r w:rsidR="00A832DA" w:rsidRPr="00860CAF">
        <w:t>honing in</w:t>
      </w:r>
      <w:proofErr w:type="gramEnd"/>
      <w:r w:rsidR="00A832DA" w:rsidRPr="00860CAF">
        <w:t xml:space="preserve"> on one particular skill, which might have affected success at delivering the various lesson types as intended. Although our overall levels of fidelity might be considered high, there was great variability across teachers. This variability occurred even with focused professional development and soft-scripted lessons that provided guidance and explicit models on how to use specific language-facilitating techniques. </w:t>
      </w:r>
      <w:r w:rsidR="00CC2CC5">
        <w:t>T</w:t>
      </w:r>
      <w:r w:rsidR="00A832DA" w:rsidRPr="00860CAF">
        <w:t>eacher or classroom characteristics that may account for this variance in teacher implementation</w:t>
      </w:r>
      <w:r w:rsidR="00CC2CC5">
        <w:t xml:space="preserve"> deserves further attention in future work</w:t>
      </w:r>
      <w:r w:rsidR="00A832DA" w:rsidRPr="00860CAF">
        <w:t xml:space="preserve">. </w:t>
      </w:r>
    </w:p>
    <w:p w14:paraId="660F56A6" w14:textId="0896D98E" w:rsidR="00A832DA" w:rsidRPr="00860CAF" w:rsidRDefault="00A832DA" w:rsidP="009A57F6">
      <w:pPr>
        <w:pStyle w:val="Heading2"/>
        <w:keepNext w:val="0"/>
        <w:widowControl w:val="0"/>
        <w:rPr>
          <w:rFonts w:eastAsia="Times New Roman"/>
        </w:rPr>
      </w:pPr>
      <w:r w:rsidRPr="0AB17F5C">
        <w:rPr>
          <w:rFonts w:eastAsia="Times New Roman"/>
        </w:rPr>
        <w:t xml:space="preserve">Limitations and </w:t>
      </w:r>
      <w:r w:rsidR="13006BE9" w:rsidRPr="0AB17F5C">
        <w:rPr>
          <w:rFonts w:eastAsia="Times New Roman"/>
        </w:rPr>
        <w:t>Implications for Future Research</w:t>
      </w:r>
    </w:p>
    <w:p w14:paraId="757BFEF6" w14:textId="32019378" w:rsidR="00A832DA" w:rsidRPr="00860CAF" w:rsidRDefault="00A832DA" w:rsidP="009A57F6">
      <w:pPr>
        <w:widowControl w:val="0"/>
        <w:spacing w:line="480" w:lineRule="auto"/>
      </w:pPr>
      <w:r w:rsidRPr="00860CAF">
        <w:tab/>
      </w:r>
      <w:r w:rsidR="00F85C64">
        <w:t xml:space="preserve">One limitation of this study is </w:t>
      </w:r>
      <w:r w:rsidR="002D5B6D" w:rsidRPr="00860CAF">
        <w:t>that the current results do not take into account variability in implementation</w:t>
      </w:r>
      <w:r w:rsidR="0070322C">
        <w:t xml:space="preserve"> and possibly in training (e.g., if some teachers </w:t>
      </w:r>
      <w:r w:rsidR="007D77C9">
        <w:t>referenced</w:t>
      </w:r>
      <w:r w:rsidR="0070322C">
        <w:t xml:space="preserve"> the </w:t>
      </w:r>
      <w:r w:rsidR="0070322C" w:rsidRPr="001C0208">
        <w:t>online professional development modules</w:t>
      </w:r>
      <w:r w:rsidR="0070322C">
        <w:t xml:space="preserve"> for further guidance as they implemented the lessons)</w:t>
      </w:r>
      <w:r w:rsidR="002D5B6D" w:rsidRPr="00860CAF">
        <w:t xml:space="preserve">; we see this as an important avenue for continued </w:t>
      </w:r>
      <w:proofErr w:type="gramStart"/>
      <w:r w:rsidR="002D5B6D" w:rsidRPr="00860CAF">
        <w:t>analysis</w:t>
      </w:r>
      <w:proofErr w:type="gramEnd"/>
      <w:r w:rsidR="002D5B6D" w:rsidRPr="00860CAF">
        <w:t xml:space="preserve"> but our initial focus was on intent-to-treat results that allow</w:t>
      </w:r>
      <w:r w:rsidR="00506F45">
        <w:t>ed</w:t>
      </w:r>
      <w:r w:rsidR="002D5B6D" w:rsidRPr="00860CAF">
        <w:t xml:space="preserve"> for causal interpretation. </w:t>
      </w:r>
      <w:r w:rsidR="00564A1F">
        <w:t>Second, although we were confident that teachers could administer and score the CAMs as intended, based o</w:t>
      </w:r>
      <w:r w:rsidR="00564A1F" w:rsidRPr="007214C3">
        <w:t xml:space="preserve">n our pilot work </w:t>
      </w:r>
      <w:r w:rsidR="00564A1F" w:rsidRPr="00A252DB">
        <w:t xml:space="preserve">and </w:t>
      </w:r>
      <w:r w:rsidR="00737F94" w:rsidRPr="00A252DB">
        <w:t xml:space="preserve">prior </w:t>
      </w:r>
      <w:r w:rsidR="00564A1F" w:rsidRPr="00A252DB">
        <w:t xml:space="preserve">literature </w:t>
      </w:r>
      <w:r w:rsidR="00737F94" w:rsidRPr="00A252DB">
        <w:t xml:space="preserve">showing </w:t>
      </w:r>
      <w:r w:rsidR="007214C3" w:rsidRPr="00A252DB">
        <w:t xml:space="preserve">fidelity and scoring reliability for similar teacher-administered </w:t>
      </w:r>
      <w:r w:rsidR="000E6C31" w:rsidRPr="00A252DB">
        <w:t>progress</w:t>
      </w:r>
      <w:r w:rsidR="007214C3" w:rsidRPr="00A252DB">
        <w:t xml:space="preserve"> </w:t>
      </w:r>
      <w:r w:rsidR="000E6C31" w:rsidRPr="00A252DB">
        <w:t xml:space="preserve">monitoring measures </w:t>
      </w:r>
      <w:r w:rsidR="000E6C31" w:rsidRPr="00A252DB">
        <w:fldChar w:fldCharType="begin"/>
      </w:r>
      <w:r w:rsidR="007214C3" w:rsidRPr="00A252DB">
        <w:instrText xml:space="preserve"> ADDIN EN.CITE &lt;EndNote&gt;&lt;Cite&gt;&lt;Author&gt;Wackerle-Hollman&lt;/Author&gt;&lt;Year&gt;2015&lt;/Year&gt;&lt;RecNum&gt;4113&lt;/RecNum&gt;&lt;DisplayText&gt;(Spencer et al., 2017; Wackerle-Hollman et al., 2015)&lt;/DisplayText&gt;&lt;record&gt;&lt;rec-number&gt;4113&lt;/rec-number&gt;&lt;foreign-keys&gt;&lt;key app="EN" db-id="99d9evse6ffp07eesfqptv2lparspxf0d952" timestamp="1480533554"&gt;4113&lt;/key&gt;&lt;/foreign-keys&gt;&lt;ref-type name="Journal Article"&gt;17&lt;/ref-type&gt;&lt;contributors&gt;&lt;authors&gt;&lt;author&gt;Wackerle-Hollman, Alisha K.&lt;/author&gt;&lt;author&gt;Rodriguez, Megan I.&lt;/author&gt;&lt;author&gt;Bradfield, Tracy A.&lt;/author&gt;&lt;author&gt;Rodriguez, Michael C.&lt;/author&gt;&lt;author&gt;McConnell, Scott R.&lt;/author&gt;&lt;/authors&gt;&lt;/contributors&gt;&lt;titles&gt;&lt;title&gt;Development of Early Measures of Comprehension: Innovation in Individual Growth and Development Indicators&lt;/title&gt;&lt;secondary-title&gt;Assessment for Effective Intervention&lt;/secondary-title&gt;&lt;/titles&gt;&lt;periodical&gt;&lt;full-title&gt;Assessment for Effective Intervention&lt;/full-title&gt;&lt;/periodical&gt;&lt;pages&gt;81-95&lt;/pages&gt;&lt;volume&gt;40&lt;/volume&gt;&lt;number&gt;2&lt;/number&gt;&lt;dates&gt;&lt;year&gt;2015&lt;/year&gt;&lt;pub-dates&gt;&lt;date&gt;March 1, 2015&lt;/date&gt;&lt;/pub-dates&gt;&lt;/dates&gt;&lt;urls&gt;&lt;related-urls&gt;&lt;url&gt;http://aei.sagepub.com/content/40/2/81.abstract&lt;/url&gt;&lt;/related-urls&gt;&lt;/urls&gt;&lt;electronic-resource-num&gt;10.1177/1534508414551404&lt;/electronic-resource-num&gt;&lt;/record&gt;&lt;/Cite&gt;&lt;Cite&gt;&lt;Author&gt;Spencer&lt;/Author&gt;&lt;Year&gt;2017&lt;/Year&gt;&lt;RecNum&gt;4728&lt;/RecNum&gt;&lt;record&gt;&lt;rec-number&gt;4728&lt;/rec-number&gt;&lt;foreign-keys&gt;&lt;key app="EN" db-id="99d9evse6ffp07eesfqptv2lparspxf0d952" timestamp="1551366100"&gt;4728&lt;/key&gt;&lt;/foreign-keys&gt;&lt;ref-type name="Journal Article"&gt;17&lt;/ref-type&gt;&lt;contributors&gt;&lt;authors&gt;&lt;author&gt;Spencer, Trina D&lt;/author&gt;&lt;author&gt;Weddle, Sarah A&lt;/author&gt;&lt;author&gt;Petersen, Douglas B&lt;/author&gt;&lt;author&gt;Adams, John L&lt;/author&gt;&lt;/authors&gt;&lt;/contributors&gt;&lt;titles&gt;&lt;title&gt;Multi-tiered narrative intervention for preschoolers: A Head Start implementation study&lt;/title&gt;&lt;secondary-title&gt;NHSA Dialog&lt;/secondary-title&gt;&lt;/titles&gt;&lt;periodical&gt;&lt;full-title&gt;NHSA Dialog&lt;/full-title&gt;&lt;/periodical&gt;&lt;volume&gt;20&lt;/volume&gt;&lt;number&gt;1&lt;/number&gt;&lt;dates&gt;&lt;year&gt;2017&lt;/year&gt;&lt;/dates&gt;&lt;isbn&gt;1930-9325&lt;/isbn&gt;&lt;urls&gt;&lt;/urls&gt;&lt;/record&gt;&lt;/Cite&gt;&lt;/EndNote&gt;</w:instrText>
      </w:r>
      <w:r w:rsidR="000E6C31" w:rsidRPr="00A252DB">
        <w:fldChar w:fldCharType="separate"/>
      </w:r>
      <w:r w:rsidR="007214C3" w:rsidRPr="00A252DB">
        <w:rPr>
          <w:noProof/>
        </w:rPr>
        <w:t>(Spencer et al., 2017; Wackerle-Hollman et al., 2015)</w:t>
      </w:r>
      <w:r w:rsidR="000E6C31" w:rsidRPr="00A252DB">
        <w:fldChar w:fldCharType="end"/>
      </w:r>
      <w:r w:rsidR="00737F94" w:rsidRPr="007214C3">
        <w:t>,</w:t>
      </w:r>
      <w:r w:rsidR="00737F94">
        <w:t xml:space="preserve"> we did not directly measure this </w:t>
      </w:r>
      <w:r w:rsidR="00737F94">
        <w:lastRenderedPageBreak/>
        <w:t xml:space="preserve">in the current study. </w:t>
      </w:r>
      <w:r w:rsidR="00564A1F">
        <w:t>Third</w:t>
      </w:r>
      <w:r w:rsidR="002D5B6D" w:rsidRPr="00860CAF">
        <w:t xml:space="preserve">, </w:t>
      </w:r>
      <w:r w:rsidRPr="00860CAF">
        <w:t xml:space="preserve">we were only able to assess the immediate impacts of Let’s </w:t>
      </w:r>
      <w:proofErr w:type="gramStart"/>
      <w:r w:rsidRPr="00860CAF">
        <w:t>Know!</w:t>
      </w:r>
      <w:r w:rsidR="00A73043" w:rsidRPr="00860CAF">
        <w:t>.</w:t>
      </w:r>
      <w:proofErr w:type="gramEnd"/>
      <w:r w:rsidR="00A73043" w:rsidRPr="00860CAF">
        <w:t xml:space="preserve"> It may be that multiple years of high-quality language-focused instruction </w:t>
      </w:r>
      <w:r w:rsidR="00576BFF">
        <w:t>are</w:t>
      </w:r>
      <w:r w:rsidR="00A73043" w:rsidRPr="00860CAF">
        <w:t xml:space="preserve"> necessary to achieve intended results; </w:t>
      </w:r>
      <w:r w:rsidR="00A73043" w:rsidRPr="00DF4056">
        <w:t xml:space="preserve">ideally, </w:t>
      </w:r>
      <w:r w:rsidR="002D5B6D" w:rsidRPr="00DF4056">
        <w:t xml:space="preserve">impacts </w:t>
      </w:r>
      <w:r w:rsidR="00A73043" w:rsidRPr="00DF4056">
        <w:t>on language</w:t>
      </w:r>
      <w:r w:rsidRPr="00DF4056">
        <w:t xml:space="preserve"> </w:t>
      </w:r>
      <w:r w:rsidR="002D5B6D" w:rsidRPr="00DF4056">
        <w:t xml:space="preserve">should be </w:t>
      </w:r>
      <w:r w:rsidRPr="00DF4056">
        <w:t>examined longitudinally</w:t>
      </w:r>
      <w:r w:rsidR="002D5B6D" w:rsidRPr="00DF4056">
        <w:t>, culminating with effects on reading comprehension</w:t>
      </w:r>
      <w:r w:rsidRPr="00DF4056">
        <w:t xml:space="preserve">. </w:t>
      </w:r>
      <w:r w:rsidR="00FB5A3C" w:rsidRPr="00DF4056">
        <w:t>Related to this</w:t>
      </w:r>
      <w:r w:rsidR="008B39FE" w:rsidRPr="00DF4056">
        <w:t xml:space="preserve">, </w:t>
      </w:r>
      <w:r w:rsidR="00492719">
        <w:t>and ou</w:t>
      </w:r>
      <w:r w:rsidR="00576BFF">
        <w:t xml:space="preserve">r </w:t>
      </w:r>
      <w:r w:rsidR="00492719">
        <w:t>theory of chang</w:t>
      </w:r>
      <w:r w:rsidR="00492719" w:rsidRPr="00A0732E">
        <w:t xml:space="preserve">e, </w:t>
      </w:r>
      <w:r w:rsidR="00842E69" w:rsidRPr="00A0732E">
        <w:t>research</w:t>
      </w:r>
      <w:r w:rsidR="00A0732E">
        <w:t>ers</w:t>
      </w:r>
      <w:r w:rsidR="00842E69" w:rsidRPr="00A0732E">
        <w:t xml:space="preserve"> </w:t>
      </w:r>
      <w:r w:rsidR="00A0732E">
        <w:t>might</w:t>
      </w:r>
      <w:r w:rsidR="00842E69" w:rsidRPr="00A0732E">
        <w:t xml:space="preserve"> </w:t>
      </w:r>
      <w:r w:rsidR="00492719" w:rsidRPr="00A0732E">
        <w:t xml:space="preserve">also </w:t>
      </w:r>
      <w:r w:rsidR="00842E69" w:rsidRPr="00A0732E">
        <w:t xml:space="preserve">test </w:t>
      </w:r>
      <w:r w:rsidR="00012D80" w:rsidRPr="00A0732E">
        <w:t>whether</w:t>
      </w:r>
      <w:r w:rsidR="00842E69" w:rsidRPr="00A0732E">
        <w:t xml:space="preserve"> a broader range of language and cognitive skills </w:t>
      </w:r>
      <w:r w:rsidR="00012D80" w:rsidRPr="00DF4056">
        <w:t xml:space="preserve">should be </w:t>
      </w:r>
      <w:r w:rsidR="00DF4056" w:rsidRPr="00DF4056">
        <w:t xml:space="preserve">targeted to achieve robust transfer effects. </w:t>
      </w:r>
      <w:r w:rsidR="00564A1F" w:rsidRPr="00DF4056">
        <w:t>Fourth</w:t>
      </w:r>
      <w:r w:rsidRPr="00DF4056">
        <w:t>, because</w:t>
      </w:r>
      <w:r w:rsidRPr="00860CAF">
        <w:t xml:space="preserve"> of the volume of </w:t>
      </w:r>
      <w:r w:rsidR="002D5B6D" w:rsidRPr="00860CAF">
        <w:t>PK</w:t>
      </w:r>
      <w:r w:rsidRPr="00860CAF">
        <w:t xml:space="preserve"> centers and schools participating in this study, </w:t>
      </w:r>
      <w:r w:rsidR="00DA69FC">
        <w:t xml:space="preserve">what constituted “typical” practice varied considerably. Although this contributes to the generalizability of our findings, better understanding how Let’s </w:t>
      </w:r>
      <w:proofErr w:type="gramStart"/>
      <w:r w:rsidR="00DA69FC">
        <w:t>Know!,</w:t>
      </w:r>
      <w:proofErr w:type="gramEnd"/>
      <w:r w:rsidR="00DA69FC">
        <w:t xml:space="preserve"> as a supplemental curriculum, does or does not align with other classroom practices deserves further attention. More information about practices in the business-as-usual control condition is also desirable in future work, in considering the implications of the counterfactual. </w:t>
      </w:r>
      <w:r w:rsidR="00F52782">
        <w:t xml:space="preserve">Relatedly, in accordance with human subjects protections, all participating teachers were volunteers and, initially unaware of the condition to which they would be assigned, all were willing to trial Let’s </w:t>
      </w:r>
      <w:proofErr w:type="gramStart"/>
      <w:r w:rsidR="00F52782">
        <w:t>Know!.</w:t>
      </w:r>
      <w:proofErr w:type="gramEnd"/>
      <w:r w:rsidR="00F52782">
        <w:t xml:space="preserve"> These teachers</w:t>
      </w:r>
      <w:r w:rsidR="00F85C64">
        <w:t xml:space="preserve">—including those assigned to the control condition—may </w:t>
      </w:r>
      <w:r w:rsidR="00F52782">
        <w:t xml:space="preserve">have been highly interested in supporting children’s language skills and </w:t>
      </w:r>
      <w:r w:rsidR="00F85C64">
        <w:t>providing high-quality instruction to this end, making it more difficult to detect differences between conditions. This may limit generalizability of findings.</w:t>
      </w:r>
    </w:p>
    <w:p w14:paraId="7169F751" w14:textId="1EBBC169" w:rsidR="008B1B7A" w:rsidRDefault="002D5B6D" w:rsidP="009A57F6">
      <w:pPr>
        <w:widowControl w:val="0"/>
        <w:spacing w:line="480" w:lineRule="auto"/>
        <w:rPr>
          <w:rFonts w:eastAsia="PMingLiU"/>
          <w:b/>
          <w:bCs/>
        </w:rPr>
      </w:pPr>
      <w:r w:rsidRPr="00860CAF">
        <w:tab/>
        <w:t>In close, it i</w:t>
      </w:r>
      <w:r w:rsidR="00A832DA" w:rsidRPr="00860CAF">
        <w:t xml:space="preserve">s possible that </w:t>
      </w:r>
      <w:r w:rsidRPr="00860CAF">
        <w:t xml:space="preserve">we may need to </w:t>
      </w:r>
      <w:r w:rsidR="00D20AA3">
        <w:t xml:space="preserve">refine </w:t>
      </w:r>
      <w:r w:rsidRPr="00860CAF">
        <w:t xml:space="preserve">our </w:t>
      </w:r>
      <w:r w:rsidR="00A832DA" w:rsidRPr="00860CAF">
        <w:t xml:space="preserve">thinking </w:t>
      </w:r>
      <w:r w:rsidRPr="00860CAF">
        <w:t xml:space="preserve">as to how to </w:t>
      </w:r>
      <w:r w:rsidR="00A73043" w:rsidRPr="00860CAF">
        <w:t>support</w:t>
      </w:r>
      <w:r w:rsidRPr="00860CAF">
        <w:t xml:space="preserve"> children’s language comprehension skills. </w:t>
      </w:r>
      <w:r w:rsidR="00D20AA3">
        <w:t>We have demonstrated that language</w:t>
      </w:r>
      <w:r w:rsidR="006871A7">
        <w:t>-</w:t>
      </w:r>
      <w:r w:rsidR="00D20AA3">
        <w:t xml:space="preserve">focused supplemental instruction benefits </w:t>
      </w:r>
      <w:r w:rsidR="00A72F6D">
        <w:t xml:space="preserve">language skills shown empirically and theoretically to be related to listening and reading comprehension. </w:t>
      </w:r>
      <w:r w:rsidRPr="00860CAF">
        <w:t xml:space="preserve">Although well-defined, shorter-term academic interventions have been successful in </w:t>
      </w:r>
      <w:r w:rsidR="00A73043" w:rsidRPr="00860CAF">
        <w:t>facilitating</w:t>
      </w:r>
      <w:r w:rsidRPr="00860CAF">
        <w:t xml:space="preserve"> word reading, this approach may not be sufficient </w:t>
      </w:r>
      <w:r w:rsidR="00A832DA" w:rsidRPr="00860CAF">
        <w:t>for substantially impacting language</w:t>
      </w:r>
      <w:r w:rsidR="00A73043" w:rsidRPr="00860CAF">
        <w:t xml:space="preserve"> comprehension</w:t>
      </w:r>
      <w:r w:rsidR="00A832DA" w:rsidRPr="00860CAF">
        <w:t xml:space="preserve">. </w:t>
      </w:r>
      <w:r w:rsidR="7252DE81" w:rsidRPr="00860CAF">
        <w:t xml:space="preserve">The field may need to grapple </w:t>
      </w:r>
      <w:r w:rsidR="7252DE81" w:rsidRPr="00860CAF">
        <w:lastRenderedPageBreak/>
        <w:t>with how to further</w:t>
      </w:r>
      <w:r w:rsidR="00A73043" w:rsidRPr="00860CAF">
        <w:t xml:space="preserve"> identify, develop, and evaluate classroom practices that boost these </w:t>
      </w:r>
      <w:r w:rsidR="00F21914">
        <w:t xml:space="preserve">(and potentially other) </w:t>
      </w:r>
      <w:r w:rsidR="00BA69EB">
        <w:t xml:space="preserve">key </w:t>
      </w:r>
      <w:r w:rsidR="00A73043" w:rsidRPr="00860CAF">
        <w:t xml:space="preserve">skills </w:t>
      </w:r>
      <w:proofErr w:type="gramStart"/>
      <w:r w:rsidR="00A73043" w:rsidRPr="00860CAF">
        <w:t>and also</w:t>
      </w:r>
      <w:proofErr w:type="gramEnd"/>
      <w:r w:rsidR="00A73043" w:rsidRPr="00860CAF">
        <w:t xml:space="preserve"> to design</w:t>
      </w:r>
      <w:r w:rsidR="00535756" w:rsidRPr="00860CAF">
        <w:t xml:space="preserve"> better</w:t>
      </w:r>
      <w:r w:rsidR="00A73043" w:rsidRPr="00860CAF">
        <w:t xml:space="preserve"> outcome measures that capture the complexity and multidimensionality of </w:t>
      </w:r>
      <w:r w:rsidR="00535756" w:rsidRPr="00860CAF">
        <w:t>comprehension</w:t>
      </w:r>
      <w:r w:rsidR="00A73043" w:rsidRPr="00860CAF">
        <w:t xml:space="preserve">. </w:t>
      </w:r>
      <w:r w:rsidR="00F85C64">
        <w:t>Such</w:t>
      </w:r>
      <w:r w:rsidR="00A73043" w:rsidRPr="00860CAF">
        <w:t xml:space="preserve"> work requires </w:t>
      </w:r>
      <w:r w:rsidR="00535756" w:rsidRPr="00860CAF">
        <w:t xml:space="preserve">not only </w:t>
      </w:r>
      <w:r w:rsidR="00A73043" w:rsidRPr="00860CAF">
        <w:t xml:space="preserve">substantial commitments </w:t>
      </w:r>
      <w:r w:rsidR="00535756" w:rsidRPr="00860CAF">
        <w:t xml:space="preserve">from involved researchers and practitioners but also financial commitments from funders to afford sustained, multiyear efforts and longitudinal assessment of </w:t>
      </w:r>
      <w:r w:rsidR="00535756" w:rsidRPr="00F85C64">
        <w:t>children</w:t>
      </w:r>
      <w:r w:rsidR="00535756" w:rsidRPr="00860CAF">
        <w:t xml:space="preserve">. </w:t>
      </w:r>
      <w:r w:rsidR="00F85C64">
        <w:t xml:space="preserve">This is a priority investment, given the long-term impact of literacy on both individuals and society as a whole </w:t>
      </w:r>
      <w:r w:rsidR="00F85C64">
        <w:fldChar w:fldCharType="begin"/>
      </w:r>
      <w:r w:rsidR="00F85C64">
        <w:instrText xml:space="preserve"> ADDIN EN.CITE &lt;EndNote&gt;&lt;Cite&gt;&lt;Author&gt;World Literacy Foundation&lt;/Author&gt;&lt;Year&gt;2015&lt;/Year&gt;&lt;RecNum&gt;5204&lt;/RecNum&gt;&lt;DisplayText&gt;(World Literacy Foundation, 2015)&lt;/DisplayText&gt;&lt;record&gt;&lt;rec-number&gt;5204&lt;/rec-number&gt;&lt;foreign-keys&gt;&lt;key app="EN" db-id="99d9evse6ffp07eesfqptv2lparspxf0d952" timestamp="1613056658"&gt;5204&lt;/key&gt;&lt;/foreign-keys&gt;&lt;ref-type name="Report"&gt;27&lt;/ref-type&gt;&lt;contributors&gt;&lt;authors&gt;&lt;author&gt;World Literacy Foundation,&lt;/author&gt;&lt;/authors&gt;&lt;/contributors&gt;&lt;titles&gt;&lt;title&gt;The economic and social cost of illliteracy: A snapshot of illiteracy in a global context&lt;/title&gt;&lt;/titles&gt;&lt;dates&gt;&lt;year&gt;2015&lt;/year&gt;&lt;/dates&gt;&lt;urls&gt;&lt;related-urls&gt;&lt;url&gt;http://worldliteracyfoundation.org/wp-content/uploads/2015/02/WLF-FINAL-ECONOMIC-REPORT.pdf&lt;/url&gt;&lt;/related-urls&gt;&lt;/urls&gt;&lt;/record&gt;&lt;/Cite&gt;&lt;/EndNote&gt;</w:instrText>
      </w:r>
      <w:r w:rsidR="00F85C64">
        <w:fldChar w:fldCharType="separate"/>
      </w:r>
      <w:r w:rsidR="00F85C64">
        <w:rPr>
          <w:noProof/>
        </w:rPr>
        <w:t>(World Literacy Foundation, 2015)</w:t>
      </w:r>
      <w:r w:rsidR="00F85C64">
        <w:fldChar w:fldCharType="end"/>
      </w:r>
      <w:r w:rsidR="00F85C64">
        <w:t>.</w:t>
      </w:r>
      <w:r w:rsidR="008B1B7A">
        <w:br w:type="page"/>
      </w:r>
    </w:p>
    <w:p w14:paraId="11F84404" w14:textId="3492739C" w:rsidR="00B42090" w:rsidRPr="00B42090" w:rsidRDefault="00B42090" w:rsidP="009A57F6">
      <w:pPr>
        <w:pStyle w:val="Heading1"/>
        <w:keepNext w:val="0"/>
        <w:widowControl w:val="0"/>
        <w:spacing w:line="240" w:lineRule="auto"/>
        <w:rPr>
          <w:rFonts w:cs="Times New Roman"/>
          <w:szCs w:val="24"/>
        </w:rPr>
      </w:pPr>
      <w:r w:rsidRPr="00B42090">
        <w:rPr>
          <w:rFonts w:cs="Times New Roman"/>
          <w:szCs w:val="24"/>
        </w:rPr>
        <w:lastRenderedPageBreak/>
        <w:t>References</w:t>
      </w:r>
    </w:p>
    <w:p w14:paraId="7C560891" w14:textId="77777777" w:rsidR="00B42090" w:rsidRDefault="00B42090" w:rsidP="009A57F6">
      <w:pPr>
        <w:widowControl w:val="0"/>
      </w:pPr>
    </w:p>
    <w:p w14:paraId="56589303" w14:textId="77777777" w:rsidR="00F62E53" w:rsidRPr="00F62E53" w:rsidRDefault="00B42090" w:rsidP="00F62E53">
      <w:pPr>
        <w:pStyle w:val="EndNoteBibliography"/>
        <w:ind w:left="720" w:hanging="720"/>
      </w:pPr>
      <w:r>
        <w:rPr>
          <w:szCs w:val="24"/>
        </w:rPr>
        <w:fldChar w:fldCharType="begin"/>
      </w:r>
      <w:r>
        <w:rPr>
          <w:szCs w:val="24"/>
        </w:rPr>
        <w:instrText xml:space="preserve"> ADDIN EN.REFLIST </w:instrText>
      </w:r>
      <w:r>
        <w:rPr>
          <w:szCs w:val="24"/>
        </w:rPr>
        <w:fldChar w:fldCharType="separate"/>
      </w:r>
      <w:r w:rsidR="00F62E53" w:rsidRPr="00F62E53">
        <w:t xml:space="preserve">Asparouhov, T., &amp; Muthén, B. (2010). Multiple imputation with mplus. </w:t>
      </w:r>
      <w:r w:rsidR="00F62E53" w:rsidRPr="00F62E53">
        <w:rPr>
          <w:i/>
        </w:rPr>
        <w:t>Mplus Web Notes</w:t>
      </w:r>
      <w:r w:rsidR="00F62E53" w:rsidRPr="00F62E53">
        <w:t xml:space="preserve">.  </w:t>
      </w:r>
    </w:p>
    <w:p w14:paraId="46AC6F18" w14:textId="307C3A2D" w:rsidR="00F62E53" w:rsidRPr="00F62E53" w:rsidRDefault="00F62E53" w:rsidP="00F62E53">
      <w:pPr>
        <w:pStyle w:val="EndNoteBibliography"/>
        <w:ind w:left="720" w:hanging="720"/>
      </w:pPr>
      <w:r w:rsidRPr="00F62E53">
        <w:t xml:space="preserve">Baker, L. (1984). Children's effective use of multiple standards for evaluating their comprehension. </w:t>
      </w:r>
      <w:r w:rsidRPr="00F62E53">
        <w:rPr>
          <w:i/>
        </w:rPr>
        <w:t>Journal of Educational Psychology, 76</w:t>
      </w:r>
      <w:r w:rsidRPr="00F62E53">
        <w:t xml:space="preserve">(4), 588-597.  </w:t>
      </w:r>
      <w:hyperlink r:id="rId9" w:history="1">
        <w:r w:rsidRPr="00F62E53">
          <w:rPr>
            <w:rStyle w:val="Hyperlink"/>
          </w:rPr>
          <w:t>https://doi.org/10.1037/0022-0663.76.4.588</w:t>
        </w:r>
      </w:hyperlink>
      <w:r w:rsidRPr="00F62E53">
        <w:t xml:space="preserve"> </w:t>
      </w:r>
    </w:p>
    <w:p w14:paraId="7B3E890F" w14:textId="77777777" w:rsidR="00F62E53" w:rsidRPr="00F62E53" w:rsidRDefault="00F62E53" w:rsidP="00F62E53">
      <w:pPr>
        <w:pStyle w:val="EndNoteBibliography"/>
        <w:ind w:left="720" w:hanging="720"/>
      </w:pPr>
      <w:r w:rsidRPr="00F62E53">
        <w:t xml:space="preserve">Benjamini, Y., &amp; Hochberg, Y. (1995). Controlling the false discovery rate: A practical and powerful approach to multiple testing. </w:t>
      </w:r>
      <w:r w:rsidRPr="00F62E53">
        <w:rPr>
          <w:i/>
        </w:rPr>
        <w:t>Journal of the Royal Statistical Society: Series B, 57</w:t>
      </w:r>
      <w:r w:rsidRPr="00F62E53">
        <w:t xml:space="preserve">, 289-300.  </w:t>
      </w:r>
    </w:p>
    <w:p w14:paraId="64707912" w14:textId="77777777" w:rsidR="00F62E53" w:rsidRPr="00F62E53" w:rsidRDefault="00F62E53" w:rsidP="00F62E53">
      <w:pPr>
        <w:pStyle w:val="EndNoteBibliography"/>
        <w:ind w:left="720" w:hanging="720"/>
      </w:pPr>
      <w:r w:rsidRPr="00F62E53">
        <w:t xml:space="preserve">Bowyer-Crane, C., Snowling, M. J., Duff, F. J., Fieldsend, E., Carroll, J. M., Miles, J., Gtz, K., &amp; Hulme, C. (2008). Improving early language and literacy skills: Differential effects of an oral language versus a phonology with reading intervention. </w:t>
      </w:r>
      <w:r w:rsidRPr="00F62E53">
        <w:rPr>
          <w:i/>
        </w:rPr>
        <w:t>Journal of Child Psychology and Psychiatry, 49</w:t>
      </w:r>
      <w:r w:rsidRPr="00F62E53">
        <w:t xml:space="preserve">(4), 422-432.  </w:t>
      </w:r>
    </w:p>
    <w:p w14:paraId="538D6D75" w14:textId="53235529" w:rsidR="00F62E53" w:rsidRPr="00F62E53" w:rsidRDefault="00F62E53" w:rsidP="00F62E53">
      <w:pPr>
        <w:pStyle w:val="EndNoteBibliography"/>
        <w:ind w:left="720" w:hanging="720"/>
      </w:pPr>
      <w:r w:rsidRPr="00F62E53">
        <w:t xml:space="preserve">Brunsek, A., Perlman, M., McMullen, E., Falenchuk, O., Fletcher, B., Nocita, G., Kamkar, N., &amp; Shah, P. S. (2020). A meta-analysis and systematic review of the associations between professional development of early childhood educators and children's outcomes. </w:t>
      </w:r>
      <w:r w:rsidRPr="00F62E53">
        <w:rPr>
          <w:i/>
        </w:rPr>
        <w:t>Early Childhood Research Quarterly, 53</w:t>
      </w:r>
      <w:r w:rsidRPr="00F62E53">
        <w:t xml:space="preserve">, 217-248.  </w:t>
      </w:r>
      <w:hyperlink r:id="rId10" w:history="1">
        <w:r w:rsidRPr="00F62E53">
          <w:rPr>
            <w:rStyle w:val="Hyperlink"/>
          </w:rPr>
          <w:t>https://doi.org/https://doi.org/10.1016/j.ecresq.2020.03.003</w:t>
        </w:r>
      </w:hyperlink>
      <w:r w:rsidRPr="00F62E53">
        <w:t xml:space="preserve"> </w:t>
      </w:r>
    </w:p>
    <w:p w14:paraId="71147200" w14:textId="77777777" w:rsidR="00F62E53" w:rsidRPr="00F62E53" w:rsidRDefault="00F62E53" w:rsidP="00F62E53">
      <w:pPr>
        <w:pStyle w:val="EndNoteBibliography"/>
        <w:ind w:left="720" w:hanging="720"/>
      </w:pPr>
      <w:r w:rsidRPr="00F62E53">
        <w:t xml:space="preserve">Cain, K., &amp; Oakhill, J. (2006). Profiles of children with specific reading comprehension difficulties. </w:t>
      </w:r>
      <w:r w:rsidRPr="00F62E53">
        <w:rPr>
          <w:i/>
        </w:rPr>
        <w:t>British journal of educational psychology, 76</w:t>
      </w:r>
      <w:r w:rsidRPr="00F62E53">
        <w:t xml:space="preserve">(4), 683-696.  </w:t>
      </w:r>
    </w:p>
    <w:p w14:paraId="5494766B" w14:textId="68900039" w:rsidR="00F62E53" w:rsidRPr="00F62E53" w:rsidRDefault="00F62E53" w:rsidP="00F62E53">
      <w:pPr>
        <w:pStyle w:val="EndNoteBibliography"/>
        <w:ind w:left="720" w:hanging="720"/>
      </w:pPr>
      <w:r w:rsidRPr="00F62E53">
        <w:t xml:space="preserve">Cain, K., Oakhill, J. V., &amp; Bryant, P. (2004). Children's reading comprehension ability: Concurrent prediction by working memory, verbal ability, and component skills. </w:t>
      </w:r>
      <w:r w:rsidRPr="00F62E53">
        <w:rPr>
          <w:i/>
        </w:rPr>
        <w:t>Journal of Educational Psychology, 96</w:t>
      </w:r>
      <w:r w:rsidRPr="00F62E53">
        <w:t xml:space="preserve">(1), 31-42.  </w:t>
      </w:r>
      <w:hyperlink r:id="rId11" w:history="1">
        <w:r w:rsidRPr="00F62E53">
          <w:rPr>
            <w:rStyle w:val="Hyperlink"/>
          </w:rPr>
          <w:t>http://www.apa.org</w:t>
        </w:r>
      </w:hyperlink>
      <w:r w:rsidRPr="00F62E53">
        <w:t xml:space="preserve"> </w:t>
      </w:r>
    </w:p>
    <w:p w14:paraId="48E8E3AD" w14:textId="28E6AD20" w:rsidR="00F62E53" w:rsidRPr="00F62E53" w:rsidRDefault="00F62E53" w:rsidP="00F62E53">
      <w:pPr>
        <w:pStyle w:val="EndNoteBibliography"/>
        <w:ind w:left="720" w:hanging="720"/>
      </w:pPr>
      <w:r w:rsidRPr="00F62E53">
        <w:lastRenderedPageBreak/>
        <w:t xml:space="preserve">Carretti, B., Caldarola, N., Tencati, C., &amp; Cornoldi, C. (2014). Improving reading comprehension in reading and listening settings: The effect of two training programmes focusing on metacognition and working memory. </w:t>
      </w:r>
      <w:r w:rsidRPr="00F62E53">
        <w:rPr>
          <w:i/>
        </w:rPr>
        <w:t>British journal of educational psychology, 84</w:t>
      </w:r>
      <w:r w:rsidRPr="00F62E53">
        <w:t xml:space="preserve">(2), 194-210.  </w:t>
      </w:r>
      <w:hyperlink r:id="rId12" w:history="1">
        <w:r w:rsidRPr="00F62E53">
          <w:rPr>
            <w:rStyle w:val="Hyperlink"/>
          </w:rPr>
          <w:t>https://doi.org/10.1111/bjep.12022</w:t>
        </w:r>
      </w:hyperlink>
      <w:r w:rsidRPr="00F62E53">
        <w:t xml:space="preserve"> </w:t>
      </w:r>
    </w:p>
    <w:p w14:paraId="6618E88C" w14:textId="4F7B5BED" w:rsidR="00F62E53" w:rsidRPr="00F62E53" w:rsidRDefault="00F62E53" w:rsidP="00F62E53">
      <w:pPr>
        <w:pStyle w:val="EndNoteBibliography"/>
        <w:ind w:left="720" w:hanging="720"/>
      </w:pPr>
      <w:r w:rsidRPr="00F62E53">
        <w:t xml:space="preserve">Castles, A., Rastle, K., &amp; Nation, K. (2018). Ending the reading wars: Reading acquisition from novice to expert. </w:t>
      </w:r>
      <w:r w:rsidRPr="00F62E53">
        <w:rPr>
          <w:i/>
        </w:rPr>
        <w:t>Psychological Science in the Public Interest, 19</w:t>
      </w:r>
      <w:r w:rsidRPr="00F62E53">
        <w:t xml:space="preserve">(1), 5-51.  </w:t>
      </w:r>
      <w:hyperlink r:id="rId13" w:history="1">
        <w:r w:rsidRPr="00F62E53">
          <w:rPr>
            <w:rStyle w:val="Hyperlink"/>
          </w:rPr>
          <w:t>https://doi.org/10.1177/1529100618772271</w:t>
        </w:r>
      </w:hyperlink>
      <w:r w:rsidRPr="00F62E53">
        <w:t xml:space="preserve"> </w:t>
      </w:r>
    </w:p>
    <w:p w14:paraId="16BA0DCE" w14:textId="5BB06352" w:rsidR="00F62E53" w:rsidRPr="00F62E53" w:rsidRDefault="00F62E53" w:rsidP="00F62E53">
      <w:pPr>
        <w:pStyle w:val="EndNoteBibliography"/>
        <w:ind w:left="720" w:hanging="720"/>
      </w:pPr>
      <w:r w:rsidRPr="00F62E53">
        <w:t xml:space="preserve">Catts, H. W., Adlof, S. M., &amp; Weismer, S. E. (2006). Language deficits in poor comprehenders: A case for the simple view of reading. </w:t>
      </w:r>
      <w:r w:rsidRPr="00F62E53">
        <w:rPr>
          <w:i/>
        </w:rPr>
        <w:t>Journal of Speech, Language, and Hearing Research, 49</w:t>
      </w:r>
      <w:r w:rsidRPr="00F62E53">
        <w:t xml:space="preserve">, 278-293.  </w:t>
      </w:r>
      <w:hyperlink r:id="rId14" w:history="1">
        <w:r w:rsidRPr="00F62E53">
          <w:rPr>
            <w:rStyle w:val="Hyperlink"/>
          </w:rPr>
          <w:t>https://doi.org/10.1044/1092-4388(2006/023</w:t>
        </w:r>
      </w:hyperlink>
      <w:r w:rsidRPr="00F62E53">
        <w:t xml:space="preserve">) </w:t>
      </w:r>
    </w:p>
    <w:p w14:paraId="5AC15127" w14:textId="6053A2BE" w:rsidR="00F62E53" w:rsidRPr="00F62E53" w:rsidRDefault="00F62E53" w:rsidP="00F62E53">
      <w:pPr>
        <w:pStyle w:val="EndNoteBibliography"/>
        <w:ind w:left="720" w:hanging="720"/>
      </w:pPr>
      <w:r w:rsidRPr="00F62E53">
        <w:t xml:space="preserve">Catts, H. W., &amp; Kamhi, A. G. (2014). Prologue: Reading comprehension is not a single ability. </w:t>
      </w:r>
      <w:r w:rsidRPr="00F62E53">
        <w:rPr>
          <w:i/>
        </w:rPr>
        <w:t>Language, Speech, and Hearing Services in Schools, 45</w:t>
      </w:r>
      <w:r w:rsidRPr="00F62E53">
        <w:t xml:space="preserve">(3), 73-76.  </w:t>
      </w:r>
      <w:hyperlink r:id="rId15" w:history="1">
        <w:r w:rsidRPr="00F62E53">
          <w:rPr>
            <w:rStyle w:val="Hyperlink"/>
          </w:rPr>
          <w:t>https://doi.org/doi:10.1044/2017_LSHSS-16-0033</w:t>
        </w:r>
      </w:hyperlink>
      <w:r w:rsidRPr="00F62E53">
        <w:t xml:space="preserve"> </w:t>
      </w:r>
    </w:p>
    <w:p w14:paraId="224950D9" w14:textId="14B378F6" w:rsidR="00F62E53" w:rsidRPr="00F62E53" w:rsidRDefault="00F62E53" w:rsidP="00F62E53">
      <w:pPr>
        <w:pStyle w:val="EndNoteBibliography"/>
        <w:ind w:left="720" w:hanging="720"/>
      </w:pPr>
      <w:r w:rsidRPr="00F62E53">
        <w:t xml:space="preserve">Catts, H. W., Nielsen, D. C., Bridges, M. S., &amp; Liu, Y.-S. (2016). Early identification of reading comprehension difficulties. </w:t>
      </w:r>
      <w:r w:rsidRPr="00F62E53">
        <w:rPr>
          <w:i/>
        </w:rPr>
        <w:t>Journal of Learning Disabilities, 49</w:t>
      </w:r>
      <w:r w:rsidRPr="00F62E53">
        <w:t xml:space="preserve">(5), 451-465.  </w:t>
      </w:r>
      <w:hyperlink r:id="rId16" w:history="1">
        <w:r w:rsidRPr="00F62E53">
          <w:rPr>
            <w:rStyle w:val="Hyperlink"/>
          </w:rPr>
          <w:t>https://doi.org/10.1177/0022219414556121</w:t>
        </w:r>
      </w:hyperlink>
      <w:r w:rsidRPr="00F62E53">
        <w:t xml:space="preserve"> </w:t>
      </w:r>
    </w:p>
    <w:p w14:paraId="0C561C91" w14:textId="37D0E02D" w:rsidR="00F62E53" w:rsidRPr="00F62E53" w:rsidRDefault="00F62E53" w:rsidP="00F62E53">
      <w:pPr>
        <w:pStyle w:val="EndNoteBibliography"/>
        <w:ind w:left="720" w:hanging="720"/>
      </w:pPr>
      <w:r w:rsidRPr="00F62E53">
        <w:t xml:space="preserve">Clarke, P. J., Snowling, M. J., Truelove, E., &amp; Hulme, C. (2010). Ameliorating children’s reading-comprehension difficulties:A randomized controlled trial. </w:t>
      </w:r>
      <w:r w:rsidRPr="00F62E53">
        <w:rPr>
          <w:i/>
        </w:rPr>
        <w:t>Psychological Science, 21</w:t>
      </w:r>
      <w:r w:rsidRPr="00F62E53">
        <w:t xml:space="preserve">(8), 1106-1116.  </w:t>
      </w:r>
      <w:hyperlink r:id="rId17" w:history="1">
        <w:r w:rsidRPr="00F62E53">
          <w:rPr>
            <w:rStyle w:val="Hyperlink"/>
          </w:rPr>
          <w:t>https://doi.org/10.1177/0956797610375449</w:t>
        </w:r>
      </w:hyperlink>
      <w:r w:rsidRPr="00F62E53">
        <w:t xml:space="preserve"> </w:t>
      </w:r>
    </w:p>
    <w:p w14:paraId="7970369D" w14:textId="77777777" w:rsidR="00F62E53" w:rsidRPr="00F62E53" w:rsidRDefault="00F62E53" w:rsidP="00F62E53">
      <w:pPr>
        <w:pStyle w:val="EndNoteBibliography"/>
        <w:ind w:left="720" w:hanging="720"/>
      </w:pPr>
      <w:r w:rsidRPr="00F62E53">
        <w:t xml:space="preserve">Clements, D. H. (2007). Curriculum research: Toward a framework for "research-based curricula". </w:t>
      </w:r>
      <w:r w:rsidRPr="00F62E53">
        <w:rPr>
          <w:i/>
        </w:rPr>
        <w:t>Journal for Research in Mathematics Education, 38</w:t>
      </w:r>
      <w:r w:rsidRPr="00F62E53">
        <w:t xml:space="preserve">(1), 35-70.  </w:t>
      </w:r>
    </w:p>
    <w:p w14:paraId="6B6CAC59" w14:textId="22A369F9" w:rsidR="00F62E53" w:rsidRPr="00F62E53" w:rsidRDefault="00F62E53" w:rsidP="00F62E53">
      <w:pPr>
        <w:pStyle w:val="EndNoteBibliography"/>
        <w:ind w:left="720" w:hanging="720"/>
      </w:pPr>
      <w:r w:rsidRPr="00F62E53">
        <w:lastRenderedPageBreak/>
        <w:t xml:space="preserve">Collins, L. M., Schafer, J. L., &amp; Kam, C.-M. (2001). A comparison of inclusive and restrictive strategies in modern missing data procedures. </w:t>
      </w:r>
      <w:r w:rsidRPr="00F62E53">
        <w:rPr>
          <w:i/>
        </w:rPr>
        <w:t>Psychological Methods, 6</w:t>
      </w:r>
      <w:r w:rsidRPr="00F62E53">
        <w:t xml:space="preserve">(4), 330-351.  </w:t>
      </w:r>
      <w:hyperlink r:id="rId18" w:history="1">
        <w:r w:rsidRPr="00F62E53">
          <w:rPr>
            <w:rStyle w:val="Hyperlink"/>
          </w:rPr>
          <w:t>https://doi.org/10.1037/1082-989X.6.4.330</w:t>
        </w:r>
      </w:hyperlink>
      <w:r w:rsidRPr="00F62E53">
        <w:t xml:space="preserve"> </w:t>
      </w:r>
    </w:p>
    <w:p w14:paraId="168E3A26" w14:textId="78F8958D" w:rsidR="00F62E53" w:rsidRPr="00F62E53" w:rsidRDefault="00F62E53" w:rsidP="00F62E53">
      <w:pPr>
        <w:pStyle w:val="EndNoteBibliography"/>
        <w:ind w:left="720" w:hanging="720"/>
      </w:pPr>
      <w:r w:rsidRPr="00F62E53">
        <w:t xml:space="preserve">Connor, C. M., Phillips, B. M., Kim, Y. S. G., Lonigan, C. J., Kaschak, M. P., Crowe, E., Dombek, J., &amp; Al Otaiba, S. (2018). Examining the efficacy of targeted component interventions on language and literacy for third and fourth graders who are at risk of comprehension difficulties. </w:t>
      </w:r>
      <w:r w:rsidRPr="00F62E53">
        <w:rPr>
          <w:i/>
        </w:rPr>
        <w:t>Scientific Studies of Reading</w:t>
      </w:r>
      <w:r w:rsidRPr="00F62E53">
        <w:t xml:space="preserve">, 1-23.  </w:t>
      </w:r>
      <w:hyperlink r:id="rId19" w:history="1">
        <w:r w:rsidRPr="00F62E53">
          <w:rPr>
            <w:rStyle w:val="Hyperlink"/>
          </w:rPr>
          <w:t>https://doi.org/10.1080/10888438.2018.1481409</w:t>
        </w:r>
      </w:hyperlink>
      <w:r w:rsidRPr="00F62E53">
        <w:t xml:space="preserve"> </w:t>
      </w:r>
    </w:p>
    <w:p w14:paraId="51C09D97" w14:textId="77777777" w:rsidR="00F62E53" w:rsidRPr="00F62E53" w:rsidRDefault="00F62E53" w:rsidP="00F62E53">
      <w:pPr>
        <w:pStyle w:val="EndNoteBibliography"/>
        <w:ind w:left="720" w:hanging="720"/>
      </w:pPr>
      <w:r w:rsidRPr="00F62E53">
        <w:t xml:space="preserve">Coyne, M. D., McCoach, D. B., Loftus, S., Zipoli Jr, R., Ruby, M., Crevecoeur, Y. C., &amp; Kapp, S. (2010). Direct and extended vocabulary instruction in kindergarten: Investigating transfer effects. </w:t>
      </w:r>
      <w:r w:rsidRPr="00F62E53">
        <w:rPr>
          <w:i/>
        </w:rPr>
        <w:t>Journal of Research on Educational Effectiveness, 3</w:t>
      </w:r>
      <w:r w:rsidRPr="00F62E53">
        <w:t xml:space="preserve">(2), 93-120.  </w:t>
      </w:r>
    </w:p>
    <w:p w14:paraId="322A4E85" w14:textId="4DFC4FBA" w:rsidR="00F62E53" w:rsidRPr="00F62E53" w:rsidRDefault="00F62E53" w:rsidP="00F62E53">
      <w:pPr>
        <w:pStyle w:val="EndNoteBibliography"/>
        <w:ind w:left="720" w:hanging="720"/>
      </w:pPr>
      <w:r w:rsidRPr="00F62E53">
        <w:t xml:space="preserve">de Sousa, I., &amp; Oakhill, J. (1996). Do levels of interest have an effect on children's comprehension monitoring performance? </w:t>
      </w:r>
      <w:r w:rsidRPr="00F62E53">
        <w:rPr>
          <w:i/>
        </w:rPr>
        <w:t>British journal of educational psychology, 66</w:t>
      </w:r>
      <w:r w:rsidRPr="00F62E53">
        <w:t xml:space="preserve">(4), 471-482.  </w:t>
      </w:r>
      <w:hyperlink r:id="rId20" w:history="1">
        <w:r w:rsidRPr="00F62E53">
          <w:rPr>
            <w:rStyle w:val="Hyperlink"/>
          </w:rPr>
          <w:t>https://doi.org/10.1111/j.2044-8279.1996.tb01213.x</w:t>
        </w:r>
      </w:hyperlink>
      <w:r w:rsidRPr="00F62E53">
        <w:t xml:space="preserve"> </w:t>
      </w:r>
    </w:p>
    <w:p w14:paraId="5D8021B0" w14:textId="74AC647A" w:rsidR="00F62E53" w:rsidRPr="00F62E53" w:rsidRDefault="00F62E53" w:rsidP="00F62E53">
      <w:pPr>
        <w:pStyle w:val="EndNoteBibliography"/>
        <w:ind w:left="720" w:hanging="720"/>
      </w:pPr>
      <w:r w:rsidRPr="00F62E53">
        <w:t xml:space="preserve">Dickinson, D. K. (2011). Teachers’ language practices and academic outcomes of preschool children. </w:t>
      </w:r>
      <w:r w:rsidRPr="00F62E53">
        <w:rPr>
          <w:i/>
        </w:rPr>
        <w:t>Science, 333</w:t>
      </w:r>
      <w:r w:rsidRPr="00F62E53">
        <w:t xml:space="preserve">(6045), 964-967.  </w:t>
      </w:r>
      <w:hyperlink r:id="rId21" w:history="1">
        <w:r w:rsidRPr="00F62E53">
          <w:rPr>
            <w:rStyle w:val="Hyperlink"/>
          </w:rPr>
          <w:t>https://doi.org/10.1126/science.1204526</w:t>
        </w:r>
      </w:hyperlink>
      <w:r w:rsidRPr="00F62E53">
        <w:t xml:space="preserve"> </w:t>
      </w:r>
    </w:p>
    <w:p w14:paraId="6C755AD9" w14:textId="77777777" w:rsidR="00F62E53" w:rsidRPr="00F62E53" w:rsidRDefault="00F62E53" w:rsidP="00F62E53">
      <w:pPr>
        <w:pStyle w:val="EndNoteBibliography"/>
        <w:ind w:left="720" w:hanging="720"/>
      </w:pPr>
      <w:r w:rsidRPr="00F62E53">
        <w:t xml:space="preserve">Dickinson, D. K., Copley, J. V., Izquierdo, E., Lederman, J. S., Schickendanz, J. A., &amp; Wright, L. (2014). </w:t>
      </w:r>
      <w:r w:rsidRPr="00F62E53">
        <w:rPr>
          <w:i/>
        </w:rPr>
        <w:t>Opening the world of learning</w:t>
      </w:r>
      <w:r w:rsidRPr="00F62E53">
        <w:t xml:space="preserve">. Pearson. </w:t>
      </w:r>
    </w:p>
    <w:p w14:paraId="5A625D88" w14:textId="602E9C13" w:rsidR="00F62E53" w:rsidRPr="00F62E53" w:rsidRDefault="00F62E53" w:rsidP="00F62E53">
      <w:pPr>
        <w:pStyle w:val="EndNoteBibliography"/>
        <w:ind w:left="720" w:hanging="720"/>
      </w:pPr>
      <w:r w:rsidRPr="00F62E53">
        <w:t xml:space="preserve">Dickinson, D. K., Golinkoff, R. M., &amp; Hirsh-Pasek, K. (2010). Speaking out for language:Why language is central to reading development. </w:t>
      </w:r>
      <w:r w:rsidRPr="00F62E53">
        <w:rPr>
          <w:i/>
        </w:rPr>
        <w:t>Educational Researcher, 39</w:t>
      </w:r>
      <w:r w:rsidRPr="00F62E53">
        <w:t xml:space="preserve">(4), 305-310.  </w:t>
      </w:r>
      <w:hyperlink r:id="rId22" w:history="1">
        <w:r w:rsidRPr="00F62E53">
          <w:rPr>
            <w:rStyle w:val="Hyperlink"/>
          </w:rPr>
          <w:t>https://doi.org/10.3102/0013189x10370204</w:t>
        </w:r>
      </w:hyperlink>
      <w:r w:rsidRPr="00F62E53">
        <w:t xml:space="preserve"> </w:t>
      </w:r>
    </w:p>
    <w:p w14:paraId="77938BB3" w14:textId="18C8FEA8" w:rsidR="00F62E53" w:rsidRPr="00F62E53" w:rsidRDefault="00F62E53" w:rsidP="00F62E53">
      <w:pPr>
        <w:pStyle w:val="EndNoteBibliography"/>
        <w:ind w:left="720" w:hanging="720"/>
      </w:pPr>
      <w:r w:rsidRPr="00F62E53">
        <w:t xml:space="preserve">Dickinson, D. K., Nesbitt, K. T., &amp; Hofer, K. G. (2019). Effects of language on initial reading: Direct and indirect associations between code and language from preschool to first grade. </w:t>
      </w:r>
      <w:r w:rsidRPr="00F62E53">
        <w:rPr>
          <w:i/>
        </w:rPr>
        <w:lastRenderedPageBreak/>
        <w:t>Early Childhood Research Quarterly, 49</w:t>
      </w:r>
      <w:r w:rsidRPr="00F62E53">
        <w:t xml:space="preserve">, 122-137.  </w:t>
      </w:r>
      <w:hyperlink r:id="rId23" w:history="1">
        <w:r w:rsidRPr="00F62E53">
          <w:rPr>
            <w:rStyle w:val="Hyperlink"/>
          </w:rPr>
          <w:t>https://doi.org/https://doi.org/10.1016/j.ecresq.2019.04.005</w:t>
        </w:r>
      </w:hyperlink>
      <w:r w:rsidRPr="00F62E53">
        <w:t xml:space="preserve"> </w:t>
      </w:r>
    </w:p>
    <w:p w14:paraId="4195423F" w14:textId="23921DE3" w:rsidR="00F62E53" w:rsidRPr="00F62E53" w:rsidRDefault="00F62E53" w:rsidP="00F62E53">
      <w:pPr>
        <w:pStyle w:val="EndNoteBibliography"/>
        <w:ind w:left="720" w:hanging="720"/>
      </w:pPr>
      <w:r w:rsidRPr="00F62E53">
        <w:t xml:space="preserve">Dickinson, D. K., &amp; Porche, M. V. (2011). Relation between language experiences in preschool classrooms and children’s kindergarten and fourth-grade language and reading abilities. </w:t>
      </w:r>
      <w:r w:rsidRPr="00F62E53">
        <w:rPr>
          <w:i/>
        </w:rPr>
        <w:t>Child Development, 82</w:t>
      </w:r>
      <w:r w:rsidRPr="00F62E53">
        <w:t xml:space="preserve">(3), 870-886.  </w:t>
      </w:r>
      <w:hyperlink r:id="rId24" w:history="1">
        <w:r w:rsidRPr="00F62E53">
          <w:rPr>
            <w:rStyle w:val="Hyperlink"/>
          </w:rPr>
          <w:t>https://doi.org/10.1111/j.1467-8624.2011.01576.x</w:t>
        </w:r>
      </w:hyperlink>
      <w:r w:rsidRPr="00F62E53">
        <w:t xml:space="preserve"> </w:t>
      </w:r>
    </w:p>
    <w:p w14:paraId="2FE61CB5" w14:textId="02208DD6" w:rsidR="00F62E53" w:rsidRPr="00F62E53" w:rsidRDefault="00F62E53" w:rsidP="00F62E53">
      <w:pPr>
        <w:pStyle w:val="EndNoteBibliography"/>
        <w:ind w:left="720" w:hanging="720"/>
      </w:pPr>
      <w:r w:rsidRPr="00F62E53">
        <w:t xml:space="preserve">Douglas, K., &amp; Albro, E. (2014). The progress and promise of the reading for understanding research initiative. </w:t>
      </w:r>
      <w:r w:rsidRPr="00F62E53">
        <w:rPr>
          <w:i/>
        </w:rPr>
        <w:t>Educational Psychology Review, 26</w:t>
      </w:r>
      <w:r w:rsidRPr="00F62E53">
        <w:t xml:space="preserve">(3), 341-355.  </w:t>
      </w:r>
      <w:hyperlink r:id="rId25" w:history="1">
        <w:r w:rsidRPr="00F62E53">
          <w:rPr>
            <w:rStyle w:val="Hyperlink"/>
          </w:rPr>
          <w:t>https://doi.org/10.1007/s10648-014-9278-y</w:t>
        </w:r>
      </w:hyperlink>
      <w:r w:rsidRPr="00F62E53">
        <w:t xml:space="preserve"> </w:t>
      </w:r>
    </w:p>
    <w:p w14:paraId="3EF5C6E7" w14:textId="77777777" w:rsidR="00F62E53" w:rsidRPr="00F62E53" w:rsidRDefault="00F62E53" w:rsidP="00F62E53">
      <w:pPr>
        <w:pStyle w:val="EndNoteBibliography"/>
        <w:ind w:left="720" w:hanging="720"/>
      </w:pPr>
      <w:r w:rsidRPr="00F62E53">
        <w:t xml:space="preserve">Duke, N. K. (2000). 3.6 minutes per day: The scarcity of informational texts in first grade. </w:t>
      </w:r>
      <w:r w:rsidRPr="00F62E53">
        <w:rPr>
          <w:i/>
        </w:rPr>
        <w:t>Reading Research Quarterly, 35</w:t>
      </w:r>
      <w:r w:rsidRPr="00F62E53">
        <w:t xml:space="preserve">(2), 202-224.  </w:t>
      </w:r>
    </w:p>
    <w:p w14:paraId="156CCBAB" w14:textId="77777777" w:rsidR="00F62E53" w:rsidRPr="00F62E53" w:rsidRDefault="00F62E53" w:rsidP="00F62E53">
      <w:pPr>
        <w:pStyle w:val="EndNoteBibliography"/>
        <w:ind w:left="720" w:hanging="720"/>
      </w:pPr>
      <w:r w:rsidRPr="00F62E53">
        <w:t xml:space="preserve">Ehri, L. C., Nunes, S. R., Stahl, S. A., &amp; Willows, D. M. (2001). Systematic phonics instruction helps students learn to read: Evidence from the National Reading Panel's meta-analysis. </w:t>
      </w:r>
      <w:r w:rsidRPr="00F62E53">
        <w:rPr>
          <w:i/>
        </w:rPr>
        <w:t>Review of Educational Research, 71</w:t>
      </w:r>
      <w:r w:rsidRPr="00F62E53">
        <w:t xml:space="preserve">(3), 393-447.  </w:t>
      </w:r>
    </w:p>
    <w:p w14:paraId="40AC74C4" w14:textId="77777777" w:rsidR="00F62E53" w:rsidRPr="00F62E53" w:rsidRDefault="00F62E53" w:rsidP="00F62E53">
      <w:pPr>
        <w:pStyle w:val="EndNoteBibliography"/>
        <w:ind w:left="720" w:hanging="720"/>
      </w:pPr>
      <w:r w:rsidRPr="00F62E53">
        <w:t xml:space="preserve">Enders, C. K. (2010). </w:t>
      </w:r>
      <w:r w:rsidRPr="00F62E53">
        <w:rPr>
          <w:i/>
        </w:rPr>
        <w:t>Applied missing data analysis</w:t>
      </w:r>
      <w:r w:rsidRPr="00F62E53">
        <w:t xml:space="preserve"> (2nd ed.). Guilford Press. </w:t>
      </w:r>
    </w:p>
    <w:p w14:paraId="34C22CC5" w14:textId="1FB5E42A" w:rsidR="00F62E53" w:rsidRPr="00F62E53" w:rsidRDefault="00F62E53" w:rsidP="00F62E53">
      <w:pPr>
        <w:pStyle w:val="EndNoteBibliography"/>
        <w:ind w:left="720" w:hanging="720"/>
      </w:pPr>
      <w:r w:rsidRPr="00F62E53">
        <w:t xml:space="preserve">Fricke, S., Bowyer-Crane, C., Haley, A. J., Hulme, C., &amp; Snowling, M. J. (2013). Efficacy of language intervention in the early years. </w:t>
      </w:r>
      <w:r w:rsidRPr="00F62E53">
        <w:rPr>
          <w:i/>
        </w:rPr>
        <w:t>Journal of Child Psychology &amp; Psychiatry, 54</w:t>
      </w:r>
      <w:r w:rsidRPr="00F62E53">
        <w:t xml:space="preserve">(3), 280-290.  </w:t>
      </w:r>
      <w:hyperlink r:id="rId26" w:history="1">
        <w:r w:rsidRPr="00F62E53">
          <w:rPr>
            <w:rStyle w:val="Hyperlink"/>
          </w:rPr>
          <w:t>https://doi.org/10.1111/jcpp.12010</w:t>
        </w:r>
      </w:hyperlink>
      <w:r w:rsidRPr="00F62E53">
        <w:t xml:space="preserve"> </w:t>
      </w:r>
    </w:p>
    <w:p w14:paraId="5B555B70" w14:textId="77777777" w:rsidR="00F62E53" w:rsidRPr="00F62E53" w:rsidRDefault="00F62E53" w:rsidP="00F62E53">
      <w:pPr>
        <w:pStyle w:val="EndNoteBibliography"/>
        <w:ind w:left="720" w:hanging="720"/>
      </w:pPr>
      <w:r w:rsidRPr="00F62E53">
        <w:t xml:space="preserve">Gillam, R. B., &amp; Pearson, N. (2004). </w:t>
      </w:r>
      <w:r w:rsidRPr="00F62E53">
        <w:rPr>
          <w:i/>
        </w:rPr>
        <w:t>Test of narrative langauge</w:t>
      </w:r>
      <w:r w:rsidRPr="00F62E53">
        <w:t xml:space="preserve">. Pro-Ed. </w:t>
      </w:r>
    </w:p>
    <w:p w14:paraId="2BB12B39" w14:textId="1C87C6B8" w:rsidR="00F62E53" w:rsidRPr="00F62E53" w:rsidRDefault="00F62E53" w:rsidP="00F62E53">
      <w:pPr>
        <w:pStyle w:val="EndNoteBibliography"/>
        <w:ind w:left="720" w:hanging="720"/>
      </w:pPr>
      <w:r w:rsidRPr="00F62E53">
        <w:t xml:space="preserve">Gomez, R. E., Kagan, S. L., &amp; Fox, E. A. (2015). Professional development of the early childhood education teaching workforce in the United States: An overview. </w:t>
      </w:r>
      <w:r w:rsidRPr="00F62E53">
        <w:rPr>
          <w:i/>
        </w:rPr>
        <w:t>Professional Development in Education, 41</w:t>
      </w:r>
      <w:r w:rsidRPr="00F62E53">
        <w:t xml:space="preserve">(2), 169-186.  </w:t>
      </w:r>
      <w:hyperlink r:id="rId27" w:history="1">
        <w:r w:rsidRPr="00F62E53">
          <w:rPr>
            <w:rStyle w:val="Hyperlink"/>
          </w:rPr>
          <w:t>https://doi.org/10.1080/19415257.2014.986820</w:t>
        </w:r>
      </w:hyperlink>
      <w:r w:rsidRPr="00F62E53">
        <w:t xml:space="preserve"> </w:t>
      </w:r>
    </w:p>
    <w:p w14:paraId="6C749F39" w14:textId="5FA8724B" w:rsidR="00F62E53" w:rsidRPr="00F62E53" w:rsidRDefault="00F62E53" w:rsidP="00F62E53">
      <w:pPr>
        <w:pStyle w:val="EndNoteBibliography"/>
        <w:ind w:left="720" w:hanging="720"/>
      </w:pPr>
      <w:r w:rsidRPr="00F62E53">
        <w:lastRenderedPageBreak/>
        <w:t xml:space="preserve">Gough, P. B., &amp; Tunmer, W. E. (1986). Decoding, reading, and reading disability. </w:t>
      </w:r>
      <w:r w:rsidRPr="00F62E53">
        <w:rPr>
          <w:i/>
        </w:rPr>
        <w:t>Remedial and Special Education, 7</w:t>
      </w:r>
      <w:r w:rsidRPr="00F62E53">
        <w:t xml:space="preserve">, 6-10.  </w:t>
      </w:r>
      <w:hyperlink r:id="rId28" w:history="1">
        <w:r w:rsidRPr="00F62E53">
          <w:rPr>
            <w:rStyle w:val="Hyperlink"/>
          </w:rPr>
          <w:t>https://doi.org/10.1177/074193258600700104</w:t>
        </w:r>
      </w:hyperlink>
      <w:r w:rsidRPr="00F62E53">
        <w:t xml:space="preserve"> </w:t>
      </w:r>
    </w:p>
    <w:p w14:paraId="0533A3AD" w14:textId="77777777" w:rsidR="00F62E53" w:rsidRPr="00F62E53" w:rsidRDefault="00F62E53" w:rsidP="00F62E53">
      <w:pPr>
        <w:pStyle w:val="EndNoteBibliography"/>
        <w:ind w:left="720" w:hanging="720"/>
      </w:pPr>
      <w:r w:rsidRPr="00F62E53">
        <w:t xml:space="preserve">Graham, J. W. (2012). </w:t>
      </w:r>
      <w:r w:rsidRPr="00F62E53">
        <w:rPr>
          <w:i/>
        </w:rPr>
        <w:t>Missing data: Analysis and design</w:t>
      </w:r>
      <w:r w:rsidRPr="00F62E53">
        <w:t xml:space="preserve">. Springer. </w:t>
      </w:r>
    </w:p>
    <w:p w14:paraId="506C46F6" w14:textId="662E3795" w:rsidR="00F62E53" w:rsidRPr="00F62E53" w:rsidRDefault="00F62E53" w:rsidP="00F62E53">
      <w:pPr>
        <w:pStyle w:val="EndNoteBibliography"/>
        <w:ind w:left="720" w:hanging="720"/>
      </w:pPr>
      <w:r w:rsidRPr="00F62E53">
        <w:t xml:space="preserve">Griffin, T. M., Hemphill, L., Camp, L., &amp; Wolf, D. P. (2004). Oral discourse in the preschool years and later literacy skills. </w:t>
      </w:r>
      <w:r w:rsidRPr="00F62E53">
        <w:rPr>
          <w:i/>
        </w:rPr>
        <w:t>First Language, 24</w:t>
      </w:r>
      <w:r w:rsidRPr="00F62E53">
        <w:t xml:space="preserve">(2), 123-147.  </w:t>
      </w:r>
      <w:hyperlink r:id="rId29" w:history="1">
        <w:r w:rsidRPr="00F62E53">
          <w:rPr>
            <w:rStyle w:val="Hyperlink"/>
          </w:rPr>
          <w:t>https://doi.org/10.1177/0142723704042369</w:t>
        </w:r>
      </w:hyperlink>
      <w:r w:rsidRPr="00F62E53">
        <w:t xml:space="preserve"> </w:t>
      </w:r>
    </w:p>
    <w:p w14:paraId="54C67E0E" w14:textId="409411F8" w:rsidR="00F62E53" w:rsidRPr="00F62E53" w:rsidRDefault="00F62E53" w:rsidP="00F62E53">
      <w:pPr>
        <w:pStyle w:val="EndNoteBibliography"/>
        <w:ind w:left="720" w:hanging="720"/>
      </w:pPr>
      <w:r w:rsidRPr="00F62E53">
        <w:t xml:space="preserve">Haley, A., Hulme, C., Bowyer-Crane, C., Snowling, M. J., &amp; Fricke, S. (2017). Oral language skills intervention in pre-school – a cautionary tale. </w:t>
      </w:r>
      <w:r w:rsidRPr="00F62E53">
        <w:rPr>
          <w:i/>
        </w:rPr>
        <w:t>International Journal of Language and Communication Disorders, 52</w:t>
      </w:r>
      <w:r w:rsidRPr="00F62E53">
        <w:t xml:space="preserve">(1), 71-79.  </w:t>
      </w:r>
      <w:hyperlink r:id="rId30" w:history="1">
        <w:r w:rsidRPr="00F62E53">
          <w:rPr>
            <w:rStyle w:val="Hyperlink"/>
          </w:rPr>
          <w:t>https://doi.org/10.1111/1460-6984.12257</w:t>
        </w:r>
      </w:hyperlink>
      <w:r w:rsidRPr="00F62E53">
        <w:t xml:space="preserve"> </w:t>
      </w:r>
    </w:p>
    <w:p w14:paraId="0E20D2B9" w14:textId="17E4FB61" w:rsidR="00F62E53" w:rsidRPr="00F62E53" w:rsidRDefault="00F62E53" w:rsidP="00F62E53">
      <w:pPr>
        <w:pStyle w:val="EndNoteBibliography"/>
        <w:ind w:left="720" w:hanging="720"/>
      </w:pPr>
      <w:r w:rsidRPr="00F62E53">
        <w:t xml:space="preserve">Hjetland, H. N., Brinchmann, E. I., Scherer, R., Hulme, C., &amp; Melby-Lervåg, M. (2020). Preschool pathways to reading comprehension: A systematic meta-analytic review. </w:t>
      </w:r>
      <w:r w:rsidRPr="00F62E53">
        <w:rPr>
          <w:i/>
        </w:rPr>
        <w:t>Educational Research Review, 30</w:t>
      </w:r>
      <w:r w:rsidRPr="00F62E53">
        <w:t xml:space="preserve">, 100323.  </w:t>
      </w:r>
      <w:hyperlink r:id="rId31" w:history="1">
        <w:r w:rsidRPr="00F62E53">
          <w:rPr>
            <w:rStyle w:val="Hyperlink"/>
          </w:rPr>
          <w:t>https://doi.org/10.1016/j.edurev.2020.100323</w:t>
        </w:r>
      </w:hyperlink>
      <w:r w:rsidRPr="00F62E53">
        <w:t xml:space="preserve"> </w:t>
      </w:r>
    </w:p>
    <w:p w14:paraId="37A56012" w14:textId="71D413B8" w:rsidR="00F62E53" w:rsidRPr="00F62E53" w:rsidRDefault="00F62E53" w:rsidP="00F62E53">
      <w:pPr>
        <w:pStyle w:val="EndNoteBibliography"/>
        <w:ind w:left="720" w:hanging="720"/>
      </w:pPr>
      <w:r w:rsidRPr="00F62E53">
        <w:t xml:space="preserve">Hjetland, H. N., Lervåg, A., Lyster, S.-A. H., Hagtvet, B. E., Hulme, C., &amp; Melby-Lervåg, M. (2019). Pathways to reading comprehension: A longitudinal study from 4 to 9 years of age. </w:t>
      </w:r>
      <w:r w:rsidRPr="00F62E53">
        <w:rPr>
          <w:i/>
        </w:rPr>
        <w:t>Journal of Educational Psychology, 111</w:t>
      </w:r>
      <w:r w:rsidRPr="00F62E53">
        <w:t xml:space="preserve">(5), 751-763.  </w:t>
      </w:r>
      <w:hyperlink r:id="rId32" w:history="1">
        <w:r w:rsidRPr="00F62E53">
          <w:rPr>
            <w:rStyle w:val="Hyperlink"/>
          </w:rPr>
          <w:t>https://doi.org/10.1037/edu0000321</w:t>
        </w:r>
      </w:hyperlink>
      <w:r w:rsidRPr="00F62E53">
        <w:t xml:space="preserve"> </w:t>
      </w:r>
    </w:p>
    <w:p w14:paraId="24462AC8" w14:textId="62A6E569" w:rsidR="00F62E53" w:rsidRPr="00F62E53" w:rsidRDefault="00F62E53" w:rsidP="00F62E53">
      <w:pPr>
        <w:pStyle w:val="EndNoteBibliography"/>
        <w:ind w:left="720" w:hanging="720"/>
      </w:pPr>
      <w:r w:rsidRPr="00F62E53">
        <w:t xml:space="preserve">Hu, L., &amp; Bentler, P. M. (1999). Cutoff criteria for fit indexes in covariance structure analysis: Conventional criteria versus new alternatives. </w:t>
      </w:r>
      <w:r w:rsidRPr="00F62E53">
        <w:rPr>
          <w:i/>
        </w:rPr>
        <w:t>Structural Equation Modeling, 6</w:t>
      </w:r>
      <w:r w:rsidRPr="00F62E53">
        <w:t xml:space="preserve">(1), 1-55.  </w:t>
      </w:r>
      <w:hyperlink r:id="rId33" w:history="1">
        <w:r w:rsidRPr="00F62E53">
          <w:rPr>
            <w:rStyle w:val="Hyperlink"/>
          </w:rPr>
          <w:t>https://doi.org/10.1080/10705519909540118</w:t>
        </w:r>
      </w:hyperlink>
      <w:r w:rsidRPr="00F62E53">
        <w:t xml:space="preserve"> </w:t>
      </w:r>
    </w:p>
    <w:p w14:paraId="6DF79E4A" w14:textId="7BE9C582" w:rsidR="00F62E53" w:rsidRPr="00F62E53" w:rsidRDefault="00F62E53" w:rsidP="00F62E53">
      <w:pPr>
        <w:pStyle w:val="EndNoteBibliography"/>
        <w:ind w:left="720" w:hanging="720"/>
      </w:pPr>
      <w:r w:rsidRPr="00F62E53">
        <w:t xml:space="preserve">Institute of Education Sciences. (2020, January). </w:t>
      </w:r>
      <w:r w:rsidRPr="00F62E53">
        <w:rPr>
          <w:i/>
        </w:rPr>
        <w:t>What Works Clearinghouse standards handbook (version 4.1)</w:t>
      </w:r>
      <w:r w:rsidRPr="00F62E53">
        <w:t xml:space="preserve"> </w:t>
      </w:r>
      <w:hyperlink r:id="rId34" w:history="1">
        <w:r w:rsidRPr="00F62E53">
          <w:rPr>
            <w:rStyle w:val="Hyperlink"/>
          </w:rPr>
          <w:t>https://ies.ed.gov/ncee/wwc/Docs/referenceresources/WWC-Standards-Handbook-v4-1-508.pdf</w:t>
        </w:r>
      </w:hyperlink>
      <w:r w:rsidRPr="00F62E53">
        <w:t xml:space="preserve"> </w:t>
      </w:r>
    </w:p>
    <w:p w14:paraId="5A44A941" w14:textId="3455BF1E" w:rsidR="00F62E53" w:rsidRPr="00F62E53" w:rsidRDefault="00F62E53" w:rsidP="00F62E53">
      <w:pPr>
        <w:pStyle w:val="EndNoteBibliography"/>
        <w:ind w:left="720" w:hanging="720"/>
      </w:pPr>
      <w:r w:rsidRPr="00F62E53">
        <w:lastRenderedPageBreak/>
        <w:t xml:space="preserve">Jenkins, J. M., Duncan, G. J., Auger, A., Bitler, M., Domina, T., &amp; Burchinal, M. (2018). Boosting school readiness: Should preschool teachers target skills or the whole child? </w:t>
      </w:r>
      <w:r w:rsidRPr="00F62E53">
        <w:rPr>
          <w:i/>
        </w:rPr>
        <w:t>Economics of Education Review, 65</w:t>
      </w:r>
      <w:r w:rsidRPr="00F62E53">
        <w:t xml:space="preserve">, 107-125.  </w:t>
      </w:r>
      <w:hyperlink r:id="rId35" w:history="1">
        <w:r w:rsidRPr="00F62E53">
          <w:rPr>
            <w:rStyle w:val="Hyperlink"/>
          </w:rPr>
          <w:t>https://doi.org/10.1016/j.econedurev.2018.05.001</w:t>
        </w:r>
      </w:hyperlink>
      <w:r w:rsidRPr="00F62E53">
        <w:t xml:space="preserve"> </w:t>
      </w:r>
    </w:p>
    <w:p w14:paraId="61C0942B" w14:textId="2D75E003" w:rsidR="00F62E53" w:rsidRPr="00F62E53" w:rsidRDefault="00F62E53" w:rsidP="00F62E53">
      <w:pPr>
        <w:pStyle w:val="EndNoteBibliography"/>
        <w:ind w:left="720" w:hanging="720"/>
      </w:pPr>
      <w:r w:rsidRPr="00F62E53">
        <w:t xml:space="preserve">Kendeou, P., van den Broek, P., White, M., &amp; Lynch, J. S. (2009). Predicting reading comprehension in early elementary school: The independent contributions of oral language and decoding skills. </w:t>
      </w:r>
      <w:r w:rsidRPr="00F62E53">
        <w:rPr>
          <w:i/>
        </w:rPr>
        <w:t>Journal of Educational Psychology, 101</w:t>
      </w:r>
      <w:r w:rsidRPr="00F62E53">
        <w:t xml:space="preserve">, 765-778.  </w:t>
      </w:r>
      <w:hyperlink r:id="rId36" w:history="1">
        <w:r w:rsidRPr="00F62E53">
          <w:rPr>
            <w:rStyle w:val="Hyperlink"/>
          </w:rPr>
          <w:t>https://doi.org/10.1037/a0015956</w:t>
        </w:r>
      </w:hyperlink>
      <w:r w:rsidRPr="00F62E53">
        <w:t xml:space="preserve"> </w:t>
      </w:r>
    </w:p>
    <w:p w14:paraId="31D5C079" w14:textId="64289526" w:rsidR="00F62E53" w:rsidRPr="00F62E53" w:rsidRDefault="00F62E53" w:rsidP="00F62E53">
      <w:pPr>
        <w:pStyle w:val="EndNoteBibliography"/>
        <w:ind w:left="720" w:hanging="720"/>
      </w:pPr>
      <w:r w:rsidRPr="00F62E53">
        <w:t xml:space="preserve">Kim, Y.-S. G. (2016). Direct and mediated effects of language and cognitive skills on comprehension of oral narrative texts (listening comprehension) for children. </w:t>
      </w:r>
      <w:r w:rsidRPr="00F62E53">
        <w:rPr>
          <w:i/>
        </w:rPr>
        <w:t>Journal of Experimental Child Psychology, 141</w:t>
      </w:r>
      <w:r w:rsidRPr="00F62E53">
        <w:t xml:space="preserve">, 101-120.  </w:t>
      </w:r>
      <w:hyperlink r:id="rId37" w:history="1">
        <w:r w:rsidRPr="00F62E53">
          <w:rPr>
            <w:rStyle w:val="Hyperlink"/>
          </w:rPr>
          <w:t>https://doi.org/10.1016/j.jecp.2015.08.003</w:t>
        </w:r>
      </w:hyperlink>
      <w:r w:rsidRPr="00F62E53">
        <w:t xml:space="preserve"> </w:t>
      </w:r>
    </w:p>
    <w:p w14:paraId="2CE8E0C4" w14:textId="49CED6FE" w:rsidR="00F62E53" w:rsidRPr="00F62E53" w:rsidRDefault="00F62E53" w:rsidP="00F62E53">
      <w:pPr>
        <w:pStyle w:val="EndNoteBibliography"/>
        <w:ind w:left="720" w:hanging="720"/>
      </w:pPr>
      <w:r w:rsidRPr="00F62E53">
        <w:t xml:space="preserve">Language and Reading Research Consortium. (2015). Learning to read: Should we keep things simple? </w:t>
      </w:r>
      <w:r w:rsidRPr="00F62E53">
        <w:rPr>
          <w:i/>
        </w:rPr>
        <w:t>Reading Research Quarterly, 50</w:t>
      </w:r>
      <w:r w:rsidRPr="00F62E53">
        <w:t xml:space="preserve">(2), 151-169.  </w:t>
      </w:r>
      <w:hyperlink r:id="rId38" w:history="1">
        <w:r w:rsidRPr="00F62E53">
          <w:rPr>
            <w:rStyle w:val="Hyperlink"/>
          </w:rPr>
          <w:t>https://doi.org/10.1002/rrq.99</w:t>
        </w:r>
      </w:hyperlink>
      <w:r w:rsidRPr="00F62E53">
        <w:t xml:space="preserve"> </w:t>
      </w:r>
    </w:p>
    <w:p w14:paraId="535BBF8E" w14:textId="36E1E4DE" w:rsidR="00F62E53" w:rsidRPr="00F62E53" w:rsidRDefault="00F62E53" w:rsidP="00F62E53">
      <w:pPr>
        <w:pStyle w:val="EndNoteBibliography"/>
        <w:ind w:left="720" w:hanging="720"/>
      </w:pPr>
      <w:r w:rsidRPr="00F62E53">
        <w:t xml:space="preserve">Language and Reading Research Consortium. (2016). Use of the curriculum research framework (crf) for developing a reading-comprehension curricular supplement for the primary grades. </w:t>
      </w:r>
      <w:r w:rsidRPr="00F62E53">
        <w:rPr>
          <w:i/>
        </w:rPr>
        <w:t>The Elementary School Journal, 116</w:t>
      </w:r>
      <w:r w:rsidRPr="00F62E53">
        <w:t xml:space="preserve">(3), 459-486.  </w:t>
      </w:r>
      <w:hyperlink r:id="rId39" w:history="1">
        <w:r w:rsidRPr="00F62E53">
          <w:rPr>
            <w:rStyle w:val="Hyperlink"/>
          </w:rPr>
          <w:t>https://doi.org/doi:10.1086/684827</w:t>
        </w:r>
      </w:hyperlink>
      <w:r w:rsidRPr="00F62E53">
        <w:t xml:space="preserve"> </w:t>
      </w:r>
    </w:p>
    <w:p w14:paraId="066F0C2E" w14:textId="4B78C2F5" w:rsidR="00F62E53" w:rsidRPr="00F62E53" w:rsidRDefault="00F62E53" w:rsidP="00F62E53">
      <w:pPr>
        <w:pStyle w:val="EndNoteBibliography"/>
        <w:ind w:left="720" w:hanging="720"/>
      </w:pPr>
      <w:r w:rsidRPr="00F62E53">
        <w:t xml:space="preserve">Language and Reading Research Consortium, &amp; Chiu, Y. D. (2018). The simple view of reading across development: Prediction of grade 3 reading comprehension from prekindergarten skills. </w:t>
      </w:r>
      <w:r w:rsidRPr="00F62E53">
        <w:rPr>
          <w:i/>
        </w:rPr>
        <w:t>Remedial and Special Education, 39</w:t>
      </w:r>
      <w:r w:rsidRPr="00F62E53">
        <w:t xml:space="preserve">(5), 289-303.  </w:t>
      </w:r>
      <w:hyperlink r:id="rId40" w:history="1">
        <w:r w:rsidRPr="00F62E53">
          <w:rPr>
            <w:rStyle w:val="Hyperlink"/>
          </w:rPr>
          <w:t>https://doi.org/10.1177/0741932518762055</w:t>
        </w:r>
      </w:hyperlink>
      <w:r w:rsidRPr="00F62E53">
        <w:t xml:space="preserve"> </w:t>
      </w:r>
    </w:p>
    <w:p w14:paraId="0A64B586" w14:textId="45182203" w:rsidR="00F62E53" w:rsidRPr="00F62E53" w:rsidRDefault="00F62E53" w:rsidP="00F62E53">
      <w:pPr>
        <w:pStyle w:val="EndNoteBibliography"/>
        <w:ind w:left="720" w:hanging="720"/>
      </w:pPr>
      <w:r w:rsidRPr="00F62E53">
        <w:lastRenderedPageBreak/>
        <w:t xml:space="preserve">Language and Reading Research Consortium, Farquharson, K., &amp; Murphy, K. A. (2016). Ten steps to conducting a large, multi-site, longitudinal investigation of language and reading in young children. </w:t>
      </w:r>
      <w:r w:rsidRPr="00F62E53">
        <w:rPr>
          <w:i/>
        </w:rPr>
        <w:t>Frontiers in Developmental Psychology, 7</w:t>
      </w:r>
      <w:r w:rsidRPr="00F62E53">
        <w:t xml:space="preserve">(419), 1-16.  </w:t>
      </w:r>
      <w:hyperlink r:id="rId41" w:history="1">
        <w:r w:rsidRPr="00F62E53">
          <w:rPr>
            <w:rStyle w:val="Hyperlink"/>
          </w:rPr>
          <w:t>https://doi.org/10.3389/fpsyg.2016.00419</w:t>
        </w:r>
      </w:hyperlink>
      <w:r w:rsidRPr="00F62E53">
        <w:t xml:space="preserve"> </w:t>
      </w:r>
    </w:p>
    <w:p w14:paraId="087BAA85" w14:textId="40740B9B" w:rsidR="00F62E53" w:rsidRPr="00F62E53" w:rsidRDefault="00F62E53" w:rsidP="00F62E53">
      <w:pPr>
        <w:pStyle w:val="EndNoteBibliography"/>
        <w:ind w:left="720" w:hanging="720"/>
      </w:pPr>
      <w:r w:rsidRPr="00F62E53">
        <w:t xml:space="preserve">Language and Reading Research Consortium, Jiang, H., &amp; Davis, D. (2017). Let’s know! Proximal impacts on prekindergarten through grade 3 students’ comprehension-related skills. </w:t>
      </w:r>
      <w:r w:rsidRPr="00F62E53">
        <w:rPr>
          <w:i/>
        </w:rPr>
        <w:t>The Elementary School Journal, 118</w:t>
      </w:r>
      <w:r w:rsidRPr="00F62E53">
        <w:t xml:space="preserve">(2), 177-206.  </w:t>
      </w:r>
      <w:hyperlink r:id="rId42" w:history="1">
        <w:r w:rsidRPr="00F62E53">
          <w:rPr>
            <w:rStyle w:val="Hyperlink"/>
          </w:rPr>
          <w:t>https://doi.org/10.1086/694220</w:t>
        </w:r>
      </w:hyperlink>
      <w:r w:rsidRPr="00F62E53">
        <w:t xml:space="preserve"> </w:t>
      </w:r>
    </w:p>
    <w:p w14:paraId="1B942362" w14:textId="3133C003" w:rsidR="00F62E53" w:rsidRPr="00F62E53" w:rsidRDefault="00F62E53" w:rsidP="00F62E53">
      <w:pPr>
        <w:pStyle w:val="EndNoteBibliography"/>
        <w:ind w:left="720" w:hanging="720"/>
      </w:pPr>
      <w:r w:rsidRPr="00F62E53">
        <w:t xml:space="preserve">Language and Reading Research Consortium, Jiang, H., &amp; Logan, J. A. R. (2019). Improving reading comprehension in the primary grades: Mediated effects of a language-focused classroom intervention. </w:t>
      </w:r>
      <w:r w:rsidRPr="00F62E53">
        <w:rPr>
          <w:i/>
        </w:rPr>
        <w:t>Journal of Speech, Language, and Hearing Research, 62</w:t>
      </w:r>
      <w:r w:rsidRPr="00F62E53">
        <w:t xml:space="preserve">(8), 2812-2828.  </w:t>
      </w:r>
      <w:hyperlink r:id="rId43" w:history="1">
        <w:r w:rsidRPr="00F62E53">
          <w:rPr>
            <w:rStyle w:val="Hyperlink"/>
          </w:rPr>
          <w:t>https://doi.org/doi:10.1044/2019_JSLHR-L-19-0015</w:t>
        </w:r>
      </w:hyperlink>
      <w:r w:rsidRPr="00F62E53">
        <w:t xml:space="preserve"> </w:t>
      </w:r>
    </w:p>
    <w:p w14:paraId="24A10F2B" w14:textId="77777777" w:rsidR="00F62E53" w:rsidRPr="00F62E53" w:rsidRDefault="00F62E53" w:rsidP="00F62E53">
      <w:pPr>
        <w:pStyle w:val="EndNoteBibliography"/>
        <w:ind w:left="720" w:hanging="720"/>
      </w:pPr>
      <w:r w:rsidRPr="00F62E53">
        <w:t xml:space="preserve">Language and Reading Research Consortium, Johanson, M., &amp; Arthur, A. M. (2016). Improving the language skills of pre-kindergarten students: Preliminary impacts of the let’s know! Experimental curriculum. </w:t>
      </w:r>
      <w:r w:rsidRPr="00F62E53">
        <w:rPr>
          <w:i/>
        </w:rPr>
        <w:t>Child &amp; Youth Care Forum, 45</w:t>
      </w:r>
      <w:r w:rsidRPr="00F62E53">
        <w:t xml:space="preserve">(3), 367-392.  </w:t>
      </w:r>
    </w:p>
    <w:p w14:paraId="4E6D175A" w14:textId="6720C1AE" w:rsidR="00F62E53" w:rsidRPr="00F62E53" w:rsidRDefault="00F62E53" w:rsidP="00F62E53">
      <w:pPr>
        <w:pStyle w:val="EndNoteBibliography"/>
        <w:ind w:left="720" w:hanging="720"/>
      </w:pPr>
      <w:r w:rsidRPr="00F62E53">
        <w:t xml:space="preserve">Language and Reading Research Consortium, &amp; Logan, J. A. R. (2017). Pressure points in reading comprehension: A quantile multiple regression analysis. </w:t>
      </w:r>
      <w:r w:rsidRPr="00F62E53">
        <w:rPr>
          <w:i/>
        </w:rPr>
        <w:t>Journal of Educational Psychology, 109</w:t>
      </w:r>
      <w:r w:rsidRPr="00F62E53">
        <w:t xml:space="preserve">(4), 451-464.  </w:t>
      </w:r>
      <w:hyperlink r:id="rId44" w:history="1">
        <w:r w:rsidRPr="00F62E53">
          <w:rPr>
            <w:rStyle w:val="Hyperlink"/>
          </w:rPr>
          <w:t>https://doi.org/10.1037/edu0000150</w:t>
        </w:r>
      </w:hyperlink>
      <w:r w:rsidRPr="00F62E53">
        <w:t xml:space="preserve"> </w:t>
      </w:r>
    </w:p>
    <w:p w14:paraId="3A8B829E" w14:textId="77777777" w:rsidR="00F62E53" w:rsidRPr="00F62E53" w:rsidRDefault="00F62E53" w:rsidP="00F62E53">
      <w:pPr>
        <w:pStyle w:val="EndNoteBibliography"/>
        <w:ind w:left="720" w:hanging="720"/>
      </w:pPr>
      <w:r w:rsidRPr="00F62E53">
        <w:t xml:space="preserve">Language and Reading Research Consortium, Pratt, A., &amp; Logan, J. A. R. (2014). Improving language-focused comprehension instruction in primary-grade classrooms: Impacts of the Let's Know! experimental curriculum. </w:t>
      </w:r>
      <w:r w:rsidRPr="00F62E53">
        <w:rPr>
          <w:i/>
        </w:rPr>
        <w:t>Educational Psychology Review, 26</w:t>
      </w:r>
      <w:r w:rsidRPr="00F62E53">
        <w:t xml:space="preserve">, 357-377.  </w:t>
      </w:r>
    </w:p>
    <w:p w14:paraId="3DDC8696" w14:textId="60D215D9" w:rsidR="00F62E53" w:rsidRPr="00F62E53" w:rsidRDefault="00F62E53" w:rsidP="00F62E53">
      <w:pPr>
        <w:pStyle w:val="EndNoteBibliography"/>
        <w:ind w:left="720" w:hanging="720"/>
      </w:pPr>
      <w:r w:rsidRPr="00F62E53">
        <w:t xml:space="preserve">Language and Reading Research Consortium, &amp; Yeomans-Maldonado, G. (2017). Development of comprehension monitoring in beginner readers. </w:t>
      </w:r>
      <w:r w:rsidRPr="00F62E53">
        <w:rPr>
          <w:i/>
        </w:rPr>
        <w:t>Reading and Writing, 30</w:t>
      </w:r>
      <w:r w:rsidRPr="00F62E53">
        <w:t xml:space="preserve">(9), 2039-2067.  </w:t>
      </w:r>
      <w:hyperlink r:id="rId45" w:history="1">
        <w:r w:rsidRPr="00F62E53">
          <w:rPr>
            <w:rStyle w:val="Hyperlink"/>
          </w:rPr>
          <w:t>https://doi.org/10.1007/s11145-017-9765-x</w:t>
        </w:r>
      </w:hyperlink>
      <w:r w:rsidRPr="00F62E53">
        <w:t xml:space="preserve"> </w:t>
      </w:r>
    </w:p>
    <w:p w14:paraId="305254A2" w14:textId="120D2820" w:rsidR="00F62E53" w:rsidRPr="00F62E53" w:rsidRDefault="00F62E53" w:rsidP="00F62E53">
      <w:pPr>
        <w:pStyle w:val="EndNoteBibliography"/>
        <w:ind w:left="720" w:hanging="720"/>
      </w:pPr>
      <w:r w:rsidRPr="00F62E53">
        <w:lastRenderedPageBreak/>
        <w:t xml:space="preserve">Leckie, G., Browne, W. J., Goldstein, H., Merlo, J., &amp; Austin, P. C. (2020). Partitioning variation in multilevel models for count data. </w:t>
      </w:r>
      <w:r w:rsidRPr="00F62E53">
        <w:rPr>
          <w:i/>
        </w:rPr>
        <w:t>Psychological Methods, 25</w:t>
      </w:r>
      <w:r w:rsidRPr="00F62E53">
        <w:t xml:space="preserve">(6), 787-801.  </w:t>
      </w:r>
      <w:hyperlink r:id="rId46" w:history="1">
        <w:r w:rsidRPr="00F62E53">
          <w:rPr>
            <w:rStyle w:val="Hyperlink"/>
          </w:rPr>
          <w:t>https://doi.org/10.1037/met0000265</w:t>
        </w:r>
      </w:hyperlink>
      <w:r w:rsidRPr="00F62E53">
        <w:t xml:space="preserve"> </w:t>
      </w:r>
    </w:p>
    <w:p w14:paraId="50579DDE" w14:textId="66616BC5" w:rsidR="00F62E53" w:rsidRPr="00F62E53" w:rsidRDefault="00F62E53" w:rsidP="00F62E53">
      <w:pPr>
        <w:pStyle w:val="EndNoteBibliography"/>
        <w:ind w:left="720" w:hanging="720"/>
      </w:pPr>
      <w:r w:rsidRPr="00F62E53">
        <w:t xml:space="preserve">Lepola, J., Lynch, J., Kiuru, N., Laakkonen, E., &amp; Niemi, P. (2016). Early oral language comprehension, task orientation, and foundational reading skills as predictors of grade 3 reading comprehension. </w:t>
      </w:r>
      <w:r w:rsidRPr="00F62E53">
        <w:rPr>
          <w:i/>
        </w:rPr>
        <w:t>Reading Research Quarterly, 51</w:t>
      </w:r>
      <w:r w:rsidRPr="00F62E53">
        <w:t xml:space="preserve">, 373-390.  </w:t>
      </w:r>
      <w:hyperlink r:id="rId47" w:history="1">
        <w:r w:rsidRPr="00F62E53">
          <w:rPr>
            <w:rStyle w:val="Hyperlink"/>
          </w:rPr>
          <w:t>https://doi.org/10.1002/rrq.145</w:t>
        </w:r>
      </w:hyperlink>
      <w:r w:rsidRPr="00F62E53">
        <w:t xml:space="preserve"> </w:t>
      </w:r>
    </w:p>
    <w:p w14:paraId="43B27B1F" w14:textId="37BAA578" w:rsidR="00F62E53" w:rsidRPr="00F62E53" w:rsidRDefault="00F62E53" w:rsidP="00F62E53">
      <w:pPr>
        <w:pStyle w:val="EndNoteBibliography"/>
        <w:ind w:left="720" w:hanging="720"/>
      </w:pPr>
      <w:r w:rsidRPr="00F62E53">
        <w:t xml:space="preserve">Lepola, J., Lynch, J. S., Laakkonen, E., Silven, M., &amp; Niemi, P. (2012). The role of inference making and other language skills in the development of narrative listening comprehension in 4–6-year-old children. </w:t>
      </w:r>
      <w:r w:rsidRPr="00F62E53">
        <w:rPr>
          <w:i/>
        </w:rPr>
        <w:t>Reading Research Quarterly, 47</w:t>
      </w:r>
      <w:r w:rsidRPr="00F62E53">
        <w:t xml:space="preserve">, 259-282.  </w:t>
      </w:r>
      <w:hyperlink r:id="rId48" w:history="1">
        <w:r w:rsidRPr="00F62E53">
          <w:rPr>
            <w:rStyle w:val="Hyperlink"/>
          </w:rPr>
          <w:t>https://doi.org/10.1002/RRQ.020</w:t>
        </w:r>
      </w:hyperlink>
      <w:r w:rsidRPr="00F62E53">
        <w:t xml:space="preserve"> </w:t>
      </w:r>
    </w:p>
    <w:p w14:paraId="3CBB5026" w14:textId="77777777" w:rsidR="00F62E53" w:rsidRPr="00F62E53" w:rsidRDefault="00F62E53" w:rsidP="00F62E53">
      <w:pPr>
        <w:pStyle w:val="EndNoteBibliography"/>
        <w:ind w:left="720" w:hanging="720"/>
      </w:pPr>
      <w:r w:rsidRPr="00F62E53">
        <w:t xml:space="preserve">Little, R. J., &amp; Rubin, D. B. (1987). </w:t>
      </w:r>
      <w:r w:rsidRPr="00F62E53">
        <w:rPr>
          <w:i/>
        </w:rPr>
        <w:t>Statistical analysis with missing data</w:t>
      </w:r>
      <w:r w:rsidRPr="00F62E53">
        <w:t xml:space="preserve">. John Wiley &amp; Sons. </w:t>
      </w:r>
    </w:p>
    <w:p w14:paraId="494CDA94" w14:textId="77777777" w:rsidR="00F62E53" w:rsidRPr="00F62E53" w:rsidRDefault="00F62E53" w:rsidP="00F62E53">
      <w:pPr>
        <w:pStyle w:val="EndNoteBibliography"/>
        <w:ind w:left="720" w:hanging="720"/>
      </w:pPr>
      <w:r w:rsidRPr="00F62E53">
        <w:t xml:space="preserve">Lonigan, C. J., Burgess, S. R., &amp; Anthony, J. L. (2000). Development of emergent literacy and early reading skills in preschool children: Evidence from a latent-variable longitudinal study. </w:t>
      </w:r>
      <w:r w:rsidRPr="00F62E53">
        <w:rPr>
          <w:i/>
        </w:rPr>
        <w:t>Developmental Psychology, 36</w:t>
      </w:r>
      <w:r w:rsidRPr="00F62E53">
        <w:t xml:space="preserve">, 596-613.  </w:t>
      </w:r>
    </w:p>
    <w:p w14:paraId="4B574A50" w14:textId="6A132F44" w:rsidR="00F62E53" w:rsidRPr="00F62E53" w:rsidRDefault="00F62E53" w:rsidP="00F62E53">
      <w:pPr>
        <w:pStyle w:val="EndNoteBibliography"/>
        <w:ind w:left="720" w:hanging="720"/>
      </w:pPr>
      <w:r w:rsidRPr="00F62E53">
        <w:t xml:space="preserve">Lonigan, C. J., &amp; Phillips, B. M. (2016). Response to instruction in preschool: Results of two randomized studies with children at significant risk of reading difficulties. </w:t>
      </w:r>
      <w:r w:rsidRPr="00F62E53">
        <w:rPr>
          <w:i/>
        </w:rPr>
        <w:t>Journal of Educational Psychology, 108</w:t>
      </w:r>
      <w:r w:rsidRPr="00F62E53">
        <w:t xml:space="preserve">(1), 114-129.  </w:t>
      </w:r>
      <w:hyperlink r:id="rId49" w:history="1">
        <w:r w:rsidRPr="00F62E53">
          <w:rPr>
            <w:rStyle w:val="Hyperlink"/>
          </w:rPr>
          <w:t>https://doi.org/10.1037/edu0000054</w:t>
        </w:r>
      </w:hyperlink>
      <w:r w:rsidRPr="00F62E53">
        <w:t xml:space="preserve"> </w:t>
      </w:r>
    </w:p>
    <w:p w14:paraId="4516B1FE" w14:textId="2DDC4C39" w:rsidR="00F62E53" w:rsidRPr="00F62E53" w:rsidRDefault="00F62E53" w:rsidP="00F62E53">
      <w:pPr>
        <w:pStyle w:val="EndNoteBibliography"/>
        <w:ind w:left="720" w:hanging="720"/>
      </w:pPr>
      <w:r w:rsidRPr="00F62E53">
        <w:t xml:space="preserve">Lonigan, C. J., Purpura, D. J., Wilson, S. B., Walker, P. M., &amp; Clancy-Menchetti, J. (2013). Evaluating the components of an emergent literacy intervention for preschool children at risk for reading difficulties. </w:t>
      </w:r>
      <w:r w:rsidRPr="00F62E53">
        <w:rPr>
          <w:i/>
        </w:rPr>
        <w:t>Journal of Experimental Child Psychology, 114</w:t>
      </w:r>
      <w:r w:rsidRPr="00F62E53">
        <w:t xml:space="preserve">(1), 111-130.  </w:t>
      </w:r>
      <w:hyperlink r:id="rId50" w:history="1">
        <w:r w:rsidRPr="00F62E53">
          <w:rPr>
            <w:rStyle w:val="Hyperlink"/>
          </w:rPr>
          <w:t>https://doi.org/10.1016/j.jecp.2012.08.010</w:t>
        </w:r>
      </w:hyperlink>
      <w:r w:rsidRPr="00F62E53">
        <w:t xml:space="preserve"> </w:t>
      </w:r>
    </w:p>
    <w:p w14:paraId="2E09DFB2" w14:textId="5C600477" w:rsidR="00F62E53" w:rsidRPr="00F62E53" w:rsidRDefault="00F62E53" w:rsidP="00F62E53">
      <w:pPr>
        <w:pStyle w:val="EndNoteBibliography"/>
        <w:ind w:left="720" w:hanging="720"/>
      </w:pPr>
      <w:r w:rsidRPr="00F62E53">
        <w:lastRenderedPageBreak/>
        <w:t xml:space="preserve">Lynch, J. S., van den Broek, P., Kremer, K. E., Kendeou, P., White, M. J., &amp; Lorch, E. P. (2008). The development of narrative comprehension and its relation to other early reading skills. </w:t>
      </w:r>
      <w:r w:rsidRPr="00F62E53">
        <w:rPr>
          <w:i/>
        </w:rPr>
        <w:t>Reading Psychology, 29</w:t>
      </w:r>
      <w:r w:rsidRPr="00F62E53">
        <w:t xml:space="preserve">(4), 327-365.  </w:t>
      </w:r>
      <w:hyperlink r:id="rId51" w:history="1">
        <w:r w:rsidRPr="00F62E53">
          <w:rPr>
            <w:rStyle w:val="Hyperlink"/>
          </w:rPr>
          <w:t>https://doi.org/10.1080/02702710802165416</w:t>
        </w:r>
      </w:hyperlink>
      <w:r w:rsidRPr="00F62E53">
        <w:t xml:space="preserve"> </w:t>
      </w:r>
    </w:p>
    <w:p w14:paraId="246186F4" w14:textId="77777777" w:rsidR="00F62E53" w:rsidRPr="00F62E53" w:rsidRDefault="00F62E53" w:rsidP="00F62E53">
      <w:pPr>
        <w:pStyle w:val="EndNoteBibliography"/>
        <w:ind w:left="720" w:hanging="720"/>
      </w:pPr>
      <w:r w:rsidRPr="00F62E53">
        <w:t xml:space="preserve">MacCallum, R. C., Browne, M. W., &amp; Sugawara, H. M. (1996). Power analysis and determination of sample size for covariance structure modeling. </w:t>
      </w:r>
      <w:r w:rsidRPr="00F62E53">
        <w:rPr>
          <w:i/>
        </w:rPr>
        <w:t>Psychological Methods, 1</w:t>
      </w:r>
      <w:r w:rsidRPr="00F62E53">
        <w:t xml:space="preserve">(2), 130-149.  </w:t>
      </w:r>
    </w:p>
    <w:p w14:paraId="4F0C1DC9" w14:textId="79056AD0" w:rsidR="00F62E53" w:rsidRPr="00F62E53" w:rsidRDefault="00F62E53" w:rsidP="00F62E53">
      <w:pPr>
        <w:pStyle w:val="EndNoteBibliography"/>
        <w:ind w:left="720" w:hanging="720"/>
      </w:pPr>
      <w:r w:rsidRPr="00F62E53">
        <w:t xml:space="preserve">Marulis, L. M., &amp; Neuman, S. B. (2010). The effects of vocabulary intervention on young children’s word learning: A meta-analysis. </w:t>
      </w:r>
      <w:r w:rsidRPr="00F62E53">
        <w:rPr>
          <w:i/>
        </w:rPr>
        <w:t>Review of Educational Research, 80</w:t>
      </w:r>
      <w:r w:rsidRPr="00F62E53">
        <w:t xml:space="preserve">(3), 300-335.  </w:t>
      </w:r>
      <w:hyperlink r:id="rId52" w:history="1">
        <w:r w:rsidRPr="00F62E53">
          <w:rPr>
            <w:rStyle w:val="Hyperlink"/>
          </w:rPr>
          <w:t>https://doi.org/10.3102/0034654310377087</w:t>
        </w:r>
      </w:hyperlink>
      <w:r w:rsidRPr="00F62E53">
        <w:t xml:space="preserve"> </w:t>
      </w:r>
    </w:p>
    <w:p w14:paraId="5692104A" w14:textId="77777777" w:rsidR="00F62E53" w:rsidRPr="00F62E53" w:rsidRDefault="00F62E53" w:rsidP="00F62E53">
      <w:pPr>
        <w:pStyle w:val="EndNoteBibliography"/>
        <w:ind w:left="720" w:hanging="720"/>
      </w:pPr>
      <w:r w:rsidRPr="00F62E53">
        <w:t xml:space="preserve">McKeown, M. G., Beck, I. L., &amp; Blake, R. G. K. (2009). Rethinking reading comprehension instruction: A comparison of instruction for strategies and content approaches. </w:t>
      </w:r>
      <w:r w:rsidRPr="00F62E53">
        <w:rPr>
          <w:i/>
        </w:rPr>
        <w:t>Reading Research Quarterly, 44</w:t>
      </w:r>
      <w:r w:rsidRPr="00F62E53">
        <w:t xml:space="preserve">(3), 218-253.  </w:t>
      </w:r>
    </w:p>
    <w:p w14:paraId="7814E6BD" w14:textId="07A86084" w:rsidR="00F62E53" w:rsidRPr="00F62E53" w:rsidRDefault="00F62E53" w:rsidP="00F62E53">
      <w:pPr>
        <w:pStyle w:val="EndNoteBibliography"/>
        <w:ind w:left="720" w:hanging="720"/>
      </w:pPr>
      <w:r w:rsidRPr="00F62E53">
        <w:t xml:space="preserve">Metsala, J. L., Sparks, E., David, M., Conrad, N., &amp; Deacon, S. H. (2021). What is the best way to characterise the contributions of oral language to reading comprehension: Listening comprehension or individual oral language skills? </w:t>
      </w:r>
      <w:r w:rsidRPr="00F62E53">
        <w:rPr>
          <w:i/>
        </w:rPr>
        <w:t>Journal of Research in Reading, 44</w:t>
      </w:r>
      <w:r w:rsidRPr="00F62E53">
        <w:t xml:space="preserve">(3), 675-694.  </w:t>
      </w:r>
      <w:hyperlink r:id="rId53" w:history="1">
        <w:r w:rsidRPr="00F62E53">
          <w:rPr>
            <w:rStyle w:val="Hyperlink"/>
          </w:rPr>
          <w:t>https://doi.org/10.1111/1467-9817.12362</w:t>
        </w:r>
      </w:hyperlink>
      <w:r w:rsidRPr="00F62E53">
        <w:t xml:space="preserve"> </w:t>
      </w:r>
    </w:p>
    <w:p w14:paraId="508AB393" w14:textId="77777777" w:rsidR="00F62E53" w:rsidRPr="00F62E53" w:rsidRDefault="00F62E53" w:rsidP="00F62E53">
      <w:pPr>
        <w:pStyle w:val="EndNoteBibliography"/>
        <w:ind w:left="720" w:hanging="720"/>
      </w:pPr>
      <w:r w:rsidRPr="00F62E53">
        <w:t xml:space="preserve">Muthén, L. K., &amp; Muthén, B. O. (1998-2012). </w:t>
      </w:r>
      <w:r w:rsidRPr="00F62E53">
        <w:rPr>
          <w:i/>
        </w:rPr>
        <w:t xml:space="preserve">Mplus. </w:t>
      </w:r>
      <w:r w:rsidRPr="00F62E53">
        <w:t xml:space="preserve">In (Version 7.4) Author. </w:t>
      </w:r>
    </w:p>
    <w:p w14:paraId="05DD6816" w14:textId="77777777" w:rsidR="00F62E53" w:rsidRPr="00F62E53" w:rsidRDefault="00F62E53" w:rsidP="00F62E53">
      <w:pPr>
        <w:pStyle w:val="EndNoteBibliography"/>
        <w:ind w:left="720" w:hanging="720"/>
      </w:pPr>
      <w:r w:rsidRPr="00F62E53">
        <w:t xml:space="preserve">Nation, K., Clarke, P., Marshall, C. M., &amp; Durand, M. (2004). Hidden language impairments in children: Parallels between poor reading comprehension and specific language impairment? </w:t>
      </w:r>
      <w:r w:rsidRPr="00F62E53">
        <w:rPr>
          <w:i/>
        </w:rPr>
        <w:t>Journal of Speech, Language, and Hearing Research, 47</w:t>
      </w:r>
      <w:r w:rsidRPr="00F62E53">
        <w:t xml:space="preserve">, 199-211.  </w:t>
      </w:r>
    </w:p>
    <w:p w14:paraId="78083C88" w14:textId="19EB4614" w:rsidR="00F62E53" w:rsidRPr="00F62E53" w:rsidRDefault="00F62E53" w:rsidP="00F62E53">
      <w:pPr>
        <w:pStyle w:val="EndNoteBibliography"/>
        <w:ind w:left="720" w:hanging="720"/>
      </w:pPr>
      <w:r w:rsidRPr="00F62E53">
        <w:t xml:space="preserve">National Early Literacy Panel. (2008). </w:t>
      </w:r>
      <w:r w:rsidRPr="00F62E53">
        <w:rPr>
          <w:i/>
        </w:rPr>
        <w:t>Developing early literacy</w:t>
      </w:r>
      <w:r w:rsidRPr="00F62E53">
        <w:t xml:space="preserve">. National Institute for Literacy. </w:t>
      </w:r>
      <w:hyperlink r:id="rId54" w:history="1">
        <w:r w:rsidRPr="00F62E53">
          <w:rPr>
            <w:rStyle w:val="Hyperlink"/>
          </w:rPr>
          <w:t>www.nifl.gov</w:t>
        </w:r>
      </w:hyperlink>
      <w:r w:rsidRPr="00F62E53">
        <w:t xml:space="preserve"> </w:t>
      </w:r>
    </w:p>
    <w:p w14:paraId="6ECAAC90" w14:textId="77777777" w:rsidR="00F62E53" w:rsidRPr="00F62E53" w:rsidRDefault="00F62E53" w:rsidP="00F62E53">
      <w:pPr>
        <w:pStyle w:val="EndNoteBibliography"/>
        <w:ind w:left="720" w:hanging="720"/>
      </w:pPr>
      <w:r w:rsidRPr="00F62E53">
        <w:lastRenderedPageBreak/>
        <w:t xml:space="preserve">National Governors Association Center for Best Practices, &amp; Council of Chief State School Officers. (2010). </w:t>
      </w:r>
      <w:r w:rsidRPr="00F62E53">
        <w:rPr>
          <w:i/>
        </w:rPr>
        <w:t>Common core state standards for English language arts and literacy in history/social studies, science, and technical subjects</w:t>
      </w:r>
      <w:r w:rsidRPr="00F62E53">
        <w:t xml:space="preserve">. Authors. </w:t>
      </w:r>
    </w:p>
    <w:p w14:paraId="62A4E1D3" w14:textId="00B8DB58" w:rsidR="00F62E53" w:rsidRPr="00F62E53" w:rsidRDefault="00F62E53" w:rsidP="00F62E53">
      <w:pPr>
        <w:pStyle w:val="EndNoteBibliography"/>
        <w:ind w:left="720" w:hanging="720"/>
      </w:pPr>
      <w:r w:rsidRPr="00F62E53">
        <w:t xml:space="preserve">Neuman, S. B., &amp; Dwyer, J. (2009). Missing in action: Vocabulary instruction in pre-k. </w:t>
      </w:r>
      <w:r w:rsidRPr="00F62E53">
        <w:rPr>
          <w:i/>
        </w:rPr>
        <w:t>The Reading Teacher, 62</w:t>
      </w:r>
      <w:r w:rsidRPr="00F62E53">
        <w:t xml:space="preserve">(5), 384-392.  </w:t>
      </w:r>
      <w:hyperlink r:id="rId55" w:history="1">
        <w:r w:rsidRPr="00F62E53">
          <w:rPr>
            <w:rStyle w:val="Hyperlink"/>
          </w:rPr>
          <w:t>https://doi.org/10.1598/rt.62.5.2</w:t>
        </w:r>
      </w:hyperlink>
      <w:r w:rsidRPr="00F62E53">
        <w:t xml:space="preserve"> </w:t>
      </w:r>
    </w:p>
    <w:p w14:paraId="1DF3B47D" w14:textId="77777777" w:rsidR="00F62E53" w:rsidRPr="00F62E53" w:rsidRDefault="00F62E53" w:rsidP="00F62E53">
      <w:pPr>
        <w:pStyle w:val="EndNoteBibliography"/>
        <w:ind w:left="720" w:hanging="720"/>
      </w:pPr>
      <w:r w:rsidRPr="00F62E53">
        <w:t xml:space="preserve">O'Connor, R. E., Fulmer, D., Harty, K. R., &amp; Bell, K. M. (2005). Layers of reading intervention in kindergarten through third grade: Changes in teaching and student outcomes. </w:t>
      </w:r>
      <w:r w:rsidRPr="00F62E53">
        <w:rPr>
          <w:i/>
        </w:rPr>
        <w:t>Journal of Learning Disabilities, 38</w:t>
      </w:r>
      <w:r w:rsidRPr="00F62E53">
        <w:t xml:space="preserve">, 440-455.  </w:t>
      </w:r>
    </w:p>
    <w:p w14:paraId="5D779122" w14:textId="54BE40B7" w:rsidR="00F62E53" w:rsidRPr="00F62E53" w:rsidRDefault="00F62E53" w:rsidP="00F62E53">
      <w:pPr>
        <w:pStyle w:val="EndNoteBibliography"/>
        <w:ind w:left="720" w:hanging="720"/>
      </w:pPr>
      <w:r w:rsidRPr="00F62E53">
        <w:t xml:space="preserve">Oakhill, J. V., &amp; Cain, K. (2012). The precursors of reading ability in young readers: Evidence from a four-year longitudinal study. </w:t>
      </w:r>
      <w:r w:rsidRPr="00F62E53">
        <w:rPr>
          <w:i/>
        </w:rPr>
        <w:t>Scientific Studies of Reading, 16</w:t>
      </w:r>
      <w:r w:rsidRPr="00F62E53">
        <w:t xml:space="preserve">(2), 91-121.  </w:t>
      </w:r>
      <w:hyperlink r:id="rId56" w:history="1">
        <w:r w:rsidRPr="00F62E53">
          <w:rPr>
            <w:rStyle w:val="Hyperlink"/>
          </w:rPr>
          <w:t>https://doi.org/10.1080/10888438.2010.529219</w:t>
        </w:r>
      </w:hyperlink>
      <w:r w:rsidRPr="00F62E53">
        <w:t xml:space="preserve"> </w:t>
      </w:r>
    </w:p>
    <w:p w14:paraId="0C2A65D4" w14:textId="4B2E112D" w:rsidR="00F62E53" w:rsidRPr="00F62E53" w:rsidRDefault="00F62E53" w:rsidP="00F62E53">
      <w:pPr>
        <w:pStyle w:val="EndNoteBibliography"/>
        <w:ind w:left="720" w:hanging="720"/>
      </w:pPr>
      <w:r w:rsidRPr="00F62E53">
        <w:t xml:space="preserve">Pearson, P. D., &amp; Gallagher, M. C. (1983). The instruction of reading comprehension. </w:t>
      </w:r>
      <w:r w:rsidRPr="00F62E53">
        <w:rPr>
          <w:i/>
        </w:rPr>
        <w:t>Contemporary Educational Psychology, 8</w:t>
      </w:r>
      <w:r w:rsidRPr="00F62E53">
        <w:t xml:space="preserve">(3), 317-344.  </w:t>
      </w:r>
      <w:hyperlink r:id="rId57" w:history="1">
        <w:r w:rsidRPr="00F62E53">
          <w:rPr>
            <w:rStyle w:val="Hyperlink"/>
          </w:rPr>
          <w:t>https://doi.org/10.1016/0361-476X(83)90019-X</w:t>
        </w:r>
      </w:hyperlink>
      <w:r w:rsidRPr="00F62E53">
        <w:t xml:space="preserve"> </w:t>
      </w:r>
    </w:p>
    <w:p w14:paraId="0EC14C00" w14:textId="1923F195" w:rsidR="00F62E53" w:rsidRPr="00F62E53" w:rsidRDefault="00F62E53" w:rsidP="00F62E53">
      <w:pPr>
        <w:pStyle w:val="EndNoteBibliography"/>
        <w:ind w:left="720" w:hanging="720"/>
      </w:pPr>
      <w:r w:rsidRPr="00F62E53">
        <w:t xml:space="preserve">Pearson, P. D., Palincsar, A. S., Biancarosa, G., &amp; Berman, A. I. (2020). </w:t>
      </w:r>
      <w:r w:rsidRPr="00F62E53">
        <w:rPr>
          <w:i/>
        </w:rPr>
        <w:t>Reaping the rewards of the reading for understanding initiative</w:t>
      </w:r>
      <w:r w:rsidRPr="00F62E53">
        <w:t xml:space="preserve">. National Academy of Education. </w:t>
      </w:r>
      <w:hyperlink r:id="rId58" w:history="1">
        <w:r w:rsidRPr="00F62E53">
          <w:rPr>
            <w:rStyle w:val="Hyperlink"/>
          </w:rPr>
          <w:t>https://naeducation.org/reaping-the-rewards-of-reading-for-understanding-initiative/</w:t>
        </w:r>
      </w:hyperlink>
      <w:r w:rsidRPr="00F62E53">
        <w:t xml:space="preserve"> </w:t>
      </w:r>
    </w:p>
    <w:p w14:paraId="5190DA8F" w14:textId="5F7171FD" w:rsidR="00F62E53" w:rsidRPr="00F62E53" w:rsidRDefault="00F62E53" w:rsidP="00F62E53">
      <w:pPr>
        <w:pStyle w:val="EndNoteBibliography"/>
        <w:ind w:left="720" w:hanging="720"/>
      </w:pPr>
      <w:r w:rsidRPr="00F62E53">
        <w:t xml:space="preserve">Perfetti, C., &amp; Stafura, J. (2014). Word knowledge in a theory of reading comprehension. </w:t>
      </w:r>
      <w:r w:rsidRPr="00F62E53">
        <w:rPr>
          <w:i/>
        </w:rPr>
        <w:t>Scientific Studies of Reading, 18</w:t>
      </w:r>
      <w:r w:rsidRPr="00F62E53">
        <w:t xml:space="preserve">(1), 22-37.  </w:t>
      </w:r>
      <w:hyperlink r:id="rId59" w:history="1">
        <w:r w:rsidRPr="00F62E53">
          <w:rPr>
            <w:rStyle w:val="Hyperlink"/>
          </w:rPr>
          <w:t>https://doi.org/10.1080/10888438.2013.827687</w:t>
        </w:r>
      </w:hyperlink>
      <w:r w:rsidRPr="00F62E53">
        <w:t xml:space="preserve"> </w:t>
      </w:r>
    </w:p>
    <w:p w14:paraId="429091E5" w14:textId="140EE328" w:rsidR="00F62E53" w:rsidRPr="00F62E53" w:rsidRDefault="00F62E53" w:rsidP="00F62E53">
      <w:pPr>
        <w:pStyle w:val="EndNoteBibliography"/>
        <w:ind w:left="720" w:hanging="720"/>
      </w:pPr>
      <w:r w:rsidRPr="00F62E53">
        <w:t xml:space="preserve">Petersen, D. B., &amp; Spencer, T. D. (2012). The narrative langauge measures: Tools for language screening, progress monitoring, and intervention planning. </w:t>
      </w:r>
      <w:r w:rsidRPr="00F62E53">
        <w:rPr>
          <w:i/>
        </w:rPr>
        <w:t>Perspectives on Language Learning and Education, 19</w:t>
      </w:r>
      <w:r w:rsidRPr="00F62E53">
        <w:t xml:space="preserve">, 119-129.  </w:t>
      </w:r>
      <w:hyperlink r:id="rId60" w:history="1">
        <w:r w:rsidRPr="00F62E53">
          <w:rPr>
            <w:rStyle w:val="Hyperlink"/>
          </w:rPr>
          <w:t>https://doi.org/10.1044/lle19.4.119</w:t>
        </w:r>
      </w:hyperlink>
      <w:r w:rsidRPr="00F62E53">
        <w:t xml:space="preserve"> </w:t>
      </w:r>
    </w:p>
    <w:p w14:paraId="26DFB693" w14:textId="77777777" w:rsidR="00F62E53" w:rsidRPr="00F62E53" w:rsidRDefault="00F62E53" w:rsidP="00F62E53">
      <w:pPr>
        <w:pStyle w:val="EndNoteBibliography"/>
        <w:ind w:left="720" w:hanging="720"/>
      </w:pPr>
      <w:r w:rsidRPr="00F62E53">
        <w:lastRenderedPageBreak/>
        <w:t xml:space="preserve">Pianta, R. C., La Paro, K. M., &amp; Hamre, B. K. (2004). </w:t>
      </w:r>
      <w:r w:rsidRPr="00F62E53">
        <w:rPr>
          <w:i/>
        </w:rPr>
        <w:t>Classroom assessment scoring system</w:t>
      </w:r>
      <w:r w:rsidRPr="00F62E53">
        <w:t xml:space="preserve">. Brookes. </w:t>
      </w:r>
    </w:p>
    <w:p w14:paraId="152FCC24" w14:textId="77777777" w:rsidR="00F62E53" w:rsidRPr="00F62E53" w:rsidRDefault="00F62E53" w:rsidP="00F62E53">
      <w:pPr>
        <w:pStyle w:val="EndNoteBibliography"/>
        <w:ind w:left="720" w:hanging="720"/>
      </w:pPr>
      <w:r w:rsidRPr="00F62E53">
        <w:t xml:space="preserve">Pianta, R. C., La Paro, K. M., Payne, C., Cox, M. J., &amp; Bradley, R. (2002). The relation of kindergarten classroom environment to teacher, family, and school characteristics and child outcomes. </w:t>
      </w:r>
      <w:r w:rsidRPr="00F62E53">
        <w:rPr>
          <w:i/>
        </w:rPr>
        <w:t>The Elementary School Journal, 102</w:t>
      </w:r>
      <w:r w:rsidRPr="00F62E53">
        <w:t xml:space="preserve">(3), 225-238.  </w:t>
      </w:r>
    </w:p>
    <w:p w14:paraId="782ACB75" w14:textId="7E5246BC" w:rsidR="00F62E53" w:rsidRPr="00F62E53" w:rsidRDefault="00F62E53" w:rsidP="00F62E53">
      <w:pPr>
        <w:pStyle w:val="EndNoteBibliography"/>
        <w:ind w:left="720" w:hanging="720"/>
      </w:pPr>
      <w:r w:rsidRPr="00F62E53">
        <w:t xml:space="preserve">Piasta, S. B., Sawyer, B., Justice, L. M., O'Connell, A. A., Jiang, H., Dogucu, M., &amp; Khan, K. S. (2020). Effects of Read It Again! In early childhood special education classrooms as compared to regular shared book reading. </w:t>
      </w:r>
      <w:r w:rsidRPr="00F62E53">
        <w:rPr>
          <w:i/>
        </w:rPr>
        <w:t>Journal of Early Intervention, 42</w:t>
      </w:r>
      <w:r w:rsidRPr="00F62E53">
        <w:t xml:space="preserve">(3), 224-243.  </w:t>
      </w:r>
      <w:hyperlink r:id="rId61" w:history="1">
        <w:r w:rsidRPr="00F62E53">
          <w:rPr>
            <w:rStyle w:val="Hyperlink"/>
          </w:rPr>
          <w:t>http://proxy.ohiolink.edu:9099/login?url=http://search.ebscohost.com/login.aspx?direct=true&amp;db=eric&amp;AN=EJ1260922&amp;site=ehost-live</w:t>
        </w:r>
      </w:hyperlink>
    </w:p>
    <w:p w14:paraId="63F05C30" w14:textId="288F0D8C" w:rsidR="00F62E53" w:rsidRPr="00F62E53" w:rsidRDefault="00FE531C" w:rsidP="00F62E53">
      <w:pPr>
        <w:pStyle w:val="EndNoteBibliography"/>
        <w:ind w:left="720" w:hanging="720"/>
      </w:pPr>
      <w:hyperlink r:id="rId62" w:history="1">
        <w:r w:rsidR="00F62E53" w:rsidRPr="00F62E53">
          <w:rPr>
            <w:rStyle w:val="Hyperlink"/>
          </w:rPr>
          <w:t>http://dx.doi.org/10.1177/1053815119883410</w:t>
        </w:r>
      </w:hyperlink>
      <w:r w:rsidR="00F62E53" w:rsidRPr="00F62E53">
        <w:t xml:space="preserve"> </w:t>
      </w:r>
    </w:p>
    <w:p w14:paraId="378FD2FB" w14:textId="0CC63C76" w:rsidR="00F62E53" w:rsidRPr="00F62E53" w:rsidRDefault="00F62E53" w:rsidP="00F62E53">
      <w:pPr>
        <w:pStyle w:val="EndNoteBibliography"/>
        <w:ind w:left="720" w:hanging="720"/>
      </w:pPr>
      <w:r w:rsidRPr="00F62E53">
        <w:t xml:space="preserve">Preacher, K. J., Zyphur, M. J., &amp; Zhang, Z. (2010). A general multilevel SEM framework for assessing multilevel mediation. </w:t>
      </w:r>
      <w:r w:rsidRPr="00F62E53">
        <w:rPr>
          <w:i/>
        </w:rPr>
        <w:t>Psychological Methods, 15</w:t>
      </w:r>
      <w:r w:rsidRPr="00F62E53">
        <w:t xml:space="preserve">(3), 209-233.  </w:t>
      </w:r>
      <w:hyperlink r:id="rId63" w:history="1">
        <w:r w:rsidRPr="00F62E53">
          <w:rPr>
            <w:rStyle w:val="Hyperlink"/>
          </w:rPr>
          <w:t>https://doi.org/10.1037/a0020141</w:t>
        </w:r>
      </w:hyperlink>
      <w:r w:rsidRPr="00F62E53">
        <w:t xml:space="preserve"> </w:t>
      </w:r>
    </w:p>
    <w:p w14:paraId="751CDF32" w14:textId="77777777" w:rsidR="00F62E53" w:rsidRPr="00F62E53" w:rsidRDefault="00F62E53" w:rsidP="00F62E53">
      <w:pPr>
        <w:pStyle w:val="EndNoteBibliography"/>
        <w:ind w:left="720" w:hanging="720"/>
      </w:pPr>
      <w:r w:rsidRPr="00F62E53">
        <w:t xml:space="preserve">Raudenbush, S. W., &amp; Bryk, A. S. (2002). </w:t>
      </w:r>
      <w:r w:rsidRPr="00F62E53">
        <w:rPr>
          <w:i/>
        </w:rPr>
        <w:t>Hierarchical linear models: Applications and data analysis methods</w:t>
      </w:r>
      <w:r w:rsidRPr="00F62E53">
        <w:t xml:space="preserve"> (3rd ed.). Sage. </w:t>
      </w:r>
    </w:p>
    <w:p w14:paraId="4E47E106" w14:textId="39434505" w:rsidR="00F62E53" w:rsidRPr="00F62E53" w:rsidRDefault="00F62E53" w:rsidP="00F62E53">
      <w:pPr>
        <w:pStyle w:val="EndNoteBibliography"/>
        <w:ind w:left="720" w:hanging="720"/>
      </w:pPr>
      <w:r w:rsidRPr="00F62E53">
        <w:t xml:space="preserve">Rogde, K., Hagen, Å. M., Melby-Lervåg, M., &amp; Lervåg, A. (2019). The effect of linguistic comprehension instruction on generalized language and reading comprehension skills: A systematic review. </w:t>
      </w:r>
      <w:r w:rsidRPr="00F62E53">
        <w:rPr>
          <w:i/>
        </w:rPr>
        <w:t>Campbell Systematic Reviews, 15</w:t>
      </w:r>
      <w:r w:rsidRPr="00F62E53">
        <w:t xml:space="preserve">(4), e1059.  </w:t>
      </w:r>
      <w:hyperlink r:id="rId64" w:history="1">
        <w:r w:rsidRPr="00F62E53">
          <w:rPr>
            <w:rStyle w:val="Hyperlink"/>
          </w:rPr>
          <w:t>https://doi.org/10.1002/cl2.1059</w:t>
        </w:r>
      </w:hyperlink>
      <w:r w:rsidRPr="00F62E53">
        <w:t xml:space="preserve"> </w:t>
      </w:r>
    </w:p>
    <w:p w14:paraId="0278FAA0" w14:textId="0F77FB9C" w:rsidR="00F62E53" w:rsidRPr="00F62E53" w:rsidRDefault="00F62E53" w:rsidP="00F62E53">
      <w:pPr>
        <w:pStyle w:val="EndNoteBibliography"/>
        <w:ind w:left="720" w:hanging="720"/>
      </w:pPr>
      <w:r w:rsidRPr="00F62E53">
        <w:t xml:space="preserve">Sagarin, B. J., West, S. G., Ratnikov, A., Homan, W. K., Ritchie, T. D., &amp; Hansen, E. J. (2014). Treatment noncompliance in randomized experiments: Statistical approaches and design issues. </w:t>
      </w:r>
      <w:r w:rsidRPr="00F62E53">
        <w:rPr>
          <w:i/>
        </w:rPr>
        <w:t>Psychological Methods, 19</w:t>
      </w:r>
      <w:r w:rsidRPr="00F62E53">
        <w:t xml:space="preserve">(3), 317-333.  </w:t>
      </w:r>
      <w:hyperlink r:id="rId65" w:history="1">
        <w:r w:rsidRPr="00F62E53">
          <w:rPr>
            <w:rStyle w:val="Hyperlink"/>
          </w:rPr>
          <w:t>https://doi.org/10.1037/met0000013</w:t>
        </w:r>
      </w:hyperlink>
      <w:r w:rsidRPr="00F62E53">
        <w:t xml:space="preserve"> </w:t>
      </w:r>
    </w:p>
    <w:p w14:paraId="2238DBF7" w14:textId="193FCB82" w:rsidR="00F62E53" w:rsidRPr="00F62E53" w:rsidRDefault="00F62E53" w:rsidP="00F62E53">
      <w:pPr>
        <w:pStyle w:val="EndNoteBibliography"/>
        <w:ind w:left="720" w:hanging="720"/>
      </w:pPr>
      <w:r w:rsidRPr="00F62E53">
        <w:lastRenderedPageBreak/>
        <w:t xml:space="preserve">Schafer, J. L., &amp; Olsen, M. K. (1998). Multiple imputation for multivariate missing-data problems: A data analyst's perspective. </w:t>
      </w:r>
      <w:r w:rsidRPr="00F62E53">
        <w:rPr>
          <w:i/>
        </w:rPr>
        <w:t>Multivariate Behavioral Research, 33</w:t>
      </w:r>
      <w:r w:rsidRPr="00F62E53">
        <w:t xml:space="preserve">(4), 545-571.  </w:t>
      </w:r>
      <w:hyperlink r:id="rId66" w:history="1">
        <w:r w:rsidRPr="00F62E53">
          <w:rPr>
            <w:rStyle w:val="Hyperlink"/>
          </w:rPr>
          <w:t>https://doi.org/10.1207/s15327906mbr3304_5</w:t>
        </w:r>
      </w:hyperlink>
      <w:r w:rsidRPr="00F62E53">
        <w:t xml:space="preserve"> </w:t>
      </w:r>
    </w:p>
    <w:p w14:paraId="2ECCCA0D" w14:textId="77777777" w:rsidR="00F62E53" w:rsidRPr="00F62E53" w:rsidRDefault="00F62E53" w:rsidP="00F62E53">
      <w:pPr>
        <w:pStyle w:val="EndNoteBibliography"/>
        <w:ind w:left="720" w:hanging="720"/>
      </w:pPr>
      <w:r w:rsidRPr="00F62E53">
        <w:t xml:space="preserve">Sénéchal, M., &amp; Lever, R. (2014). Young children’s narrative abilities: Links to syntax comprehension and reading. In S. Quinn &amp; S. Robson (Eds.), </w:t>
      </w:r>
      <w:r w:rsidRPr="00F62E53">
        <w:rPr>
          <w:i/>
        </w:rPr>
        <w:t>International handbook of young children’s thinking and understanding</w:t>
      </w:r>
      <w:r w:rsidRPr="00F62E53">
        <w:t xml:space="preserve"> (pp. 96-108). Routledge. </w:t>
      </w:r>
    </w:p>
    <w:p w14:paraId="767DED22" w14:textId="77777777" w:rsidR="00F62E53" w:rsidRPr="00F62E53" w:rsidRDefault="00F62E53" w:rsidP="00F62E53">
      <w:pPr>
        <w:pStyle w:val="EndNoteBibliography"/>
        <w:ind w:left="720" w:hanging="720"/>
      </w:pPr>
      <w:r w:rsidRPr="00F62E53">
        <w:t xml:space="preserve">Shadish, W. R., Cook, T. D., &amp; Campbell, D. T. (2002). </w:t>
      </w:r>
      <w:r w:rsidRPr="00F62E53">
        <w:rPr>
          <w:i/>
        </w:rPr>
        <w:t>Experimental and quasi-experimental designs for generalized causal inference</w:t>
      </w:r>
      <w:r w:rsidRPr="00F62E53">
        <w:t xml:space="preserve">. Houghton Mifflin. </w:t>
      </w:r>
    </w:p>
    <w:p w14:paraId="62DD8555" w14:textId="566C3A9B" w:rsidR="00F62E53" w:rsidRPr="00F62E53" w:rsidRDefault="00F62E53" w:rsidP="00F62E53">
      <w:pPr>
        <w:pStyle w:val="EndNoteBibliography"/>
        <w:ind w:left="720" w:hanging="720"/>
      </w:pPr>
      <w:r w:rsidRPr="00F62E53">
        <w:t xml:space="preserve">Sheridan, S. M., Edwards, C. P., Marvin, C. A., &amp; Knoche, L. L. (2009). Professional development in early childhood programs: Process issues and research needs. </w:t>
      </w:r>
      <w:r w:rsidRPr="00F62E53">
        <w:rPr>
          <w:i/>
        </w:rPr>
        <w:t>Early Education and Development, 20</w:t>
      </w:r>
      <w:r w:rsidRPr="00F62E53">
        <w:t xml:space="preserve">(3), 377-401.  </w:t>
      </w:r>
      <w:hyperlink r:id="rId67" w:history="1">
        <w:r w:rsidRPr="00F62E53">
          <w:rPr>
            <w:rStyle w:val="Hyperlink"/>
          </w:rPr>
          <w:t>https://doi.org/10.1080/10409280802582795</w:t>
        </w:r>
      </w:hyperlink>
      <w:r w:rsidRPr="00F62E53">
        <w:t xml:space="preserve"> </w:t>
      </w:r>
    </w:p>
    <w:p w14:paraId="116D464C" w14:textId="024D171D" w:rsidR="00F62E53" w:rsidRPr="00F62E53" w:rsidRDefault="00F62E53" w:rsidP="00F62E53">
      <w:pPr>
        <w:pStyle w:val="EndNoteBibliography"/>
        <w:ind w:left="720" w:hanging="720"/>
      </w:pPr>
      <w:r w:rsidRPr="00F62E53">
        <w:t xml:space="preserve">Silverman, R. D., Johnson, E., Keane, K., &amp; Khanna, S. (2020). Beyond decoding: A meta-analysis of the effects of language comprehension interventions on k–5 students’ language and literacy outcomes. </w:t>
      </w:r>
      <w:r w:rsidRPr="00F62E53">
        <w:rPr>
          <w:i/>
        </w:rPr>
        <w:t>Reading Research Quarterly, 55</w:t>
      </w:r>
      <w:r w:rsidRPr="00F62E53">
        <w:t xml:space="preserve">(S1), S207-S233.  </w:t>
      </w:r>
      <w:hyperlink r:id="rId68" w:history="1">
        <w:r w:rsidRPr="00F62E53">
          <w:rPr>
            <w:rStyle w:val="Hyperlink"/>
          </w:rPr>
          <w:t>https://doi.org/https://doi.org/10.1002/rrq.346</w:t>
        </w:r>
      </w:hyperlink>
      <w:r w:rsidRPr="00F62E53">
        <w:t xml:space="preserve"> </w:t>
      </w:r>
    </w:p>
    <w:p w14:paraId="0F808DCB" w14:textId="6C66EE97" w:rsidR="00F62E53" w:rsidRPr="00F62E53" w:rsidRDefault="00F62E53" w:rsidP="00F62E53">
      <w:pPr>
        <w:pStyle w:val="EndNoteBibliography"/>
        <w:ind w:left="720" w:hanging="720"/>
      </w:pPr>
      <w:r w:rsidRPr="00F62E53">
        <w:t xml:space="preserve">Snow, C. E. (2018). Simple and not-so-simple views of reading. </w:t>
      </w:r>
      <w:r w:rsidRPr="00F62E53">
        <w:rPr>
          <w:i/>
        </w:rPr>
        <w:t>Remedial and Special Education, 39</w:t>
      </w:r>
      <w:r w:rsidRPr="00F62E53">
        <w:t xml:space="preserve">(5), 313-316.  </w:t>
      </w:r>
      <w:hyperlink r:id="rId69" w:history="1">
        <w:r w:rsidRPr="00F62E53">
          <w:rPr>
            <w:rStyle w:val="Hyperlink"/>
          </w:rPr>
          <w:t>https://doi.org/10.1177/0741932518770288</w:t>
        </w:r>
      </w:hyperlink>
      <w:r w:rsidRPr="00F62E53">
        <w:t xml:space="preserve"> </w:t>
      </w:r>
    </w:p>
    <w:p w14:paraId="286408BE" w14:textId="77777777" w:rsidR="00F62E53" w:rsidRPr="00F62E53" w:rsidRDefault="00F62E53" w:rsidP="00F62E53">
      <w:pPr>
        <w:pStyle w:val="EndNoteBibliography"/>
        <w:ind w:left="720" w:hanging="720"/>
      </w:pPr>
      <w:r w:rsidRPr="00F62E53">
        <w:t xml:space="preserve">Spencer, T. D., Weddle, S. A., Petersen, D. B., &amp; Adams, J. L. (2017). Multi-tiered narrative intervention for preschoolers: A Head Start implementation study. </w:t>
      </w:r>
      <w:r w:rsidRPr="00F62E53">
        <w:rPr>
          <w:i/>
        </w:rPr>
        <w:t>NHSA Dialog, 20</w:t>
      </w:r>
      <w:r w:rsidRPr="00F62E53">
        <w:t xml:space="preserve">(1).  </w:t>
      </w:r>
    </w:p>
    <w:p w14:paraId="6FD2FB71" w14:textId="3B487B39" w:rsidR="00F62E53" w:rsidRPr="00F62E53" w:rsidRDefault="00F62E53" w:rsidP="00F62E53">
      <w:pPr>
        <w:pStyle w:val="EndNoteBibliography"/>
        <w:ind w:left="720" w:hanging="720"/>
      </w:pPr>
      <w:r w:rsidRPr="00F62E53">
        <w:t xml:space="preserve">Spybrook, J., Bloom, H., Congdon, R., Hill, C., Martinez, A., &amp; Raudenbush, S. W. (2011). </w:t>
      </w:r>
      <w:r w:rsidRPr="00F62E53">
        <w:rPr>
          <w:i/>
        </w:rPr>
        <w:t>Optimal design plus empirical evidence: Documentation for the “optimal design” software (version 3.0)</w:t>
      </w:r>
      <w:r w:rsidRPr="00F62E53">
        <w:t xml:space="preserve">. </w:t>
      </w:r>
      <w:hyperlink r:id="rId70" w:history="1">
        <w:r w:rsidRPr="00F62E53">
          <w:rPr>
            <w:rStyle w:val="Hyperlink"/>
          </w:rPr>
          <w:t>www.hlmsoft.net/od/od-manual-20111016-v300.pdf</w:t>
        </w:r>
      </w:hyperlink>
    </w:p>
    <w:p w14:paraId="3FEFCC29" w14:textId="77777777" w:rsidR="00F62E53" w:rsidRPr="00F62E53" w:rsidRDefault="00F62E53" w:rsidP="00F62E53">
      <w:pPr>
        <w:pStyle w:val="EndNoteBibliography"/>
        <w:ind w:left="720" w:hanging="720"/>
      </w:pPr>
      <w:r w:rsidRPr="00F62E53">
        <w:lastRenderedPageBreak/>
        <w:t xml:space="preserve">Stein, N. L., &amp; Glenn, C. G. (1982). Children's concept of time: The development of a story schema. In W. J. Friedman (Ed.), </w:t>
      </w:r>
      <w:r w:rsidRPr="00F62E53">
        <w:rPr>
          <w:i/>
        </w:rPr>
        <w:t>The developmental psychology of time</w:t>
      </w:r>
      <w:r w:rsidRPr="00F62E53">
        <w:t xml:space="preserve"> (pp. 260-282). Academic. </w:t>
      </w:r>
    </w:p>
    <w:p w14:paraId="4A16DFC5" w14:textId="77777777" w:rsidR="00F62E53" w:rsidRPr="00F62E53" w:rsidRDefault="00F62E53" w:rsidP="00F62E53">
      <w:pPr>
        <w:pStyle w:val="EndNoteBibliography"/>
        <w:ind w:left="720" w:hanging="720"/>
      </w:pPr>
      <w:r w:rsidRPr="00F62E53">
        <w:t xml:space="preserve">Strasser, K., &amp; Río, F. D. (2014). The role of comprehension monitoring, theory of mind, and vocabulary depth in predicting story comprehension and recall of kindergarten children. </w:t>
      </w:r>
      <w:r w:rsidRPr="00F62E53">
        <w:rPr>
          <w:i/>
        </w:rPr>
        <w:t>Reading Research Quarterly, 49</w:t>
      </w:r>
      <w:r w:rsidRPr="00F62E53">
        <w:t xml:space="preserve">, 169-187.  </w:t>
      </w:r>
    </w:p>
    <w:p w14:paraId="081C61E3" w14:textId="4AEBE8EC" w:rsidR="00F62E53" w:rsidRPr="00F62E53" w:rsidRDefault="00F62E53" w:rsidP="00F62E53">
      <w:pPr>
        <w:pStyle w:val="EndNoteBibliography"/>
        <w:ind w:left="720" w:hanging="720"/>
      </w:pPr>
      <w:r w:rsidRPr="00F62E53">
        <w:t xml:space="preserve">Thomas, N., Colin, C., &amp; Leybaert, J. (2020). Interactive reading to improve language and emergent literacy skills of preschool children from low socioeconomic and language-minority backgrounds. </w:t>
      </w:r>
      <w:r w:rsidRPr="00F62E53">
        <w:rPr>
          <w:i/>
        </w:rPr>
        <w:t>Early Childhood Education Journal, 48</w:t>
      </w:r>
      <w:r w:rsidRPr="00F62E53">
        <w:t xml:space="preserve">(5), 549-560.  </w:t>
      </w:r>
      <w:hyperlink r:id="rId71" w:history="1">
        <w:r w:rsidRPr="00F62E53">
          <w:rPr>
            <w:rStyle w:val="Hyperlink"/>
          </w:rPr>
          <w:t>https://doi.org/10.1007/s10643-020-01022-y</w:t>
        </w:r>
      </w:hyperlink>
      <w:r w:rsidRPr="00F62E53">
        <w:t xml:space="preserve"> </w:t>
      </w:r>
    </w:p>
    <w:p w14:paraId="000E2CDA" w14:textId="77777777" w:rsidR="00F62E53" w:rsidRPr="00F62E53" w:rsidRDefault="00F62E53" w:rsidP="00F62E53">
      <w:pPr>
        <w:pStyle w:val="EndNoteBibliography"/>
        <w:ind w:left="720" w:hanging="720"/>
      </w:pPr>
      <w:r w:rsidRPr="00F62E53">
        <w:t xml:space="preserve">Trabasso, T., Van den Broek, P., &amp; Liu, L. (1988). A model for generating questions that assess and promote comprehension. </w:t>
      </w:r>
      <w:r w:rsidRPr="00F62E53">
        <w:rPr>
          <w:i/>
        </w:rPr>
        <w:t>Questioning Exchange, 2</w:t>
      </w:r>
      <w:r w:rsidRPr="00F62E53">
        <w:t xml:space="preserve">(1), 25-38.  </w:t>
      </w:r>
    </w:p>
    <w:p w14:paraId="45B09340" w14:textId="77777777" w:rsidR="00F62E53" w:rsidRPr="00F62E53" w:rsidRDefault="00F62E53" w:rsidP="00F62E53">
      <w:pPr>
        <w:pStyle w:val="EndNoteBibliography"/>
        <w:ind w:left="720" w:hanging="720"/>
      </w:pPr>
      <w:r w:rsidRPr="00F62E53">
        <w:t xml:space="preserve">van den Broek, P., Kendeou, P., Lousberg, S., &amp; Visser, G. (2011). Preparing for reading comprehension: Fostering text comprehension skills in preschool and early elementary school children. </w:t>
      </w:r>
      <w:r w:rsidRPr="00F62E53">
        <w:rPr>
          <w:i/>
        </w:rPr>
        <w:t>International Electronic Journal of Elementary Education, 4</w:t>
      </w:r>
      <w:r w:rsidRPr="00F62E53">
        <w:t xml:space="preserve">, 259-268.  </w:t>
      </w:r>
    </w:p>
    <w:p w14:paraId="204ED022" w14:textId="5677CE3B" w:rsidR="00F62E53" w:rsidRPr="00F62E53" w:rsidRDefault="00F62E53" w:rsidP="00F62E53">
      <w:pPr>
        <w:pStyle w:val="EndNoteBibliography"/>
        <w:ind w:left="720" w:hanging="720"/>
      </w:pPr>
      <w:r w:rsidRPr="00F62E53">
        <w:t xml:space="preserve">Wackerle-Hollman, A. K., Rodriguez, M. I., Bradfield, T. A., Rodriguez, M. C., &amp; McConnell, S. R. (2015). Development of early measures of comprehension: Innovation in individual growth and development indicators. </w:t>
      </w:r>
      <w:r w:rsidRPr="00F62E53">
        <w:rPr>
          <w:i/>
        </w:rPr>
        <w:t>Assessment for Effective Intervention, 40</w:t>
      </w:r>
      <w:r w:rsidRPr="00F62E53">
        <w:t xml:space="preserve">(2), 81-95.  </w:t>
      </w:r>
      <w:hyperlink r:id="rId72" w:history="1">
        <w:r w:rsidRPr="00F62E53">
          <w:rPr>
            <w:rStyle w:val="Hyperlink"/>
          </w:rPr>
          <w:t>https://doi.org/10.1177/1534508414551404</w:t>
        </w:r>
      </w:hyperlink>
      <w:r w:rsidRPr="00F62E53">
        <w:t xml:space="preserve"> </w:t>
      </w:r>
    </w:p>
    <w:p w14:paraId="03C59439" w14:textId="0505296D" w:rsidR="00F62E53" w:rsidRPr="00F62E53" w:rsidRDefault="00F62E53" w:rsidP="00F62E53">
      <w:pPr>
        <w:pStyle w:val="EndNoteBibliography"/>
        <w:ind w:left="720" w:hanging="720"/>
      </w:pPr>
      <w:r w:rsidRPr="00F62E53">
        <w:t xml:space="preserve">Wassenburg, S. I., Bos, L. T., de Koning, B. B., &amp; van der Schoot, M. (2015). Effects of an inconsistency-detection training aimed at improving comprehension monitoring in primary school children. </w:t>
      </w:r>
      <w:r w:rsidRPr="00F62E53">
        <w:rPr>
          <w:i/>
        </w:rPr>
        <w:t>Discourse Processes, 52</w:t>
      </w:r>
      <w:r w:rsidRPr="00F62E53">
        <w:t xml:space="preserve">(5-6), 463-488.  </w:t>
      </w:r>
      <w:hyperlink r:id="rId73" w:history="1">
        <w:r w:rsidRPr="00F62E53">
          <w:rPr>
            <w:rStyle w:val="Hyperlink"/>
          </w:rPr>
          <w:t>https://doi.org/10.1080/0163853X.2015.1025203</w:t>
        </w:r>
      </w:hyperlink>
      <w:r w:rsidRPr="00F62E53">
        <w:t xml:space="preserve"> </w:t>
      </w:r>
    </w:p>
    <w:p w14:paraId="57B56A25" w14:textId="77777777" w:rsidR="00F62E53" w:rsidRPr="00F62E53" w:rsidRDefault="00F62E53" w:rsidP="00F62E53">
      <w:pPr>
        <w:pStyle w:val="EndNoteBibliography"/>
        <w:ind w:left="720" w:hanging="720"/>
      </w:pPr>
      <w:r w:rsidRPr="00F62E53">
        <w:lastRenderedPageBreak/>
        <w:t xml:space="preserve">Williams, K. T. (1997-2007). </w:t>
      </w:r>
      <w:r w:rsidRPr="00F62E53">
        <w:rPr>
          <w:i/>
        </w:rPr>
        <w:t>Expressive vocabulary test</w:t>
      </w:r>
      <w:r w:rsidRPr="00F62E53">
        <w:t xml:space="preserve"> (2nd ed.). Pearson. </w:t>
      </w:r>
    </w:p>
    <w:p w14:paraId="5A6CCEB8" w14:textId="6E548138" w:rsidR="00F62E53" w:rsidRPr="00F62E53" w:rsidRDefault="00F62E53" w:rsidP="00F62E53">
      <w:pPr>
        <w:pStyle w:val="EndNoteBibliography"/>
        <w:ind w:left="720" w:hanging="720"/>
      </w:pPr>
      <w:r w:rsidRPr="00F62E53">
        <w:t xml:space="preserve">World Literacy Foundation. (2015). </w:t>
      </w:r>
      <w:r w:rsidRPr="00F62E53">
        <w:rPr>
          <w:i/>
        </w:rPr>
        <w:t>The economic and social cost of illliteracy: A snapshot of illiteracy in a global context</w:t>
      </w:r>
      <w:r w:rsidRPr="00F62E53">
        <w:t xml:space="preserve">. </w:t>
      </w:r>
      <w:hyperlink r:id="rId74" w:history="1">
        <w:r w:rsidRPr="00F62E53">
          <w:rPr>
            <w:rStyle w:val="Hyperlink"/>
          </w:rPr>
          <w:t>http://worldliteracyfoundation.org/wp-content/uploads/2015/02/WLF-FINAL-ECONOMIC-REPORT.pdf</w:t>
        </w:r>
      </w:hyperlink>
    </w:p>
    <w:p w14:paraId="4C5189CC" w14:textId="72C45FAC" w:rsidR="00F62E53" w:rsidRPr="00F62E53" w:rsidRDefault="00F62E53" w:rsidP="00F62E53">
      <w:pPr>
        <w:pStyle w:val="EndNoteBibliography"/>
        <w:ind w:left="720" w:hanging="720"/>
      </w:pPr>
      <w:r w:rsidRPr="00F62E53">
        <w:t xml:space="preserve">Wright, T. S., &amp; Neuman, S. B. (2014). Paucity and disparity in kindergarten oral vocabulary instruction. </w:t>
      </w:r>
      <w:r w:rsidRPr="00F62E53">
        <w:rPr>
          <w:i/>
        </w:rPr>
        <w:t>Journal of Literacy Research, 46</w:t>
      </w:r>
      <w:r w:rsidRPr="00F62E53">
        <w:t xml:space="preserve">(3), 330-357.  </w:t>
      </w:r>
      <w:hyperlink r:id="rId75" w:history="1">
        <w:r w:rsidRPr="00F62E53">
          <w:rPr>
            <w:rStyle w:val="Hyperlink"/>
          </w:rPr>
          <w:t>https://doi.org/10.1177/1086296x14551474</w:t>
        </w:r>
      </w:hyperlink>
      <w:r w:rsidRPr="00F62E53">
        <w:t xml:space="preserve"> </w:t>
      </w:r>
    </w:p>
    <w:p w14:paraId="50097A20" w14:textId="61475117" w:rsidR="00F62E53" w:rsidRPr="00F62E53" w:rsidRDefault="00F62E53" w:rsidP="00F62E53">
      <w:pPr>
        <w:pStyle w:val="EndNoteBibliography"/>
        <w:ind w:left="720" w:hanging="720"/>
      </w:pPr>
      <w:r w:rsidRPr="00F62E53">
        <w:t xml:space="preserve">Zhang, Z., Zyphur, M. J., &amp; Preacher, K. J. (2009). Testing multilevel mediation using hierarchical linear models:Problems and solutions. </w:t>
      </w:r>
      <w:r w:rsidRPr="00F62E53">
        <w:rPr>
          <w:i/>
        </w:rPr>
        <w:t>Organizational Research Methods, 12</w:t>
      </w:r>
      <w:r w:rsidRPr="00F62E53">
        <w:t xml:space="preserve">(4), 695-719.  </w:t>
      </w:r>
      <w:hyperlink r:id="rId76" w:history="1">
        <w:r w:rsidRPr="00F62E53">
          <w:rPr>
            <w:rStyle w:val="Hyperlink"/>
          </w:rPr>
          <w:t>https://doi.org/10.1177/1094428108327450</w:t>
        </w:r>
      </w:hyperlink>
      <w:r w:rsidRPr="00F62E53">
        <w:t xml:space="preserve"> </w:t>
      </w:r>
    </w:p>
    <w:p w14:paraId="1F95E6A4" w14:textId="3F703E0E" w:rsidR="00B42090" w:rsidRDefault="00B42090" w:rsidP="006D6841">
      <w:pPr>
        <w:widowControl w:val="0"/>
      </w:pPr>
      <w:r>
        <w:fldChar w:fldCharType="end"/>
      </w:r>
    </w:p>
    <w:p w14:paraId="54BDD8A6" w14:textId="77777777" w:rsidR="00E54966" w:rsidRDefault="00E54966" w:rsidP="009A57F6">
      <w:r>
        <w:br w:type="page"/>
      </w:r>
    </w:p>
    <w:p w14:paraId="122D458E" w14:textId="77777777" w:rsidR="00E54966" w:rsidRDefault="00E54966" w:rsidP="009A57F6">
      <w:pPr>
        <w:pStyle w:val="Header"/>
        <w:tabs>
          <w:tab w:val="clear" w:pos="4680"/>
          <w:tab w:val="clear" w:pos="9360"/>
        </w:tabs>
        <w:spacing w:line="480" w:lineRule="auto"/>
        <w:rPr>
          <w:rFonts w:cs="Times New Roman"/>
          <w:szCs w:val="24"/>
        </w:rPr>
        <w:sectPr w:rsidR="00E54966" w:rsidSect="009329D4">
          <w:headerReference w:type="default" r:id="rId77"/>
          <w:footerReference w:type="default" r:id="rId78"/>
          <w:headerReference w:type="first" r:id="rId79"/>
          <w:pgSz w:w="12240" w:h="15840" w:code="1"/>
          <w:pgMar w:top="1440" w:right="1440" w:bottom="1440" w:left="1440" w:header="720" w:footer="720" w:gutter="0"/>
          <w:cols w:space="720"/>
          <w:titlePg/>
          <w:docGrid w:linePitch="360"/>
        </w:sectPr>
      </w:pPr>
    </w:p>
    <w:p w14:paraId="6DD2059E" w14:textId="77777777" w:rsidR="00E54966" w:rsidRDefault="00E54966" w:rsidP="009A57F6">
      <w:pPr>
        <w:pStyle w:val="msonormal0"/>
        <w:spacing w:before="0" w:beforeAutospacing="0" w:after="0" w:afterAutospacing="0"/>
        <w:rPr>
          <w:rFonts w:eastAsiaTheme="minorEastAsia" w:cstheme="minorBidi"/>
        </w:rPr>
      </w:pPr>
      <w:r w:rsidRPr="67D4D19F">
        <w:rPr>
          <w:rFonts w:eastAsiaTheme="minorEastAsia" w:cstheme="minorBidi"/>
        </w:rPr>
        <w:lastRenderedPageBreak/>
        <w:t>Table 1</w:t>
      </w:r>
    </w:p>
    <w:p w14:paraId="2D2E5E9C" w14:textId="77777777" w:rsidR="00E54966" w:rsidRDefault="00E54966" w:rsidP="009A57F6">
      <w:pPr>
        <w:pStyle w:val="msonormal0"/>
        <w:spacing w:before="0" w:beforeAutospacing="0" w:after="0" w:afterAutospacing="0"/>
        <w:rPr>
          <w:rFonts w:eastAsiaTheme="minorHAnsi" w:cstheme="minorBidi"/>
          <w:szCs w:val="22"/>
        </w:rPr>
      </w:pPr>
    </w:p>
    <w:p w14:paraId="66F042D6" w14:textId="77777777" w:rsidR="00E54966" w:rsidRPr="00140EB4" w:rsidRDefault="00E54966" w:rsidP="009A57F6">
      <w:pPr>
        <w:pStyle w:val="msonormal0"/>
        <w:spacing w:before="0" w:beforeAutospacing="0" w:after="0" w:afterAutospacing="0"/>
        <w:rPr>
          <w:rFonts w:eastAsiaTheme="minorHAnsi" w:cstheme="minorBidi"/>
          <w:i/>
          <w:szCs w:val="22"/>
        </w:rPr>
      </w:pPr>
      <w:r w:rsidRPr="00140EB4">
        <w:rPr>
          <w:rFonts w:eastAsiaTheme="minorHAnsi" w:cstheme="minorBidi"/>
          <w:i/>
          <w:szCs w:val="22"/>
        </w:rPr>
        <w:t>Descriptive statistics for prekindergarten and kindergarten analytic samples</w:t>
      </w:r>
    </w:p>
    <w:p w14:paraId="2A41067A" w14:textId="77777777" w:rsidR="00E54966" w:rsidRDefault="00E54966" w:rsidP="009A57F6"/>
    <w:tbl>
      <w:tblPr>
        <w:tblW w:w="13173" w:type="dxa"/>
        <w:tblLayout w:type="fixed"/>
        <w:tblCellMar>
          <w:left w:w="115" w:type="dxa"/>
          <w:right w:w="115" w:type="dxa"/>
        </w:tblCellMar>
        <w:tblLook w:val="04A0" w:firstRow="1" w:lastRow="0" w:firstColumn="1" w:lastColumn="0" w:noHBand="0" w:noVBand="1"/>
      </w:tblPr>
      <w:tblGrid>
        <w:gridCol w:w="2337"/>
        <w:gridCol w:w="533"/>
        <w:gridCol w:w="533"/>
        <w:gridCol w:w="590"/>
        <w:gridCol w:w="130"/>
        <w:gridCol w:w="533"/>
        <w:gridCol w:w="533"/>
        <w:gridCol w:w="590"/>
        <w:gridCol w:w="134"/>
        <w:gridCol w:w="533"/>
        <w:gridCol w:w="533"/>
        <w:gridCol w:w="590"/>
        <w:gridCol w:w="132"/>
        <w:gridCol w:w="533"/>
        <w:gridCol w:w="533"/>
        <w:gridCol w:w="590"/>
        <w:gridCol w:w="132"/>
        <w:gridCol w:w="590"/>
        <w:gridCol w:w="590"/>
        <w:gridCol w:w="590"/>
        <w:gridCol w:w="144"/>
        <w:gridCol w:w="590"/>
        <w:gridCol w:w="590"/>
        <w:gridCol w:w="590"/>
      </w:tblGrid>
      <w:tr w:rsidR="00E54966" w:rsidRPr="00EE121F" w14:paraId="2BACA7E0" w14:textId="77777777" w:rsidTr="3D881CCF">
        <w:trPr>
          <w:trHeight w:val="312"/>
          <w:tblHeader/>
        </w:trPr>
        <w:tc>
          <w:tcPr>
            <w:tcW w:w="2337" w:type="dxa"/>
            <w:tcBorders>
              <w:top w:val="single" w:sz="4" w:space="0" w:color="auto"/>
            </w:tcBorders>
            <w:shd w:val="clear" w:color="auto" w:fill="auto"/>
            <w:noWrap/>
            <w:tcMar>
              <w:left w:w="14" w:type="dxa"/>
              <w:right w:w="14" w:type="dxa"/>
            </w:tcMar>
            <w:hideMark/>
          </w:tcPr>
          <w:p w14:paraId="1BA23E07" w14:textId="77777777" w:rsidR="00E54966" w:rsidRPr="00EE121F" w:rsidRDefault="00E54966" w:rsidP="009A57F6">
            <w:pPr>
              <w:rPr>
                <w:sz w:val="22"/>
              </w:rPr>
            </w:pPr>
          </w:p>
        </w:tc>
        <w:tc>
          <w:tcPr>
            <w:tcW w:w="5232" w:type="dxa"/>
            <w:gridSpan w:val="11"/>
            <w:tcBorders>
              <w:top w:val="single" w:sz="4" w:space="0" w:color="auto"/>
              <w:bottom w:val="single" w:sz="4" w:space="0" w:color="auto"/>
            </w:tcBorders>
            <w:shd w:val="clear" w:color="auto" w:fill="auto"/>
            <w:noWrap/>
            <w:tcMar>
              <w:left w:w="0" w:type="dxa"/>
              <w:right w:w="0" w:type="dxa"/>
            </w:tcMar>
            <w:hideMark/>
          </w:tcPr>
          <w:p w14:paraId="0BE9C571" w14:textId="77777777" w:rsidR="000439BA" w:rsidRDefault="00E54966" w:rsidP="009A57F6">
            <w:pPr>
              <w:jc w:val="center"/>
              <w:rPr>
                <w:color w:val="000000"/>
                <w:sz w:val="22"/>
              </w:rPr>
            </w:pPr>
            <w:r>
              <w:rPr>
                <w:color w:val="000000"/>
                <w:sz w:val="22"/>
              </w:rPr>
              <w:t xml:space="preserve">Prekindergarten </w:t>
            </w:r>
            <w:r w:rsidR="000439BA">
              <w:rPr>
                <w:color w:val="000000"/>
                <w:sz w:val="22"/>
              </w:rPr>
              <w:t xml:space="preserve">analytic </w:t>
            </w:r>
            <w:r>
              <w:rPr>
                <w:color w:val="000000"/>
                <w:sz w:val="22"/>
              </w:rPr>
              <w:t xml:space="preserve">sample </w:t>
            </w:r>
          </w:p>
          <w:p w14:paraId="3A3265DD" w14:textId="5239BBE3" w:rsidR="00E54966" w:rsidRPr="00EE121F" w:rsidRDefault="00E54966" w:rsidP="009A57F6">
            <w:pPr>
              <w:jc w:val="center"/>
              <w:rPr>
                <w:sz w:val="22"/>
              </w:rPr>
            </w:pPr>
            <w:r>
              <w:rPr>
                <w:color w:val="000000"/>
                <w:sz w:val="22"/>
              </w:rPr>
              <w:t>(</w:t>
            </w:r>
            <w:r w:rsidRPr="00FC6E0E">
              <w:rPr>
                <w:i/>
                <w:color w:val="000000"/>
                <w:sz w:val="22"/>
              </w:rPr>
              <w:t>n</w:t>
            </w:r>
            <w:r>
              <w:rPr>
                <w:color w:val="000000"/>
                <w:sz w:val="22"/>
              </w:rPr>
              <w:t xml:space="preserve"> = 361 children, 69 classrooms)</w:t>
            </w:r>
          </w:p>
        </w:tc>
        <w:tc>
          <w:tcPr>
            <w:tcW w:w="132" w:type="dxa"/>
            <w:tcBorders>
              <w:top w:val="single" w:sz="4" w:space="0" w:color="auto"/>
            </w:tcBorders>
            <w:shd w:val="clear" w:color="auto" w:fill="auto"/>
            <w:noWrap/>
            <w:tcMar>
              <w:left w:w="0" w:type="dxa"/>
              <w:right w:w="0" w:type="dxa"/>
            </w:tcMar>
            <w:hideMark/>
          </w:tcPr>
          <w:p w14:paraId="3A7AA887" w14:textId="77777777" w:rsidR="00E54966" w:rsidRPr="00EE121F" w:rsidRDefault="00E54966" w:rsidP="009A57F6">
            <w:pPr>
              <w:jc w:val="center"/>
              <w:rPr>
                <w:sz w:val="22"/>
              </w:rPr>
            </w:pPr>
          </w:p>
        </w:tc>
        <w:tc>
          <w:tcPr>
            <w:tcW w:w="5472" w:type="dxa"/>
            <w:gridSpan w:val="11"/>
            <w:tcBorders>
              <w:top w:val="single" w:sz="4" w:space="0" w:color="auto"/>
              <w:bottom w:val="single" w:sz="4" w:space="0" w:color="auto"/>
            </w:tcBorders>
            <w:shd w:val="clear" w:color="auto" w:fill="auto"/>
            <w:noWrap/>
            <w:tcMar>
              <w:left w:w="0" w:type="dxa"/>
              <w:right w:w="0" w:type="dxa"/>
            </w:tcMar>
            <w:hideMark/>
          </w:tcPr>
          <w:p w14:paraId="2501DAF2" w14:textId="77777777" w:rsidR="000439BA" w:rsidRDefault="00E54966" w:rsidP="009A57F6">
            <w:pPr>
              <w:jc w:val="center"/>
              <w:rPr>
                <w:color w:val="000000"/>
                <w:sz w:val="22"/>
              </w:rPr>
            </w:pPr>
            <w:r w:rsidRPr="00EE121F">
              <w:rPr>
                <w:color w:val="000000"/>
                <w:sz w:val="22"/>
              </w:rPr>
              <w:t>K</w:t>
            </w:r>
            <w:r>
              <w:rPr>
                <w:color w:val="000000"/>
                <w:sz w:val="22"/>
              </w:rPr>
              <w:t xml:space="preserve">indergarten </w:t>
            </w:r>
            <w:r w:rsidR="000439BA">
              <w:rPr>
                <w:color w:val="000000"/>
                <w:sz w:val="22"/>
              </w:rPr>
              <w:t xml:space="preserve">analytic </w:t>
            </w:r>
            <w:r>
              <w:rPr>
                <w:color w:val="000000"/>
                <w:sz w:val="22"/>
              </w:rPr>
              <w:t xml:space="preserve">sample </w:t>
            </w:r>
          </w:p>
          <w:p w14:paraId="0EA00356" w14:textId="48F2C87A" w:rsidR="00E54966" w:rsidRPr="00EE121F" w:rsidRDefault="00E54966" w:rsidP="009A57F6">
            <w:pPr>
              <w:jc w:val="center"/>
              <w:rPr>
                <w:sz w:val="22"/>
              </w:rPr>
            </w:pPr>
            <w:r>
              <w:rPr>
                <w:color w:val="000000"/>
                <w:sz w:val="22"/>
              </w:rPr>
              <w:t>(</w:t>
            </w:r>
            <w:r w:rsidRPr="00FC6E0E">
              <w:rPr>
                <w:i/>
                <w:color w:val="000000"/>
                <w:sz w:val="22"/>
              </w:rPr>
              <w:t>n</w:t>
            </w:r>
            <w:r>
              <w:rPr>
                <w:color w:val="000000"/>
                <w:sz w:val="22"/>
              </w:rPr>
              <w:t xml:space="preserve"> = 328 children, 56 classrooms)</w:t>
            </w:r>
          </w:p>
        </w:tc>
      </w:tr>
      <w:tr w:rsidR="00E54966" w:rsidRPr="00EE121F" w14:paraId="3A20C604" w14:textId="77777777" w:rsidTr="3D881CCF">
        <w:trPr>
          <w:trHeight w:val="312"/>
          <w:tblHeader/>
        </w:trPr>
        <w:tc>
          <w:tcPr>
            <w:tcW w:w="2337" w:type="dxa"/>
            <w:shd w:val="clear" w:color="auto" w:fill="auto"/>
            <w:noWrap/>
            <w:tcMar>
              <w:left w:w="14" w:type="dxa"/>
              <w:right w:w="14" w:type="dxa"/>
            </w:tcMar>
            <w:hideMark/>
          </w:tcPr>
          <w:p w14:paraId="19B1079B" w14:textId="77777777" w:rsidR="00E54966" w:rsidRPr="00EE121F" w:rsidRDefault="00E54966" w:rsidP="009A57F6">
            <w:pPr>
              <w:rPr>
                <w:sz w:val="22"/>
              </w:rPr>
            </w:pPr>
          </w:p>
        </w:tc>
        <w:tc>
          <w:tcPr>
            <w:tcW w:w="1656" w:type="dxa"/>
            <w:gridSpan w:val="3"/>
            <w:tcBorders>
              <w:top w:val="single" w:sz="4" w:space="0" w:color="auto"/>
              <w:bottom w:val="single" w:sz="4" w:space="0" w:color="auto"/>
            </w:tcBorders>
            <w:shd w:val="clear" w:color="auto" w:fill="auto"/>
            <w:noWrap/>
            <w:tcMar>
              <w:left w:w="0" w:type="dxa"/>
              <w:right w:w="0" w:type="dxa"/>
            </w:tcMar>
            <w:hideMark/>
          </w:tcPr>
          <w:p w14:paraId="377D86DF" w14:textId="77777777" w:rsidR="00E54966" w:rsidRPr="00EE121F" w:rsidRDefault="00E54966" w:rsidP="009A57F6">
            <w:pPr>
              <w:jc w:val="center"/>
              <w:rPr>
                <w:sz w:val="22"/>
              </w:rPr>
            </w:pPr>
            <w:r>
              <w:rPr>
                <w:sz w:val="22"/>
              </w:rPr>
              <w:t>Let’s Know! Broad</w:t>
            </w:r>
          </w:p>
        </w:tc>
        <w:tc>
          <w:tcPr>
            <w:tcW w:w="130" w:type="dxa"/>
            <w:tcBorders>
              <w:top w:val="single" w:sz="4" w:space="0" w:color="auto"/>
            </w:tcBorders>
            <w:shd w:val="clear" w:color="auto" w:fill="auto"/>
            <w:noWrap/>
            <w:tcMar>
              <w:left w:w="0" w:type="dxa"/>
              <w:right w:w="0" w:type="dxa"/>
            </w:tcMar>
          </w:tcPr>
          <w:p w14:paraId="65ABF060" w14:textId="77777777" w:rsidR="00E54966" w:rsidRPr="00EE121F" w:rsidRDefault="00E54966" w:rsidP="009A57F6">
            <w:pPr>
              <w:jc w:val="center"/>
              <w:rPr>
                <w:sz w:val="22"/>
              </w:rPr>
            </w:pPr>
          </w:p>
        </w:tc>
        <w:tc>
          <w:tcPr>
            <w:tcW w:w="1656" w:type="dxa"/>
            <w:gridSpan w:val="3"/>
            <w:tcBorders>
              <w:top w:val="single" w:sz="4" w:space="0" w:color="auto"/>
              <w:bottom w:val="single" w:sz="4" w:space="0" w:color="auto"/>
            </w:tcBorders>
            <w:shd w:val="clear" w:color="auto" w:fill="auto"/>
            <w:noWrap/>
            <w:tcMar>
              <w:left w:w="0" w:type="dxa"/>
              <w:right w:w="0" w:type="dxa"/>
            </w:tcMar>
            <w:hideMark/>
          </w:tcPr>
          <w:p w14:paraId="10318B23" w14:textId="77777777" w:rsidR="00E54966" w:rsidRDefault="00E54966" w:rsidP="009A57F6">
            <w:pPr>
              <w:jc w:val="center"/>
              <w:rPr>
                <w:sz w:val="22"/>
              </w:rPr>
            </w:pPr>
            <w:r>
              <w:rPr>
                <w:sz w:val="22"/>
              </w:rPr>
              <w:t xml:space="preserve">Let’s Know! </w:t>
            </w:r>
          </w:p>
          <w:p w14:paraId="57B385A5" w14:textId="77777777" w:rsidR="00E54966" w:rsidRPr="00EE121F" w:rsidRDefault="00E54966" w:rsidP="009A57F6">
            <w:pPr>
              <w:jc w:val="center"/>
              <w:rPr>
                <w:sz w:val="22"/>
              </w:rPr>
            </w:pPr>
            <w:r>
              <w:rPr>
                <w:sz w:val="22"/>
              </w:rPr>
              <w:t>Deep</w:t>
            </w:r>
          </w:p>
        </w:tc>
        <w:tc>
          <w:tcPr>
            <w:tcW w:w="134" w:type="dxa"/>
            <w:tcBorders>
              <w:top w:val="single" w:sz="4" w:space="0" w:color="auto"/>
            </w:tcBorders>
            <w:shd w:val="clear" w:color="auto" w:fill="auto"/>
            <w:noWrap/>
            <w:tcMar>
              <w:left w:w="0" w:type="dxa"/>
              <w:right w:w="0" w:type="dxa"/>
            </w:tcMar>
            <w:hideMark/>
          </w:tcPr>
          <w:p w14:paraId="1D1AF32B" w14:textId="77777777" w:rsidR="00E54966" w:rsidRPr="00EE121F" w:rsidRDefault="00E54966" w:rsidP="009A57F6">
            <w:pPr>
              <w:jc w:val="center"/>
              <w:rPr>
                <w:sz w:val="22"/>
              </w:rPr>
            </w:pPr>
          </w:p>
        </w:tc>
        <w:tc>
          <w:tcPr>
            <w:tcW w:w="1656" w:type="dxa"/>
            <w:gridSpan w:val="3"/>
            <w:tcBorders>
              <w:top w:val="single" w:sz="4" w:space="0" w:color="auto"/>
              <w:bottom w:val="single" w:sz="4" w:space="0" w:color="auto"/>
            </w:tcBorders>
            <w:shd w:val="clear" w:color="auto" w:fill="auto"/>
            <w:noWrap/>
            <w:tcMar>
              <w:left w:w="0" w:type="dxa"/>
              <w:right w:w="0" w:type="dxa"/>
            </w:tcMar>
            <w:hideMark/>
          </w:tcPr>
          <w:p w14:paraId="2DEF8580" w14:textId="77777777" w:rsidR="00E54966" w:rsidRPr="00EE121F" w:rsidRDefault="00E54966" w:rsidP="009A57F6">
            <w:pPr>
              <w:jc w:val="center"/>
              <w:rPr>
                <w:sz w:val="22"/>
              </w:rPr>
            </w:pPr>
            <w:r>
              <w:rPr>
                <w:sz w:val="22"/>
              </w:rPr>
              <w:t>Control</w:t>
            </w:r>
          </w:p>
        </w:tc>
        <w:tc>
          <w:tcPr>
            <w:tcW w:w="132" w:type="dxa"/>
            <w:shd w:val="clear" w:color="auto" w:fill="auto"/>
            <w:noWrap/>
            <w:tcMar>
              <w:left w:w="0" w:type="dxa"/>
              <w:right w:w="0" w:type="dxa"/>
            </w:tcMar>
            <w:hideMark/>
          </w:tcPr>
          <w:p w14:paraId="58E140E9" w14:textId="77777777" w:rsidR="00E54966" w:rsidRPr="00EE121F" w:rsidRDefault="00E54966" w:rsidP="009A57F6">
            <w:pPr>
              <w:jc w:val="center"/>
              <w:rPr>
                <w:sz w:val="22"/>
              </w:rPr>
            </w:pPr>
          </w:p>
        </w:tc>
        <w:tc>
          <w:tcPr>
            <w:tcW w:w="1656" w:type="dxa"/>
            <w:gridSpan w:val="3"/>
            <w:tcBorders>
              <w:top w:val="single" w:sz="4" w:space="0" w:color="auto"/>
              <w:bottom w:val="single" w:sz="4" w:space="0" w:color="auto"/>
            </w:tcBorders>
            <w:shd w:val="clear" w:color="auto" w:fill="auto"/>
            <w:noWrap/>
            <w:tcMar>
              <w:left w:w="0" w:type="dxa"/>
              <w:right w:w="0" w:type="dxa"/>
            </w:tcMar>
            <w:hideMark/>
          </w:tcPr>
          <w:p w14:paraId="54841A70" w14:textId="77777777" w:rsidR="00E54966" w:rsidRPr="00EE121F" w:rsidRDefault="00E54966" w:rsidP="009A57F6">
            <w:pPr>
              <w:jc w:val="center"/>
              <w:rPr>
                <w:sz w:val="22"/>
              </w:rPr>
            </w:pPr>
            <w:r>
              <w:rPr>
                <w:sz w:val="22"/>
              </w:rPr>
              <w:t>Let’s Know! Broad</w:t>
            </w:r>
          </w:p>
        </w:tc>
        <w:tc>
          <w:tcPr>
            <w:tcW w:w="132" w:type="dxa"/>
            <w:tcBorders>
              <w:top w:val="single" w:sz="4" w:space="0" w:color="auto"/>
            </w:tcBorders>
            <w:shd w:val="clear" w:color="auto" w:fill="auto"/>
            <w:noWrap/>
            <w:tcMar>
              <w:left w:w="0" w:type="dxa"/>
              <w:right w:w="0" w:type="dxa"/>
            </w:tcMar>
            <w:hideMark/>
          </w:tcPr>
          <w:p w14:paraId="6AF714D3" w14:textId="77777777" w:rsidR="00E54966" w:rsidRPr="00EE121F" w:rsidRDefault="00E54966" w:rsidP="009A57F6">
            <w:pPr>
              <w:jc w:val="center"/>
              <w:rPr>
                <w:sz w:val="22"/>
              </w:rPr>
            </w:pPr>
          </w:p>
        </w:tc>
        <w:tc>
          <w:tcPr>
            <w:tcW w:w="1770" w:type="dxa"/>
            <w:gridSpan w:val="3"/>
            <w:tcBorders>
              <w:top w:val="single" w:sz="4" w:space="0" w:color="auto"/>
              <w:bottom w:val="single" w:sz="4" w:space="0" w:color="auto"/>
            </w:tcBorders>
            <w:shd w:val="clear" w:color="auto" w:fill="auto"/>
            <w:noWrap/>
            <w:tcMar>
              <w:left w:w="0" w:type="dxa"/>
              <w:right w:w="0" w:type="dxa"/>
            </w:tcMar>
            <w:hideMark/>
          </w:tcPr>
          <w:p w14:paraId="23E6D033" w14:textId="77777777" w:rsidR="00E54966" w:rsidRDefault="00E54966" w:rsidP="009A57F6">
            <w:pPr>
              <w:jc w:val="center"/>
              <w:rPr>
                <w:sz w:val="22"/>
              </w:rPr>
            </w:pPr>
            <w:r>
              <w:rPr>
                <w:sz w:val="22"/>
              </w:rPr>
              <w:t xml:space="preserve">Let’s Know! </w:t>
            </w:r>
          </w:p>
          <w:p w14:paraId="68CDFD95" w14:textId="77777777" w:rsidR="00E54966" w:rsidRPr="00EE121F" w:rsidRDefault="00E54966" w:rsidP="009A57F6">
            <w:pPr>
              <w:jc w:val="center"/>
              <w:rPr>
                <w:sz w:val="22"/>
              </w:rPr>
            </w:pPr>
            <w:r>
              <w:rPr>
                <w:sz w:val="22"/>
              </w:rPr>
              <w:t>Deep</w:t>
            </w:r>
          </w:p>
        </w:tc>
        <w:tc>
          <w:tcPr>
            <w:tcW w:w="144" w:type="dxa"/>
            <w:tcBorders>
              <w:top w:val="single" w:sz="4" w:space="0" w:color="auto"/>
            </w:tcBorders>
            <w:shd w:val="clear" w:color="auto" w:fill="auto"/>
            <w:noWrap/>
            <w:tcMar>
              <w:left w:w="14" w:type="dxa"/>
              <w:right w:w="14" w:type="dxa"/>
            </w:tcMar>
            <w:hideMark/>
          </w:tcPr>
          <w:p w14:paraId="41861ACA" w14:textId="77777777" w:rsidR="00E54966" w:rsidRPr="00EE121F" w:rsidRDefault="00E54966" w:rsidP="009A57F6">
            <w:pPr>
              <w:jc w:val="center"/>
              <w:rPr>
                <w:sz w:val="22"/>
              </w:rPr>
            </w:pPr>
          </w:p>
        </w:tc>
        <w:tc>
          <w:tcPr>
            <w:tcW w:w="1770" w:type="dxa"/>
            <w:gridSpan w:val="3"/>
            <w:tcBorders>
              <w:top w:val="single" w:sz="4" w:space="0" w:color="auto"/>
              <w:bottom w:val="single" w:sz="4" w:space="0" w:color="auto"/>
            </w:tcBorders>
            <w:shd w:val="clear" w:color="auto" w:fill="auto"/>
            <w:noWrap/>
            <w:tcMar>
              <w:left w:w="0" w:type="dxa"/>
              <w:right w:w="0" w:type="dxa"/>
            </w:tcMar>
            <w:hideMark/>
          </w:tcPr>
          <w:p w14:paraId="50BE932B" w14:textId="77777777" w:rsidR="00E54966" w:rsidRPr="00EE121F" w:rsidRDefault="00E54966" w:rsidP="009A57F6">
            <w:pPr>
              <w:jc w:val="center"/>
              <w:rPr>
                <w:sz w:val="22"/>
              </w:rPr>
            </w:pPr>
            <w:r>
              <w:rPr>
                <w:sz w:val="22"/>
              </w:rPr>
              <w:t>Control</w:t>
            </w:r>
          </w:p>
        </w:tc>
      </w:tr>
      <w:tr w:rsidR="00E54966" w:rsidRPr="00EE121F" w14:paraId="3B2930D8" w14:textId="77777777" w:rsidTr="3D881CCF">
        <w:trPr>
          <w:trHeight w:val="312"/>
        </w:trPr>
        <w:tc>
          <w:tcPr>
            <w:tcW w:w="2337" w:type="dxa"/>
            <w:tcBorders>
              <w:bottom w:val="single" w:sz="4" w:space="0" w:color="auto"/>
            </w:tcBorders>
            <w:shd w:val="clear" w:color="auto" w:fill="auto"/>
            <w:tcMar>
              <w:left w:w="14" w:type="dxa"/>
              <w:right w:w="14" w:type="dxa"/>
            </w:tcMar>
            <w:hideMark/>
          </w:tcPr>
          <w:p w14:paraId="165968CA" w14:textId="77777777" w:rsidR="00E54966" w:rsidRPr="00EE121F" w:rsidRDefault="00E54966" w:rsidP="009A57F6">
            <w:pPr>
              <w:rPr>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7F15BEFB" w14:textId="77777777" w:rsidR="00E54966" w:rsidRPr="00EE121F" w:rsidRDefault="00E54966" w:rsidP="009A57F6">
            <w:pPr>
              <w:jc w:val="center"/>
              <w:rPr>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004CACD5"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noWrap/>
            <w:tcMar>
              <w:left w:w="0" w:type="dxa"/>
              <w:right w:w="0" w:type="dxa"/>
            </w:tcMar>
            <w:hideMark/>
          </w:tcPr>
          <w:p w14:paraId="188F0E6B" w14:textId="77777777" w:rsidR="00E54966" w:rsidRPr="00EE121F" w:rsidRDefault="00E54966" w:rsidP="009A57F6">
            <w:pPr>
              <w:jc w:val="center"/>
              <w:rPr>
                <w:color w:val="000000"/>
                <w:sz w:val="22"/>
              </w:rPr>
            </w:pPr>
            <w:r w:rsidRPr="00EE121F">
              <w:rPr>
                <w:color w:val="000000"/>
                <w:sz w:val="22"/>
              </w:rPr>
              <w:t>%</w:t>
            </w:r>
          </w:p>
        </w:tc>
        <w:tc>
          <w:tcPr>
            <w:tcW w:w="130" w:type="dxa"/>
            <w:tcBorders>
              <w:bottom w:val="single" w:sz="4" w:space="0" w:color="auto"/>
            </w:tcBorders>
            <w:shd w:val="clear" w:color="auto" w:fill="auto"/>
            <w:noWrap/>
            <w:tcMar>
              <w:left w:w="0" w:type="dxa"/>
              <w:right w:w="0" w:type="dxa"/>
            </w:tcMar>
          </w:tcPr>
          <w:p w14:paraId="4328EAB3"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13C0B658" w14:textId="77777777" w:rsidR="00E54966" w:rsidRPr="00EE121F" w:rsidRDefault="00E54966" w:rsidP="009A57F6">
            <w:pPr>
              <w:jc w:val="center"/>
              <w:rPr>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63200770"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tcMar>
              <w:left w:w="0" w:type="dxa"/>
              <w:right w:w="0" w:type="dxa"/>
            </w:tcMar>
            <w:hideMark/>
          </w:tcPr>
          <w:p w14:paraId="5ECA39BD" w14:textId="77777777" w:rsidR="00E54966" w:rsidRPr="00EE121F" w:rsidRDefault="00E54966" w:rsidP="009A57F6">
            <w:pPr>
              <w:jc w:val="center"/>
              <w:rPr>
                <w:color w:val="000000"/>
                <w:sz w:val="22"/>
              </w:rPr>
            </w:pPr>
            <w:r w:rsidRPr="00EE121F">
              <w:rPr>
                <w:color w:val="000000"/>
                <w:sz w:val="22"/>
              </w:rPr>
              <w:t>%</w:t>
            </w:r>
          </w:p>
        </w:tc>
        <w:tc>
          <w:tcPr>
            <w:tcW w:w="134" w:type="dxa"/>
            <w:tcBorders>
              <w:bottom w:val="single" w:sz="4" w:space="0" w:color="auto"/>
            </w:tcBorders>
            <w:shd w:val="clear" w:color="auto" w:fill="auto"/>
            <w:noWrap/>
            <w:tcMar>
              <w:left w:w="0" w:type="dxa"/>
              <w:right w:w="0" w:type="dxa"/>
            </w:tcMar>
            <w:hideMark/>
          </w:tcPr>
          <w:p w14:paraId="0F15F0A3"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57BD630C" w14:textId="77777777" w:rsidR="00E54966" w:rsidRPr="00EE121F" w:rsidRDefault="00E54966" w:rsidP="009A57F6">
            <w:pPr>
              <w:jc w:val="center"/>
              <w:rPr>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178DA84A"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noWrap/>
            <w:tcMar>
              <w:left w:w="0" w:type="dxa"/>
              <w:right w:w="0" w:type="dxa"/>
            </w:tcMar>
            <w:hideMark/>
          </w:tcPr>
          <w:p w14:paraId="307DEC0F" w14:textId="77777777" w:rsidR="00E54966" w:rsidRPr="00EE121F" w:rsidRDefault="00E54966" w:rsidP="009A57F6">
            <w:pPr>
              <w:jc w:val="center"/>
              <w:rPr>
                <w:color w:val="000000"/>
                <w:sz w:val="22"/>
              </w:rPr>
            </w:pPr>
            <w:r w:rsidRPr="00EE121F">
              <w:rPr>
                <w:color w:val="000000"/>
                <w:sz w:val="22"/>
              </w:rPr>
              <w:t>%</w:t>
            </w:r>
          </w:p>
        </w:tc>
        <w:tc>
          <w:tcPr>
            <w:tcW w:w="132" w:type="dxa"/>
            <w:tcBorders>
              <w:bottom w:val="single" w:sz="4" w:space="0" w:color="auto"/>
            </w:tcBorders>
            <w:shd w:val="clear" w:color="auto" w:fill="auto"/>
            <w:noWrap/>
            <w:tcMar>
              <w:left w:w="0" w:type="dxa"/>
              <w:right w:w="0" w:type="dxa"/>
            </w:tcMar>
            <w:hideMark/>
          </w:tcPr>
          <w:p w14:paraId="69D5D8BC"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4BE8839B" w14:textId="77777777" w:rsidR="00E54966" w:rsidRPr="00EE121F" w:rsidRDefault="00E54966" w:rsidP="009A57F6">
            <w:pPr>
              <w:jc w:val="center"/>
              <w:rPr>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320DACF2"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noWrap/>
            <w:tcMar>
              <w:left w:w="0" w:type="dxa"/>
              <w:right w:w="0" w:type="dxa"/>
            </w:tcMar>
            <w:hideMark/>
          </w:tcPr>
          <w:p w14:paraId="51B09F5F" w14:textId="77777777" w:rsidR="00E54966" w:rsidRPr="00EE121F" w:rsidRDefault="00E54966" w:rsidP="009A57F6">
            <w:pPr>
              <w:jc w:val="center"/>
              <w:rPr>
                <w:color w:val="000000"/>
                <w:sz w:val="22"/>
              </w:rPr>
            </w:pPr>
            <w:r w:rsidRPr="00EE121F">
              <w:rPr>
                <w:color w:val="000000"/>
                <w:sz w:val="22"/>
              </w:rPr>
              <w:t>%</w:t>
            </w:r>
          </w:p>
        </w:tc>
        <w:tc>
          <w:tcPr>
            <w:tcW w:w="132" w:type="dxa"/>
            <w:tcBorders>
              <w:bottom w:val="single" w:sz="4" w:space="0" w:color="auto"/>
            </w:tcBorders>
            <w:shd w:val="clear" w:color="auto" w:fill="auto"/>
            <w:noWrap/>
            <w:tcMar>
              <w:left w:w="0" w:type="dxa"/>
              <w:right w:w="0" w:type="dxa"/>
            </w:tcMar>
            <w:hideMark/>
          </w:tcPr>
          <w:p w14:paraId="7FDEE915" w14:textId="77777777" w:rsidR="00E54966" w:rsidRPr="00EE121F" w:rsidRDefault="00E54966" w:rsidP="009A57F6">
            <w:pPr>
              <w:jc w:val="center"/>
              <w:rPr>
                <w:color w:val="000000"/>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25A0C836" w14:textId="77777777" w:rsidR="00E54966" w:rsidRPr="00EE121F" w:rsidRDefault="00E54966" w:rsidP="009A57F6">
            <w:pPr>
              <w:jc w:val="center"/>
              <w:rPr>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242D8394"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noWrap/>
            <w:tcMar>
              <w:left w:w="0" w:type="dxa"/>
              <w:right w:w="0" w:type="dxa"/>
            </w:tcMar>
            <w:hideMark/>
          </w:tcPr>
          <w:p w14:paraId="011D94F1" w14:textId="77777777" w:rsidR="00E54966" w:rsidRPr="00EE121F" w:rsidRDefault="00E54966" w:rsidP="009A57F6">
            <w:pPr>
              <w:jc w:val="center"/>
              <w:rPr>
                <w:color w:val="000000"/>
                <w:sz w:val="22"/>
              </w:rPr>
            </w:pPr>
            <w:r w:rsidRPr="00EE121F">
              <w:rPr>
                <w:color w:val="000000"/>
                <w:sz w:val="22"/>
              </w:rPr>
              <w:t>%</w:t>
            </w:r>
          </w:p>
        </w:tc>
        <w:tc>
          <w:tcPr>
            <w:tcW w:w="144" w:type="dxa"/>
            <w:tcBorders>
              <w:bottom w:val="single" w:sz="4" w:space="0" w:color="auto"/>
            </w:tcBorders>
            <w:shd w:val="clear" w:color="auto" w:fill="auto"/>
            <w:tcMar>
              <w:left w:w="14" w:type="dxa"/>
              <w:right w:w="14" w:type="dxa"/>
            </w:tcMar>
            <w:hideMark/>
          </w:tcPr>
          <w:p w14:paraId="66E7A2A9" w14:textId="77777777" w:rsidR="00E54966" w:rsidRPr="00EE121F" w:rsidRDefault="00E54966" w:rsidP="009A57F6">
            <w:pPr>
              <w:jc w:val="center"/>
              <w:rPr>
                <w:color w:val="000000"/>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5F5827AD" w14:textId="77777777" w:rsidR="00E54966" w:rsidRPr="00EE121F" w:rsidRDefault="00E54966" w:rsidP="009A57F6">
            <w:pPr>
              <w:jc w:val="center"/>
              <w:rPr>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53F70DEF" w14:textId="77777777" w:rsidR="00E54966" w:rsidRPr="00EE121F" w:rsidRDefault="00E54966" w:rsidP="009A57F6">
            <w:pPr>
              <w:jc w:val="center"/>
              <w:rPr>
                <w:i/>
                <w:iCs/>
                <w:color w:val="000000"/>
                <w:sz w:val="22"/>
              </w:rPr>
            </w:pPr>
            <w:r w:rsidRPr="00EE121F">
              <w:rPr>
                <w:i/>
                <w:iCs/>
                <w:color w:val="000000"/>
                <w:sz w:val="22"/>
              </w:rPr>
              <w:t>n</w:t>
            </w:r>
          </w:p>
        </w:tc>
        <w:tc>
          <w:tcPr>
            <w:tcW w:w="590" w:type="dxa"/>
            <w:tcBorders>
              <w:top w:val="single" w:sz="4" w:space="0" w:color="auto"/>
              <w:bottom w:val="single" w:sz="4" w:space="0" w:color="auto"/>
            </w:tcBorders>
            <w:shd w:val="clear" w:color="auto" w:fill="auto"/>
            <w:noWrap/>
            <w:tcMar>
              <w:left w:w="0" w:type="dxa"/>
              <w:right w:w="0" w:type="dxa"/>
            </w:tcMar>
            <w:hideMark/>
          </w:tcPr>
          <w:p w14:paraId="47DE6DDA" w14:textId="77777777" w:rsidR="00E54966" w:rsidRPr="00EE121F" w:rsidRDefault="00E54966" w:rsidP="009A57F6">
            <w:pPr>
              <w:jc w:val="center"/>
              <w:rPr>
                <w:color w:val="000000"/>
                <w:sz w:val="22"/>
              </w:rPr>
            </w:pPr>
            <w:r w:rsidRPr="00EE121F">
              <w:rPr>
                <w:color w:val="000000"/>
                <w:sz w:val="22"/>
              </w:rPr>
              <w:t>%</w:t>
            </w:r>
          </w:p>
        </w:tc>
      </w:tr>
      <w:tr w:rsidR="00E54966" w:rsidRPr="00EE121F" w14:paraId="030875BD" w14:textId="77777777" w:rsidTr="3D881CCF">
        <w:trPr>
          <w:trHeight w:val="312"/>
        </w:trPr>
        <w:tc>
          <w:tcPr>
            <w:tcW w:w="2337" w:type="dxa"/>
            <w:tcBorders>
              <w:top w:val="single" w:sz="4" w:space="0" w:color="auto"/>
            </w:tcBorders>
            <w:shd w:val="clear" w:color="auto" w:fill="auto"/>
            <w:noWrap/>
            <w:tcMar>
              <w:left w:w="14" w:type="dxa"/>
              <w:right w:w="14" w:type="dxa"/>
            </w:tcMar>
            <w:hideMark/>
          </w:tcPr>
          <w:p w14:paraId="20070CC3" w14:textId="6FBCE92D" w:rsidR="00811EC2" w:rsidRDefault="00E54966">
            <w:pPr>
              <w:rPr>
                <w:color w:val="000000"/>
                <w:sz w:val="22"/>
              </w:rPr>
            </w:pPr>
            <w:r w:rsidRPr="00EE121F">
              <w:rPr>
                <w:color w:val="000000"/>
                <w:sz w:val="22"/>
              </w:rPr>
              <w:t xml:space="preserve">Children </w:t>
            </w:r>
          </w:p>
          <w:p w14:paraId="3643907B" w14:textId="395B5E24" w:rsidR="00E54966" w:rsidRPr="00EE121F" w:rsidRDefault="00E54966">
            <w:pPr>
              <w:rPr>
                <w:color w:val="000000"/>
                <w:sz w:val="22"/>
              </w:rPr>
            </w:pPr>
            <w:r w:rsidRPr="00EE121F">
              <w:rPr>
                <w:color w:val="000000"/>
                <w:sz w:val="22"/>
              </w:rPr>
              <w:t>(classrooms)</w:t>
            </w:r>
          </w:p>
        </w:tc>
        <w:tc>
          <w:tcPr>
            <w:tcW w:w="533" w:type="dxa"/>
            <w:tcBorders>
              <w:top w:val="single" w:sz="4" w:space="0" w:color="auto"/>
            </w:tcBorders>
            <w:shd w:val="clear" w:color="auto" w:fill="auto"/>
            <w:noWrap/>
            <w:tcMar>
              <w:left w:w="0" w:type="dxa"/>
              <w:right w:w="0" w:type="dxa"/>
            </w:tcMar>
            <w:hideMark/>
          </w:tcPr>
          <w:p w14:paraId="590A997F" w14:textId="77777777" w:rsidR="00E54966" w:rsidRPr="00EE121F" w:rsidRDefault="00E54966" w:rsidP="009A57F6">
            <w:pPr>
              <w:jc w:val="center"/>
              <w:rPr>
                <w:color w:val="000000"/>
                <w:sz w:val="22"/>
              </w:rPr>
            </w:pPr>
          </w:p>
        </w:tc>
        <w:tc>
          <w:tcPr>
            <w:tcW w:w="533" w:type="dxa"/>
            <w:tcBorders>
              <w:top w:val="single" w:sz="4" w:space="0" w:color="auto"/>
            </w:tcBorders>
            <w:shd w:val="clear" w:color="auto" w:fill="auto"/>
            <w:noWrap/>
            <w:tcMar>
              <w:left w:w="0" w:type="dxa"/>
              <w:right w:w="0" w:type="dxa"/>
            </w:tcMar>
            <w:hideMark/>
          </w:tcPr>
          <w:p w14:paraId="06AF7CAD" w14:textId="77777777" w:rsidR="00E54966" w:rsidRPr="00EE121F" w:rsidRDefault="00E54966" w:rsidP="009A57F6">
            <w:pPr>
              <w:jc w:val="center"/>
              <w:rPr>
                <w:color w:val="000000"/>
                <w:sz w:val="22"/>
              </w:rPr>
            </w:pPr>
            <w:r w:rsidRPr="00EE121F">
              <w:rPr>
                <w:color w:val="000000"/>
                <w:sz w:val="22"/>
              </w:rPr>
              <w:t>102 (19)</w:t>
            </w:r>
          </w:p>
        </w:tc>
        <w:tc>
          <w:tcPr>
            <w:tcW w:w="590" w:type="dxa"/>
            <w:tcBorders>
              <w:top w:val="single" w:sz="4" w:space="0" w:color="auto"/>
            </w:tcBorders>
            <w:shd w:val="clear" w:color="auto" w:fill="auto"/>
            <w:noWrap/>
            <w:tcMar>
              <w:left w:w="0" w:type="dxa"/>
              <w:right w:w="0" w:type="dxa"/>
            </w:tcMar>
            <w:hideMark/>
          </w:tcPr>
          <w:p w14:paraId="154E9CAB" w14:textId="77777777" w:rsidR="00E54966" w:rsidRPr="00EE121F" w:rsidRDefault="00E54966" w:rsidP="009A57F6">
            <w:pPr>
              <w:jc w:val="center"/>
              <w:rPr>
                <w:color w:val="000000"/>
                <w:sz w:val="22"/>
              </w:rPr>
            </w:pPr>
          </w:p>
        </w:tc>
        <w:tc>
          <w:tcPr>
            <w:tcW w:w="130" w:type="dxa"/>
            <w:tcBorders>
              <w:top w:val="single" w:sz="4" w:space="0" w:color="auto"/>
            </w:tcBorders>
            <w:shd w:val="clear" w:color="auto" w:fill="auto"/>
            <w:noWrap/>
            <w:tcMar>
              <w:left w:w="0" w:type="dxa"/>
              <w:right w:w="0" w:type="dxa"/>
            </w:tcMar>
          </w:tcPr>
          <w:p w14:paraId="03DCF8DB"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4F43ADE5"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7272F6D7" w14:textId="77777777" w:rsidR="00E54966" w:rsidRPr="00EE121F" w:rsidRDefault="00E54966" w:rsidP="009A57F6">
            <w:pPr>
              <w:jc w:val="center"/>
              <w:rPr>
                <w:color w:val="000000"/>
                <w:sz w:val="22"/>
              </w:rPr>
            </w:pPr>
            <w:r w:rsidRPr="00EE121F">
              <w:rPr>
                <w:color w:val="000000"/>
                <w:sz w:val="22"/>
              </w:rPr>
              <w:t>116 (22)</w:t>
            </w:r>
          </w:p>
        </w:tc>
        <w:tc>
          <w:tcPr>
            <w:tcW w:w="590" w:type="dxa"/>
            <w:tcBorders>
              <w:top w:val="single" w:sz="4" w:space="0" w:color="auto"/>
            </w:tcBorders>
            <w:shd w:val="clear" w:color="auto" w:fill="auto"/>
            <w:tcMar>
              <w:left w:w="0" w:type="dxa"/>
              <w:right w:w="0" w:type="dxa"/>
            </w:tcMar>
            <w:hideMark/>
          </w:tcPr>
          <w:p w14:paraId="3F748F57" w14:textId="77777777" w:rsidR="00E54966" w:rsidRPr="00EE121F" w:rsidRDefault="00E54966" w:rsidP="009A57F6">
            <w:pPr>
              <w:jc w:val="center"/>
              <w:rPr>
                <w:color w:val="000000"/>
                <w:sz w:val="22"/>
              </w:rPr>
            </w:pPr>
          </w:p>
        </w:tc>
        <w:tc>
          <w:tcPr>
            <w:tcW w:w="134" w:type="dxa"/>
            <w:tcBorders>
              <w:top w:val="single" w:sz="4" w:space="0" w:color="auto"/>
            </w:tcBorders>
            <w:shd w:val="clear" w:color="auto" w:fill="auto"/>
            <w:noWrap/>
            <w:tcMar>
              <w:left w:w="0" w:type="dxa"/>
              <w:right w:w="0" w:type="dxa"/>
            </w:tcMar>
            <w:hideMark/>
          </w:tcPr>
          <w:p w14:paraId="75ABD28C"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5BB92BCF"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69D29437" w14:textId="77777777" w:rsidR="00E54966" w:rsidRPr="00EE121F" w:rsidRDefault="00E54966" w:rsidP="009A57F6">
            <w:pPr>
              <w:jc w:val="center"/>
              <w:rPr>
                <w:color w:val="000000"/>
                <w:sz w:val="22"/>
              </w:rPr>
            </w:pPr>
            <w:r w:rsidRPr="00EE121F">
              <w:rPr>
                <w:color w:val="000000"/>
                <w:sz w:val="22"/>
              </w:rPr>
              <w:t>143</w:t>
            </w:r>
            <w:r>
              <w:rPr>
                <w:color w:val="000000"/>
                <w:sz w:val="22"/>
              </w:rPr>
              <w:t xml:space="preserve"> </w:t>
            </w:r>
            <w:r w:rsidRPr="00EE121F">
              <w:rPr>
                <w:color w:val="000000"/>
                <w:sz w:val="22"/>
              </w:rPr>
              <w:t>(28)</w:t>
            </w:r>
          </w:p>
        </w:tc>
        <w:tc>
          <w:tcPr>
            <w:tcW w:w="590" w:type="dxa"/>
            <w:tcBorders>
              <w:top w:val="single" w:sz="4" w:space="0" w:color="auto"/>
            </w:tcBorders>
            <w:shd w:val="clear" w:color="auto" w:fill="auto"/>
            <w:noWrap/>
            <w:tcMar>
              <w:left w:w="0" w:type="dxa"/>
              <w:right w:w="0" w:type="dxa"/>
            </w:tcMar>
            <w:hideMark/>
          </w:tcPr>
          <w:p w14:paraId="4E8CF106" w14:textId="77777777" w:rsidR="00E54966" w:rsidRPr="00EE121F" w:rsidRDefault="00E54966" w:rsidP="009A57F6">
            <w:pPr>
              <w:jc w:val="center"/>
              <w:rPr>
                <w:color w:val="000000"/>
                <w:sz w:val="22"/>
              </w:rPr>
            </w:pPr>
          </w:p>
        </w:tc>
        <w:tc>
          <w:tcPr>
            <w:tcW w:w="132" w:type="dxa"/>
            <w:tcBorders>
              <w:top w:val="single" w:sz="4" w:space="0" w:color="auto"/>
            </w:tcBorders>
            <w:shd w:val="clear" w:color="auto" w:fill="auto"/>
            <w:noWrap/>
            <w:tcMar>
              <w:left w:w="0" w:type="dxa"/>
              <w:right w:w="0" w:type="dxa"/>
            </w:tcMar>
            <w:hideMark/>
          </w:tcPr>
          <w:p w14:paraId="1007545D"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043C3DD1"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161C4016" w14:textId="77777777" w:rsidR="00E54966" w:rsidRPr="00EE121F" w:rsidRDefault="00E54966" w:rsidP="009A57F6">
            <w:pPr>
              <w:jc w:val="center"/>
              <w:rPr>
                <w:color w:val="000000"/>
                <w:sz w:val="22"/>
              </w:rPr>
            </w:pPr>
            <w:r w:rsidRPr="00EE121F">
              <w:rPr>
                <w:color w:val="000000"/>
                <w:sz w:val="22"/>
              </w:rPr>
              <w:t>117 (20)</w:t>
            </w:r>
          </w:p>
        </w:tc>
        <w:tc>
          <w:tcPr>
            <w:tcW w:w="590" w:type="dxa"/>
            <w:tcBorders>
              <w:top w:val="single" w:sz="4" w:space="0" w:color="auto"/>
            </w:tcBorders>
            <w:shd w:val="clear" w:color="auto" w:fill="auto"/>
            <w:noWrap/>
            <w:tcMar>
              <w:left w:w="0" w:type="dxa"/>
              <w:right w:w="0" w:type="dxa"/>
            </w:tcMar>
            <w:hideMark/>
          </w:tcPr>
          <w:p w14:paraId="54D35891" w14:textId="77777777" w:rsidR="00E54966" w:rsidRPr="00EE121F" w:rsidRDefault="00E54966" w:rsidP="009A57F6">
            <w:pPr>
              <w:jc w:val="center"/>
              <w:rPr>
                <w:color w:val="000000"/>
                <w:sz w:val="22"/>
              </w:rPr>
            </w:pPr>
          </w:p>
        </w:tc>
        <w:tc>
          <w:tcPr>
            <w:tcW w:w="132" w:type="dxa"/>
            <w:tcBorders>
              <w:top w:val="single" w:sz="4" w:space="0" w:color="auto"/>
            </w:tcBorders>
            <w:shd w:val="clear" w:color="auto" w:fill="auto"/>
            <w:noWrap/>
            <w:tcMar>
              <w:left w:w="0" w:type="dxa"/>
              <w:right w:w="0" w:type="dxa"/>
            </w:tcMar>
            <w:hideMark/>
          </w:tcPr>
          <w:p w14:paraId="4AF9A4F1"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66398B76"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48A82CDF" w14:textId="77777777" w:rsidR="00E54966" w:rsidRPr="00EE121F" w:rsidRDefault="00E54966" w:rsidP="009A57F6">
            <w:pPr>
              <w:jc w:val="center"/>
              <w:rPr>
                <w:color w:val="000000"/>
                <w:sz w:val="22"/>
              </w:rPr>
            </w:pPr>
            <w:r w:rsidRPr="00EE121F">
              <w:rPr>
                <w:color w:val="000000"/>
                <w:sz w:val="22"/>
              </w:rPr>
              <w:t>115 (19)</w:t>
            </w:r>
          </w:p>
        </w:tc>
        <w:tc>
          <w:tcPr>
            <w:tcW w:w="590" w:type="dxa"/>
            <w:tcBorders>
              <w:top w:val="single" w:sz="4" w:space="0" w:color="auto"/>
            </w:tcBorders>
            <w:shd w:val="clear" w:color="auto" w:fill="auto"/>
            <w:tcMar>
              <w:left w:w="0" w:type="dxa"/>
              <w:right w:w="0" w:type="dxa"/>
            </w:tcMar>
            <w:hideMark/>
          </w:tcPr>
          <w:p w14:paraId="76CE3C47" w14:textId="77777777" w:rsidR="00E54966" w:rsidRPr="00EE121F" w:rsidRDefault="00E54966" w:rsidP="009A57F6">
            <w:pPr>
              <w:jc w:val="center"/>
              <w:rPr>
                <w:color w:val="000000"/>
                <w:sz w:val="22"/>
              </w:rPr>
            </w:pPr>
          </w:p>
        </w:tc>
        <w:tc>
          <w:tcPr>
            <w:tcW w:w="144" w:type="dxa"/>
            <w:tcBorders>
              <w:top w:val="single" w:sz="4" w:space="0" w:color="auto"/>
            </w:tcBorders>
            <w:shd w:val="clear" w:color="auto" w:fill="auto"/>
            <w:tcMar>
              <w:left w:w="14" w:type="dxa"/>
              <w:right w:w="14" w:type="dxa"/>
            </w:tcMar>
            <w:hideMark/>
          </w:tcPr>
          <w:p w14:paraId="60EB64C1"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41852EC8"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2D60935D" w14:textId="77777777" w:rsidR="00E54966" w:rsidRPr="00EE121F" w:rsidRDefault="00E54966" w:rsidP="009A57F6">
            <w:pPr>
              <w:jc w:val="center"/>
              <w:rPr>
                <w:color w:val="000000"/>
                <w:sz w:val="22"/>
              </w:rPr>
            </w:pPr>
            <w:r w:rsidRPr="00EE121F">
              <w:rPr>
                <w:color w:val="000000"/>
                <w:sz w:val="22"/>
              </w:rPr>
              <w:t>96 (17)</w:t>
            </w:r>
          </w:p>
        </w:tc>
        <w:tc>
          <w:tcPr>
            <w:tcW w:w="590" w:type="dxa"/>
            <w:tcBorders>
              <w:top w:val="single" w:sz="4" w:space="0" w:color="auto"/>
            </w:tcBorders>
            <w:shd w:val="clear" w:color="auto" w:fill="auto"/>
            <w:noWrap/>
            <w:tcMar>
              <w:left w:w="0" w:type="dxa"/>
              <w:right w:w="0" w:type="dxa"/>
            </w:tcMar>
            <w:hideMark/>
          </w:tcPr>
          <w:p w14:paraId="6D020F0E" w14:textId="77777777" w:rsidR="00E54966" w:rsidRPr="00EE121F" w:rsidRDefault="00E54966" w:rsidP="009A57F6">
            <w:pPr>
              <w:jc w:val="center"/>
              <w:rPr>
                <w:color w:val="000000"/>
                <w:sz w:val="22"/>
              </w:rPr>
            </w:pPr>
          </w:p>
        </w:tc>
      </w:tr>
      <w:tr w:rsidR="00E54966" w:rsidRPr="00EE121F" w14:paraId="4FC76EEB" w14:textId="77777777" w:rsidTr="3D881CCF">
        <w:trPr>
          <w:trHeight w:val="312"/>
        </w:trPr>
        <w:tc>
          <w:tcPr>
            <w:tcW w:w="3403" w:type="dxa"/>
            <w:gridSpan w:val="3"/>
            <w:shd w:val="clear" w:color="auto" w:fill="auto"/>
            <w:noWrap/>
            <w:tcMar>
              <w:left w:w="14" w:type="dxa"/>
              <w:right w:w="14" w:type="dxa"/>
            </w:tcMar>
            <w:hideMark/>
          </w:tcPr>
          <w:p w14:paraId="4732ADA7" w14:textId="77777777" w:rsidR="00E54966" w:rsidRPr="00EE121F" w:rsidRDefault="00E54966" w:rsidP="009A57F6">
            <w:pPr>
              <w:rPr>
                <w:sz w:val="22"/>
              </w:rPr>
            </w:pPr>
            <w:r>
              <w:rPr>
                <w:color w:val="000000"/>
                <w:sz w:val="22"/>
              </w:rPr>
              <w:t>Teacher/c</w:t>
            </w:r>
            <w:r w:rsidRPr="00EE121F">
              <w:rPr>
                <w:color w:val="000000"/>
                <w:sz w:val="22"/>
              </w:rPr>
              <w:t xml:space="preserve">lassroom </w:t>
            </w:r>
            <w:r>
              <w:rPr>
                <w:color w:val="000000"/>
                <w:sz w:val="22"/>
              </w:rPr>
              <w:t>c</w:t>
            </w:r>
            <w:r w:rsidRPr="00EE121F">
              <w:rPr>
                <w:color w:val="000000"/>
                <w:sz w:val="22"/>
              </w:rPr>
              <w:t>haracteristics</w:t>
            </w:r>
          </w:p>
        </w:tc>
        <w:tc>
          <w:tcPr>
            <w:tcW w:w="590" w:type="dxa"/>
            <w:shd w:val="clear" w:color="auto" w:fill="auto"/>
            <w:noWrap/>
            <w:tcMar>
              <w:left w:w="0" w:type="dxa"/>
              <w:right w:w="0" w:type="dxa"/>
            </w:tcMar>
            <w:hideMark/>
          </w:tcPr>
          <w:p w14:paraId="7E3CA8A5" w14:textId="77777777" w:rsidR="00E54966" w:rsidRPr="00EE121F" w:rsidRDefault="00E54966" w:rsidP="009A57F6">
            <w:pPr>
              <w:jc w:val="center"/>
              <w:rPr>
                <w:sz w:val="22"/>
              </w:rPr>
            </w:pPr>
          </w:p>
        </w:tc>
        <w:tc>
          <w:tcPr>
            <w:tcW w:w="130" w:type="dxa"/>
            <w:shd w:val="clear" w:color="auto" w:fill="auto"/>
            <w:noWrap/>
            <w:tcMar>
              <w:left w:w="0" w:type="dxa"/>
              <w:right w:w="0" w:type="dxa"/>
            </w:tcMar>
          </w:tcPr>
          <w:p w14:paraId="781EBEF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E921C9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660CD76"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5AB70F91" w14:textId="77777777" w:rsidR="00E54966" w:rsidRPr="00EE121F" w:rsidRDefault="00E54966" w:rsidP="009A57F6">
            <w:pPr>
              <w:jc w:val="center"/>
              <w:rPr>
                <w:sz w:val="22"/>
              </w:rPr>
            </w:pPr>
          </w:p>
        </w:tc>
        <w:tc>
          <w:tcPr>
            <w:tcW w:w="134" w:type="dxa"/>
            <w:shd w:val="clear" w:color="auto" w:fill="auto"/>
            <w:noWrap/>
            <w:tcMar>
              <w:left w:w="0" w:type="dxa"/>
              <w:right w:w="0" w:type="dxa"/>
            </w:tcMar>
            <w:hideMark/>
          </w:tcPr>
          <w:p w14:paraId="3BDD168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BB50AC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B6AA1A5"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4C829BC"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2DF5CF4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A1D1F7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A4E230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2A29FDC"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33DB6602"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2E51F38"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AEB4C36"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1FD7752F" w14:textId="77777777" w:rsidR="00E54966" w:rsidRPr="00EE121F" w:rsidRDefault="00E54966" w:rsidP="009A57F6">
            <w:pPr>
              <w:jc w:val="center"/>
              <w:rPr>
                <w:sz w:val="22"/>
              </w:rPr>
            </w:pPr>
          </w:p>
        </w:tc>
        <w:tc>
          <w:tcPr>
            <w:tcW w:w="144" w:type="dxa"/>
            <w:shd w:val="clear" w:color="auto" w:fill="auto"/>
            <w:tcMar>
              <w:left w:w="14" w:type="dxa"/>
              <w:right w:w="14" w:type="dxa"/>
            </w:tcMar>
            <w:hideMark/>
          </w:tcPr>
          <w:p w14:paraId="27B75415"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F21727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130E1A0"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B4C78E9" w14:textId="77777777" w:rsidR="00E54966" w:rsidRPr="00EE121F" w:rsidRDefault="00E54966" w:rsidP="009A57F6">
            <w:pPr>
              <w:jc w:val="center"/>
              <w:rPr>
                <w:sz w:val="22"/>
              </w:rPr>
            </w:pPr>
          </w:p>
        </w:tc>
      </w:tr>
      <w:tr w:rsidR="00E54966" w:rsidRPr="00EE121F" w14:paraId="0CA412D6" w14:textId="77777777" w:rsidTr="3D881CCF">
        <w:trPr>
          <w:trHeight w:val="312"/>
        </w:trPr>
        <w:tc>
          <w:tcPr>
            <w:tcW w:w="2337" w:type="dxa"/>
            <w:shd w:val="clear" w:color="auto" w:fill="auto"/>
            <w:noWrap/>
            <w:tcMar>
              <w:left w:w="14" w:type="dxa"/>
              <w:right w:w="14" w:type="dxa"/>
            </w:tcMar>
            <w:hideMark/>
          </w:tcPr>
          <w:p w14:paraId="30F6FE5F" w14:textId="5E2A3F7F" w:rsidR="00E54966" w:rsidRPr="00EE121F" w:rsidRDefault="00E54966" w:rsidP="009A57F6">
            <w:pPr>
              <w:rPr>
                <w:color w:val="000000"/>
                <w:sz w:val="22"/>
              </w:rPr>
            </w:pPr>
            <w:r w:rsidRPr="00EE121F">
              <w:rPr>
                <w:color w:val="000000"/>
                <w:sz w:val="22"/>
              </w:rPr>
              <w:t xml:space="preserve">  Female</w:t>
            </w:r>
          </w:p>
        </w:tc>
        <w:tc>
          <w:tcPr>
            <w:tcW w:w="533" w:type="dxa"/>
            <w:shd w:val="clear" w:color="auto" w:fill="auto"/>
            <w:noWrap/>
            <w:tcMar>
              <w:left w:w="0" w:type="dxa"/>
              <w:right w:w="0" w:type="dxa"/>
            </w:tcMar>
            <w:hideMark/>
          </w:tcPr>
          <w:p w14:paraId="0E89438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2F1452D" w14:textId="77777777" w:rsidR="00E54966" w:rsidRPr="00EE121F" w:rsidRDefault="00E54966" w:rsidP="009A57F6">
            <w:pPr>
              <w:jc w:val="center"/>
              <w:rPr>
                <w:color w:val="000000"/>
                <w:sz w:val="22"/>
              </w:rPr>
            </w:pPr>
            <w:r w:rsidRPr="00EE121F">
              <w:rPr>
                <w:color w:val="000000"/>
                <w:sz w:val="22"/>
              </w:rPr>
              <w:t>13</w:t>
            </w:r>
          </w:p>
        </w:tc>
        <w:tc>
          <w:tcPr>
            <w:tcW w:w="590" w:type="dxa"/>
            <w:shd w:val="clear" w:color="auto" w:fill="auto"/>
            <w:noWrap/>
            <w:tcMar>
              <w:left w:w="0" w:type="dxa"/>
              <w:right w:w="0" w:type="dxa"/>
            </w:tcMar>
            <w:hideMark/>
          </w:tcPr>
          <w:p w14:paraId="3CF797BB" w14:textId="77777777" w:rsidR="00E54966" w:rsidRPr="00EE121F" w:rsidRDefault="00E54966" w:rsidP="009A57F6">
            <w:pPr>
              <w:jc w:val="center"/>
              <w:rPr>
                <w:color w:val="000000"/>
                <w:sz w:val="22"/>
              </w:rPr>
            </w:pPr>
            <w:r w:rsidRPr="00EE121F">
              <w:rPr>
                <w:color w:val="000000"/>
                <w:sz w:val="22"/>
              </w:rPr>
              <w:t>100.0</w:t>
            </w:r>
          </w:p>
        </w:tc>
        <w:tc>
          <w:tcPr>
            <w:tcW w:w="130" w:type="dxa"/>
            <w:shd w:val="clear" w:color="auto" w:fill="auto"/>
            <w:noWrap/>
            <w:tcMar>
              <w:left w:w="0" w:type="dxa"/>
              <w:right w:w="0" w:type="dxa"/>
            </w:tcMar>
          </w:tcPr>
          <w:p w14:paraId="0184A63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8EA7309"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54C0A4C" w14:textId="77777777" w:rsidR="00E54966" w:rsidRPr="00EE121F" w:rsidRDefault="00E54966" w:rsidP="009A57F6">
            <w:pPr>
              <w:jc w:val="center"/>
              <w:rPr>
                <w:color w:val="000000"/>
                <w:sz w:val="22"/>
              </w:rPr>
            </w:pPr>
            <w:r w:rsidRPr="00EE121F">
              <w:rPr>
                <w:color w:val="000000"/>
                <w:sz w:val="22"/>
              </w:rPr>
              <w:t>20</w:t>
            </w:r>
          </w:p>
        </w:tc>
        <w:tc>
          <w:tcPr>
            <w:tcW w:w="590" w:type="dxa"/>
            <w:shd w:val="clear" w:color="auto" w:fill="auto"/>
            <w:tcMar>
              <w:left w:w="0" w:type="dxa"/>
              <w:right w:w="0" w:type="dxa"/>
            </w:tcMar>
            <w:hideMark/>
          </w:tcPr>
          <w:p w14:paraId="4133C560" w14:textId="77777777" w:rsidR="00E54966" w:rsidRPr="00EE121F" w:rsidRDefault="00E54966" w:rsidP="009A57F6">
            <w:pPr>
              <w:jc w:val="center"/>
              <w:rPr>
                <w:color w:val="000000"/>
                <w:sz w:val="22"/>
              </w:rPr>
            </w:pPr>
            <w:r w:rsidRPr="00EE121F">
              <w:rPr>
                <w:color w:val="000000"/>
                <w:sz w:val="22"/>
              </w:rPr>
              <w:t>100.0</w:t>
            </w:r>
          </w:p>
        </w:tc>
        <w:tc>
          <w:tcPr>
            <w:tcW w:w="134" w:type="dxa"/>
            <w:shd w:val="clear" w:color="auto" w:fill="auto"/>
            <w:noWrap/>
            <w:tcMar>
              <w:left w:w="0" w:type="dxa"/>
              <w:right w:w="0" w:type="dxa"/>
            </w:tcMar>
            <w:hideMark/>
          </w:tcPr>
          <w:p w14:paraId="7A27BD7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19BF33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6CE6A5C" w14:textId="77777777" w:rsidR="00E54966" w:rsidRPr="00EE121F" w:rsidRDefault="00E54966" w:rsidP="009A57F6">
            <w:pPr>
              <w:jc w:val="center"/>
              <w:rPr>
                <w:color w:val="000000"/>
                <w:sz w:val="22"/>
              </w:rPr>
            </w:pPr>
            <w:r w:rsidRPr="00EE121F">
              <w:rPr>
                <w:color w:val="000000"/>
                <w:sz w:val="22"/>
              </w:rPr>
              <w:t>25</w:t>
            </w:r>
          </w:p>
        </w:tc>
        <w:tc>
          <w:tcPr>
            <w:tcW w:w="590" w:type="dxa"/>
            <w:shd w:val="clear" w:color="auto" w:fill="auto"/>
            <w:noWrap/>
            <w:tcMar>
              <w:left w:w="0" w:type="dxa"/>
              <w:right w:w="0" w:type="dxa"/>
            </w:tcMar>
            <w:hideMark/>
          </w:tcPr>
          <w:p w14:paraId="27D31C0C" w14:textId="77777777" w:rsidR="00E54966" w:rsidRPr="00EE121F" w:rsidRDefault="00E54966" w:rsidP="009A57F6">
            <w:pPr>
              <w:jc w:val="center"/>
              <w:rPr>
                <w:color w:val="000000"/>
                <w:sz w:val="22"/>
              </w:rPr>
            </w:pPr>
            <w:r w:rsidRPr="00EE121F">
              <w:rPr>
                <w:color w:val="000000"/>
                <w:sz w:val="22"/>
              </w:rPr>
              <w:t>96.2</w:t>
            </w:r>
          </w:p>
        </w:tc>
        <w:tc>
          <w:tcPr>
            <w:tcW w:w="132" w:type="dxa"/>
            <w:shd w:val="clear" w:color="auto" w:fill="auto"/>
            <w:noWrap/>
            <w:tcMar>
              <w:left w:w="0" w:type="dxa"/>
              <w:right w:w="0" w:type="dxa"/>
            </w:tcMar>
            <w:hideMark/>
          </w:tcPr>
          <w:p w14:paraId="68E7BCE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D4764E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6F7C4F8" w14:textId="77777777" w:rsidR="00E54966" w:rsidRPr="00EE121F" w:rsidRDefault="00E54966" w:rsidP="009A57F6">
            <w:pPr>
              <w:jc w:val="center"/>
              <w:rPr>
                <w:color w:val="000000"/>
                <w:sz w:val="22"/>
              </w:rPr>
            </w:pPr>
            <w:r w:rsidRPr="00EE121F">
              <w:rPr>
                <w:color w:val="000000"/>
                <w:sz w:val="22"/>
              </w:rPr>
              <w:t>19</w:t>
            </w:r>
          </w:p>
        </w:tc>
        <w:tc>
          <w:tcPr>
            <w:tcW w:w="590" w:type="dxa"/>
            <w:shd w:val="clear" w:color="auto" w:fill="auto"/>
            <w:noWrap/>
            <w:tcMar>
              <w:left w:w="0" w:type="dxa"/>
              <w:right w:w="0" w:type="dxa"/>
            </w:tcMar>
            <w:hideMark/>
          </w:tcPr>
          <w:p w14:paraId="7A4C3502" w14:textId="77777777" w:rsidR="00E54966" w:rsidRPr="00EE121F" w:rsidRDefault="00E54966" w:rsidP="009A57F6">
            <w:pPr>
              <w:jc w:val="center"/>
              <w:rPr>
                <w:color w:val="000000"/>
                <w:sz w:val="22"/>
              </w:rPr>
            </w:pPr>
            <w:r w:rsidRPr="00EE121F">
              <w:rPr>
                <w:color w:val="000000"/>
                <w:sz w:val="22"/>
              </w:rPr>
              <w:t>100.0</w:t>
            </w:r>
          </w:p>
        </w:tc>
        <w:tc>
          <w:tcPr>
            <w:tcW w:w="132" w:type="dxa"/>
            <w:shd w:val="clear" w:color="auto" w:fill="auto"/>
            <w:noWrap/>
            <w:tcMar>
              <w:left w:w="0" w:type="dxa"/>
              <w:right w:w="0" w:type="dxa"/>
            </w:tcMar>
            <w:hideMark/>
          </w:tcPr>
          <w:p w14:paraId="589A828A"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A8EC8D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2BCB33C"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tcMar>
              <w:left w:w="0" w:type="dxa"/>
              <w:right w:w="0" w:type="dxa"/>
            </w:tcMar>
            <w:hideMark/>
          </w:tcPr>
          <w:p w14:paraId="6C34BC51" w14:textId="77777777" w:rsidR="00E54966" w:rsidRPr="00EE121F" w:rsidRDefault="00E54966" w:rsidP="009A57F6">
            <w:pPr>
              <w:jc w:val="center"/>
              <w:rPr>
                <w:color w:val="000000"/>
                <w:sz w:val="22"/>
              </w:rPr>
            </w:pPr>
            <w:r w:rsidRPr="00EE121F">
              <w:rPr>
                <w:color w:val="000000"/>
                <w:sz w:val="22"/>
              </w:rPr>
              <w:t>94.4</w:t>
            </w:r>
          </w:p>
        </w:tc>
        <w:tc>
          <w:tcPr>
            <w:tcW w:w="144" w:type="dxa"/>
            <w:shd w:val="clear" w:color="auto" w:fill="auto"/>
            <w:tcMar>
              <w:left w:w="14" w:type="dxa"/>
              <w:right w:w="14" w:type="dxa"/>
            </w:tcMar>
            <w:hideMark/>
          </w:tcPr>
          <w:p w14:paraId="3E29601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4593FE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EF66FEA" w14:textId="77777777" w:rsidR="00E54966" w:rsidRPr="00EE121F" w:rsidRDefault="00E54966" w:rsidP="009A57F6">
            <w:pPr>
              <w:jc w:val="center"/>
              <w:rPr>
                <w:color w:val="000000"/>
                <w:sz w:val="22"/>
              </w:rPr>
            </w:pPr>
            <w:r w:rsidRPr="00EE121F">
              <w:rPr>
                <w:color w:val="000000"/>
                <w:sz w:val="22"/>
              </w:rPr>
              <w:t>15</w:t>
            </w:r>
          </w:p>
        </w:tc>
        <w:tc>
          <w:tcPr>
            <w:tcW w:w="590" w:type="dxa"/>
            <w:shd w:val="clear" w:color="auto" w:fill="auto"/>
            <w:noWrap/>
            <w:tcMar>
              <w:left w:w="0" w:type="dxa"/>
              <w:right w:w="0" w:type="dxa"/>
            </w:tcMar>
            <w:hideMark/>
          </w:tcPr>
          <w:p w14:paraId="4F3057C5" w14:textId="77777777" w:rsidR="00E54966" w:rsidRPr="00EE121F" w:rsidRDefault="00E54966" w:rsidP="009A57F6">
            <w:pPr>
              <w:jc w:val="center"/>
              <w:rPr>
                <w:color w:val="000000"/>
                <w:sz w:val="22"/>
              </w:rPr>
            </w:pPr>
            <w:r w:rsidRPr="00EE121F">
              <w:rPr>
                <w:color w:val="000000"/>
                <w:sz w:val="22"/>
              </w:rPr>
              <w:t>100.0</w:t>
            </w:r>
          </w:p>
        </w:tc>
      </w:tr>
      <w:tr w:rsidR="00E54966" w:rsidRPr="00EE121F" w14:paraId="23EDFAE0" w14:textId="77777777" w:rsidTr="3D881CCF">
        <w:trPr>
          <w:trHeight w:val="312"/>
        </w:trPr>
        <w:tc>
          <w:tcPr>
            <w:tcW w:w="2337" w:type="dxa"/>
            <w:shd w:val="clear" w:color="auto" w:fill="auto"/>
            <w:noWrap/>
            <w:tcMar>
              <w:left w:w="14" w:type="dxa"/>
              <w:right w:w="14" w:type="dxa"/>
            </w:tcMar>
            <w:hideMark/>
          </w:tcPr>
          <w:p w14:paraId="0D734F4C" w14:textId="15D2D803" w:rsidR="00E54966" w:rsidRPr="00EE121F" w:rsidRDefault="00E54966" w:rsidP="009A57F6">
            <w:pPr>
              <w:rPr>
                <w:color w:val="000000"/>
                <w:sz w:val="22"/>
              </w:rPr>
            </w:pPr>
            <w:r w:rsidRPr="00EE121F">
              <w:rPr>
                <w:color w:val="000000"/>
                <w:sz w:val="22"/>
              </w:rPr>
              <w:t xml:space="preserve">  White</w:t>
            </w:r>
          </w:p>
        </w:tc>
        <w:tc>
          <w:tcPr>
            <w:tcW w:w="533" w:type="dxa"/>
            <w:shd w:val="clear" w:color="auto" w:fill="auto"/>
            <w:noWrap/>
            <w:tcMar>
              <w:left w:w="0" w:type="dxa"/>
              <w:right w:w="0" w:type="dxa"/>
            </w:tcMar>
            <w:hideMark/>
          </w:tcPr>
          <w:p w14:paraId="1BB5C8E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7E881BC"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noWrap/>
            <w:tcMar>
              <w:left w:w="0" w:type="dxa"/>
              <w:right w:w="0" w:type="dxa"/>
            </w:tcMar>
            <w:hideMark/>
          </w:tcPr>
          <w:p w14:paraId="1DC5D7E6" w14:textId="77777777" w:rsidR="00E54966" w:rsidRPr="00EE121F" w:rsidRDefault="00E54966" w:rsidP="009A57F6">
            <w:pPr>
              <w:jc w:val="center"/>
              <w:rPr>
                <w:color w:val="000000"/>
                <w:sz w:val="22"/>
              </w:rPr>
            </w:pPr>
            <w:r w:rsidRPr="00EE121F">
              <w:rPr>
                <w:color w:val="000000"/>
                <w:sz w:val="22"/>
              </w:rPr>
              <w:t>76.9</w:t>
            </w:r>
          </w:p>
        </w:tc>
        <w:tc>
          <w:tcPr>
            <w:tcW w:w="130" w:type="dxa"/>
            <w:shd w:val="clear" w:color="auto" w:fill="auto"/>
            <w:noWrap/>
            <w:tcMar>
              <w:left w:w="0" w:type="dxa"/>
              <w:right w:w="0" w:type="dxa"/>
            </w:tcMar>
          </w:tcPr>
          <w:p w14:paraId="49F85AC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7BFAEC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FA004DE"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tcMar>
              <w:left w:w="0" w:type="dxa"/>
              <w:right w:w="0" w:type="dxa"/>
            </w:tcMar>
            <w:hideMark/>
          </w:tcPr>
          <w:p w14:paraId="68E7A1EC" w14:textId="77777777" w:rsidR="00E54966" w:rsidRPr="00EE121F" w:rsidRDefault="00E54966" w:rsidP="009A57F6">
            <w:pPr>
              <w:jc w:val="center"/>
              <w:rPr>
                <w:color w:val="000000"/>
                <w:sz w:val="22"/>
              </w:rPr>
            </w:pPr>
            <w:r w:rsidRPr="00EE121F">
              <w:rPr>
                <w:color w:val="000000"/>
                <w:sz w:val="22"/>
              </w:rPr>
              <w:t>89.5</w:t>
            </w:r>
          </w:p>
        </w:tc>
        <w:tc>
          <w:tcPr>
            <w:tcW w:w="134" w:type="dxa"/>
            <w:shd w:val="clear" w:color="auto" w:fill="auto"/>
            <w:noWrap/>
            <w:tcMar>
              <w:left w:w="0" w:type="dxa"/>
              <w:right w:w="0" w:type="dxa"/>
            </w:tcMar>
            <w:hideMark/>
          </w:tcPr>
          <w:p w14:paraId="193BBC8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3BBEF5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BDAB3B3" w14:textId="77777777" w:rsidR="00E54966" w:rsidRPr="00EE121F" w:rsidRDefault="00E54966" w:rsidP="009A57F6">
            <w:pPr>
              <w:jc w:val="center"/>
              <w:rPr>
                <w:color w:val="000000"/>
                <w:sz w:val="22"/>
              </w:rPr>
            </w:pPr>
            <w:r w:rsidRPr="00EE121F">
              <w:rPr>
                <w:color w:val="000000"/>
                <w:sz w:val="22"/>
              </w:rPr>
              <w:t>18</w:t>
            </w:r>
          </w:p>
        </w:tc>
        <w:tc>
          <w:tcPr>
            <w:tcW w:w="590" w:type="dxa"/>
            <w:shd w:val="clear" w:color="auto" w:fill="auto"/>
            <w:noWrap/>
            <w:tcMar>
              <w:left w:w="0" w:type="dxa"/>
              <w:right w:w="0" w:type="dxa"/>
            </w:tcMar>
            <w:hideMark/>
          </w:tcPr>
          <w:p w14:paraId="102CCFF8" w14:textId="77777777" w:rsidR="00E54966" w:rsidRPr="00EE121F" w:rsidRDefault="00E54966" w:rsidP="009A57F6">
            <w:pPr>
              <w:jc w:val="center"/>
              <w:rPr>
                <w:color w:val="000000"/>
                <w:sz w:val="22"/>
              </w:rPr>
            </w:pPr>
            <w:r w:rsidRPr="00EE121F">
              <w:rPr>
                <w:color w:val="000000"/>
                <w:sz w:val="22"/>
              </w:rPr>
              <w:t>69.2</w:t>
            </w:r>
          </w:p>
        </w:tc>
        <w:tc>
          <w:tcPr>
            <w:tcW w:w="132" w:type="dxa"/>
            <w:shd w:val="clear" w:color="auto" w:fill="auto"/>
            <w:noWrap/>
            <w:tcMar>
              <w:left w:w="0" w:type="dxa"/>
              <w:right w:w="0" w:type="dxa"/>
            </w:tcMar>
            <w:hideMark/>
          </w:tcPr>
          <w:p w14:paraId="22330CF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B8588EC"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CE27EC1" w14:textId="77777777" w:rsidR="00E54966" w:rsidRPr="00EE121F" w:rsidRDefault="00E54966" w:rsidP="009A57F6">
            <w:pPr>
              <w:jc w:val="center"/>
              <w:rPr>
                <w:color w:val="000000"/>
                <w:sz w:val="22"/>
              </w:rPr>
            </w:pPr>
            <w:r w:rsidRPr="00EE121F">
              <w:rPr>
                <w:color w:val="000000"/>
                <w:sz w:val="22"/>
              </w:rPr>
              <w:t>16</w:t>
            </w:r>
          </w:p>
        </w:tc>
        <w:tc>
          <w:tcPr>
            <w:tcW w:w="590" w:type="dxa"/>
            <w:shd w:val="clear" w:color="auto" w:fill="auto"/>
            <w:noWrap/>
            <w:tcMar>
              <w:left w:w="0" w:type="dxa"/>
              <w:right w:w="0" w:type="dxa"/>
            </w:tcMar>
            <w:hideMark/>
          </w:tcPr>
          <w:p w14:paraId="482594B8" w14:textId="77777777" w:rsidR="00E54966" w:rsidRPr="00EE121F" w:rsidRDefault="00E54966" w:rsidP="009A57F6">
            <w:pPr>
              <w:jc w:val="center"/>
              <w:rPr>
                <w:color w:val="000000"/>
                <w:sz w:val="22"/>
              </w:rPr>
            </w:pPr>
            <w:r w:rsidRPr="00EE121F">
              <w:rPr>
                <w:color w:val="000000"/>
                <w:sz w:val="22"/>
              </w:rPr>
              <w:t>84.2</w:t>
            </w:r>
          </w:p>
        </w:tc>
        <w:tc>
          <w:tcPr>
            <w:tcW w:w="132" w:type="dxa"/>
            <w:shd w:val="clear" w:color="auto" w:fill="auto"/>
            <w:noWrap/>
            <w:tcMar>
              <w:left w:w="0" w:type="dxa"/>
              <w:right w:w="0" w:type="dxa"/>
            </w:tcMar>
            <w:hideMark/>
          </w:tcPr>
          <w:p w14:paraId="64C7322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8DCF8A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03C3F16"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tcMar>
              <w:left w:w="0" w:type="dxa"/>
              <w:right w:w="0" w:type="dxa"/>
            </w:tcMar>
            <w:hideMark/>
          </w:tcPr>
          <w:p w14:paraId="024D2B14" w14:textId="77777777" w:rsidR="00E54966" w:rsidRPr="00EE121F" w:rsidRDefault="00E54966" w:rsidP="009A57F6">
            <w:pPr>
              <w:jc w:val="center"/>
              <w:rPr>
                <w:color w:val="000000"/>
                <w:sz w:val="22"/>
              </w:rPr>
            </w:pPr>
            <w:r w:rsidRPr="00EE121F">
              <w:rPr>
                <w:color w:val="000000"/>
                <w:sz w:val="22"/>
              </w:rPr>
              <w:t>94.4</w:t>
            </w:r>
          </w:p>
        </w:tc>
        <w:tc>
          <w:tcPr>
            <w:tcW w:w="144" w:type="dxa"/>
            <w:shd w:val="clear" w:color="auto" w:fill="auto"/>
            <w:tcMar>
              <w:left w:w="14" w:type="dxa"/>
              <w:right w:w="14" w:type="dxa"/>
            </w:tcMar>
            <w:hideMark/>
          </w:tcPr>
          <w:p w14:paraId="657A49F2"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F73C52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75F136E"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55792785" w14:textId="77777777" w:rsidR="00E54966" w:rsidRPr="00EE121F" w:rsidRDefault="00E54966" w:rsidP="009A57F6">
            <w:pPr>
              <w:jc w:val="center"/>
              <w:rPr>
                <w:color w:val="000000"/>
                <w:sz w:val="22"/>
              </w:rPr>
            </w:pPr>
            <w:r w:rsidRPr="00EE121F">
              <w:rPr>
                <w:color w:val="000000"/>
                <w:sz w:val="22"/>
              </w:rPr>
              <w:t>93.3</w:t>
            </w:r>
          </w:p>
        </w:tc>
      </w:tr>
      <w:tr w:rsidR="00E54966" w:rsidRPr="00EE121F" w14:paraId="3CE9F5DA" w14:textId="77777777" w:rsidTr="3D881CCF">
        <w:trPr>
          <w:trHeight w:val="312"/>
        </w:trPr>
        <w:tc>
          <w:tcPr>
            <w:tcW w:w="2337" w:type="dxa"/>
            <w:shd w:val="clear" w:color="auto" w:fill="auto"/>
            <w:noWrap/>
            <w:tcMar>
              <w:left w:w="14" w:type="dxa"/>
              <w:right w:w="14" w:type="dxa"/>
            </w:tcMar>
            <w:hideMark/>
          </w:tcPr>
          <w:p w14:paraId="7BBE29E1" w14:textId="54B59BA4" w:rsidR="00E54966" w:rsidRPr="00EE121F" w:rsidRDefault="00E54966" w:rsidP="009A57F6">
            <w:pPr>
              <w:rPr>
                <w:color w:val="000000"/>
                <w:sz w:val="22"/>
              </w:rPr>
            </w:pPr>
            <w:r w:rsidRPr="00EE121F">
              <w:rPr>
                <w:color w:val="000000"/>
                <w:sz w:val="22"/>
              </w:rPr>
              <w:t xml:space="preserve">  Hispanic/Latinx</w:t>
            </w:r>
          </w:p>
        </w:tc>
        <w:tc>
          <w:tcPr>
            <w:tcW w:w="533" w:type="dxa"/>
            <w:shd w:val="clear" w:color="auto" w:fill="auto"/>
            <w:noWrap/>
            <w:tcMar>
              <w:left w:w="0" w:type="dxa"/>
              <w:right w:w="0" w:type="dxa"/>
            </w:tcMar>
            <w:hideMark/>
          </w:tcPr>
          <w:p w14:paraId="49599A0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D768045" w14:textId="77777777" w:rsidR="00E54966" w:rsidRPr="00EE121F" w:rsidRDefault="00E54966" w:rsidP="009A57F6">
            <w:pPr>
              <w:jc w:val="center"/>
              <w:rPr>
                <w:color w:val="000000"/>
                <w:sz w:val="22"/>
              </w:rPr>
            </w:pPr>
            <w:r w:rsidRPr="00EE121F">
              <w:rPr>
                <w:color w:val="000000"/>
                <w:sz w:val="22"/>
              </w:rPr>
              <w:t>1</w:t>
            </w:r>
          </w:p>
        </w:tc>
        <w:tc>
          <w:tcPr>
            <w:tcW w:w="590" w:type="dxa"/>
            <w:shd w:val="clear" w:color="auto" w:fill="auto"/>
            <w:noWrap/>
            <w:tcMar>
              <w:left w:w="0" w:type="dxa"/>
              <w:right w:w="0" w:type="dxa"/>
            </w:tcMar>
            <w:hideMark/>
          </w:tcPr>
          <w:p w14:paraId="1623915D" w14:textId="77777777" w:rsidR="00E54966" w:rsidRPr="00EE121F" w:rsidRDefault="00E54966" w:rsidP="009A57F6">
            <w:pPr>
              <w:jc w:val="center"/>
              <w:rPr>
                <w:color w:val="000000"/>
                <w:sz w:val="22"/>
              </w:rPr>
            </w:pPr>
            <w:r w:rsidRPr="00EE121F">
              <w:rPr>
                <w:color w:val="000000"/>
                <w:sz w:val="22"/>
              </w:rPr>
              <w:t>7.7</w:t>
            </w:r>
          </w:p>
        </w:tc>
        <w:tc>
          <w:tcPr>
            <w:tcW w:w="130" w:type="dxa"/>
            <w:shd w:val="clear" w:color="auto" w:fill="auto"/>
            <w:noWrap/>
            <w:tcMar>
              <w:left w:w="0" w:type="dxa"/>
              <w:right w:w="0" w:type="dxa"/>
            </w:tcMar>
          </w:tcPr>
          <w:p w14:paraId="6D8C5C6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CC1971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9CD0AC4"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tcMar>
              <w:left w:w="0" w:type="dxa"/>
              <w:right w:w="0" w:type="dxa"/>
            </w:tcMar>
            <w:hideMark/>
          </w:tcPr>
          <w:p w14:paraId="7A22E5C1" w14:textId="77777777" w:rsidR="00E54966" w:rsidRPr="00EE121F" w:rsidRDefault="00E54966" w:rsidP="009A57F6">
            <w:pPr>
              <w:jc w:val="center"/>
              <w:rPr>
                <w:color w:val="000000"/>
                <w:sz w:val="22"/>
              </w:rPr>
            </w:pPr>
            <w:r w:rsidRPr="00EE121F">
              <w:rPr>
                <w:color w:val="000000"/>
                <w:sz w:val="22"/>
              </w:rPr>
              <w:t>10.0</w:t>
            </w:r>
          </w:p>
        </w:tc>
        <w:tc>
          <w:tcPr>
            <w:tcW w:w="134" w:type="dxa"/>
            <w:shd w:val="clear" w:color="auto" w:fill="auto"/>
            <w:noWrap/>
            <w:tcMar>
              <w:left w:w="0" w:type="dxa"/>
              <w:right w:w="0" w:type="dxa"/>
            </w:tcMar>
            <w:hideMark/>
          </w:tcPr>
          <w:p w14:paraId="27D5142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473CDF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9B0C7AE"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noWrap/>
            <w:tcMar>
              <w:left w:w="0" w:type="dxa"/>
              <w:right w:w="0" w:type="dxa"/>
            </w:tcMar>
            <w:hideMark/>
          </w:tcPr>
          <w:p w14:paraId="6DE94755" w14:textId="77777777" w:rsidR="00E54966" w:rsidRPr="00EE121F" w:rsidRDefault="00E54966" w:rsidP="009A57F6">
            <w:pPr>
              <w:jc w:val="center"/>
              <w:rPr>
                <w:color w:val="000000"/>
                <w:sz w:val="22"/>
              </w:rPr>
            </w:pPr>
            <w:r w:rsidRPr="00EE121F">
              <w:rPr>
                <w:color w:val="000000"/>
                <w:sz w:val="22"/>
              </w:rPr>
              <w:t>7.7</w:t>
            </w:r>
          </w:p>
        </w:tc>
        <w:tc>
          <w:tcPr>
            <w:tcW w:w="132" w:type="dxa"/>
            <w:shd w:val="clear" w:color="auto" w:fill="auto"/>
            <w:noWrap/>
            <w:tcMar>
              <w:left w:w="0" w:type="dxa"/>
              <w:right w:w="0" w:type="dxa"/>
            </w:tcMar>
            <w:hideMark/>
          </w:tcPr>
          <w:p w14:paraId="2962820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32289ED"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1F1224F6"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noWrap/>
            <w:tcMar>
              <w:left w:w="0" w:type="dxa"/>
              <w:right w:w="0" w:type="dxa"/>
            </w:tcMar>
            <w:hideMark/>
          </w:tcPr>
          <w:p w14:paraId="1620BF5F" w14:textId="77777777" w:rsidR="00E54966" w:rsidRPr="00EE121F" w:rsidRDefault="00E54966" w:rsidP="009A57F6">
            <w:pPr>
              <w:jc w:val="center"/>
              <w:rPr>
                <w:color w:val="000000"/>
                <w:sz w:val="22"/>
              </w:rPr>
            </w:pPr>
            <w:r w:rsidRPr="00EE121F">
              <w:rPr>
                <w:color w:val="000000"/>
                <w:sz w:val="22"/>
              </w:rPr>
              <w:t>10.5</w:t>
            </w:r>
          </w:p>
        </w:tc>
        <w:tc>
          <w:tcPr>
            <w:tcW w:w="132" w:type="dxa"/>
            <w:shd w:val="clear" w:color="auto" w:fill="auto"/>
            <w:noWrap/>
            <w:tcMar>
              <w:left w:w="0" w:type="dxa"/>
              <w:right w:w="0" w:type="dxa"/>
            </w:tcMar>
            <w:hideMark/>
          </w:tcPr>
          <w:p w14:paraId="015A565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1AFDFC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3281B99"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tcMar>
              <w:left w:w="0" w:type="dxa"/>
              <w:right w:w="0" w:type="dxa"/>
            </w:tcMar>
            <w:hideMark/>
          </w:tcPr>
          <w:p w14:paraId="44B7A72A" w14:textId="77777777" w:rsidR="00E54966" w:rsidRPr="00EE121F" w:rsidRDefault="00E54966" w:rsidP="009A57F6">
            <w:pPr>
              <w:jc w:val="center"/>
              <w:rPr>
                <w:color w:val="000000"/>
                <w:sz w:val="22"/>
              </w:rPr>
            </w:pPr>
            <w:r w:rsidRPr="00EE121F">
              <w:rPr>
                <w:color w:val="000000"/>
                <w:sz w:val="22"/>
              </w:rPr>
              <w:t>11.1</w:t>
            </w:r>
          </w:p>
        </w:tc>
        <w:tc>
          <w:tcPr>
            <w:tcW w:w="144" w:type="dxa"/>
            <w:shd w:val="clear" w:color="auto" w:fill="auto"/>
            <w:tcMar>
              <w:left w:w="14" w:type="dxa"/>
              <w:right w:w="14" w:type="dxa"/>
            </w:tcMar>
            <w:hideMark/>
          </w:tcPr>
          <w:p w14:paraId="5494DB09"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DA3CDDF"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01DC98A" w14:textId="77777777" w:rsidR="00E54966" w:rsidRPr="00EE121F" w:rsidRDefault="00E54966" w:rsidP="009A57F6">
            <w:pPr>
              <w:jc w:val="center"/>
              <w:rPr>
                <w:color w:val="000000"/>
                <w:sz w:val="22"/>
              </w:rPr>
            </w:pPr>
            <w:r w:rsidRPr="00EE121F">
              <w:rPr>
                <w:color w:val="000000"/>
                <w:sz w:val="22"/>
              </w:rPr>
              <w:t>0</w:t>
            </w:r>
          </w:p>
        </w:tc>
        <w:tc>
          <w:tcPr>
            <w:tcW w:w="590" w:type="dxa"/>
            <w:shd w:val="clear" w:color="auto" w:fill="auto"/>
            <w:noWrap/>
            <w:tcMar>
              <w:left w:w="0" w:type="dxa"/>
              <w:right w:w="0" w:type="dxa"/>
            </w:tcMar>
            <w:hideMark/>
          </w:tcPr>
          <w:p w14:paraId="51C991C4" w14:textId="77777777" w:rsidR="00E54966" w:rsidRPr="00EE121F" w:rsidRDefault="00E54966" w:rsidP="009A57F6">
            <w:pPr>
              <w:jc w:val="center"/>
              <w:rPr>
                <w:color w:val="000000"/>
                <w:sz w:val="22"/>
              </w:rPr>
            </w:pPr>
            <w:r w:rsidRPr="00EE121F">
              <w:rPr>
                <w:color w:val="000000"/>
                <w:sz w:val="22"/>
              </w:rPr>
              <w:t>0.0</w:t>
            </w:r>
          </w:p>
        </w:tc>
      </w:tr>
      <w:tr w:rsidR="00E54966" w:rsidRPr="00EE121F" w14:paraId="1ADD9A53" w14:textId="77777777" w:rsidTr="3D881CCF">
        <w:trPr>
          <w:trHeight w:val="312"/>
        </w:trPr>
        <w:tc>
          <w:tcPr>
            <w:tcW w:w="2337" w:type="dxa"/>
            <w:shd w:val="clear" w:color="auto" w:fill="auto"/>
            <w:noWrap/>
            <w:tcMar>
              <w:left w:w="14" w:type="dxa"/>
              <w:right w:w="14" w:type="dxa"/>
            </w:tcMar>
            <w:hideMark/>
          </w:tcPr>
          <w:p w14:paraId="76898A61" w14:textId="5620D764" w:rsidR="00E54966" w:rsidRPr="00EE121F" w:rsidRDefault="00E54966" w:rsidP="009A57F6">
            <w:pPr>
              <w:rPr>
                <w:color w:val="000000"/>
                <w:sz w:val="22"/>
              </w:rPr>
            </w:pPr>
            <w:r w:rsidRPr="00EE121F">
              <w:rPr>
                <w:color w:val="000000"/>
                <w:sz w:val="22"/>
              </w:rPr>
              <w:t xml:space="preserve">  </w:t>
            </w:r>
            <w:r>
              <w:rPr>
                <w:color w:val="000000"/>
                <w:sz w:val="22"/>
              </w:rPr>
              <w:t>H</w:t>
            </w:r>
            <w:r w:rsidRPr="00EE121F">
              <w:rPr>
                <w:color w:val="000000"/>
                <w:sz w:val="22"/>
              </w:rPr>
              <w:t xml:space="preserve">ighest </w:t>
            </w:r>
            <w:r>
              <w:rPr>
                <w:color w:val="000000"/>
                <w:sz w:val="22"/>
              </w:rPr>
              <w:t>D</w:t>
            </w:r>
            <w:r w:rsidRPr="00EE121F">
              <w:rPr>
                <w:color w:val="000000"/>
                <w:sz w:val="22"/>
              </w:rPr>
              <w:t>egree</w:t>
            </w:r>
          </w:p>
        </w:tc>
        <w:tc>
          <w:tcPr>
            <w:tcW w:w="533" w:type="dxa"/>
            <w:shd w:val="clear" w:color="auto" w:fill="auto"/>
            <w:noWrap/>
            <w:tcMar>
              <w:left w:w="0" w:type="dxa"/>
              <w:right w:w="0" w:type="dxa"/>
            </w:tcMar>
            <w:hideMark/>
          </w:tcPr>
          <w:p w14:paraId="158E917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96E6C9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C490D89" w14:textId="77777777" w:rsidR="00E54966" w:rsidRPr="00EE121F" w:rsidRDefault="00E54966" w:rsidP="009A57F6">
            <w:pPr>
              <w:jc w:val="center"/>
              <w:rPr>
                <w:sz w:val="22"/>
              </w:rPr>
            </w:pPr>
          </w:p>
        </w:tc>
        <w:tc>
          <w:tcPr>
            <w:tcW w:w="130" w:type="dxa"/>
            <w:shd w:val="clear" w:color="auto" w:fill="auto"/>
            <w:noWrap/>
            <w:tcMar>
              <w:left w:w="0" w:type="dxa"/>
              <w:right w:w="0" w:type="dxa"/>
            </w:tcMar>
          </w:tcPr>
          <w:p w14:paraId="5999267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364CFE9"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D88F816"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7AA220AE" w14:textId="77777777" w:rsidR="00E54966" w:rsidRPr="00EE121F" w:rsidRDefault="00E54966" w:rsidP="009A57F6">
            <w:pPr>
              <w:jc w:val="center"/>
              <w:rPr>
                <w:sz w:val="22"/>
              </w:rPr>
            </w:pPr>
          </w:p>
        </w:tc>
        <w:tc>
          <w:tcPr>
            <w:tcW w:w="134" w:type="dxa"/>
            <w:shd w:val="clear" w:color="auto" w:fill="auto"/>
            <w:noWrap/>
            <w:tcMar>
              <w:left w:w="0" w:type="dxa"/>
              <w:right w:w="0" w:type="dxa"/>
            </w:tcMar>
            <w:hideMark/>
          </w:tcPr>
          <w:p w14:paraId="38CCB85C"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0C972B9"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B42D9C1"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EA8A3F1"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26A644D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3ACDD4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9B1C47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3CAAA47"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30F31D3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9B596E1"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66A4141"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75563CD7" w14:textId="77777777" w:rsidR="00E54966" w:rsidRPr="00EE121F" w:rsidRDefault="00E54966" w:rsidP="009A57F6">
            <w:pPr>
              <w:jc w:val="center"/>
              <w:rPr>
                <w:sz w:val="22"/>
              </w:rPr>
            </w:pPr>
          </w:p>
        </w:tc>
        <w:tc>
          <w:tcPr>
            <w:tcW w:w="144" w:type="dxa"/>
            <w:shd w:val="clear" w:color="auto" w:fill="auto"/>
            <w:tcMar>
              <w:left w:w="14" w:type="dxa"/>
              <w:right w:w="14" w:type="dxa"/>
            </w:tcMar>
            <w:hideMark/>
          </w:tcPr>
          <w:p w14:paraId="08690955"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097B3D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6DBB852"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63ADA83" w14:textId="77777777" w:rsidR="00E54966" w:rsidRPr="00EE121F" w:rsidRDefault="00E54966" w:rsidP="009A57F6">
            <w:pPr>
              <w:jc w:val="center"/>
              <w:rPr>
                <w:sz w:val="22"/>
              </w:rPr>
            </w:pPr>
          </w:p>
        </w:tc>
      </w:tr>
      <w:tr w:rsidR="00E54966" w:rsidRPr="00EE121F" w14:paraId="2649D982" w14:textId="77777777" w:rsidTr="3D881CCF">
        <w:trPr>
          <w:trHeight w:val="312"/>
        </w:trPr>
        <w:tc>
          <w:tcPr>
            <w:tcW w:w="2337" w:type="dxa"/>
            <w:shd w:val="clear" w:color="auto" w:fill="auto"/>
            <w:noWrap/>
            <w:tcMar>
              <w:left w:w="14" w:type="dxa"/>
              <w:right w:w="14" w:type="dxa"/>
            </w:tcMar>
            <w:hideMark/>
          </w:tcPr>
          <w:p w14:paraId="4276279C" w14:textId="2F910E62" w:rsidR="00E54966" w:rsidRDefault="00E54966" w:rsidP="009A57F6">
            <w:pPr>
              <w:rPr>
                <w:color w:val="000000"/>
                <w:sz w:val="22"/>
              </w:rPr>
            </w:pPr>
            <w:r w:rsidRPr="00EE121F">
              <w:rPr>
                <w:color w:val="000000"/>
                <w:sz w:val="22"/>
              </w:rPr>
              <w:t xml:space="preserve">     </w:t>
            </w:r>
            <w:r>
              <w:rPr>
                <w:color w:val="000000"/>
                <w:sz w:val="22"/>
              </w:rPr>
              <w:t>HS</w:t>
            </w:r>
            <w:r w:rsidRPr="00EE121F">
              <w:rPr>
                <w:color w:val="000000"/>
                <w:sz w:val="22"/>
              </w:rPr>
              <w:t xml:space="preserve"> diploma or </w:t>
            </w:r>
            <w:r>
              <w:rPr>
                <w:color w:val="000000"/>
                <w:sz w:val="22"/>
              </w:rPr>
              <w:t xml:space="preserve">     </w:t>
            </w:r>
          </w:p>
          <w:p w14:paraId="49DA741F" w14:textId="6B4FD380" w:rsidR="00E54966" w:rsidRPr="00EE121F" w:rsidRDefault="00E54966" w:rsidP="009A57F6">
            <w:pPr>
              <w:rPr>
                <w:color w:val="000000"/>
                <w:sz w:val="22"/>
              </w:rPr>
            </w:pPr>
            <w:r>
              <w:rPr>
                <w:color w:val="000000"/>
                <w:sz w:val="22"/>
              </w:rPr>
              <w:t xml:space="preserve">     </w:t>
            </w:r>
            <w:r w:rsidRPr="00EE121F">
              <w:rPr>
                <w:color w:val="000000"/>
                <w:sz w:val="22"/>
              </w:rPr>
              <w:t>Associates</w:t>
            </w:r>
          </w:p>
        </w:tc>
        <w:tc>
          <w:tcPr>
            <w:tcW w:w="533" w:type="dxa"/>
            <w:shd w:val="clear" w:color="auto" w:fill="auto"/>
            <w:noWrap/>
            <w:tcMar>
              <w:left w:w="0" w:type="dxa"/>
              <w:right w:w="0" w:type="dxa"/>
            </w:tcMar>
            <w:hideMark/>
          </w:tcPr>
          <w:p w14:paraId="5CA5AB0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A9FA068" w14:textId="77777777" w:rsidR="00E54966" w:rsidRPr="00EE121F" w:rsidRDefault="00E54966" w:rsidP="009A57F6">
            <w:pPr>
              <w:jc w:val="center"/>
              <w:rPr>
                <w:color w:val="000000"/>
                <w:sz w:val="22"/>
              </w:rPr>
            </w:pPr>
            <w:r w:rsidRPr="00EE121F">
              <w:rPr>
                <w:color w:val="000000"/>
                <w:sz w:val="22"/>
              </w:rPr>
              <w:t>5</w:t>
            </w:r>
          </w:p>
        </w:tc>
        <w:tc>
          <w:tcPr>
            <w:tcW w:w="590" w:type="dxa"/>
            <w:shd w:val="clear" w:color="auto" w:fill="auto"/>
            <w:noWrap/>
            <w:tcMar>
              <w:left w:w="0" w:type="dxa"/>
              <w:right w:w="0" w:type="dxa"/>
            </w:tcMar>
            <w:hideMark/>
          </w:tcPr>
          <w:p w14:paraId="38D9A6B3" w14:textId="77777777" w:rsidR="00E54966" w:rsidRPr="00EE121F" w:rsidRDefault="00E54966" w:rsidP="009A57F6">
            <w:pPr>
              <w:jc w:val="center"/>
              <w:rPr>
                <w:color w:val="000000"/>
                <w:sz w:val="22"/>
              </w:rPr>
            </w:pPr>
            <w:r w:rsidRPr="00EE121F">
              <w:rPr>
                <w:color w:val="000000"/>
                <w:sz w:val="22"/>
              </w:rPr>
              <w:t>38.5</w:t>
            </w:r>
          </w:p>
        </w:tc>
        <w:tc>
          <w:tcPr>
            <w:tcW w:w="130" w:type="dxa"/>
            <w:shd w:val="clear" w:color="auto" w:fill="auto"/>
            <w:noWrap/>
            <w:tcMar>
              <w:left w:w="0" w:type="dxa"/>
              <w:right w:w="0" w:type="dxa"/>
            </w:tcMar>
          </w:tcPr>
          <w:p w14:paraId="10DCF09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7071A0B"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67EC029" w14:textId="77777777" w:rsidR="00E54966" w:rsidRPr="00EE121F" w:rsidRDefault="00E54966" w:rsidP="009A57F6">
            <w:pPr>
              <w:jc w:val="center"/>
              <w:rPr>
                <w:color w:val="000000"/>
                <w:sz w:val="22"/>
              </w:rPr>
            </w:pPr>
            <w:r w:rsidRPr="00EE121F">
              <w:rPr>
                <w:color w:val="000000"/>
                <w:sz w:val="22"/>
              </w:rPr>
              <w:t>7</w:t>
            </w:r>
          </w:p>
        </w:tc>
        <w:tc>
          <w:tcPr>
            <w:tcW w:w="590" w:type="dxa"/>
            <w:shd w:val="clear" w:color="auto" w:fill="auto"/>
            <w:tcMar>
              <w:left w:w="0" w:type="dxa"/>
              <w:right w:w="0" w:type="dxa"/>
            </w:tcMar>
            <w:hideMark/>
          </w:tcPr>
          <w:p w14:paraId="379EA628" w14:textId="77777777" w:rsidR="00E54966" w:rsidRPr="00EE121F" w:rsidRDefault="00E54966" w:rsidP="009A57F6">
            <w:pPr>
              <w:jc w:val="center"/>
              <w:rPr>
                <w:color w:val="000000"/>
                <w:sz w:val="22"/>
              </w:rPr>
            </w:pPr>
            <w:r w:rsidRPr="00EE121F">
              <w:rPr>
                <w:color w:val="000000"/>
                <w:sz w:val="22"/>
              </w:rPr>
              <w:t>35.0</w:t>
            </w:r>
          </w:p>
        </w:tc>
        <w:tc>
          <w:tcPr>
            <w:tcW w:w="134" w:type="dxa"/>
            <w:shd w:val="clear" w:color="auto" w:fill="auto"/>
            <w:noWrap/>
            <w:tcMar>
              <w:left w:w="0" w:type="dxa"/>
              <w:right w:w="0" w:type="dxa"/>
            </w:tcMar>
            <w:hideMark/>
          </w:tcPr>
          <w:p w14:paraId="5C592E6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4556E5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C7712C4" w14:textId="77777777" w:rsidR="00E54966" w:rsidRPr="00EE121F" w:rsidRDefault="00E54966" w:rsidP="009A57F6">
            <w:pPr>
              <w:jc w:val="center"/>
              <w:rPr>
                <w:color w:val="000000"/>
                <w:sz w:val="22"/>
              </w:rPr>
            </w:pPr>
            <w:r w:rsidRPr="00EE121F">
              <w:rPr>
                <w:color w:val="000000"/>
                <w:sz w:val="22"/>
              </w:rPr>
              <w:t>8</w:t>
            </w:r>
          </w:p>
        </w:tc>
        <w:tc>
          <w:tcPr>
            <w:tcW w:w="590" w:type="dxa"/>
            <w:shd w:val="clear" w:color="auto" w:fill="auto"/>
            <w:noWrap/>
            <w:tcMar>
              <w:left w:w="0" w:type="dxa"/>
              <w:right w:w="0" w:type="dxa"/>
            </w:tcMar>
            <w:hideMark/>
          </w:tcPr>
          <w:p w14:paraId="3F17B927" w14:textId="77777777" w:rsidR="00E54966" w:rsidRPr="00EE121F" w:rsidRDefault="00E54966" w:rsidP="009A57F6">
            <w:pPr>
              <w:jc w:val="center"/>
              <w:rPr>
                <w:color w:val="000000"/>
                <w:sz w:val="22"/>
              </w:rPr>
            </w:pPr>
            <w:r w:rsidRPr="00EE121F">
              <w:rPr>
                <w:color w:val="000000"/>
                <w:sz w:val="22"/>
              </w:rPr>
              <w:t>30.8</w:t>
            </w:r>
          </w:p>
        </w:tc>
        <w:tc>
          <w:tcPr>
            <w:tcW w:w="132" w:type="dxa"/>
            <w:shd w:val="clear" w:color="auto" w:fill="auto"/>
            <w:noWrap/>
            <w:tcMar>
              <w:left w:w="0" w:type="dxa"/>
              <w:right w:w="0" w:type="dxa"/>
            </w:tcMar>
            <w:hideMark/>
          </w:tcPr>
          <w:p w14:paraId="0C26DFB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A6235F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4BC480D" w14:textId="77777777" w:rsidR="00E54966" w:rsidRPr="002F5546" w:rsidRDefault="002F5546" w:rsidP="009A57F6">
            <w:pPr>
              <w:jc w:val="center"/>
              <w:rPr>
                <w:sz w:val="22"/>
                <w:lang w:eastAsia="zh-TW"/>
              </w:rPr>
            </w:pPr>
            <w:r>
              <w:rPr>
                <w:rFonts w:hint="eastAsia"/>
                <w:sz w:val="22"/>
                <w:lang w:eastAsia="zh-TW"/>
              </w:rPr>
              <w:t>0</w:t>
            </w:r>
          </w:p>
        </w:tc>
        <w:tc>
          <w:tcPr>
            <w:tcW w:w="590" w:type="dxa"/>
            <w:shd w:val="clear" w:color="auto" w:fill="auto"/>
            <w:noWrap/>
            <w:tcMar>
              <w:left w:w="0" w:type="dxa"/>
              <w:right w:w="0" w:type="dxa"/>
            </w:tcMar>
            <w:hideMark/>
          </w:tcPr>
          <w:p w14:paraId="3624EAF9" w14:textId="77777777" w:rsidR="00E54966" w:rsidRPr="002F5546" w:rsidRDefault="002F5546" w:rsidP="009A57F6">
            <w:pPr>
              <w:jc w:val="center"/>
              <w:rPr>
                <w:sz w:val="22"/>
                <w:lang w:eastAsia="zh-TW"/>
              </w:rPr>
            </w:pPr>
            <w:r>
              <w:rPr>
                <w:rFonts w:hint="eastAsia"/>
                <w:sz w:val="22"/>
                <w:lang w:eastAsia="zh-TW"/>
              </w:rPr>
              <w:t>0.0</w:t>
            </w:r>
          </w:p>
        </w:tc>
        <w:tc>
          <w:tcPr>
            <w:tcW w:w="132" w:type="dxa"/>
            <w:shd w:val="clear" w:color="auto" w:fill="auto"/>
            <w:noWrap/>
            <w:tcMar>
              <w:left w:w="0" w:type="dxa"/>
              <w:right w:w="0" w:type="dxa"/>
            </w:tcMar>
            <w:hideMark/>
          </w:tcPr>
          <w:p w14:paraId="41571A8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5A1EFE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07E6875" w14:textId="77777777" w:rsidR="00E54966" w:rsidRPr="002F5546" w:rsidRDefault="002F5546" w:rsidP="009A57F6">
            <w:pPr>
              <w:jc w:val="center"/>
              <w:rPr>
                <w:sz w:val="22"/>
                <w:lang w:eastAsia="zh-TW"/>
              </w:rPr>
            </w:pPr>
            <w:r>
              <w:rPr>
                <w:rFonts w:hint="eastAsia"/>
                <w:sz w:val="22"/>
                <w:lang w:eastAsia="zh-TW"/>
              </w:rPr>
              <w:t>0</w:t>
            </w:r>
          </w:p>
        </w:tc>
        <w:tc>
          <w:tcPr>
            <w:tcW w:w="590" w:type="dxa"/>
            <w:shd w:val="clear" w:color="auto" w:fill="auto"/>
            <w:noWrap/>
            <w:tcMar>
              <w:left w:w="0" w:type="dxa"/>
              <w:right w:w="0" w:type="dxa"/>
            </w:tcMar>
            <w:hideMark/>
          </w:tcPr>
          <w:p w14:paraId="3C7A3908" w14:textId="77777777" w:rsidR="00E54966" w:rsidRPr="002F5546" w:rsidRDefault="002F5546" w:rsidP="009A57F6">
            <w:pPr>
              <w:jc w:val="center"/>
              <w:rPr>
                <w:sz w:val="22"/>
                <w:lang w:eastAsia="zh-TW"/>
              </w:rPr>
            </w:pPr>
            <w:r>
              <w:rPr>
                <w:rFonts w:hint="eastAsia"/>
                <w:sz w:val="22"/>
                <w:lang w:eastAsia="zh-TW"/>
              </w:rPr>
              <w:t>0.0</w:t>
            </w:r>
          </w:p>
        </w:tc>
        <w:tc>
          <w:tcPr>
            <w:tcW w:w="144" w:type="dxa"/>
            <w:shd w:val="clear" w:color="auto" w:fill="auto"/>
            <w:noWrap/>
            <w:tcMar>
              <w:left w:w="14" w:type="dxa"/>
              <w:right w:w="14" w:type="dxa"/>
            </w:tcMar>
            <w:hideMark/>
          </w:tcPr>
          <w:p w14:paraId="37EAAA5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096B66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0E0A0F3" w14:textId="77777777" w:rsidR="00E54966" w:rsidRPr="002F5546" w:rsidRDefault="002F5546" w:rsidP="009A57F6">
            <w:pPr>
              <w:jc w:val="center"/>
              <w:rPr>
                <w:sz w:val="22"/>
                <w:lang w:eastAsia="zh-TW"/>
              </w:rPr>
            </w:pPr>
            <w:r>
              <w:rPr>
                <w:rFonts w:hint="eastAsia"/>
                <w:sz w:val="22"/>
                <w:lang w:eastAsia="zh-TW"/>
              </w:rPr>
              <w:t>0</w:t>
            </w:r>
          </w:p>
        </w:tc>
        <w:tc>
          <w:tcPr>
            <w:tcW w:w="590" w:type="dxa"/>
            <w:shd w:val="clear" w:color="auto" w:fill="auto"/>
            <w:noWrap/>
            <w:tcMar>
              <w:left w:w="0" w:type="dxa"/>
              <w:right w:w="0" w:type="dxa"/>
            </w:tcMar>
            <w:hideMark/>
          </w:tcPr>
          <w:p w14:paraId="748B7D11" w14:textId="77777777" w:rsidR="00E54966" w:rsidRPr="002F5546" w:rsidRDefault="002F5546" w:rsidP="009A57F6">
            <w:pPr>
              <w:jc w:val="center"/>
              <w:rPr>
                <w:sz w:val="22"/>
                <w:lang w:eastAsia="zh-TW"/>
              </w:rPr>
            </w:pPr>
            <w:r>
              <w:rPr>
                <w:rFonts w:hint="eastAsia"/>
                <w:sz w:val="22"/>
                <w:lang w:eastAsia="zh-TW"/>
              </w:rPr>
              <w:t>0.0</w:t>
            </w:r>
          </w:p>
        </w:tc>
      </w:tr>
      <w:tr w:rsidR="00E54966" w:rsidRPr="00EE121F" w14:paraId="541284C6" w14:textId="77777777" w:rsidTr="3D881CCF">
        <w:trPr>
          <w:trHeight w:val="312"/>
        </w:trPr>
        <w:tc>
          <w:tcPr>
            <w:tcW w:w="2337" w:type="dxa"/>
            <w:shd w:val="clear" w:color="auto" w:fill="auto"/>
            <w:noWrap/>
            <w:tcMar>
              <w:left w:w="14" w:type="dxa"/>
              <w:right w:w="14" w:type="dxa"/>
            </w:tcMar>
            <w:hideMark/>
          </w:tcPr>
          <w:p w14:paraId="7A2A0C17" w14:textId="54EA6825" w:rsidR="00E54966" w:rsidRPr="00EE121F" w:rsidRDefault="00E54966" w:rsidP="009A57F6">
            <w:pPr>
              <w:rPr>
                <w:color w:val="000000"/>
                <w:sz w:val="22"/>
              </w:rPr>
            </w:pPr>
            <w:r w:rsidRPr="00EE121F">
              <w:rPr>
                <w:color w:val="000000"/>
                <w:sz w:val="22"/>
              </w:rPr>
              <w:t xml:space="preserve">     Bachelors</w:t>
            </w:r>
          </w:p>
        </w:tc>
        <w:tc>
          <w:tcPr>
            <w:tcW w:w="533" w:type="dxa"/>
            <w:shd w:val="clear" w:color="auto" w:fill="auto"/>
            <w:noWrap/>
            <w:tcMar>
              <w:left w:w="0" w:type="dxa"/>
              <w:right w:w="0" w:type="dxa"/>
            </w:tcMar>
            <w:hideMark/>
          </w:tcPr>
          <w:p w14:paraId="3A1ED39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BA7AD1B"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noWrap/>
            <w:tcMar>
              <w:left w:w="0" w:type="dxa"/>
              <w:right w:w="0" w:type="dxa"/>
            </w:tcMar>
            <w:hideMark/>
          </w:tcPr>
          <w:p w14:paraId="7AA8C490" w14:textId="77777777" w:rsidR="00E54966" w:rsidRPr="00EE121F" w:rsidRDefault="00E54966" w:rsidP="009A57F6">
            <w:pPr>
              <w:jc w:val="center"/>
              <w:rPr>
                <w:color w:val="000000"/>
                <w:sz w:val="22"/>
              </w:rPr>
            </w:pPr>
            <w:r w:rsidRPr="00EE121F">
              <w:rPr>
                <w:color w:val="000000"/>
                <w:sz w:val="22"/>
              </w:rPr>
              <w:t>15.4</w:t>
            </w:r>
          </w:p>
        </w:tc>
        <w:tc>
          <w:tcPr>
            <w:tcW w:w="130" w:type="dxa"/>
            <w:shd w:val="clear" w:color="auto" w:fill="auto"/>
            <w:noWrap/>
            <w:tcMar>
              <w:left w:w="0" w:type="dxa"/>
              <w:right w:w="0" w:type="dxa"/>
            </w:tcMar>
          </w:tcPr>
          <w:p w14:paraId="3789CDC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CA778A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FCC44BA" w14:textId="77777777" w:rsidR="00E54966" w:rsidRPr="00EE121F" w:rsidRDefault="00E54966" w:rsidP="009A57F6">
            <w:pPr>
              <w:jc w:val="center"/>
              <w:rPr>
                <w:color w:val="000000"/>
                <w:sz w:val="22"/>
              </w:rPr>
            </w:pPr>
            <w:r w:rsidRPr="00EE121F">
              <w:rPr>
                <w:color w:val="000000"/>
                <w:sz w:val="22"/>
              </w:rPr>
              <w:t>7</w:t>
            </w:r>
          </w:p>
        </w:tc>
        <w:tc>
          <w:tcPr>
            <w:tcW w:w="590" w:type="dxa"/>
            <w:shd w:val="clear" w:color="auto" w:fill="auto"/>
            <w:tcMar>
              <w:left w:w="0" w:type="dxa"/>
              <w:right w:w="0" w:type="dxa"/>
            </w:tcMar>
            <w:hideMark/>
          </w:tcPr>
          <w:p w14:paraId="5A759E43" w14:textId="77777777" w:rsidR="00E54966" w:rsidRPr="00EE121F" w:rsidRDefault="00E54966" w:rsidP="009A57F6">
            <w:pPr>
              <w:jc w:val="center"/>
              <w:rPr>
                <w:color w:val="000000"/>
                <w:sz w:val="22"/>
              </w:rPr>
            </w:pPr>
            <w:r w:rsidRPr="00EE121F">
              <w:rPr>
                <w:color w:val="000000"/>
                <w:sz w:val="22"/>
              </w:rPr>
              <w:t>35.0</w:t>
            </w:r>
          </w:p>
        </w:tc>
        <w:tc>
          <w:tcPr>
            <w:tcW w:w="134" w:type="dxa"/>
            <w:shd w:val="clear" w:color="auto" w:fill="auto"/>
            <w:noWrap/>
            <w:tcMar>
              <w:left w:w="0" w:type="dxa"/>
              <w:right w:w="0" w:type="dxa"/>
            </w:tcMar>
            <w:hideMark/>
          </w:tcPr>
          <w:p w14:paraId="6D45529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77D89E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62014E5" w14:textId="77777777" w:rsidR="00E54966" w:rsidRPr="00EE121F" w:rsidRDefault="00E54966" w:rsidP="009A57F6">
            <w:pPr>
              <w:jc w:val="center"/>
              <w:rPr>
                <w:color w:val="000000"/>
                <w:sz w:val="22"/>
              </w:rPr>
            </w:pPr>
            <w:r w:rsidRPr="00EE121F">
              <w:rPr>
                <w:color w:val="000000"/>
                <w:sz w:val="22"/>
              </w:rPr>
              <w:t>8</w:t>
            </w:r>
          </w:p>
        </w:tc>
        <w:tc>
          <w:tcPr>
            <w:tcW w:w="590" w:type="dxa"/>
            <w:shd w:val="clear" w:color="auto" w:fill="auto"/>
            <w:noWrap/>
            <w:tcMar>
              <w:left w:w="0" w:type="dxa"/>
              <w:right w:w="0" w:type="dxa"/>
            </w:tcMar>
            <w:hideMark/>
          </w:tcPr>
          <w:p w14:paraId="57CE74F3" w14:textId="77777777" w:rsidR="00E54966" w:rsidRPr="00EE121F" w:rsidRDefault="00E54966" w:rsidP="009A57F6">
            <w:pPr>
              <w:jc w:val="center"/>
              <w:rPr>
                <w:color w:val="000000"/>
                <w:sz w:val="22"/>
              </w:rPr>
            </w:pPr>
            <w:r w:rsidRPr="00EE121F">
              <w:rPr>
                <w:color w:val="000000"/>
                <w:sz w:val="22"/>
              </w:rPr>
              <w:t>30.8</w:t>
            </w:r>
          </w:p>
        </w:tc>
        <w:tc>
          <w:tcPr>
            <w:tcW w:w="132" w:type="dxa"/>
            <w:shd w:val="clear" w:color="auto" w:fill="auto"/>
            <w:noWrap/>
            <w:tcMar>
              <w:left w:w="0" w:type="dxa"/>
              <w:right w:w="0" w:type="dxa"/>
            </w:tcMar>
            <w:hideMark/>
          </w:tcPr>
          <w:p w14:paraId="26696D5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5954F8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C1866C7" w14:textId="77777777" w:rsidR="00E54966" w:rsidRPr="00EE121F" w:rsidRDefault="00E54966" w:rsidP="009A57F6">
            <w:pPr>
              <w:jc w:val="center"/>
              <w:rPr>
                <w:color w:val="000000"/>
                <w:sz w:val="22"/>
              </w:rPr>
            </w:pPr>
            <w:r w:rsidRPr="00EE121F">
              <w:rPr>
                <w:color w:val="000000"/>
                <w:sz w:val="22"/>
              </w:rPr>
              <w:t>5</w:t>
            </w:r>
          </w:p>
        </w:tc>
        <w:tc>
          <w:tcPr>
            <w:tcW w:w="590" w:type="dxa"/>
            <w:shd w:val="clear" w:color="auto" w:fill="auto"/>
            <w:noWrap/>
            <w:tcMar>
              <w:left w:w="0" w:type="dxa"/>
              <w:right w:w="0" w:type="dxa"/>
            </w:tcMar>
            <w:hideMark/>
          </w:tcPr>
          <w:p w14:paraId="0F2BA262" w14:textId="77777777" w:rsidR="00E54966" w:rsidRPr="00EE121F" w:rsidRDefault="00E54966" w:rsidP="009A57F6">
            <w:pPr>
              <w:jc w:val="center"/>
              <w:rPr>
                <w:color w:val="000000"/>
                <w:sz w:val="22"/>
              </w:rPr>
            </w:pPr>
            <w:r w:rsidRPr="00EE121F">
              <w:rPr>
                <w:color w:val="000000"/>
                <w:sz w:val="22"/>
              </w:rPr>
              <w:t>26.3</w:t>
            </w:r>
          </w:p>
        </w:tc>
        <w:tc>
          <w:tcPr>
            <w:tcW w:w="132" w:type="dxa"/>
            <w:shd w:val="clear" w:color="auto" w:fill="auto"/>
            <w:noWrap/>
            <w:tcMar>
              <w:left w:w="0" w:type="dxa"/>
              <w:right w:w="0" w:type="dxa"/>
            </w:tcMar>
            <w:hideMark/>
          </w:tcPr>
          <w:p w14:paraId="1801450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3C1AC3C"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7F91DFD" w14:textId="77777777" w:rsidR="00E54966" w:rsidRPr="00EE121F" w:rsidRDefault="00E54966" w:rsidP="009A57F6">
            <w:pPr>
              <w:jc w:val="center"/>
              <w:rPr>
                <w:color w:val="000000"/>
                <w:sz w:val="22"/>
              </w:rPr>
            </w:pPr>
            <w:r w:rsidRPr="00EE121F">
              <w:rPr>
                <w:color w:val="000000"/>
                <w:sz w:val="22"/>
              </w:rPr>
              <w:t>4</w:t>
            </w:r>
          </w:p>
        </w:tc>
        <w:tc>
          <w:tcPr>
            <w:tcW w:w="590" w:type="dxa"/>
            <w:shd w:val="clear" w:color="auto" w:fill="auto"/>
            <w:tcMar>
              <w:left w:w="0" w:type="dxa"/>
              <w:right w:w="0" w:type="dxa"/>
            </w:tcMar>
            <w:hideMark/>
          </w:tcPr>
          <w:p w14:paraId="6B00427B" w14:textId="77777777" w:rsidR="00E54966" w:rsidRPr="00EE121F" w:rsidRDefault="00E54966" w:rsidP="009A57F6">
            <w:pPr>
              <w:jc w:val="center"/>
              <w:rPr>
                <w:color w:val="000000"/>
                <w:sz w:val="22"/>
              </w:rPr>
            </w:pPr>
            <w:r w:rsidRPr="00EE121F">
              <w:rPr>
                <w:color w:val="000000"/>
                <w:sz w:val="22"/>
              </w:rPr>
              <w:t>22.2</w:t>
            </w:r>
          </w:p>
        </w:tc>
        <w:tc>
          <w:tcPr>
            <w:tcW w:w="144" w:type="dxa"/>
            <w:shd w:val="clear" w:color="auto" w:fill="auto"/>
            <w:tcMar>
              <w:left w:w="14" w:type="dxa"/>
              <w:right w:w="14" w:type="dxa"/>
            </w:tcMar>
            <w:hideMark/>
          </w:tcPr>
          <w:p w14:paraId="04036525"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14BE4A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790AF72"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74A75FC8" w14:textId="77777777" w:rsidR="00E54966" w:rsidRPr="00EE121F" w:rsidRDefault="00E54966" w:rsidP="009A57F6">
            <w:pPr>
              <w:jc w:val="center"/>
              <w:rPr>
                <w:color w:val="000000"/>
                <w:sz w:val="22"/>
              </w:rPr>
            </w:pPr>
            <w:r w:rsidRPr="00EE121F">
              <w:rPr>
                <w:color w:val="000000"/>
                <w:sz w:val="22"/>
              </w:rPr>
              <w:t>20.0</w:t>
            </w:r>
          </w:p>
        </w:tc>
      </w:tr>
      <w:tr w:rsidR="00E54966" w:rsidRPr="00EE121F" w14:paraId="18ECCD54" w14:textId="77777777" w:rsidTr="3D881CCF">
        <w:trPr>
          <w:trHeight w:val="312"/>
        </w:trPr>
        <w:tc>
          <w:tcPr>
            <w:tcW w:w="2337" w:type="dxa"/>
            <w:shd w:val="clear" w:color="auto" w:fill="auto"/>
            <w:noWrap/>
            <w:tcMar>
              <w:left w:w="14" w:type="dxa"/>
              <w:right w:w="14" w:type="dxa"/>
            </w:tcMar>
            <w:hideMark/>
          </w:tcPr>
          <w:p w14:paraId="657C895A" w14:textId="7EAEF3CA" w:rsidR="00E54966" w:rsidRPr="00EE121F" w:rsidRDefault="00E54966" w:rsidP="009A57F6">
            <w:pPr>
              <w:rPr>
                <w:color w:val="000000"/>
                <w:sz w:val="22"/>
              </w:rPr>
            </w:pPr>
            <w:r w:rsidRPr="00EE121F">
              <w:rPr>
                <w:color w:val="000000"/>
                <w:sz w:val="22"/>
              </w:rPr>
              <w:t xml:space="preserve">     Graduate</w:t>
            </w:r>
          </w:p>
        </w:tc>
        <w:tc>
          <w:tcPr>
            <w:tcW w:w="533" w:type="dxa"/>
            <w:shd w:val="clear" w:color="auto" w:fill="auto"/>
            <w:noWrap/>
            <w:tcMar>
              <w:left w:w="0" w:type="dxa"/>
              <w:right w:w="0" w:type="dxa"/>
            </w:tcMar>
            <w:hideMark/>
          </w:tcPr>
          <w:p w14:paraId="75AE315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6A7A2CF"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noWrap/>
            <w:tcMar>
              <w:left w:w="0" w:type="dxa"/>
              <w:right w:w="0" w:type="dxa"/>
            </w:tcMar>
            <w:hideMark/>
          </w:tcPr>
          <w:p w14:paraId="581DAEB2" w14:textId="77777777" w:rsidR="00E54966" w:rsidRPr="00EE121F" w:rsidRDefault="00E54966" w:rsidP="009A57F6">
            <w:pPr>
              <w:jc w:val="center"/>
              <w:rPr>
                <w:color w:val="000000"/>
                <w:sz w:val="22"/>
              </w:rPr>
            </w:pPr>
            <w:r w:rsidRPr="00EE121F">
              <w:rPr>
                <w:color w:val="000000"/>
                <w:sz w:val="22"/>
              </w:rPr>
              <w:t>46.2</w:t>
            </w:r>
          </w:p>
        </w:tc>
        <w:tc>
          <w:tcPr>
            <w:tcW w:w="130" w:type="dxa"/>
            <w:shd w:val="clear" w:color="auto" w:fill="auto"/>
            <w:noWrap/>
            <w:tcMar>
              <w:left w:w="0" w:type="dxa"/>
              <w:right w:w="0" w:type="dxa"/>
            </w:tcMar>
          </w:tcPr>
          <w:p w14:paraId="05C3D82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54822D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B6C6CCF"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tcMar>
              <w:left w:w="0" w:type="dxa"/>
              <w:right w:w="0" w:type="dxa"/>
            </w:tcMar>
            <w:hideMark/>
          </w:tcPr>
          <w:p w14:paraId="09974CF2" w14:textId="77777777" w:rsidR="00E54966" w:rsidRPr="00EE121F" w:rsidRDefault="00E54966" w:rsidP="009A57F6">
            <w:pPr>
              <w:jc w:val="center"/>
              <w:rPr>
                <w:color w:val="000000"/>
                <w:sz w:val="22"/>
              </w:rPr>
            </w:pPr>
            <w:r w:rsidRPr="00EE121F">
              <w:rPr>
                <w:color w:val="000000"/>
                <w:sz w:val="22"/>
              </w:rPr>
              <w:t>30.0</w:t>
            </w:r>
          </w:p>
        </w:tc>
        <w:tc>
          <w:tcPr>
            <w:tcW w:w="134" w:type="dxa"/>
            <w:shd w:val="clear" w:color="auto" w:fill="auto"/>
            <w:noWrap/>
            <w:tcMar>
              <w:left w:w="0" w:type="dxa"/>
              <w:right w:w="0" w:type="dxa"/>
            </w:tcMar>
            <w:hideMark/>
          </w:tcPr>
          <w:p w14:paraId="0C6F8A4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E1784C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74DA3BA"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noWrap/>
            <w:tcMar>
              <w:left w:w="0" w:type="dxa"/>
              <w:right w:w="0" w:type="dxa"/>
            </w:tcMar>
            <w:hideMark/>
          </w:tcPr>
          <w:p w14:paraId="588F03D1" w14:textId="77777777" w:rsidR="00E54966" w:rsidRPr="00EE121F" w:rsidRDefault="00E54966" w:rsidP="009A57F6">
            <w:pPr>
              <w:jc w:val="center"/>
              <w:rPr>
                <w:color w:val="000000"/>
                <w:sz w:val="22"/>
              </w:rPr>
            </w:pPr>
            <w:r w:rsidRPr="00EE121F">
              <w:rPr>
                <w:color w:val="000000"/>
                <w:sz w:val="22"/>
              </w:rPr>
              <w:t>38.5</w:t>
            </w:r>
          </w:p>
        </w:tc>
        <w:tc>
          <w:tcPr>
            <w:tcW w:w="132" w:type="dxa"/>
            <w:shd w:val="clear" w:color="auto" w:fill="auto"/>
            <w:noWrap/>
            <w:tcMar>
              <w:left w:w="0" w:type="dxa"/>
              <w:right w:w="0" w:type="dxa"/>
            </w:tcMar>
            <w:hideMark/>
          </w:tcPr>
          <w:p w14:paraId="01923C5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220F5F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58A1A2C"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3E1AC374" w14:textId="77777777" w:rsidR="00E54966" w:rsidRPr="00EE121F" w:rsidRDefault="00E54966" w:rsidP="009A57F6">
            <w:pPr>
              <w:jc w:val="center"/>
              <w:rPr>
                <w:color w:val="000000"/>
                <w:sz w:val="22"/>
              </w:rPr>
            </w:pPr>
            <w:r w:rsidRPr="00EE121F">
              <w:rPr>
                <w:color w:val="000000"/>
                <w:sz w:val="22"/>
              </w:rPr>
              <w:t>73.7</w:t>
            </w:r>
          </w:p>
        </w:tc>
        <w:tc>
          <w:tcPr>
            <w:tcW w:w="132" w:type="dxa"/>
            <w:shd w:val="clear" w:color="auto" w:fill="auto"/>
            <w:noWrap/>
            <w:tcMar>
              <w:left w:w="0" w:type="dxa"/>
              <w:right w:w="0" w:type="dxa"/>
            </w:tcMar>
            <w:hideMark/>
          </w:tcPr>
          <w:p w14:paraId="23C91F32"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5BE83C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8D22F21"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tcMar>
              <w:left w:w="0" w:type="dxa"/>
              <w:right w:w="0" w:type="dxa"/>
            </w:tcMar>
            <w:hideMark/>
          </w:tcPr>
          <w:p w14:paraId="2266C38E" w14:textId="77777777" w:rsidR="00E54966" w:rsidRPr="00EE121F" w:rsidRDefault="00E54966" w:rsidP="009A57F6">
            <w:pPr>
              <w:jc w:val="center"/>
              <w:rPr>
                <w:color w:val="000000"/>
                <w:sz w:val="22"/>
              </w:rPr>
            </w:pPr>
            <w:r w:rsidRPr="00EE121F">
              <w:rPr>
                <w:color w:val="000000"/>
                <w:sz w:val="22"/>
              </w:rPr>
              <w:t>77.8</w:t>
            </w:r>
          </w:p>
        </w:tc>
        <w:tc>
          <w:tcPr>
            <w:tcW w:w="144" w:type="dxa"/>
            <w:shd w:val="clear" w:color="auto" w:fill="auto"/>
            <w:tcMar>
              <w:left w:w="14" w:type="dxa"/>
              <w:right w:w="14" w:type="dxa"/>
            </w:tcMar>
            <w:hideMark/>
          </w:tcPr>
          <w:p w14:paraId="5B68EBC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3297520"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87F2BEF"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noWrap/>
            <w:tcMar>
              <w:left w:w="0" w:type="dxa"/>
              <w:right w:w="0" w:type="dxa"/>
            </w:tcMar>
            <w:hideMark/>
          </w:tcPr>
          <w:p w14:paraId="51C54B76" w14:textId="77777777" w:rsidR="00E54966" w:rsidRPr="00EE121F" w:rsidRDefault="00E54966" w:rsidP="009A57F6">
            <w:pPr>
              <w:jc w:val="center"/>
              <w:rPr>
                <w:color w:val="000000"/>
                <w:sz w:val="22"/>
              </w:rPr>
            </w:pPr>
            <w:r w:rsidRPr="00EE121F">
              <w:rPr>
                <w:color w:val="000000"/>
                <w:sz w:val="22"/>
              </w:rPr>
              <w:t>80.0</w:t>
            </w:r>
          </w:p>
        </w:tc>
      </w:tr>
      <w:tr w:rsidR="00E54966" w:rsidRPr="00EE121F" w14:paraId="7CDBA67C" w14:textId="77777777" w:rsidTr="3D881CCF">
        <w:trPr>
          <w:trHeight w:val="312"/>
        </w:trPr>
        <w:tc>
          <w:tcPr>
            <w:tcW w:w="2337" w:type="dxa"/>
            <w:shd w:val="clear" w:color="auto" w:fill="auto"/>
            <w:noWrap/>
            <w:tcMar>
              <w:left w:w="14" w:type="dxa"/>
              <w:right w:w="14" w:type="dxa"/>
            </w:tcMar>
            <w:hideMark/>
          </w:tcPr>
          <w:p w14:paraId="4F8DD2BA" w14:textId="18CB9188" w:rsidR="00E54966" w:rsidRPr="00EE121F" w:rsidRDefault="00E54966" w:rsidP="009A57F6">
            <w:pPr>
              <w:rPr>
                <w:color w:val="000000"/>
                <w:sz w:val="22"/>
              </w:rPr>
            </w:pPr>
            <w:r>
              <w:rPr>
                <w:color w:val="000000"/>
                <w:sz w:val="22"/>
              </w:rPr>
              <w:t xml:space="preserve">  Certified to </w:t>
            </w:r>
            <w:r w:rsidR="00647C8A">
              <w:rPr>
                <w:color w:val="000000"/>
                <w:sz w:val="22"/>
              </w:rPr>
              <w:t>t</w:t>
            </w:r>
            <w:r w:rsidRPr="00EE121F">
              <w:rPr>
                <w:color w:val="000000"/>
                <w:sz w:val="22"/>
              </w:rPr>
              <w:t>each</w:t>
            </w:r>
          </w:p>
        </w:tc>
        <w:tc>
          <w:tcPr>
            <w:tcW w:w="533" w:type="dxa"/>
            <w:shd w:val="clear" w:color="auto" w:fill="auto"/>
            <w:noWrap/>
            <w:tcMar>
              <w:left w:w="0" w:type="dxa"/>
              <w:right w:w="0" w:type="dxa"/>
            </w:tcMar>
            <w:hideMark/>
          </w:tcPr>
          <w:p w14:paraId="0EDA00C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C5D0957" w14:textId="77777777" w:rsidR="00E54966" w:rsidRPr="00EE121F" w:rsidRDefault="00E54966" w:rsidP="009A57F6">
            <w:pPr>
              <w:jc w:val="center"/>
              <w:rPr>
                <w:color w:val="000000"/>
                <w:sz w:val="22"/>
              </w:rPr>
            </w:pPr>
            <w:r w:rsidRPr="00EE121F">
              <w:rPr>
                <w:color w:val="000000"/>
                <w:sz w:val="22"/>
              </w:rPr>
              <w:t>8</w:t>
            </w:r>
          </w:p>
        </w:tc>
        <w:tc>
          <w:tcPr>
            <w:tcW w:w="590" w:type="dxa"/>
            <w:shd w:val="clear" w:color="auto" w:fill="auto"/>
            <w:noWrap/>
            <w:tcMar>
              <w:left w:w="0" w:type="dxa"/>
              <w:right w:w="0" w:type="dxa"/>
            </w:tcMar>
            <w:hideMark/>
          </w:tcPr>
          <w:p w14:paraId="783C4524" w14:textId="77777777" w:rsidR="00E54966" w:rsidRPr="00EE121F" w:rsidRDefault="00E54966" w:rsidP="009A57F6">
            <w:pPr>
              <w:jc w:val="center"/>
              <w:rPr>
                <w:color w:val="000000"/>
                <w:sz w:val="22"/>
              </w:rPr>
            </w:pPr>
            <w:r w:rsidRPr="00EE121F">
              <w:rPr>
                <w:color w:val="000000"/>
                <w:sz w:val="22"/>
              </w:rPr>
              <w:t>61.5</w:t>
            </w:r>
          </w:p>
        </w:tc>
        <w:tc>
          <w:tcPr>
            <w:tcW w:w="130" w:type="dxa"/>
            <w:shd w:val="clear" w:color="auto" w:fill="auto"/>
            <w:noWrap/>
            <w:tcMar>
              <w:left w:w="0" w:type="dxa"/>
              <w:right w:w="0" w:type="dxa"/>
            </w:tcMar>
          </w:tcPr>
          <w:p w14:paraId="3B355D8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952E49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C17F35B"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tcMar>
              <w:left w:w="0" w:type="dxa"/>
              <w:right w:w="0" w:type="dxa"/>
            </w:tcMar>
            <w:hideMark/>
          </w:tcPr>
          <w:p w14:paraId="4DDFD1FC" w14:textId="77777777" w:rsidR="00E54966" w:rsidRPr="00EE121F" w:rsidRDefault="00E54966" w:rsidP="009A57F6">
            <w:pPr>
              <w:jc w:val="center"/>
              <w:rPr>
                <w:color w:val="000000"/>
                <w:sz w:val="22"/>
              </w:rPr>
            </w:pPr>
            <w:r w:rsidRPr="00EE121F">
              <w:rPr>
                <w:color w:val="000000"/>
                <w:sz w:val="22"/>
              </w:rPr>
              <w:t>70.0</w:t>
            </w:r>
          </w:p>
        </w:tc>
        <w:tc>
          <w:tcPr>
            <w:tcW w:w="134" w:type="dxa"/>
            <w:shd w:val="clear" w:color="auto" w:fill="auto"/>
            <w:noWrap/>
            <w:tcMar>
              <w:left w:w="0" w:type="dxa"/>
              <w:right w:w="0" w:type="dxa"/>
            </w:tcMar>
            <w:hideMark/>
          </w:tcPr>
          <w:p w14:paraId="1E8787E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075EDE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734A536" w14:textId="77777777" w:rsidR="00E54966" w:rsidRPr="00EE121F" w:rsidRDefault="00E54966" w:rsidP="009A57F6">
            <w:pPr>
              <w:jc w:val="center"/>
              <w:rPr>
                <w:color w:val="000000"/>
                <w:sz w:val="22"/>
              </w:rPr>
            </w:pPr>
            <w:r w:rsidRPr="00EE121F">
              <w:rPr>
                <w:color w:val="000000"/>
                <w:sz w:val="22"/>
              </w:rPr>
              <w:t>18</w:t>
            </w:r>
          </w:p>
        </w:tc>
        <w:tc>
          <w:tcPr>
            <w:tcW w:w="590" w:type="dxa"/>
            <w:shd w:val="clear" w:color="auto" w:fill="auto"/>
            <w:noWrap/>
            <w:tcMar>
              <w:left w:w="0" w:type="dxa"/>
              <w:right w:w="0" w:type="dxa"/>
            </w:tcMar>
            <w:hideMark/>
          </w:tcPr>
          <w:p w14:paraId="19B2F0D8" w14:textId="77777777" w:rsidR="00E54966" w:rsidRPr="00EE121F" w:rsidRDefault="00E54966" w:rsidP="009A57F6">
            <w:pPr>
              <w:jc w:val="center"/>
              <w:rPr>
                <w:color w:val="000000"/>
                <w:sz w:val="22"/>
              </w:rPr>
            </w:pPr>
            <w:r w:rsidRPr="00EE121F">
              <w:rPr>
                <w:color w:val="000000"/>
                <w:sz w:val="22"/>
              </w:rPr>
              <w:t>69.2</w:t>
            </w:r>
          </w:p>
        </w:tc>
        <w:tc>
          <w:tcPr>
            <w:tcW w:w="132" w:type="dxa"/>
            <w:shd w:val="clear" w:color="auto" w:fill="auto"/>
            <w:noWrap/>
            <w:tcMar>
              <w:left w:w="0" w:type="dxa"/>
              <w:right w:w="0" w:type="dxa"/>
            </w:tcMar>
            <w:hideMark/>
          </w:tcPr>
          <w:p w14:paraId="00CE5B5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79326C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34236D2" w14:textId="77777777" w:rsidR="00E54966" w:rsidRPr="00EE121F" w:rsidRDefault="00E54966" w:rsidP="009A57F6">
            <w:pPr>
              <w:jc w:val="center"/>
              <w:rPr>
                <w:color w:val="000000"/>
                <w:sz w:val="22"/>
              </w:rPr>
            </w:pPr>
            <w:r w:rsidRPr="00EE121F">
              <w:rPr>
                <w:color w:val="000000"/>
                <w:sz w:val="22"/>
              </w:rPr>
              <w:t>19</w:t>
            </w:r>
          </w:p>
        </w:tc>
        <w:tc>
          <w:tcPr>
            <w:tcW w:w="590" w:type="dxa"/>
            <w:shd w:val="clear" w:color="auto" w:fill="auto"/>
            <w:noWrap/>
            <w:tcMar>
              <w:left w:w="0" w:type="dxa"/>
              <w:right w:w="0" w:type="dxa"/>
            </w:tcMar>
            <w:hideMark/>
          </w:tcPr>
          <w:p w14:paraId="0E3DD592" w14:textId="77777777" w:rsidR="00E54966" w:rsidRPr="00EE121F" w:rsidRDefault="00E54966" w:rsidP="009A57F6">
            <w:pPr>
              <w:jc w:val="center"/>
              <w:rPr>
                <w:color w:val="000000"/>
                <w:sz w:val="22"/>
              </w:rPr>
            </w:pPr>
            <w:r w:rsidRPr="00EE121F">
              <w:rPr>
                <w:color w:val="000000"/>
                <w:sz w:val="22"/>
              </w:rPr>
              <w:t>100.0</w:t>
            </w:r>
          </w:p>
        </w:tc>
        <w:tc>
          <w:tcPr>
            <w:tcW w:w="132" w:type="dxa"/>
            <w:shd w:val="clear" w:color="auto" w:fill="auto"/>
            <w:noWrap/>
            <w:tcMar>
              <w:left w:w="0" w:type="dxa"/>
              <w:right w:w="0" w:type="dxa"/>
            </w:tcMar>
            <w:hideMark/>
          </w:tcPr>
          <w:p w14:paraId="7536F181"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7DBD18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702A47A"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tcMar>
              <w:left w:w="0" w:type="dxa"/>
              <w:right w:w="0" w:type="dxa"/>
            </w:tcMar>
            <w:hideMark/>
          </w:tcPr>
          <w:p w14:paraId="2B6CB423" w14:textId="77777777" w:rsidR="00E54966" w:rsidRPr="00EE121F" w:rsidRDefault="00E54966" w:rsidP="009A57F6">
            <w:pPr>
              <w:jc w:val="center"/>
              <w:rPr>
                <w:color w:val="000000"/>
                <w:sz w:val="22"/>
              </w:rPr>
            </w:pPr>
            <w:r w:rsidRPr="00EE121F">
              <w:rPr>
                <w:color w:val="000000"/>
                <w:sz w:val="22"/>
              </w:rPr>
              <w:t>94.4</w:t>
            </w:r>
          </w:p>
        </w:tc>
        <w:tc>
          <w:tcPr>
            <w:tcW w:w="144" w:type="dxa"/>
            <w:shd w:val="clear" w:color="auto" w:fill="auto"/>
            <w:tcMar>
              <w:left w:w="14" w:type="dxa"/>
              <w:right w:w="14" w:type="dxa"/>
            </w:tcMar>
            <w:hideMark/>
          </w:tcPr>
          <w:p w14:paraId="0447781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4D5AD0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45B5CED" w14:textId="77777777" w:rsidR="00E54966" w:rsidRPr="00EE121F" w:rsidRDefault="00E54966" w:rsidP="009A57F6">
            <w:pPr>
              <w:jc w:val="center"/>
              <w:rPr>
                <w:color w:val="000000"/>
                <w:sz w:val="22"/>
              </w:rPr>
            </w:pPr>
            <w:r w:rsidRPr="00EE121F">
              <w:rPr>
                <w:color w:val="000000"/>
                <w:sz w:val="22"/>
              </w:rPr>
              <w:t>15</w:t>
            </w:r>
          </w:p>
        </w:tc>
        <w:tc>
          <w:tcPr>
            <w:tcW w:w="590" w:type="dxa"/>
            <w:shd w:val="clear" w:color="auto" w:fill="auto"/>
            <w:noWrap/>
            <w:tcMar>
              <w:left w:w="0" w:type="dxa"/>
              <w:right w:w="0" w:type="dxa"/>
            </w:tcMar>
            <w:hideMark/>
          </w:tcPr>
          <w:p w14:paraId="5008CE35" w14:textId="77777777" w:rsidR="00E54966" w:rsidRPr="00EE121F" w:rsidRDefault="00E54966" w:rsidP="009A57F6">
            <w:pPr>
              <w:jc w:val="center"/>
              <w:rPr>
                <w:color w:val="000000"/>
                <w:sz w:val="22"/>
              </w:rPr>
            </w:pPr>
            <w:r w:rsidRPr="00EE121F">
              <w:rPr>
                <w:color w:val="000000"/>
                <w:sz w:val="22"/>
              </w:rPr>
              <w:t>100.0</w:t>
            </w:r>
          </w:p>
        </w:tc>
      </w:tr>
      <w:tr w:rsidR="00E54966" w:rsidRPr="00EE121F" w14:paraId="37BEE191" w14:textId="77777777" w:rsidTr="3D881CCF">
        <w:trPr>
          <w:trHeight w:val="312"/>
        </w:trPr>
        <w:tc>
          <w:tcPr>
            <w:tcW w:w="2337" w:type="dxa"/>
            <w:shd w:val="clear" w:color="auto" w:fill="auto"/>
            <w:noWrap/>
            <w:tcMar>
              <w:left w:w="14" w:type="dxa"/>
              <w:right w:w="14" w:type="dxa"/>
            </w:tcMar>
            <w:hideMark/>
          </w:tcPr>
          <w:p w14:paraId="118EDE15" w14:textId="549ADFB4" w:rsidR="00E54966" w:rsidRPr="00EE121F" w:rsidRDefault="00E54966" w:rsidP="009A57F6">
            <w:pPr>
              <w:rPr>
                <w:color w:val="000000"/>
                <w:sz w:val="22"/>
              </w:rPr>
            </w:pPr>
            <w:r>
              <w:rPr>
                <w:color w:val="000000"/>
                <w:sz w:val="22"/>
              </w:rPr>
              <w:t xml:space="preserve">  Head Start </w:t>
            </w:r>
            <w:proofErr w:type="spellStart"/>
            <w:r w:rsidR="00647C8A">
              <w:rPr>
                <w:color w:val="000000"/>
                <w:sz w:val="22"/>
              </w:rPr>
              <w:t>a</w:t>
            </w:r>
            <w:r w:rsidRPr="00EE121F">
              <w:rPr>
                <w:color w:val="000000"/>
                <w:sz w:val="22"/>
              </w:rPr>
              <w:t>ffiliated</w:t>
            </w:r>
            <w:r w:rsidR="003958DF" w:rsidRPr="003958DF">
              <w:rPr>
                <w:color w:val="000000"/>
                <w:sz w:val="22"/>
                <w:vertAlign w:val="superscript"/>
              </w:rPr>
              <w:t>a</w:t>
            </w:r>
            <w:proofErr w:type="spellEnd"/>
          </w:p>
        </w:tc>
        <w:tc>
          <w:tcPr>
            <w:tcW w:w="533" w:type="dxa"/>
            <w:shd w:val="clear" w:color="auto" w:fill="auto"/>
            <w:noWrap/>
            <w:tcMar>
              <w:left w:w="0" w:type="dxa"/>
              <w:right w:w="0" w:type="dxa"/>
            </w:tcMar>
            <w:hideMark/>
          </w:tcPr>
          <w:p w14:paraId="30EA88F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0966F69" w14:textId="77777777" w:rsidR="00E54966" w:rsidRPr="00EE121F" w:rsidRDefault="00E54966" w:rsidP="009A57F6">
            <w:pPr>
              <w:jc w:val="center"/>
              <w:rPr>
                <w:color w:val="000000"/>
                <w:sz w:val="22"/>
              </w:rPr>
            </w:pPr>
            <w:r w:rsidRPr="00EE121F">
              <w:rPr>
                <w:color w:val="000000"/>
                <w:sz w:val="22"/>
              </w:rPr>
              <w:t>1</w:t>
            </w:r>
          </w:p>
        </w:tc>
        <w:tc>
          <w:tcPr>
            <w:tcW w:w="590" w:type="dxa"/>
            <w:shd w:val="clear" w:color="auto" w:fill="auto"/>
            <w:noWrap/>
            <w:tcMar>
              <w:left w:w="0" w:type="dxa"/>
              <w:right w:w="0" w:type="dxa"/>
            </w:tcMar>
            <w:hideMark/>
          </w:tcPr>
          <w:p w14:paraId="163CE1A5" w14:textId="77777777" w:rsidR="00E54966" w:rsidRPr="00EE121F" w:rsidRDefault="00E54966" w:rsidP="009A57F6">
            <w:pPr>
              <w:jc w:val="center"/>
              <w:rPr>
                <w:color w:val="000000"/>
                <w:sz w:val="22"/>
              </w:rPr>
            </w:pPr>
            <w:r w:rsidRPr="00EE121F">
              <w:rPr>
                <w:color w:val="000000"/>
                <w:sz w:val="22"/>
              </w:rPr>
              <w:t>8.3</w:t>
            </w:r>
          </w:p>
        </w:tc>
        <w:tc>
          <w:tcPr>
            <w:tcW w:w="130" w:type="dxa"/>
            <w:shd w:val="clear" w:color="auto" w:fill="auto"/>
            <w:noWrap/>
            <w:tcMar>
              <w:left w:w="0" w:type="dxa"/>
              <w:right w:w="0" w:type="dxa"/>
            </w:tcMar>
          </w:tcPr>
          <w:p w14:paraId="38A929E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CB8FD7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FDFF4A6"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tcMar>
              <w:left w:w="0" w:type="dxa"/>
              <w:right w:w="0" w:type="dxa"/>
            </w:tcMar>
            <w:hideMark/>
          </w:tcPr>
          <w:p w14:paraId="7DB97644" w14:textId="77777777" w:rsidR="00E54966" w:rsidRPr="00EE121F" w:rsidRDefault="00E54966" w:rsidP="009A57F6">
            <w:pPr>
              <w:jc w:val="center"/>
              <w:rPr>
                <w:color w:val="000000"/>
                <w:sz w:val="22"/>
              </w:rPr>
            </w:pPr>
            <w:r w:rsidRPr="00EE121F">
              <w:rPr>
                <w:color w:val="000000"/>
                <w:sz w:val="22"/>
              </w:rPr>
              <w:t>15.8</w:t>
            </w:r>
          </w:p>
        </w:tc>
        <w:tc>
          <w:tcPr>
            <w:tcW w:w="134" w:type="dxa"/>
            <w:shd w:val="clear" w:color="auto" w:fill="auto"/>
            <w:noWrap/>
            <w:tcMar>
              <w:left w:w="0" w:type="dxa"/>
              <w:right w:w="0" w:type="dxa"/>
            </w:tcMar>
            <w:hideMark/>
          </w:tcPr>
          <w:p w14:paraId="4EFB198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20FD9AB"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51E2561"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noWrap/>
            <w:tcMar>
              <w:left w:w="0" w:type="dxa"/>
              <w:right w:w="0" w:type="dxa"/>
            </w:tcMar>
            <w:hideMark/>
          </w:tcPr>
          <w:p w14:paraId="708CACD0" w14:textId="77777777" w:rsidR="00E54966" w:rsidRPr="00EE121F" w:rsidRDefault="00E54966" w:rsidP="009A57F6">
            <w:pPr>
              <w:jc w:val="center"/>
              <w:rPr>
                <w:color w:val="000000"/>
                <w:sz w:val="22"/>
              </w:rPr>
            </w:pPr>
            <w:r w:rsidRPr="00EE121F">
              <w:rPr>
                <w:color w:val="000000"/>
                <w:sz w:val="22"/>
              </w:rPr>
              <w:t>23.1</w:t>
            </w:r>
          </w:p>
        </w:tc>
        <w:tc>
          <w:tcPr>
            <w:tcW w:w="132" w:type="dxa"/>
            <w:shd w:val="clear" w:color="auto" w:fill="auto"/>
            <w:noWrap/>
            <w:tcMar>
              <w:left w:w="0" w:type="dxa"/>
              <w:right w:w="0" w:type="dxa"/>
            </w:tcMar>
            <w:hideMark/>
          </w:tcPr>
          <w:p w14:paraId="5FCE98B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3C5160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AEA957C"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4757D74"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0A5AA8F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3105C00"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5A6512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8842740" w14:textId="77777777" w:rsidR="00E54966" w:rsidRPr="00EE121F" w:rsidRDefault="00E54966" w:rsidP="009A57F6">
            <w:pPr>
              <w:jc w:val="center"/>
              <w:rPr>
                <w:sz w:val="22"/>
              </w:rPr>
            </w:pPr>
          </w:p>
        </w:tc>
        <w:tc>
          <w:tcPr>
            <w:tcW w:w="144" w:type="dxa"/>
            <w:shd w:val="clear" w:color="auto" w:fill="auto"/>
            <w:noWrap/>
            <w:tcMar>
              <w:left w:w="14" w:type="dxa"/>
              <w:right w:w="14" w:type="dxa"/>
            </w:tcMar>
            <w:hideMark/>
          </w:tcPr>
          <w:p w14:paraId="10E2932D"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F34DF6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A6BDCF2"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707F7EB" w14:textId="77777777" w:rsidR="00E54966" w:rsidRPr="00EE121F" w:rsidRDefault="00E54966" w:rsidP="009A57F6">
            <w:pPr>
              <w:jc w:val="center"/>
              <w:rPr>
                <w:sz w:val="22"/>
              </w:rPr>
            </w:pPr>
          </w:p>
        </w:tc>
      </w:tr>
      <w:tr w:rsidR="00E54966" w:rsidRPr="00EE121F" w14:paraId="45EB3A16" w14:textId="77777777" w:rsidTr="3D881CCF">
        <w:trPr>
          <w:trHeight w:val="312"/>
        </w:trPr>
        <w:tc>
          <w:tcPr>
            <w:tcW w:w="2337" w:type="dxa"/>
            <w:shd w:val="clear" w:color="auto" w:fill="auto"/>
            <w:noWrap/>
            <w:tcMar>
              <w:left w:w="14" w:type="dxa"/>
              <w:right w:w="14" w:type="dxa"/>
            </w:tcMar>
            <w:hideMark/>
          </w:tcPr>
          <w:p w14:paraId="30E0406F" w14:textId="5484D94D" w:rsidR="00E54966" w:rsidRPr="00EE121F" w:rsidRDefault="00E54966" w:rsidP="009A57F6">
            <w:pPr>
              <w:rPr>
                <w:color w:val="000000"/>
                <w:sz w:val="22"/>
              </w:rPr>
            </w:pPr>
            <w:r>
              <w:rPr>
                <w:color w:val="000000"/>
                <w:sz w:val="22"/>
              </w:rPr>
              <w:t xml:space="preserve">  Public </w:t>
            </w:r>
            <w:r w:rsidR="0011736C">
              <w:rPr>
                <w:color w:val="000000"/>
                <w:sz w:val="22"/>
              </w:rPr>
              <w:t>funding/</w:t>
            </w:r>
            <w:proofErr w:type="spellStart"/>
            <w:r w:rsidR="00647C8A">
              <w:rPr>
                <w:color w:val="000000"/>
                <w:sz w:val="22"/>
              </w:rPr>
              <w:t>s</w:t>
            </w:r>
            <w:r w:rsidRPr="00EE121F">
              <w:rPr>
                <w:color w:val="000000"/>
                <w:sz w:val="22"/>
              </w:rPr>
              <w:t>chool</w:t>
            </w:r>
            <w:r w:rsidR="003958DF" w:rsidRPr="003958DF">
              <w:rPr>
                <w:color w:val="000000"/>
                <w:sz w:val="22"/>
                <w:vertAlign w:val="superscript"/>
              </w:rPr>
              <w:t>b</w:t>
            </w:r>
            <w:proofErr w:type="spellEnd"/>
          </w:p>
        </w:tc>
        <w:tc>
          <w:tcPr>
            <w:tcW w:w="533" w:type="dxa"/>
            <w:shd w:val="clear" w:color="auto" w:fill="auto"/>
            <w:noWrap/>
            <w:tcMar>
              <w:left w:w="0" w:type="dxa"/>
              <w:right w:w="0" w:type="dxa"/>
            </w:tcMar>
            <w:hideMark/>
          </w:tcPr>
          <w:p w14:paraId="2614A41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0E8B273"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noWrap/>
            <w:tcMar>
              <w:left w:w="0" w:type="dxa"/>
              <w:right w:w="0" w:type="dxa"/>
            </w:tcMar>
            <w:hideMark/>
          </w:tcPr>
          <w:p w14:paraId="7A1284F2" w14:textId="77777777" w:rsidR="00E54966" w:rsidRPr="00EE121F" w:rsidRDefault="00E54966" w:rsidP="009A57F6">
            <w:pPr>
              <w:jc w:val="center"/>
              <w:rPr>
                <w:color w:val="000000"/>
                <w:sz w:val="22"/>
              </w:rPr>
            </w:pPr>
            <w:r w:rsidRPr="00EE121F">
              <w:rPr>
                <w:color w:val="000000"/>
                <w:sz w:val="22"/>
              </w:rPr>
              <w:t>16.7</w:t>
            </w:r>
          </w:p>
        </w:tc>
        <w:tc>
          <w:tcPr>
            <w:tcW w:w="130" w:type="dxa"/>
            <w:shd w:val="clear" w:color="auto" w:fill="auto"/>
            <w:noWrap/>
            <w:tcMar>
              <w:left w:w="0" w:type="dxa"/>
              <w:right w:w="0" w:type="dxa"/>
            </w:tcMar>
          </w:tcPr>
          <w:p w14:paraId="3383275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988D12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0CCA6E0" w14:textId="77777777" w:rsidR="00E54966" w:rsidRPr="00EE121F" w:rsidRDefault="00E54966" w:rsidP="009A57F6">
            <w:pPr>
              <w:jc w:val="center"/>
              <w:rPr>
                <w:color w:val="000000"/>
                <w:sz w:val="22"/>
              </w:rPr>
            </w:pPr>
            <w:r w:rsidRPr="00EE121F">
              <w:rPr>
                <w:color w:val="000000"/>
                <w:sz w:val="22"/>
              </w:rPr>
              <w:t>2</w:t>
            </w:r>
          </w:p>
        </w:tc>
        <w:tc>
          <w:tcPr>
            <w:tcW w:w="590" w:type="dxa"/>
            <w:shd w:val="clear" w:color="auto" w:fill="auto"/>
            <w:tcMar>
              <w:left w:w="0" w:type="dxa"/>
              <w:right w:w="0" w:type="dxa"/>
            </w:tcMar>
            <w:hideMark/>
          </w:tcPr>
          <w:p w14:paraId="662AB3D1" w14:textId="77777777" w:rsidR="00E54966" w:rsidRPr="00EE121F" w:rsidRDefault="00E54966" w:rsidP="009A57F6">
            <w:pPr>
              <w:jc w:val="center"/>
              <w:rPr>
                <w:color w:val="000000"/>
                <w:sz w:val="22"/>
              </w:rPr>
            </w:pPr>
            <w:r w:rsidRPr="00EE121F">
              <w:rPr>
                <w:color w:val="000000"/>
                <w:sz w:val="22"/>
              </w:rPr>
              <w:t>10.5</w:t>
            </w:r>
          </w:p>
        </w:tc>
        <w:tc>
          <w:tcPr>
            <w:tcW w:w="134" w:type="dxa"/>
            <w:shd w:val="clear" w:color="auto" w:fill="auto"/>
            <w:noWrap/>
            <w:tcMar>
              <w:left w:w="0" w:type="dxa"/>
              <w:right w:w="0" w:type="dxa"/>
            </w:tcMar>
            <w:hideMark/>
          </w:tcPr>
          <w:p w14:paraId="0F414DF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758CBE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4944314" w14:textId="77777777" w:rsidR="00E54966" w:rsidRPr="00EE121F" w:rsidRDefault="00E54966" w:rsidP="009A57F6">
            <w:pPr>
              <w:jc w:val="center"/>
              <w:rPr>
                <w:color w:val="000000"/>
                <w:sz w:val="22"/>
              </w:rPr>
            </w:pPr>
            <w:r w:rsidRPr="00EE121F">
              <w:rPr>
                <w:color w:val="000000"/>
                <w:sz w:val="22"/>
              </w:rPr>
              <w:t>4</w:t>
            </w:r>
          </w:p>
        </w:tc>
        <w:tc>
          <w:tcPr>
            <w:tcW w:w="590" w:type="dxa"/>
            <w:shd w:val="clear" w:color="auto" w:fill="auto"/>
            <w:noWrap/>
            <w:tcMar>
              <w:left w:w="0" w:type="dxa"/>
              <w:right w:w="0" w:type="dxa"/>
            </w:tcMar>
            <w:hideMark/>
          </w:tcPr>
          <w:p w14:paraId="46DE1308" w14:textId="77777777" w:rsidR="00E54966" w:rsidRPr="00EE121F" w:rsidRDefault="00E54966" w:rsidP="009A57F6">
            <w:pPr>
              <w:jc w:val="center"/>
              <w:rPr>
                <w:color w:val="000000"/>
                <w:sz w:val="22"/>
              </w:rPr>
            </w:pPr>
            <w:r w:rsidRPr="00EE121F">
              <w:rPr>
                <w:color w:val="000000"/>
                <w:sz w:val="22"/>
              </w:rPr>
              <w:t>15.4</w:t>
            </w:r>
          </w:p>
        </w:tc>
        <w:tc>
          <w:tcPr>
            <w:tcW w:w="132" w:type="dxa"/>
            <w:shd w:val="clear" w:color="auto" w:fill="auto"/>
            <w:noWrap/>
            <w:tcMar>
              <w:left w:w="0" w:type="dxa"/>
              <w:right w:w="0" w:type="dxa"/>
            </w:tcMar>
            <w:hideMark/>
          </w:tcPr>
          <w:p w14:paraId="508CFFA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C38C37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8B0B574"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noWrap/>
            <w:tcMar>
              <w:left w:w="0" w:type="dxa"/>
              <w:right w:w="0" w:type="dxa"/>
            </w:tcMar>
            <w:hideMark/>
          </w:tcPr>
          <w:p w14:paraId="6E2E0691" w14:textId="77777777" w:rsidR="00E54966" w:rsidRPr="00EE121F" w:rsidRDefault="00E54966" w:rsidP="009A57F6">
            <w:pPr>
              <w:jc w:val="center"/>
              <w:rPr>
                <w:color w:val="000000"/>
                <w:sz w:val="22"/>
              </w:rPr>
            </w:pPr>
            <w:r w:rsidRPr="00EE121F">
              <w:rPr>
                <w:color w:val="000000"/>
                <w:sz w:val="22"/>
              </w:rPr>
              <w:t>89.5</w:t>
            </w:r>
          </w:p>
        </w:tc>
        <w:tc>
          <w:tcPr>
            <w:tcW w:w="132" w:type="dxa"/>
            <w:shd w:val="clear" w:color="auto" w:fill="auto"/>
            <w:noWrap/>
            <w:tcMar>
              <w:left w:w="0" w:type="dxa"/>
              <w:right w:w="0" w:type="dxa"/>
            </w:tcMar>
            <w:hideMark/>
          </w:tcPr>
          <w:p w14:paraId="76BEEA4C"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52F6F1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7C61E46" w14:textId="77777777" w:rsidR="00E54966" w:rsidRPr="00EE121F" w:rsidRDefault="00E54966" w:rsidP="009A57F6">
            <w:pPr>
              <w:jc w:val="center"/>
              <w:rPr>
                <w:color w:val="000000"/>
                <w:sz w:val="22"/>
              </w:rPr>
            </w:pPr>
            <w:r w:rsidRPr="00EE121F">
              <w:rPr>
                <w:color w:val="000000"/>
                <w:sz w:val="22"/>
              </w:rPr>
              <w:t>17</w:t>
            </w:r>
          </w:p>
        </w:tc>
        <w:tc>
          <w:tcPr>
            <w:tcW w:w="590" w:type="dxa"/>
            <w:shd w:val="clear" w:color="auto" w:fill="auto"/>
            <w:tcMar>
              <w:left w:w="0" w:type="dxa"/>
              <w:right w:w="0" w:type="dxa"/>
            </w:tcMar>
            <w:hideMark/>
          </w:tcPr>
          <w:p w14:paraId="6684377F" w14:textId="77777777" w:rsidR="00E54966" w:rsidRPr="00EE121F" w:rsidRDefault="00E54966" w:rsidP="009A57F6">
            <w:pPr>
              <w:jc w:val="center"/>
              <w:rPr>
                <w:color w:val="000000"/>
                <w:sz w:val="22"/>
              </w:rPr>
            </w:pPr>
            <w:r w:rsidRPr="00EE121F">
              <w:rPr>
                <w:color w:val="000000"/>
                <w:sz w:val="22"/>
              </w:rPr>
              <w:t>94.4</w:t>
            </w:r>
          </w:p>
        </w:tc>
        <w:tc>
          <w:tcPr>
            <w:tcW w:w="144" w:type="dxa"/>
            <w:shd w:val="clear" w:color="auto" w:fill="auto"/>
            <w:tcMar>
              <w:left w:w="14" w:type="dxa"/>
              <w:right w:w="14" w:type="dxa"/>
            </w:tcMar>
            <w:hideMark/>
          </w:tcPr>
          <w:p w14:paraId="7951FBB1"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931BF78"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48B3655" w14:textId="77777777" w:rsidR="00E54966" w:rsidRPr="00EE121F" w:rsidRDefault="00E54966" w:rsidP="009A57F6">
            <w:pPr>
              <w:jc w:val="center"/>
              <w:rPr>
                <w:color w:val="000000"/>
                <w:sz w:val="22"/>
              </w:rPr>
            </w:pPr>
            <w:r w:rsidRPr="00EE121F">
              <w:rPr>
                <w:color w:val="000000"/>
                <w:sz w:val="22"/>
              </w:rPr>
              <w:t>15</w:t>
            </w:r>
          </w:p>
        </w:tc>
        <w:tc>
          <w:tcPr>
            <w:tcW w:w="590" w:type="dxa"/>
            <w:shd w:val="clear" w:color="auto" w:fill="auto"/>
            <w:noWrap/>
            <w:tcMar>
              <w:left w:w="0" w:type="dxa"/>
              <w:right w:w="0" w:type="dxa"/>
            </w:tcMar>
            <w:hideMark/>
          </w:tcPr>
          <w:p w14:paraId="4BB04F9E" w14:textId="77777777" w:rsidR="00E54966" w:rsidRPr="00EE121F" w:rsidRDefault="00E54966" w:rsidP="009A57F6">
            <w:pPr>
              <w:jc w:val="center"/>
              <w:rPr>
                <w:color w:val="000000"/>
                <w:sz w:val="22"/>
              </w:rPr>
            </w:pPr>
            <w:r w:rsidRPr="00EE121F">
              <w:rPr>
                <w:color w:val="000000"/>
                <w:sz w:val="22"/>
              </w:rPr>
              <w:t>100.0</w:t>
            </w:r>
          </w:p>
        </w:tc>
      </w:tr>
      <w:tr w:rsidR="00E54966" w:rsidRPr="00EE121F" w14:paraId="77E8E85E" w14:textId="77777777" w:rsidTr="3D881CCF">
        <w:trPr>
          <w:trHeight w:val="312"/>
        </w:trPr>
        <w:tc>
          <w:tcPr>
            <w:tcW w:w="2337" w:type="dxa"/>
            <w:shd w:val="clear" w:color="auto" w:fill="auto"/>
            <w:noWrap/>
            <w:tcMar>
              <w:left w:w="14" w:type="dxa"/>
              <w:right w:w="14" w:type="dxa"/>
            </w:tcMar>
            <w:hideMark/>
          </w:tcPr>
          <w:p w14:paraId="6C204817" w14:textId="079141CF" w:rsidR="00E54966" w:rsidRPr="003958DF" w:rsidRDefault="00E54966" w:rsidP="009A57F6">
            <w:pPr>
              <w:rPr>
                <w:color w:val="000000"/>
                <w:sz w:val="22"/>
                <w:vertAlign w:val="superscript"/>
              </w:rPr>
            </w:pPr>
            <w:r w:rsidRPr="00EE121F">
              <w:rPr>
                <w:color w:val="000000"/>
                <w:sz w:val="22"/>
              </w:rPr>
              <w:t xml:space="preserve">  </w:t>
            </w:r>
            <w:r>
              <w:rPr>
                <w:color w:val="000000"/>
                <w:sz w:val="22"/>
              </w:rPr>
              <w:t>C</w:t>
            </w:r>
            <w:r w:rsidRPr="00EE121F">
              <w:rPr>
                <w:color w:val="000000"/>
                <w:sz w:val="22"/>
              </w:rPr>
              <w:t xml:space="preserve">ommercial </w:t>
            </w:r>
            <w:proofErr w:type="spellStart"/>
            <w:r w:rsidR="00647C8A">
              <w:rPr>
                <w:color w:val="000000"/>
                <w:sz w:val="22"/>
              </w:rPr>
              <w:t>c</w:t>
            </w:r>
            <w:r w:rsidRPr="00EE121F">
              <w:rPr>
                <w:color w:val="000000"/>
                <w:sz w:val="22"/>
              </w:rPr>
              <w:t>urricula</w:t>
            </w:r>
            <w:r w:rsidR="003958DF" w:rsidRPr="003958DF">
              <w:rPr>
                <w:color w:val="000000"/>
                <w:sz w:val="22"/>
                <w:vertAlign w:val="superscript"/>
              </w:rPr>
              <w:t>c</w:t>
            </w:r>
            <w:proofErr w:type="spellEnd"/>
          </w:p>
        </w:tc>
        <w:tc>
          <w:tcPr>
            <w:tcW w:w="533" w:type="dxa"/>
            <w:shd w:val="clear" w:color="auto" w:fill="auto"/>
            <w:noWrap/>
            <w:tcMar>
              <w:left w:w="0" w:type="dxa"/>
              <w:right w:w="0" w:type="dxa"/>
            </w:tcMar>
            <w:hideMark/>
          </w:tcPr>
          <w:p w14:paraId="2D7A7BF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EF36676"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6AAE96A1" w14:textId="77777777" w:rsidR="00E54966" w:rsidRPr="00EE121F" w:rsidRDefault="00E54966" w:rsidP="009A57F6">
            <w:pPr>
              <w:jc w:val="center"/>
              <w:rPr>
                <w:color w:val="000000"/>
                <w:sz w:val="22"/>
              </w:rPr>
            </w:pPr>
            <w:r w:rsidRPr="00EE121F">
              <w:rPr>
                <w:color w:val="000000"/>
                <w:sz w:val="22"/>
              </w:rPr>
              <w:t>30.0</w:t>
            </w:r>
          </w:p>
        </w:tc>
        <w:tc>
          <w:tcPr>
            <w:tcW w:w="130" w:type="dxa"/>
            <w:shd w:val="clear" w:color="auto" w:fill="auto"/>
            <w:noWrap/>
            <w:tcMar>
              <w:left w:w="0" w:type="dxa"/>
              <w:right w:w="0" w:type="dxa"/>
            </w:tcMar>
          </w:tcPr>
          <w:p w14:paraId="46D58F8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9F1181A"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13644F0"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tcMar>
              <w:left w:w="0" w:type="dxa"/>
              <w:right w:w="0" w:type="dxa"/>
            </w:tcMar>
            <w:hideMark/>
          </w:tcPr>
          <w:p w14:paraId="19FF541A" w14:textId="77777777" w:rsidR="00E54966" w:rsidRPr="00EE121F" w:rsidRDefault="00E54966" w:rsidP="009A57F6">
            <w:pPr>
              <w:jc w:val="center"/>
              <w:rPr>
                <w:color w:val="000000"/>
                <w:sz w:val="22"/>
              </w:rPr>
            </w:pPr>
            <w:r w:rsidRPr="00EE121F">
              <w:rPr>
                <w:color w:val="000000"/>
                <w:sz w:val="22"/>
              </w:rPr>
              <w:t>33.3</w:t>
            </w:r>
          </w:p>
        </w:tc>
        <w:tc>
          <w:tcPr>
            <w:tcW w:w="134" w:type="dxa"/>
            <w:shd w:val="clear" w:color="auto" w:fill="auto"/>
            <w:noWrap/>
            <w:tcMar>
              <w:left w:w="0" w:type="dxa"/>
              <w:right w:w="0" w:type="dxa"/>
            </w:tcMar>
            <w:hideMark/>
          </w:tcPr>
          <w:p w14:paraId="734A23A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E471B4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8EDF485" w14:textId="77777777" w:rsidR="00E54966" w:rsidRPr="00EE121F" w:rsidRDefault="00E54966" w:rsidP="009A57F6">
            <w:pPr>
              <w:jc w:val="center"/>
              <w:rPr>
                <w:color w:val="000000"/>
                <w:sz w:val="22"/>
              </w:rPr>
            </w:pPr>
            <w:r w:rsidRPr="00EE121F">
              <w:rPr>
                <w:color w:val="000000"/>
                <w:sz w:val="22"/>
              </w:rPr>
              <w:t>16</w:t>
            </w:r>
          </w:p>
        </w:tc>
        <w:tc>
          <w:tcPr>
            <w:tcW w:w="590" w:type="dxa"/>
            <w:shd w:val="clear" w:color="auto" w:fill="auto"/>
            <w:noWrap/>
            <w:tcMar>
              <w:left w:w="0" w:type="dxa"/>
              <w:right w:w="0" w:type="dxa"/>
            </w:tcMar>
            <w:hideMark/>
          </w:tcPr>
          <w:p w14:paraId="2BCA4CB0" w14:textId="77777777" w:rsidR="00E54966" w:rsidRPr="00EE121F" w:rsidRDefault="00E54966" w:rsidP="009A57F6">
            <w:pPr>
              <w:jc w:val="center"/>
              <w:rPr>
                <w:color w:val="000000"/>
                <w:sz w:val="22"/>
              </w:rPr>
            </w:pPr>
            <w:r w:rsidRPr="00EE121F">
              <w:rPr>
                <w:color w:val="000000"/>
                <w:sz w:val="22"/>
              </w:rPr>
              <w:t>64.0</w:t>
            </w:r>
          </w:p>
        </w:tc>
        <w:tc>
          <w:tcPr>
            <w:tcW w:w="132" w:type="dxa"/>
            <w:shd w:val="clear" w:color="auto" w:fill="auto"/>
            <w:noWrap/>
            <w:tcMar>
              <w:left w:w="0" w:type="dxa"/>
              <w:right w:w="0" w:type="dxa"/>
            </w:tcMar>
            <w:hideMark/>
          </w:tcPr>
          <w:p w14:paraId="0AECC28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7EF463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1650338" w14:textId="77777777" w:rsidR="00E54966" w:rsidRPr="00EE121F" w:rsidRDefault="00E54966" w:rsidP="009A57F6">
            <w:pPr>
              <w:jc w:val="center"/>
              <w:rPr>
                <w:color w:val="000000"/>
                <w:sz w:val="22"/>
              </w:rPr>
            </w:pPr>
            <w:r w:rsidRPr="00EE121F">
              <w:rPr>
                <w:color w:val="000000"/>
                <w:sz w:val="22"/>
              </w:rPr>
              <w:t>13</w:t>
            </w:r>
          </w:p>
        </w:tc>
        <w:tc>
          <w:tcPr>
            <w:tcW w:w="590" w:type="dxa"/>
            <w:shd w:val="clear" w:color="auto" w:fill="auto"/>
            <w:noWrap/>
            <w:tcMar>
              <w:left w:w="0" w:type="dxa"/>
              <w:right w:w="0" w:type="dxa"/>
            </w:tcMar>
            <w:hideMark/>
          </w:tcPr>
          <w:p w14:paraId="4B395C60" w14:textId="77777777" w:rsidR="00E54966" w:rsidRPr="00EE121F" w:rsidRDefault="00E54966" w:rsidP="009A57F6">
            <w:pPr>
              <w:jc w:val="center"/>
              <w:rPr>
                <w:color w:val="000000"/>
                <w:sz w:val="22"/>
              </w:rPr>
            </w:pPr>
            <w:r w:rsidRPr="00EE121F">
              <w:rPr>
                <w:color w:val="000000"/>
                <w:sz w:val="22"/>
              </w:rPr>
              <w:t>68.4</w:t>
            </w:r>
          </w:p>
        </w:tc>
        <w:tc>
          <w:tcPr>
            <w:tcW w:w="132" w:type="dxa"/>
            <w:shd w:val="clear" w:color="auto" w:fill="auto"/>
            <w:noWrap/>
            <w:tcMar>
              <w:left w:w="0" w:type="dxa"/>
              <w:right w:w="0" w:type="dxa"/>
            </w:tcMar>
            <w:hideMark/>
          </w:tcPr>
          <w:p w14:paraId="7299B16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D37B72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D7A1B07" w14:textId="77777777" w:rsidR="00E54966" w:rsidRPr="00EE121F" w:rsidRDefault="00E54966" w:rsidP="009A57F6">
            <w:pPr>
              <w:jc w:val="center"/>
              <w:rPr>
                <w:color w:val="000000"/>
                <w:sz w:val="22"/>
              </w:rPr>
            </w:pPr>
            <w:r w:rsidRPr="00EE121F">
              <w:rPr>
                <w:color w:val="000000"/>
                <w:sz w:val="22"/>
              </w:rPr>
              <w:t>13</w:t>
            </w:r>
          </w:p>
        </w:tc>
        <w:tc>
          <w:tcPr>
            <w:tcW w:w="590" w:type="dxa"/>
            <w:shd w:val="clear" w:color="auto" w:fill="auto"/>
            <w:tcMar>
              <w:left w:w="0" w:type="dxa"/>
              <w:right w:w="0" w:type="dxa"/>
            </w:tcMar>
            <w:hideMark/>
          </w:tcPr>
          <w:p w14:paraId="406B9670" w14:textId="77777777" w:rsidR="00E54966" w:rsidRPr="00EE121F" w:rsidRDefault="00E54966" w:rsidP="009A57F6">
            <w:pPr>
              <w:jc w:val="center"/>
              <w:rPr>
                <w:color w:val="000000"/>
                <w:sz w:val="22"/>
              </w:rPr>
            </w:pPr>
            <w:r w:rsidRPr="00EE121F">
              <w:rPr>
                <w:color w:val="000000"/>
                <w:sz w:val="22"/>
              </w:rPr>
              <w:t>72.2</w:t>
            </w:r>
          </w:p>
        </w:tc>
        <w:tc>
          <w:tcPr>
            <w:tcW w:w="144" w:type="dxa"/>
            <w:shd w:val="clear" w:color="auto" w:fill="auto"/>
            <w:tcMar>
              <w:left w:w="14" w:type="dxa"/>
              <w:right w:w="14" w:type="dxa"/>
            </w:tcMar>
            <w:hideMark/>
          </w:tcPr>
          <w:p w14:paraId="7A7717AF"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5D47BF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3A4F2C7"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noWrap/>
            <w:tcMar>
              <w:left w:w="0" w:type="dxa"/>
              <w:right w:w="0" w:type="dxa"/>
            </w:tcMar>
            <w:hideMark/>
          </w:tcPr>
          <w:p w14:paraId="6A025E4F" w14:textId="77777777" w:rsidR="00E54966" w:rsidRPr="00EE121F" w:rsidRDefault="00E54966" w:rsidP="009A57F6">
            <w:pPr>
              <w:jc w:val="center"/>
              <w:rPr>
                <w:color w:val="000000"/>
                <w:sz w:val="22"/>
              </w:rPr>
            </w:pPr>
            <w:r w:rsidRPr="00EE121F">
              <w:rPr>
                <w:color w:val="000000"/>
                <w:sz w:val="22"/>
              </w:rPr>
              <w:t>66.7</w:t>
            </w:r>
          </w:p>
        </w:tc>
      </w:tr>
      <w:tr w:rsidR="00E54966" w:rsidRPr="00EE121F" w14:paraId="57524BC8" w14:textId="77777777" w:rsidTr="3D881CCF">
        <w:trPr>
          <w:trHeight w:val="312"/>
        </w:trPr>
        <w:tc>
          <w:tcPr>
            <w:tcW w:w="2337" w:type="dxa"/>
            <w:shd w:val="clear" w:color="auto" w:fill="auto"/>
            <w:noWrap/>
            <w:tcMar>
              <w:left w:w="14" w:type="dxa"/>
              <w:right w:w="14" w:type="dxa"/>
            </w:tcMar>
            <w:hideMark/>
          </w:tcPr>
          <w:p w14:paraId="3D275F07" w14:textId="6A9645B7" w:rsidR="00E54966" w:rsidRPr="00EE121F" w:rsidRDefault="00E54966" w:rsidP="009A57F6">
            <w:pPr>
              <w:rPr>
                <w:color w:val="000000"/>
                <w:sz w:val="22"/>
              </w:rPr>
            </w:pPr>
            <w:r w:rsidRPr="00EE121F">
              <w:rPr>
                <w:color w:val="000000"/>
                <w:sz w:val="22"/>
              </w:rPr>
              <w:t xml:space="preserve">  Setting</w:t>
            </w:r>
          </w:p>
        </w:tc>
        <w:tc>
          <w:tcPr>
            <w:tcW w:w="533" w:type="dxa"/>
            <w:shd w:val="clear" w:color="auto" w:fill="auto"/>
            <w:noWrap/>
            <w:tcMar>
              <w:left w:w="0" w:type="dxa"/>
              <w:right w:w="0" w:type="dxa"/>
            </w:tcMar>
            <w:hideMark/>
          </w:tcPr>
          <w:p w14:paraId="2A75533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205CC8D"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385352E" w14:textId="77777777" w:rsidR="00E54966" w:rsidRPr="00EE121F" w:rsidRDefault="00E54966" w:rsidP="009A57F6">
            <w:pPr>
              <w:jc w:val="center"/>
              <w:rPr>
                <w:sz w:val="22"/>
              </w:rPr>
            </w:pPr>
          </w:p>
        </w:tc>
        <w:tc>
          <w:tcPr>
            <w:tcW w:w="130" w:type="dxa"/>
            <w:shd w:val="clear" w:color="auto" w:fill="auto"/>
            <w:noWrap/>
            <w:tcMar>
              <w:left w:w="0" w:type="dxa"/>
              <w:right w:w="0" w:type="dxa"/>
            </w:tcMar>
          </w:tcPr>
          <w:p w14:paraId="08561E9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ADFA05A"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0178A51"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42221560" w14:textId="77777777" w:rsidR="00E54966" w:rsidRPr="00EE121F" w:rsidRDefault="00E54966" w:rsidP="009A57F6">
            <w:pPr>
              <w:jc w:val="center"/>
              <w:rPr>
                <w:sz w:val="22"/>
              </w:rPr>
            </w:pPr>
          </w:p>
        </w:tc>
        <w:tc>
          <w:tcPr>
            <w:tcW w:w="134" w:type="dxa"/>
            <w:shd w:val="clear" w:color="auto" w:fill="auto"/>
            <w:noWrap/>
            <w:tcMar>
              <w:left w:w="0" w:type="dxa"/>
              <w:right w:w="0" w:type="dxa"/>
            </w:tcMar>
            <w:hideMark/>
          </w:tcPr>
          <w:p w14:paraId="309AD67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F21B3B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AF79D2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8552481"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5566574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230417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04D9023"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A9F50E0"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2CEE8A20"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635C4E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7D0364C"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39BFF407" w14:textId="77777777" w:rsidR="00E54966" w:rsidRPr="00EE121F" w:rsidRDefault="00E54966" w:rsidP="009A57F6">
            <w:pPr>
              <w:jc w:val="center"/>
              <w:rPr>
                <w:sz w:val="22"/>
              </w:rPr>
            </w:pPr>
          </w:p>
        </w:tc>
        <w:tc>
          <w:tcPr>
            <w:tcW w:w="144" w:type="dxa"/>
            <w:shd w:val="clear" w:color="auto" w:fill="auto"/>
            <w:tcMar>
              <w:left w:w="14" w:type="dxa"/>
              <w:right w:w="14" w:type="dxa"/>
            </w:tcMar>
            <w:hideMark/>
          </w:tcPr>
          <w:p w14:paraId="1401720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6806D4F"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7EE1F5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535AD9D" w14:textId="77777777" w:rsidR="00E54966" w:rsidRPr="00EE121F" w:rsidRDefault="00E54966" w:rsidP="009A57F6">
            <w:pPr>
              <w:jc w:val="center"/>
              <w:rPr>
                <w:sz w:val="22"/>
              </w:rPr>
            </w:pPr>
          </w:p>
        </w:tc>
      </w:tr>
      <w:tr w:rsidR="00E54966" w:rsidRPr="00EE121F" w14:paraId="3A96C53B" w14:textId="77777777" w:rsidTr="3D881CCF">
        <w:trPr>
          <w:trHeight w:val="312"/>
        </w:trPr>
        <w:tc>
          <w:tcPr>
            <w:tcW w:w="2337" w:type="dxa"/>
            <w:shd w:val="clear" w:color="auto" w:fill="auto"/>
            <w:noWrap/>
            <w:tcMar>
              <w:left w:w="14" w:type="dxa"/>
              <w:right w:w="14" w:type="dxa"/>
            </w:tcMar>
            <w:hideMark/>
          </w:tcPr>
          <w:p w14:paraId="0B321924" w14:textId="0F9B6FFF" w:rsidR="00E54966" w:rsidRPr="00EE121F" w:rsidRDefault="00E54966" w:rsidP="009A57F6">
            <w:pPr>
              <w:rPr>
                <w:color w:val="000000"/>
                <w:sz w:val="22"/>
              </w:rPr>
            </w:pPr>
            <w:r w:rsidRPr="00EE121F">
              <w:rPr>
                <w:color w:val="000000"/>
                <w:sz w:val="22"/>
              </w:rPr>
              <w:t xml:space="preserve">     Urban</w:t>
            </w:r>
          </w:p>
        </w:tc>
        <w:tc>
          <w:tcPr>
            <w:tcW w:w="533" w:type="dxa"/>
            <w:shd w:val="clear" w:color="auto" w:fill="auto"/>
            <w:noWrap/>
            <w:tcMar>
              <w:left w:w="0" w:type="dxa"/>
              <w:right w:w="0" w:type="dxa"/>
            </w:tcMar>
            <w:hideMark/>
          </w:tcPr>
          <w:p w14:paraId="1BFB399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FDE3D71"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5BE7BFC3" w14:textId="77777777" w:rsidR="00E54966" w:rsidRPr="00EE121F" w:rsidRDefault="00E54966" w:rsidP="009A57F6">
            <w:pPr>
              <w:jc w:val="center"/>
              <w:rPr>
                <w:color w:val="000000"/>
                <w:sz w:val="22"/>
              </w:rPr>
            </w:pPr>
            <w:r w:rsidRPr="00EE121F">
              <w:rPr>
                <w:color w:val="000000"/>
                <w:sz w:val="22"/>
              </w:rPr>
              <w:t>25.0</w:t>
            </w:r>
          </w:p>
        </w:tc>
        <w:tc>
          <w:tcPr>
            <w:tcW w:w="130" w:type="dxa"/>
            <w:shd w:val="clear" w:color="auto" w:fill="auto"/>
            <w:noWrap/>
            <w:tcMar>
              <w:left w:w="0" w:type="dxa"/>
              <w:right w:w="0" w:type="dxa"/>
            </w:tcMar>
          </w:tcPr>
          <w:p w14:paraId="64B4800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BA0140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72D7D67" w14:textId="77777777" w:rsidR="00E54966" w:rsidRPr="00EE121F" w:rsidRDefault="00E54966" w:rsidP="009A57F6">
            <w:pPr>
              <w:jc w:val="center"/>
              <w:rPr>
                <w:color w:val="000000"/>
                <w:sz w:val="22"/>
              </w:rPr>
            </w:pPr>
            <w:r w:rsidRPr="00EE121F">
              <w:rPr>
                <w:color w:val="000000"/>
                <w:sz w:val="22"/>
              </w:rPr>
              <w:t>8</w:t>
            </w:r>
          </w:p>
        </w:tc>
        <w:tc>
          <w:tcPr>
            <w:tcW w:w="590" w:type="dxa"/>
            <w:shd w:val="clear" w:color="auto" w:fill="auto"/>
            <w:tcMar>
              <w:left w:w="0" w:type="dxa"/>
              <w:right w:w="0" w:type="dxa"/>
            </w:tcMar>
            <w:hideMark/>
          </w:tcPr>
          <w:p w14:paraId="3730B40E" w14:textId="77777777" w:rsidR="00E54966" w:rsidRPr="00EE121F" w:rsidRDefault="00E54966" w:rsidP="009A57F6">
            <w:pPr>
              <w:jc w:val="center"/>
              <w:rPr>
                <w:color w:val="000000"/>
                <w:sz w:val="22"/>
              </w:rPr>
            </w:pPr>
            <w:r w:rsidRPr="00EE121F">
              <w:rPr>
                <w:color w:val="000000"/>
                <w:sz w:val="22"/>
              </w:rPr>
              <w:t>40.0</w:t>
            </w:r>
          </w:p>
        </w:tc>
        <w:tc>
          <w:tcPr>
            <w:tcW w:w="134" w:type="dxa"/>
            <w:shd w:val="clear" w:color="auto" w:fill="auto"/>
            <w:noWrap/>
            <w:tcMar>
              <w:left w:w="0" w:type="dxa"/>
              <w:right w:w="0" w:type="dxa"/>
            </w:tcMar>
            <w:hideMark/>
          </w:tcPr>
          <w:p w14:paraId="62785C8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E832A1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8F1CBC1"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noWrap/>
            <w:tcMar>
              <w:left w:w="0" w:type="dxa"/>
              <w:right w:w="0" w:type="dxa"/>
            </w:tcMar>
            <w:hideMark/>
          </w:tcPr>
          <w:p w14:paraId="7F22956F" w14:textId="77777777" w:rsidR="00E54966" w:rsidRPr="00EE121F" w:rsidRDefault="00E54966" w:rsidP="009A57F6">
            <w:pPr>
              <w:jc w:val="center"/>
              <w:rPr>
                <w:color w:val="000000"/>
                <w:sz w:val="22"/>
              </w:rPr>
            </w:pPr>
            <w:r w:rsidRPr="00EE121F">
              <w:rPr>
                <w:color w:val="000000"/>
                <w:sz w:val="22"/>
              </w:rPr>
              <w:t>46.2</w:t>
            </w:r>
          </w:p>
        </w:tc>
        <w:tc>
          <w:tcPr>
            <w:tcW w:w="132" w:type="dxa"/>
            <w:shd w:val="clear" w:color="auto" w:fill="auto"/>
            <w:noWrap/>
            <w:tcMar>
              <w:left w:w="0" w:type="dxa"/>
              <w:right w:w="0" w:type="dxa"/>
            </w:tcMar>
            <w:hideMark/>
          </w:tcPr>
          <w:p w14:paraId="6CCBB9DC"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EA6148C"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46F20CB"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noWrap/>
            <w:tcMar>
              <w:left w:w="0" w:type="dxa"/>
              <w:right w:w="0" w:type="dxa"/>
            </w:tcMar>
            <w:hideMark/>
          </w:tcPr>
          <w:p w14:paraId="5649CEBB" w14:textId="77777777" w:rsidR="00E54966" w:rsidRPr="00EE121F" w:rsidRDefault="00E54966" w:rsidP="009A57F6">
            <w:pPr>
              <w:jc w:val="center"/>
              <w:rPr>
                <w:color w:val="000000"/>
                <w:sz w:val="22"/>
              </w:rPr>
            </w:pPr>
            <w:r w:rsidRPr="00EE121F">
              <w:rPr>
                <w:color w:val="000000"/>
                <w:sz w:val="22"/>
              </w:rPr>
              <w:t>31.6</w:t>
            </w:r>
          </w:p>
        </w:tc>
        <w:tc>
          <w:tcPr>
            <w:tcW w:w="132" w:type="dxa"/>
            <w:shd w:val="clear" w:color="auto" w:fill="auto"/>
            <w:noWrap/>
            <w:tcMar>
              <w:left w:w="0" w:type="dxa"/>
              <w:right w:w="0" w:type="dxa"/>
            </w:tcMar>
            <w:hideMark/>
          </w:tcPr>
          <w:p w14:paraId="688CC49B"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B5F64F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5B259B0" w14:textId="77777777" w:rsidR="00E54966" w:rsidRPr="00EE121F" w:rsidRDefault="00E54966" w:rsidP="009A57F6">
            <w:pPr>
              <w:jc w:val="center"/>
              <w:rPr>
                <w:color w:val="000000"/>
                <w:sz w:val="22"/>
              </w:rPr>
            </w:pPr>
            <w:r w:rsidRPr="00EE121F">
              <w:rPr>
                <w:color w:val="000000"/>
                <w:sz w:val="22"/>
              </w:rPr>
              <w:t>5</w:t>
            </w:r>
          </w:p>
        </w:tc>
        <w:tc>
          <w:tcPr>
            <w:tcW w:w="590" w:type="dxa"/>
            <w:shd w:val="clear" w:color="auto" w:fill="auto"/>
            <w:tcMar>
              <w:left w:w="0" w:type="dxa"/>
              <w:right w:w="0" w:type="dxa"/>
            </w:tcMar>
            <w:hideMark/>
          </w:tcPr>
          <w:p w14:paraId="762780B0" w14:textId="77777777" w:rsidR="00E54966" w:rsidRPr="00EE121F" w:rsidRDefault="00E54966" w:rsidP="009A57F6">
            <w:pPr>
              <w:jc w:val="center"/>
              <w:rPr>
                <w:color w:val="000000"/>
                <w:sz w:val="22"/>
              </w:rPr>
            </w:pPr>
            <w:r w:rsidRPr="00EE121F">
              <w:rPr>
                <w:color w:val="000000"/>
                <w:sz w:val="22"/>
              </w:rPr>
              <w:t>27.8</w:t>
            </w:r>
          </w:p>
        </w:tc>
        <w:tc>
          <w:tcPr>
            <w:tcW w:w="144" w:type="dxa"/>
            <w:shd w:val="clear" w:color="auto" w:fill="auto"/>
            <w:tcMar>
              <w:left w:w="14" w:type="dxa"/>
              <w:right w:w="14" w:type="dxa"/>
            </w:tcMar>
            <w:hideMark/>
          </w:tcPr>
          <w:p w14:paraId="6480D24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D0FCED3"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27E571C" w14:textId="77777777" w:rsidR="00E54966" w:rsidRPr="00EE121F" w:rsidRDefault="00E54966" w:rsidP="009A57F6">
            <w:pPr>
              <w:jc w:val="center"/>
              <w:rPr>
                <w:color w:val="000000"/>
                <w:sz w:val="22"/>
              </w:rPr>
            </w:pPr>
            <w:r w:rsidRPr="00EE121F">
              <w:rPr>
                <w:color w:val="000000"/>
                <w:sz w:val="22"/>
              </w:rPr>
              <w:t>4</w:t>
            </w:r>
          </w:p>
        </w:tc>
        <w:tc>
          <w:tcPr>
            <w:tcW w:w="590" w:type="dxa"/>
            <w:shd w:val="clear" w:color="auto" w:fill="auto"/>
            <w:noWrap/>
            <w:tcMar>
              <w:left w:w="0" w:type="dxa"/>
              <w:right w:w="0" w:type="dxa"/>
            </w:tcMar>
            <w:hideMark/>
          </w:tcPr>
          <w:p w14:paraId="63E09A92" w14:textId="77777777" w:rsidR="00E54966" w:rsidRPr="00EE121F" w:rsidRDefault="00E54966" w:rsidP="009A57F6">
            <w:pPr>
              <w:jc w:val="center"/>
              <w:rPr>
                <w:color w:val="000000"/>
                <w:sz w:val="22"/>
              </w:rPr>
            </w:pPr>
            <w:r w:rsidRPr="00EE121F">
              <w:rPr>
                <w:color w:val="000000"/>
                <w:sz w:val="22"/>
              </w:rPr>
              <w:t>28.6</w:t>
            </w:r>
          </w:p>
        </w:tc>
      </w:tr>
      <w:tr w:rsidR="00E54966" w:rsidRPr="00EE121F" w14:paraId="27BE385D" w14:textId="77777777" w:rsidTr="3D881CCF">
        <w:trPr>
          <w:trHeight w:val="312"/>
        </w:trPr>
        <w:tc>
          <w:tcPr>
            <w:tcW w:w="2337" w:type="dxa"/>
            <w:shd w:val="clear" w:color="auto" w:fill="auto"/>
            <w:noWrap/>
            <w:tcMar>
              <w:left w:w="14" w:type="dxa"/>
              <w:right w:w="14" w:type="dxa"/>
            </w:tcMar>
            <w:hideMark/>
          </w:tcPr>
          <w:p w14:paraId="45193B61" w14:textId="61D5AA57" w:rsidR="00E54966" w:rsidRPr="00EE121F" w:rsidRDefault="00E54966" w:rsidP="009A57F6">
            <w:pPr>
              <w:rPr>
                <w:color w:val="000000"/>
                <w:sz w:val="22"/>
              </w:rPr>
            </w:pPr>
            <w:r w:rsidRPr="00EE121F">
              <w:rPr>
                <w:color w:val="000000"/>
                <w:sz w:val="22"/>
              </w:rPr>
              <w:t xml:space="preserve">     Suburban</w:t>
            </w:r>
          </w:p>
        </w:tc>
        <w:tc>
          <w:tcPr>
            <w:tcW w:w="533" w:type="dxa"/>
            <w:shd w:val="clear" w:color="auto" w:fill="auto"/>
            <w:noWrap/>
            <w:tcMar>
              <w:left w:w="0" w:type="dxa"/>
              <w:right w:w="0" w:type="dxa"/>
            </w:tcMar>
            <w:hideMark/>
          </w:tcPr>
          <w:p w14:paraId="7407D4F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B8335E4" w14:textId="77777777" w:rsidR="00E54966" w:rsidRPr="00EE121F" w:rsidRDefault="00E54966" w:rsidP="009A57F6">
            <w:pPr>
              <w:jc w:val="center"/>
              <w:rPr>
                <w:color w:val="000000"/>
                <w:sz w:val="22"/>
              </w:rPr>
            </w:pPr>
            <w:r w:rsidRPr="00EE121F">
              <w:rPr>
                <w:color w:val="000000"/>
                <w:sz w:val="22"/>
              </w:rPr>
              <w:t>6</w:t>
            </w:r>
          </w:p>
        </w:tc>
        <w:tc>
          <w:tcPr>
            <w:tcW w:w="590" w:type="dxa"/>
            <w:shd w:val="clear" w:color="auto" w:fill="auto"/>
            <w:noWrap/>
            <w:tcMar>
              <w:left w:w="0" w:type="dxa"/>
              <w:right w:w="0" w:type="dxa"/>
            </w:tcMar>
            <w:hideMark/>
          </w:tcPr>
          <w:p w14:paraId="23B76464" w14:textId="77777777" w:rsidR="00E54966" w:rsidRPr="00EE121F" w:rsidRDefault="00E54966" w:rsidP="009A57F6">
            <w:pPr>
              <w:jc w:val="center"/>
              <w:rPr>
                <w:color w:val="000000"/>
                <w:sz w:val="22"/>
              </w:rPr>
            </w:pPr>
            <w:r w:rsidRPr="00EE121F">
              <w:rPr>
                <w:color w:val="000000"/>
                <w:sz w:val="22"/>
              </w:rPr>
              <w:t>50.0</w:t>
            </w:r>
          </w:p>
        </w:tc>
        <w:tc>
          <w:tcPr>
            <w:tcW w:w="130" w:type="dxa"/>
            <w:shd w:val="clear" w:color="auto" w:fill="auto"/>
            <w:noWrap/>
            <w:tcMar>
              <w:left w:w="0" w:type="dxa"/>
              <w:right w:w="0" w:type="dxa"/>
            </w:tcMar>
          </w:tcPr>
          <w:p w14:paraId="4D930DD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D86F62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D9F0CF7"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tcMar>
              <w:left w:w="0" w:type="dxa"/>
              <w:right w:w="0" w:type="dxa"/>
            </w:tcMar>
            <w:hideMark/>
          </w:tcPr>
          <w:p w14:paraId="39C139CC" w14:textId="77777777" w:rsidR="00E54966" w:rsidRPr="00EE121F" w:rsidRDefault="00E54966" w:rsidP="009A57F6">
            <w:pPr>
              <w:jc w:val="center"/>
              <w:rPr>
                <w:color w:val="000000"/>
                <w:sz w:val="22"/>
              </w:rPr>
            </w:pPr>
            <w:r w:rsidRPr="00EE121F">
              <w:rPr>
                <w:color w:val="000000"/>
                <w:sz w:val="22"/>
              </w:rPr>
              <w:t>60.0</w:t>
            </w:r>
          </w:p>
        </w:tc>
        <w:tc>
          <w:tcPr>
            <w:tcW w:w="134" w:type="dxa"/>
            <w:shd w:val="clear" w:color="auto" w:fill="auto"/>
            <w:noWrap/>
            <w:tcMar>
              <w:left w:w="0" w:type="dxa"/>
              <w:right w:w="0" w:type="dxa"/>
            </w:tcMar>
            <w:hideMark/>
          </w:tcPr>
          <w:p w14:paraId="44D3075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ECCC82D"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1285C0F" w14:textId="77777777" w:rsidR="00E54966" w:rsidRPr="00EE121F" w:rsidRDefault="00E54966" w:rsidP="009A57F6">
            <w:pPr>
              <w:jc w:val="center"/>
              <w:rPr>
                <w:color w:val="000000"/>
                <w:sz w:val="22"/>
              </w:rPr>
            </w:pPr>
            <w:r w:rsidRPr="00EE121F">
              <w:rPr>
                <w:color w:val="000000"/>
                <w:sz w:val="22"/>
              </w:rPr>
              <w:t>11</w:t>
            </w:r>
          </w:p>
        </w:tc>
        <w:tc>
          <w:tcPr>
            <w:tcW w:w="590" w:type="dxa"/>
            <w:shd w:val="clear" w:color="auto" w:fill="auto"/>
            <w:noWrap/>
            <w:tcMar>
              <w:left w:w="0" w:type="dxa"/>
              <w:right w:w="0" w:type="dxa"/>
            </w:tcMar>
            <w:hideMark/>
          </w:tcPr>
          <w:p w14:paraId="44609313" w14:textId="77777777" w:rsidR="00E54966" w:rsidRPr="00EE121F" w:rsidRDefault="00E54966" w:rsidP="009A57F6">
            <w:pPr>
              <w:jc w:val="center"/>
              <w:rPr>
                <w:color w:val="000000"/>
                <w:sz w:val="22"/>
              </w:rPr>
            </w:pPr>
            <w:r w:rsidRPr="00EE121F">
              <w:rPr>
                <w:color w:val="000000"/>
                <w:sz w:val="22"/>
              </w:rPr>
              <w:t>42.3</w:t>
            </w:r>
          </w:p>
        </w:tc>
        <w:tc>
          <w:tcPr>
            <w:tcW w:w="132" w:type="dxa"/>
            <w:shd w:val="clear" w:color="auto" w:fill="auto"/>
            <w:noWrap/>
            <w:tcMar>
              <w:left w:w="0" w:type="dxa"/>
              <w:right w:w="0" w:type="dxa"/>
            </w:tcMar>
            <w:hideMark/>
          </w:tcPr>
          <w:p w14:paraId="47F721C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ED6F1DB"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7094B5B"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noWrap/>
            <w:tcMar>
              <w:left w:w="0" w:type="dxa"/>
              <w:right w:w="0" w:type="dxa"/>
            </w:tcMar>
            <w:hideMark/>
          </w:tcPr>
          <w:p w14:paraId="4A9CB202" w14:textId="77777777" w:rsidR="00E54966" w:rsidRPr="00EE121F" w:rsidRDefault="00E54966" w:rsidP="009A57F6">
            <w:pPr>
              <w:jc w:val="center"/>
              <w:rPr>
                <w:color w:val="000000"/>
                <w:sz w:val="22"/>
              </w:rPr>
            </w:pPr>
            <w:r w:rsidRPr="00EE121F">
              <w:rPr>
                <w:color w:val="000000"/>
                <w:sz w:val="22"/>
              </w:rPr>
              <w:t>52.6</w:t>
            </w:r>
          </w:p>
        </w:tc>
        <w:tc>
          <w:tcPr>
            <w:tcW w:w="132" w:type="dxa"/>
            <w:shd w:val="clear" w:color="auto" w:fill="auto"/>
            <w:noWrap/>
            <w:tcMar>
              <w:left w:w="0" w:type="dxa"/>
              <w:right w:w="0" w:type="dxa"/>
            </w:tcMar>
            <w:hideMark/>
          </w:tcPr>
          <w:p w14:paraId="7865C94B"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3E848E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1413C67" w14:textId="77777777" w:rsidR="00E54966" w:rsidRPr="00EE121F" w:rsidRDefault="00E54966" w:rsidP="009A57F6">
            <w:pPr>
              <w:jc w:val="center"/>
              <w:rPr>
                <w:color w:val="000000"/>
                <w:sz w:val="22"/>
              </w:rPr>
            </w:pPr>
            <w:r w:rsidRPr="00EE121F">
              <w:rPr>
                <w:color w:val="000000"/>
                <w:sz w:val="22"/>
              </w:rPr>
              <w:t>9</w:t>
            </w:r>
          </w:p>
        </w:tc>
        <w:tc>
          <w:tcPr>
            <w:tcW w:w="590" w:type="dxa"/>
            <w:shd w:val="clear" w:color="auto" w:fill="auto"/>
            <w:tcMar>
              <w:left w:w="0" w:type="dxa"/>
              <w:right w:w="0" w:type="dxa"/>
            </w:tcMar>
            <w:hideMark/>
          </w:tcPr>
          <w:p w14:paraId="2EB712B6" w14:textId="77777777" w:rsidR="00E54966" w:rsidRPr="00EE121F" w:rsidRDefault="00E54966" w:rsidP="009A57F6">
            <w:pPr>
              <w:jc w:val="center"/>
              <w:rPr>
                <w:color w:val="000000"/>
                <w:sz w:val="22"/>
              </w:rPr>
            </w:pPr>
            <w:r w:rsidRPr="00EE121F">
              <w:rPr>
                <w:color w:val="000000"/>
                <w:sz w:val="22"/>
              </w:rPr>
              <w:t>50.0</w:t>
            </w:r>
          </w:p>
        </w:tc>
        <w:tc>
          <w:tcPr>
            <w:tcW w:w="144" w:type="dxa"/>
            <w:shd w:val="clear" w:color="auto" w:fill="auto"/>
            <w:tcMar>
              <w:left w:w="14" w:type="dxa"/>
              <w:right w:w="14" w:type="dxa"/>
            </w:tcMar>
            <w:hideMark/>
          </w:tcPr>
          <w:p w14:paraId="40559B0C"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F29E76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59F8EFE" w14:textId="77777777" w:rsidR="00E54966" w:rsidRPr="00EE121F" w:rsidRDefault="00E54966" w:rsidP="009A57F6">
            <w:pPr>
              <w:jc w:val="center"/>
              <w:rPr>
                <w:color w:val="000000"/>
                <w:sz w:val="22"/>
              </w:rPr>
            </w:pPr>
            <w:r w:rsidRPr="00EE121F">
              <w:rPr>
                <w:color w:val="000000"/>
                <w:sz w:val="22"/>
              </w:rPr>
              <w:t>7</w:t>
            </w:r>
          </w:p>
        </w:tc>
        <w:tc>
          <w:tcPr>
            <w:tcW w:w="590" w:type="dxa"/>
            <w:shd w:val="clear" w:color="auto" w:fill="auto"/>
            <w:noWrap/>
            <w:tcMar>
              <w:left w:w="0" w:type="dxa"/>
              <w:right w:w="0" w:type="dxa"/>
            </w:tcMar>
            <w:hideMark/>
          </w:tcPr>
          <w:p w14:paraId="053D9D0A" w14:textId="77777777" w:rsidR="00E54966" w:rsidRPr="00EE121F" w:rsidRDefault="00E54966" w:rsidP="009A57F6">
            <w:pPr>
              <w:jc w:val="center"/>
              <w:rPr>
                <w:color w:val="000000"/>
                <w:sz w:val="22"/>
              </w:rPr>
            </w:pPr>
            <w:r w:rsidRPr="00EE121F">
              <w:rPr>
                <w:color w:val="000000"/>
                <w:sz w:val="22"/>
              </w:rPr>
              <w:t>50.0</w:t>
            </w:r>
          </w:p>
        </w:tc>
      </w:tr>
      <w:tr w:rsidR="00E54966" w:rsidRPr="00EE121F" w14:paraId="4470D51F" w14:textId="77777777" w:rsidTr="3D881CCF">
        <w:trPr>
          <w:trHeight w:val="312"/>
        </w:trPr>
        <w:tc>
          <w:tcPr>
            <w:tcW w:w="2337" w:type="dxa"/>
            <w:shd w:val="clear" w:color="auto" w:fill="auto"/>
            <w:noWrap/>
            <w:tcMar>
              <w:left w:w="14" w:type="dxa"/>
              <w:right w:w="14" w:type="dxa"/>
            </w:tcMar>
            <w:hideMark/>
          </w:tcPr>
          <w:p w14:paraId="4785164F" w14:textId="30BB153E" w:rsidR="00E54966" w:rsidRPr="00EE121F" w:rsidRDefault="00E54966" w:rsidP="009A57F6">
            <w:pPr>
              <w:rPr>
                <w:color w:val="000000"/>
                <w:sz w:val="22"/>
              </w:rPr>
            </w:pPr>
            <w:r w:rsidRPr="00EE121F">
              <w:rPr>
                <w:color w:val="000000"/>
                <w:sz w:val="22"/>
              </w:rPr>
              <w:t xml:space="preserve">     Rural</w:t>
            </w:r>
          </w:p>
        </w:tc>
        <w:tc>
          <w:tcPr>
            <w:tcW w:w="533" w:type="dxa"/>
            <w:shd w:val="clear" w:color="auto" w:fill="auto"/>
            <w:noWrap/>
            <w:tcMar>
              <w:left w:w="0" w:type="dxa"/>
              <w:right w:w="0" w:type="dxa"/>
            </w:tcMar>
            <w:hideMark/>
          </w:tcPr>
          <w:p w14:paraId="57B5BC5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2069E02"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02E8951D" w14:textId="77777777" w:rsidR="00E54966" w:rsidRPr="00EE121F" w:rsidRDefault="00E54966" w:rsidP="009A57F6">
            <w:pPr>
              <w:jc w:val="center"/>
              <w:rPr>
                <w:color w:val="000000"/>
                <w:sz w:val="22"/>
              </w:rPr>
            </w:pPr>
            <w:r w:rsidRPr="00EE121F">
              <w:rPr>
                <w:color w:val="000000"/>
                <w:sz w:val="22"/>
              </w:rPr>
              <w:t>25.0</w:t>
            </w:r>
          </w:p>
        </w:tc>
        <w:tc>
          <w:tcPr>
            <w:tcW w:w="130" w:type="dxa"/>
            <w:shd w:val="clear" w:color="auto" w:fill="auto"/>
            <w:noWrap/>
            <w:tcMar>
              <w:left w:w="0" w:type="dxa"/>
              <w:right w:w="0" w:type="dxa"/>
            </w:tcMar>
          </w:tcPr>
          <w:p w14:paraId="2FAD19A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EBEFF2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04E7A72" w14:textId="77777777" w:rsidR="00E54966" w:rsidRPr="00EE121F" w:rsidRDefault="00E54966" w:rsidP="009A57F6">
            <w:pPr>
              <w:jc w:val="center"/>
              <w:rPr>
                <w:color w:val="000000"/>
                <w:sz w:val="22"/>
              </w:rPr>
            </w:pPr>
            <w:r w:rsidRPr="00EE121F">
              <w:rPr>
                <w:color w:val="000000"/>
                <w:sz w:val="22"/>
              </w:rPr>
              <w:t>0</w:t>
            </w:r>
          </w:p>
        </w:tc>
        <w:tc>
          <w:tcPr>
            <w:tcW w:w="590" w:type="dxa"/>
            <w:shd w:val="clear" w:color="auto" w:fill="auto"/>
            <w:tcMar>
              <w:left w:w="0" w:type="dxa"/>
              <w:right w:w="0" w:type="dxa"/>
            </w:tcMar>
            <w:hideMark/>
          </w:tcPr>
          <w:p w14:paraId="7DBC18A3" w14:textId="77777777" w:rsidR="00E54966" w:rsidRPr="00EE121F" w:rsidRDefault="00E54966" w:rsidP="009A57F6">
            <w:pPr>
              <w:jc w:val="center"/>
              <w:rPr>
                <w:color w:val="000000"/>
                <w:sz w:val="22"/>
              </w:rPr>
            </w:pPr>
            <w:r w:rsidRPr="00EE121F">
              <w:rPr>
                <w:color w:val="000000"/>
                <w:sz w:val="22"/>
              </w:rPr>
              <w:t>0.0</w:t>
            </w:r>
          </w:p>
        </w:tc>
        <w:tc>
          <w:tcPr>
            <w:tcW w:w="134" w:type="dxa"/>
            <w:shd w:val="clear" w:color="auto" w:fill="auto"/>
            <w:noWrap/>
            <w:tcMar>
              <w:left w:w="0" w:type="dxa"/>
              <w:right w:w="0" w:type="dxa"/>
            </w:tcMar>
            <w:hideMark/>
          </w:tcPr>
          <w:p w14:paraId="340A326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63B952C"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6D67BF9"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5D5EC1C4" w14:textId="77777777" w:rsidR="00E54966" w:rsidRPr="00EE121F" w:rsidRDefault="00E54966" w:rsidP="009A57F6">
            <w:pPr>
              <w:jc w:val="center"/>
              <w:rPr>
                <w:color w:val="000000"/>
                <w:sz w:val="22"/>
              </w:rPr>
            </w:pPr>
            <w:r w:rsidRPr="00EE121F">
              <w:rPr>
                <w:color w:val="000000"/>
                <w:sz w:val="22"/>
              </w:rPr>
              <w:t>11.5</w:t>
            </w:r>
          </w:p>
        </w:tc>
        <w:tc>
          <w:tcPr>
            <w:tcW w:w="132" w:type="dxa"/>
            <w:shd w:val="clear" w:color="auto" w:fill="auto"/>
            <w:noWrap/>
            <w:tcMar>
              <w:left w:w="0" w:type="dxa"/>
              <w:right w:w="0" w:type="dxa"/>
            </w:tcMar>
            <w:hideMark/>
          </w:tcPr>
          <w:p w14:paraId="173C72E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51063E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0D47A6A"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52691FE1" w14:textId="77777777" w:rsidR="00E54966" w:rsidRPr="00EE121F" w:rsidRDefault="00E54966" w:rsidP="009A57F6">
            <w:pPr>
              <w:jc w:val="center"/>
              <w:rPr>
                <w:color w:val="000000"/>
                <w:sz w:val="22"/>
              </w:rPr>
            </w:pPr>
            <w:r w:rsidRPr="00EE121F">
              <w:rPr>
                <w:color w:val="000000"/>
                <w:sz w:val="22"/>
              </w:rPr>
              <w:t>15.8</w:t>
            </w:r>
          </w:p>
        </w:tc>
        <w:tc>
          <w:tcPr>
            <w:tcW w:w="132" w:type="dxa"/>
            <w:shd w:val="clear" w:color="auto" w:fill="auto"/>
            <w:noWrap/>
            <w:tcMar>
              <w:left w:w="0" w:type="dxa"/>
              <w:right w:w="0" w:type="dxa"/>
            </w:tcMar>
            <w:hideMark/>
          </w:tcPr>
          <w:p w14:paraId="25F8DFB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7AC502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88C5ACA" w14:textId="77777777" w:rsidR="00E54966" w:rsidRPr="00EE121F" w:rsidRDefault="00E54966" w:rsidP="009A57F6">
            <w:pPr>
              <w:jc w:val="center"/>
              <w:rPr>
                <w:color w:val="000000"/>
                <w:sz w:val="22"/>
              </w:rPr>
            </w:pPr>
            <w:r w:rsidRPr="00EE121F">
              <w:rPr>
                <w:color w:val="000000"/>
                <w:sz w:val="22"/>
              </w:rPr>
              <w:t>4</w:t>
            </w:r>
          </w:p>
        </w:tc>
        <w:tc>
          <w:tcPr>
            <w:tcW w:w="590" w:type="dxa"/>
            <w:shd w:val="clear" w:color="auto" w:fill="auto"/>
            <w:tcMar>
              <w:left w:w="0" w:type="dxa"/>
              <w:right w:w="0" w:type="dxa"/>
            </w:tcMar>
            <w:hideMark/>
          </w:tcPr>
          <w:p w14:paraId="0B83B0B5" w14:textId="77777777" w:rsidR="00E54966" w:rsidRPr="00EE121F" w:rsidRDefault="00E54966" w:rsidP="009A57F6">
            <w:pPr>
              <w:jc w:val="center"/>
              <w:rPr>
                <w:color w:val="000000"/>
                <w:sz w:val="22"/>
              </w:rPr>
            </w:pPr>
            <w:r w:rsidRPr="00EE121F">
              <w:rPr>
                <w:color w:val="000000"/>
                <w:sz w:val="22"/>
              </w:rPr>
              <w:t>22.2</w:t>
            </w:r>
          </w:p>
        </w:tc>
        <w:tc>
          <w:tcPr>
            <w:tcW w:w="144" w:type="dxa"/>
            <w:shd w:val="clear" w:color="auto" w:fill="auto"/>
            <w:tcMar>
              <w:left w:w="14" w:type="dxa"/>
              <w:right w:w="14" w:type="dxa"/>
            </w:tcMar>
            <w:hideMark/>
          </w:tcPr>
          <w:p w14:paraId="561EC181"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4F2631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1CFE1B7"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noWrap/>
            <w:tcMar>
              <w:left w:w="0" w:type="dxa"/>
              <w:right w:w="0" w:type="dxa"/>
            </w:tcMar>
            <w:hideMark/>
          </w:tcPr>
          <w:p w14:paraId="6F12EF3C" w14:textId="77777777" w:rsidR="00E54966" w:rsidRPr="00EE121F" w:rsidRDefault="00E54966" w:rsidP="009A57F6">
            <w:pPr>
              <w:jc w:val="center"/>
              <w:rPr>
                <w:color w:val="000000"/>
                <w:sz w:val="22"/>
              </w:rPr>
            </w:pPr>
            <w:r w:rsidRPr="00EE121F">
              <w:rPr>
                <w:color w:val="000000"/>
                <w:sz w:val="22"/>
              </w:rPr>
              <w:t>21.4</w:t>
            </w:r>
          </w:p>
        </w:tc>
      </w:tr>
      <w:tr w:rsidR="00E54966" w:rsidRPr="00EE121F" w14:paraId="43D62E60" w14:textId="77777777" w:rsidTr="3D881CCF">
        <w:trPr>
          <w:trHeight w:val="312"/>
        </w:trPr>
        <w:tc>
          <w:tcPr>
            <w:tcW w:w="2337" w:type="dxa"/>
            <w:shd w:val="clear" w:color="auto" w:fill="auto"/>
            <w:noWrap/>
            <w:tcMar>
              <w:left w:w="14" w:type="dxa"/>
              <w:right w:w="14" w:type="dxa"/>
            </w:tcMar>
            <w:hideMark/>
          </w:tcPr>
          <w:p w14:paraId="37ACD7B6" w14:textId="142AB6FB" w:rsidR="00E54966" w:rsidRPr="00EE121F" w:rsidRDefault="00E54966" w:rsidP="009A57F6">
            <w:pPr>
              <w:rPr>
                <w:color w:val="000000"/>
                <w:sz w:val="22"/>
              </w:rPr>
            </w:pPr>
            <w:r>
              <w:rPr>
                <w:color w:val="000000"/>
                <w:sz w:val="22"/>
              </w:rPr>
              <w:t>Child c</w:t>
            </w:r>
            <w:r w:rsidRPr="00EE121F">
              <w:rPr>
                <w:color w:val="000000"/>
                <w:sz w:val="22"/>
              </w:rPr>
              <w:t xml:space="preserve">haracteristics  </w:t>
            </w:r>
          </w:p>
        </w:tc>
        <w:tc>
          <w:tcPr>
            <w:tcW w:w="533" w:type="dxa"/>
            <w:shd w:val="clear" w:color="auto" w:fill="auto"/>
            <w:noWrap/>
            <w:tcMar>
              <w:left w:w="0" w:type="dxa"/>
              <w:right w:w="0" w:type="dxa"/>
            </w:tcMar>
            <w:hideMark/>
          </w:tcPr>
          <w:p w14:paraId="7CDC259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49B5F8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7ACD578" w14:textId="77777777" w:rsidR="00E54966" w:rsidRPr="00EE121F" w:rsidRDefault="00E54966" w:rsidP="009A57F6">
            <w:pPr>
              <w:jc w:val="center"/>
              <w:rPr>
                <w:sz w:val="22"/>
              </w:rPr>
            </w:pPr>
          </w:p>
        </w:tc>
        <w:tc>
          <w:tcPr>
            <w:tcW w:w="130" w:type="dxa"/>
            <w:shd w:val="clear" w:color="auto" w:fill="auto"/>
            <w:noWrap/>
            <w:tcMar>
              <w:left w:w="0" w:type="dxa"/>
              <w:right w:w="0" w:type="dxa"/>
            </w:tcMar>
          </w:tcPr>
          <w:p w14:paraId="3C86607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A2FA97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18449B0"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2B0BC586" w14:textId="77777777" w:rsidR="00E54966" w:rsidRPr="00EE121F" w:rsidRDefault="00E54966" w:rsidP="009A57F6">
            <w:pPr>
              <w:jc w:val="center"/>
              <w:rPr>
                <w:sz w:val="22"/>
              </w:rPr>
            </w:pPr>
          </w:p>
        </w:tc>
        <w:tc>
          <w:tcPr>
            <w:tcW w:w="134" w:type="dxa"/>
            <w:shd w:val="clear" w:color="auto" w:fill="auto"/>
            <w:noWrap/>
            <w:tcMar>
              <w:left w:w="0" w:type="dxa"/>
              <w:right w:w="0" w:type="dxa"/>
            </w:tcMar>
            <w:hideMark/>
          </w:tcPr>
          <w:p w14:paraId="7DA55E5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C207C4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154C9FD0"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79BB73E"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6BD1A6B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4F537C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E69DF2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EA3B44A" w14:textId="77777777" w:rsidR="00E54966" w:rsidRPr="00EE121F" w:rsidRDefault="00E54966" w:rsidP="009A57F6">
            <w:pPr>
              <w:jc w:val="center"/>
              <w:rPr>
                <w:sz w:val="22"/>
              </w:rPr>
            </w:pPr>
          </w:p>
        </w:tc>
        <w:tc>
          <w:tcPr>
            <w:tcW w:w="132" w:type="dxa"/>
            <w:shd w:val="clear" w:color="auto" w:fill="auto"/>
            <w:noWrap/>
            <w:tcMar>
              <w:left w:w="0" w:type="dxa"/>
              <w:right w:w="0" w:type="dxa"/>
            </w:tcMar>
            <w:hideMark/>
          </w:tcPr>
          <w:p w14:paraId="594846C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4D066EF"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A09B778"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31D02580" w14:textId="77777777" w:rsidR="00E54966" w:rsidRPr="00EE121F" w:rsidRDefault="00E54966" w:rsidP="009A57F6">
            <w:pPr>
              <w:jc w:val="center"/>
              <w:rPr>
                <w:sz w:val="22"/>
              </w:rPr>
            </w:pPr>
          </w:p>
        </w:tc>
        <w:tc>
          <w:tcPr>
            <w:tcW w:w="144" w:type="dxa"/>
            <w:shd w:val="clear" w:color="auto" w:fill="auto"/>
            <w:tcMar>
              <w:left w:w="14" w:type="dxa"/>
              <w:right w:w="14" w:type="dxa"/>
            </w:tcMar>
            <w:hideMark/>
          </w:tcPr>
          <w:p w14:paraId="193B6E1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7FBA3AE"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BC3019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32093E2" w14:textId="77777777" w:rsidR="00E54966" w:rsidRPr="00EE121F" w:rsidRDefault="00E54966" w:rsidP="009A57F6">
            <w:pPr>
              <w:jc w:val="center"/>
              <w:rPr>
                <w:sz w:val="22"/>
              </w:rPr>
            </w:pPr>
          </w:p>
        </w:tc>
      </w:tr>
      <w:tr w:rsidR="00E54966" w:rsidRPr="00EE121F" w14:paraId="1F71EF53" w14:textId="77777777" w:rsidTr="3D881CCF">
        <w:trPr>
          <w:trHeight w:val="312"/>
        </w:trPr>
        <w:tc>
          <w:tcPr>
            <w:tcW w:w="2337" w:type="dxa"/>
            <w:tcBorders>
              <w:bottom w:val="single" w:sz="4" w:space="0" w:color="auto"/>
            </w:tcBorders>
            <w:shd w:val="clear" w:color="auto" w:fill="auto"/>
            <w:noWrap/>
            <w:tcMar>
              <w:left w:w="14" w:type="dxa"/>
              <w:right w:w="14" w:type="dxa"/>
            </w:tcMar>
            <w:hideMark/>
          </w:tcPr>
          <w:p w14:paraId="0ABDFAA9" w14:textId="45BA6B4A" w:rsidR="00E54966" w:rsidRPr="00EE121F" w:rsidRDefault="00E54966" w:rsidP="009A57F6">
            <w:pPr>
              <w:rPr>
                <w:color w:val="000000"/>
                <w:sz w:val="22"/>
              </w:rPr>
            </w:pPr>
            <w:r w:rsidRPr="00EE121F">
              <w:rPr>
                <w:color w:val="000000"/>
                <w:sz w:val="22"/>
              </w:rPr>
              <w:t xml:space="preserve">  </w:t>
            </w:r>
            <w:r w:rsidR="00647C8A">
              <w:rPr>
                <w:color w:val="000000"/>
                <w:sz w:val="22"/>
              </w:rPr>
              <w:t>Female</w:t>
            </w:r>
          </w:p>
        </w:tc>
        <w:tc>
          <w:tcPr>
            <w:tcW w:w="533" w:type="dxa"/>
            <w:tcBorders>
              <w:bottom w:val="single" w:sz="4" w:space="0" w:color="auto"/>
            </w:tcBorders>
            <w:shd w:val="clear" w:color="auto" w:fill="auto"/>
            <w:noWrap/>
            <w:tcMar>
              <w:left w:w="0" w:type="dxa"/>
              <w:right w:w="0" w:type="dxa"/>
            </w:tcMar>
            <w:hideMark/>
          </w:tcPr>
          <w:p w14:paraId="3545DA72"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53DA11F8" w14:textId="77777777" w:rsidR="00E54966" w:rsidRPr="00EE121F" w:rsidRDefault="00E54966" w:rsidP="009A57F6">
            <w:pPr>
              <w:jc w:val="center"/>
              <w:rPr>
                <w:color w:val="000000"/>
                <w:sz w:val="22"/>
              </w:rPr>
            </w:pPr>
            <w:r w:rsidRPr="00EE121F">
              <w:rPr>
                <w:color w:val="000000"/>
                <w:sz w:val="22"/>
              </w:rPr>
              <w:t>55</w:t>
            </w:r>
          </w:p>
        </w:tc>
        <w:tc>
          <w:tcPr>
            <w:tcW w:w="590" w:type="dxa"/>
            <w:tcBorders>
              <w:bottom w:val="single" w:sz="4" w:space="0" w:color="auto"/>
            </w:tcBorders>
            <w:shd w:val="clear" w:color="auto" w:fill="auto"/>
            <w:noWrap/>
            <w:tcMar>
              <w:left w:w="0" w:type="dxa"/>
              <w:right w:w="0" w:type="dxa"/>
            </w:tcMar>
            <w:hideMark/>
          </w:tcPr>
          <w:p w14:paraId="6FF026AA" w14:textId="77777777" w:rsidR="00E54966" w:rsidRPr="00EE121F" w:rsidRDefault="00E54966" w:rsidP="009A57F6">
            <w:pPr>
              <w:jc w:val="center"/>
              <w:rPr>
                <w:color w:val="000000"/>
                <w:sz w:val="22"/>
              </w:rPr>
            </w:pPr>
            <w:r w:rsidRPr="00EE121F">
              <w:rPr>
                <w:color w:val="000000"/>
                <w:sz w:val="22"/>
              </w:rPr>
              <w:t>53.9</w:t>
            </w:r>
          </w:p>
        </w:tc>
        <w:tc>
          <w:tcPr>
            <w:tcW w:w="130" w:type="dxa"/>
            <w:tcBorders>
              <w:bottom w:val="single" w:sz="4" w:space="0" w:color="auto"/>
            </w:tcBorders>
            <w:shd w:val="clear" w:color="auto" w:fill="auto"/>
            <w:noWrap/>
            <w:tcMar>
              <w:left w:w="0" w:type="dxa"/>
              <w:right w:w="0" w:type="dxa"/>
            </w:tcMar>
          </w:tcPr>
          <w:p w14:paraId="6B084436"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372DC095"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7141DC6F" w14:textId="77777777" w:rsidR="00E54966" w:rsidRPr="00EE121F" w:rsidRDefault="00E54966" w:rsidP="009A57F6">
            <w:pPr>
              <w:jc w:val="center"/>
              <w:rPr>
                <w:color w:val="000000"/>
                <w:sz w:val="22"/>
              </w:rPr>
            </w:pPr>
            <w:r w:rsidRPr="00EE121F">
              <w:rPr>
                <w:color w:val="000000"/>
                <w:sz w:val="22"/>
              </w:rPr>
              <w:t>60</w:t>
            </w:r>
          </w:p>
        </w:tc>
        <w:tc>
          <w:tcPr>
            <w:tcW w:w="590" w:type="dxa"/>
            <w:tcBorders>
              <w:bottom w:val="single" w:sz="4" w:space="0" w:color="auto"/>
            </w:tcBorders>
            <w:shd w:val="clear" w:color="auto" w:fill="auto"/>
            <w:tcMar>
              <w:left w:w="0" w:type="dxa"/>
              <w:right w:w="0" w:type="dxa"/>
            </w:tcMar>
            <w:hideMark/>
          </w:tcPr>
          <w:p w14:paraId="06B27308" w14:textId="77777777" w:rsidR="00E54966" w:rsidRPr="00EE121F" w:rsidRDefault="00E54966" w:rsidP="009A57F6">
            <w:pPr>
              <w:jc w:val="center"/>
              <w:rPr>
                <w:color w:val="000000"/>
                <w:sz w:val="22"/>
              </w:rPr>
            </w:pPr>
            <w:r w:rsidRPr="00EE121F">
              <w:rPr>
                <w:color w:val="000000"/>
                <w:sz w:val="22"/>
              </w:rPr>
              <w:t>51.7</w:t>
            </w:r>
          </w:p>
        </w:tc>
        <w:tc>
          <w:tcPr>
            <w:tcW w:w="134" w:type="dxa"/>
            <w:tcBorders>
              <w:bottom w:val="single" w:sz="4" w:space="0" w:color="auto"/>
            </w:tcBorders>
            <w:shd w:val="clear" w:color="auto" w:fill="auto"/>
            <w:noWrap/>
            <w:tcMar>
              <w:left w:w="0" w:type="dxa"/>
              <w:right w:w="0" w:type="dxa"/>
            </w:tcMar>
            <w:hideMark/>
          </w:tcPr>
          <w:p w14:paraId="06F3B22E"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4E0751FF"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09E181D3" w14:textId="77777777" w:rsidR="00E54966" w:rsidRPr="00EE121F" w:rsidRDefault="00E54966" w:rsidP="009A57F6">
            <w:pPr>
              <w:jc w:val="center"/>
              <w:rPr>
                <w:color w:val="000000"/>
                <w:sz w:val="22"/>
              </w:rPr>
            </w:pPr>
            <w:r w:rsidRPr="00EE121F">
              <w:rPr>
                <w:color w:val="000000"/>
                <w:sz w:val="22"/>
              </w:rPr>
              <w:t>71</w:t>
            </w:r>
          </w:p>
        </w:tc>
        <w:tc>
          <w:tcPr>
            <w:tcW w:w="590" w:type="dxa"/>
            <w:tcBorders>
              <w:bottom w:val="single" w:sz="4" w:space="0" w:color="auto"/>
            </w:tcBorders>
            <w:shd w:val="clear" w:color="auto" w:fill="auto"/>
            <w:noWrap/>
            <w:tcMar>
              <w:left w:w="0" w:type="dxa"/>
              <w:right w:w="0" w:type="dxa"/>
            </w:tcMar>
            <w:hideMark/>
          </w:tcPr>
          <w:p w14:paraId="2B3E3B7E" w14:textId="77777777" w:rsidR="00E54966" w:rsidRPr="00EE121F" w:rsidRDefault="00E54966" w:rsidP="009A57F6">
            <w:pPr>
              <w:jc w:val="center"/>
              <w:rPr>
                <w:color w:val="000000"/>
                <w:sz w:val="22"/>
              </w:rPr>
            </w:pPr>
            <w:r w:rsidRPr="00EE121F">
              <w:rPr>
                <w:color w:val="000000"/>
                <w:sz w:val="22"/>
              </w:rPr>
              <w:t>49.7</w:t>
            </w:r>
          </w:p>
        </w:tc>
        <w:tc>
          <w:tcPr>
            <w:tcW w:w="132" w:type="dxa"/>
            <w:tcBorders>
              <w:bottom w:val="single" w:sz="4" w:space="0" w:color="auto"/>
            </w:tcBorders>
            <w:shd w:val="clear" w:color="auto" w:fill="auto"/>
            <w:noWrap/>
            <w:tcMar>
              <w:left w:w="0" w:type="dxa"/>
              <w:right w:w="0" w:type="dxa"/>
            </w:tcMar>
            <w:hideMark/>
          </w:tcPr>
          <w:p w14:paraId="0D7D2153"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14742ABF"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4798A0B3" w14:textId="77777777" w:rsidR="00E54966" w:rsidRPr="00EE121F" w:rsidRDefault="00E54966" w:rsidP="009A57F6">
            <w:pPr>
              <w:jc w:val="center"/>
              <w:rPr>
                <w:color w:val="000000"/>
                <w:sz w:val="22"/>
              </w:rPr>
            </w:pPr>
            <w:r w:rsidRPr="00EE121F">
              <w:rPr>
                <w:color w:val="000000"/>
                <w:sz w:val="22"/>
              </w:rPr>
              <w:t>59</w:t>
            </w:r>
          </w:p>
        </w:tc>
        <w:tc>
          <w:tcPr>
            <w:tcW w:w="590" w:type="dxa"/>
            <w:tcBorders>
              <w:bottom w:val="single" w:sz="4" w:space="0" w:color="auto"/>
            </w:tcBorders>
            <w:shd w:val="clear" w:color="auto" w:fill="auto"/>
            <w:noWrap/>
            <w:tcMar>
              <w:left w:w="0" w:type="dxa"/>
              <w:right w:w="0" w:type="dxa"/>
            </w:tcMar>
            <w:hideMark/>
          </w:tcPr>
          <w:p w14:paraId="4559DF86" w14:textId="77777777" w:rsidR="00E54966" w:rsidRPr="00EE121F" w:rsidRDefault="00E54966" w:rsidP="009A57F6">
            <w:pPr>
              <w:jc w:val="center"/>
              <w:rPr>
                <w:color w:val="000000"/>
                <w:sz w:val="22"/>
              </w:rPr>
            </w:pPr>
            <w:r w:rsidRPr="00EE121F">
              <w:rPr>
                <w:color w:val="000000"/>
                <w:sz w:val="22"/>
              </w:rPr>
              <w:t>50.4</w:t>
            </w:r>
          </w:p>
        </w:tc>
        <w:tc>
          <w:tcPr>
            <w:tcW w:w="132" w:type="dxa"/>
            <w:tcBorders>
              <w:bottom w:val="single" w:sz="4" w:space="0" w:color="auto"/>
            </w:tcBorders>
            <w:shd w:val="clear" w:color="auto" w:fill="auto"/>
            <w:noWrap/>
            <w:tcMar>
              <w:left w:w="0" w:type="dxa"/>
              <w:right w:w="0" w:type="dxa"/>
            </w:tcMar>
            <w:hideMark/>
          </w:tcPr>
          <w:p w14:paraId="23E0F21F"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07B54BF5" w14:textId="77777777" w:rsidR="00E54966" w:rsidRPr="00EE121F" w:rsidRDefault="00E54966" w:rsidP="009A57F6">
            <w:pPr>
              <w:jc w:val="center"/>
              <w:rPr>
                <w:sz w:val="22"/>
              </w:rPr>
            </w:pPr>
          </w:p>
        </w:tc>
        <w:tc>
          <w:tcPr>
            <w:tcW w:w="590" w:type="dxa"/>
            <w:tcBorders>
              <w:bottom w:val="single" w:sz="4" w:space="0" w:color="auto"/>
            </w:tcBorders>
            <w:shd w:val="clear" w:color="auto" w:fill="auto"/>
            <w:noWrap/>
            <w:tcMar>
              <w:left w:w="0" w:type="dxa"/>
              <w:right w:w="0" w:type="dxa"/>
            </w:tcMar>
            <w:hideMark/>
          </w:tcPr>
          <w:p w14:paraId="512FAE6D" w14:textId="77777777" w:rsidR="00E54966" w:rsidRPr="00EE121F" w:rsidRDefault="00E54966" w:rsidP="009A57F6">
            <w:pPr>
              <w:jc w:val="center"/>
              <w:rPr>
                <w:color w:val="000000"/>
                <w:sz w:val="22"/>
              </w:rPr>
            </w:pPr>
            <w:r w:rsidRPr="00EE121F">
              <w:rPr>
                <w:color w:val="000000"/>
                <w:sz w:val="22"/>
              </w:rPr>
              <w:t>56</w:t>
            </w:r>
          </w:p>
        </w:tc>
        <w:tc>
          <w:tcPr>
            <w:tcW w:w="590" w:type="dxa"/>
            <w:tcBorders>
              <w:bottom w:val="single" w:sz="4" w:space="0" w:color="auto"/>
            </w:tcBorders>
            <w:shd w:val="clear" w:color="auto" w:fill="auto"/>
            <w:tcMar>
              <w:left w:w="0" w:type="dxa"/>
              <w:right w:w="0" w:type="dxa"/>
            </w:tcMar>
            <w:hideMark/>
          </w:tcPr>
          <w:p w14:paraId="2D435CD2" w14:textId="77777777" w:rsidR="00E54966" w:rsidRPr="00EE121F" w:rsidRDefault="00E54966" w:rsidP="009A57F6">
            <w:pPr>
              <w:jc w:val="center"/>
              <w:rPr>
                <w:color w:val="000000"/>
                <w:sz w:val="22"/>
              </w:rPr>
            </w:pPr>
            <w:r w:rsidRPr="00EE121F">
              <w:rPr>
                <w:color w:val="000000"/>
                <w:sz w:val="22"/>
              </w:rPr>
              <w:t>48.7</w:t>
            </w:r>
          </w:p>
        </w:tc>
        <w:tc>
          <w:tcPr>
            <w:tcW w:w="144" w:type="dxa"/>
            <w:tcBorders>
              <w:bottom w:val="single" w:sz="4" w:space="0" w:color="auto"/>
            </w:tcBorders>
            <w:shd w:val="clear" w:color="auto" w:fill="auto"/>
            <w:tcMar>
              <w:left w:w="14" w:type="dxa"/>
              <w:right w:w="14" w:type="dxa"/>
            </w:tcMar>
            <w:hideMark/>
          </w:tcPr>
          <w:p w14:paraId="0C4CBA3C"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76915062" w14:textId="77777777" w:rsidR="00E54966" w:rsidRPr="00EE121F" w:rsidRDefault="00E54966" w:rsidP="009A57F6">
            <w:pPr>
              <w:jc w:val="center"/>
              <w:rPr>
                <w:sz w:val="22"/>
              </w:rPr>
            </w:pPr>
          </w:p>
        </w:tc>
        <w:tc>
          <w:tcPr>
            <w:tcW w:w="590" w:type="dxa"/>
            <w:tcBorders>
              <w:bottom w:val="single" w:sz="4" w:space="0" w:color="auto"/>
            </w:tcBorders>
            <w:shd w:val="clear" w:color="auto" w:fill="auto"/>
            <w:noWrap/>
            <w:tcMar>
              <w:left w:w="0" w:type="dxa"/>
              <w:right w:w="0" w:type="dxa"/>
            </w:tcMar>
            <w:hideMark/>
          </w:tcPr>
          <w:p w14:paraId="3FC5AF78" w14:textId="77777777" w:rsidR="00E54966" w:rsidRPr="00EE121F" w:rsidRDefault="00E54966" w:rsidP="009A57F6">
            <w:pPr>
              <w:jc w:val="center"/>
              <w:rPr>
                <w:color w:val="000000"/>
                <w:sz w:val="22"/>
              </w:rPr>
            </w:pPr>
            <w:r w:rsidRPr="00EE121F">
              <w:rPr>
                <w:color w:val="000000"/>
                <w:sz w:val="22"/>
              </w:rPr>
              <w:t>46</w:t>
            </w:r>
          </w:p>
        </w:tc>
        <w:tc>
          <w:tcPr>
            <w:tcW w:w="590" w:type="dxa"/>
            <w:tcBorders>
              <w:bottom w:val="single" w:sz="4" w:space="0" w:color="auto"/>
            </w:tcBorders>
            <w:shd w:val="clear" w:color="auto" w:fill="auto"/>
            <w:noWrap/>
            <w:tcMar>
              <w:left w:w="0" w:type="dxa"/>
              <w:right w:w="0" w:type="dxa"/>
            </w:tcMar>
            <w:hideMark/>
          </w:tcPr>
          <w:p w14:paraId="1DE96FC7" w14:textId="77777777" w:rsidR="00E54966" w:rsidRPr="00EE121F" w:rsidRDefault="00E54966" w:rsidP="009A57F6">
            <w:pPr>
              <w:jc w:val="center"/>
              <w:rPr>
                <w:color w:val="000000"/>
                <w:sz w:val="22"/>
              </w:rPr>
            </w:pPr>
            <w:r w:rsidRPr="00EE121F">
              <w:rPr>
                <w:color w:val="000000"/>
                <w:sz w:val="22"/>
              </w:rPr>
              <w:t>47.9</w:t>
            </w:r>
          </w:p>
        </w:tc>
      </w:tr>
      <w:tr w:rsidR="00E54966" w:rsidRPr="00EE121F" w14:paraId="5CE134AB" w14:textId="77777777" w:rsidTr="3D881CCF">
        <w:trPr>
          <w:trHeight w:val="312"/>
        </w:trPr>
        <w:tc>
          <w:tcPr>
            <w:tcW w:w="2337" w:type="dxa"/>
            <w:tcBorders>
              <w:top w:val="single" w:sz="4" w:space="0" w:color="auto"/>
            </w:tcBorders>
            <w:shd w:val="clear" w:color="auto" w:fill="auto"/>
            <w:noWrap/>
            <w:tcMar>
              <w:left w:w="14" w:type="dxa"/>
              <w:right w:w="14" w:type="dxa"/>
            </w:tcMar>
            <w:hideMark/>
          </w:tcPr>
          <w:p w14:paraId="70F7084F" w14:textId="0B3E550E" w:rsidR="00E54966" w:rsidRPr="00EE121F" w:rsidRDefault="00A556A8" w:rsidP="00A252DB">
            <w:pPr>
              <w:keepNext/>
              <w:rPr>
                <w:color w:val="000000"/>
                <w:sz w:val="22"/>
              </w:rPr>
            </w:pPr>
            <w:r w:rsidRPr="00EE121F">
              <w:rPr>
                <w:color w:val="000000"/>
                <w:sz w:val="22"/>
              </w:rPr>
              <w:lastRenderedPageBreak/>
              <w:t xml:space="preserve">  </w:t>
            </w:r>
            <w:r w:rsidR="00E54966" w:rsidRPr="00EE121F">
              <w:rPr>
                <w:color w:val="000000"/>
                <w:sz w:val="22"/>
              </w:rPr>
              <w:t>Race</w:t>
            </w:r>
          </w:p>
        </w:tc>
        <w:tc>
          <w:tcPr>
            <w:tcW w:w="533" w:type="dxa"/>
            <w:tcBorders>
              <w:top w:val="single" w:sz="4" w:space="0" w:color="auto"/>
            </w:tcBorders>
            <w:shd w:val="clear" w:color="auto" w:fill="auto"/>
            <w:noWrap/>
            <w:tcMar>
              <w:left w:w="0" w:type="dxa"/>
              <w:right w:w="0" w:type="dxa"/>
            </w:tcMar>
            <w:hideMark/>
          </w:tcPr>
          <w:p w14:paraId="5006B1A3" w14:textId="77777777" w:rsidR="00E54966" w:rsidRPr="00EE121F" w:rsidRDefault="00E54966" w:rsidP="00A252DB">
            <w:pPr>
              <w:keepNext/>
              <w:jc w:val="center"/>
              <w:rPr>
                <w:color w:val="000000"/>
                <w:sz w:val="22"/>
              </w:rPr>
            </w:pPr>
          </w:p>
        </w:tc>
        <w:tc>
          <w:tcPr>
            <w:tcW w:w="533" w:type="dxa"/>
            <w:tcBorders>
              <w:top w:val="single" w:sz="4" w:space="0" w:color="auto"/>
            </w:tcBorders>
            <w:shd w:val="clear" w:color="auto" w:fill="auto"/>
            <w:noWrap/>
            <w:tcMar>
              <w:left w:w="0" w:type="dxa"/>
              <w:right w:w="0" w:type="dxa"/>
            </w:tcMar>
            <w:hideMark/>
          </w:tcPr>
          <w:p w14:paraId="2BD9ACA2"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58C08456" w14:textId="77777777" w:rsidR="00E54966" w:rsidRPr="00EE121F" w:rsidRDefault="00E54966" w:rsidP="00A252DB">
            <w:pPr>
              <w:keepNext/>
              <w:jc w:val="center"/>
              <w:rPr>
                <w:sz w:val="22"/>
              </w:rPr>
            </w:pPr>
          </w:p>
        </w:tc>
        <w:tc>
          <w:tcPr>
            <w:tcW w:w="130" w:type="dxa"/>
            <w:tcBorders>
              <w:top w:val="single" w:sz="4" w:space="0" w:color="auto"/>
            </w:tcBorders>
            <w:shd w:val="clear" w:color="auto" w:fill="auto"/>
            <w:noWrap/>
            <w:tcMar>
              <w:left w:w="0" w:type="dxa"/>
              <w:right w:w="0" w:type="dxa"/>
            </w:tcMar>
          </w:tcPr>
          <w:p w14:paraId="6CA1CE00"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1668D262"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4E5BC128"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tcMar>
              <w:left w:w="0" w:type="dxa"/>
              <w:right w:w="0" w:type="dxa"/>
            </w:tcMar>
            <w:hideMark/>
          </w:tcPr>
          <w:p w14:paraId="310E0748" w14:textId="77777777" w:rsidR="00E54966" w:rsidRPr="00EE121F" w:rsidRDefault="00E54966" w:rsidP="00A252DB">
            <w:pPr>
              <w:keepNext/>
              <w:jc w:val="center"/>
              <w:rPr>
                <w:sz w:val="22"/>
              </w:rPr>
            </w:pPr>
          </w:p>
        </w:tc>
        <w:tc>
          <w:tcPr>
            <w:tcW w:w="134" w:type="dxa"/>
            <w:tcBorders>
              <w:top w:val="single" w:sz="4" w:space="0" w:color="auto"/>
            </w:tcBorders>
            <w:shd w:val="clear" w:color="auto" w:fill="auto"/>
            <w:noWrap/>
            <w:tcMar>
              <w:left w:w="0" w:type="dxa"/>
              <w:right w:w="0" w:type="dxa"/>
            </w:tcMar>
            <w:hideMark/>
          </w:tcPr>
          <w:p w14:paraId="023A1047"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088F3356"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78B11EEA"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3DFC0271" w14:textId="77777777" w:rsidR="00E54966" w:rsidRPr="00EE121F" w:rsidRDefault="00E54966" w:rsidP="00A252DB">
            <w:pPr>
              <w:keepNext/>
              <w:jc w:val="center"/>
              <w:rPr>
                <w:sz w:val="22"/>
              </w:rPr>
            </w:pPr>
          </w:p>
        </w:tc>
        <w:tc>
          <w:tcPr>
            <w:tcW w:w="132" w:type="dxa"/>
            <w:tcBorders>
              <w:top w:val="single" w:sz="4" w:space="0" w:color="auto"/>
            </w:tcBorders>
            <w:shd w:val="clear" w:color="auto" w:fill="auto"/>
            <w:noWrap/>
            <w:tcMar>
              <w:left w:w="0" w:type="dxa"/>
              <w:right w:w="0" w:type="dxa"/>
            </w:tcMar>
            <w:hideMark/>
          </w:tcPr>
          <w:p w14:paraId="07F674F5"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14F18E8F" w14:textId="77777777" w:rsidR="00E54966" w:rsidRPr="00EE121F" w:rsidRDefault="00E54966" w:rsidP="00A252DB">
            <w:pPr>
              <w:keepNext/>
              <w:jc w:val="center"/>
              <w:rPr>
                <w:sz w:val="22"/>
              </w:rPr>
            </w:pPr>
          </w:p>
        </w:tc>
        <w:tc>
          <w:tcPr>
            <w:tcW w:w="533" w:type="dxa"/>
            <w:tcBorders>
              <w:top w:val="single" w:sz="4" w:space="0" w:color="auto"/>
            </w:tcBorders>
            <w:shd w:val="clear" w:color="auto" w:fill="auto"/>
            <w:noWrap/>
            <w:tcMar>
              <w:left w:w="0" w:type="dxa"/>
              <w:right w:w="0" w:type="dxa"/>
            </w:tcMar>
            <w:hideMark/>
          </w:tcPr>
          <w:p w14:paraId="11F6B63B"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40B9A457" w14:textId="77777777" w:rsidR="00E54966" w:rsidRPr="00EE121F" w:rsidRDefault="00E54966" w:rsidP="00A252DB">
            <w:pPr>
              <w:keepNext/>
              <w:jc w:val="center"/>
              <w:rPr>
                <w:sz w:val="22"/>
              </w:rPr>
            </w:pPr>
          </w:p>
        </w:tc>
        <w:tc>
          <w:tcPr>
            <w:tcW w:w="132" w:type="dxa"/>
            <w:tcBorders>
              <w:top w:val="single" w:sz="4" w:space="0" w:color="auto"/>
            </w:tcBorders>
            <w:shd w:val="clear" w:color="auto" w:fill="auto"/>
            <w:noWrap/>
            <w:tcMar>
              <w:left w:w="0" w:type="dxa"/>
              <w:right w:w="0" w:type="dxa"/>
            </w:tcMar>
            <w:hideMark/>
          </w:tcPr>
          <w:p w14:paraId="2CE26C35"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055DF57D"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009F73C9"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tcMar>
              <w:left w:w="0" w:type="dxa"/>
              <w:right w:w="0" w:type="dxa"/>
            </w:tcMar>
            <w:hideMark/>
          </w:tcPr>
          <w:p w14:paraId="0029A26A" w14:textId="77777777" w:rsidR="00E54966" w:rsidRPr="00EE121F" w:rsidRDefault="00E54966" w:rsidP="00A252DB">
            <w:pPr>
              <w:keepNext/>
              <w:jc w:val="center"/>
              <w:rPr>
                <w:sz w:val="22"/>
              </w:rPr>
            </w:pPr>
          </w:p>
        </w:tc>
        <w:tc>
          <w:tcPr>
            <w:tcW w:w="144" w:type="dxa"/>
            <w:tcBorders>
              <w:top w:val="single" w:sz="4" w:space="0" w:color="auto"/>
            </w:tcBorders>
            <w:shd w:val="clear" w:color="auto" w:fill="auto"/>
            <w:tcMar>
              <w:left w:w="14" w:type="dxa"/>
              <w:right w:w="14" w:type="dxa"/>
            </w:tcMar>
            <w:hideMark/>
          </w:tcPr>
          <w:p w14:paraId="58487F6B"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704D1913"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58C7E33D" w14:textId="77777777" w:rsidR="00E54966" w:rsidRPr="00EE121F" w:rsidRDefault="00E54966" w:rsidP="00A252DB">
            <w:pPr>
              <w:keepNext/>
              <w:jc w:val="center"/>
              <w:rPr>
                <w:sz w:val="22"/>
              </w:rPr>
            </w:pPr>
          </w:p>
        </w:tc>
        <w:tc>
          <w:tcPr>
            <w:tcW w:w="590" w:type="dxa"/>
            <w:tcBorders>
              <w:top w:val="single" w:sz="4" w:space="0" w:color="auto"/>
            </w:tcBorders>
            <w:shd w:val="clear" w:color="auto" w:fill="auto"/>
            <w:noWrap/>
            <w:tcMar>
              <w:left w:w="0" w:type="dxa"/>
              <w:right w:w="0" w:type="dxa"/>
            </w:tcMar>
            <w:hideMark/>
          </w:tcPr>
          <w:p w14:paraId="07658663" w14:textId="77777777" w:rsidR="00E54966" w:rsidRPr="00EE121F" w:rsidRDefault="00E54966" w:rsidP="00A252DB">
            <w:pPr>
              <w:keepNext/>
              <w:jc w:val="center"/>
              <w:rPr>
                <w:sz w:val="22"/>
              </w:rPr>
            </w:pPr>
          </w:p>
        </w:tc>
      </w:tr>
      <w:tr w:rsidR="00E54966" w:rsidRPr="00EE121F" w14:paraId="1195D42F" w14:textId="77777777" w:rsidTr="3D881CCF">
        <w:trPr>
          <w:trHeight w:val="312"/>
        </w:trPr>
        <w:tc>
          <w:tcPr>
            <w:tcW w:w="2337" w:type="dxa"/>
            <w:shd w:val="clear" w:color="auto" w:fill="auto"/>
            <w:noWrap/>
            <w:tcMar>
              <w:left w:w="14" w:type="dxa"/>
              <w:right w:w="14" w:type="dxa"/>
            </w:tcMar>
            <w:hideMark/>
          </w:tcPr>
          <w:p w14:paraId="46AE6082" w14:textId="662653C6" w:rsidR="00E54966" w:rsidRPr="00EE121F" w:rsidRDefault="00E54966" w:rsidP="009A57F6">
            <w:pPr>
              <w:rPr>
                <w:color w:val="000000"/>
                <w:sz w:val="22"/>
              </w:rPr>
            </w:pPr>
            <w:r w:rsidRPr="00EE121F">
              <w:rPr>
                <w:color w:val="000000"/>
                <w:sz w:val="22"/>
              </w:rPr>
              <w:t xml:space="preserve">     White</w:t>
            </w:r>
          </w:p>
        </w:tc>
        <w:tc>
          <w:tcPr>
            <w:tcW w:w="533" w:type="dxa"/>
            <w:shd w:val="clear" w:color="auto" w:fill="auto"/>
            <w:noWrap/>
            <w:tcMar>
              <w:left w:w="0" w:type="dxa"/>
              <w:right w:w="0" w:type="dxa"/>
            </w:tcMar>
            <w:hideMark/>
          </w:tcPr>
          <w:p w14:paraId="2AB933A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DFF014F" w14:textId="77777777" w:rsidR="00E54966" w:rsidRPr="00EE121F" w:rsidRDefault="00E54966" w:rsidP="009A57F6">
            <w:pPr>
              <w:jc w:val="center"/>
              <w:rPr>
                <w:color w:val="000000"/>
                <w:sz w:val="22"/>
              </w:rPr>
            </w:pPr>
            <w:r w:rsidRPr="00EE121F">
              <w:rPr>
                <w:color w:val="000000"/>
                <w:sz w:val="22"/>
              </w:rPr>
              <w:t>74</w:t>
            </w:r>
          </w:p>
        </w:tc>
        <w:tc>
          <w:tcPr>
            <w:tcW w:w="590" w:type="dxa"/>
            <w:shd w:val="clear" w:color="auto" w:fill="auto"/>
            <w:noWrap/>
            <w:tcMar>
              <w:left w:w="0" w:type="dxa"/>
              <w:right w:w="0" w:type="dxa"/>
            </w:tcMar>
            <w:hideMark/>
          </w:tcPr>
          <w:p w14:paraId="5AE1E84C" w14:textId="77777777" w:rsidR="00E54966" w:rsidRPr="00EE121F" w:rsidRDefault="00E54966" w:rsidP="009A57F6">
            <w:pPr>
              <w:jc w:val="center"/>
              <w:rPr>
                <w:color w:val="000000"/>
                <w:sz w:val="22"/>
              </w:rPr>
            </w:pPr>
            <w:r w:rsidRPr="00EE121F">
              <w:rPr>
                <w:color w:val="000000"/>
                <w:sz w:val="22"/>
              </w:rPr>
              <w:t>74.0</w:t>
            </w:r>
          </w:p>
        </w:tc>
        <w:tc>
          <w:tcPr>
            <w:tcW w:w="130" w:type="dxa"/>
            <w:shd w:val="clear" w:color="auto" w:fill="auto"/>
            <w:noWrap/>
            <w:tcMar>
              <w:left w:w="0" w:type="dxa"/>
              <w:right w:w="0" w:type="dxa"/>
            </w:tcMar>
          </w:tcPr>
          <w:p w14:paraId="2799991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A927C9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0C19A85" w14:textId="77777777" w:rsidR="00E54966" w:rsidRPr="00EE121F" w:rsidRDefault="00E54966" w:rsidP="009A57F6">
            <w:pPr>
              <w:jc w:val="center"/>
              <w:rPr>
                <w:color w:val="000000"/>
                <w:sz w:val="22"/>
              </w:rPr>
            </w:pPr>
            <w:r w:rsidRPr="00EE121F">
              <w:rPr>
                <w:color w:val="000000"/>
                <w:sz w:val="22"/>
              </w:rPr>
              <w:t>89</w:t>
            </w:r>
          </w:p>
        </w:tc>
        <w:tc>
          <w:tcPr>
            <w:tcW w:w="590" w:type="dxa"/>
            <w:shd w:val="clear" w:color="auto" w:fill="auto"/>
            <w:tcMar>
              <w:left w:w="0" w:type="dxa"/>
              <w:right w:w="0" w:type="dxa"/>
            </w:tcMar>
            <w:hideMark/>
          </w:tcPr>
          <w:p w14:paraId="4E51C3F8" w14:textId="77777777" w:rsidR="00E54966" w:rsidRPr="00EE121F" w:rsidRDefault="00E54966" w:rsidP="009A57F6">
            <w:pPr>
              <w:jc w:val="center"/>
              <w:rPr>
                <w:color w:val="000000"/>
                <w:sz w:val="22"/>
              </w:rPr>
            </w:pPr>
            <w:r w:rsidRPr="00EE121F">
              <w:rPr>
                <w:color w:val="000000"/>
                <w:sz w:val="22"/>
              </w:rPr>
              <w:t>78.1</w:t>
            </w:r>
          </w:p>
        </w:tc>
        <w:tc>
          <w:tcPr>
            <w:tcW w:w="134" w:type="dxa"/>
            <w:shd w:val="clear" w:color="auto" w:fill="auto"/>
            <w:noWrap/>
            <w:tcMar>
              <w:left w:w="0" w:type="dxa"/>
              <w:right w:w="0" w:type="dxa"/>
            </w:tcMar>
            <w:hideMark/>
          </w:tcPr>
          <w:p w14:paraId="31D7F16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4552DB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12C6FCBA" w14:textId="77777777" w:rsidR="00E54966" w:rsidRPr="00EE121F" w:rsidRDefault="00E54966" w:rsidP="009A57F6">
            <w:pPr>
              <w:jc w:val="center"/>
              <w:rPr>
                <w:color w:val="000000"/>
                <w:sz w:val="22"/>
              </w:rPr>
            </w:pPr>
            <w:r w:rsidRPr="00EE121F">
              <w:rPr>
                <w:color w:val="000000"/>
                <w:sz w:val="22"/>
              </w:rPr>
              <w:t>110</w:t>
            </w:r>
          </w:p>
        </w:tc>
        <w:tc>
          <w:tcPr>
            <w:tcW w:w="590" w:type="dxa"/>
            <w:shd w:val="clear" w:color="auto" w:fill="auto"/>
            <w:noWrap/>
            <w:tcMar>
              <w:left w:w="0" w:type="dxa"/>
              <w:right w:w="0" w:type="dxa"/>
            </w:tcMar>
            <w:hideMark/>
          </w:tcPr>
          <w:p w14:paraId="76DA3718" w14:textId="77777777" w:rsidR="00E54966" w:rsidRPr="00EE121F" w:rsidRDefault="00E54966" w:rsidP="009A57F6">
            <w:pPr>
              <w:jc w:val="center"/>
              <w:rPr>
                <w:color w:val="000000"/>
                <w:sz w:val="22"/>
              </w:rPr>
            </w:pPr>
            <w:r w:rsidRPr="00EE121F">
              <w:rPr>
                <w:color w:val="000000"/>
                <w:sz w:val="22"/>
              </w:rPr>
              <w:t>80.3</w:t>
            </w:r>
          </w:p>
        </w:tc>
        <w:tc>
          <w:tcPr>
            <w:tcW w:w="132" w:type="dxa"/>
            <w:shd w:val="clear" w:color="auto" w:fill="auto"/>
            <w:noWrap/>
            <w:tcMar>
              <w:left w:w="0" w:type="dxa"/>
              <w:right w:w="0" w:type="dxa"/>
            </w:tcMar>
            <w:hideMark/>
          </w:tcPr>
          <w:p w14:paraId="2C80978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C41904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A48A7CB" w14:textId="77777777" w:rsidR="00E54966" w:rsidRPr="00EE121F" w:rsidRDefault="00E54966" w:rsidP="009A57F6">
            <w:pPr>
              <w:jc w:val="center"/>
              <w:rPr>
                <w:color w:val="000000"/>
                <w:sz w:val="22"/>
              </w:rPr>
            </w:pPr>
            <w:r w:rsidRPr="00EE121F">
              <w:rPr>
                <w:color w:val="000000"/>
                <w:sz w:val="22"/>
              </w:rPr>
              <w:t>84</w:t>
            </w:r>
          </w:p>
        </w:tc>
        <w:tc>
          <w:tcPr>
            <w:tcW w:w="590" w:type="dxa"/>
            <w:shd w:val="clear" w:color="auto" w:fill="auto"/>
            <w:noWrap/>
            <w:tcMar>
              <w:left w:w="0" w:type="dxa"/>
              <w:right w:w="0" w:type="dxa"/>
            </w:tcMar>
            <w:hideMark/>
          </w:tcPr>
          <w:p w14:paraId="3059F2D6" w14:textId="77777777" w:rsidR="00E54966" w:rsidRPr="00EE121F" w:rsidRDefault="00E54966" w:rsidP="009A57F6">
            <w:pPr>
              <w:jc w:val="center"/>
              <w:rPr>
                <w:color w:val="000000"/>
                <w:sz w:val="22"/>
              </w:rPr>
            </w:pPr>
            <w:r w:rsidRPr="00EE121F">
              <w:rPr>
                <w:color w:val="000000"/>
                <w:sz w:val="22"/>
              </w:rPr>
              <w:t>73.0</w:t>
            </w:r>
          </w:p>
        </w:tc>
        <w:tc>
          <w:tcPr>
            <w:tcW w:w="132" w:type="dxa"/>
            <w:shd w:val="clear" w:color="auto" w:fill="auto"/>
            <w:noWrap/>
            <w:tcMar>
              <w:left w:w="0" w:type="dxa"/>
              <w:right w:w="0" w:type="dxa"/>
            </w:tcMar>
            <w:hideMark/>
          </w:tcPr>
          <w:p w14:paraId="05C5B84A"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D3B995F"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277849D" w14:textId="77777777" w:rsidR="00E54966" w:rsidRPr="00EE121F" w:rsidRDefault="00E54966" w:rsidP="009A57F6">
            <w:pPr>
              <w:jc w:val="center"/>
              <w:rPr>
                <w:color w:val="000000"/>
                <w:sz w:val="22"/>
              </w:rPr>
            </w:pPr>
            <w:r w:rsidRPr="00EE121F">
              <w:rPr>
                <w:color w:val="000000"/>
                <w:sz w:val="22"/>
              </w:rPr>
              <w:t>90</w:t>
            </w:r>
          </w:p>
        </w:tc>
        <w:tc>
          <w:tcPr>
            <w:tcW w:w="590" w:type="dxa"/>
            <w:shd w:val="clear" w:color="auto" w:fill="auto"/>
            <w:tcMar>
              <w:left w:w="0" w:type="dxa"/>
              <w:right w:w="0" w:type="dxa"/>
            </w:tcMar>
            <w:hideMark/>
          </w:tcPr>
          <w:p w14:paraId="7E27503A" w14:textId="77777777" w:rsidR="00E54966" w:rsidRPr="00EE121F" w:rsidRDefault="00E54966" w:rsidP="009A57F6">
            <w:pPr>
              <w:jc w:val="center"/>
              <w:rPr>
                <w:color w:val="000000"/>
                <w:sz w:val="22"/>
              </w:rPr>
            </w:pPr>
            <w:r w:rsidRPr="00EE121F">
              <w:rPr>
                <w:color w:val="000000"/>
                <w:sz w:val="22"/>
              </w:rPr>
              <w:t>81.1</w:t>
            </w:r>
          </w:p>
        </w:tc>
        <w:tc>
          <w:tcPr>
            <w:tcW w:w="144" w:type="dxa"/>
            <w:shd w:val="clear" w:color="auto" w:fill="auto"/>
            <w:tcMar>
              <w:left w:w="14" w:type="dxa"/>
              <w:right w:w="14" w:type="dxa"/>
            </w:tcMar>
            <w:hideMark/>
          </w:tcPr>
          <w:p w14:paraId="453DAF11"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A71EB8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F657768" w14:textId="77777777" w:rsidR="00E54966" w:rsidRPr="00EE121F" w:rsidRDefault="00E54966" w:rsidP="009A57F6">
            <w:pPr>
              <w:jc w:val="center"/>
              <w:rPr>
                <w:color w:val="000000"/>
                <w:sz w:val="22"/>
              </w:rPr>
            </w:pPr>
            <w:r w:rsidRPr="00EE121F">
              <w:rPr>
                <w:color w:val="000000"/>
                <w:sz w:val="22"/>
              </w:rPr>
              <w:t>69</w:t>
            </w:r>
          </w:p>
        </w:tc>
        <w:tc>
          <w:tcPr>
            <w:tcW w:w="590" w:type="dxa"/>
            <w:shd w:val="clear" w:color="auto" w:fill="auto"/>
            <w:noWrap/>
            <w:tcMar>
              <w:left w:w="0" w:type="dxa"/>
              <w:right w:w="0" w:type="dxa"/>
            </w:tcMar>
            <w:hideMark/>
          </w:tcPr>
          <w:p w14:paraId="62A290B1" w14:textId="77777777" w:rsidR="00E54966" w:rsidRPr="00EE121F" w:rsidRDefault="00E54966" w:rsidP="009A57F6">
            <w:pPr>
              <w:jc w:val="center"/>
              <w:rPr>
                <w:color w:val="000000"/>
                <w:sz w:val="22"/>
              </w:rPr>
            </w:pPr>
            <w:r w:rsidRPr="00EE121F">
              <w:rPr>
                <w:color w:val="000000"/>
                <w:sz w:val="22"/>
              </w:rPr>
              <w:t>72.6</w:t>
            </w:r>
          </w:p>
        </w:tc>
      </w:tr>
      <w:tr w:rsidR="00E54966" w:rsidRPr="00EE121F" w14:paraId="3201B2EB" w14:textId="77777777" w:rsidTr="3D881CCF">
        <w:trPr>
          <w:trHeight w:val="312"/>
        </w:trPr>
        <w:tc>
          <w:tcPr>
            <w:tcW w:w="2337" w:type="dxa"/>
            <w:shd w:val="clear" w:color="auto" w:fill="auto"/>
            <w:noWrap/>
            <w:tcMar>
              <w:left w:w="14" w:type="dxa"/>
              <w:right w:w="14" w:type="dxa"/>
            </w:tcMar>
            <w:hideMark/>
          </w:tcPr>
          <w:p w14:paraId="3BF9C88B" w14:textId="3A1CC0AC" w:rsidR="00E54966" w:rsidRPr="00EE121F" w:rsidRDefault="00E54966" w:rsidP="009A57F6">
            <w:pPr>
              <w:rPr>
                <w:color w:val="000000"/>
                <w:sz w:val="22"/>
              </w:rPr>
            </w:pPr>
            <w:r w:rsidRPr="00EE121F">
              <w:rPr>
                <w:color w:val="000000"/>
                <w:sz w:val="22"/>
              </w:rPr>
              <w:t xml:space="preserve">     Black</w:t>
            </w:r>
          </w:p>
        </w:tc>
        <w:tc>
          <w:tcPr>
            <w:tcW w:w="533" w:type="dxa"/>
            <w:shd w:val="clear" w:color="auto" w:fill="auto"/>
            <w:noWrap/>
            <w:tcMar>
              <w:left w:w="0" w:type="dxa"/>
              <w:right w:w="0" w:type="dxa"/>
            </w:tcMar>
            <w:hideMark/>
          </w:tcPr>
          <w:p w14:paraId="788F628C"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FC47DD6" w14:textId="77777777" w:rsidR="00E54966" w:rsidRPr="00EE121F" w:rsidRDefault="00E54966" w:rsidP="009A57F6">
            <w:pPr>
              <w:jc w:val="center"/>
              <w:rPr>
                <w:color w:val="000000"/>
                <w:sz w:val="22"/>
              </w:rPr>
            </w:pPr>
            <w:r w:rsidRPr="00EE121F">
              <w:rPr>
                <w:color w:val="000000"/>
                <w:sz w:val="22"/>
              </w:rPr>
              <w:t>16</w:t>
            </w:r>
          </w:p>
        </w:tc>
        <w:tc>
          <w:tcPr>
            <w:tcW w:w="590" w:type="dxa"/>
            <w:shd w:val="clear" w:color="auto" w:fill="auto"/>
            <w:noWrap/>
            <w:tcMar>
              <w:left w:w="0" w:type="dxa"/>
              <w:right w:w="0" w:type="dxa"/>
            </w:tcMar>
            <w:hideMark/>
          </w:tcPr>
          <w:p w14:paraId="201C40A7" w14:textId="77777777" w:rsidR="00E54966" w:rsidRPr="00EE121F" w:rsidRDefault="00E54966" w:rsidP="009A57F6">
            <w:pPr>
              <w:jc w:val="center"/>
              <w:rPr>
                <w:color w:val="000000"/>
                <w:sz w:val="22"/>
              </w:rPr>
            </w:pPr>
            <w:r w:rsidRPr="00EE121F">
              <w:rPr>
                <w:color w:val="000000"/>
                <w:sz w:val="22"/>
              </w:rPr>
              <w:t>16.0</w:t>
            </w:r>
          </w:p>
        </w:tc>
        <w:tc>
          <w:tcPr>
            <w:tcW w:w="130" w:type="dxa"/>
            <w:shd w:val="clear" w:color="auto" w:fill="auto"/>
            <w:noWrap/>
            <w:tcMar>
              <w:left w:w="0" w:type="dxa"/>
              <w:right w:w="0" w:type="dxa"/>
            </w:tcMar>
          </w:tcPr>
          <w:p w14:paraId="76E90C3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585EFF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E52F4A6"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tcMar>
              <w:left w:w="0" w:type="dxa"/>
              <w:right w:w="0" w:type="dxa"/>
            </w:tcMar>
            <w:hideMark/>
          </w:tcPr>
          <w:p w14:paraId="2F806710" w14:textId="77777777" w:rsidR="00E54966" w:rsidRPr="00EE121F" w:rsidRDefault="00E54966" w:rsidP="009A57F6">
            <w:pPr>
              <w:jc w:val="center"/>
              <w:rPr>
                <w:color w:val="000000"/>
                <w:sz w:val="22"/>
              </w:rPr>
            </w:pPr>
            <w:r w:rsidRPr="00EE121F">
              <w:rPr>
                <w:color w:val="000000"/>
                <w:sz w:val="22"/>
              </w:rPr>
              <w:t>10.5</w:t>
            </w:r>
          </w:p>
        </w:tc>
        <w:tc>
          <w:tcPr>
            <w:tcW w:w="134" w:type="dxa"/>
            <w:shd w:val="clear" w:color="auto" w:fill="auto"/>
            <w:noWrap/>
            <w:tcMar>
              <w:left w:w="0" w:type="dxa"/>
              <w:right w:w="0" w:type="dxa"/>
            </w:tcMar>
            <w:hideMark/>
          </w:tcPr>
          <w:p w14:paraId="6BFE93B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07601EA"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A344273" w14:textId="77777777" w:rsidR="00E54966" w:rsidRPr="00EE121F" w:rsidRDefault="00E54966" w:rsidP="009A57F6">
            <w:pPr>
              <w:jc w:val="center"/>
              <w:rPr>
                <w:color w:val="000000"/>
                <w:sz w:val="22"/>
              </w:rPr>
            </w:pPr>
            <w:r w:rsidRPr="00EE121F">
              <w:rPr>
                <w:color w:val="000000"/>
                <w:sz w:val="22"/>
              </w:rPr>
              <w:t>15</w:t>
            </w:r>
          </w:p>
        </w:tc>
        <w:tc>
          <w:tcPr>
            <w:tcW w:w="590" w:type="dxa"/>
            <w:shd w:val="clear" w:color="auto" w:fill="auto"/>
            <w:noWrap/>
            <w:tcMar>
              <w:left w:w="0" w:type="dxa"/>
              <w:right w:w="0" w:type="dxa"/>
            </w:tcMar>
            <w:hideMark/>
          </w:tcPr>
          <w:p w14:paraId="71E62AD0" w14:textId="77777777" w:rsidR="00E54966" w:rsidRPr="00EE121F" w:rsidRDefault="00E54966" w:rsidP="009A57F6">
            <w:pPr>
              <w:jc w:val="center"/>
              <w:rPr>
                <w:color w:val="000000"/>
                <w:sz w:val="22"/>
              </w:rPr>
            </w:pPr>
            <w:r w:rsidRPr="00EE121F">
              <w:rPr>
                <w:color w:val="000000"/>
                <w:sz w:val="22"/>
              </w:rPr>
              <w:t>10.9</w:t>
            </w:r>
          </w:p>
        </w:tc>
        <w:tc>
          <w:tcPr>
            <w:tcW w:w="132" w:type="dxa"/>
            <w:shd w:val="clear" w:color="auto" w:fill="auto"/>
            <w:noWrap/>
            <w:tcMar>
              <w:left w:w="0" w:type="dxa"/>
              <w:right w:w="0" w:type="dxa"/>
            </w:tcMar>
            <w:hideMark/>
          </w:tcPr>
          <w:p w14:paraId="2605632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7B89C5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0519329" w14:textId="77777777" w:rsidR="00E54966" w:rsidRPr="00EE121F" w:rsidRDefault="00E54966" w:rsidP="009A57F6">
            <w:pPr>
              <w:jc w:val="center"/>
              <w:rPr>
                <w:color w:val="000000"/>
                <w:sz w:val="22"/>
              </w:rPr>
            </w:pPr>
            <w:r w:rsidRPr="00EE121F">
              <w:rPr>
                <w:color w:val="000000"/>
                <w:sz w:val="22"/>
              </w:rPr>
              <w:t>7</w:t>
            </w:r>
          </w:p>
        </w:tc>
        <w:tc>
          <w:tcPr>
            <w:tcW w:w="590" w:type="dxa"/>
            <w:shd w:val="clear" w:color="auto" w:fill="auto"/>
            <w:noWrap/>
            <w:tcMar>
              <w:left w:w="0" w:type="dxa"/>
              <w:right w:w="0" w:type="dxa"/>
            </w:tcMar>
            <w:hideMark/>
          </w:tcPr>
          <w:p w14:paraId="14876D87" w14:textId="77777777" w:rsidR="00E54966" w:rsidRPr="00EE121F" w:rsidRDefault="00E54966" w:rsidP="009A57F6">
            <w:pPr>
              <w:jc w:val="center"/>
              <w:rPr>
                <w:color w:val="000000"/>
                <w:sz w:val="22"/>
              </w:rPr>
            </w:pPr>
            <w:r w:rsidRPr="00EE121F">
              <w:rPr>
                <w:color w:val="000000"/>
                <w:sz w:val="22"/>
              </w:rPr>
              <w:t>6.1</w:t>
            </w:r>
          </w:p>
        </w:tc>
        <w:tc>
          <w:tcPr>
            <w:tcW w:w="132" w:type="dxa"/>
            <w:shd w:val="clear" w:color="auto" w:fill="auto"/>
            <w:noWrap/>
            <w:tcMar>
              <w:left w:w="0" w:type="dxa"/>
              <w:right w:w="0" w:type="dxa"/>
            </w:tcMar>
            <w:hideMark/>
          </w:tcPr>
          <w:p w14:paraId="2A81A185"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A1E3E1D"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541AD5D" w14:textId="77777777" w:rsidR="00E54966" w:rsidRPr="00EE121F" w:rsidRDefault="00E54966" w:rsidP="009A57F6">
            <w:pPr>
              <w:jc w:val="center"/>
              <w:rPr>
                <w:color w:val="000000"/>
                <w:sz w:val="22"/>
              </w:rPr>
            </w:pPr>
            <w:r w:rsidRPr="00EE121F">
              <w:rPr>
                <w:color w:val="000000"/>
                <w:sz w:val="22"/>
              </w:rPr>
              <w:t>9</w:t>
            </w:r>
          </w:p>
        </w:tc>
        <w:tc>
          <w:tcPr>
            <w:tcW w:w="590" w:type="dxa"/>
            <w:shd w:val="clear" w:color="auto" w:fill="auto"/>
            <w:tcMar>
              <w:left w:w="0" w:type="dxa"/>
              <w:right w:w="0" w:type="dxa"/>
            </w:tcMar>
            <w:hideMark/>
          </w:tcPr>
          <w:p w14:paraId="43A47F8F" w14:textId="77777777" w:rsidR="00E54966" w:rsidRPr="00EE121F" w:rsidRDefault="00E54966" w:rsidP="009A57F6">
            <w:pPr>
              <w:jc w:val="center"/>
              <w:rPr>
                <w:color w:val="000000"/>
                <w:sz w:val="22"/>
              </w:rPr>
            </w:pPr>
            <w:r w:rsidRPr="00EE121F">
              <w:rPr>
                <w:color w:val="000000"/>
                <w:sz w:val="22"/>
              </w:rPr>
              <w:t>8.1</w:t>
            </w:r>
          </w:p>
        </w:tc>
        <w:tc>
          <w:tcPr>
            <w:tcW w:w="144" w:type="dxa"/>
            <w:shd w:val="clear" w:color="auto" w:fill="auto"/>
            <w:tcMar>
              <w:left w:w="14" w:type="dxa"/>
              <w:right w:w="14" w:type="dxa"/>
            </w:tcMar>
            <w:hideMark/>
          </w:tcPr>
          <w:p w14:paraId="18BE625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ACEC7A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9CEC9D5"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1D21BAA3" w14:textId="77777777" w:rsidR="00E54966" w:rsidRPr="00EE121F" w:rsidRDefault="00E54966" w:rsidP="009A57F6">
            <w:pPr>
              <w:jc w:val="center"/>
              <w:rPr>
                <w:color w:val="000000"/>
                <w:sz w:val="22"/>
              </w:rPr>
            </w:pPr>
            <w:r w:rsidRPr="00EE121F">
              <w:rPr>
                <w:color w:val="000000"/>
                <w:sz w:val="22"/>
              </w:rPr>
              <w:t>14.7</w:t>
            </w:r>
          </w:p>
        </w:tc>
      </w:tr>
      <w:tr w:rsidR="00E54966" w:rsidRPr="00EE121F" w14:paraId="456CFC2F" w14:textId="77777777" w:rsidTr="3D881CCF">
        <w:trPr>
          <w:trHeight w:val="312"/>
        </w:trPr>
        <w:tc>
          <w:tcPr>
            <w:tcW w:w="2337" w:type="dxa"/>
            <w:shd w:val="clear" w:color="auto" w:fill="auto"/>
            <w:noWrap/>
            <w:tcMar>
              <w:left w:w="14" w:type="dxa"/>
              <w:right w:w="14" w:type="dxa"/>
            </w:tcMar>
            <w:hideMark/>
          </w:tcPr>
          <w:p w14:paraId="0639A197" w14:textId="4E2002BB" w:rsidR="00E54966" w:rsidRPr="00EE121F" w:rsidRDefault="00E54966" w:rsidP="009A57F6">
            <w:pPr>
              <w:rPr>
                <w:color w:val="000000"/>
                <w:sz w:val="22"/>
              </w:rPr>
            </w:pPr>
            <w:r w:rsidRPr="00EE121F">
              <w:rPr>
                <w:color w:val="000000"/>
                <w:sz w:val="22"/>
              </w:rPr>
              <w:t xml:space="preserve">     Other/Multiracial</w:t>
            </w:r>
          </w:p>
        </w:tc>
        <w:tc>
          <w:tcPr>
            <w:tcW w:w="533" w:type="dxa"/>
            <w:shd w:val="clear" w:color="auto" w:fill="auto"/>
            <w:noWrap/>
            <w:tcMar>
              <w:left w:w="0" w:type="dxa"/>
              <w:right w:w="0" w:type="dxa"/>
            </w:tcMar>
            <w:hideMark/>
          </w:tcPr>
          <w:p w14:paraId="6BF8C48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197F1AA"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noWrap/>
            <w:tcMar>
              <w:left w:w="0" w:type="dxa"/>
              <w:right w:w="0" w:type="dxa"/>
            </w:tcMar>
            <w:hideMark/>
          </w:tcPr>
          <w:p w14:paraId="7D1EEE61" w14:textId="77777777" w:rsidR="00E54966" w:rsidRPr="00EE121F" w:rsidRDefault="00E54966" w:rsidP="009A57F6">
            <w:pPr>
              <w:jc w:val="center"/>
              <w:rPr>
                <w:color w:val="000000"/>
                <w:sz w:val="22"/>
              </w:rPr>
            </w:pPr>
            <w:r w:rsidRPr="00EE121F">
              <w:rPr>
                <w:color w:val="000000"/>
                <w:sz w:val="22"/>
              </w:rPr>
              <w:t>10.0</w:t>
            </w:r>
          </w:p>
        </w:tc>
        <w:tc>
          <w:tcPr>
            <w:tcW w:w="130" w:type="dxa"/>
            <w:shd w:val="clear" w:color="auto" w:fill="auto"/>
            <w:noWrap/>
            <w:tcMar>
              <w:left w:w="0" w:type="dxa"/>
              <w:right w:w="0" w:type="dxa"/>
            </w:tcMar>
          </w:tcPr>
          <w:p w14:paraId="26AC077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0A6F609"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10398BA4" w14:textId="77777777" w:rsidR="00E54966" w:rsidRPr="00EE121F" w:rsidRDefault="00E54966" w:rsidP="009A57F6">
            <w:pPr>
              <w:jc w:val="center"/>
              <w:rPr>
                <w:color w:val="000000"/>
                <w:sz w:val="22"/>
              </w:rPr>
            </w:pPr>
            <w:r w:rsidRPr="00EE121F">
              <w:rPr>
                <w:color w:val="000000"/>
                <w:sz w:val="22"/>
              </w:rPr>
              <w:t>13</w:t>
            </w:r>
          </w:p>
        </w:tc>
        <w:tc>
          <w:tcPr>
            <w:tcW w:w="590" w:type="dxa"/>
            <w:shd w:val="clear" w:color="auto" w:fill="auto"/>
            <w:tcMar>
              <w:left w:w="0" w:type="dxa"/>
              <w:right w:w="0" w:type="dxa"/>
            </w:tcMar>
            <w:hideMark/>
          </w:tcPr>
          <w:p w14:paraId="0AAEDA4A" w14:textId="77777777" w:rsidR="00E54966" w:rsidRPr="00EE121F" w:rsidRDefault="00E54966" w:rsidP="009A57F6">
            <w:pPr>
              <w:jc w:val="center"/>
              <w:rPr>
                <w:color w:val="000000"/>
                <w:sz w:val="22"/>
              </w:rPr>
            </w:pPr>
            <w:r w:rsidRPr="00EE121F">
              <w:rPr>
                <w:color w:val="000000"/>
                <w:sz w:val="22"/>
              </w:rPr>
              <w:t>11.4</w:t>
            </w:r>
          </w:p>
        </w:tc>
        <w:tc>
          <w:tcPr>
            <w:tcW w:w="134" w:type="dxa"/>
            <w:shd w:val="clear" w:color="auto" w:fill="auto"/>
            <w:noWrap/>
            <w:tcMar>
              <w:left w:w="0" w:type="dxa"/>
              <w:right w:w="0" w:type="dxa"/>
            </w:tcMar>
            <w:hideMark/>
          </w:tcPr>
          <w:p w14:paraId="70F8F5D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9FC1259"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658A0B1"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noWrap/>
            <w:tcMar>
              <w:left w:w="0" w:type="dxa"/>
              <w:right w:w="0" w:type="dxa"/>
            </w:tcMar>
            <w:hideMark/>
          </w:tcPr>
          <w:p w14:paraId="4119A7A1" w14:textId="77777777" w:rsidR="00E54966" w:rsidRPr="00EE121F" w:rsidRDefault="00E54966" w:rsidP="009A57F6">
            <w:pPr>
              <w:jc w:val="center"/>
              <w:rPr>
                <w:color w:val="000000"/>
                <w:sz w:val="22"/>
              </w:rPr>
            </w:pPr>
            <w:r w:rsidRPr="00EE121F">
              <w:rPr>
                <w:color w:val="000000"/>
                <w:sz w:val="22"/>
              </w:rPr>
              <w:t>8.8</w:t>
            </w:r>
          </w:p>
        </w:tc>
        <w:tc>
          <w:tcPr>
            <w:tcW w:w="132" w:type="dxa"/>
            <w:shd w:val="clear" w:color="auto" w:fill="auto"/>
            <w:noWrap/>
            <w:tcMar>
              <w:left w:w="0" w:type="dxa"/>
              <w:right w:w="0" w:type="dxa"/>
            </w:tcMar>
            <w:hideMark/>
          </w:tcPr>
          <w:p w14:paraId="104092C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84A794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C1ACAF0" w14:textId="77777777" w:rsidR="00E54966" w:rsidRPr="00EE121F" w:rsidRDefault="00E54966" w:rsidP="009A57F6">
            <w:pPr>
              <w:jc w:val="center"/>
              <w:rPr>
                <w:color w:val="000000"/>
                <w:sz w:val="22"/>
              </w:rPr>
            </w:pPr>
            <w:r w:rsidRPr="00EE121F">
              <w:rPr>
                <w:color w:val="000000"/>
                <w:sz w:val="22"/>
              </w:rPr>
              <w:t>24</w:t>
            </w:r>
          </w:p>
        </w:tc>
        <w:tc>
          <w:tcPr>
            <w:tcW w:w="590" w:type="dxa"/>
            <w:shd w:val="clear" w:color="auto" w:fill="auto"/>
            <w:noWrap/>
            <w:tcMar>
              <w:left w:w="0" w:type="dxa"/>
              <w:right w:w="0" w:type="dxa"/>
            </w:tcMar>
            <w:hideMark/>
          </w:tcPr>
          <w:p w14:paraId="2AE863F5" w14:textId="77777777" w:rsidR="00E54966" w:rsidRPr="00EE121F" w:rsidRDefault="00E54966" w:rsidP="009A57F6">
            <w:pPr>
              <w:jc w:val="center"/>
              <w:rPr>
                <w:color w:val="000000"/>
                <w:sz w:val="22"/>
              </w:rPr>
            </w:pPr>
            <w:r w:rsidRPr="00EE121F">
              <w:rPr>
                <w:color w:val="000000"/>
                <w:sz w:val="22"/>
              </w:rPr>
              <w:t>20.9</w:t>
            </w:r>
          </w:p>
        </w:tc>
        <w:tc>
          <w:tcPr>
            <w:tcW w:w="132" w:type="dxa"/>
            <w:shd w:val="clear" w:color="auto" w:fill="auto"/>
            <w:noWrap/>
            <w:tcMar>
              <w:left w:w="0" w:type="dxa"/>
              <w:right w:w="0" w:type="dxa"/>
            </w:tcMar>
            <w:hideMark/>
          </w:tcPr>
          <w:p w14:paraId="304F70C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2A5E2F8"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1014724"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tcMar>
              <w:left w:w="0" w:type="dxa"/>
              <w:right w:w="0" w:type="dxa"/>
            </w:tcMar>
            <w:hideMark/>
          </w:tcPr>
          <w:p w14:paraId="09132472" w14:textId="77777777" w:rsidR="00E54966" w:rsidRPr="00EE121F" w:rsidRDefault="00E54966" w:rsidP="009A57F6">
            <w:pPr>
              <w:jc w:val="center"/>
              <w:rPr>
                <w:color w:val="000000"/>
                <w:sz w:val="22"/>
              </w:rPr>
            </w:pPr>
            <w:r w:rsidRPr="00EE121F">
              <w:rPr>
                <w:color w:val="000000"/>
                <w:sz w:val="22"/>
              </w:rPr>
              <w:t>10.8</w:t>
            </w:r>
          </w:p>
        </w:tc>
        <w:tc>
          <w:tcPr>
            <w:tcW w:w="144" w:type="dxa"/>
            <w:shd w:val="clear" w:color="auto" w:fill="auto"/>
            <w:tcMar>
              <w:left w:w="14" w:type="dxa"/>
              <w:right w:w="14" w:type="dxa"/>
            </w:tcMar>
            <w:hideMark/>
          </w:tcPr>
          <w:p w14:paraId="3E69E04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ECD42AD"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383ECF9"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noWrap/>
            <w:tcMar>
              <w:left w:w="0" w:type="dxa"/>
              <w:right w:w="0" w:type="dxa"/>
            </w:tcMar>
            <w:hideMark/>
          </w:tcPr>
          <w:p w14:paraId="1726C555" w14:textId="77777777" w:rsidR="00E54966" w:rsidRPr="00EE121F" w:rsidRDefault="00E54966" w:rsidP="009A57F6">
            <w:pPr>
              <w:jc w:val="center"/>
              <w:rPr>
                <w:color w:val="000000"/>
                <w:sz w:val="22"/>
              </w:rPr>
            </w:pPr>
            <w:r w:rsidRPr="00EE121F">
              <w:rPr>
                <w:color w:val="000000"/>
                <w:sz w:val="22"/>
              </w:rPr>
              <w:t>12.6</w:t>
            </w:r>
          </w:p>
        </w:tc>
      </w:tr>
      <w:tr w:rsidR="00E54966" w:rsidRPr="00EE121F" w14:paraId="3BA893DF" w14:textId="77777777" w:rsidTr="3D881CCF">
        <w:trPr>
          <w:trHeight w:val="312"/>
        </w:trPr>
        <w:tc>
          <w:tcPr>
            <w:tcW w:w="2337" w:type="dxa"/>
            <w:shd w:val="clear" w:color="auto" w:fill="auto"/>
            <w:noWrap/>
            <w:tcMar>
              <w:left w:w="14" w:type="dxa"/>
              <w:right w:w="14" w:type="dxa"/>
            </w:tcMar>
            <w:hideMark/>
          </w:tcPr>
          <w:p w14:paraId="01137AA8" w14:textId="090D435E" w:rsidR="00E54966" w:rsidRPr="00EE121F" w:rsidRDefault="00A556A8" w:rsidP="009A57F6">
            <w:pPr>
              <w:rPr>
                <w:color w:val="000000"/>
                <w:sz w:val="22"/>
              </w:rPr>
            </w:pPr>
            <w:r w:rsidRPr="00EE121F">
              <w:rPr>
                <w:color w:val="000000"/>
                <w:sz w:val="22"/>
              </w:rPr>
              <w:t xml:space="preserve">  </w:t>
            </w:r>
            <w:r w:rsidR="00E54966" w:rsidRPr="00EE121F">
              <w:rPr>
                <w:color w:val="000000"/>
                <w:sz w:val="22"/>
              </w:rPr>
              <w:t>Hispanic/Latin</w:t>
            </w:r>
            <w:r w:rsidR="008B602C">
              <w:rPr>
                <w:color w:val="000000"/>
                <w:sz w:val="22"/>
              </w:rPr>
              <w:t>o</w:t>
            </w:r>
          </w:p>
        </w:tc>
        <w:tc>
          <w:tcPr>
            <w:tcW w:w="533" w:type="dxa"/>
            <w:shd w:val="clear" w:color="auto" w:fill="auto"/>
            <w:noWrap/>
            <w:tcMar>
              <w:left w:w="0" w:type="dxa"/>
              <w:right w:w="0" w:type="dxa"/>
            </w:tcMar>
            <w:hideMark/>
          </w:tcPr>
          <w:p w14:paraId="635541D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8CCBC63"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416405FF" w14:textId="77777777" w:rsidR="00E54966" w:rsidRPr="00EE121F" w:rsidRDefault="00E54966" w:rsidP="009A57F6">
            <w:pPr>
              <w:jc w:val="center"/>
              <w:rPr>
                <w:color w:val="000000"/>
                <w:sz w:val="22"/>
              </w:rPr>
            </w:pPr>
            <w:r w:rsidRPr="00EE121F">
              <w:rPr>
                <w:color w:val="000000"/>
                <w:sz w:val="22"/>
              </w:rPr>
              <w:t>14.0</w:t>
            </w:r>
          </w:p>
        </w:tc>
        <w:tc>
          <w:tcPr>
            <w:tcW w:w="130" w:type="dxa"/>
            <w:shd w:val="clear" w:color="auto" w:fill="auto"/>
            <w:noWrap/>
            <w:tcMar>
              <w:left w:w="0" w:type="dxa"/>
              <w:right w:w="0" w:type="dxa"/>
            </w:tcMar>
          </w:tcPr>
          <w:p w14:paraId="3546CDEC"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85698B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D2EB234"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tcMar>
              <w:left w:w="0" w:type="dxa"/>
              <w:right w:w="0" w:type="dxa"/>
            </w:tcMar>
            <w:hideMark/>
          </w:tcPr>
          <w:p w14:paraId="73772E0F" w14:textId="77777777" w:rsidR="00E54966" w:rsidRPr="00EE121F" w:rsidRDefault="00E54966" w:rsidP="009A57F6">
            <w:pPr>
              <w:jc w:val="center"/>
              <w:rPr>
                <w:color w:val="000000"/>
                <w:sz w:val="22"/>
              </w:rPr>
            </w:pPr>
            <w:r w:rsidRPr="00EE121F">
              <w:rPr>
                <w:color w:val="000000"/>
                <w:sz w:val="22"/>
              </w:rPr>
              <w:t>8.8</w:t>
            </w:r>
          </w:p>
        </w:tc>
        <w:tc>
          <w:tcPr>
            <w:tcW w:w="134" w:type="dxa"/>
            <w:shd w:val="clear" w:color="auto" w:fill="auto"/>
            <w:noWrap/>
            <w:tcMar>
              <w:left w:w="0" w:type="dxa"/>
              <w:right w:w="0" w:type="dxa"/>
            </w:tcMar>
            <w:hideMark/>
          </w:tcPr>
          <w:p w14:paraId="3E2EE5F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83A148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7320496" w14:textId="77777777" w:rsidR="00E54966" w:rsidRPr="00EE121F" w:rsidRDefault="00E54966" w:rsidP="009A57F6">
            <w:pPr>
              <w:jc w:val="center"/>
              <w:rPr>
                <w:color w:val="000000"/>
                <w:sz w:val="22"/>
              </w:rPr>
            </w:pPr>
            <w:r w:rsidRPr="00EE121F">
              <w:rPr>
                <w:color w:val="000000"/>
                <w:sz w:val="22"/>
              </w:rPr>
              <w:t>18</w:t>
            </w:r>
          </w:p>
        </w:tc>
        <w:tc>
          <w:tcPr>
            <w:tcW w:w="590" w:type="dxa"/>
            <w:shd w:val="clear" w:color="auto" w:fill="auto"/>
            <w:noWrap/>
            <w:tcMar>
              <w:left w:w="0" w:type="dxa"/>
              <w:right w:w="0" w:type="dxa"/>
            </w:tcMar>
            <w:hideMark/>
          </w:tcPr>
          <w:p w14:paraId="34E6D944" w14:textId="77777777" w:rsidR="00E54966" w:rsidRPr="00EE121F" w:rsidRDefault="00E54966" w:rsidP="009A57F6">
            <w:pPr>
              <w:jc w:val="center"/>
              <w:rPr>
                <w:color w:val="000000"/>
                <w:sz w:val="22"/>
              </w:rPr>
            </w:pPr>
            <w:r w:rsidRPr="00EE121F">
              <w:rPr>
                <w:color w:val="000000"/>
                <w:sz w:val="22"/>
              </w:rPr>
              <w:t>12.9</w:t>
            </w:r>
          </w:p>
        </w:tc>
        <w:tc>
          <w:tcPr>
            <w:tcW w:w="132" w:type="dxa"/>
            <w:shd w:val="clear" w:color="auto" w:fill="auto"/>
            <w:noWrap/>
            <w:tcMar>
              <w:left w:w="0" w:type="dxa"/>
              <w:right w:w="0" w:type="dxa"/>
            </w:tcMar>
            <w:hideMark/>
          </w:tcPr>
          <w:p w14:paraId="1729D95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B8313E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E9F5B16" w14:textId="77777777" w:rsidR="00E54966" w:rsidRPr="00EE121F" w:rsidRDefault="00E54966" w:rsidP="009A57F6">
            <w:pPr>
              <w:jc w:val="center"/>
              <w:rPr>
                <w:color w:val="000000"/>
                <w:sz w:val="22"/>
              </w:rPr>
            </w:pPr>
            <w:r w:rsidRPr="00EE121F">
              <w:rPr>
                <w:color w:val="000000"/>
                <w:sz w:val="22"/>
              </w:rPr>
              <w:t>28</w:t>
            </w:r>
          </w:p>
        </w:tc>
        <w:tc>
          <w:tcPr>
            <w:tcW w:w="590" w:type="dxa"/>
            <w:shd w:val="clear" w:color="auto" w:fill="auto"/>
            <w:noWrap/>
            <w:tcMar>
              <w:left w:w="0" w:type="dxa"/>
              <w:right w:w="0" w:type="dxa"/>
            </w:tcMar>
            <w:hideMark/>
          </w:tcPr>
          <w:p w14:paraId="3276307D" w14:textId="77777777" w:rsidR="00E54966" w:rsidRPr="00EE121F" w:rsidRDefault="00E54966" w:rsidP="009A57F6">
            <w:pPr>
              <w:jc w:val="center"/>
              <w:rPr>
                <w:color w:val="000000"/>
                <w:sz w:val="22"/>
              </w:rPr>
            </w:pPr>
            <w:r w:rsidRPr="00EE121F">
              <w:rPr>
                <w:color w:val="000000"/>
                <w:sz w:val="22"/>
              </w:rPr>
              <w:t>24.6</w:t>
            </w:r>
          </w:p>
        </w:tc>
        <w:tc>
          <w:tcPr>
            <w:tcW w:w="132" w:type="dxa"/>
            <w:shd w:val="clear" w:color="auto" w:fill="auto"/>
            <w:noWrap/>
            <w:tcMar>
              <w:left w:w="0" w:type="dxa"/>
              <w:right w:w="0" w:type="dxa"/>
            </w:tcMar>
            <w:hideMark/>
          </w:tcPr>
          <w:p w14:paraId="7B2EE88C"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19C4B7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74078012" w14:textId="77777777" w:rsidR="00E54966" w:rsidRPr="00EE121F" w:rsidRDefault="00E54966" w:rsidP="009A57F6">
            <w:pPr>
              <w:jc w:val="center"/>
              <w:rPr>
                <w:color w:val="000000"/>
                <w:sz w:val="22"/>
              </w:rPr>
            </w:pPr>
            <w:r w:rsidRPr="00EE121F">
              <w:rPr>
                <w:color w:val="000000"/>
                <w:sz w:val="22"/>
              </w:rPr>
              <w:t>19</w:t>
            </w:r>
          </w:p>
        </w:tc>
        <w:tc>
          <w:tcPr>
            <w:tcW w:w="590" w:type="dxa"/>
            <w:shd w:val="clear" w:color="auto" w:fill="auto"/>
            <w:tcMar>
              <w:left w:w="0" w:type="dxa"/>
              <w:right w:w="0" w:type="dxa"/>
            </w:tcMar>
            <w:hideMark/>
          </w:tcPr>
          <w:p w14:paraId="5EC9380F" w14:textId="77777777" w:rsidR="00E54966" w:rsidRPr="00EE121F" w:rsidRDefault="00E54966" w:rsidP="009A57F6">
            <w:pPr>
              <w:jc w:val="center"/>
              <w:rPr>
                <w:color w:val="000000"/>
                <w:sz w:val="22"/>
              </w:rPr>
            </w:pPr>
            <w:r w:rsidRPr="00EE121F">
              <w:rPr>
                <w:color w:val="000000"/>
                <w:sz w:val="22"/>
              </w:rPr>
              <w:t>17.0</w:t>
            </w:r>
          </w:p>
        </w:tc>
        <w:tc>
          <w:tcPr>
            <w:tcW w:w="144" w:type="dxa"/>
            <w:shd w:val="clear" w:color="auto" w:fill="auto"/>
            <w:tcMar>
              <w:left w:w="14" w:type="dxa"/>
              <w:right w:w="14" w:type="dxa"/>
            </w:tcMar>
            <w:hideMark/>
          </w:tcPr>
          <w:p w14:paraId="68788BA9"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392C80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110BB7D"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59F5897E" w14:textId="77777777" w:rsidR="00E54966" w:rsidRPr="00EE121F" w:rsidRDefault="00E54966" w:rsidP="009A57F6">
            <w:pPr>
              <w:jc w:val="center"/>
              <w:rPr>
                <w:color w:val="000000"/>
                <w:sz w:val="22"/>
              </w:rPr>
            </w:pPr>
            <w:r w:rsidRPr="00EE121F">
              <w:rPr>
                <w:color w:val="000000"/>
                <w:sz w:val="22"/>
              </w:rPr>
              <w:t>14.7</w:t>
            </w:r>
          </w:p>
        </w:tc>
      </w:tr>
      <w:tr w:rsidR="00CB3D78" w:rsidRPr="00EE121F" w14:paraId="0C011EB4" w14:textId="77777777" w:rsidTr="3D881CCF">
        <w:trPr>
          <w:trHeight w:val="312"/>
        </w:trPr>
        <w:tc>
          <w:tcPr>
            <w:tcW w:w="2870" w:type="dxa"/>
            <w:gridSpan w:val="2"/>
            <w:shd w:val="clear" w:color="auto" w:fill="auto"/>
            <w:noWrap/>
            <w:tcMar>
              <w:left w:w="14" w:type="dxa"/>
              <w:right w:w="14" w:type="dxa"/>
            </w:tcMar>
            <w:hideMark/>
          </w:tcPr>
          <w:p w14:paraId="51F5EAC7" w14:textId="347BDCC3" w:rsidR="00CB3D78" w:rsidRPr="00EE121F" w:rsidRDefault="00A556A8" w:rsidP="009A57F6">
            <w:pPr>
              <w:rPr>
                <w:color w:val="000000"/>
                <w:sz w:val="22"/>
              </w:rPr>
            </w:pPr>
            <w:r w:rsidRPr="00EE121F">
              <w:rPr>
                <w:color w:val="000000"/>
                <w:sz w:val="22"/>
              </w:rPr>
              <w:t xml:space="preserve">  </w:t>
            </w:r>
            <w:r w:rsidR="00CB3D78" w:rsidRPr="00303827">
              <w:rPr>
                <w:color w:val="000000"/>
                <w:sz w:val="22"/>
              </w:rPr>
              <w:t>Caregiver</w:t>
            </w:r>
            <w:r w:rsidR="00CB3D78">
              <w:rPr>
                <w:color w:val="000000"/>
                <w:sz w:val="22"/>
              </w:rPr>
              <w:t xml:space="preserve"> highest d</w:t>
            </w:r>
            <w:r w:rsidR="00CB3D78" w:rsidRPr="00EE121F">
              <w:rPr>
                <w:color w:val="000000"/>
                <w:sz w:val="22"/>
              </w:rPr>
              <w:t>egree</w:t>
            </w:r>
          </w:p>
        </w:tc>
        <w:tc>
          <w:tcPr>
            <w:tcW w:w="533" w:type="dxa"/>
            <w:shd w:val="clear" w:color="auto" w:fill="auto"/>
            <w:noWrap/>
            <w:tcMar>
              <w:left w:w="0" w:type="dxa"/>
              <w:right w:w="0" w:type="dxa"/>
            </w:tcMar>
            <w:hideMark/>
          </w:tcPr>
          <w:p w14:paraId="623CAFB4"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4D2D7D4F" w14:textId="77777777" w:rsidR="00CB3D78" w:rsidRPr="00EE121F" w:rsidRDefault="00CB3D78" w:rsidP="009A57F6">
            <w:pPr>
              <w:jc w:val="center"/>
              <w:rPr>
                <w:sz w:val="22"/>
              </w:rPr>
            </w:pPr>
          </w:p>
        </w:tc>
        <w:tc>
          <w:tcPr>
            <w:tcW w:w="130" w:type="dxa"/>
            <w:shd w:val="clear" w:color="auto" w:fill="auto"/>
            <w:noWrap/>
            <w:tcMar>
              <w:left w:w="0" w:type="dxa"/>
              <w:right w:w="0" w:type="dxa"/>
            </w:tcMar>
          </w:tcPr>
          <w:p w14:paraId="652D0F45"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0CAFC687"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4E5FD134" w14:textId="77777777" w:rsidR="00CB3D78" w:rsidRPr="00EE121F" w:rsidRDefault="00CB3D78" w:rsidP="009A57F6">
            <w:pPr>
              <w:jc w:val="center"/>
              <w:rPr>
                <w:sz w:val="22"/>
              </w:rPr>
            </w:pPr>
          </w:p>
        </w:tc>
        <w:tc>
          <w:tcPr>
            <w:tcW w:w="590" w:type="dxa"/>
            <w:shd w:val="clear" w:color="auto" w:fill="auto"/>
            <w:tcMar>
              <w:left w:w="0" w:type="dxa"/>
              <w:right w:w="0" w:type="dxa"/>
            </w:tcMar>
            <w:hideMark/>
          </w:tcPr>
          <w:p w14:paraId="4CE99F84" w14:textId="77777777" w:rsidR="00CB3D78" w:rsidRPr="00EE121F" w:rsidRDefault="00CB3D78" w:rsidP="009A57F6">
            <w:pPr>
              <w:jc w:val="center"/>
              <w:rPr>
                <w:sz w:val="22"/>
              </w:rPr>
            </w:pPr>
          </w:p>
        </w:tc>
        <w:tc>
          <w:tcPr>
            <w:tcW w:w="134" w:type="dxa"/>
            <w:shd w:val="clear" w:color="auto" w:fill="auto"/>
            <w:noWrap/>
            <w:tcMar>
              <w:left w:w="0" w:type="dxa"/>
              <w:right w:w="0" w:type="dxa"/>
            </w:tcMar>
            <w:hideMark/>
          </w:tcPr>
          <w:p w14:paraId="39996CCF"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4DF02394"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1091D191"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45215143" w14:textId="77777777" w:rsidR="00CB3D78" w:rsidRPr="00EE121F" w:rsidRDefault="00CB3D78" w:rsidP="009A57F6">
            <w:pPr>
              <w:jc w:val="center"/>
              <w:rPr>
                <w:sz w:val="22"/>
              </w:rPr>
            </w:pPr>
          </w:p>
        </w:tc>
        <w:tc>
          <w:tcPr>
            <w:tcW w:w="132" w:type="dxa"/>
            <w:shd w:val="clear" w:color="auto" w:fill="auto"/>
            <w:noWrap/>
            <w:tcMar>
              <w:left w:w="0" w:type="dxa"/>
              <w:right w:w="0" w:type="dxa"/>
            </w:tcMar>
            <w:hideMark/>
          </w:tcPr>
          <w:p w14:paraId="2A3749EA"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261B4FEE" w14:textId="77777777" w:rsidR="00CB3D78" w:rsidRPr="00EE121F" w:rsidRDefault="00CB3D78" w:rsidP="009A57F6">
            <w:pPr>
              <w:jc w:val="center"/>
              <w:rPr>
                <w:sz w:val="22"/>
              </w:rPr>
            </w:pPr>
          </w:p>
        </w:tc>
        <w:tc>
          <w:tcPr>
            <w:tcW w:w="533" w:type="dxa"/>
            <w:shd w:val="clear" w:color="auto" w:fill="auto"/>
            <w:noWrap/>
            <w:tcMar>
              <w:left w:w="0" w:type="dxa"/>
              <w:right w:w="0" w:type="dxa"/>
            </w:tcMar>
            <w:hideMark/>
          </w:tcPr>
          <w:p w14:paraId="00D6209A"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31AD5DD5" w14:textId="77777777" w:rsidR="00CB3D78" w:rsidRPr="00EE121F" w:rsidRDefault="00CB3D78" w:rsidP="009A57F6">
            <w:pPr>
              <w:jc w:val="center"/>
              <w:rPr>
                <w:sz w:val="22"/>
              </w:rPr>
            </w:pPr>
          </w:p>
        </w:tc>
        <w:tc>
          <w:tcPr>
            <w:tcW w:w="132" w:type="dxa"/>
            <w:shd w:val="clear" w:color="auto" w:fill="auto"/>
            <w:noWrap/>
            <w:tcMar>
              <w:left w:w="0" w:type="dxa"/>
              <w:right w:w="0" w:type="dxa"/>
            </w:tcMar>
            <w:hideMark/>
          </w:tcPr>
          <w:p w14:paraId="62F57C76"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7EB4962A"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70F1C2F0" w14:textId="77777777" w:rsidR="00CB3D78" w:rsidRPr="00EE121F" w:rsidRDefault="00CB3D78" w:rsidP="009A57F6">
            <w:pPr>
              <w:jc w:val="center"/>
              <w:rPr>
                <w:sz w:val="22"/>
              </w:rPr>
            </w:pPr>
          </w:p>
        </w:tc>
        <w:tc>
          <w:tcPr>
            <w:tcW w:w="590" w:type="dxa"/>
            <w:shd w:val="clear" w:color="auto" w:fill="auto"/>
            <w:tcMar>
              <w:left w:w="0" w:type="dxa"/>
              <w:right w:w="0" w:type="dxa"/>
            </w:tcMar>
            <w:hideMark/>
          </w:tcPr>
          <w:p w14:paraId="05D070CB" w14:textId="77777777" w:rsidR="00CB3D78" w:rsidRPr="00EE121F" w:rsidRDefault="00CB3D78" w:rsidP="009A57F6">
            <w:pPr>
              <w:jc w:val="center"/>
              <w:rPr>
                <w:sz w:val="22"/>
              </w:rPr>
            </w:pPr>
          </w:p>
        </w:tc>
        <w:tc>
          <w:tcPr>
            <w:tcW w:w="144" w:type="dxa"/>
            <w:shd w:val="clear" w:color="auto" w:fill="auto"/>
            <w:tcMar>
              <w:left w:w="14" w:type="dxa"/>
              <w:right w:w="14" w:type="dxa"/>
            </w:tcMar>
            <w:hideMark/>
          </w:tcPr>
          <w:p w14:paraId="2883DC1C"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659FF922"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45257AD2" w14:textId="77777777" w:rsidR="00CB3D78" w:rsidRPr="00EE121F" w:rsidRDefault="00CB3D78" w:rsidP="009A57F6">
            <w:pPr>
              <w:jc w:val="center"/>
              <w:rPr>
                <w:sz w:val="22"/>
              </w:rPr>
            </w:pPr>
          </w:p>
        </w:tc>
        <w:tc>
          <w:tcPr>
            <w:tcW w:w="590" w:type="dxa"/>
            <w:shd w:val="clear" w:color="auto" w:fill="auto"/>
            <w:noWrap/>
            <w:tcMar>
              <w:left w:w="0" w:type="dxa"/>
              <w:right w:w="0" w:type="dxa"/>
            </w:tcMar>
            <w:hideMark/>
          </w:tcPr>
          <w:p w14:paraId="49E5B297" w14:textId="77777777" w:rsidR="00CB3D78" w:rsidRPr="00EE121F" w:rsidRDefault="00CB3D78" w:rsidP="009A57F6">
            <w:pPr>
              <w:jc w:val="center"/>
              <w:rPr>
                <w:sz w:val="22"/>
              </w:rPr>
            </w:pPr>
          </w:p>
        </w:tc>
      </w:tr>
      <w:tr w:rsidR="00E54966" w:rsidRPr="00EE121F" w14:paraId="0B9AF92A" w14:textId="77777777" w:rsidTr="3D881CCF">
        <w:trPr>
          <w:trHeight w:val="312"/>
        </w:trPr>
        <w:tc>
          <w:tcPr>
            <w:tcW w:w="2337" w:type="dxa"/>
            <w:shd w:val="clear" w:color="auto" w:fill="auto"/>
            <w:noWrap/>
            <w:tcMar>
              <w:left w:w="14" w:type="dxa"/>
              <w:right w:w="14" w:type="dxa"/>
            </w:tcMar>
            <w:hideMark/>
          </w:tcPr>
          <w:p w14:paraId="22039CAF" w14:textId="2B6B836C" w:rsidR="00E54966" w:rsidRPr="00EE121F" w:rsidRDefault="00E54966" w:rsidP="009A57F6">
            <w:pPr>
              <w:rPr>
                <w:color w:val="000000"/>
                <w:sz w:val="22"/>
              </w:rPr>
            </w:pPr>
            <w:r w:rsidRPr="00EE121F">
              <w:rPr>
                <w:color w:val="000000"/>
                <w:sz w:val="22"/>
              </w:rPr>
              <w:t xml:space="preserve">     </w:t>
            </w:r>
            <w:r>
              <w:rPr>
                <w:color w:val="000000"/>
                <w:sz w:val="22"/>
              </w:rPr>
              <w:t>HS</w:t>
            </w:r>
            <w:r w:rsidRPr="00EE121F">
              <w:rPr>
                <w:color w:val="000000"/>
                <w:sz w:val="22"/>
              </w:rPr>
              <w:t xml:space="preserve"> </w:t>
            </w:r>
            <w:r w:rsidR="00647C8A">
              <w:rPr>
                <w:color w:val="000000"/>
                <w:sz w:val="22"/>
              </w:rPr>
              <w:t>d</w:t>
            </w:r>
            <w:r>
              <w:rPr>
                <w:color w:val="000000"/>
                <w:sz w:val="22"/>
              </w:rPr>
              <w:t xml:space="preserve">iploma or </w:t>
            </w:r>
            <w:r w:rsidR="00647C8A">
              <w:rPr>
                <w:color w:val="000000"/>
                <w:sz w:val="22"/>
              </w:rPr>
              <w:t>l</w:t>
            </w:r>
            <w:r w:rsidRPr="00EE121F">
              <w:rPr>
                <w:color w:val="000000"/>
                <w:sz w:val="22"/>
              </w:rPr>
              <w:t>ess</w:t>
            </w:r>
          </w:p>
        </w:tc>
        <w:tc>
          <w:tcPr>
            <w:tcW w:w="533" w:type="dxa"/>
            <w:shd w:val="clear" w:color="auto" w:fill="auto"/>
            <w:noWrap/>
            <w:tcMar>
              <w:left w:w="0" w:type="dxa"/>
              <w:right w:w="0" w:type="dxa"/>
            </w:tcMar>
            <w:hideMark/>
          </w:tcPr>
          <w:p w14:paraId="7F9EAF6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5BAF2DC" w14:textId="77777777" w:rsidR="00E54966" w:rsidRPr="00EE121F" w:rsidRDefault="00345E02" w:rsidP="009A57F6">
            <w:pPr>
              <w:jc w:val="center"/>
              <w:rPr>
                <w:color w:val="000000"/>
                <w:sz w:val="22"/>
              </w:rPr>
            </w:pPr>
            <w:r>
              <w:rPr>
                <w:color w:val="000000"/>
                <w:sz w:val="22"/>
              </w:rPr>
              <w:t>30</w:t>
            </w:r>
          </w:p>
        </w:tc>
        <w:tc>
          <w:tcPr>
            <w:tcW w:w="590" w:type="dxa"/>
            <w:shd w:val="clear" w:color="auto" w:fill="auto"/>
            <w:noWrap/>
            <w:tcMar>
              <w:left w:w="0" w:type="dxa"/>
              <w:right w:w="0" w:type="dxa"/>
            </w:tcMar>
            <w:hideMark/>
          </w:tcPr>
          <w:p w14:paraId="7003947F" w14:textId="77777777" w:rsidR="00E54966" w:rsidRPr="00EE121F" w:rsidRDefault="00345E02" w:rsidP="009A57F6">
            <w:pPr>
              <w:jc w:val="center"/>
              <w:rPr>
                <w:color w:val="000000"/>
                <w:sz w:val="22"/>
              </w:rPr>
            </w:pPr>
            <w:r>
              <w:rPr>
                <w:color w:val="000000"/>
                <w:sz w:val="22"/>
              </w:rPr>
              <w:t>30.3</w:t>
            </w:r>
          </w:p>
        </w:tc>
        <w:tc>
          <w:tcPr>
            <w:tcW w:w="130" w:type="dxa"/>
            <w:shd w:val="clear" w:color="auto" w:fill="auto"/>
            <w:noWrap/>
            <w:tcMar>
              <w:left w:w="0" w:type="dxa"/>
              <w:right w:w="0" w:type="dxa"/>
            </w:tcMar>
          </w:tcPr>
          <w:p w14:paraId="5464BD47"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7BE316C"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167AD3E7" w14:textId="77777777" w:rsidR="00E54966" w:rsidRPr="00EE121F" w:rsidRDefault="00345E02" w:rsidP="009A57F6">
            <w:pPr>
              <w:jc w:val="center"/>
              <w:rPr>
                <w:color w:val="000000"/>
                <w:sz w:val="22"/>
              </w:rPr>
            </w:pPr>
            <w:r>
              <w:rPr>
                <w:color w:val="000000"/>
                <w:sz w:val="22"/>
              </w:rPr>
              <w:t>37</w:t>
            </w:r>
          </w:p>
        </w:tc>
        <w:tc>
          <w:tcPr>
            <w:tcW w:w="590" w:type="dxa"/>
            <w:shd w:val="clear" w:color="auto" w:fill="auto"/>
            <w:tcMar>
              <w:left w:w="0" w:type="dxa"/>
              <w:right w:w="0" w:type="dxa"/>
            </w:tcMar>
            <w:hideMark/>
          </w:tcPr>
          <w:p w14:paraId="01200C54" w14:textId="77777777" w:rsidR="00E54966" w:rsidRPr="00EE121F" w:rsidRDefault="00345E02" w:rsidP="009A57F6">
            <w:pPr>
              <w:jc w:val="center"/>
              <w:rPr>
                <w:color w:val="000000"/>
                <w:sz w:val="22"/>
              </w:rPr>
            </w:pPr>
            <w:r>
              <w:rPr>
                <w:color w:val="000000"/>
                <w:sz w:val="22"/>
              </w:rPr>
              <w:t>33.0</w:t>
            </w:r>
          </w:p>
        </w:tc>
        <w:tc>
          <w:tcPr>
            <w:tcW w:w="134" w:type="dxa"/>
            <w:shd w:val="clear" w:color="auto" w:fill="auto"/>
            <w:noWrap/>
            <w:tcMar>
              <w:left w:w="0" w:type="dxa"/>
              <w:right w:w="0" w:type="dxa"/>
            </w:tcMar>
            <w:hideMark/>
          </w:tcPr>
          <w:p w14:paraId="4585A9F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3D62C1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A665EF9" w14:textId="77777777" w:rsidR="00E54966" w:rsidRPr="00EE121F" w:rsidRDefault="00345E02" w:rsidP="009A57F6">
            <w:pPr>
              <w:jc w:val="center"/>
              <w:rPr>
                <w:color w:val="000000"/>
                <w:sz w:val="22"/>
              </w:rPr>
            </w:pPr>
            <w:r>
              <w:rPr>
                <w:color w:val="000000"/>
                <w:sz w:val="22"/>
              </w:rPr>
              <w:t>57</w:t>
            </w:r>
          </w:p>
        </w:tc>
        <w:tc>
          <w:tcPr>
            <w:tcW w:w="590" w:type="dxa"/>
            <w:shd w:val="clear" w:color="auto" w:fill="auto"/>
            <w:noWrap/>
            <w:tcMar>
              <w:left w:w="0" w:type="dxa"/>
              <w:right w:w="0" w:type="dxa"/>
            </w:tcMar>
            <w:hideMark/>
          </w:tcPr>
          <w:p w14:paraId="04565086" w14:textId="77777777" w:rsidR="00E54966" w:rsidRPr="00EE121F" w:rsidRDefault="00345E02" w:rsidP="009A57F6">
            <w:pPr>
              <w:jc w:val="center"/>
              <w:rPr>
                <w:color w:val="000000"/>
                <w:sz w:val="22"/>
              </w:rPr>
            </w:pPr>
            <w:r>
              <w:rPr>
                <w:color w:val="000000"/>
                <w:sz w:val="22"/>
              </w:rPr>
              <w:t>40.7</w:t>
            </w:r>
          </w:p>
        </w:tc>
        <w:tc>
          <w:tcPr>
            <w:tcW w:w="132" w:type="dxa"/>
            <w:shd w:val="clear" w:color="auto" w:fill="auto"/>
            <w:noWrap/>
            <w:tcMar>
              <w:left w:w="0" w:type="dxa"/>
              <w:right w:w="0" w:type="dxa"/>
            </w:tcMar>
            <w:hideMark/>
          </w:tcPr>
          <w:p w14:paraId="7E5BE4E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668F23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3211DB2" w14:textId="77777777" w:rsidR="00E54966" w:rsidRPr="00EE121F" w:rsidRDefault="00E54966" w:rsidP="009A57F6">
            <w:pPr>
              <w:jc w:val="center"/>
              <w:rPr>
                <w:color w:val="000000"/>
                <w:sz w:val="22"/>
              </w:rPr>
            </w:pPr>
            <w:r w:rsidRPr="00EE121F">
              <w:rPr>
                <w:color w:val="000000"/>
                <w:sz w:val="22"/>
              </w:rPr>
              <w:t>68</w:t>
            </w:r>
          </w:p>
        </w:tc>
        <w:tc>
          <w:tcPr>
            <w:tcW w:w="590" w:type="dxa"/>
            <w:shd w:val="clear" w:color="auto" w:fill="auto"/>
            <w:noWrap/>
            <w:tcMar>
              <w:left w:w="0" w:type="dxa"/>
              <w:right w:w="0" w:type="dxa"/>
            </w:tcMar>
            <w:hideMark/>
          </w:tcPr>
          <w:p w14:paraId="487CF6DA" w14:textId="77777777" w:rsidR="00E54966" w:rsidRPr="00EE121F" w:rsidRDefault="00E54966" w:rsidP="009A57F6">
            <w:pPr>
              <w:jc w:val="center"/>
              <w:rPr>
                <w:color w:val="000000"/>
                <w:sz w:val="22"/>
              </w:rPr>
            </w:pPr>
            <w:r w:rsidRPr="00EE121F">
              <w:rPr>
                <w:color w:val="000000"/>
                <w:sz w:val="22"/>
              </w:rPr>
              <w:t>59.1</w:t>
            </w:r>
          </w:p>
        </w:tc>
        <w:tc>
          <w:tcPr>
            <w:tcW w:w="132" w:type="dxa"/>
            <w:shd w:val="clear" w:color="auto" w:fill="auto"/>
            <w:noWrap/>
            <w:tcMar>
              <w:left w:w="0" w:type="dxa"/>
              <w:right w:w="0" w:type="dxa"/>
            </w:tcMar>
            <w:hideMark/>
          </w:tcPr>
          <w:p w14:paraId="7D16E41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238E021"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AFB3E6A" w14:textId="77777777" w:rsidR="00E54966" w:rsidRPr="00EE121F" w:rsidRDefault="00E54966" w:rsidP="009A57F6">
            <w:pPr>
              <w:jc w:val="center"/>
              <w:rPr>
                <w:color w:val="000000"/>
                <w:sz w:val="22"/>
              </w:rPr>
            </w:pPr>
            <w:r w:rsidRPr="00EE121F">
              <w:rPr>
                <w:color w:val="000000"/>
                <w:sz w:val="22"/>
              </w:rPr>
              <w:t>63</w:t>
            </w:r>
          </w:p>
        </w:tc>
        <w:tc>
          <w:tcPr>
            <w:tcW w:w="590" w:type="dxa"/>
            <w:shd w:val="clear" w:color="auto" w:fill="auto"/>
            <w:tcMar>
              <w:left w:w="0" w:type="dxa"/>
              <w:right w:w="0" w:type="dxa"/>
            </w:tcMar>
            <w:hideMark/>
          </w:tcPr>
          <w:p w14:paraId="639615B0" w14:textId="77777777" w:rsidR="00E54966" w:rsidRPr="00EE121F" w:rsidRDefault="00E54966" w:rsidP="009A57F6">
            <w:pPr>
              <w:jc w:val="center"/>
              <w:rPr>
                <w:color w:val="000000"/>
                <w:sz w:val="22"/>
              </w:rPr>
            </w:pPr>
            <w:r w:rsidRPr="00EE121F">
              <w:rPr>
                <w:color w:val="000000"/>
                <w:sz w:val="22"/>
              </w:rPr>
              <w:t>56.8</w:t>
            </w:r>
          </w:p>
        </w:tc>
        <w:tc>
          <w:tcPr>
            <w:tcW w:w="144" w:type="dxa"/>
            <w:shd w:val="clear" w:color="auto" w:fill="auto"/>
            <w:tcMar>
              <w:left w:w="14" w:type="dxa"/>
              <w:right w:w="14" w:type="dxa"/>
            </w:tcMar>
            <w:hideMark/>
          </w:tcPr>
          <w:p w14:paraId="0FCAEF1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742D2E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9A2567D" w14:textId="77777777" w:rsidR="00E54966" w:rsidRPr="00EE121F" w:rsidRDefault="00E54966" w:rsidP="009A57F6">
            <w:pPr>
              <w:jc w:val="center"/>
              <w:rPr>
                <w:color w:val="000000"/>
                <w:sz w:val="22"/>
              </w:rPr>
            </w:pPr>
            <w:r w:rsidRPr="00EE121F">
              <w:rPr>
                <w:color w:val="000000"/>
                <w:sz w:val="22"/>
              </w:rPr>
              <w:t>41</w:t>
            </w:r>
          </w:p>
        </w:tc>
        <w:tc>
          <w:tcPr>
            <w:tcW w:w="590" w:type="dxa"/>
            <w:shd w:val="clear" w:color="auto" w:fill="auto"/>
            <w:noWrap/>
            <w:tcMar>
              <w:left w:w="0" w:type="dxa"/>
              <w:right w:w="0" w:type="dxa"/>
            </w:tcMar>
            <w:hideMark/>
          </w:tcPr>
          <w:p w14:paraId="43DCE070" w14:textId="77777777" w:rsidR="00E54966" w:rsidRPr="00EE121F" w:rsidRDefault="00E54966" w:rsidP="009A57F6">
            <w:pPr>
              <w:jc w:val="center"/>
              <w:rPr>
                <w:color w:val="000000"/>
                <w:sz w:val="22"/>
              </w:rPr>
            </w:pPr>
            <w:r w:rsidRPr="00EE121F">
              <w:rPr>
                <w:color w:val="000000"/>
                <w:sz w:val="22"/>
              </w:rPr>
              <w:t>43.6</w:t>
            </w:r>
          </w:p>
        </w:tc>
      </w:tr>
      <w:tr w:rsidR="00E54966" w:rsidRPr="00EE121F" w14:paraId="0CD389EE" w14:textId="77777777" w:rsidTr="3D881CCF">
        <w:trPr>
          <w:trHeight w:val="312"/>
        </w:trPr>
        <w:tc>
          <w:tcPr>
            <w:tcW w:w="2337" w:type="dxa"/>
            <w:shd w:val="clear" w:color="auto" w:fill="auto"/>
            <w:noWrap/>
            <w:tcMar>
              <w:left w:w="14" w:type="dxa"/>
              <w:right w:w="14" w:type="dxa"/>
            </w:tcMar>
            <w:hideMark/>
          </w:tcPr>
          <w:p w14:paraId="535576E1" w14:textId="7601E25E" w:rsidR="00E54966" w:rsidRPr="00EE121F" w:rsidRDefault="00E54966" w:rsidP="009A57F6">
            <w:pPr>
              <w:rPr>
                <w:color w:val="000000"/>
                <w:sz w:val="22"/>
              </w:rPr>
            </w:pPr>
            <w:r w:rsidRPr="00EE121F">
              <w:rPr>
                <w:color w:val="000000"/>
                <w:sz w:val="22"/>
              </w:rPr>
              <w:t xml:space="preserve">     Associates</w:t>
            </w:r>
          </w:p>
        </w:tc>
        <w:tc>
          <w:tcPr>
            <w:tcW w:w="533" w:type="dxa"/>
            <w:shd w:val="clear" w:color="auto" w:fill="auto"/>
            <w:noWrap/>
            <w:tcMar>
              <w:left w:w="0" w:type="dxa"/>
              <w:right w:w="0" w:type="dxa"/>
            </w:tcMar>
            <w:hideMark/>
          </w:tcPr>
          <w:p w14:paraId="10BE7F8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72F96E3" w14:textId="77777777" w:rsidR="00E54966" w:rsidRPr="00EE121F" w:rsidRDefault="00345E02" w:rsidP="009A57F6">
            <w:pPr>
              <w:jc w:val="center"/>
              <w:rPr>
                <w:sz w:val="22"/>
              </w:rPr>
            </w:pPr>
            <w:r>
              <w:rPr>
                <w:sz w:val="22"/>
              </w:rPr>
              <w:t>12</w:t>
            </w:r>
          </w:p>
        </w:tc>
        <w:tc>
          <w:tcPr>
            <w:tcW w:w="590" w:type="dxa"/>
            <w:shd w:val="clear" w:color="auto" w:fill="auto"/>
            <w:noWrap/>
            <w:tcMar>
              <w:left w:w="0" w:type="dxa"/>
              <w:right w:w="0" w:type="dxa"/>
            </w:tcMar>
            <w:hideMark/>
          </w:tcPr>
          <w:p w14:paraId="77BC86C9" w14:textId="77777777" w:rsidR="00E54966" w:rsidRPr="00EE121F" w:rsidRDefault="00345E02" w:rsidP="009A57F6">
            <w:pPr>
              <w:jc w:val="center"/>
              <w:rPr>
                <w:sz w:val="22"/>
              </w:rPr>
            </w:pPr>
            <w:r>
              <w:rPr>
                <w:sz w:val="22"/>
              </w:rPr>
              <w:t>12.1</w:t>
            </w:r>
          </w:p>
        </w:tc>
        <w:tc>
          <w:tcPr>
            <w:tcW w:w="130" w:type="dxa"/>
            <w:shd w:val="clear" w:color="auto" w:fill="auto"/>
            <w:noWrap/>
            <w:tcMar>
              <w:left w:w="0" w:type="dxa"/>
              <w:right w:w="0" w:type="dxa"/>
            </w:tcMar>
          </w:tcPr>
          <w:p w14:paraId="168BC4D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B0AE3F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BD74FBF" w14:textId="77777777" w:rsidR="00E54966" w:rsidRPr="00EE121F" w:rsidRDefault="00345E02" w:rsidP="009A57F6">
            <w:pPr>
              <w:jc w:val="center"/>
              <w:rPr>
                <w:sz w:val="22"/>
              </w:rPr>
            </w:pPr>
            <w:r>
              <w:rPr>
                <w:sz w:val="22"/>
              </w:rPr>
              <w:t>3</w:t>
            </w:r>
          </w:p>
        </w:tc>
        <w:tc>
          <w:tcPr>
            <w:tcW w:w="590" w:type="dxa"/>
            <w:shd w:val="clear" w:color="auto" w:fill="auto"/>
            <w:tcMar>
              <w:left w:w="0" w:type="dxa"/>
              <w:right w:w="0" w:type="dxa"/>
            </w:tcMar>
            <w:hideMark/>
          </w:tcPr>
          <w:p w14:paraId="4E1B18E5" w14:textId="415626E9" w:rsidR="00E54966" w:rsidRPr="00EE121F" w:rsidRDefault="00345E02" w:rsidP="009A57F6">
            <w:pPr>
              <w:jc w:val="center"/>
              <w:rPr>
                <w:sz w:val="22"/>
              </w:rPr>
            </w:pPr>
            <w:r>
              <w:rPr>
                <w:sz w:val="22"/>
              </w:rPr>
              <w:t xml:space="preserve">  2.7</w:t>
            </w:r>
          </w:p>
        </w:tc>
        <w:tc>
          <w:tcPr>
            <w:tcW w:w="134" w:type="dxa"/>
            <w:shd w:val="clear" w:color="auto" w:fill="auto"/>
            <w:noWrap/>
            <w:tcMar>
              <w:left w:w="0" w:type="dxa"/>
              <w:right w:w="0" w:type="dxa"/>
            </w:tcMar>
            <w:hideMark/>
          </w:tcPr>
          <w:p w14:paraId="0096E01D"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720609F"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027946B" w14:textId="77777777" w:rsidR="00E54966" w:rsidRPr="00EE121F" w:rsidRDefault="00345E02" w:rsidP="009A57F6">
            <w:pPr>
              <w:jc w:val="center"/>
              <w:rPr>
                <w:sz w:val="22"/>
              </w:rPr>
            </w:pPr>
            <w:r>
              <w:rPr>
                <w:sz w:val="22"/>
              </w:rPr>
              <w:t>13</w:t>
            </w:r>
          </w:p>
        </w:tc>
        <w:tc>
          <w:tcPr>
            <w:tcW w:w="590" w:type="dxa"/>
            <w:shd w:val="clear" w:color="auto" w:fill="auto"/>
            <w:noWrap/>
            <w:tcMar>
              <w:left w:w="0" w:type="dxa"/>
              <w:right w:w="0" w:type="dxa"/>
            </w:tcMar>
            <w:hideMark/>
          </w:tcPr>
          <w:p w14:paraId="3975BE50" w14:textId="211F8EBD" w:rsidR="00E54966" w:rsidRPr="00EE121F" w:rsidRDefault="00345E02" w:rsidP="009A57F6">
            <w:pPr>
              <w:jc w:val="center"/>
              <w:rPr>
                <w:sz w:val="22"/>
              </w:rPr>
            </w:pPr>
            <w:r>
              <w:rPr>
                <w:sz w:val="22"/>
              </w:rPr>
              <w:t xml:space="preserve">  9.3</w:t>
            </w:r>
          </w:p>
        </w:tc>
        <w:tc>
          <w:tcPr>
            <w:tcW w:w="132" w:type="dxa"/>
            <w:shd w:val="clear" w:color="auto" w:fill="auto"/>
            <w:noWrap/>
            <w:tcMar>
              <w:left w:w="0" w:type="dxa"/>
              <w:right w:w="0" w:type="dxa"/>
            </w:tcMar>
            <w:hideMark/>
          </w:tcPr>
          <w:p w14:paraId="7512DD3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FBCDB1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3B2D30F5" w14:textId="77777777" w:rsidR="00E54966" w:rsidRPr="00EE121F" w:rsidRDefault="00E54966" w:rsidP="009A57F6">
            <w:pPr>
              <w:jc w:val="center"/>
              <w:rPr>
                <w:color w:val="000000"/>
                <w:sz w:val="22"/>
              </w:rPr>
            </w:pPr>
            <w:r w:rsidRPr="00EE121F">
              <w:rPr>
                <w:color w:val="000000"/>
                <w:sz w:val="22"/>
              </w:rPr>
              <w:t>11</w:t>
            </w:r>
          </w:p>
        </w:tc>
        <w:tc>
          <w:tcPr>
            <w:tcW w:w="590" w:type="dxa"/>
            <w:shd w:val="clear" w:color="auto" w:fill="auto"/>
            <w:noWrap/>
            <w:tcMar>
              <w:left w:w="0" w:type="dxa"/>
              <w:right w:w="0" w:type="dxa"/>
            </w:tcMar>
            <w:hideMark/>
          </w:tcPr>
          <w:p w14:paraId="4FBC04BD" w14:textId="77777777" w:rsidR="00E54966" w:rsidRPr="00EE121F" w:rsidRDefault="00E54966" w:rsidP="009A57F6">
            <w:pPr>
              <w:jc w:val="center"/>
              <w:rPr>
                <w:color w:val="000000"/>
                <w:sz w:val="22"/>
              </w:rPr>
            </w:pPr>
            <w:r w:rsidRPr="00EE121F">
              <w:rPr>
                <w:color w:val="000000"/>
                <w:sz w:val="22"/>
              </w:rPr>
              <w:t>9.6</w:t>
            </w:r>
          </w:p>
        </w:tc>
        <w:tc>
          <w:tcPr>
            <w:tcW w:w="132" w:type="dxa"/>
            <w:shd w:val="clear" w:color="auto" w:fill="auto"/>
            <w:noWrap/>
            <w:tcMar>
              <w:left w:w="0" w:type="dxa"/>
              <w:right w:w="0" w:type="dxa"/>
            </w:tcMar>
            <w:hideMark/>
          </w:tcPr>
          <w:p w14:paraId="7B0EA96A"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C8630C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30A4A70" w14:textId="77777777" w:rsidR="00E54966" w:rsidRPr="00EE121F" w:rsidRDefault="00E54966" w:rsidP="009A57F6">
            <w:pPr>
              <w:jc w:val="center"/>
              <w:rPr>
                <w:color w:val="000000"/>
                <w:sz w:val="22"/>
              </w:rPr>
            </w:pPr>
            <w:r w:rsidRPr="00EE121F">
              <w:rPr>
                <w:color w:val="000000"/>
                <w:sz w:val="22"/>
              </w:rPr>
              <w:t>15</w:t>
            </w:r>
          </w:p>
        </w:tc>
        <w:tc>
          <w:tcPr>
            <w:tcW w:w="590" w:type="dxa"/>
            <w:shd w:val="clear" w:color="auto" w:fill="auto"/>
            <w:tcMar>
              <w:left w:w="0" w:type="dxa"/>
              <w:right w:w="0" w:type="dxa"/>
            </w:tcMar>
            <w:hideMark/>
          </w:tcPr>
          <w:p w14:paraId="7CD6862C" w14:textId="77777777" w:rsidR="00E54966" w:rsidRPr="00EE121F" w:rsidRDefault="00E54966" w:rsidP="009A57F6">
            <w:pPr>
              <w:jc w:val="center"/>
              <w:rPr>
                <w:color w:val="000000"/>
                <w:sz w:val="22"/>
              </w:rPr>
            </w:pPr>
            <w:r w:rsidRPr="00EE121F">
              <w:rPr>
                <w:color w:val="000000"/>
                <w:sz w:val="22"/>
              </w:rPr>
              <w:t>13.5</w:t>
            </w:r>
          </w:p>
        </w:tc>
        <w:tc>
          <w:tcPr>
            <w:tcW w:w="144" w:type="dxa"/>
            <w:shd w:val="clear" w:color="auto" w:fill="auto"/>
            <w:tcMar>
              <w:left w:w="14" w:type="dxa"/>
              <w:right w:w="14" w:type="dxa"/>
            </w:tcMar>
            <w:hideMark/>
          </w:tcPr>
          <w:p w14:paraId="4CE63DDF"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7E05F7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5BB2EB3" w14:textId="77777777" w:rsidR="00E54966" w:rsidRPr="00EE121F" w:rsidRDefault="00E54966" w:rsidP="009A57F6">
            <w:pPr>
              <w:jc w:val="center"/>
              <w:rPr>
                <w:color w:val="000000"/>
                <w:sz w:val="22"/>
              </w:rPr>
            </w:pPr>
            <w:r w:rsidRPr="00EE121F">
              <w:rPr>
                <w:color w:val="000000"/>
                <w:sz w:val="22"/>
              </w:rPr>
              <w:t>14</w:t>
            </w:r>
          </w:p>
        </w:tc>
        <w:tc>
          <w:tcPr>
            <w:tcW w:w="590" w:type="dxa"/>
            <w:shd w:val="clear" w:color="auto" w:fill="auto"/>
            <w:noWrap/>
            <w:tcMar>
              <w:left w:w="0" w:type="dxa"/>
              <w:right w:w="0" w:type="dxa"/>
            </w:tcMar>
            <w:hideMark/>
          </w:tcPr>
          <w:p w14:paraId="68FB5407" w14:textId="77777777" w:rsidR="00E54966" w:rsidRPr="00EE121F" w:rsidRDefault="00E54966" w:rsidP="009A57F6">
            <w:pPr>
              <w:jc w:val="center"/>
              <w:rPr>
                <w:color w:val="000000"/>
                <w:sz w:val="22"/>
              </w:rPr>
            </w:pPr>
            <w:r w:rsidRPr="00EE121F">
              <w:rPr>
                <w:color w:val="000000"/>
                <w:sz w:val="22"/>
              </w:rPr>
              <w:t>14.9</w:t>
            </w:r>
          </w:p>
        </w:tc>
      </w:tr>
      <w:tr w:rsidR="00E54966" w:rsidRPr="00EE121F" w14:paraId="0AFE811D" w14:textId="77777777" w:rsidTr="3D881CCF">
        <w:trPr>
          <w:trHeight w:val="312"/>
        </w:trPr>
        <w:tc>
          <w:tcPr>
            <w:tcW w:w="2337" w:type="dxa"/>
            <w:shd w:val="clear" w:color="auto" w:fill="auto"/>
            <w:noWrap/>
            <w:tcMar>
              <w:left w:w="14" w:type="dxa"/>
              <w:right w:w="14" w:type="dxa"/>
            </w:tcMar>
            <w:hideMark/>
          </w:tcPr>
          <w:p w14:paraId="2A5F2CD4" w14:textId="53876DB3" w:rsidR="00E54966" w:rsidRPr="00EE121F" w:rsidRDefault="00E54966" w:rsidP="009A57F6">
            <w:pPr>
              <w:rPr>
                <w:color w:val="000000"/>
                <w:sz w:val="22"/>
              </w:rPr>
            </w:pPr>
            <w:r w:rsidRPr="00EE121F">
              <w:rPr>
                <w:color w:val="000000"/>
                <w:sz w:val="22"/>
              </w:rPr>
              <w:t xml:space="preserve">     Bachelors</w:t>
            </w:r>
          </w:p>
        </w:tc>
        <w:tc>
          <w:tcPr>
            <w:tcW w:w="533" w:type="dxa"/>
            <w:shd w:val="clear" w:color="auto" w:fill="auto"/>
            <w:noWrap/>
            <w:tcMar>
              <w:left w:w="0" w:type="dxa"/>
              <w:right w:w="0" w:type="dxa"/>
            </w:tcMar>
            <w:hideMark/>
          </w:tcPr>
          <w:p w14:paraId="204791C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4B0C4E0" w14:textId="77777777" w:rsidR="00E54966" w:rsidRPr="00EE121F" w:rsidRDefault="00E54966" w:rsidP="009A57F6">
            <w:pPr>
              <w:jc w:val="center"/>
              <w:rPr>
                <w:color w:val="000000"/>
                <w:sz w:val="22"/>
              </w:rPr>
            </w:pPr>
            <w:r w:rsidRPr="00EE121F">
              <w:rPr>
                <w:color w:val="000000"/>
                <w:sz w:val="22"/>
              </w:rPr>
              <w:t>32</w:t>
            </w:r>
          </w:p>
        </w:tc>
        <w:tc>
          <w:tcPr>
            <w:tcW w:w="590" w:type="dxa"/>
            <w:shd w:val="clear" w:color="auto" w:fill="auto"/>
            <w:noWrap/>
            <w:tcMar>
              <w:left w:w="0" w:type="dxa"/>
              <w:right w:w="0" w:type="dxa"/>
            </w:tcMar>
            <w:hideMark/>
          </w:tcPr>
          <w:p w14:paraId="3C7DC50E" w14:textId="77777777" w:rsidR="00E54966" w:rsidRPr="00EE121F" w:rsidRDefault="00E54966" w:rsidP="009A57F6">
            <w:pPr>
              <w:jc w:val="center"/>
              <w:rPr>
                <w:color w:val="000000"/>
                <w:sz w:val="22"/>
              </w:rPr>
            </w:pPr>
            <w:r w:rsidRPr="00EE121F">
              <w:rPr>
                <w:color w:val="000000"/>
                <w:sz w:val="22"/>
              </w:rPr>
              <w:t>32.3</w:t>
            </w:r>
          </w:p>
        </w:tc>
        <w:tc>
          <w:tcPr>
            <w:tcW w:w="130" w:type="dxa"/>
            <w:shd w:val="clear" w:color="auto" w:fill="auto"/>
            <w:noWrap/>
            <w:tcMar>
              <w:left w:w="0" w:type="dxa"/>
              <w:right w:w="0" w:type="dxa"/>
            </w:tcMar>
          </w:tcPr>
          <w:p w14:paraId="3FFD715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8F20CD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8E38611" w14:textId="77777777" w:rsidR="00E54966" w:rsidRPr="00EE121F" w:rsidRDefault="00E54966" w:rsidP="009A57F6">
            <w:pPr>
              <w:jc w:val="center"/>
              <w:rPr>
                <w:color w:val="000000"/>
                <w:sz w:val="22"/>
              </w:rPr>
            </w:pPr>
            <w:r w:rsidRPr="00EE121F">
              <w:rPr>
                <w:color w:val="000000"/>
                <w:sz w:val="22"/>
              </w:rPr>
              <w:t>44</w:t>
            </w:r>
          </w:p>
        </w:tc>
        <w:tc>
          <w:tcPr>
            <w:tcW w:w="590" w:type="dxa"/>
            <w:shd w:val="clear" w:color="auto" w:fill="auto"/>
            <w:tcMar>
              <w:left w:w="0" w:type="dxa"/>
              <w:right w:w="0" w:type="dxa"/>
            </w:tcMar>
            <w:hideMark/>
          </w:tcPr>
          <w:p w14:paraId="4B9B4504" w14:textId="77777777" w:rsidR="00E54966" w:rsidRPr="00EE121F" w:rsidRDefault="00E54966" w:rsidP="009A57F6">
            <w:pPr>
              <w:jc w:val="center"/>
              <w:rPr>
                <w:color w:val="000000"/>
                <w:sz w:val="22"/>
              </w:rPr>
            </w:pPr>
            <w:r w:rsidRPr="00EE121F">
              <w:rPr>
                <w:color w:val="000000"/>
                <w:sz w:val="22"/>
              </w:rPr>
              <w:t>39.3</w:t>
            </w:r>
          </w:p>
        </w:tc>
        <w:tc>
          <w:tcPr>
            <w:tcW w:w="134" w:type="dxa"/>
            <w:shd w:val="clear" w:color="auto" w:fill="auto"/>
            <w:noWrap/>
            <w:tcMar>
              <w:left w:w="0" w:type="dxa"/>
              <w:right w:w="0" w:type="dxa"/>
            </w:tcMar>
            <w:hideMark/>
          </w:tcPr>
          <w:p w14:paraId="1EB39AA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B3F9C6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25F0E2F" w14:textId="77777777" w:rsidR="00E54966" w:rsidRPr="00EE121F" w:rsidRDefault="00E54966" w:rsidP="009A57F6">
            <w:pPr>
              <w:jc w:val="center"/>
              <w:rPr>
                <w:color w:val="000000"/>
                <w:sz w:val="22"/>
              </w:rPr>
            </w:pPr>
            <w:r w:rsidRPr="00EE121F">
              <w:rPr>
                <w:color w:val="000000"/>
                <w:sz w:val="22"/>
              </w:rPr>
              <w:t>39</w:t>
            </w:r>
          </w:p>
        </w:tc>
        <w:tc>
          <w:tcPr>
            <w:tcW w:w="590" w:type="dxa"/>
            <w:shd w:val="clear" w:color="auto" w:fill="auto"/>
            <w:noWrap/>
            <w:tcMar>
              <w:left w:w="0" w:type="dxa"/>
              <w:right w:w="0" w:type="dxa"/>
            </w:tcMar>
            <w:hideMark/>
          </w:tcPr>
          <w:p w14:paraId="13AFC591" w14:textId="77777777" w:rsidR="00E54966" w:rsidRPr="00EE121F" w:rsidRDefault="00E54966" w:rsidP="009A57F6">
            <w:pPr>
              <w:jc w:val="center"/>
              <w:rPr>
                <w:color w:val="000000"/>
                <w:sz w:val="22"/>
              </w:rPr>
            </w:pPr>
            <w:r w:rsidRPr="00EE121F">
              <w:rPr>
                <w:color w:val="000000"/>
                <w:sz w:val="22"/>
              </w:rPr>
              <w:t>27.9</w:t>
            </w:r>
          </w:p>
        </w:tc>
        <w:tc>
          <w:tcPr>
            <w:tcW w:w="132" w:type="dxa"/>
            <w:shd w:val="clear" w:color="auto" w:fill="auto"/>
            <w:noWrap/>
            <w:tcMar>
              <w:left w:w="0" w:type="dxa"/>
              <w:right w:w="0" w:type="dxa"/>
            </w:tcMar>
            <w:hideMark/>
          </w:tcPr>
          <w:p w14:paraId="593B10C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9FEE57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2B55A19" w14:textId="77777777" w:rsidR="00E54966" w:rsidRPr="00EE121F" w:rsidRDefault="00E54966" w:rsidP="009A57F6">
            <w:pPr>
              <w:jc w:val="center"/>
              <w:rPr>
                <w:color w:val="000000"/>
                <w:sz w:val="22"/>
              </w:rPr>
            </w:pPr>
            <w:r w:rsidRPr="00EE121F">
              <w:rPr>
                <w:color w:val="000000"/>
                <w:sz w:val="22"/>
              </w:rPr>
              <w:t>18</w:t>
            </w:r>
          </w:p>
        </w:tc>
        <w:tc>
          <w:tcPr>
            <w:tcW w:w="590" w:type="dxa"/>
            <w:shd w:val="clear" w:color="auto" w:fill="auto"/>
            <w:noWrap/>
            <w:tcMar>
              <w:left w:w="0" w:type="dxa"/>
              <w:right w:w="0" w:type="dxa"/>
            </w:tcMar>
            <w:hideMark/>
          </w:tcPr>
          <w:p w14:paraId="124E4B73" w14:textId="77777777" w:rsidR="00E54966" w:rsidRPr="00EE121F" w:rsidRDefault="00E54966" w:rsidP="009A57F6">
            <w:pPr>
              <w:jc w:val="center"/>
              <w:rPr>
                <w:color w:val="000000"/>
                <w:sz w:val="22"/>
              </w:rPr>
            </w:pPr>
            <w:r w:rsidRPr="00EE121F">
              <w:rPr>
                <w:color w:val="000000"/>
                <w:sz w:val="22"/>
              </w:rPr>
              <w:t>15.7</w:t>
            </w:r>
          </w:p>
        </w:tc>
        <w:tc>
          <w:tcPr>
            <w:tcW w:w="132" w:type="dxa"/>
            <w:shd w:val="clear" w:color="auto" w:fill="auto"/>
            <w:noWrap/>
            <w:tcMar>
              <w:left w:w="0" w:type="dxa"/>
              <w:right w:w="0" w:type="dxa"/>
            </w:tcMar>
            <w:hideMark/>
          </w:tcPr>
          <w:p w14:paraId="60B1308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89E8169"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3D743A1" w14:textId="77777777" w:rsidR="00E54966" w:rsidRPr="00EE121F" w:rsidRDefault="00E54966" w:rsidP="009A57F6">
            <w:pPr>
              <w:jc w:val="center"/>
              <w:rPr>
                <w:color w:val="000000"/>
                <w:sz w:val="22"/>
              </w:rPr>
            </w:pPr>
            <w:r w:rsidRPr="00EE121F">
              <w:rPr>
                <w:color w:val="000000"/>
                <w:sz w:val="22"/>
              </w:rPr>
              <w:t>20</w:t>
            </w:r>
          </w:p>
        </w:tc>
        <w:tc>
          <w:tcPr>
            <w:tcW w:w="590" w:type="dxa"/>
            <w:shd w:val="clear" w:color="auto" w:fill="auto"/>
            <w:tcMar>
              <w:left w:w="0" w:type="dxa"/>
              <w:right w:w="0" w:type="dxa"/>
            </w:tcMar>
            <w:hideMark/>
          </w:tcPr>
          <w:p w14:paraId="344A50F4" w14:textId="77777777" w:rsidR="00E54966" w:rsidRPr="00EE121F" w:rsidRDefault="00E54966" w:rsidP="009A57F6">
            <w:pPr>
              <w:jc w:val="center"/>
              <w:rPr>
                <w:color w:val="000000"/>
                <w:sz w:val="22"/>
              </w:rPr>
            </w:pPr>
            <w:r w:rsidRPr="00EE121F">
              <w:rPr>
                <w:color w:val="000000"/>
                <w:sz w:val="22"/>
              </w:rPr>
              <w:t>18.0</w:t>
            </w:r>
          </w:p>
        </w:tc>
        <w:tc>
          <w:tcPr>
            <w:tcW w:w="144" w:type="dxa"/>
            <w:shd w:val="clear" w:color="auto" w:fill="auto"/>
            <w:tcMar>
              <w:left w:w="14" w:type="dxa"/>
              <w:right w:w="14" w:type="dxa"/>
            </w:tcMar>
            <w:hideMark/>
          </w:tcPr>
          <w:p w14:paraId="221075D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C855A5F"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52E8E13A" w14:textId="77777777" w:rsidR="00E54966" w:rsidRPr="00EE121F" w:rsidRDefault="00E54966" w:rsidP="009A57F6">
            <w:pPr>
              <w:jc w:val="center"/>
              <w:rPr>
                <w:color w:val="000000"/>
                <w:sz w:val="22"/>
              </w:rPr>
            </w:pPr>
            <w:r w:rsidRPr="00EE121F">
              <w:rPr>
                <w:color w:val="000000"/>
                <w:sz w:val="22"/>
              </w:rPr>
              <w:t>28</w:t>
            </w:r>
          </w:p>
        </w:tc>
        <w:tc>
          <w:tcPr>
            <w:tcW w:w="590" w:type="dxa"/>
            <w:shd w:val="clear" w:color="auto" w:fill="auto"/>
            <w:noWrap/>
            <w:tcMar>
              <w:left w:w="0" w:type="dxa"/>
              <w:right w:w="0" w:type="dxa"/>
            </w:tcMar>
            <w:hideMark/>
          </w:tcPr>
          <w:p w14:paraId="4B154B81" w14:textId="77777777" w:rsidR="00E54966" w:rsidRPr="00EE121F" w:rsidRDefault="00E54966" w:rsidP="009A57F6">
            <w:pPr>
              <w:jc w:val="center"/>
              <w:rPr>
                <w:color w:val="000000"/>
                <w:sz w:val="22"/>
              </w:rPr>
            </w:pPr>
            <w:r w:rsidRPr="00EE121F">
              <w:rPr>
                <w:color w:val="000000"/>
                <w:sz w:val="22"/>
              </w:rPr>
              <w:t>29.8</w:t>
            </w:r>
          </w:p>
        </w:tc>
      </w:tr>
      <w:tr w:rsidR="00E54966" w:rsidRPr="00EE121F" w14:paraId="312CE318" w14:textId="77777777" w:rsidTr="3D881CCF">
        <w:trPr>
          <w:trHeight w:val="312"/>
        </w:trPr>
        <w:tc>
          <w:tcPr>
            <w:tcW w:w="2337" w:type="dxa"/>
            <w:shd w:val="clear" w:color="auto" w:fill="auto"/>
            <w:noWrap/>
            <w:tcMar>
              <w:left w:w="14" w:type="dxa"/>
              <w:right w:w="14" w:type="dxa"/>
            </w:tcMar>
            <w:hideMark/>
          </w:tcPr>
          <w:p w14:paraId="60ABE291" w14:textId="4120B97C" w:rsidR="00E54966" w:rsidRPr="00EE121F" w:rsidRDefault="00E54966" w:rsidP="009A57F6">
            <w:pPr>
              <w:rPr>
                <w:color w:val="000000"/>
                <w:sz w:val="22"/>
              </w:rPr>
            </w:pPr>
            <w:r w:rsidRPr="00EE121F">
              <w:rPr>
                <w:color w:val="000000"/>
                <w:sz w:val="22"/>
              </w:rPr>
              <w:t xml:space="preserve">     Graduate</w:t>
            </w:r>
          </w:p>
        </w:tc>
        <w:tc>
          <w:tcPr>
            <w:tcW w:w="533" w:type="dxa"/>
            <w:shd w:val="clear" w:color="auto" w:fill="auto"/>
            <w:noWrap/>
            <w:tcMar>
              <w:left w:w="0" w:type="dxa"/>
              <w:right w:w="0" w:type="dxa"/>
            </w:tcMar>
            <w:hideMark/>
          </w:tcPr>
          <w:p w14:paraId="3D1FB4E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46B24A3" w14:textId="77777777" w:rsidR="00E54966" w:rsidRPr="00EE121F" w:rsidRDefault="00E54966" w:rsidP="009A57F6">
            <w:pPr>
              <w:jc w:val="center"/>
              <w:rPr>
                <w:color w:val="000000"/>
                <w:sz w:val="22"/>
              </w:rPr>
            </w:pPr>
            <w:r w:rsidRPr="00EE121F">
              <w:rPr>
                <w:color w:val="000000"/>
                <w:sz w:val="22"/>
              </w:rPr>
              <w:t>25</w:t>
            </w:r>
          </w:p>
        </w:tc>
        <w:tc>
          <w:tcPr>
            <w:tcW w:w="590" w:type="dxa"/>
            <w:shd w:val="clear" w:color="auto" w:fill="auto"/>
            <w:tcMar>
              <w:left w:w="0" w:type="dxa"/>
              <w:right w:w="0" w:type="dxa"/>
            </w:tcMar>
            <w:hideMark/>
          </w:tcPr>
          <w:p w14:paraId="1D692F39" w14:textId="77777777" w:rsidR="00E54966" w:rsidRPr="00EE121F" w:rsidRDefault="00E54966" w:rsidP="009A57F6">
            <w:pPr>
              <w:jc w:val="center"/>
              <w:rPr>
                <w:color w:val="000000"/>
                <w:sz w:val="22"/>
              </w:rPr>
            </w:pPr>
            <w:r w:rsidRPr="00EE121F">
              <w:rPr>
                <w:color w:val="000000"/>
                <w:sz w:val="22"/>
              </w:rPr>
              <w:t>25.2</w:t>
            </w:r>
          </w:p>
        </w:tc>
        <w:tc>
          <w:tcPr>
            <w:tcW w:w="130" w:type="dxa"/>
            <w:shd w:val="clear" w:color="auto" w:fill="auto"/>
            <w:noWrap/>
            <w:tcMar>
              <w:left w:w="0" w:type="dxa"/>
              <w:right w:w="0" w:type="dxa"/>
            </w:tcMar>
          </w:tcPr>
          <w:p w14:paraId="6745656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C5066D3"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385AC41" w14:textId="77777777" w:rsidR="00E54966" w:rsidRPr="00EE121F" w:rsidRDefault="00E54966" w:rsidP="009A57F6">
            <w:pPr>
              <w:jc w:val="center"/>
              <w:rPr>
                <w:color w:val="000000"/>
                <w:sz w:val="22"/>
              </w:rPr>
            </w:pPr>
            <w:r w:rsidRPr="00EE121F">
              <w:rPr>
                <w:color w:val="000000"/>
                <w:sz w:val="22"/>
              </w:rPr>
              <w:t>28</w:t>
            </w:r>
          </w:p>
        </w:tc>
        <w:tc>
          <w:tcPr>
            <w:tcW w:w="590" w:type="dxa"/>
            <w:shd w:val="clear" w:color="auto" w:fill="auto"/>
            <w:tcMar>
              <w:left w:w="0" w:type="dxa"/>
              <w:right w:w="0" w:type="dxa"/>
            </w:tcMar>
            <w:hideMark/>
          </w:tcPr>
          <w:p w14:paraId="1A2E2058" w14:textId="77777777" w:rsidR="00E54966" w:rsidRPr="00EE121F" w:rsidRDefault="00E54966" w:rsidP="009A57F6">
            <w:pPr>
              <w:jc w:val="center"/>
              <w:rPr>
                <w:color w:val="000000"/>
                <w:sz w:val="22"/>
              </w:rPr>
            </w:pPr>
            <w:r w:rsidRPr="00EE121F">
              <w:rPr>
                <w:color w:val="000000"/>
                <w:sz w:val="22"/>
              </w:rPr>
              <w:t>25.0</w:t>
            </w:r>
          </w:p>
        </w:tc>
        <w:tc>
          <w:tcPr>
            <w:tcW w:w="134" w:type="dxa"/>
            <w:shd w:val="clear" w:color="auto" w:fill="auto"/>
            <w:noWrap/>
            <w:tcMar>
              <w:left w:w="0" w:type="dxa"/>
              <w:right w:w="0" w:type="dxa"/>
            </w:tcMar>
            <w:hideMark/>
          </w:tcPr>
          <w:p w14:paraId="769B849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7399C2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8281FD2" w14:textId="77777777" w:rsidR="00E54966" w:rsidRPr="00EE121F" w:rsidRDefault="00E54966" w:rsidP="009A57F6">
            <w:pPr>
              <w:jc w:val="center"/>
              <w:rPr>
                <w:color w:val="000000"/>
                <w:sz w:val="22"/>
              </w:rPr>
            </w:pPr>
            <w:r w:rsidRPr="00EE121F">
              <w:rPr>
                <w:color w:val="000000"/>
                <w:sz w:val="22"/>
              </w:rPr>
              <w:t>31</w:t>
            </w:r>
          </w:p>
        </w:tc>
        <w:tc>
          <w:tcPr>
            <w:tcW w:w="590" w:type="dxa"/>
            <w:shd w:val="clear" w:color="auto" w:fill="auto"/>
            <w:noWrap/>
            <w:tcMar>
              <w:left w:w="0" w:type="dxa"/>
              <w:right w:w="0" w:type="dxa"/>
            </w:tcMar>
            <w:hideMark/>
          </w:tcPr>
          <w:p w14:paraId="06596FBE" w14:textId="77777777" w:rsidR="00E54966" w:rsidRPr="00EE121F" w:rsidRDefault="00E54966" w:rsidP="009A57F6">
            <w:pPr>
              <w:jc w:val="center"/>
              <w:rPr>
                <w:color w:val="000000"/>
                <w:sz w:val="22"/>
              </w:rPr>
            </w:pPr>
            <w:r w:rsidRPr="00EE121F">
              <w:rPr>
                <w:color w:val="000000"/>
                <w:sz w:val="22"/>
              </w:rPr>
              <w:t>22.1</w:t>
            </w:r>
          </w:p>
        </w:tc>
        <w:tc>
          <w:tcPr>
            <w:tcW w:w="132" w:type="dxa"/>
            <w:shd w:val="clear" w:color="auto" w:fill="auto"/>
            <w:noWrap/>
            <w:tcMar>
              <w:left w:w="0" w:type="dxa"/>
              <w:right w:w="0" w:type="dxa"/>
            </w:tcMar>
            <w:hideMark/>
          </w:tcPr>
          <w:p w14:paraId="3020853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AA29957"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AE19810" w14:textId="77777777" w:rsidR="00E54966" w:rsidRPr="00EE121F" w:rsidRDefault="00E54966" w:rsidP="009A57F6">
            <w:pPr>
              <w:jc w:val="center"/>
              <w:rPr>
                <w:color w:val="000000"/>
                <w:sz w:val="22"/>
              </w:rPr>
            </w:pPr>
            <w:r w:rsidRPr="00EE121F">
              <w:rPr>
                <w:color w:val="000000"/>
                <w:sz w:val="22"/>
              </w:rPr>
              <w:t>18</w:t>
            </w:r>
          </w:p>
        </w:tc>
        <w:tc>
          <w:tcPr>
            <w:tcW w:w="590" w:type="dxa"/>
            <w:shd w:val="clear" w:color="auto" w:fill="auto"/>
            <w:tcMar>
              <w:left w:w="0" w:type="dxa"/>
              <w:right w:w="0" w:type="dxa"/>
            </w:tcMar>
            <w:hideMark/>
          </w:tcPr>
          <w:p w14:paraId="3B938883" w14:textId="77777777" w:rsidR="00E54966" w:rsidRPr="00EE121F" w:rsidRDefault="00E54966" w:rsidP="009A57F6">
            <w:pPr>
              <w:jc w:val="center"/>
              <w:rPr>
                <w:color w:val="000000"/>
                <w:sz w:val="22"/>
              </w:rPr>
            </w:pPr>
            <w:r w:rsidRPr="00EE121F">
              <w:rPr>
                <w:color w:val="000000"/>
                <w:sz w:val="22"/>
              </w:rPr>
              <w:t>15.7</w:t>
            </w:r>
          </w:p>
        </w:tc>
        <w:tc>
          <w:tcPr>
            <w:tcW w:w="132" w:type="dxa"/>
            <w:shd w:val="clear" w:color="auto" w:fill="auto"/>
            <w:tcMar>
              <w:left w:w="0" w:type="dxa"/>
              <w:right w:w="0" w:type="dxa"/>
            </w:tcMar>
            <w:hideMark/>
          </w:tcPr>
          <w:p w14:paraId="25E8D63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06FDB6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E40877D" w14:textId="77777777" w:rsidR="00E54966" w:rsidRPr="00EE121F" w:rsidRDefault="00E54966" w:rsidP="009A57F6">
            <w:pPr>
              <w:jc w:val="center"/>
              <w:rPr>
                <w:color w:val="000000"/>
                <w:sz w:val="22"/>
              </w:rPr>
            </w:pPr>
            <w:r w:rsidRPr="00EE121F">
              <w:rPr>
                <w:color w:val="000000"/>
                <w:sz w:val="22"/>
              </w:rPr>
              <w:t>13</w:t>
            </w:r>
          </w:p>
        </w:tc>
        <w:tc>
          <w:tcPr>
            <w:tcW w:w="590" w:type="dxa"/>
            <w:shd w:val="clear" w:color="auto" w:fill="auto"/>
            <w:tcMar>
              <w:left w:w="0" w:type="dxa"/>
              <w:right w:w="0" w:type="dxa"/>
            </w:tcMar>
            <w:hideMark/>
          </w:tcPr>
          <w:p w14:paraId="5C9A7923" w14:textId="77777777" w:rsidR="00E54966" w:rsidRPr="00EE121F" w:rsidRDefault="00E54966" w:rsidP="009A57F6">
            <w:pPr>
              <w:jc w:val="center"/>
              <w:rPr>
                <w:color w:val="000000"/>
                <w:sz w:val="22"/>
              </w:rPr>
            </w:pPr>
            <w:r w:rsidRPr="00EE121F">
              <w:rPr>
                <w:color w:val="000000"/>
                <w:sz w:val="22"/>
              </w:rPr>
              <w:t>11.7</w:t>
            </w:r>
          </w:p>
        </w:tc>
        <w:tc>
          <w:tcPr>
            <w:tcW w:w="144" w:type="dxa"/>
            <w:shd w:val="clear" w:color="auto" w:fill="auto"/>
            <w:tcMar>
              <w:left w:w="14" w:type="dxa"/>
              <w:right w:w="14" w:type="dxa"/>
            </w:tcMar>
            <w:hideMark/>
          </w:tcPr>
          <w:p w14:paraId="2D260C6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7B7B433"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4D88D301" w14:textId="77777777" w:rsidR="00E54966" w:rsidRPr="00EE121F" w:rsidRDefault="00E54966" w:rsidP="009A57F6">
            <w:pPr>
              <w:jc w:val="center"/>
              <w:rPr>
                <w:color w:val="000000"/>
                <w:sz w:val="22"/>
              </w:rPr>
            </w:pPr>
            <w:r w:rsidRPr="00EE121F">
              <w:rPr>
                <w:color w:val="000000"/>
                <w:sz w:val="22"/>
              </w:rPr>
              <w:t>11</w:t>
            </w:r>
          </w:p>
        </w:tc>
        <w:tc>
          <w:tcPr>
            <w:tcW w:w="590" w:type="dxa"/>
            <w:shd w:val="clear" w:color="auto" w:fill="auto"/>
            <w:noWrap/>
            <w:tcMar>
              <w:left w:w="0" w:type="dxa"/>
              <w:right w:w="0" w:type="dxa"/>
            </w:tcMar>
            <w:hideMark/>
          </w:tcPr>
          <w:p w14:paraId="1513BC56" w14:textId="77777777" w:rsidR="00E54966" w:rsidRPr="00EE121F" w:rsidRDefault="00E54966" w:rsidP="009A57F6">
            <w:pPr>
              <w:jc w:val="center"/>
              <w:rPr>
                <w:color w:val="000000"/>
                <w:sz w:val="22"/>
              </w:rPr>
            </w:pPr>
            <w:r w:rsidRPr="00EE121F">
              <w:rPr>
                <w:color w:val="000000"/>
                <w:sz w:val="22"/>
              </w:rPr>
              <w:t>11.7</w:t>
            </w:r>
          </w:p>
        </w:tc>
      </w:tr>
      <w:tr w:rsidR="00E54966" w:rsidRPr="00EE121F" w14:paraId="12F0DE19" w14:textId="77777777" w:rsidTr="3D881CCF">
        <w:trPr>
          <w:trHeight w:val="585"/>
        </w:trPr>
        <w:tc>
          <w:tcPr>
            <w:tcW w:w="2337" w:type="dxa"/>
            <w:shd w:val="clear" w:color="auto" w:fill="auto"/>
            <w:noWrap/>
            <w:tcMar>
              <w:left w:w="14" w:type="dxa"/>
              <w:right w:w="14" w:type="dxa"/>
            </w:tcMar>
            <w:hideMark/>
          </w:tcPr>
          <w:p w14:paraId="2210DDDF" w14:textId="313DB64C" w:rsidR="00E54966" w:rsidRDefault="00A556A8" w:rsidP="009A57F6">
            <w:pPr>
              <w:rPr>
                <w:color w:val="000000"/>
                <w:sz w:val="22"/>
              </w:rPr>
            </w:pPr>
            <w:r w:rsidRPr="00EE121F">
              <w:rPr>
                <w:color w:val="000000"/>
                <w:sz w:val="22"/>
              </w:rPr>
              <w:t xml:space="preserve">  </w:t>
            </w:r>
            <w:r w:rsidR="00E54966" w:rsidRPr="00EE121F">
              <w:rPr>
                <w:color w:val="000000"/>
                <w:sz w:val="22"/>
              </w:rPr>
              <w:t xml:space="preserve"> English as </w:t>
            </w:r>
            <w:r w:rsidR="00647C8A">
              <w:rPr>
                <w:color w:val="000000"/>
                <w:sz w:val="22"/>
              </w:rPr>
              <w:t>p</w:t>
            </w:r>
            <w:r w:rsidR="00E54966" w:rsidRPr="00EE121F">
              <w:rPr>
                <w:color w:val="000000"/>
                <w:sz w:val="22"/>
              </w:rPr>
              <w:t xml:space="preserve">rimary </w:t>
            </w:r>
            <w:r w:rsidR="00E54966">
              <w:rPr>
                <w:color w:val="000000"/>
                <w:sz w:val="22"/>
              </w:rPr>
              <w:t xml:space="preserve"> </w:t>
            </w:r>
          </w:p>
          <w:p w14:paraId="7C1C78CB" w14:textId="355C5CB3" w:rsidR="00E54966" w:rsidRPr="00EE121F" w:rsidRDefault="00E54966" w:rsidP="009A57F6">
            <w:pPr>
              <w:rPr>
                <w:color w:val="000000"/>
                <w:sz w:val="22"/>
              </w:rPr>
            </w:pPr>
            <w:r>
              <w:rPr>
                <w:color w:val="000000"/>
                <w:sz w:val="22"/>
              </w:rPr>
              <w:t xml:space="preserve"> </w:t>
            </w:r>
            <w:r w:rsidR="00A556A8" w:rsidRPr="00EE121F">
              <w:rPr>
                <w:color w:val="000000"/>
                <w:sz w:val="22"/>
              </w:rPr>
              <w:t xml:space="preserve">  </w:t>
            </w:r>
            <w:r w:rsidR="00647C8A">
              <w:rPr>
                <w:color w:val="000000"/>
                <w:sz w:val="22"/>
              </w:rPr>
              <w:t>h</w:t>
            </w:r>
            <w:r>
              <w:rPr>
                <w:color w:val="000000"/>
                <w:sz w:val="22"/>
              </w:rPr>
              <w:t xml:space="preserve">ome </w:t>
            </w:r>
            <w:r w:rsidR="00647C8A">
              <w:rPr>
                <w:color w:val="000000"/>
                <w:sz w:val="22"/>
              </w:rPr>
              <w:t>l</w:t>
            </w:r>
            <w:r w:rsidRPr="00EE121F">
              <w:rPr>
                <w:color w:val="000000"/>
                <w:sz w:val="22"/>
              </w:rPr>
              <w:t>anguage</w:t>
            </w:r>
          </w:p>
        </w:tc>
        <w:tc>
          <w:tcPr>
            <w:tcW w:w="533" w:type="dxa"/>
            <w:shd w:val="clear" w:color="auto" w:fill="auto"/>
            <w:noWrap/>
            <w:tcMar>
              <w:left w:w="0" w:type="dxa"/>
              <w:right w:w="0" w:type="dxa"/>
            </w:tcMar>
            <w:hideMark/>
          </w:tcPr>
          <w:p w14:paraId="6B52FA3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955A3D6" w14:textId="77777777" w:rsidR="00E54966" w:rsidRPr="00EE121F" w:rsidRDefault="00E54966" w:rsidP="009A57F6">
            <w:pPr>
              <w:jc w:val="center"/>
              <w:rPr>
                <w:color w:val="000000"/>
                <w:sz w:val="22"/>
              </w:rPr>
            </w:pPr>
            <w:r w:rsidRPr="00EE121F">
              <w:rPr>
                <w:color w:val="000000"/>
                <w:sz w:val="22"/>
              </w:rPr>
              <w:t>84</w:t>
            </w:r>
          </w:p>
        </w:tc>
        <w:tc>
          <w:tcPr>
            <w:tcW w:w="590" w:type="dxa"/>
            <w:shd w:val="clear" w:color="auto" w:fill="auto"/>
            <w:tcMar>
              <w:left w:w="0" w:type="dxa"/>
              <w:right w:w="0" w:type="dxa"/>
            </w:tcMar>
            <w:hideMark/>
          </w:tcPr>
          <w:p w14:paraId="157B27D4" w14:textId="77777777" w:rsidR="00E54966" w:rsidRPr="00EE121F" w:rsidRDefault="00E54966" w:rsidP="009A57F6">
            <w:pPr>
              <w:jc w:val="center"/>
              <w:rPr>
                <w:color w:val="000000"/>
                <w:sz w:val="22"/>
              </w:rPr>
            </w:pPr>
            <w:r w:rsidRPr="00EE121F">
              <w:rPr>
                <w:color w:val="000000"/>
                <w:sz w:val="22"/>
              </w:rPr>
              <w:t>97.7</w:t>
            </w:r>
          </w:p>
        </w:tc>
        <w:tc>
          <w:tcPr>
            <w:tcW w:w="130" w:type="dxa"/>
            <w:shd w:val="clear" w:color="auto" w:fill="auto"/>
            <w:noWrap/>
            <w:tcMar>
              <w:left w:w="0" w:type="dxa"/>
              <w:right w:w="0" w:type="dxa"/>
            </w:tcMar>
          </w:tcPr>
          <w:p w14:paraId="30B3B6C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976A93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8463EB4" w14:textId="77777777" w:rsidR="00E54966" w:rsidRPr="00EE121F" w:rsidRDefault="00E54966" w:rsidP="009A57F6">
            <w:pPr>
              <w:jc w:val="center"/>
              <w:rPr>
                <w:color w:val="000000"/>
                <w:sz w:val="22"/>
              </w:rPr>
            </w:pPr>
            <w:r w:rsidRPr="00EE121F">
              <w:rPr>
                <w:color w:val="000000"/>
                <w:sz w:val="22"/>
              </w:rPr>
              <w:t>87</w:t>
            </w:r>
          </w:p>
        </w:tc>
        <w:tc>
          <w:tcPr>
            <w:tcW w:w="590" w:type="dxa"/>
            <w:shd w:val="clear" w:color="auto" w:fill="auto"/>
            <w:tcMar>
              <w:left w:w="0" w:type="dxa"/>
              <w:right w:w="0" w:type="dxa"/>
            </w:tcMar>
            <w:hideMark/>
          </w:tcPr>
          <w:p w14:paraId="19E06153" w14:textId="77777777" w:rsidR="00E54966" w:rsidRPr="00EE121F" w:rsidRDefault="00E54966" w:rsidP="009A57F6">
            <w:pPr>
              <w:jc w:val="center"/>
              <w:rPr>
                <w:color w:val="000000"/>
                <w:sz w:val="22"/>
              </w:rPr>
            </w:pPr>
            <w:r w:rsidRPr="00EE121F">
              <w:rPr>
                <w:color w:val="000000"/>
                <w:sz w:val="22"/>
              </w:rPr>
              <w:t>94.6</w:t>
            </w:r>
          </w:p>
        </w:tc>
        <w:tc>
          <w:tcPr>
            <w:tcW w:w="134" w:type="dxa"/>
            <w:shd w:val="clear" w:color="auto" w:fill="auto"/>
            <w:noWrap/>
            <w:tcMar>
              <w:left w:w="0" w:type="dxa"/>
              <w:right w:w="0" w:type="dxa"/>
            </w:tcMar>
            <w:hideMark/>
          </w:tcPr>
          <w:p w14:paraId="5002702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894D76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117E7A7" w14:textId="77777777" w:rsidR="00E54966" w:rsidRPr="00EE121F" w:rsidRDefault="00E54966" w:rsidP="009A57F6">
            <w:pPr>
              <w:jc w:val="center"/>
              <w:rPr>
                <w:color w:val="000000"/>
                <w:sz w:val="22"/>
              </w:rPr>
            </w:pPr>
            <w:r w:rsidRPr="00EE121F">
              <w:rPr>
                <w:color w:val="000000"/>
                <w:sz w:val="22"/>
              </w:rPr>
              <w:t>110</w:t>
            </w:r>
          </w:p>
        </w:tc>
        <w:tc>
          <w:tcPr>
            <w:tcW w:w="590" w:type="dxa"/>
            <w:shd w:val="clear" w:color="auto" w:fill="auto"/>
            <w:tcMar>
              <w:left w:w="0" w:type="dxa"/>
              <w:right w:w="0" w:type="dxa"/>
            </w:tcMar>
            <w:hideMark/>
          </w:tcPr>
          <w:p w14:paraId="1D1EC0B8" w14:textId="77777777" w:rsidR="00E54966" w:rsidRPr="00EE121F" w:rsidRDefault="00E54966" w:rsidP="009A57F6">
            <w:pPr>
              <w:jc w:val="center"/>
              <w:rPr>
                <w:color w:val="000000"/>
                <w:sz w:val="22"/>
              </w:rPr>
            </w:pPr>
            <w:r w:rsidRPr="00EE121F">
              <w:rPr>
                <w:color w:val="000000"/>
                <w:sz w:val="22"/>
              </w:rPr>
              <w:t>97.3</w:t>
            </w:r>
          </w:p>
        </w:tc>
        <w:tc>
          <w:tcPr>
            <w:tcW w:w="132" w:type="dxa"/>
            <w:shd w:val="clear" w:color="auto" w:fill="auto"/>
            <w:tcMar>
              <w:left w:w="0" w:type="dxa"/>
              <w:right w:w="0" w:type="dxa"/>
            </w:tcMar>
            <w:hideMark/>
          </w:tcPr>
          <w:p w14:paraId="3FD41E8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7A3BFB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FFDA7F0" w14:textId="77777777" w:rsidR="00E54966" w:rsidRPr="00EE121F" w:rsidRDefault="00E54966" w:rsidP="009A57F6">
            <w:pPr>
              <w:jc w:val="center"/>
              <w:rPr>
                <w:color w:val="000000"/>
                <w:sz w:val="22"/>
              </w:rPr>
            </w:pPr>
            <w:r w:rsidRPr="00EE121F">
              <w:rPr>
                <w:color w:val="000000"/>
                <w:sz w:val="22"/>
              </w:rPr>
              <w:t>77</w:t>
            </w:r>
          </w:p>
        </w:tc>
        <w:tc>
          <w:tcPr>
            <w:tcW w:w="590" w:type="dxa"/>
            <w:shd w:val="clear" w:color="auto" w:fill="auto"/>
            <w:tcMar>
              <w:left w:w="0" w:type="dxa"/>
              <w:right w:w="0" w:type="dxa"/>
            </w:tcMar>
            <w:hideMark/>
          </w:tcPr>
          <w:p w14:paraId="71209CB1" w14:textId="77777777" w:rsidR="00E54966" w:rsidRPr="00EE121F" w:rsidRDefault="00E54966" w:rsidP="009A57F6">
            <w:pPr>
              <w:jc w:val="center"/>
              <w:rPr>
                <w:color w:val="000000"/>
                <w:sz w:val="22"/>
              </w:rPr>
            </w:pPr>
            <w:r w:rsidRPr="00EE121F">
              <w:rPr>
                <w:color w:val="000000"/>
                <w:sz w:val="22"/>
              </w:rPr>
              <w:t>87.5</w:t>
            </w:r>
          </w:p>
        </w:tc>
        <w:tc>
          <w:tcPr>
            <w:tcW w:w="132" w:type="dxa"/>
            <w:shd w:val="clear" w:color="auto" w:fill="auto"/>
            <w:tcMar>
              <w:left w:w="0" w:type="dxa"/>
              <w:right w:w="0" w:type="dxa"/>
            </w:tcMar>
            <w:hideMark/>
          </w:tcPr>
          <w:p w14:paraId="0B2831E8"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00F51A6"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6BC01E8" w14:textId="77777777" w:rsidR="00E54966" w:rsidRPr="00EE121F" w:rsidRDefault="00E54966" w:rsidP="009A57F6">
            <w:pPr>
              <w:jc w:val="center"/>
              <w:rPr>
                <w:color w:val="000000"/>
                <w:sz w:val="22"/>
              </w:rPr>
            </w:pPr>
            <w:r w:rsidRPr="00EE121F">
              <w:rPr>
                <w:color w:val="000000"/>
                <w:sz w:val="22"/>
              </w:rPr>
              <w:t>78</w:t>
            </w:r>
          </w:p>
        </w:tc>
        <w:tc>
          <w:tcPr>
            <w:tcW w:w="590" w:type="dxa"/>
            <w:shd w:val="clear" w:color="auto" w:fill="auto"/>
            <w:tcMar>
              <w:left w:w="0" w:type="dxa"/>
              <w:right w:w="0" w:type="dxa"/>
            </w:tcMar>
            <w:hideMark/>
          </w:tcPr>
          <w:p w14:paraId="75A1E863" w14:textId="77777777" w:rsidR="00E54966" w:rsidRPr="00EE121F" w:rsidRDefault="00E54966" w:rsidP="009A57F6">
            <w:pPr>
              <w:jc w:val="center"/>
              <w:rPr>
                <w:color w:val="000000"/>
                <w:sz w:val="22"/>
              </w:rPr>
            </w:pPr>
            <w:r w:rsidRPr="00EE121F">
              <w:rPr>
                <w:color w:val="000000"/>
                <w:sz w:val="22"/>
              </w:rPr>
              <w:t>96.3</w:t>
            </w:r>
          </w:p>
        </w:tc>
        <w:tc>
          <w:tcPr>
            <w:tcW w:w="144" w:type="dxa"/>
            <w:shd w:val="clear" w:color="auto" w:fill="auto"/>
            <w:tcMar>
              <w:left w:w="14" w:type="dxa"/>
              <w:right w:w="14" w:type="dxa"/>
            </w:tcMar>
            <w:hideMark/>
          </w:tcPr>
          <w:p w14:paraId="5F5D064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EC6328D"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648E0883" w14:textId="77777777" w:rsidR="00E54966" w:rsidRPr="00EE121F" w:rsidRDefault="00E54966" w:rsidP="009A57F6">
            <w:pPr>
              <w:jc w:val="center"/>
              <w:rPr>
                <w:color w:val="000000"/>
                <w:sz w:val="22"/>
              </w:rPr>
            </w:pPr>
            <w:r w:rsidRPr="00EE121F">
              <w:rPr>
                <w:color w:val="000000"/>
                <w:sz w:val="22"/>
              </w:rPr>
              <w:t>70</w:t>
            </w:r>
          </w:p>
        </w:tc>
        <w:tc>
          <w:tcPr>
            <w:tcW w:w="590" w:type="dxa"/>
            <w:shd w:val="clear" w:color="auto" w:fill="auto"/>
            <w:tcMar>
              <w:left w:w="0" w:type="dxa"/>
              <w:right w:w="0" w:type="dxa"/>
            </w:tcMar>
            <w:hideMark/>
          </w:tcPr>
          <w:p w14:paraId="37E979C2" w14:textId="77777777" w:rsidR="00E54966" w:rsidRPr="00EE121F" w:rsidRDefault="00E54966" w:rsidP="009A57F6">
            <w:pPr>
              <w:jc w:val="center"/>
              <w:rPr>
                <w:color w:val="000000"/>
                <w:sz w:val="22"/>
              </w:rPr>
            </w:pPr>
            <w:r w:rsidRPr="00EE121F">
              <w:rPr>
                <w:color w:val="000000"/>
                <w:sz w:val="22"/>
              </w:rPr>
              <w:t>95.9</w:t>
            </w:r>
          </w:p>
        </w:tc>
      </w:tr>
      <w:tr w:rsidR="00E54966" w:rsidRPr="00EE121F" w14:paraId="42F5B218" w14:textId="77777777" w:rsidTr="3D881CCF">
        <w:trPr>
          <w:trHeight w:val="312"/>
        </w:trPr>
        <w:tc>
          <w:tcPr>
            <w:tcW w:w="2337" w:type="dxa"/>
            <w:shd w:val="clear" w:color="auto" w:fill="auto"/>
            <w:noWrap/>
            <w:tcMar>
              <w:left w:w="14" w:type="dxa"/>
              <w:right w:w="14" w:type="dxa"/>
            </w:tcMar>
            <w:hideMark/>
          </w:tcPr>
          <w:p w14:paraId="3D8517A9" w14:textId="19C6DB5E" w:rsidR="00E54966" w:rsidRPr="00EE121F" w:rsidRDefault="00A556A8" w:rsidP="009A57F6">
            <w:pPr>
              <w:rPr>
                <w:color w:val="000000"/>
                <w:sz w:val="22"/>
              </w:rPr>
            </w:pPr>
            <w:r w:rsidRPr="00EE121F">
              <w:rPr>
                <w:color w:val="000000"/>
                <w:sz w:val="22"/>
              </w:rPr>
              <w:t xml:space="preserve">  </w:t>
            </w:r>
            <w:r w:rsidR="00E54966">
              <w:rPr>
                <w:color w:val="000000"/>
                <w:sz w:val="22"/>
              </w:rPr>
              <w:t>IEP</w:t>
            </w:r>
          </w:p>
        </w:tc>
        <w:tc>
          <w:tcPr>
            <w:tcW w:w="533" w:type="dxa"/>
            <w:shd w:val="clear" w:color="auto" w:fill="auto"/>
            <w:noWrap/>
            <w:tcMar>
              <w:left w:w="0" w:type="dxa"/>
              <w:right w:w="0" w:type="dxa"/>
            </w:tcMar>
            <w:hideMark/>
          </w:tcPr>
          <w:p w14:paraId="35E9792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8DA7176" w14:textId="77777777" w:rsidR="00E54966" w:rsidRPr="00EE121F" w:rsidRDefault="00E54966" w:rsidP="009A57F6">
            <w:pPr>
              <w:jc w:val="center"/>
              <w:rPr>
                <w:color w:val="000000"/>
                <w:sz w:val="22"/>
              </w:rPr>
            </w:pPr>
            <w:r w:rsidRPr="00EE121F">
              <w:rPr>
                <w:color w:val="000000"/>
                <w:sz w:val="22"/>
              </w:rPr>
              <w:t>9</w:t>
            </w:r>
          </w:p>
        </w:tc>
        <w:tc>
          <w:tcPr>
            <w:tcW w:w="590" w:type="dxa"/>
            <w:shd w:val="clear" w:color="auto" w:fill="auto"/>
            <w:tcMar>
              <w:left w:w="0" w:type="dxa"/>
              <w:right w:w="0" w:type="dxa"/>
            </w:tcMar>
            <w:hideMark/>
          </w:tcPr>
          <w:p w14:paraId="4F3FABF6" w14:textId="77777777" w:rsidR="00E54966" w:rsidRPr="00EE121F" w:rsidRDefault="00E54966" w:rsidP="009A57F6">
            <w:pPr>
              <w:jc w:val="center"/>
              <w:rPr>
                <w:color w:val="000000"/>
                <w:sz w:val="22"/>
              </w:rPr>
            </w:pPr>
            <w:r w:rsidRPr="00EE121F">
              <w:rPr>
                <w:color w:val="000000"/>
                <w:sz w:val="22"/>
              </w:rPr>
              <w:t>8.9</w:t>
            </w:r>
          </w:p>
        </w:tc>
        <w:tc>
          <w:tcPr>
            <w:tcW w:w="130" w:type="dxa"/>
            <w:shd w:val="clear" w:color="auto" w:fill="auto"/>
            <w:noWrap/>
            <w:tcMar>
              <w:left w:w="0" w:type="dxa"/>
              <w:right w:w="0" w:type="dxa"/>
            </w:tcMar>
          </w:tcPr>
          <w:p w14:paraId="58B4CC0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B03928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3189C5B" w14:textId="77777777" w:rsidR="00E54966" w:rsidRPr="00EE121F" w:rsidRDefault="00E54966" w:rsidP="009A57F6">
            <w:pPr>
              <w:jc w:val="center"/>
              <w:rPr>
                <w:color w:val="000000"/>
                <w:sz w:val="22"/>
              </w:rPr>
            </w:pPr>
            <w:r w:rsidRPr="00EE121F">
              <w:rPr>
                <w:color w:val="000000"/>
                <w:sz w:val="22"/>
              </w:rPr>
              <w:t>7</w:t>
            </w:r>
          </w:p>
        </w:tc>
        <w:tc>
          <w:tcPr>
            <w:tcW w:w="590" w:type="dxa"/>
            <w:shd w:val="clear" w:color="auto" w:fill="auto"/>
            <w:tcMar>
              <w:left w:w="0" w:type="dxa"/>
              <w:right w:w="0" w:type="dxa"/>
            </w:tcMar>
            <w:hideMark/>
          </w:tcPr>
          <w:p w14:paraId="22333710" w14:textId="77777777" w:rsidR="00E54966" w:rsidRPr="00EE121F" w:rsidRDefault="00E54966" w:rsidP="009A57F6">
            <w:pPr>
              <w:jc w:val="center"/>
              <w:rPr>
                <w:color w:val="000000"/>
                <w:sz w:val="22"/>
              </w:rPr>
            </w:pPr>
            <w:r w:rsidRPr="00EE121F">
              <w:rPr>
                <w:color w:val="000000"/>
                <w:sz w:val="22"/>
              </w:rPr>
              <w:t>6.1</w:t>
            </w:r>
          </w:p>
        </w:tc>
        <w:tc>
          <w:tcPr>
            <w:tcW w:w="134" w:type="dxa"/>
            <w:shd w:val="clear" w:color="auto" w:fill="auto"/>
            <w:noWrap/>
            <w:tcMar>
              <w:left w:w="0" w:type="dxa"/>
              <w:right w:w="0" w:type="dxa"/>
            </w:tcMar>
            <w:hideMark/>
          </w:tcPr>
          <w:p w14:paraId="21D418C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0C7A4CB"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609EE6A" w14:textId="77777777" w:rsidR="00E54966" w:rsidRPr="00EE121F" w:rsidRDefault="00E54966" w:rsidP="009A57F6">
            <w:pPr>
              <w:jc w:val="center"/>
              <w:rPr>
                <w:color w:val="000000"/>
                <w:sz w:val="22"/>
              </w:rPr>
            </w:pPr>
            <w:r w:rsidRPr="00EE121F">
              <w:rPr>
                <w:color w:val="000000"/>
                <w:sz w:val="22"/>
              </w:rPr>
              <w:t>12</w:t>
            </w:r>
          </w:p>
        </w:tc>
        <w:tc>
          <w:tcPr>
            <w:tcW w:w="590" w:type="dxa"/>
            <w:shd w:val="clear" w:color="auto" w:fill="auto"/>
            <w:tcMar>
              <w:left w:w="0" w:type="dxa"/>
              <w:right w:w="0" w:type="dxa"/>
            </w:tcMar>
            <w:hideMark/>
          </w:tcPr>
          <w:p w14:paraId="260C3D37" w14:textId="77777777" w:rsidR="00E54966" w:rsidRPr="00EE121F" w:rsidRDefault="00E54966" w:rsidP="009A57F6">
            <w:pPr>
              <w:jc w:val="center"/>
              <w:rPr>
                <w:color w:val="000000"/>
                <w:sz w:val="22"/>
              </w:rPr>
            </w:pPr>
            <w:r w:rsidRPr="00EE121F">
              <w:rPr>
                <w:color w:val="000000"/>
                <w:sz w:val="22"/>
              </w:rPr>
              <w:t>8.6</w:t>
            </w:r>
          </w:p>
        </w:tc>
        <w:tc>
          <w:tcPr>
            <w:tcW w:w="132" w:type="dxa"/>
            <w:shd w:val="clear" w:color="auto" w:fill="auto"/>
            <w:tcMar>
              <w:left w:w="0" w:type="dxa"/>
              <w:right w:w="0" w:type="dxa"/>
            </w:tcMar>
            <w:hideMark/>
          </w:tcPr>
          <w:p w14:paraId="3E951F4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9DCC3E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25542CBE" w14:textId="77777777" w:rsidR="00E54966" w:rsidRPr="00EE121F" w:rsidRDefault="00E54966" w:rsidP="009A57F6">
            <w:pPr>
              <w:jc w:val="center"/>
              <w:rPr>
                <w:color w:val="000000"/>
                <w:sz w:val="22"/>
              </w:rPr>
            </w:pPr>
            <w:r w:rsidRPr="00EE121F">
              <w:rPr>
                <w:color w:val="000000"/>
                <w:sz w:val="22"/>
              </w:rPr>
              <w:t>4</w:t>
            </w:r>
          </w:p>
        </w:tc>
        <w:tc>
          <w:tcPr>
            <w:tcW w:w="590" w:type="dxa"/>
            <w:shd w:val="clear" w:color="auto" w:fill="auto"/>
            <w:tcMar>
              <w:left w:w="0" w:type="dxa"/>
              <w:right w:w="0" w:type="dxa"/>
            </w:tcMar>
            <w:hideMark/>
          </w:tcPr>
          <w:p w14:paraId="294534F0" w14:textId="77777777" w:rsidR="00E54966" w:rsidRPr="00EE121F" w:rsidRDefault="00E54966" w:rsidP="009A57F6">
            <w:pPr>
              <w:jc w:val="center"/>
              <w:rPr>
                <w:color w:val="000000"/>
                <w:sz w:val="22"/>
              </w:rPr>
            </w:pPr>
            <w:r w:rsidRPr="00EE121F">
              <w:rPr>
                <w:color w:val="000000"/>
                <w:sz w:val="22"/>
              </w:rPr>
              <w:t>3.5</w:t>
            </w:r>
          </w:p>
        </w:tc>
        <w:tc>
          <w:tcPr>
            <w:tcW w:w="132" w:type="dxa"/>
            <w:shd w:val="clear" w:color="auto" w:fill="auto"/>
            <w:tcMar>
              <w:left w:w="0" w:type="dxa"/>
              <w:right w:w="0" w:type="dxa"/>
            </w:tcMar>
            <w:hideMark/>
          </w:tcPr>
          <w:p w14:paraId="5F0CB2B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530833A"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12707C3" w14:textId="77777777" w:rsidR="00E54966" w:rsidRPr="00EE121F" w:rsidRDefault="00E54966" w:rsidP="009A57F6">
            <w:pPr>
              <w:jc w:val="center"/>
              <w:rPr>
                <w:color w:val="000000"/>
                <w:sz w:val="22"/>
              </w:rPr>
            </w:pPr>
            <w:r w:rsidRPr="00EE121F">
              <w:rPr>
                <w:color w:val="000000"/>
                <w:sz w:val="22"/>
              </w:rPr>
              <w:t>10</w:t>
            </w:r>
          </w:p>
        </w:tc>
        <w:tc>
          <w:tcPr>
            <w:tcW w:w="590" w:type="dxa"/>
            <w:shd w:val="clear" w:color="auto" w:fill="auto"/>
            <w:tcMar>
              <w:left w:w="0" w:type="dxa"/>
              <w:right w:w="0" w:type="dxa"/>
            </w:tcMar>
            <w:hideMark/>
          </w:tcPr>
          <w:p w14:paraId="41618674" w14:textId="77777777" w:rsidR="00E54966" w:rsidRPr="00EE121F" w:rsidRDefault="00E54966" w:rsidP="009A57F6">
            <w:pPr>
              <w:jc w:val="center"/>
              <w:rPr>
                <w:color w:val="000000"/>
                <w:sz w:val="22"/>
              </w:rPr>
            </w:pPr>
            <w:r w:rsidRPr="00EE121F">
              <w:rPr>
                <w:color w:val="000000"/>
                <w:sz w:val="22"/>
              </w:rPr>
              <w:t>8.8</w:t>
            </w:r>
          </w:p>
        </w:tc>
        <w:tc>
          <w:tcPr>
            <w:tcW w:w="144" w:type="dxa"/>
            <w:shd w:val="clear" w:color="auto" w:fill="auto"/>
            <w:tcMar>
              <w:left w:w="14" w:type="dxa"/>
              <w:right w:w="14" w:type="dxa"/>
            </w:tcMar>
            <w:hideMark/>
          </w:tcPr>
          <w:p w14:paraId="556FD5F9"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E709663"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00462125" w14:textId="77777777" w:rsidR="00E54966" w:rsidRPr="00EE121F" w:rsidRDefault="00E54966" w:rsidP="009A57F6">
            <w:pPr>
              <w:jc w:val="center"/>
              <w:rPr>
                <w:color w:val="000000"/>
                <w:sz w:val="22"/>
              </w:rPr>
            </w:pPr>
            <w:r w:rsidRPr="00EE121F">
              <w:rPr>
                <w:color w:val="000000"/>
                <w:sz w:val="22"/>
              </w:rPr>
              <w:t>3</w:t>
            </w:r>
          </w:p>
        </w:tc>
        <w:tc>
          <w:tcPr>
            <w:tcW w:w="590" w:type="dxa"/>
            <w:shd w:val="clear" w:color="auto" w:fill="auto"/>
            <w:tcMar>
              <w:left w:w="0" w:type="dxa"/>
              <w:right w:w="0" w:type="dxa"/>
            </w:tcMar>
            <w:hideMark/>
          </w:tcPr>
          <w:p w14:paraId="1D723F5E" w14:textId="77777777" w:rsidR="00E54966" w:rsidRPr="00EE121F" w:rsidRDefault="00E54966" w:rsidP="009A57F6">
            <w:pPr>
              <w:jc w:val="center"/>
              <w:rPr>
                <w:color w:val="000000"/>
                <w:sz w:val="22"/>
              </w:rPr>
            </w:pPr>
            <w:r w:rsidRPr="00EE121F">
              <w:rPr>
                <w:color w:val="000000"/>
                <w:sz w:val="22"/>
              </w:rPr>
              <w:t>3.2</w:t>
            </w:r>
          </w:p>
        </w:tc>
      </w:tr>
      <w:tr w:rsidR="00E54966" w:rsidRPr="00EE121F" w14:paraId="0EB1DE4E" w14:textId="77777777" w:rsidTr="3D881CCF">
        <w:trPr>
          <w:trHeight w:val="312"/>
        </w:trPr>
        <w:tc>
          <w:tcPr>
            <w:tcW w:w="2337" w:type="dxa"/>
            <w:shd w:val="clear" w:color="auto" w:fill="auto"/>
            <w:noWrap/>
            <w:tcMar>
              <w:left w:w="14" w:type="dxa"/>
              <w:right w:w="14" w:type="dxa"/>
            </w:tcMar>
            <w:hideMark/>
          </w:tcPr>
          <w:p w14:paraId="66BE2CBE" w14:textId="5B91755A" w:rsidR="00E54966" w:rsidRPr="00EE121F" w:rsidRDefault="00A556A8" w:rsidP="009A57F6">
            <w:pPr>
              <w:rPr>
                <w:color w:val="000000"/>
                <w:sz w:val="22"/>
              </w:rPr>
            </w:pPr>
            <w:r w:rsidRPr="00EE121F">
              <w:rPr>
                <w:color w:val="000000"/>
                <w:sz w:val="22"/>
              </w:rPr>
              <w:t xml:space="preserve">  </w:t>
            </w:r>
            <w:r w:rsidR="00E54966">
              <w:rPr>
                <w:color w:val="000000"/>
                <w:sz w:val="22"/>
              </w:rPr>
              <w:t xml:space="preserve">Annual </w:t>
            </w:r>
            <w:r w:rsidR="00647C8A">
              <w:rPr>
                <w:color w:val="000000"/>
                <w:sz w:val="22"/>
              </w:rPr>
              <w:t>f</w:t>
            </w:r>
            <w:r w:rsidR="00E54966">
              <w:rPr>
                <w:color w:val="000000"/>
                <w:sz w:val="22"/>
              </w:rPr>
              <w:t xml:space="preserve">amily </w:t>
            </w:r>
            <w:r w:rsidR="00647C8A">
              <w:rPr>
                <w:color w:val="000000"/>
                <w:sz w:val="22"/>
              </w:rPr>
              <w:t>i</w:t>
            </w:r>
            <w:r w:rsidR="00E54966" w:rsidRPr="00EE121F">
              <w:rPr>
                <w:color w:val="000000"/>
                <w:sz w:val="22"/>
              </w:rPr>
              <w:t>ncome</w:t>
            </w:r>
          </w:p>
        </w:tc>
        <w:tc>
          <w:tcPr>
            <w:tcW w:w="533" w:type="dxa"/>
            <w:shd w:val="clear" w:color="auto" w:fill="auto"/>
            <w:noWrap/>
            <w:tcMar>
              <w:left w:w="0" w:type="dxa"/>
              <w:right w:w="0" w:type="dxa"/>
            </w:tcMar>
            <w:hideMark/>
          </w:tcPr>
          <w:p w14:paraId="28C74FB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148E48A"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64742E30" w14:textId="77777777" w:rsidR="00E54966" w:rsidRPr="00EE121F" w:rsidRDefault="00E54966" w:rsidP="009A57F6">
            <w:pPr>
              <w:jc w:val="center"/>
              <w:rPr>
                <w:sz w:val="22"/>
              </w:rPr>
            </w:pPr>
          </w:p>
        </w:tc>
        <w:tc>
          <w:tcPr>
            <w:tcW w:w="130" w:type="dxa"/>
            <w:shd w:val="clear" w:color="auto" w:fill="auto"/>
            <w:noWrap/>
            <w:tcMar>
              <w:left w:w="0" w:type="dxa"/>
              <w:right w:w="0" w:type="dxa"/>
            </w:tcMar>
          </w:tcPr>
          <w:p w14:paraId="581CE02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6CFE8A5"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11CEFC9"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5E27D6CC" w14:textId="77777777" w:rsidR="00E54966" w:rsidRPr="00EE121F" w:rsidRDefault="00E54966" w:rsidP="009A57F6">
            <w:pPr>
              <w:jc w:val="center"/>
              <w:rPr>
                <w:sz w:val="22"/>
              </w:rPr>
            </w:pPr>
          </w:p>
        </w:tc>
        <w:tc>
          <w:tcPr>
            <w:tcW w:w="134" w:type="dxa"/>
            <w:shd w:val="clear" w:color="auto" w:fill="auto"/>
            <w:noWrap/>
            <w:tcMar>
              <w:left w:w="0" w:type="dxa"/>
              <w:right w:w="0" w:type="dxa"/>
            </w:tcMar>
            <w:hideMark/>
          </w:tcPr>
          <w:p w14:paraId="396835B6"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DE16CA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C11D47F"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53121554" w14:textId="77777777" w:rsidR="00E54966" w:rsidRPr="00EE121F" w:rsidRDefault="00E54966" w:rsidP="009A57F6">
            <w:pPr>
              <w:jc w:val="center"/>
              <w:rPr>
                <w:sz w:val="22"/>
              </w:rPr>
            </w:pPr>
          </w:p>
        </w:tc>
        <w:tc>
          <w:tcPr>
            <w:tcW w:w="132" w:type="dxa"/>
            <w:shd w:val="clear" w:color="auto" w:fill="auto"/>
            <w:tcMar>
              <w:left w:w="0" w:type="dxa"/>
              <w:right w:w="0" w:type="dxa"/>
            </w:tcMar>
            <w:hideMark/>
          </w:tcPr>
          <w:p w14:paraId="77C927D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B09FAEE"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8EC73AC"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321E6706" w14:textId="77777777" w:rsidR="00E54966" w:rsidRPr="00EE121F" w:rsidRDefault="00E54966" w:rsidP="009A57F6">
            <w:pPr>
              <w:jc w:val="center"/>
              <w:rPr>
                <w:sz w:val="22"/>
              </w:rPr>
            </w:pPr>
          </w:p>
        </w:tc>
        <w:tc>
          <w:tcPr>
            <w:tcW w:w="132" w:type="dxa"/>
            <w:shd w:val="clear" w:color="auto" w:fill="auto"/>
            <w:tcMar>
              <w:left w:w="0" w:type="dxa"/>
              <w:right w:w="0" w:type="dxa"/>
            </w:tcMar>
            <w:hideMark/>
          </w:tcPr>
          <w:p w14:paraId="53632D57"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ECF4C7B"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1B5D76A"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0815B0FD" w14:textId="77777777" w:rsidR="00E54966" w:rsidRPr="00EE121F" w:rsidRDefault="00E54966" w:rsidP="009A57F6">
            <w:pPr>
              <w:jc w:val="center"/>
              <w:rPr>
                <w:sz w:val="22"/>
              </w:rPr>
            </w:pPr>
          </w:p>
        </w:tc>
        <w:tc>
          <w:tcPr>
            <w:tcW w:w="144" w:type="dxa"/>
            <w:shd w:val="clear" w:color="auto" w:fill="auto"/>
            <w:tcMar>
              <w:left w:w="14" w:type="dxa"/>
              <w:right w:w="14" w:type="dxa"/>
            </w:tcMar>
            <w:hideMark/>
          </w:tcPr>
          <w:p w14:paraId="43338538"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A8A8EBC"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0929086" w14:textId="77777777" w:rsidR="00E54966" w:rsidRPr="00EE121F" w:rsidRDefault="00E54966" w:rsidP="009A57F6">
            <w:pPr>
              <w:jc w:val="center"/>
              <w:rPr>
                <w:sz w:val="22"/>
              </w:rPr>
            </w:pPr>
          </w:p>
        </w:tc>
        <w:tc>
          <w:tcPr>
            <w:tcW w:w="590" w:type="dxa"/>
            <w:shd w:val="clear" w:color="auto" w:fill="auto"/>
            <w:tcMar>
              <w:left w:w="0" w:type="dxa"/>
              <w:right w:w="0" w:type="dxa"/>
            </w:tcMar>
            <w:hideMark/>
          </w:tcPr>
          <w:p w14:paraId="31BF306F" w14:textId="77777777" w:rsidR="00E54966" w:rsidRPr="00EE121F" w:rsidRDefault="00E54966" w:rsidP="009A57F6">
            <w:pPr>
              <w:jc w:val="center"/>
              <w:rPr>
                <w:sz w:val="22"/>
              </w:rPr>
            </w:pPr>
          </w:p>
        </w:tc>
      </w:tr>
      <w:tr w:rsidR="00E54966" w:rsidRPr="00EE121F" w14:paraId="1AD0D578" w14:textId="77777777" w:rsidTr="3D881CCF">
        <w:trPr>
          <w:trHeight w:val="312"/>
        </w:trPr>
        <w:tc>
          <w:tcPr>
            <w:tcW w:w="2337" w:type="dxa"/>
            <w:shd w:val="clear" w:color="auto" w:fill="auto"/>
            <w:noWrap/>
            <w:tcMar>
              <w:left w:w="14" w:type="dxa"/>
              <w:right w:w="14" w:type="dxa"/>
            </w:tcMar>
            <w:hideMark/>
          </w:tcPr>
          <w:p w14:paraId="58AA10DB" w14:textId="4D4CB1D0" w:rsidR="00E54966" w:rsidRPr="00EE121F" w:rsidRDefault="00E54966" w:rsidP="009A57F6">
            <w:pPr>
              <w:rPr>
                <w:color w:val="000000"/>
                <w:sz w:val="22"/>
              </w:rPr>
            </w:pPr>
            <w:r w:rsidRPr="00EE121F">
              <w:rPr>
                <w:color w:val="000000"/>
                <w:sz w:val="22"/>
              </w:rPr>
              <w:t xml:space="preserve">     &lt;$40K</w:t>
            </w:r>
          </w:p>
        </w:tc>
        <w:tc>
          <w:tcPr>
            <w:tcW w:w="533" w:type="dxa"/>
            <w:shd w:val="clear" w:color="auto" w:fill="auto"/>
            <w:noWrap/>
            <w:tcMar>
              <w:left w:w="0" w:type="dxa"/>
              <w:right w:w="0" w:type="dxa"/>
            </w:tcMar>
            <w:hideMark/>
          </w:tcPr>
          <w:p w14:paraId="0F55761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C9FB2E8" w14:textId="77777777" w:rsidR="00E54966" w:rsidRPr="00EE121F" w:rsidRDefault="00E54966" w:rsidP="009A57F6">
            <w:pPr>
              <w:jc w:val="center"/>
              <w:rPr>
                <w:color w:val="000000"/>
                <w:sz w:val="22"/>
              </w:rPr>
            </w:pPr>
            <w:r w:rsidRPr="00EE121F">
              <w:rPr>
                <w:color w:val="000000"/>
                <w:sz w:val="22"/>
              </w:rPr>
              <w:t>21</w:t>
            </w:r>
          </w:p>
        </w:tc>
        <w:tc>
          <w:tcPr>
            <w:tcW w:w="590" w:type="dxa"/>
            <w:shd w:val="clear" w:color="auto" w:fill="auto"/>
            <w:tcMar>
              <w:left w:w="0" w:type="dxa"/>
              <w:right w:w="0" w:type="dxa"/>
            </w:tcMar>
            <w:hideMark/>
          </w:tcPr>
          <w:p w14:paraId="759F5FB8" w14:textId="77777777" w:rsidR="00E54966" w:rsidRPr="00EE121F" w:rsidRDefault="00E54966" w:rsidP="009A57F6">
            <w:pPr>
              <w:jc w:val="center"/>
              <w:rPr>
                <w:color w:val="000000"/>
                <w:sz w:val="22"/>
              </w:rPr>
            </w:pPr>
            <w:r w:rsidRPr="00EE121F">
              <w:rPr>
                <w:color w:val="000000"/>
                <w:sz w:val="22"/>
              </w:rPr>
              <w:t>25.3</w:t>
            </w:r>
          </w:p>
        </w:tc>
        <w:tc>
          <w:tcPr>
            <w:tcW w:w="130" w:type="dxa"/>
            <w:shd w:val="clear" w:color="auto" w:fill="auto"/>
            <w:noWrap/>
            <w:tcMar>
              <w:left w:w="0" w:type="dxa"/>
              <w:right w:w="0" w:type="dxa"/>
            </w:tcMar>
          </w:tcPr>
          <w:p w14:paraId="7E28163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2E85BD8"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7186C07" w14:textId="77777777" w:rsidR="00E54966" w:rsidRPr="00EE121F" w:rsidRDefault="00E54966" w:rsidP="009A57F6">
            <w:pPr>
              <w:jc w:val="center"/>
              <w:rPr>
                <w:color w:val="000000"/>
                <w:sz w:val="22"/>
              </w:rPr>
            </w:pPr>
            <w:r w:rsidRPr="00EE121F">
              <w:rPr>
                <w:color w:val="000000"/>
                <w:sz w:val="22"/>
              </w:rPr>
              <w:t>16</w:t>
            </w:r>
          </w:p>
        </w:tc>
        <w:tc>
          <w:tcPr>
            <w:tcW w:w="590" w:type="dxa"/>
            <w:shd w:val="clear" w:color="auto" w:fill="auto"/>
            <w:tcMar>
              <w:left w:w="0" w:type="dxa"/>
              <w:right w:w="0" w:type="dxa"/>
            </w:tcMar>
            <w:hideMark/>
          </w:tcPr>
          <w:p w14:paraId="4EF4F400" w14:textId="77777777" w:rsidR="00E54966" w:rsidRPr="00EE121F" w:rsidRDefault="00E54966" w:rsidP="009A57F6">
            <w:pPr>
              <w:jc w:val="center"/>
              <w:rPr>
                <w:color w:val="000000"/>
                <w:sz w:val="22"/>
              </w:rPr>
            </w:pPr>
            <w:r w:rsidRPr="00EE121F">
              <w:rPr>
                <w:color w:val="000000"/>
                <w:sz w:val="22"/>
              </w:rPr>
              <w:t>17.6</w:t>
            </w:r>
          </w:p>
        </w:tc>
        <w:tc>
          <w:tcPr>
            <w:tcW w:w="134" w:type="dxa"/>
            <w:shd w:val="clear" w:color="auto" w:fill="auto"/>
            <w:noWrap/>
            <w:tcMar>
              <w:left w:w="0" w:type="dxa"/>
              <w:right w:w="0" w:type="dxa"/>
            </w:tcMar>
            <w:hideMark/>
          </w:tcPr>
          <w:p w14:paraId="26418B5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B8ADB80"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9138A00" w14:textId="77777777" w:rsidR="00E54966" w:rsidRPr="00EE121F" w:rsidRDefault="00E54966" w:rsidP="009A57F6">
            <w:pPr>
              <w:jc w:val="center"/>
              <w:rPr>
                <w:color w:val="000000"/>
                <w:sz w:val="22"/>
              </w:rPr>
            </w:pPr>
            <w:r w:rsidRPr="00EE121F">
              <w:rPr>
                <w:color w:val="000000"/>
                <w:sz w:val="22"/>
              </w:rPr>
              <w:t>32</w:t>
            </w:r>
          </w:p>
        </w:tc>
        <w:tc>
          <w:tcPr>
            <w:tcW w:w="590" w:type="dxa"/>
            <w:shd w:val="clear" w:color="auto" w:fill="auto"/>
            <w:tcMar>
              <w:left w:w="0" w:type="dxa"/>
              <w:right w:w="0" w:type="dxa"/>
            </w:tcMar>
            <w:hideMark/>
          </w:tcPr>
          <w:p w14:paraId="5DA20D4C" w14:textId="77777777" w:rsidR="00E54966" w:rsidRPr="00EE121F" w:rsidRDefault="00E54966" w:rsidP="009A57F6">
            <w:pPr>
              <w:jc w:val="center"/>
              <w:rPr>
                <w:color w:val="000000"/>
                <w:sz w:val="22"/>
              </w:rPr>
            </w:pPr>
            <w:r w:rsidRPr="00EE121F">
              <w:rPr>
                <w:color w:val="000000"/>
                <w:sz w:val="22"/>
              </w:rPr>
              <w:t>29.4</w:t>
            </w:r>
          </w:p>
        </w:tc>
        <w:tc>
          <w:tcPr>
            <w:tcW w:w="132" w:type="dxa"/>
            <w:shd w:val="clear" w:color="auto" w:fill="auto"/>
            <w:tcMar>
              <w:left w:w="0" w:type="dxa"/>
              <w:right w:w="0" w:type="dxa"/>
            </w:tcMar>
            <w:hideMark/>
          </w:tcPr>
          <w:p w14:paraId="2CE4FAA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7706434"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5DC11E0B" w14:textId="77777777" w:rsidR="00E54966" w:rsidRPr="00EE121F" w:rsidRDefault="00E54966" w:rsidP="009A57F6">
            <w:pPr>
              <w:jc w:val="center"/>
              <w:rPr>
                <w:color w:val="000000"/>
                <w:sz w:val="22"/>
              </w:rPr>
            </w:pPr>
            <w:r w:rsidRPr="00EE121F">
              <w:rPr>
                <w:color w:val="000000"/>
                <w:sz w:val="22"/>
              </w:rPr>
              <w:t>32</w:t>
            </w:r>
          </w:p>
        </w:tc>
        <w:tc>
          <w:tcPr>
            <w:tcW w:w="590" w:type="dxa"/>
            <w:shd w:val="clear" w:color="auto" w:fill="auto"/>
            <w:tcMar>
              <w:left w:w="0" w:type="dxa"/>
              <w:right w:w="0" w:type="dxa"/>
            </w:tcMar>
            <w:hideMark/>
          </w:tcPr>
          <w:p w14:paraId="54AA6F33" w14:textId="77777777" w:rsidR="00E54966" w:rsidRPr="00EE121F" w:rsidRDefault="00E54966" w:rsidP="009A57F6">
            <w:pPr>
              <w:jc w:val="center"/>
              <w:rPr>
                <w:color w:val="000000"/>
                <w:sz w:val="22"/>
              </w:rPr>
            </w:pPr>
            <w:r w:rsidRPr="00EE121F">
              <w:rPr>
                <w:color w:val="000000"/>
                <w:sz w:val="22"/>
              </w:rPr>
              <w:t>38.1</w:t>
            </w:r>
          </w:p>
        </w:tc>
        <w:tc>
          <w:tcPr>
            <w:tcW w:w="132" w:type="dxa"/>
            <w:shd w:val="clear" w:color="auto" w:fill="auto"/>
            <w:tcMar>
              <w:left w:w="0" w:type="dxa"/>
              <w:right w:w="0" w:type="dxa"/>
            </w:tcMar>
            <w:hideMark/>
          </w:tcPr>
          <w:p w14:paraId="2978E44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DD9343C"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0B59220" w14:textId="77777777" w:rsidR="00E54966" w:rsidRPr="00EE121F" w:rsidRDefault="00E54966" w:rsidP="009A57F6">
            <w:pPr>
              <w:jc w:val="center"/>
              <w:rPr>
                <w:color w:val="000000"/>
                <w:sz w:val="22"/>
              </w:rPr>
            </w:pPr>
            <w:r w:rsidRPr="00EE121F">
              <w:rPr>
                <w:color w:val="000000"/>
                <w:sz w:val="22"/>
              </w:rPr>
              <w:t>26</w:t>
            </w:r>
          </w:p>
        </w:tc>
        <w:tc>
          <w:tcPr>
            <w:tcW w:w="590" w:type="dxa"/>
            <w:shd w:val="clear" w:color="auto" w:fill="auto"/>
            <w:tcMar>
              <w:left w:w="0" w:type="dxa"/>
              <w:right w:w="0" w:type="dxa"/>
            </w:tcMar>
            <w:hideMark/>
          </w:tcPr>
          <w:p w14:paraId="40B3B589" w14:textId="77777777" w:rsidR="00E54966" w:rsidRPr="00EE121F" w:rsidRDefault="00E54966" w:rsidP="009A57F6">
            <w:pPr>
              <w:jc w:val="center"/>
              <w:rPr>
                <w:color w:val="000000"/>
                <w:sz w:val="22"/>
              </w:rPr>
            </w:pPr>
            <w:r w:rsidRPr="00EE121F">
              <w:rPr>
                <w:color w:val="000000"/>
                <w:sz w:val="22"/>
              </w:rPr>
              <w:t>32.9</w:t>
            </w:r>
          </w:p>
        </w:tc>
        <w:tc>
          <w:tcPr>
            <w:tcW w:w="144" w:type="dxa"/>
            <w:shd w:val="clear" w:color="auto" w:fill="auto"/>
            <w:tcMar>
              <w:left w:w="14" w:type="dxa"/>
              <w:right w:w="14" w:type="dxa"/>
            </w:tcMar>
            <w:hideMark/>
          </w:tcPr>
          <w:p w14:paraId="49480F6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C84AD73"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38FF0159" w14:textId="77777777" w:rsidR="00E54966" w:rsidRPr="00EE121F" w:rsidRDefault="00E54966" w:rsidP="009A57F6">
            <w:pPr>
              <w:jc w:val="center"/>
              <w:rPr>
                <w:color w:val="000000"/>
                <w:sz w:val="22"/>
              </w:rPr>
            </w:pPr>
            <w:r w:rsidRPr="00EE121F">
              <w:rPr>
                <w:color w:val="000000"/>
                <w:sz w:val="22"/>
              </w:rPr>
              <w:t>23</w:t>
            </w:r>
          </w:p>
        </w:tc>
        <w:tc>
          <w:tcPr>
            <w:tcW w:w="590" w:type="dxa"/>
            <w:shd w:val="clear" w:color="auto" w:fill="auto"/>
            <w:tcMar>
              <w:left w:w="0" w:type="dxa"/>
              <w:right w:w="0" w:type="dxa"/>
            </w:tcMar>
            <w:hideMark/>
          </w:tcPr>
          <w:p w14:paraId="29E394D1" w14:textId="77777777" w:rsidR="00E54966" w:rsidRPr="00EE121F" w:rsidRDefault="00E54966" w:rsidP="009A57F6">
            <w:pPr>
              <w:jc w:val="center"/>
              <w:rPr>
                <w:color w:val="000000"/>
                <w:sz w:val="22"/>
              </w:rPr>
            </w:pPr>
            <w:r w:rsidRPr="00EE121F">
              <w:rPr>
                <w:color w:val="000000"/>
                <w:sz w:val="22"/>
              </w:rPr>
              <w:t>32.4</w:t>
            </w:r>
          </w:p>
        </w:tc>
      </w:tr>
      <w:tr w:rsidR="00E54966" w:rsidRPr="00EE121F" w14:paraId="70A44ACF" w14:textId="77777777" w:rsidTr="3D881CCF">
        <w:trPr>
          <w:trHeight w:val="312"/>
        </w:trPr>
        <w:tc>
          <w:tcPr>
            <w:tcW w:w="2337" w:type="dxa"/>
            <w:shd w:val="clear" w:color="auto" w:fill="auto"/>
            <w:noWrap/>
            <w:tcMar>
              <w:left w:w="14" w:type="dxa"/>
              <w:right w:w="14" w:type="dxa"/>
            </w:tcMar>
            <w:hideMark/>
          </w:tcPr>
          <w:p w14:paraId="589A1144" w14:textId="64EC665C" w:rsidR="00E54966" w:rsidRPr="00EE121F" w:rsidRDefault="00E54966" w:rsidP="009A57F6">
            <w:pPr>
              <w:rPr>
                <w:color w:val="000000"/>
                <w:sz w:val="22"/>
              </w:rPr>
            </w:pPr>
            <w:r w:rsidRPr="00EE121F">
              <w:rPr>
                <w:color w:val="000000"/>
                <w:sz w:val="22"/>
              </w:rPr>
              <w:t xml:space="preserve">     $40K~$85K</w:t>
            </w:r>
          </w:p>
        </w:tc>
        <w:tc>
          <w:tcPr>
            <w:tcW w:w="533" w:type="dxa"/>
            <w:shd w:val="clear" w:color="auto" w:fill="auto"/>
            <w:noWrap/>
            <w:tcMar>
              <w:left w:w="0" w:type="dxa"/>
              <w:right w:w="0" w:type="dxa"/>
            </w:tcMar>
            <w:hideMark/>
          </w:tcPr>
          <w:p w14:paraId="2995522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07D1341" w14:textId="77777777" w:rsidR="00E54966" w:rsidRPr="00EE121F" w:rsidRDefault="00E54966" w:rsidP="009A57F6">
            <w:pPr>
              <w:jc w:val="center"/>
              <w:rPr>
                <w:color w:val="000000"/>
                <w:sz w:val="22"/>
              </w:rPr>
            </w:pPr>
            <w:r w:rsidRPr="00EE121F">
              <w:rPr>
                <w:color w:val="000000"/>
                <w:sz w:val="22"/>
              </w:rPr>
              <w:t>19</w:t>
            </w:r>
          </w:p>
        </w:tc>
        <w:tc>
          <w:tcPr>
            <w:tcW w:w="590" w:type="dxa"/>
            <w:shd w:val="clear" w:color="auto" w:fill="auto"/>
            <w:tcMar>
              <w:left w:w="0" w:type="dxa"/>
              <w:right w:w="0" w:type="dxa"/>
            </w:tcMar>
            <w:hideMark/>
          </w:tcPr>
          <w:p w14:paraId="39589F32" w14:textId="77777777" w:rsidR="00E54966" w:rsidRPr="00EE121F" w:rsidRDefault="00E54966" w:rsidP="009A57F6">
            <w:pPr>
              <w:jc w:val="center"/>
              <w:rPr>
                <w:color w:val="000000"/>
                <w:sz w:val="22"/>
              </w:rPr>
            </w:pPr>
            <w:r w:rsidRPr="00EE121F">
              <w:rPr>
                <w:color w:val="000000"/>
                <w:sz w:val="22"/>
              </w:rPr>
              <w:t>22.9</w:t>
            </w:r>
          </w:p>
        </w:tc>
        <w:tc>
          <w:tcPr>
            <w:tcW w:w="130" w:type="dxa"/>
            <w:shd w:val="clear" w:color="auto" w:fill="auto"/>
            <w:noWrap/>
            <w:tcMar>
              <w:left w:w="0" w:type="dxa"/>
              <w:right w:w="0" w:type="dxa"/>
            </w:tcMar>
          </w:tcPr>
          <w:p w14:paraId="17E0214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C6A3C2D"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62933C79" w14:textId="77777777" w:rsidR="00E54966" w:rsidRPr="00EE121F" w:rsidRDefault="00E54966" w:rsidP="009A57F6">
            <w:pPr>
              <w:jc w:val="center"/>
              <w:rPr>
                <w:color w:val="000000"/>
                <w:sz w:val="22"/>
              </w:rPr>
            </w:pPr>
            <w:r w:rsidRPr="00EE121F">
              <w:rPr>
                <w:color w:val="000000"/>
                <w:sz w:val="22"/>
              </w:rPr>
              <w:t>25</w:t>
            </w:r>
          </w:p>
        </w:tc>
        <w:tc>
          <w:tcPr>
            <w:tcW w:w="590" w:type="dxa"/>
            <w:shd w:val="clear" w:color="auto" w:fill="auto"/>
            <w:tcMar>
              <w:left w:w="0" w:type="dxa"/>
              <w:right w:w="0" w:type="dxa"/>
            </w:tcMar>
            <w:hideMark/>
          </w:tcPr>
          <w:p w14:paraId="4583DBA7" w14:textId="77777777" w:rsidR="00E54966" w:rsidRPr="00EE121F" w:rsidRDefault="00E54966" w:rsidP="009A57F6">
            <w:pPr>
              <w:jc w:val="center"/>
              <w:rPr>
                <w:color w:val="000000"/>
                <w:sz w:val="22"/>
              </w:rPr>
            </w:pPr>
            <w:r w:rsidRPr="00EE121F">
              <w:rPr>
                <w:color w:val="000000"/>
                <w:sz w:val="22"/>
              </w:rPr>
              <w:t>27.5</w:t>
            </w:r>
          </w:p>
        </w:tc>
        <w:tc>
          <w:tcPr>
            <w:tcW w:w="134" w:type="dxa"/>
            <w:shd w:val="clear" w:color="auto" w:fill="auto"/>
            <w:noWrap/>
            <w:tcMar>
              <w:left w:w="0" w:type="dxa"/>
              <w:right w:w="0" w:type="dxa"/>
            </w:tcMar>
            <w:hideMark/>
          </w:tcPr>
          <w:p w14:paraId="6E8E6C8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8E5A512"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4CFA8878" w14:textId="77777777" w:rsidR="00E54966" w:rsidRPr="00EE121F" w:rsidRDefault="00E54966" w:rsidP="009A57F6">
            <w:pPr>
              <w:jc w:val="center"/>
              <w:rPr>
                <w:color w:val="000000"/>
                <w:sz w:val="22"/>
              </w:rPr>
            </w:pPr>
            <w:r w:rsidRPr="00EE121F">
              <w:rPr>
                <w:color w:val="000000"/>
                <w:sz w:val="22"/>
              </w:rPr>
              <w:t>26</w:t>
            </w:r>
          </w:p>
        </w:tc>
        <w:tc>
          <w:tcPr>
            <w:tcW w:w="590" w:type="dxa"/>
            <w:shd w:val="clear" w:color="auto" w:fill="auto"/>
            <w:tcMar>
              <w:left w:w="0" w:type="dxa"/>
              <w:right w:w="0" w:type="dxa"/>
            </w:tcMar>
            <w:hideMark/>
          </w:tcPr>
          <w:p w14:paraId="425230C5" w14:textId="77777777" w:rsidR="00E54966" w:rsidRPr="00EE121F" w:rsidRDefault="00E54966" w:rsidP="009A57F6">
            <w:pPr>
              <w:jc w:val="center"/>
              <w:rPr>
                <w:color w:val="000000"/>
                <w:sz w:val="22"/>
              </w:rPr>
            </w:pPr>
            <w:r w:rsidRPr="00EE121F">
              <w:rPr>
                <w:color w:val="000000"/>
                <w:sz w:val="22"/>
              </w:rPr>
              <w:t>23.9</w:t>
            </w:r>
          </w:p>
        </w:tc>
        <w:tc>
          <w:tcPr>
            <w:tcW w:w="132" w:type="dxa"/>
            <w:shd w:val="clear" w:color="auto" w:fill="auto"/>
            <w:tcMar>
              <w:left w:w="0" w:type="dxa"/>
              <w:right w:w="0" w:type="dxa"/>
            </w:tcMar>
            <w:hideMark/>
          </w:tcPr>
          <w:p w14:paraId="6625D2D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416D481"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0AE33481" w14:textId="77777777" w:rsidR="00E54966" w:rsidRPr="00EE121F" w:rsidRDefault="00E54966" w:rsidP="009A57F6">
            <w:pPr>
              <w:jc w:val="center"/>
              <w:rPr>
                <w:color w:val="000000"/>
                <w:sz w:val="22"/>
              </w:rPr>
            </w:pPr>
            <w:r w:rsidRPr="00EE121F">
              <w:rPr>
                <w:color w:val="000000"/>
                <w:sz w:val="22"/>
              </w:rPr>
              <w:t>23</w:t>
            </w:r>
          </w:p>
        </w:tc>
        <w:tc>
          <w:tcPr>
            <w:tcW w:w="590" w:type="dxa"/>
            <w:shd w:val="clear" w:color="auto" w:fill="auto"/>
            <w:tcMar>
              <w:left w:w="0" w:type="dxa"/>
              <w:right w:w="0" w:type="dxa"/>
            </w:tcMar>
            <w:hideMark/>
          </w:tcPr>
          <w:p w14:paraId="4961F1F5" w14:textId="77777777" w:rsidR="00E54966" w:rsidRPr="00EE121F" w:rsidRDefault="00E54966" w:rsidP="009A57F6">
            <w:pPr>
              <w:jc w:val="center"/>
              <w:rPr>
                <w:color w:val="000000"/>
                <w:sz w:val="22"/>
              </w:rPr>
            </w:pPr>
            <w:r w:rsidRPr="00EE121F">
              <w:rPr>
                <w:color w:val="000000"/>
                <w:sz w:val="22"/>
              </w:rPr>
              <w:t>27.4</w:t>
            </w:r>
          </w:p>
        </w:tc>
        <w:tc>
          <w:tcPr>
            <w:tcW w:w="132" w:type="dxa"/>
            <w:shd w:val="clear" w:color="auto" w:fill="auto"/>
            <w:tcMar>
              <w:left w:w="0" w:type="dxa"/>
              <w:right w:w="0" w:type="dxa"/>
            </w:tcMar>
            <w:hideMark/>
          </w:tcPr>
          <w:p w14:paraId="4D8C2D9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5BD5DFC"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1CCB5082" w14:textId="77777777" w:rsidR="00E54966" w:rsidRPr="00EE121F" w:rsidRDefault="00E54966" w:rsidP="009A57F6">
            <w:pPr>
              <w:jc w:val="center"/>
              <w:rPr>
                <w:color w:val="000000"/>
                <w:sz w:val="22"/>
              </w:rPr>
            </w:pPr>
            <w:r w:rsidRPr="00EE121F">
              <w:rPr>
                <w:color w:val="000000"/>
                <w:sz w:val="22"/>
              </w:rPr>
              <w:t>32</w:t>
            </w:r>
          </w:p>
        </w:tc>
        <w:tc>
          <w:tcPr>
            <w:tcW w:w="590" w:type="dxa"/>
            <w:shd w:val="clear" w:color="auto" w:fill="auto"/>
            <w:tcMar>
              <w:left w:w="0" w:type="dxa"/>
              <w:right w:w="0" w:type="dxa"/>
            </w:tcMar>
            <w:hideMark/>
          </w:tcPr>
          <w:p w14:paraId="3EDC5B66" w14:textId="77777777" w:rsidR="00E54966" w:rsidRPr="00EE121F" w:rsidRDefault="00E54966" w:rsidP="009A57F6">
            <w:pPr>
              <w:jc w:val="center"/>
              <w:rPr>
                <w:color w:val="000000"/>
                <w:sz w:val="22"/>
              </w:rPr>
            </w:pPr>
            <w:r w:rsidRPr="00EE121F">
              <w:rPr>
                <w:color w:val="000000"/>
                <w:sz w:val="22"/>
              </w:rPr>
              <w:t>40.5</w:t>
            </w:r>
          </w:p>
        </w:tc>
        <w:tc>
          <w:tcPr>
            <w:tcW w:w="144" w:type="dxa"/>
            <w:shd w:val="clear" w:color="auto" w:fill="auto"/>
            <w:tcMar>
              <w:left w:w="14" w:type="dxa"/>
              <w:right w:w="14" w:type="dxa"/>
            </w:tcMar>
            <w:hideMark/>
          </w:tcPr>
          <w:p w14:paraId="26AB3F88"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2B11854" w14:textId="77777777" w:rsidR="00E54966" w:rsidRPr="00EE121F" w:rsidRDefault="00E54966" w:rsidP="009A57F6">
            <w:pPr>
              <w:jc w:val="center"/>
              <w:rPr>
                <w:sz w:val="22"/>
              </w:rPr>
            </w:pPr>
          </w:p>
        </w:tc>
        <w:tc>
          <w:tcPr>
            <w:tcW w:w="590" w:type="dxa"/>
            <w:shd w:val="clear" w:color="auto" w:fill="auto"/>
            <w:noWrap/>
            <w:tcMar>
              <w:left w:w="0" w:type="dxa"/>
              <w:right w:w="0" w:type="dxa"/>
            </w:tcMar>
            <w:hideMark/>
          </w:tcPr>
          <w:p w14:paraId="2EFF12C7" w14:textId="77777777" w:rsidR="00E54966" w:rsidRPr="00EE121F" w:rsidRDefault="00E54966" w:rsidP="009A57F6">
            <w:pPr>
              <w:jc w:val="center"/>
              <w:rPr>
                <w:color w:val="000000"/>
                <w:sz w:val="22"/>
              </w:rPr>
            </w:pPr>
            <w:r w:rsidRPr="00EE121F">
              <w:rPr>
                <w:color w:val="000000"/>
                <w:sz w:val="22"/>
              </w:rPr>
              <w:t>23</w:t>
            </w:r>
          </w:p>
        </w:tc>
        <w:tc>
          <w:tcPr>
            <w:tcW w:w="590" w:type="dxa"/>
            <w:shd w:val="clear" w:color="auto" w:fill="auto"/>
            <w:tcMar>
              <w:left w:w="0" w:type="dxa"/>
              <w:right w:w="0" w:type="dxa"/>
            </w:tcMar>
            <w:hideMark/>
          </w:tcPr>
          <w:p w14:paraId="0A8021FB" w14:textId="77777777" w:rsidR="00E54966" w:rsidRPr="00EE121F" w:rsidRDefault="00E54966" w:rsidP="009A57F6">
            <w:pPr>
              <w:jc w:val="center"/>
              <w:rPr>
                <w:color w:val="000000"/>
                <w:sz w:val="22"/>
              </w:rPr>
            </w:pPr>
            <w:r w:rsidRPr="00EE121F">
              <w:rPr>
                <w:color w:val="000000"/>
                <w:sz w:val="22"/>
              </w:rPr>
              <w:t>32.4</w:t>
            </w:r>
          </w:p>
        </w:tc>
      </w:tr>
      <w:tr w:rsidR="00E54966" w:rsidRPr="00EE121F" w14:paraId="12CD4F05" w14:textId="77777777" w:rsidTr="3D881CCF">
        <w:trPr>
          <w:trHeight w:val="312"/>
        </w:trPr>
        <w:tc>
          <w:tcPr>
            <w:tcW w:w="2337" w:type="dxa"/>
            <w:tcBorders>
              <w:bottom w:val="single" w:sz="4" w:space="0" w:color="auto"/>
            </w:tcBorders>
            <w:shd w:val="clear" w:color="auto" w:fill="auto"/>
            <w:noWrap/>
            <w:tcMar>
              <w:left w:w="14" w:type="dxa"/>
              <w:right w:w="14" w:type="dxa"/>
            </w:tcMar>
            <w:hideMark/>
          </w:tcPr>
          <w:p w14:paraId="69D6E2FB" w14:textId="49A34932" w:rsidR="00E54966" w:rsidRPr="00EE121F" w:rsidRDefault="00E54966" w:rsidP="009A57F6">
            <w:pPr>
              <w:rPr>
                <w:color w:val="000000"/>
                <w:sz w:val="22"/>
              </w:rPr>
            </w:pPr>
            <w:r w:rsidRPr="00EE121F">
              <w:rPr>
                <w:color w:val="000000"/>
                <w:sz w:val="22"/>
              </w:rPr>
              <w:t xml:space="preserve">     &gt;85K</w:t>
            </w:r>
          </w:p>
        </w:tc>
        <w:tc>
          <w:tcPr>
            <w:tcW w:w="533" w:type="dxa"/>
            <w:tcBorders>
              <w:bottom w:val="single" w:sz="4" w:space="0" w:color="auto"/>
            </w:tcBorders>
            <w:shd w:val="clear" w:color="auto" w:fill="auto"/>
            <w:noWrap/>
            <w:tcMar>
              <w:left w:w="0" w:type="dxa"/>
              <w:right w:w="0" w:type="dxa"/>
            </w:tcMar>
            <w:hideMark/>
          </w:tcPr>
          <w:p w14:paraId="73CE93B8"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5705E032" w14:textId="77777777" w:rsidR="00E54966" w:rsidRPr="00EE121F" w:rsidRDefault="00E54966" w:rsidP="009A57F6">
            <w:pPr>
              <w:jc w:val="center"/>
              <w:rPr>
                <w:color w:val="000000"/>
                <w:sz w:val="22"/>
              </w:rPr>
            </w:pPr>
            <w:r w:rsidRPr="00EE121F">
              <w:rPr>
                <w:color w:val="000000"/>
                <w:sz w:val="22"/>
              </w:rPr>
              <w:t>43</w:t>
            </w:r>
          </w:p>
        </w:tc>
        <w:tc>
          <w:tcPr>
            <w:tcW w:w="590" w:type="dxa"/>
            <w:tcBorders>
              <w:bottom w:val="single" w:sz="4" w:space="0" w:color="auto"/>
            </w:tcBorders>
            <w:shd w:val="clear" w:color="auto" w:fill="auto"/>
            <w:tcMar>
              <w:left w:w="0" w:type="dxa"/>
              <w:right w:w="0" w:type="dxa"/>
            </w:tcMar>
            <w:hideMark/>
          </w:tcPr>
          <w:p w14:paraId="1776BCCD" w14:textId="77777777" w:rsidR="00E54966" w:rsidRPr="00EE121F" w:rsidRDefault="00E54966" w:rsidP="009A57F6">
            <w:pPr>
              <w:jc w:val="center"/>
              <w:rPr>
                <w:color w:val="000000"/>
                <w:sz w:val="22"/>
              </w:rPr>
            </w:pPr>
            <w:r w:rsidRPr="00EE121F">
              <w:rPr>
                <w:color w:val="000000"/>
                <w:sz w:val="22"/>
              </w:rPr>
              <w:t>51.8</w:t>
            </w:r>
          </w:p>
        </w:tc>
        <w:tc>
          <w:tcPr>
            <w:tcW w:w="130" w:type="dxa"/>
            <w:tcBorders>
              <w:bottom w:val="single" w:sz="4" w:space="0" w:color="auto"/>
            </w:tcBorders>
            <w:shd w:val="clear" w:color="auto" w:fill="auto"/>
            <w:noWrap/>
            <w:tcMar>
              <w:left w:w="0" w:type="dxa"/>
              <w:right w:w="0" w:type="dxa"/>
            </w:tcMar>
          </w:tcPr>
          <w:p w14:paraId="4135C7C2"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473D3BA9"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1326A89A" w14:textId="77777777" w:rsidR="00E54966" w:rsidRPr="00EE121F" w:rsidRDefault="00E54966" w:rsidP="009A57F6">
            <w:pPr>
              <w:jc w:val="center"/>
              <w:rPr>
                <w:color w:val="000000"/>
                <w:sz w:val="22"/>
              </w:rPr>
            </w:pPr>
            <w:r w:rsidRPr="00EE121F">
              <w:rPr>
                <w:color w:val="000000"/>
                <w:sz w:val="22"/>
              </w:rPr>
              <w:t>50</w:t>
            </w:r>
          </w:p>
        </w:tc>
        <w:tc>
          <w:tcPr>
            <w:tcW w:w="590" w:type="dxa"/>
            <w:tcBorders>
              <w:bottom w:val="single" w:sz="4" w:space="0" w:color="auto"/>
            </w:tcBorders>
            <w:shd w:val="clear" w:color="auto" w:fill="auto"/>
            <w:tcMar>
              <w:left w:w="0" w:type="dxa"/>
              <w:right w:w="0" w:type="dxa"/>
            </w:tcMar>
            <w:hideMark/>
          </w:tcPr>
          <w:p w14:paraId="4D1EC621" w14:textId="77777777" w:rsidR="00E54966" w:rsidRPr="00EE121F" w:rsidRDefault="00E54966" w:rsidP="009A57F6">
            <w:pPr>
              <w:jc w:val="center"/>
              <w:rPr>
                <w:color w:val="000000"/>
                <w:sz w:val="22"/>
              </w:rPr>
            </w:pPr>
            <w:r w:rsidRPr="00EE121F">
              <w:rPr>
                <w:color w:val="000000"/>
                <w:sz w:val="22"/>
              </w:rPr>
              <w:t>54.9</w:t>
            </w:r>
          </w:p>
        </w:tc>
        <w:tc>
          <w:tcPr>
            <w:tcW w:w="134" w:type="dxa"/>
            <w:tcBorders>
              <w:bottom w:val="single" w:sz="4" w:space="0" w:color="auto"/>
            </w:tcBorders>
            <w:shd w:val="clear" w:color="auto" w:fill="auto"/>
            <w:noWrap/>
            <w:tcMar>
              <w:left w:w="0" w:type="dxa"/>
              <w:right w:w="0" w:type="dxa"/>
            </w:tcMar>
            <w:hideMark/>
          </w:tcPr>
          <w:p w14:paraId="30A3C3F2"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15A0DA3B"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56E0CF91" w14:textId="77777777" w:rsidR="00E54966" w:rsidRPr="00EE121F" w:rsidRDefault="00E54966" w:rsidP="009A57F6">
            <w:pPr>
              <w:jc w:val="center"/>
              <w:rPr>
                <w:color w:val="000000"/>
                <w:sz w:val="22"/>
              </w:rPr>
            </w:pPr>
            <w:r w:rsidRPr="00EE121F">
              <w:rPr>
                <w:color w:val="000000"/>
                <w:sz w:val="22"/>
              </w:rPr>
              <w:t>51</w:t>
            </w:r>
          </w:p>
        </w:tc>
        <w:tc>
          <w:tcPr>
            <w:tcW w:w="590" w:type="dxa"/>
            <w:tcBorders>
              <w:bottom w:val="single" w:sz="4" w:space="0" w:color="auto"/>
            </w:tcBorders>
            <w:shd w:val="clear" w:color="auto" w:fill="auto"/>
            <w:tcMar>
              <w:left w:w="0" w:type="dxa"/>
              <w:right w:w="0" w:type="dxa"/>
            </w:tcMar>
            <w:hideMark/>
          </w:tcPr>
          <w:p w14:paraId="0987C81E" w14:textId="77777777" w:rsidR="00E54966" w:rsidRPr="00EE121F" w:rsidRDefault="00E54966" w:rsidP="009A57F6">
            <w:pPr>
              <w:jc w:val="center"/>
              <w:rPr>
                <w:color w:val="000000"/>
                <w:sz w:val="22"/>
              </w:rPr>
            </w:pPr>
            <w:r w:rsidRPr="00EE121F">
              <w:rPr>
                <w:color w:val="000000"/>
                <w:sz w:val="22"/>
              </w:rPr>
              <w:t>46.8</w:t>
            </w:r>
          </w:p>
        </w:tc>
        <w:tc>
          <w:tcPr>
            <w:tcW w:w="132" w:type="dxa"/>
            <w:tcBorders>
              <w:bottom w:val="single" w:sz="4" w:space="0" w:color="auto"/>
            </w:tcBorders>
            <w:shd w:val="clear" w:color="auto" w:fill="auto"/>
            <w:tcMar>
              <w:left w:w="0" w:type="dxa"/>
              <w:right w:w="0" w:type="dxa"/>
            </w:tcMar>
            <w:hideMark/>
          </w:tcPr>
          <w:p w14:paraId="3914E397"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716BF6A3" w14:textId="77777777" w:rsidR="00E54966" w:rsidRPr="00EE121F" w:rsidRDefault="00E54966" w:rsidP="009A57F6">
            <w:pPr>
              <w:jc w:val="center"/>
              <w:rPr>
                <w:sz w:val="22"/>
              </w:rPr>
            </w:pPr>
          </w:p>
        </w:tc>
        <w:tc>
          <w:tcPr>
            <w:tcW w:w="533" w:type="dxa"/>
            <w:tcBorders>
              <w:bottom w:val="single" w:sz="4" w:space="0" w:color="auto"/>
            </w:tcBorders>
            <w:shd w:val="clear" w:color="auto" w:fill="auto"/>
            <w:noWrap/>
            <w:tcMar>
              <w:left w:w="0" w:type="dxa"/>
              <w:right w:w="0" w:type="dxa"/>
            </w:tcMar>
            <w:hideMark/>
          </w:tcPr>
          <w:p w14:paraId="55E1C2CD" w14:textId="77777777" w:rsidR="00E54966" w:rsidRPr="00EE121F" w:rsidRDefault="00E54966" w:rsidP="009A57F6">
            <w:pPr>
              <w:jc w:val="center"/>
              <w:rPr>
                <w:color w:val="000000"/>
                <w:sz w:val="22"/>
              </w:rPr>
            </w:pPr>
            <w:r w:rsidRPr="00EE121F">
              <w:rPr>
                <w:color w:val="000000"/>
                <w:sz w:val="22"/>
              </w:rPr>
              <w:t>29</w:t>
            </w:r>
          </w:p>
        </w:tc>
        <w:tc>
          <w:tcPr>
            <w:tcW w:w="590" w:type="dxa"/>
            <w:tcBorders>
              <w:bottom w:val="single" w:sz="4" w:space="0" w:color="auto"/>
            </w:tcBorders>
            <w:shd w:val="clear" w:color="auto" w:fill="auto"/>
            <w:tcMar>
              <w:left w:w="0" w:type="dxa"/>
              <w:right w:w="0" w:type="dxa"/>
            </w:tcMar>
            <w:hideMark/>
          </w:tcPr>
          <w:p w14:paraId="50FB086A" w14:textId="77777777" w:rsidR="00E54966" w:rsidRPr="00EE121F" w:rsidRDefault="00E54966" w:rsidP="009A57F6">
            <w:pPr>
              <w:jc w:val="center"/>
              <w:rPr>
                <w:color w:val="000000"/>
                <w:sz w:val="22"/>
              </w:rPr>
            </w:pPr>
            <w:r w:rsidRPr="00EE121F">
              <w:rPr>
                <w:color w:val="000000"/>
                <w:sz w:val="22"/>
              </w:rPr>
              <w:t>34.5</w:t>
            </w:r>
          </w:p>
        </w:tc>
        <w:tc>
          <w:tcPr>
            <w:tcW w:w="132" w:type="dxa"/>
            <w:tcBorders>
              <w:bottom w:val="single" w:sz="4" w:space="0" w:color="auto"/>
            </w:tcBorders>
            <w:shd w:val="clear" w:color="auto" w:fill="auto"/>
            <w:tcMar>
              <w:left w:w="0" w:type="dxa"/>
              <w:right w:w="0" w:type="dxa"/>
            </w:tcMar>
            <w:hideMark/>
          </w:tcPr>
          <w:p w14:paraId="497EB176"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1C6AC560" w14:textId="77777777" w:rsidR="00E54966" w:rsidRPr="00EE121F" w:rsidRDefault="00E54966" w:rsidP="009A57F6">
            <w:pPr>
              <w:jc w:val="center"/>
              <w:rPr>
                <w:sz w:val="22"/>
              </w:rPr>
            </w:pPr>
          </w:p>
        </w:tc>
        <w:tc>
          <w:tcPr>
            <w:tcW w:w="590" w:type="dxa"/>
            <w:tcBorders>
              <w:bottom w:val="single" w:sz="4" w:space="0" w:color="auto"/>
            </w:tcBorders>
            <w:shd w:val="clear" w:color="auto" w:fill="auto"/>
            <w:noWrap/>
            <w:tcMar>
              <w:left w:w="0" w:type="dxa"/>
              <w:right w:w="0" w:type="dxa"/>
            </w:tcMar>
            <w:hideMark/>
          </w:tcPr>
          <w:p w14:paraId="4722AE9E" w14:textId="77777777" w:rsidR="00E54966" w:rsidRPr="00EE121F" w:rsidRDefault="00E54966" w:rsidP="009A57F6">
            <w:pPr>
              <w:jc w:val="center"/>
              <w:rPr>
                <w:color w:val="000000"/>
                <w:sz w:val="22"/>
              </w:rPr>
            </w:pPr>
            <w:r w:rsidRPr="00EE121F">
              <w:rPr>
                <w:color w:val="000000"/>
                <w:sz w:val="22"/>
              </w:rPr>
              <w:t>21</w:t>
            </w:r>
          </w:p>
        </w:tc>
        <w:tc>
          <w:tcPr>
            <w:tcW w:w="590" w:type="dxa"/>
            <w:tcBorders>
              <w:bottom w:val="single" w:sz="4" w:space="0" w:color="auto"/>
            </w:tcBorders>
            <w:shd w:val="clear" w:color="auto" w:fill="auto"/>
            <w:tcMar>
              <w:left w:w="0" w:type="dxa"/>
              <w:right w:w="0" w:type="dxa"/>
            </w:tcMar>
            <w:hideMark/>
          </w:tcPr>
          <w:p w14:paraId="1891CCD3" w14:textId="77777777" w:rsidR="00E54966" w:rsidRPr="00EE121F" w:rsidRDefault="00E54966" w:rsidP="009A57F6">
            <w:pPr>
              <w:jc w:val="center"/>
              <w:rPr>
                <w:color w:val="000000"/>
                <w:sz w:val="22"/>
              </w:rPr>
            </w:pPr>
            <w:r w:rsidRPr="00EE121F">
              <w:rPr>
                <w:color w:val="000000"/>
                <w:sz w:val="22"/>
              </w:rPr>
              <w:t>26.6</w:t>
            </w:r>
          </w:p>
        </w:tc>
        <w:tc>
          <w:tcPr>
            <w:tcW w:w="144" w:type="dxa"/>
            <w:tcBorders>
              <w:bottom w:val="single" w:sz="4" w:space="0" w:color="auto"/>
            </w:tcBorders>
            <w:shd w:val="clear" w:color="auto" w:fill="auto"/>
            <w:tcMar>
              <w:left w:w="14" w:type="dxa"/>
              <w:right w:w="14" w:type="dxa"/>
            </w:tcMar>
            <w:hideMark/>
          </w:tcPr>
          <w:p w14:paraId="2C6B83EF"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33B13407" w14:textId="77777777" w:rsidR="00E54966" w:rsidRPr="00EE121F" w:rsidRDefault="00E54966" w:rsidP="009A57F6">
            <w:pPr>
              <w:jc w:val="center"/>
              <w:rPr>
                <w:sz w:val="22"/>
              </w:rPr>
            </w:pPr>
          </w:p>
        </w:tc>
        <w:tc>
          <w:tcPr>
            <w:tcW w:w="590" w:type="dxa"/>
            <w:tcBorders>
              <w:bottom w:val="single" w:sz="4" w:space="0" w:color="auto"/>
            </w:tcBorders>
            <w:shd w:val="clear" w:color="auto" w:fill="auto"/>
            <w:noWrap/>
            <w:tcMar>
              <w:left w:w="0" w:type="dxa"/>
              <w:right w:w="0" w:type="dxa"/>
            </w:tcMar>
            <w:hideMark/>
          </w:tcPr>
          <w:p w14:paraId="3025BFF8" w14:textId="77777777" w:rsidR="00E54966" w:rsidRPr="00EE121F" w:rsidRDefault="00E54966" w:rsidP="009A57F6">
            <w:pPr>
              <w:jc w:val="center"/>
              <w:rPr>
                <w:color w:val="000000"/>
                <w:sz w:val="22"/>
              </w:rPr>
            </w:pPr>
            <w:r w:rsidRPr="00EE121F">
              <w:rPr>
                <w:color w:val="000000"/>
                <w:sz w:val="22"/>
              </w:rPr>
              <w:t>25</w:t>
            </w:r>
          </w:p>
        </w:tc>
        <w:tc>
          <w:tcPr>
            <w:tcW w:w="590" w:type="dxa"/>
            <w:tcBorders>
              <w:bottom w:val="single" w:sz="4" w:space="0" w:color="auto"/>
            </w:tcBorders>
            <w:shd w:val="clear" w:color="auto" w:fill="auto"/>
            <w:tcMar>
              <w:left w:w="0" w:type="dxa"/>
              <w:right w:w="0" w:type="dxa"/>
            </w:tcMar>
            <w:hideMark/>
          </w:tcPr>
          <w:p w14:paraId="33425540" w14:textId="77777777" w:rsidR="00E54966" w:rsidRPr="00EE121F" w:rsidRDefault="00E54966" w:rsidP="009A57F6">
            <w:pPr>
              <w:jc w:val="center"/>
              <w:rPr>
                <w:color w:val="000000"/>
                <w:sz w:val="22"/>
              </w:rPr>
            </w:pPr>
            <w:r w:rsidRPr="00EE121F">
              <w:rPr>
                <w:color w:val="000000"/>
                <w:sz w:val="22"/>
              </w:rPr>
              <w:t>35.2</w:t>
            </w:r>
          </w:p>
        </w:tc>
      </w:tr>
      <w:tr w:rsidR="00E54966" w:rsidRPr="00EE121F" w14:paraId="7415267E" w14:textId="77777777" w:rsidTr="3D881CCF">
        <w:trPr>
          <w:trHeight w:val="312"/>
        </w:trPr>
        <w:tc>
          <w:tcPr>
            <w:tcW w:w="2337" w:type="dxa"/>
            <w:tcBorders>
              <w:top w:val="single" w:sz="4" w:space="0" w:color="auto"/>
              <w:bottom w:val="single" w:sz="4" w:space="0" w:color="auto"/>
            </w:tcBorders>
            <w:shd w:val="clear" w:color="auto" w:fill="auto"/>
            <w:noWrap/>
            <w:tcMar>
              <w:left w:w="14" w:type="dxa"/>
              <w:right w:w="14" w:type="dxa"/>
            </w:tcMar>
            <w:hideMark/>
          </w:tcPr>
          <w:p w14:paraId="695D3354" w14:textId="77777777" w:rsidR="00E54966" w:rsidRPr="00EE121F" w:rsidRDefault="00E54966" w:rsidP="009A57F6">
            <w:pP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3787066B" w14:textId="77777777" w:rsidR="00E54966" w:rsidRPr="00EE121F" w:rsidRDefault="00E54966" w:rsidP="009A57F6">
            <w:pPr>
              <w:jc w:val="center"/>
              <w:rPr>
                <w:i/>
                <w:iCs/>
                <w:color w:val="000000"/>
                <w:sz w:val="22"/>
              </w:rPr>
            </w:pPr>
            <w:r w:rsidRPr="00EE121F">
              <w:rPr>
                <w:i/>
                <w:iCs/>
                <w:color w:val="000000"/>
                <w:sz w:val="22"/>
              </w:rPr>
              <w:t>M</w:t>
            </w:r>
          </w:p>
        </w:tc>
        <w:tc>
          <w:tcPr>
            <w:tcW w:w="533" w:type="dxa"/>
            <w:tcBorders>
              <w:top w:val="single" w:sz="4" w:space="0" w:color="auto"/>
              <w:bottom w:val="single" w:sz="4" w:space="0" w:color="auto"/>
            </w:tcBorders>
            <w:shd w:val="clear" w:color="auto" w:fill="auto"/>
            <w:noWrap/>
            <w:tcMar>
              <w:left w:w="0" w:type="dxa"/>
              <w:right w:w="0" w:type="dxa"/>
            </w:tcMar>
            <w:hideMark/>
          </w:tcPr>
          <w:p w14:paraId="520DF5BC"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7C991658" w14:textId="77777777" w:rsidR="00E54966" w:rsidRPr="00EE121F" w:rsidRDefault="00E54966" w:rsidP="009A57F6">
            <w:pPr>
              <w:jc w:val="center"/>
              <w:rPr>
                <w:color w:val="000000"/>
                <w:sz w:val="22"/>
              </w:rPr>
            </w:pPr>
            <w:r w:rsidRPr="00EE121F">
              <w:rPr>
                <w:color w:val="000000"/>
                <w:sz w:val="22"/>
              </w:rPr>
              <w:t>Range</w:t>
            </w:r>
          </w:p>
        </w:tc>
        <w:tc>
          <w:tcPr>
            <w:tcW w:w="130" w:type="dxa"/>
            <w:tcBorders>
              <w:top w:val="single" w:sz="4" w:space="0" w:color="auto"/>
              <w:bottom w:val="single" w:sz="4" w:space="0" w:color="auto"/>
            </w:tcBorders>
            <w:shd w:val="clear" w:color="auto" w:fill="auto"/>
            <w:noWrap/>
            <w:tcMar>
              <w:left w:w="0" w:type="dxa"/>
              <w:right w:w="0" w:type="dxa"/>
            </w:tcMar>
          </w:tcPr>
          <w:p w14:paraId="17FB2123"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1832F63D" w14:textId="77777777" w:rsidR="00E54966" w:rsidRPr="00EE121F" w:rsidRDefault="00E54966" w:rsidP="009A57F6">
            <w:pPr>
              <w:jc w:val="center"/>
              <w:rPr>
                <w:i/>
                <w:iCs/>
                <w:color w:val="000000"/>
                <w:sz w:val="22"/>
              </w:rPr>
            </w:pPr>
            <w:r w:rsidRPr="00EE121F">
              <w:rPr>
                <w:i/>
                <w:iCs/>
                <w:color w:val="000000"/>
                <w:sz w:val="22"/>
              </w:rPr>
              <w:t>M</w:t>
            </w:r>
          </w:p>
        </w:tc>
        <w:tc>
          <w:tcPr>
            <w:tcW w:w="533" w:type="dxa"/>
            <w:tcBorders>
              <w:top w:val="single" w:sz="4" w:space="0" w:color="auto"/>
              <w:bottom w:val="single" w:sz="4" w:space="0" w:color="auto"/>
            </w:tcBorders>
            <w:shd w:val="clear" w:color="auto" w:fill="auto"/>
            <w:noWrap/>
            <w:tcMar>
              <w:left w:w="0" w:type="dxa"/>
              <w:right w:w="0" w:type="dxa"/>
            </w:tcMar>
            <w:hideMark/>
          </w:tcPr>
          <w:p w14:paraId="761D3050"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58D36911" w14:textId="77777777" w:rsidR="00E54966" w:rsidRPr="00EE121F" w:rsidRDefault="00E54966" w:rsidP="009A57F6">
            <w:pPr>
              <w:jc w:val="center"/>
              <w:rPr>
                <w:color w:val="000000"/>
                <w:sz w:val="22"/>
              </w:rPr>
            </w:pPr>
            <w:r w:rsidRPr="00EE121F">
              <w:rPr>
                <w:color w:val="000000"/>
                <w:sz w:val="22"/>
              </w:rPr>
              <w:t>Range</w:t>
            </w:r>
          </w:p>
        </w:tc>
        <w:tc>
          <w:tcPr>
            <w:tcW w:w="134" w:type="dxa"/>
            <w:tcBorders>
              <w:top w:val="single" w:sz="4" w:space="0" w:color="auto"/>
              <w:bottom w:val="single" w:sz="4" w:space="0" w:color="auto"/>
            </w:tcBorders>
            <w:shd w:val="clear" w:color="auto" w:fill="auto"/>
            <w:noWrap/>
            <w:tcMar>
              <w:left w:w="0" w:type="dxa"/>
              <w:right w:w="0" w:type="dxa"/>
            </w:tcMar>
            <w:hideMark/>
          </w:tcPr>
          <w:p w14:paraId="4172A2B1"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65D84142" w14:textId="77777777" w:rsidR="00E54966" w:rsidRPr="00EE121F" w:rsidRDefault="00E54966" w:rsidP="009A57F6">
            <w:pPr>
              <w:jc w:val="center"/>
              <w:rPr>
                <w:i/>
                <w:iCs/>
                <w:color w:val="000000"/>
                <w:sz w:val="22"/>
              </w:rPr>
            </w:pPr>
            <w:r w:rsidRPr="00EE121F">
              <w:rPr>
                <w:i/>
                <w:iCs/>
                <w:color w:val="000000"/>
                <w:sz w:val="22"/>
              </w:rPr>
              <w:t>M</w:t>
            </w:r>
          </w:p>
        </w:tc>
        <w:tc>
          <w:tcPr>
            <w:tcW w:w="533" w:type="dxa"/>
            <w:tcBorders>
              <w:top w:val="single" w:sz="4" w:space="0" w:color="auto"/>
              <w:bottom w:val="single" w:sz="4" w:space="0" w:color="auto"/>
            </w:tcBorders>
            <w:shd w:val="clear" w:color="auto" w:fill="auto"/>
            <w:noWrap/>
            <w:tcMar>
              <w:left w:w="0" w:type="dxa"/>
              <w:right w:w="0" w:type="dxa"/>
            </w:tcMar>
            <w:hideMark/>
          </w:tcPr>
          <w:p w14:paraId="344C5C77"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708412C0" w14:textId="77777777" w:rsidR="00E54966" w:rsidRPr="00EE121F" w:rsidRDefault="00E54966" w:rsidP="009A57F6">
            <w:pPr>
              <w:jc w:val="center"/>
              <w:rPr>
                <w:color w:val="000000"/>
                <w:sz w:val="22"/>
              </w:rPr>
            </w:pPr>
            <w:r w:rsidRPr="00EE121F">
              <w:rPr>
                <w:color w:val="000000"/>
                <w:sz w:val="22"/>
              </w:rPr>
              <w:t>Range</w:t>
            </w:r>
          </w:p>
        </w:tc>
        <w:tc>
          <w:tcPr>
            <w:tcW w:w="132" w:type="dxa"/>
            <w:tcBorders>
              <w:top w:val="single" w:sz="4" w:space="0" w:color="auto"/>
              <w:bottom w:val="single" w:sz="4" w:space="0" w:color="auto"/>
            </w:tcBorders>
            <w:shd w:val="clear" w:color="auto" w:fill="auto"/>
            <w:noWrap/>
            <w:tcMar>
              <w:left w:w="0" w:type="dxa"/>
              <w:right w:w="0" w:type="dxa"/>
            </w:tcMar>
            <w:hideMark/>
          </w:tcPr>
          <w:p w14:paraId="15D04192" w14:textId="77777777" w:rsidR="00E54966" w:rsidRPr="00EE121F" w:rsidRDefault="00E54966" w:rsidP="009A57F6">
            <w:pPr>
              <w:jc w:val="center"/>
              <w:rPr>
                <w:color w:val="000000"/>
                <w:sz w:val="22"/>
              </w:rPr>
            </w:pPr>
          </w:p>
        </w:tc>
        <w:tc>
          <w:tcPr>
            <w:tcW w:w="533" w:type="dxa"/>
            <w:tcBorders>
              <w:top w:val="single" w:sz="4" w:space="0" w:color="auto"/>
              <w:bottom w:val="single" w:sz="4" w:space="0" w:color="auto"/>
            </w:tcBorders>
            <w:shd w:val="clear" w:color="auto" w:fill="auto"/>
            <w:noWrap/>
            <w:tcMar>
              <w:left w:w="0" w:type="dxa"/>
              <w:right w:w="0" w:type="dxa"/>
            </w:tcMar>
            <w:hideMark/>
          </w:tcPr>
          <w:p w14:paraId="71702E37" w14:textId="77777777" w:rsidR="00E54966" w:rsidRPr="00EE121F" w:rsidRDefault="00E54966" w:rsidP="009A57F6">
            <w:pPr>
              <w:jc w:val="center"/>
              <w:rPr>
                <w:i/>
                <w:iCs/>
                <w:color w:val="000000"/>
                <w:sz w:val="22"/>
              </w:rPr>
            </w:pPr>
            <w:r w:rsidRPr="00EE121F">
              <w:rPr>
                <w:i/>
                <w:iCs/>
                <w:color w:val="000000"/>
                <w:sz w:val="22"/>
              </w:rPr>
              <w:t>M</w:t>
            </w:r>
          </w:p>
        </w:tc>
        <w:tc>
          <w:tcPr>
            <w:tcW w:w="533" w:type="dxa"/>
            <w:tcBorders>
              <w:top w:val="single" w:sz="4" w:space="0" w:color="auto"/>
              <w:bottom w:val="single" w:sz="4" w:space="0" w:color="auto"/>
            </w:tcBorders>
            <w:shd w:val="clear" w:color="auto" w:fill="auto"/>
            <w:noWrap/>
            <w:tcMar>
              <w:left w:w="0" w:type="dxa"/>
              <w:right w:w="0" w:type="dxa"/>
            </w:tcMar>
            <w:hideMark/>
          </w:tcPr>
          <w:p w14:paraId="77A9EC50"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4CDBAE7A" w14:textId="77777777" w:rsidR="00E54966" w:rsidRPr="00EE121F" w:rsidRDefault="00E54966" w:rsidP="009A57F6">
            <w:pPr>
              <w:jc w:val="center"/>
              <w:rPr>
                <w:color w:val="000000"/>
                <w:sz w:val="22"/>
              </w:rPr>
            </w:pPr>
            <w:r w:rsidRPr="00EE121F">
              <w:rPr>
                <w:color w:val="000000"/>
                <w:sz w:val="22"/>
              </w:rPr>
              <w:t>Range</w:t>
            </w:r>
          </w:p>
        </w:tc>
        <w:tc>
          <w:tcPr>
            <w:tcW w:w="132" w:type="dxa"/>
            <w:tcBorders>
              <w:top w:val="single" w:sz="4" w:space="0" w:color="auto"/>
              <w:bottom w:val="single" w:sz="4" w:space="0" w:color="auto"/>
            </w:tcBorders>
            <w:shd w:val="clear" w:color="auto" w:fill="auto"/>
            <w:noWrap/>
            <w:tcMar>
              <w:left w:w="0" w:type="dxa"/>
              <w:right w:w="0" w:type="dxa"/>
            </w:tcMar>
            <w:hideMark/>
          </w:tcPr>
          <w:p w14:paraId="22C14A13" w14:textId="77777777" w:rsidR="00E54966" w:rsidRPr="00EE121F" w:rsidRDefault="00E54966" w:rsidP="009A57F6">
            <w:pPr>
              <w:jc w:val="center"/>
              <w:rPr>
                <w:color w:val="000000"/>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6C4386E1" w14:textId="77777777" w:rsidR="00E54966" w:rsidRPr="00EE121F" w:rsidRDefault="00E54966" w:rsidP="009A57F6">
            <w:pPr>
              <w:jc w:val="center"/>
              <w:rPr>
                <w:i/>
                <w:iCs/>
                <w:color w:val="000000"/>
                <w:sz w:val="22"/>
              </w:rPr>
            </w:pPr>
            <w:r w:rsidRPr="00EE121F">
              <w:rPr>
                <w:i/>
                <w:iCs/>
                <w:color w:val="000000"/>
                <w:sz w:val="22"/>
              </w:rPr>
              <w:t>M</w:t>
            </w:r>
          </w:p>
        </w:tc>
        <w:tc>
          <w:tcPr>
            <w:tcW w:w="590" w:type="dxa"/>
            <w:tcBorders>
              <w:top w:val="single" w:sz="4" w:space="0" w:color="auto"/>
              <w:bottom w:val="single" w:sz="4" w:space="0" w:color="auto"/>
            </w:tcBorders>
            <w:shd w:val="clear" w:color="auto" w:fill="auto"/>
            <w:noWrap/>
            <w:tcMar>
              <w:left w:w="0" w:type="dxa"/>
              <w:right w:w="0" w:type="dxa"/>
            </w:tcMar>
            <w:hideMark/>
          </w:tcPr>
          <w:p w14:paraId="759A469E"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3A94165B" w14:textId="77777777" w:rsidR="00E54966" w:rsidRPr="00EE121F" w:rsidRDefault="00E54966" w:rsidP="009A57F6">
            <w:pPr>
              <w:jc w:val="center"/>
              <w:rPr>
                <w:color w:val="000000"/>
                <w:sz w:val="22"/>
              </w:rPr>
            </w:pPr>
            <w:r w:rsidRPr="00EE121F">
              <w:rPr>
                <w:color w:val="000000"/>
                <w:sz w:val="22"/>
              </w:rPr>
              <w:t>Range</w:t>
            </w:r>
          </w:p>
        </w:tc>
        <w:tc>
          <w:tcPr>
            <w:tcW w:w="144" w:type="dxa"/>
            <w:tcBorders>
              <w:top w:val="single" w:sz="4" w:space="0" w:color="auto"/>
              <w:bottom w:val="single" w:sz="4" w:space="0" w:color="auto"/>
            </w:tcBorders>
            <w:shd w:val="clear" w:color="auto" w:fill="auto"/>
            <w:noWrap/>
            <w:tcMar>
              <w:left w:w="14" w:type="dxa"/>
              <w:right w:w="14" w:type="dxa"/>
            </w:tcMar>
            <w:hideMark/>
          </w:tcPr>
          <w:p w14:paraId="5E2A7DBE" w14:textId="77777777" w:rsidR="00E54966" w:rsidRPr="00EE121F" w:rsidRDefault="00E54966" w:rsidP="009A57F6">
            <w:pPr>
              <w:jc w:val="center"/>
              <w:rPr>
                <w:color w:val="000000"/>
                <w:sz w:val="22"/>
              </w:rPr>
            </w:pPr>
          </w:p>
        </w:tc>
        <w:tc>
          <w:tcPr>
            <w:tcW w:w="590" w:type="dxa"/>
            <w:tcBorders>
              <w:top w:val="single" w:sz="4" w:space="0" w:color="auto"/>
              <w:bottom w:val="single" w:sz="4" w:space="0" w:color="auto"/>
            </w:tcBorders>
            <w:shd w:val="clear" w:color="auto" w:fill="auto"/>
            <w:noWrap/>
            <w:tcMar>
              <w:left w:w="0" w:type="dxa"/>
              <w:right w:w="0" w:type="dxa"/>
            </w:tcMar>
            <w:hideMark/>
          </w:tcPr>
          <w:p w14:paraId="1F26D651" w14:textId="77777777" w:rsidR="00E54966" w:rsidRPr="00EE121F" w:rsidRDefault="00E54966" w:rsidP="009A57F6">
            <w:pPr>
              <w:jc w:val="center"/>
              <w:rPr>
                <w:i/>
                <w:iCs/>
                <w:color w:val="000000"/>
                <w:sz w:val="22"/>
              </w:rPr>
            </w:pPr>
            <w:r w:rsidRPr="00EE121F">
              <w:rPr>
                <w:i/>
                <w:iCs/>
                <w:color w:val="000000"/>
                <w:sz w:val="22"/>
              </w:rPr>
              <w:t>M</w:t>
            </w:r>
          </w:p>
        </w:tc>
        <w:tc>
          <w:tcPr>
            <w:tcW w:w="590" w:type="dxa"/>
            <w:tcBorders>
              <w:top w:val="single" w:sz="4" w:space="0" w:color="auto"/>
              <w:bottom w:val="single" w:sz="4" w:space="0" w:color="auto"/>
            </w:tcBorders>
            <w:shd w:val="clear" w:color="auto" w:fill="auto"/>
            <w:noWrap/>
            <w:tcMar>
              <w:left w:w="0" w:type="dxa"/>
              <w:right w:w="0" w:type="dxa"/>
            </w:tcMar>
            <w:hideMark/>
          </w:tcPr>
          <w:p w14:paraId="2FF8914E" w14:textId="77777777" w:rsidR="00E54966" w:rsidRPr="00EE121F" w:rsidRDefault="00E54966" w:rsidP="009A57F6">
            <w:pPr>
              <w:jc w:val="center"/>
              <w:rPr>
                <w:i/>
                <w:iCs/>
                <w:color w:val="000000"/>
                <w:sz w:val="22"/>
              </w:rPr>
            </w:pPr>
            <w:r w:rsidRPr="00EE121F">
              <w:rPr>
                <w:i/>
                <w:iCs/>
                <w:color w:val="000000"/>
                <w:sz w:val="22"/>
              </w:rPr>
              <w:t>SD</w:t>
            </w:r>
          </w:p>
        </w:tc>
        <w:tc>
          <w:tcPr>
            <w:tcW w:w="590" w:type="dxa"/>
            <w:tcBorders>
              <w:top w:val="single" w:sz="4" w:space="0" w:color="auto"/>
              <w:bottom w:val="single" w:sz="4" w:space="0" w:color="auto"/>
            </w:tcBorders>
            <w:shd w:val="clear" w:color="auto" w:fill="auto"/>
            <w:noWrap/>
            <w:tcMar>
              <w:left w:w="0" w:type="dxa"/>
              <w:right w:w="0" w:type="dxa"/>
            </w:tcMar>
            <w:hideMark/>
          </w:tcPr>
          <w:p w14:paraId="6DEB39CC" w14:textId="77777777" w:rsidR="00E54966" w:rsidRPr="00EE121F" w:rsidRDefault="00E54966" w:rsidP="009A57F6">
            <w:pPr>
              <w:jc w:val="center"/>
              <w:rPr>
                <w:color w:val="000000"/>
                <w:sz w:val="22"/>
              </w:rPr>
            </w:pPr>
            <w:r w:rsidRPr="00EE121F">
              <w:rPr>
                <w:color w:val="000000"/>
                <w:sz w:val="22"/>
              </w:rPr>
              <w:t>Range</w:t>
            </w:r>
          </w:p>
        </w:tc>
      </w:tr>
      <w:tr w:rsidR="00E54966" w:rsidRPr="00EE121F" w14:paraId="18388722" w14:textId="77777777" w:rsidTr="3D881CCF">
        <w:trPr>
          <w:trHeight w:val="312"/>
        </w:trPr>
        <w:tc>
          <w:tcPr>
            <w:tcW w:w="3403" w:type="dxa"/>
            <w:gridSpan w:val="3"/>
            <w:tcBorders>
              <w:top w:val="single" w:sz="4" w:space="0" w:color="auto"/>
            </w:tcBorders>
            <w:shd w:val="clear" w:color="auto" w:fill="auto"/>
            <w:noWrap/>
            <w:tcMar>
              <w:left w:w="14" w:type="dxa"/>
              <w:right w:w="14" w:type="dxa"/>
            </w:tcMar>
            <w:hideMark/>
          </w:tcPr>
          <w:p w14:paraId="6A729274" w14:textId="77777777" w:rsidR="00E54966" w:rsidRPr="00EE121F" w:rsidRDefault="00E54966" w:rsidP="009A57F6">
            <w:pPr>
              <w:rPr>
                <w:sz w:val="22"/>
              </w:rPr>
            </w:pPr>
            <w:r w:rsidRPr="00EE121F">
              <w:rPr>
                <w:color w:val="000000"/>
                <w:sz w:val="22"/>
              </w:rPr>
              <w:t>Teacher/classroom characteristics</w:t>
            </w:r>
          </w:p>
        </w:tc>
        <w:tc>
          <w:tcPr>
            <w:tcW w:w="590" w:type="dxa"/>
            <w:tcBorders>
              <w:top w:val="single" w:sz="4" w:space="0" w:color="auto"/>
            </w:tcBorders>
            <w:shd w:val="clear" w:color="auto" w:fill="auto"/>
            <w:noWrap/>
            <w:tcMar>
              <w:left w:w="0" w:type="dxa"/>
              <w:right w:w="0" w:type="dxa"/>
            </w:tcMar>
            <w:hideMark/>
          </w:tcPr>
          <w:p w14:paraId="48694E85" w14:textId="77777777" w:rsidR="00E54966" w:rsidRPr="00EE121F" w:rsidRDefault="00E54966" w:rsidP="009A57F6">
            <w:pPr>
              <w:jc w:val="center"/>
              <w:rPr>
                <w:sz w:val="22"/>
              </w:rPr>
            </w:pPr>
          </w:p>
        </w:tc>
        <w:tc>
          <w:tcPr>
            <w:tcW w:w="130" w:type="dxa"/>
            <w:tcBorders>
              <w:top w:val="single" w:sz="4" w:space="0" w:color="auto"/>
            </w:tcBorders>
            <w:shd w:val="clear" w:color="auto" w:fill="auto"/>
            <w:noWrap/>
            <w:tcMar>
              <w:left w:w="0" w:type="dxa"/>
              <w:right w:w="0" w:type="dxa"/>
            </w:tcMar>
          </w:tcPr>
          <w:p w14:paraId="0AF6311E"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21C6F57C"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68C4689E"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51EE55AE" w14:textId="77777777" w:rsidR="00E54966" w:rsidRPr="00EE121F" w:rsidRDefault="00E54966" w:rsidP="009A57F6">
            <w:pPr>
              <w:jc w:val="center"/>
              <w:rPr>
                <w:sz w:val="22"/>
              </w:rPr>
            </w:pPr>
          </w:p>
        </w:tc>
        <w:tc>
          <w:tcPr>
            <w:tcW w:w="134" w:type="dxa"/>
            <w:tcBorders>
              <w:top w:val="single" w:sz="4" w:space="0" w:color="auto"/>
            </w:tcBorders>
            <w:shd w:val="clear" w:color="auto" w:fill="auto"/>
            <w:noWrap/>
            <w:tcMar>
              <w:left w:w="0" w:type="dxa"/>
              <w:right w:w="0" w:type="dxa"/>
            </w:tcMar>
            <w:hideMark/>
          </w:tcPr>
          <w:p w14:paraId="3F59DDB6"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759B5F5D"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64A6613A"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5DECE461" w14:textId="77777777" w:rsidR="00E54966" w:rsidRPr="00EE121F" w:rsidRDefault="00E54966" w:rsidP="009A57F6">
            <w:pPr>
              <w:jc w:val="center"/>
              <w:rPr>
                <w:sz w:val="22"/>
              </w:rPr>
            </w:pPr>
          </w:p>
        </w:tc>
        <w:tc>
          <w:tcPr>
            <w:tcW w:w="132" w:type="dxa"/>
            <w:tcBorders>
              <w:top w:val="single" w:sz="4" w:space="0" w:color="auto"/>
            </w:tcBorders>
            <w:shd w:val="clear" w:color="auto" w:fill="auto"/>
            <w:noWrap/>
            <w:tcMar>
              <w:left w:w="0" w:type="dxa"/>
              <w:right w:w="0" w:type="dxa"/>
            </w:tcMar>
            <w:hideMark/>
          </w:tcPr>
          <w:p w14:paraId="6402562C"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48B0B644" w14:textId="77777777" w:rsidR="00E54966" w:rsidRPr="00EE121F" w:rsidRDefault="00E54966" w:rsidP="009A57F6">
            <w:pPr>
              <w:jc w:val="center"/>
              <w:rPr>
                <w:sz w:val="22"/>
              </w:rPr>
            </w:pPr>
          </w:p>
        </w:tc>
        <w:tc>
          <w:tcPr>
            <w:tcW w:w="533" w:type="dxa"/>
            <w:tcBorders>
              <w:top w:val="single" w:sz="4" w:space="0" w:color="auto"/>
            </w:tcBorders>
            <w:shd w:val="clear" w:color="auto" w:fill="auto"/>
            <w:noWrap/>
            <w:tcMar>
              <w:left w:w="0" w:type="dxa"/>
              <w:right w:w="0" w:type="dxa"/>
            </w:tcMar>
            <w:hideMark/>
          </w:tcPr>
          <w:p w14:paraId="3E4D3834"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3371F324" w14:textId="77777777" w:rsidR="00E54966" w:rsidRPr="00EE121F" w:rsidRDefault="00E54966" w:rsidP="009A57F6">
            <w:pPr>
              <w:jc w:val="center"/>
              <w:rPr>
                <w:sz w:val="22"/>
              </w:rPr>
            </w:pPr>
          </w:p>
        </w:tc>
        <w:tc>
          <w:tcPr>
            <w:tcW w:w="132" w:type="dxa"/>
            <w:tcBorders>
              <w:top w:val="single" w:sz="4" w:space="0" w:color="auto"/>
            </w:tcBorders>
            <w:shd w:val="clear" w:color="auto" w:fill="auto"/>
            <w:noWrap/>
            <w:tcMar>
              <w:left w:w="0" w:type="dxa"/>
              <w:right w:w="0" w:type="dxa"/>
            </w:tcMar>
            <w:hideMark/>
          </w:tcPr>
          <w:p w14:paraId="35897429"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753A18B1"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50D2294C"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29873123" w14:textId="77777777" w:rsidR="00E54966" w:rsidRPr="00EE121F" w:rsidRDefault="00E54966" w:rsidP="009A57F6">
            <w:pPr>
              <w:jc w:val="center"/>
              <w:rPr>
                <w:sz w:val="22"/>
              </w:rPr>
            </w:pPr>
          </w:p>
        </w:tc>
        <w:tc>
          <w:tcPr>
            <w:tcW w:w="144" w:type="dxa"/>
            <w:tcBorders>
              <w:top w:val="single" w:sz="4" w:space="0" w:color="auto"/>
            </w:tcBorders>
            <w:shd w:val="clear" w:color="auto" w:fill="auto"/>
            <w:noWrap/>
            <w:tcMar>
              <w:left w:w="14" w:type="dxa"/>
              <w:right w:w="14" w:type="dxa"/>
            </w:tcMar>
            <w:hideMark/>
          </w:tcPr>
          <w:p w14:paraId="4274CE1A"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161392BD"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07F12798" w14:textId="77777777" w:rsidR="00E54966" w:rsidRPr="00EE121F" w:rsidRDefault="00E54966" w:rsidP="009A57F6">
            <w:pPr>
              <w:jc w:val="center"/>
              <w:rPr>
                <w:sz w:val="22"/>
              </w:rPr>
            </w:pPr>
          </w:p>
        </w:tc>
        <w:tc>
          <w:tcPr>
            <w:tcW w:w="590" w:type="dxa"/>
            <w:tcBorders>
              <w:top w:val="single" w:sz="4" w:space="0" w:color="auto"/>
            </w:tcBorders>
            <w:shd w:val="clear" w:color="auto" w:fill="auto"/>
            <w:noWrap/>
            <w:tcMar>
              <w:left w:w="0" w:type="dxa"/>
              <w:right w:w="0" w:type="dxa"/>
            </w:tcMar>
            <w:hideMark/>
          </w:tcPr>
          <w:p w14:paraId="498897E8" w14:textId="77777777" w:rsidR="00E54966" w:rsidRPr="00EE121F" w:rsidRDefault="00E54966" w:rsidP="009A57F6">
            <w:pPr>
              <w:jc w:val="center"/>
              <w:rPr>
                <w:sz w:val="22"/>
              </w:rPr>
            </w:pPr>
          </w:p>
        </w:tc>
      </w:tr>
      <w:tr w:rsidR="00E54966" w:rsidRPr="00EE121F" w14:paraId="4D7E49FD" w14:textId="77777777" w:rsidTr="3D881CCF">
        <w:trPr>
          <w:trHeight w:val="312"/>
        </w:trPr>
        <w:tc>
          <w:tcPr>
            <w:tcW w:w="2337" w:type="dxa"/>
            <w:shd w:val="clear" w:color="auto" w:fill="auto"/>
            <w:tcMar>
              <w:left w:w="14" w:type="dxa"/>
              <w:right w:w="14" w:type="dxa"/>
            </w:tcMar>
            <w:hideMark/>
          </w:tcPr>
          <w:p w14:paraId="4BA4F3C0" w14:textId="183BF296" w:rsidR="00E54966" w:rsidRPr="00EE121F" w:rsidRDefault="00E54966" w:rsidP="009A57F6">
            <w:pPr>
              <w:rPr>
                <w:color w:val="000000"/>
                <w:sz w:val="22"/>
              </w:rPr>
            </w:pPr>
            <w:r w:rsidRPr="00EE121F">
              <w:rPr>
                <w:color w:val="000000"/>
                <w:sz w:val="22"/>
              </w:rPr>
              <w:t xml:space="preserve">  Age (</w:t>
            </w:r>
            <w:r>
              <w:rPr>
                <w:color w:val="000000"/>
                <w:sz w:val="22"/>
              </w:rPr>
              <w:t>y</w:t>
            </w:r>
            <w:r w:rsidRPr="00EE121F">
              <w:rPr>
                <w:color w:val="000000"/>
                <w:sz w:val="22"/>
              </w:rPr>
              <w:t>ears)</w:t>
            </w:r>
          </w:p>
        </w:tc>
        <w:tc>
          <w:tcPr>
            <w:tcW w:w="533" w:type="dxa"/>
            <w:shd w:val="clear" w:color="auto" w:fill="auto"/>
            <w:noWrap/>
            <w:tcMar>
              <w:left w:w="0" w:type="dxa"/>
              <w:right w:w="0" w:type="dxa"/>
            </w:tcMar>
            <w:hideMark/>
          </w:tcPr>
          <w:p w14:paraId="1227E2C5" w14:textId="77777777" w:rsidR="00E54966" w:rsidRPr="00EE121F" w:rsidRDefault="00E54966" w:rsidP="009A57F6">
            <w:pPr>
              <w:jc w:val="center"/>
              <w:rPr>
                <w:color w:val="000000"/>
                <w:sz w:val="22"/>
              </w:rPr>
            </w:pPr>
            <w:r w:rsidRPr="00EE121F">
              <w:rPr>
                <w:color w:val="000000"/>
                <w:sz w:val="22"/>
              </w:rPr>
              <w:t>37.85</w:t>
            </w:r>
          </w:p>
        </w:tc>
        <w:tc>
          <w:tcPr>
            <w:tcW w:w="533" w:type="dxa"/>
            <w:shd w:val="clear" w:color="auto" w:fill="auto"/>
            <w:noWrap/>
            <w:tcMar>
              <w:left w:w="0" w:type="dxa"/>
              <w:right w:w="0" w:type="dxa"/>
            </w:tcMar>
            <w:hideMark/>
          </w:tcPr>
          <w:p w14:paraId="1F336720" w14:textId="77777777" w:rsidR="00E54966" w:rsidRPr="00EE121F" w:rsidRDefault="00E54966" w:rsidP="009A57F6">
            <w:pPr>
              <w:jc w:val="center"/>
              <w:rPr>
                <w:color w:val="000000"/>
                <w:sz w:val="22"/>
              </w:rPr>
            </w:pPr>
            <w:r w:rsidRPr="00EE121F">
              <w:rPr>
                <w:color w:val="000000"/>
                <w:sz w:val="22"/>
              </w:rPr>
              <w:t>10.06</w:t>
            </w:r>
          </w:p>
        </w:tc>
        <w:tc>
          <w:tcPr>
            <w:tcW w:w="590" w:type="dxa"/>
            <w:shd w:val="clear" w:color="auto" w:fill="auto"/>
            <w:noWrap/>
            <w:tcMar>
              <w:left w:w="0" w:type="dxa"/>
              <w:right w:w="0" w:type="dxa"/>
            </w:tcMar>
            <w:hideMark/>
          </w:tcPr>
          <w:p w14:paraId="1207FC03" w14:textId="77777777" w:rsidR="00E54966" w:rsidRPr="00EE121F" w:rsidRDefault="00E54966" w:rsidP="009A57F6">
            <w:pPr>
              <w:jc w:val="center"/>
              <w:rPr>
                <w:color w:val="000000"/>
                <w:sz w:val="22"/>
              </w:rPr>
            </w:pPr>
            <w:r w:rsidRPr="00EE121F">
              <w:rPr>
                <w:color w:val="000000"/>
                <w:sz w:val="22"/>
              </w:rPr>
              <w:t>23–60</w:t>
            </w:r>
          </w:p>
        </w:tc>
        <w:tc>
          <w:tcPr>
            <w:tcW w:w="130" w:type="dxa"/>
            <w:shd w:val="clear" w:color="auto" w:fill="auto"/>
            <w:noWrap/>
            <w:tcMar>
              <w:left w:w="0" w:type="dxa"/>
              <w:right w:w="0" w:type="dxa"/>
            </w:tcMar>
          </w:tcPr>
          <w:p w14:paraId="575BBA3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5036927" w14:textId="77777777" w:rsidR="00E54966" w:rsidRPr="00EE121F" w:rsidRDefault="00E54966" w:rsidP="009A57F6">
            <w:pPr>
              <w:jc w:val="center"/>
              <w:rPr>
                <w:color w:val="000000"/>
                <w:sz w:val="22"/>
              </w:rPr>
            </w:pPr>
            <w:r w:rsidRPr="00EE121F">
              <w:rPr>
                <w:color w:val="000000"/>
                <w:sz w:val="22"/>
              </w:rPr>
              <w:t>39.47</w:t>
            </w:r>
          </w:p>
        </w:tc>
        <w:tc>
          <w:tcPr>
            <w:tcW w:w="533" w:type="dxa"/>
            <w:shd w:val="clear" w:color="auto" w:fill="auto"/>
            <w:noWrap/>
            <w:tcMar>
              <w:left w:w="0" w:type="dxa"/>
              <w:right w:w="0" w:type="dxa"/>
            </w:tcMar>
            <w:hideMark/>
          </w:tcPr>
          <w:p w14:paraId="1EE5FE92" w14:textId="77777777" w:rsidR="00E54966" w:rsidRPr="00EE121F" w:rsidRDefault="00E54966" w:rsidP="009A57F6">
            <w:pPr>
              <w:jc w:val="center"/>
              <w:rPr>
                <w:color w:val="000000"/>
                <w:sz w:val="22"/>
              </w:rPr>
            </w:pPr>
            <w:r w:rsidRPr="00EE121F">
              <w:rPr>
                <w:color w:val="000000"/>
                <w:sz w:val="22"/>
              </w:rPr>
              <w:t>9.32</w:t>
            </w:r>
          </w:p>
        </w:tc>
        <w:tc>
          <w:tcPr>
            <w:tcW w:w="590" w:type="dxa"/>
            <w:shd w:val="clear" w:color="auto" w:fill="auto"/>
            <w:noWrap/>
            <w:tcMar>
              <w:left w:w="0" w:type="dxa"/>
              <w:right w:w="0" w:type="dxa"/>
            </w:tcMar>
            <w:hideMark/>
          </w:tcPr>
          <w:p w14:paraId="7863F530" w14:textId="77777777" w:rsidR="00E54966" w:rsidRPr="00EE121F" w:rsidRDefault="00E54966" w:rsidP="009A57F6">
            <w:pPr>
              <w:jc w:val="center"/>
              <w:rPr>
                <w:color w:val="000000"/>
                <w:sz w:val="22"/>
              </w:rPr>
            </w:pPr>
            <w:r w:rsidRPr="00EE121F">
              <w:rPr>
                <w:color w:val="000000"/>
                <w:sz w:val="22"/>
              </w:rPr>
              <w:t>25–57</w:t>
            </w:r>
          </w:p>
        </w:tc>
        <w:tc>
          <w:tcPr>
            <w:tcW w:w="134" w:type="dxa"/>
            <w:shd w:val="clear" w:color="auto" w:fill="auto"/>
            <w:noWrap/>
            <w:tcMar>
              <w:left w:w="0" w:type="dxa"/>
              <w:right w:w="0" w:type="dxa"/>
            </w:tcMar>
            <w:hideMark/>
          </w:tcPr>
          <w:p w14:paraId="2DC21D9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AF5D3BE" w14:textId="77777777" w:rsidR="00E54966" w:rsidRPr="00EE121F" w:rsidRDefault="00E54966" w:rsidP="009A57F6">
            <w:pPr>
              <w:jc w:val="center"/>
              <w:rPr>
                <w:color w:val="000000"/>
                <w:sz w:val="22"/>
              </w:rPr>
            </w:pPr>
            <w:r w:rsidRPr="00EE121F">
              <w:rPr>
                <w:color w:val="000000"/>
                <w:sz w:val="22"/>
              </w:rPr>
              <w:t>41.92</w:t>
            </w:r>
          </w:p>
        </w:tc>
        <w:tc>
          <w:tcPr>
            <w:tcW w:w="533" w:type="dxa"/>
            <w:shd w:val="clear" w:color="auto" w:fill="auto"/>
            <w:noWrap/>
            <w:tcMar>
              <w:left w:w="0" w:type="dxa"/>
              <w:right w:w="0" w:type="dxa"/>
            </w:tcMar>
            <w:hideMark/>
          </w:tcPr>
          <w:p w14:paraId="13C8E81C" w14:textId="77777777" w:rsidR="00E54966" w:rsidRPr="00EE121F" w:rsidRDefault="00E54966" w:rsidP="009A57F6">
            <w:pPr>
              <w:jc w:val="center"/>
              <w:rPr>
                <w:color w:val="000000"/>
                <w:sz w:val="22"/>
              </w:rPr>
            </w:pPr>
            <w:r w:rsidRPr="00EE121F">
              <w:rPr>
                <w:color w:val="000000"/>
                <w:sz w:val="22"/>
              </w:rPr>
              <w:t>10.63</w:t>
            </w:r>
          </w:p>
        </w:tc>
        <w:tc>
          <w:tcPr>
            <w:tcW w:w="590" w:type="dxa"/>
            <w:shd w:val="clear" w:color="auto" w:fill="auto"/>
            <w:noWrap/>
            <w:tcMar>
              <w:left w:w="0" w:type="dxa"/>
              <w:right w:w="0" w:type="dxa"/>
            </w:tcMar>
            <w:hideMark/>
          </w:tcPr>
          <w:p w14:paraId="1D7D239C" w14:textId="77777777" w:rsidR="00E54966" w:rsidRPr="00EE121F" w:rsidRDefault="00E54966" w:rsidP="009A57F6">
            <w:pPr>
              <w:jc w:val="center"/>
              <w:rPr>
                <w:color w:val="000000"/>
                <w:sz w:val="22"/>
              </w:rPr>
            </w:pPr>
            <w:r w:rsidRPr="00EE121F">
              <w:rPr>
                <w:color w:val="000000"/>
                <w:sz w:val="22"/>
              </w:rPr>
              <w:t>22–60</w:t>
            </w:r>
          </w:p>
        </w:tc>
        <w:tc>
          <w:tcPr>
            <w:tcW w:w="132" w:type="dxa"/>
            <w:shd w:val="clear" w:color="auto" w:fill="auto"/>
            <w:noWrap/>
            <w:tcMar>
              <w:left w:w="0" w:type="dxa"/>
              <w:right w:w="0" w:type="dxa"/>
            </w:tcMar>
            <w:hideMark/>
          </w:tcPr>
          <w:p w14:paraId="64CBDC4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BCF84DC" w14:textId="77777777" w:rsidR="00E54966" w:rsidRPr="00EE121F" w:rsidRDefault="00E54966" w:rsidP="009A57F6">
            <w:pPr>
              <w:jc w:val="center"/>
              <w:rPr>
                <w:color w:val="000000"/>
                <w:sz w:val="22"/>
              </w:rPr>
            </w:pPr>
            <w:r w:rsidRPr="00EE121F">
              <w:rPr>
                <w:color w:val="000000"/>
                <w:sz w:val="22"/>
              </w:rPr>
              <w:t>38.37</w:t>
            </w:r>
          </w:p>
        </w:tc>
        <w:tc>
          <w:tcPr>
            <w:tcW w:w="533" w:type="dxa"/>
            <w:shd w:val="clear" w:color="auto" w:fill="auto"/>
            <w:noWrap/>
            <w:tcMar>
              <w:left w:w="0" w:type="dxa"/>
              <w:right w:w="0" w:type="dxa"/>
            </w:tcMar>
            <w:hideMark/>
          </w:tcPr>
          <w:p w14:paraId="6328D4AB" w14:textId="77777777" w:rsidR="00E54966" w:rsidRPr="00EE121F" w:rsidRDefault="00E54966" w:rsidP="009A57F6">
            <w:pPr>
              <w:jc w:val="center"/>
              <w:rPr>
                <w:color w:val="000000"/>
                <w:sz w:val="22"/>
              </w:rPr>
            </w:pPr>
            <w:r w:rsidRPr="00EE121F">
              <w:rPr>
                <w:color w:val="000000"/>
                <w:sz w:val="22"/>
              </w:rPr>
              <w:t>9.47</w:t>
            </w:r>
          </w:p>
        </w:tc>
        <w:tc>
          <w:tcPr>
            <w:tcW w:w="590" w:type="dxa"/>
            <w:shd w:val="clear" w:color="auto" w:fill="auto"/>
            <w:noWrap/>
            <w:tcMar>
              <w:left w:w="0" w:type="dxa"/>
              <w:right w:w="0" w:type="dxa"/>
            </w:tcMar>
            <w:hideMark/>
          </w:tcPr>
          <w:p w14:paraId="3073A1ED" w14:textId="77777777" w:rsidR="00E54966" w:rsidRPr="00EE121F" w:rsidRDefault="00E54966" w:rsidP="009A57F6">
            <w:pPr>
              <w:jc w:val="center"/>
              <w:rPr>
                <w:color w:val="000000"/>
                <w:sz w:val="22"/>
              </w:rPr>
            </w:pPr>
            <w:r w:rsidRPr="00EE121F">
              <w:rPr>
                <w:color w:val="000000"/>
                <w:sz w:val="22"/>
              </w:rPr>
              <w:t>24–57</w:t>
            </w:r>
          </w:p>
        </w:tc>
        <w:tc>
          <w:tcPr>
            <w:tcW w:w="132" w:type="dxa"/>
            <w:shd w:val="clear" w:color="auto" w:fill="auto"/>
            <w:noWrap/>
            <w:tcMar>
              <w:left w:w="0" w:type="dxa"/>
              <w:right w:w="0" w:type="dxa"/>
            </w:tcMar>
            <w:hideMark/>
          </w:tcPr>
          <w:p w14:paraId="5F17D9F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1119C8B" w14:textId="77777777" w:rsidR="00E54966" w:rsidRPr="00EE121F" w:rsidRDefault="00E54966" w:rsidP="009A57F6">
            <w:pPr>
              <w:jc w:val="center"/>
              <w:rPr>
                <w:color w:val="000000"/>
                <w:sz w:val="22"/>
              </w:rPr>
            </w:pPr>
            <w:r w:rsidRPr="00EE121F">
              <w:rPr>
                <w:color w:val="000000"/>
                <w:sz w:val="22"/>
              </w:rPr>
              <w:t>40.11</w:t>
            </w:r>
          </w:p>
        </w:tc>
        <w:tc>
          <w:tcPr>
            <w:tcW w:w="590" w:type="dxa"/>
            <w:shd w:val="clear" w:color="auto" w:fill="auto"/>
            <w:noWrap/>
            <w:tcMar>
              <w:left w:w="0" w:type="dxa"/>
              <w:right w:w="0" w:type="dxa"/>
            </w:tcMar>
            <w:hideMark/>
          </w:tcPr>
          <w:p w14:paraId="0BAF42BC" w14:textId="77777777" w:rsidR="00E54966" w:rsidRPr="00EE121F" w:rsidRDefault="00E54966" w:rsidP="009A57F6">
            <w:pPr>
              <w:jc w:val="center"/>
              <w:rPr>
                <w:color w:val="000000"/>
                <w:sz w:val="22"/>
              </w:rPr>
            </w:pPr>
            <w:r w:rsidRPr="00EE121F">
              <w:rPr>
                <w:color w:val="000000"/>
                <w:sz w:val="22"/>
              </w:rPr>
              <w:t>10.97</w:t>
            </w:r>
          </w:p>
        </w:tc>
        <w:tc>
          <w:tcPr>
            <w:tcW w:w="590" w:type="dxa"/>
            <w:shd w:val="clear" w:color="auto" w:fill="auto"/>
            <w:noWrap/>
            <w:tcMar>
              <w:left w:w="0" w:type="dxa"/>
              <w:right w:w="0" w:type="dxa"/>
            </w:tcMar>
            <w:hideMark/>
          </w:tcPr>
          <w:p w14:paraId="5D9FEFA6" w14:textId="77777777" w:rsidR="00E54966" w:rsidRPr="00EE121F" w:rsidRDefault="00E54966" w:rsidP="009A57F6">
            <w:pPr>
              <w:jc w:val="center"/>
              <w:rPr>
                <w:color w:val="000000"/>
                <w:sz w:val="22"/>
              </w:rPr>
            </w:pPr>
            <w:r w:rsidRPr="00EE121F">
              <w:rPr>
                <w:color w:val="000000"/>
                <w:sz w:val="22"/>
              </w:rPr>
              <w:t>24–59</w:t>
            </w:r>
          </w:p>
        </w:tc>
        <w:tc>
          <w:tcPr>
            <w:tcW w:w="144" w:type="dxa"/>
            <w:shd w:val="clear" w:color="auto" w:fill="auto"/>
            <w:noWrap/>
            <w:tcMar>
              <w:left w:w="14" w:type="dxa"/>
              <w:right w:w="14" w:type="dxa"/>
            </w:tcMar>
            <w:hideMark/>
          </w:tcPr>
          <w:p w14:paraId="5BB9ACD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D287F68" w14:textId="77777777" w:rsidR="00E54966" w:rsidRPr="00EE121F" w:rsidRDefault="00E54966" w:rsidP="009A57F6">
            <w:pPr>
              <w:jc w:val="center"/>
              <w:rPr>
                <w:color w:val="000000"/>
                <w:sz w:val="22"/>
              </w:rPr>
            </w:pPr>
            <w:r w:rsidRPr="00EE121F">
              <w:rPr>
                <w:color w:val="000000"/>
                <w:sz w:val="22"/>
              </w:rPr>
              <w:t>43.14</w:t>
            </w:r>
          </w:p>
        </w:tc>
        <w:tc>
          <w:tcPr>
            <w:tcW w:w="590" w:type="dxa"/>
            <w:shd w:val="clear" w:color="auto" w:fill="auto"/>
            <w:noWrap/>
            <w:tcMar>
              <w:left w:w="0" w:type="dxa"/>
              <w:right w:w="0" w:type="dxa"/>
            </w:tcMar>
            <w:hideMark/>
          </w:tcPr>
          <w:p w14:paraId="15ACA7AE" w14:textId="77777777" w:rsidR="00E54966" w:rsidRPr="00EE121F" w:rsidRDefault="00E54966" w:rsidP="009A57F6">
            <w:pPr>
              <w:jc w:val="center"/>
              <w:rPr>
                <w:color w:val="000000"/>
                <w:sz w:val="22"/>
              </w:rPr>
            </w:pPr>
            <w:r w:rsidRPr="00EE121F">
              <w:rPr>
                <w:color w:val="000000"/>
                <w:sz w:val="22"/>
              </w:rPr>
              <w:t>9.61</w:t>
            </w:r>
          </w:p>
        </w:tc>
        <w:tc>
          <w:tcPr>
            <w:tcW w:w="590" w:type="dxa"/>
            <w:shd w:val="clear" w:color="auto" w:fill="auto"/>
            <w:noWrap/>
            <w:tcMar>
              <w:left w:w="0" w:type="dxa"/>
              <w:right w:w="0" w:type="dxa"/>
            </w:tcMar>
            <w:hideMark/>
          </w:tcPr>
          <w:p w14:paraId="1BA96B18" w14:textId="77777777" w:rsidR="00E54966" w:rsidRPr="00EE121F" w:rsidRDefault="00E54966" w:rsidP="009A57F6">
            <w:pPr>
              <w:jc w:val="center"/>
              <w:rPr>
                <w:color w:val="000000"/>
                <w:sz w:val="22"/>
              </w:rPr>
            </w:pPr>
            <w:r w:rsidRPr="00EE121F">
              <w:rPr>
                <w:color w:val="000000"/>
                <w:sz w:val="22"/>
              </w:rPr>
              <w:t>26–58</w:t>
            </w:r>
          </w:p>
        </w:tc>
      </w:tr>
      <w:tr w:rsidR="00E54966" w:rsidRPr="00EE121F" w14:paraId="062DD067" w14:textId="77777777" w:rsidTr="3D881CCF">
        <w:trPr>
          <w:trHeight w:val="312"/>
        </w:trPr>
        <w:tc>
          <w:tcPr>
            <w:tcW w:w="2337" w:type="dxa"/>
            <w:shd w:val="clear" w:color="auto" w:fill="auto"/>
            <w:tcMar>
              <w:left w:w="14" w:type="dxa"/>
              <w:right w:w="14" w:type="dxa"/>
            </w:tcMar>
            <w:hideMark/>
          </w:tcPr>
          <w:p w14:paraId="00E959B0" w14:textId="4ED61BCA" w:rsidR="00E54966" w:rsidRPr="00EE121F" w:rsidRDefault="00E54966" w:rsidP="009A57F6">
            <w:pPr>
              <w:rPr>
                <w:color w:val="000000"/>
                <w:sz w:val="22"/>
              </w:rPr>
            </w:pPr>
            <w:r w:rsidRPr="00EE121F">
              <w:rPr>
                <w:color w:val="000000"/>
                <w:sz w:val="22"/>
              </w:rPr>
              <w:t xml:space="preserve">  Years of </w:t>
            </w:r>
            <w:r w:rsidR="00647C8A">
              <w:rPr>
                <w:color w:val="000000"/>
                <w:sz w:val="22"/>
              </w:rPr>
              <w:t>e</w:t>
            </w:r>
            <w:r w:rsidRPr="00EE121F">
              <w:rPr>
                <w:color w:val="000000"/>
                <w:sz w:val="22"/>
              </w:rPr>
              <w:t>xperience</w:t>
            </w:r>
          </w:p>
        </w:tc>
        <w:tc>
          <w:tcPr>
            <w:tcW w:w="533" w:type="dxa"/>
            <w:shd w:val="clear" w:color="auto" w:fill="auto"/>
            <w:noWrap/>
            <w:tcMar>
              <w:left w:w="0" w:type="dxa"/>
              <w:right w:w="0" w:type="dxa"/>
            </w:tcMar>
            <w:hideMark/>
          </w:tcPr>
          <w:p w14:paraId="13226232" w14:textId="77777777" w:rsidR="00E54966" w:rsidRPr="00EE121F" w:rsidRDefault="00E54966" w:rsidP="009A57F6">
            <w:pPr>
              <w:jc w:val="center"/>
              <w:rPr>
                <w:color w:val="000000"/>
                <w:sz w:val="22"/>
              </w:rPr>
            </w:pPr>
            <w:r w:rsidRPr="00EE121F">
              <w:rPr>
                <w:color w:val="000000"/>
                <w:sz w:val="22"/>
              </w:rPr>
              <w:t>13.77</w:t>
            </w:r>
          </w:p>
        </w:tc>
        <w:tc>
          <w:tcPr>
            <w:tcW w:w="533" w:type="dxa"/>
            <w:shd w:val="clear" w:color="auto" w:fill="auto"/>
            <w:noWrap/>
            <w:tcMar>
              <w:left w:w="0" w:type="dxa"/>
              <w:right w:w="0" w:type="dxa"/>
            </w:tcMar>
            <w:hideMark/>
          </w:tcPr>
          <w:p w14:paraId="291DE6EB" w14:textId="77777777" w:rsidR="00E54966" w:rsidRPr="00EE121F" w:rsidRDefault="00E54966" w:rsidP="009A57F6">
            <w:pPr>
              <w:jc w:val="center"/>
              <w:rPr>
                <w:color w:val="000000"/>
                <w:sz w:val="22"/>
              </w:rPr>
            </w:pPr>
            <w:r w:rsidRPr="00EE121F">
              <w:rPr>
                <w:color w:val="000000"/>
                <w:sz w:val="22"/>
              </w:rPr>
              <w:t>9.80</w:t>
            </w:r>
          </w:p>
        </w:tc>
        <w:tc>
          <w:tcPr>
            <w:tcW w:w="590" w:type="dxa"/>
            <w:shd w:val="clear" w:color="auto" w:fill="auto"/>
            <w:noWrap/>
            <w:tcMar>
              <w:left w:w="0" w:type="dxa"/>
              <w:right w:w="0" w:type="dxa"/>
            </w:tcMar>
            <w:hideMark/>
          </w:tcPr>
          <w:p w14:paraId="7B3080AC" w14:textId="77777777" w:rsidR="00E54966" w:rsidRPr="00EE121F" w:rsidRDefault="00E54966" w:rsidP="009A57F6">
            <w:pPr>
              <w:jc w:val="center"/>
              <w:rPr>
                <w:color w:val="000000"/>
                <w:sz w:val="22"/>
              </w:rPr>
            </w:pPr>
            <w:r w:rsidRPr="00EE121F">
              <w:rPr>
                <w:color w:val="000000"/>
                <w:sz w:val="22"/>
              </w:rPr>
              <w:t>1–30</w:t>
            </w:r>
          </w:p>
        </w:tc>
        <w:tc>
          <w:tcPr>
            <w:tcW w:w="130" w:type="dxa"/>
            <w:shd w:val="clear" w:color="auto" w:fill="auto"/>
            <w:noWrap/>
            <w:tcMar>
              <w:left w:w="0" w:type="dxa"/>
              <w:right w:w="0" w:type="dxa"/>
            </w:tcMar>
          </w:tcPr>
          <w:p w14:paraId="0EC550F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2C0DDF1" w14:textId="77777777" w:rsidR="00E54966" w:rsidRPr="00EE121F" w:rsidRDefault="00E54966" w:rsidP="009A57F6">
            <w:pPr>
              <w:jc w:val="center"/>
              <w:rPr>
                <w:color w:val="000000"/>
                <w:sz w:val="22"/>
              </w:rPr>
            </w:pPr>
            <w:r w:rsidRPr="00EE121F">
              <w:rPr>
                <w:color w:val="000000"/>
                <w:sz w:val="22"/>
              </w:rPr>
              <w:t>10.33</w:t>
            </w:r>
          </w:p>
        </w:tc>
        <w:tc>
          <w:tcPr>
            <w:tcW w:w="533" w:type="dxa"/>
            <w:shd w:val="clear" w:color="auto" w:fill="auto"/>
            <w:noWrap/>
            <w:tcMar>
              <w:left w:w="0" w:type="dxa"/>
              <w:right w:w="0" w:type="dxa"/>
            </w:tcMar>
            <w:hideMark/>
          </w:tcPr>
          <w:p w14:paraId="7C0F2CD5" w14:textId="77777777" w:rsidR="00E54966" w:rsidRPr="00EE121F" w:rsidRDefault="00E54966" w:rsidP="009A57F6">
            <w:pPr>
              <w:jc w:val="center"/>
              <w:rPr>
                <w:color w:val="000000"/>
                <w:sz w:val="22"/>
              </w:rPr>
            </w:pPr>
            <w:r w:rsidRPr="00EE121F">
              <w:rPr>
                <w:color w:val="000000"/>
                <w:sz w:val="22"/>
              </w:rPr>
              <w:t>5.51</w:t>
            </w:r>
          </w:p>
        </w:tc>
        <w:tc>
          <w:tcPr>
            <w:tcW w:w="590" w:type="dxa"/>
            <w:shd w:val="clear" w:color="auto" w:fill="auto"/>
            <w:noWrap/>
            <w:tcMar>
              <w:left w:w="0" w:type="dxa"/>
              <w:right w:w="0" w:type="dxa"/>
            </w:tcMar>
            <w:hideMark/>
          </w:tcPr>
          <w:p w14:paraId="6D37CFC0" w14:textId="77777777" w:rsidR="00E54966" w:rsidRPr="00EE121F" w:rsidRDefault="00E54966" w:rsidP="009A57F6">
            <w:pPr>
              <w:jc w:val="center"/>
              <w:rPr>
                <w:color w:val="000000"/>
                <w:sz w:val="22"/>
              </w:rPr>
            </w:pPr>
            <w:r w:rsidRPr="00EE121F">
              <w:rPr>
                <w:color w:val="000000"/>
                <w:sz w:val="22"/>
              </w:rPr>
              <w:t>1–20</w:t>
            </w:r>
          </w:p>
        </w:tc>
        <w:tc>
          <w:tcPr>
            <w:tcW w:w="134" w:type="dxa"/>
            <w:shd w:val="clear" w:color="auto" w:fill="auto"/>
            <w:noWrap/>
            <w:tcMar>
              <w:left w:w="0" w:type="dxa"/>
              <w:right w:w="0" w:type="dxa"/>
            </w:tcMar>
            <w:hideMark/>
          </w:tcPr>
          <w:p w14:paraId="1129FA0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268B894" w14:textId="77777777" w:rsidR="00E54966" w:rsidRPr="00EE121F" w:rsidRDefault="00E54966" w:rsidP="009A57F6">
            <w:pPr>
              <w:jc w:val="center"/>
              <w:rPr>
                <w:color w:val="000000"/>
                <w:sz w:val="22"/>
              </w:rPr>
            </w:pPr>
            <w:r w:rsidRPr="00EE121F">
              <w:rPr>
                <w:color w:val="000000"/>
                <w:sz w:val="22"/>
              </w:rPr>
              <w:t>14.72</w:t>
            </w:r>
          </w:p>
        </w:tc>
        <w:tc>
          <w:tcPr>
            <w:tcW w:w="533" w:type="dxa"/>
            <w:shd w:val="clear" w:color="auto" w:fill="auto"/>
            <w:noWrap/>
            <w:tcMar>
              <w:left w:w="0" w:type="dxa"/>
              <w:right w:w="0" w:type="dxa"/>
            </w:tcMar>
            <w:hideMark/>
          </w:tcPr>
          <w:p w14:paraId="567DD2CA" w14:textId="77777777" w:rsidR="00E54966" w:rsidRPr="00EE121F" w:rsidRDefault="00E54966" w:rsidP="009A57F6">
            <w:pPr>
              <w:jc w:val="center"/>
              <w:rPr>
                <w:color w:val="000000"/>
                <w:sz w:val="22"/>
              </w:rPr>
            </w:pPr>
            <w:r w:rsidRPr="00EE121F">
              <w:rPr>
                <w:color w:val="000000"/>
                <w:sz w:val="22"/>
              </w:rPr>
              <w:t>9.02</w:t>
            </w:r>
          </w:p>
        </w:tc>
        <w:tc>
          <w:tcPr>
            <w:tcW w:w="590" w:type="dxa"/>
            <w:shd w:val="clear" w:color="auto" w:fill="auto"/>
            <w:noWrap/>
            <w:tcMar>
              <w:left w:w="0" w:type="dxa"/>
              <w:right w:w="0" w:type="dxa"/>
            </w:tcMar>
            <w:hideMark/>
          </w:tcPr>
          <w:p w14:paraId="340C8519" w14:textId="77777777" w:rsidR="00E54966" w:rsidRPr="00EE121F" w:rsidRDefault="00E54966" w:rsidP="009A57F6">
            <w:pPr>
              <w:jc w:val="center"/>
              <w:rPr>
                <w:color w:val="000000"/>
                <w:sz w:val="22"/>
              </w:rPr>
            </w:pPr>
            <w:r w:rsidRPr="00EE121F">
              <w:rPr>
                <w:color w:val="000000"/>
                <w:sz w:val="22"/>
              </w:rPr>
              <w:t>2–30</w:t>
            </w:r>
          </w:p>
        </w:tc>
        <w:tc>
          <w:tcPr>
            <w:tcW w:w="132" w:type="dxa"/>
            <w:shd w:val="clear" w:color="auto" w:fill="auto"/>
            <w:noWrap/>
            <w:tcMar>
              <w:left w:w="0" w:type="dxa"/>
              <w:right w:w="0" w:type="dxa"/>
            </w:tcMar>
            <w:hideMark/>
          </w:tcPr>
          <w:p w14:paraId="5F5AD14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A1B1EF5" w14:textId="77777777" w:rsidR="00E54966" w:rsidRPr="00EE121F" w:rsidRDefault="00E54966" w:rsidP="009A57F6">
            <w:pPr>
              <w:jc w:val="center"/>
              <w:rPr>
                <w:color w:val="000000"/>
                <w:sz w:val="22"/>
              </w:rPr>
            </w:pPr>
            <w:r w:rsidRPr="00EE121F">
              <w:rPr>
                <w:color w:val="000000"/>
                <w:sz w:val="22"/>
              </w:rPr>
              <w:t>12.63</w:t>
            </w:r>
          </w:p>
        </w:tc>
        <w:tc>
          <w:tcPr>
            <w:tcW w:w="533" w:type="dxa"/>
            <w:shd w:val="clear" w:color="auto" w:fill="auto"/>
            <w:noWrap/>
            <w:tcMar>
              <w:left w:w="0" w:type="dxa"/>
              <w:right w:w="0" w:type="dxa"/>
            </w:tcMar>
            <w:hideMark/>
          </w:tcPr>
          <w:p w14:paraId="3D7F5D25" w14:textId="77777777" w:rsidR="00E54966" w:rsidRPr="00EE121F" w:rsidRDefault="00E54966" w:rsidP="009A57F6">
            <w:pPr>
              <w:jc w:val="center"/>
              <w:rPr>
                <w:color w:val="000000"/>
                <w:sz w:val="22"/>
              </w:rPr>
            </w:pPr>
            <w:r w:rsidRPr="00EE121F">
              <w:rPr>
                <w:color w:val="000000"/>
                <w:sz w:val="22"/>
              </w:rPr>
              <w:t>7.19</w:t>
            </w:r>
          </w:p>
        </w:tc>
        <w:tc>
          <w:tcPr>
            <w:tcW w:w="590" w:type="dxa"/>
            <w:shd w:val="clear" w:color="auto" w:fill="auto"/>
            <w:noWrap/>
            <w:tcMar>
              <w:left w:w="0" w:type="dxa"/>
              <w:right w:w="0" w:type="dxa"/>
            </w:tcMar>
            <w:hideMark/>
          </w:tcPr>
          <w:p w14:paraId="5A251A80" w14:textId="77777777" w:rsidR="00E54966" w:rsidRPr="00EE121F" w:rsidRDefault="00E54966" w:rsidP="009A57F6">
            <w:pPr>
              <w:jc w:val="center"/>
              <w:rPr>
                <w:color w:val="000000"/>
                <w:sz w:val="22"/>
              </w:rPr>
            </w:pPr>
            <w:r w:rsidRPr="00EE121F">
              <w:rPr>
                <w:color w:val="000000"/>
                <w:sz w:val="22"/>
              </w:rPr>
              <w:t>3–30</w:t>
            </w:r>
          </w:p>
        </w:tc>
        <w:tc>
          <w:tcPr>
            <w:tcW w:w="132" w:type="dxa"/>
            <w:shd w:val="clear" w:color="auto" w:fill="auto"/>
            <w:noWrap/>
            <w:tcMar>
              <w:left w:w="0" w:type="dxa"/>
              <w:right w:w="0" w:type="dxa"/>
            </w:tcMar>
            <w:hideMark/>
          </w:tcPr>
          <w:p w14:paraId="5C7673F8"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74BD845" w14:textId="77777777" w:rsidR="00E54966" w:rsidRPr="00EE121F" w:rsidRDefault="00E54966" w:rsidP="009A57F6">
            <w:pPr>
              <w:jc w:val="center"/>
              <w:rPr>
                <w:color w:val="000000"/>
                <w:sz w:val="22"/>
              </w:rPr>
            </w:pPr>
            <w:r w:rsidRPr="00EE121F">
              <w:rPr>
                <w:color w:val="000000"/>
                <w:sz w:val="22"/>
              </w:rPr>
              <w:t>12.22</w:t>
            </w:r>
          </w:p>
        </w:tc>
        <w:tc>
          <w:tcPr>
            <w:tcW w:w="590" w:type="dxa"/>
            <w:shd w:val="clear" w:color="auto" w:fill="auto"/>
            <w:noWrap/>
            <w:tcMar>
              <w:left w:w="0" w:type="dxa"/>
              <w:right w:w="0" w:type="dxa"/>
            </w:tcMar>
            <w:hideMark/>
          </w:tcPr>
          <w:p w14:paraId="43B4AD7A" w14:textId="77777777" w:rsidR="00E54966" w:rsidRPr="00EE121F" w:rsidRDefault="00E54966" w:rsidP="009A57F6">
            <w:pPr>
              <w:jc w:val="center"/>
              <w:rPr>
                <w:color w:val="000000"/>
                <w:sz w:val="22"/>
              </w:rPr>
            </w:pPr>
            <w:r w:rsidRPr="00EE121F">
              <w:rPr>
                <w:color w:val="000000"/>
                <w:sz w:val="22"/>
              </w:rPr>
              <w:t>11.69</w:t>
            </w:r>
          </w:p>
        </w:tc>
        <w:tc>
          <w:tcPr>
            <w:tcW w:w="590" w:type="dxa"/>
            <w:shd w:val="clear" w:color="auto" w:fill="auto"/>
            <w:noWrap/>
            <w:tcMar>
              <w:left w:w="0" w:type="dxa"/>
              <w:right w:w="0" w:type="dxa"/>
            </w:tcMar>
            <w:hideMark/>
          </w:tcPr>
          <w:p w14:paraId="056FF611" w14:textId="77777777" w:rsidR="00E54966" w:rsidRPr="00EE121F" w:rsidRDefault="00E54966" w:rsidP="009A57F6">
            <w:pPr>
              <w:jc w:val="center"/>
              <w:rPr>
                <w:color w:val="000000"/>
                <w:sz w:val="22"/>
              </w:rPr>
            </w:pPr>
            <w:r w:rsidRPr="00EE121F">
              <w:rPr>
                <w:color w:val="000000"/>
                <w:sz w:val="22"/>
              </w:rPr>
              <w:t>2–48</w:t>
            </w:r>
          </w:p>
        </w:tc>
        <w:tc>
          <w:tcPr>
            <w:tcW w:w="144" w:type="dxa"/>
            <w:shd w:val="clear" w:color="auto" w:fill="auto"/>
            <w:noWrap/>
            <w:tcMar>
              <w:left w:w="14" w:type="dxa"/>
              <w:right w:w="14" w:type="dxa"/>
            </w:tcMar>
            <w:hideMark/>
          </w:tcPr>
          <w:p w14:paraId="333FAE5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D10E480" w14:textId="77777777" w:rsidR="00E54966" w:rsidRPr="00EE121F" w:rsidRDefault="00E54966" w:rsidP="009A57F6">
            <w:pPr>
              <w:jc w:val="center"/>
              <w:rPr>
                <w:color w:val="000000"/>
                <w:sz w:val="22"/>
              </w:rPr>
            </w:pPr>
            <w:r w:rsidRPr="00EE121F">
              <w:rPr>
                <w:color w:val="000000"/>
                <w:sz w:val="22"/>
              </w:rPr>
              <w:t>16.87</w:t>
            </w:r>
          </w:p>
        </w:tc>
        <w:tc>
          <w:tcPr>
            <w:tcW w:w="590" w:type="dxa"/>
            <w:shd w:val="clear" w:color="auto" w:fill="auto"/>
            <w:noWrap/>
            <w:tcMar>
              <w:left w:w="0" w:type="dxa"/>
              <w:right w:w="0" w:type="dxa"/>
            </w:tcMar>
            <w:hideMark/>
          </w:tcPr>
          <w:p w14:paraId="7C1ADD9C" w14:textId="77777777" w:rsidR="00E54966" w:rsidRPr="00EE121F" w:rsidRDefault="00E54966" w:rsidP="009A57F6">
            <w:pPr>
              <w:jc w:val="center"/>
              <w:rPr>
                <w:color w:val="000000"/>
                <w:sz w:val="22"/>
              </w:rPr>
            </w:pPr>
            <w:r w:rsidRPr="00EE121F">
              <w:rPr>
                <w:color w:val="000000"/>
                <w:sz w:val="22"/>
              </w:rPr>
              <w:t>8.26</w:t>
            </w:r>
          </w:p>
        </w:tc>
        <w:tc>
          <w:tcPr>
            <w:tcW w:w="590" w:type="dxa"/>
            <w:shd w:val="clear" w:color="auto" w:fill="auto"/>
            <w:noWrap/>
            <w:tcMar>
              <w:left w:w="0" w:type="dxa"/>
              <w:right w:w="0" w:type="dxa"/>
            </w:tcMar>
            <w:hideMark/>
          </w:tcPr>
          <w:p w14:paraId="2DB4A515" w14:textId="77777777" w:rsidR="00E54966" w:rsidRPr="00EE121F" w:rsidRDefault="00E54966" w:rsidP="009A57F6">
            <w:pPr>
              <w:jc w:val="center"/>
              <w:rPr>
                <w:color w:val="000000"/>
                <w:sz w:val="22"/>
              </w:rPr>
            </w:pPr>
            <w:r w:rsidRPr="00EE121F">
              <w:rPr>
                <w:color w:val="000000"/>
                <w:sz w:val="22"/>
              </w:rPr>
              <w:t>4–30</w:t>
            </w:r>
          </w:p>
        </w:tc>
      </w:tr>
      <w:tr w:rsidR="00E54966" w:rsidRPr="00EE121F" w14:paraId="642AA660" w14:textId="77777777" w:rsidTr="3D881CCF">
        <w:trPr>
          <w:trHeight w:val="312"/>
        </w:trPr>
        <w:tc>
          <w:tcPr>
            <w:tcW w:w="2337" w:type="dxa"/>
            <w:shd w:val="clear" w:color="auto" w:fill="auto"/>
            <w:tcMar>
              <w:left w:w="14" w:type="dxa"/>
              <w:right w:w="14" w:type="dxa"/>
            </w:tcMar>
            <w:hideMark/>
          </w:tcPr>
          <w:p w14:paraId="26A0B49E" w14:textId="06F4F02C" w:rsidR="00E54966" w:rsidRPr="00EE121F" w:rsidRDefault="00E54966" w:rsidP="009A57F6">
            <w:pPr>
              <w:rPr>
                <w:color w:val="000000"/>
                <w:sz w:val="22"/>
              </w:rPr>
            </w:pPr>
            <w:r w:rsidRPr="00EE121F">
              <w:rPr>
                <w:color w:val="000000"/>
                <w:sz w:val="22"/>
              </w:rPr>
              <w:t xml:space="preserve">  Class size</w:t>
            </w:r>
          </w:p>
        </w:tc>
        <w:tc>
          <w:tcPr>
            <w:tcW w:w="533" w:type="dxa"/>
            <w:shd w:val="clear" w:color="auto" w:fill="auto"/>
            <w:noWrap/>
            <w:tcMar>
              <w:left w:w="0" w:type="dxa"/>
              <w:right w:w="0" w:type="dxa"/>
            </w:tcMar>
            <w:hideMark/>
          </w:tcPr>
          <w:p w14:paraId="7E3DE9E3" w14:textId="77777777" w:rsidR="00E54966" w:rsidRPr="00EE121F" w:rsidRDefault="00E54966" w:rsidP="009A57F6">
            <w:pPr>
              <w:jc w:val="center"/>
              <w:rPr>
                <w:color w:val="000000"/>
                <w:sz w:val="22"/>
              </w:rPr>
            </w:pPr>
            <w:r w:rsidRPr="00EE121F">
              <w:rPr>
                <w:color w:val="000000"/>
                <w:sz w:val="22"/>
              </w:rPr>
              <w:t>15.08</w:t>
            </w:r>
          </w:p>
        </w:tc>
        <w:tc>
          <w:tcPr>
            <w:tcW w:w="533" w:type="dxa"/>
            <w:shd w:val="clear" w:color="auto" w:fill="auto"/>
            <w:noWrap/>
            <w:tcMar>
              <w:left w:w="0" w:type="dxa"/>
              <w:right w:w="0" w:type="dxa"/>
            </w:tcMar>
            <w:hideMark/>
          </w:tcPr>
          <w:p w14:paraId="28429729" w14:textId="77777777" w:rsidR="00E54966" w:rsidRPr="00EE121F" w:rsidRDefault="00E54966" w:rsidP="009A57F6">
            <w:pPr>
              <w:jc w:val="center"/>
              <w:rPr>
                <w:color w:val="000000"/>
                <w:sz w:val="22"/>
              </w:rPr>
            </w:pPr>
            <w:r w:rsidRPr="00EE121F">
              <w:rPr>
                <w:color w:val="000000"/>
                <w:sz w:val="22"/>
              </w:rPr>
              <w:t>4.06</w:t>
            </w:r>
          </w:p>
        </w:tc>
        <w:tc>
          <w:tcPr>
            <w:tcW w:w="590" w:type="dxa"/>
            <w:shd w:val="clear" w:color="auto" w:fill="auto"/>
            <w:noWrap/>
            <w:tcMar>
              <w:left w:w="0" w:type="dxa"/>
              <w:right w:w="0" w:type="dxa"/>
            </w:tcMar>
            <w:hideMark/>
          </w:tcPr>
          <w:p w14:paraId="1DADD6BD" w14:textId="77777777" w:rsidR="00E54966" w:rsidRPr="00EE121F" w:rsidRDefault="00E54966" w:rsidP="009A57F6">
            <w:pPr>
              <w:jc w:val="center"/>
              <w:rPr>
                <w:color w:val="000000"/>
                <w:sz w:val="22"/>
              </w:rPr>
            </w:pPr>
            <w:r w:rsidRPr="00EE121F">
              <w:rPr>
                <w:color w:val="000000"/>
                <w:sz w:val="22"/>
              </w:rPr>
              <w:t>10–23</w:t>
            </w:r>
          </w:p>
        </w:tc>
        <w:tc>
          <w:tcPr>
            <w:tcW w:w="130" w:type="dxa"/>
            <w:shd w:val="clear" w:color="auto" w:fill="auto"/>
            <w:noWrap/>
            <w:tcMar>
              <w:left w:w="0" w:type="dxa"/>
              <w:right w:w="0" w:type="dxa"/>
            </w:tcMar>
          </w:tcPr>
          <w:p w14:paraId="3113D82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157C1DB" w14:textId="77777777" w:rsidR="00E54966" w:rsidRPr="00EE121F" w:rsidRDefault="00E54966" w:rsidP="009A57F6">
            <w:pPr>
              <w:jc w:val="center"/>
              <w:rPr>
                <w:color w:val="000000"/>
                <w:sz w:val="22"/>
              </w:rPr>
            </w:pPr>
            <w:r w:rsidRPr="00EE121F">
              <w:rPr>
                <w:color w:val="000000"/>
                <w:sz w:val="22"/>
              </w:rPr>
              <w:t>16.65</w:t>
            </w:r>
          </w:p>
        </w:tc>
        <w:tc>
          <w:tcPr>
            <w:tcW w:w="533" w:type="dxa"/>
            <w:shd w:val="clear" w:color="auto" w:fill="auto"/>
            <w:noWrap/>
            <w:tcMar>
              <w:left w:w="0" w:type="dxa"/>
              <w:right w:w="0" w:type="dxa"/>
            </w:tcMar>
            <w:hideMark/>
          </w:tcPr>
          <w:p w14:paraId="7EB4D428" w14:textId="77777777" w:rsidR="00E54966" w:rsidRPr="00EE121F" w:rsidRDefault="00E54966" w:rsidP="009A57F6">
            <w:pPr>
              <w:jc w:val="center"/>
              <w:rPr>
                <w:color w:val="000000"/>
                <w:sz w:val="22"/>
              </w:rPr>
            </w:pPr>
            <w:r w:rsidRPr="00EE121F">
              <w:rPr>
                <w:color w:val="000000"/>
                <w:sz w:val="22"/>
              </w:rPr>
              <w:t>6.80</w:t>
            </w:r>
          </w:p>
        </w:tc>
        <w:tc>
          <w:tcPr>
            <w:tcW w:w="590" w:type="dxa"/>
            <w:shd w:val="clear" w:color="auto" w:fill="auto"/>
            <w:noWrap/>
            <w:tcMar>
              <w:left w:w="0" w:type="dxa"/>
              <w:right w:w="0" w:type="dxa"/>
            </w:tcMar>
            <w:hideMark/>
          </w:tcPr>
          <w:p w14:paraId="7A3C0E6B" w14:textId="77777777" w:rsidR="00E54966" w:rsidRPr="00EE121F" w:rsidRDefault="00E54966" w:rsidP="009A57F6">
            <w:pPr>
              <w:jc w:val="center"/>
              <w:rPr>
                <w:color w:val="000000"/>
                <w:sz w:val="22"/>
              </w:rPr>
            </w:pPr>
            <w:r w:rsidRPr="00EE121F">
              <w:rPr>
                <w:color w:val="000000"/>
                <w:sz w:val="22"/>
              </w:rPr>
              <w:t>10–31</w:t>
            </w:r>
          </w:p>
        </w:tc>
        <w:tc>
          <w:tcPr>
            <w:tcW w:w="134" w:type="dxa"/>
            <w:shd w:val="clear" w:color="auto" w:fill="auto"/>
            <w:noWrap/>
            <w:tcMar>
              <w:left w:w="0" w:type="dxa"/>
              <w:right w:w="0" w:type="dxa"/>
            </w:tcMar>
            <w:hideMark/>
          </w:tcPr>
          <w:p w14:paraId="6D0223D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626E560" w14:textId="77777777" w:rsidR="00E54966" w:rsidRPr="00EE121F" w:rsidRDefault="00E54966" w:rsidP="009A57F6">
            <w:pPr>
              <w:jc w:val="center"/>
              <w:rPr>
                <w:color w:val="000000"/>
                <w:sz w:val="22"/>
              </w:rPr>
            </w:pPr>
            <w:r w:rsidRPr="00EE121F">
              <w:rPr>
                <w:color w:val="000000"/>
                <w:sz w:val="22"/>
              </w:rPr>
              <w:t>15.92</w:t>
            </w:r>
          </w:p>
        </w:tc>
        <w:tc>
          <w:tcPr>
            <w:tcW w:w="533" w:type="dxa"/>
            <w:shd w:val="clear" w:color="auto" w:fill="auto"/>
            <w:noWrap/>
            <w:tcMar>
              <w:left w:w="0" w:type="dxa"/>
              <w:right w:w="0" w:type="dxa"/>
            </w:tcMar>
            <w:hideMark/>
          </w:tcPr>
          <w:p w14:paraId="1D3A52BE" w14:textId="77777777" w:rsidR="00E54966" w:rsidRPr="00EE121F" w:rsidRDefault="00E54966" w:rsidP="009A57F6">
            <w:pPr>
              <w:jc w:val="center"/>
              <w:rPr>
                <w:color w:val="000000"/>
                <w:sz w:val="22"/>
              </w:rPr>
            </w:pPr>
            <w:r w:rsidRPr="00EE121F">
              <w:rPr>
                <w:color w:val="000000"/>
                <w:sz w:val="22"/>
              </w:rPr>
              <w:t>4.99</w:t>
            </w:r>
          </w:p>
        </w:tc>
        <w:tc>
          <w:tcPr>
            <w:tcW w:w="590" w:type="dxa"/>
            <w:shd w:val="clear" w:color="auto" w:fill="auto"/>
            <w:noWrap/>
            <w:tcMar>
              <w:left w:w="0" w:type="dxa"/>
              <w:right w:w="0" w:type="dxa"/>
            </w:tcMar>
            <w:hideMark/>
          </w:tcPr>
          <w:p w14:paraId="618505B5" w14:textId="77777777" w:rsidR="00E54966" w:rsidRPr="00EE121F" w:rsidRDefault="00E54966" w:rsidP="009A57F6">
            <w:pPr>
              <w:jc w:val="center"/>
              <w:rPr>
                <w:color w:val="000000"/>
                <w:sz w:val="22"/>
              </w:rPr>
            </w:pPr>
            <w:r w:rsidRPr="00EE121F">
              <w:rPr>
                <w:color w:val="000000"/>
                <w:sz w:val="22"/>
              </w:rPr>
              <w:t>9–33</w:t>
            </w:r>
          </w:p>
        </w:tc>
        <w:tc>
          <w:tcPr>
            <w:tcW w:w="132" w:type="dxa"/>
            <w:shd w:val="clear" w:color="auto" w:fill="auto"/>
            <w:noWrap/>
            <w:tcMar>
              <w:left w:w="0" w:type="dxa"/>
              <w:right w:w="0" w:type="dxa"/>
            </w:tcMar>
            <w:hideMark/>
          </w:tcPr>
          <w:p w14:paraId="4738E3EB"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C8C8F2D" w14:textId="77777777" w:rsidR="00E54966" w:rsidRPr="00EE121F" w:rsidRDefault="00E54966" w:rsidP="009A57F6">
            <w:pPr>
              <w:jc w:val="center"/>
              <w:rPr>
                <w:color w:val="000000"/>
                <w:sz w:val="22"/>
              </w:rPr>
            </w:pPr>
            <w:r w:rsidRPr="00EE121F">
              <w:rPr>
                <w:color w:val="000000"/>
                <w:sz w:val="22"/>
              </w:rPr>
              <w:t>21.00</w:t>
            </w:r>
          </w:p>
        </w:tc>
        <w:tc>
          <w:tcPr>
            <w:tcW w:w="533" w:type="dxa"/>
            <w:shd w:val="clear" w:color="auto" w:fill="auto"/>
            <w:noWrap/>
            <w:tcMar>
              <w:left w:w="0" w:type="dxa"/>
              <w:right w:w="0" w:type="dxa"/>
            </w:tcMar>
            <w:hideMark/>
          </w:tcPr>
          <w:p w14:paraId="675DA542" w14:textId="77777777" w:rsidR="00E54966" w:rsidRPr="00EE121F" w:rsidRDefault="00E54966" w:rsidP="009A57F6">
            <w:pPr>
              <w:jc w:val="center"/>
              <w:rPr>
                <w:color w:val="000000"/>
                <w:sz w:val="22"/>
              </w:rPr>
            </w:pPr>
            <w:r w:rsidRPr="00EE121F">
              <w:rPr>
                <w:color w:val="000000"/>
                <w:sz w:val="22"/>
              </w:rPr>
              <w:t>3.70</w:t>
            </w:r>
          </w:p>
        </w:tc>
        <w:tc>
          <w:tcPr>
            <w:tcW w:w="590" w:type="dxa"/>
            <w:shd w:val="clear" w:color="auto" w:fill="auto"/>
            <w:noWrap/>
            <w:tcMar>
              <w:left w:w="0" w:type="dxa"/>
              <w:right w:w="0" w:type="dxa"/>
            </w:tcMar>
            <w:hideMark/>
          </w:tcPr>
          <w:p w14:paraId="0E99D52F" w14:textId="77777777" w:rsidR="00E54966" w:rsidRPr="00EE121F" w:rsidRDefault="00E54966" w:rsidP="009A57F6">
            <w:pPr>
              <w:jc w:val="center"/>
              <w:rPr>
                <w:color w:val="000000"/>
                <w:sz w:val="22"/>
              </w:rPr>
            </w:pPr>
            <w:r w:rsidRPr="00EE121F">
              <w:rPr>
                <w:color w:val="000000"/>
                <w:sz w:val="22"/>
              </w:rPr>
              <w:t>11–27</w:t>
            </w:r>
          </w:p>
        </w:tc>
        <w:tc>
          <w:tcPr>
            <w:tcW w:w="132" w:type="dxa"/>
            <w:shd w:val="clear" w:color="auto" w:fill="auto"/>
            <w:noWrap/>
            <w:tcMar>
              <w:left w:w="0" w:type="dxa"/>
              <w:right w:w="0" w:type="dxa"/>
            </w:tcMar>
            <w:hideMark/>
          </w:tcPr>
          <w:p w14:paraId="3E941762"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251E3FD" w14:textId="77777777" w:rsidR="00E54966" w:rsidRPr="00EE121F" w:rsidRDefault="00E54966" w:rsidP="009A57F6">
            <w:pPr>
              <w:jc w:val="center"/>
              <w:rPr>
                <w:color w:val="000000"/>
                <w:sz w:val="22"/>
              </w:rPr>
            </w:pPr>
            <w:r w:rsidRPr="00EE121F">
              <w:rPr>
                <w:color w:val="000000"/>
                <w:sz w:val="22"/>
              </w:rPr>
              <w:t>19.89</w:t>
            </w:r>
          </w:p>
        </w:tc>
        <w:tc>
          <w:tcPr>
            <w:tcW w:w="590" w:type="dxa"/>
            <w:shd w:val="clear" w:color="auto" w:fill="auto"/>
            <w:noWrap/>
            <w:tcMar>
              <w:left w:w="0" w:type="dxa"/>
              <w:right w:w="0" w:type="dxa"/>
            </w:tcMar>
            <w:hideMark/>
          </w:tcPr>
          <w:p w14:paraId="2AA45580" w14:textId="77777777" w:rsidR="00E54966" w:rsidRPr="00EE121F" w:rsidRDefault="00E54966" w:rsidP="009A57F6">
            <w:pPr>
              <w:jc w:val="center"/>
              <w:rPr>
                <w:color w:val="000000"/>
                <w:sz w:val="22"/>
              </w:rPr>
            </w:pPr>
            <w:r w:rsidRPr="00EE121F">
              <w:rPr>
                <w:color w:val="000000"/>
                <w:sz w:val="22"/>
              </w:rPr>
              <w:t>3.69</w:t>
            </w:r>
          </w:p>
        </w:tc>
        <w:tc>
          <w:tcPr>
            <w:tcW w:w="590" w:type="dxa"/>
            <w:shd w:val="clear" w:color="auto" w:fill="auto"/>
            <w:noWrap/>
            <w:tcMar>
              <w:left w:w="0" w:type="dxa"/>
              <w:right w:w="0" w:type="dxa"/>
            </w:tcMar>
            <w:hideMark/>
          </w:tcPr>
          <w:p w14:paraId="7D70DB40" w14:textId="77777777" w:rsidR="00E54966" w:rsidRPr="00EE121F" w:rsidRDefault="00E54966" w:rsidP="009A57F6">
            <w:pPr>
              <w:jc w:val="center"/>
              <w:rPr>
                <w:color w:val="000000"/>
                <w:sz w:val="22"/>
              </w:rPr>
            </w:pPr>
            <w:r w:rsidRPr="00EE121F">
              <w:rPr>
                <w:color w:val="000000"/>
                <w:sz w:val="22"/>
              </w:rPr>
              <w:t>12–26</w:t>
            </w:r>
          </w:p>
        </w:tc>
        <w:tc>
          <w:tcPr>
            <w:tcW w:w="144" w:type="dxa"/>
            <w:shd w:val="clear" w:color="auto" w:fill="auto"/>
            <w:noWrap/>
            <w:tcMar>
              <w:left w:w="14" w:type="dxa"/>
              <w:right w:w="14" w:type="dxa"/>
            </w:tcMar>
            <w:hideMark/>
          </w:tcPr>
          <w:p w14:paraId="6D98189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EF439E2" w14:textId="77777777" w:rsidR="00E54966" w:rsidRPr="00EE121F" w:rsidRDefault="00E54966" w:rsidP="009A57F6">
            <w:pPr>
              <w:jc w:val="center"/>
              <w:rPr>
                <w:color w:val="000000"/>
                <w:sz w:val="22"/>
              </w:rPr>
            </w:pPr>
            <w:r w:rsidRPr="00EE121F">
              <w:rPr>
                <w:color w:val="000000"/>
                <w:sz w:val="22"/>
              </w:rPr>
              <w:t>19.73</w:t>
            </w:r>
          </w:p>
        </w:tc>
        <w:tc>
          <w:tcPr>
            <w:tcW w:w="590" w:type="dxa"/>
            <w:shd w:val="clear" w:color="auto" w:fill="auto"/>
            <w:noWrap/>
            <w:tcMar>
              <w:left w:w="0" w:type="dxa"/>
              <w:right w:w="0" w:type="dxa"/>
            </w:tcMar>
            <w:hideMark/>
          </w:tcPr>
          <w:p w14:paraId="7A5D9BFE" w14:textId="77777777" w:rsidR="00E54966" w:rsidRPr="00EE121F" w:rsidRDefault="00E54966" w:rsidP="009A57F6">
            <w:pPr>
              <w:jc w:val="center"/>
              <w:rPr>
                <w:color w:val="000000"/>
                <w:sz w:val="22"/>
              </w:rPr>
            </w:pPr>
            <w:r w:rsidRPr="00EE121F">
              <w:rPr>
                <w:color w:val="000000"/>
                <w:sz w:val="22"/>
              </w:rPr>
              <w:t>3.65</w:t>
            </w:r>
          </w:p>
        </w:tc>
        <w:tc>
          <w:tcPr>
            <w:tcW w:w="590" w:type="dxa"/>
            <w:shd w:val="clear" w:color="auto" w:fill="auto"/>
            <w:noWrap/>
            <w:tcMar>
              <w:left w:w="0" w:type="dxa"/>
              <w:right w:w="0" w:type="dxa"/>
            </w:tcMar>
            <w:hideMark/>
          </w:tcPr>
          <w:p w14:paraId="74365A14" w14:textId="77777777" w:rsidR="00E54966" w:rsidRPr="00EE121F" w:rsidRDefault="00E54966" w:rsidP="009A57F6">
            <w:pPr>
              <w:jc w:val="center"/>
              <w:rPr>
                <w:color w:val="000000"/>
                <w:sz w:val="22"/>
              </w:rPr>
            </w:pPr>
            <w:r w:rsidRPr="00EE121F">
              <w:rPr>
                <w:color w:val="000000"/>
                <w:sz w:val="22"/>
              </w:rPr>
              <w:t>13–25</w:t>
            </w:r>
          </w:p>
        </w:tc>
      </w:tr>
      <w:tr w:rsidR="00E54966" w:rsidRPr="00EE121F" w14:paraId="254BB459" w14:textId="77777777" w:rsidTr="3D881CCF">
        <w:trPr>
          <w:trHeight w:val="312"/>
        </w:trPr>
        <w:tc>
          <w:tcPr>
            <w:tcW w:w="2337" w:type="dxa"/>
            <w:shd w:val="clear" w:color="auto" w:fill="auto"/>
            <w:noWrap/>
            <w:tcMar>
              <w:left w:w="14" w:type="dxa"/>
              <w:right w:w="14" w:type="dxa"/>
            </w:tcMar>
            <w:hideMark/>
          </w:tcPr>
          <w:p w14:paraId="533DAD7B" w14:textId="77777777" w:rsidR="00E54966" w:rsidRPr="00EE121F" w:rsidRDefault="00E54966" w:rsidP="009A57F6">
            <w:pPr>
              <w:rPr>
                <w:color w:val="000000"/>
                <w:sz w:val="22"/>
              </w:rPr>
            </w:pPr>
            <w:r>
              <w:rPr>
                <w:color w:val="000000"/>
                <w:sz w:val="22"/>
              </w:rPr>
              <w:t xml:space="preserve">Child </w:t>
            </w:r>
            <w:r w:rsidR="00647C8A">
              <w:rPr>
                <w:color w:val="000000"/>
                <w:sz w:val="22"/>
              </w:rPr>
              <w:t>a</w:t>
            </w:r>
            <w:r w:rsidRPr="00EE121F">
              <w:rPr>
                <w:color w:val="000000"/>
                <w:sz w:val="22"/>
              </w:rPr>
              <w:t>ge (months)</w:t>
            </w:r>
          </w:p>
        </w:tc>
        <w:tc>
          <w:tcPr>
            <w:tcW w:w="533" w:type="dxa"/>
            <w:shd w:val="clear" w:color="auto" w:fill="auto"/>
            <w:noWrap/>
            <w:tcMar>
              <w:left w:w="0" w:type="dxa"/>
              <w:right w:w="0" w:type="dxa"/>
            </w:tcMar>
            <w:hideMark/>
          </w:tcPr>
          <w:p w14:paraId="00352426" w14:textId="77777777" w:rsidR="00E54966" w:rsidRPr="00EE121F" w:rsidRDefault="00E54966" w:rsidP="009A57F6">
            <w:pPr>
              <w:jc w:val="center"/>
              <w:rPr>
                <w:color w:val="000000"/>
                <w:sz w:val="22"/>
              </w:rPr>
            </w:pPr>
            <w:r w:rsidRPr="00EE121F">
              <w:rPr>
                <w:color w:val="000000"/>
                <w:sz w:val="22"/>
              </w:rPr>
              <w:t>54.41</w:t>
            </w:r>
          </w:p>
        </w:tc>
        <w:tc>
          <w:tcPr>
            <w:tcW w:w="533" w:type="dxa"/>
            <w:shd w:val="clear" w:color="auto" w:fill="auto"/>
            <w:noWrap/>
            <w:tcMar>
              <w:left w:w="0" w:type="dxa"/>
              <w:right w:w="0" w:type="dxa"/>
            </w:tcMar>
            <w:hideMark/>
          </w:tcPr>
          <w:p w14:paraId="11B87ED4" w14:textId="77777777" w:rsidR="00E54966" w:rsidRPr="00EE121F" w:rsidRDefault="00E54966" w:rsidP="009A57F6">
            <w:pPr>
              <w:jc w:val="center"/>
              <w:rPr>
                <w:color w:val="000000"/>
                <w:sz w:val="22"/>
              </w:rPr>
            </w:pPr>
            <w:r w:rsidRPr="00EE121F">
              <w:rPr>
                <w:color w:val="000000"/>
                <w:sz w:val="22"/>
              </w:rPr>
              <w:t>3.93</w:t>
            </w:r>
          </w:p>
        </w:tc>
        <w:tc>
          <w:tcPr>
            <w:tcW w:w="590" w:type="dxa"/>
            <w:shd w:val="clear" w:color="auto" w:fill="auto"/>
            <w:noWrap/>
            <w:tcMar>
              <w:left w:w="0" w:type="dxa"/>
              <w:right w:w="0" w:type="dxa"/>
            </w:tcMar>
            <w:hideMark/>
          </w:tcPr>
          <w:p w14:paraId="6DE64742" w14:textId="77777777" w:rsidR="00E54966" w:rsidRPr="00EE121F" w:rsidRDefault="00E54966" w:rsidP="009A57F6">
            <w:pPr>
              <w:jc w:val="center"/>
              <w:rPr>
                <w:color w:val="000000"/>
                <w:sz w:val="22"/>
              </w:rPr>
            </w:pPr>
            <w:r w:rsidRPr="00EE121F">
              <w:rPr>
                <w:color w:val="000000"/>
                <w:sz w:val="22"/>
              </w:rPr>
              <w:t>47–63</w:t>
            </w:r>
          </w:p>
        </w:tc>
        <w:tc>
          <w:tcPr>
            <w:tcW w:w="130" w:type="dxa"/>
            <w:shd w:val="clear" w:color="auto" w:fill="auto"/>
            <w:noWrap/>
            <w:tcMar>
              <w:left w:w="0" w:type="dxa"/>
              <w:right w:w="0" w:type="dxa"/>
            </w:tcMar>
          </w:tcPr>
          <w:p w14:paraId="364898A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A16383C" w14:textId="77777777" w:rsidR="00E54966" w:rsidRPr="00EE121F" w:rsidRDefault="00E54966" w:rsidP="009A57F6">
            <w:pPr>
              <w:jc w:val="center"/>
              <w:rPr>
                <w:color w:val="000000"/>
                <w:sz w:val="22"/>
              </w:rPr>
            </w:pPr>
            <w:r w:rsidRPr="00EE121F">
              <w:rPr>
                <w:color w:val="000000"/>
                <w:sz w:val="22"/>
              </w:rPr>
              <w:t>54.05</w:t>
            </w:r>
          </w:p>
        </w:tc>
        <w:tc>
          <w:tcPr>
            <w:tcW w:w="533" w:type="dxa"/>
            <w:shd w:val="clear" w:color="auto" w:fill="auto"/>
            <w:noWrap/>
            <w:tcMar>
              <w:left w:w="0" w:type="dxa"/>
              <w:right w:w="0" w:type="dxa"/>
            </w:tcMar>
            <w:hideMark/>
          </w:tcPr>
          <w:p w14:paraId="61781449" w14:textId="77777777" w:rsidR="00E54966" w:rsidRPr="00EE121F" w:rsidRDefault="00E54966" w:rsidP="009A57F6">
            <w:pPr>
              <w:jc w:val="center"/>
              <w:rPr>
                <w:color w:val="000000"/>
                <w:sz w:val="22"/>
              </w:rPr>
            </w:pPr>
            <w:r w:rsidRPr="00EE121F">
              <w:rPr>
                <w:color w:val="000000"/>
                <w:sz w:val="22"/>
              </w:rPr>
              <w:t>4.05</w:t>
            </w:r>
          </w:p>
        </w:tc>
        <w:tc>
          <w:tcPr>
            <w:tcW w:w="590" w:type="dxa"/>
            <w:shd w:val="clear" w:color="auto" w:fill="auto"/>
            <w:noWrap/>
            <w:tcMar>
              <w:left w:w="0" w:type="dxa"/>
              <w:right w:w="0" w:type="dxa"/>
            </w:tcMar>
            <w:hideMark/>
          </w:tcPr>
          <w:p w14:paraId="56AF2117" w14:textId="77777777" w:rsidR="00E54966" w:rsidRPr="00EE121F" w:rsidRDefault="00E54966" w:rsidP="009A57F6">
            <w:pPr>
              <w:jc w:val="center"/>
              <w:rPr>
                <w:color w:val="000000"/>
                <w:sz w:val="22"/>
              </w:rPr>
            </w:pPr>
            <w:r w:rsidRPr="00EE121F">
              <w:rPr>
                <w:color w:val="000000"/>
                <w:sz w:val="22"/>
              </w:rPr>
              <w:t>46–67</w:t>
            </w:r>
          </w:p>
        </w:tc>
        <w:tc>
          <w:tcPr>
            <w:tcW w:w="134" w:type="dxa"/>
            <w:shd w:val="clear" w:color="auto" w:fill="auto"/>
            <w:noWrap/>
            <w:tcMar>
              <w:left w:w="0" w:type="dxa"/>
              <w:right w:w="0" w:type="dxa"/>
            </w:tcMar>
            <w:hideMark/>
          </w:tcPr>
          <w:p w14:paraId="179550C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64827C6" w14:textId="77777777" w:rsidR="00E54966" w:rsidRPr="00EE121F" w:rsidRDefault="00E54966" w:rsidP="009A57F6">
            <w:pPr>
              <w:jc w:val="center"/>
              <w:rPr>
                <w:color w:val="000000"/>
                <w:sz w:val="22"/>
              </w:rPr>
            </w:pPr>
            <w:r w:rsidRPr="00EE121F">
              <w:rPr>
                <w:color w:val="000000"/>
                <w:sz w:val="22"/>
              </w:rPr>
              <w:t>54.29</w:t>
            </w:r>
          </w:p>
        </w:tc>
        <w:tc>
          <w:tcPr>
            <w:tcW w:w="533" w:type="dxa"/>
            <w:shd w:val="clear" w:color="auto" w:fill="auto"/>
            <w:noWrap/>
            <w:tcMar>
              <w:left w:w="0" w:type="dxa"/>
              <w:right w:w="0" w:type="dxa"/>
            </w:tcMar>
            <w:hideMark/>
          </w:tcPr>
          <w:p w14:paraId="292AB617" w14:textId="77777777" w:rsidR="00E54966" w:rsidRPr="00EE121F" w:rsidRDefault="00E54966" w:rsidP="009A57F6">
            <w:pPr>
              <w:jc w:val="center"/>
              <w:rPr>
                <w:color w:val="000000"/>
                <w:sz w:val="22"/>
              </w:rPr>
            </w:pPr>
            <w:r w:rsidRPr="00EE121F">
              <w:rPr>
                <w:color w:val="000000"/>
                <w:sz w:val="22"/>
              </w:rPr>
              <w:t>4.12</w:t>
            </w:r>
          </w:p>
        </w:tc>
        <w:tc>
          <w:tcPr>
            <w:tcW w:w="590" w:type="dxa"/>
            <w:shd w:val="clear" w:color="auto" w:fill="auto"/>
            <w:noWrap/>
            <w:tcMar>
              <w:left w:w="0" w:type="dxa"/>
              <w:right w:w="0" w:type="dxa"/>
            </w:tcMar>
            <w:hideMark/>
          </w:tcPr>
          <w:p w14:paraId="66985E0E" w14:textId="77777777" w:rsidR="00E54966" w:rsidRPr="00EE121F" w:rsidRDefault="00E54966" w:rsidP="009A57F6">
            <w:pPr>
              <w:jc w:val="center"/>
              <w:rPr>
                <w:color w:val="000000"/>
                <w:sz w:val="22"/>
              </w:rPr>
            </w:pPr>
            <w:r w:rsidRPr="00EE121F">
              <w:rPr>
                <w:color w:val="000000"/>
                <w:sz w:val="22"/>
              </w:rPr>
              <w:t>46–63</w:t>
            </w:r>
          </w:p>
        </w:tc>
        <w:tc>
          <w:tcPr>
            <w:tcW w:w="132" w:type="dxa"/>
            <w:shd w:val="clear" w:color="auto" w:fill="auto"/>
            <w:noWrap/>
            <w:tcMar>
              <w:left w:w="0" w:type="dxa"/>
              <w:right w:w="0" w:type="dxa"/>
            </w:tcMar>
            <w:hideMark/>
          </w:tcPr>
          <w:p w14:paraId="7E5D26C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6A5D5D8" w14:textId="77777777" w:rsidR="00E54966" w:rsidRPr="00EE121F" w:rsidRDefault="00E54966" w:rsidP="009A57F6">
            <w:pPr>
              <w:jc w:val="center"/>
              <w:rPr>
                <w:color w:val="000000"/>
                <w:sz w:val="22"/>
              </w:rPr>
            </w:pPr>
            <w:r w:rsidRPr="00EE121F">
              <w:rPr>
                <w:color w:val="000000"/>
                <w:sz w:val="22"/>
              </w:rPr>
              <w:t>65.74</w:t>
            </w:r>
          </w:p>
        </w:tc>
        <w:tc>
          <w:tcPr>
            <w:tcW w:w="533" w:type="dxa"/>
            <w:shd w:val="clear" w:color="auto" w:fill="auto"/>
            <w:noWrap/>
            <w:tcMar>
              <w:left w:w="0" w:type="dxa"/>
              <w:right w:w="0" w:type="dxa"/>
            </w:tcMar>
            <w:hideMark/>
          </w:tcPr>
          <w:p w14:paraId="33099DCE" w14:textId="77777777" w:rsidR="00E54966" w:rsidRPr="00EE121F" w:rsidRDefault="00E54966" w:rsidP="009A57F6">
            <w:pPr>
              <w:jc w:val="center"/>
              <w:rPr>
                <w:color w:val="000000"/>
                <w:sz w:val="22"/>
              </w:rPr>
            </w:pPr>
            <w:r w:rsidRPr="00EE121F">
              <w:rPr>
                <w:color w:val="000000"/>
                <w:sz w:val="22"/>
              </w:rPr>
              <w:t>4.62</w:t>
            </w:r>
          </w:p>
        </w:tc>
        <w:tc>
          <w:tcPr>
            <w:tcW w:w="590" w:type="dxa"/>
            <w:shd w:val="clear" w:color="auto" w:fill="auto"/>
            <w:noWrap/>
            <w:tcMar>
              <w:left w:w="0" w:type="dxa"/>
              <w:right w:w="0" w:type="dxa"/>
            </w:tcMar>
            <w:hideMark/>
          </w:tcPr>
          <w:p w14:paraId="12F7B59D" w14:textId="77777777" w:rsidR="00E54966" w:rsidRPr="00EE121F" w:rsidRDefault="00E54966" w:rsidP="009A57F6">
            <w:pPr>
              <w:jc w:val="center"/>
              <w:rPr>
                <w:color w:val="000000"/>
                <w:sz w:val="22"/>
              </w:rPr>
            </w:pPr>
            <w:r w:rsidRPr="00EE121F">
              <w:rPr>
                <w:color w:val="000000"/>
                <w:sz w:val="22"/>
              </w:rPr>
              <w:t>56–79</w:t>
            </w:r>
          </w:p>
        </w:tc>
        <w:tc>
          <w:tcPr>
            <w:tcW w:w="132" w:type="dxa"/>
            <w:shd w:val="clear" w:color="auto" w:fill="auto"/>
            <w:noWrap/>
            <w:tcMar>
              <w:left w:w="0" w:type="dxa"/>
              <w:right w:w="0" w:type="dxa"/>
            </w:tcMar>
            <w:hideMark/>
          </w:tcPr>
          <w:p w14:paraId="43FF105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B22BE50" w14:textId="77777777" w:rsidR="00E54966" w:rsidRPr="00EE121F" w:rsidRDefault="00E54966" w:rsidP="009A57F6">
            <w:pPr>
              <w:jc w:val="center"/>
              <w:rPr>
                <w:color w:val="000000"/>
                <w:sz w:val="22"/>
              </w:rPr>
            </w:pPr>
            <w:r w:rsidRPr="00EE121F">
              <w:rPr>
                <w:color w:val="000000"/>
                <w:sz w:val="22"/>
              </w:rPr>
              <w:t>66.19</w:t>
            </w:r>
          </w:p>
        </w:tc>
        <w:tc>
          <w:tcPr>
            <w:tcW w:w="590" w:type="dxa"/>
            <w:shd w:val="clear" w:color="auto" w:fill="auto"/>
            <w:noWrap/>
            <w:tcMar>
              <w:left w:w="0" w:type="dxa"/>
              <w:right w:w="0" w:type="dxa"/>
            </w:tcMar>
            <w:hideMark/>
          </w:tcPr>
          <w:p w14:paraId="6EEBBB55" w14:textId="77777777" w:rsidR="00E54966" w:rsidRPr="00EE121F" w:rsidRDefault="00E54966" w:rsidP="009A57F6">
            <w:pPr>
              <w:jc w:val="center"/>
              <w:rPr>
                <w:color w:val="000000"/>
                <w:sz w:val="22"/>
              </w:rPr>
            </w:pPr>
            <w:r w:rsidRPr="00EE121F">
              <w:rPr>
                <w:color w:val="000000"/>
                <w:sz w:val="22"/>
              </w:rPr>
              <w:t>4.42</w:t>
            </w:r>
          </w:p>
        </w:tc>
        <w:tc>
          <w:tcPr>
            <w:tcW w:w="590" w:type="dxa"/>
            <w:shd w:val="clear" w:color="auto" w:fill="auto"/>
            <w:noWrap/>
            <w:tcMar>
              <w:left w:w="0" w:type="dxa"/>
              <w:right w:w="0" w:type="dxa"/>
            </w:tcMar>
            <w:hideMark/>
          </w:tcPr>
          <w:p w14:paraId="647E9587" w14:textId="77777777" w:rsidR="00E54966" w:rsidRPr="00EE121F" w:rsidRDefault="00E54966" w:rsidP="009A57F6">
            <w:pPr>
              <w:jc w:val="center"/>
              <w:rPr>
                <w:color w:val="000000"/>
                <w:sz w:val="22"/>
              </w:rPr>
            </w:pPr>
            <w:r w:rsidRPr="00EE121F">
              <w:rPr>
                <w:color w:val="000000"/>
                <w:sz w:val="22"/>
              </w:rPr>
              <w:t>57–84</w:t>
            </w:r>
          </w:p>
        </w:tc>
        <w:tc>
          <w:tcPr>
            <w:tcW w:w="144" w:type="dxa"/>
            <w:shd w:val="clear" w:color="auto" w:fill="auto"/>
            <w:noWrap/>
            <w:tcMar>
              <w:left w:w="14" w:type="dxa"/>
              <w:right w:w="14" w:type="dxa"/>
            </w:tcMar>
            <w:hideMark/>
          </w:tcPr>
          <w:p w14:paraId="673B3A6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63B6903" w14:textId="77777777" w:rsidR="00E54966" w:rsidRPr="00EE121F" w:rsidRDefault="00E54966" w:rsidP="009A57F6">
            <w:pPr>
              <w:jc w:val="center"/>
              <w:rPr>
                <w:color w:val="000000"/>
                <w:sz w:val="22"/>
              </w:rPr>
            </w:pPr>
            <w:r w:rsidRPr="00EE121F">
              <w:rPr>
                <w:color w:val="000000"/>
                <w:sz w:val="22"/>
              </w:rPr>
              <w:t>65.97</w:t>
            </w:r>
          </w:p>
        </w:tc>
        <w:tc>
          <w:tcPr>
            <w:tcW w:w="590" w:type="dxa"/>
            <w:shd w:val="clear" w:color="auto" w:fill="auto"/>
            <w:noWrap/>
            <w:tcMar>
              <w:left w:w="0" w:type="dxa"/>
              <w:right w:w="0" w:type="dxa"/>
            </w:tcMar>
            <w:hideMark/>
          </w:tcPr>
          <w:p w14:paraId="103886C3" w14:textId="77777777" w:rsidR="00E54966" w:rsidRPr="00EE121F" w:rsidRDefault="00E54966" w:rsidP="009A57F6">
            <w:pPr>
              <w:jc w:val="center"/>
              <w:rPr>
                <w:color w:val="000000"/>
                <w:sz w:val="22"/>
              </w:rPr>
            </w:pPr>
            <w:r w:rsidRPr="00EE121F">
              <w:rPr>
                <w:color w:val="000000"/>
                <w:sz w:val="22"/>
              </w:rPr>
              <w:t>4.45</w:t>
            </w:r>
          </w:p>
        </w:tc>
        <w:tc>
          <w:tcPr>
            <w:tcW w:w="590" w:type="dxa"/>
            <w:shd w:val="clear" w:color="auto" w:fill="auto"/>
            <w:noWrap/>
            <w:tcMar>
              <w:left w:w="0" w:type="dxa"/>
              <w:right w:w="0" w:type="dxa"/>
            </w:tcMar>
            <w:hideMark/>
          </w:tcPr>
          <w:p w14:paraId="6396A52E" w14:textId="77777777" w:rsidR="00E54966" w:rsidRPr="00EE121F" w:rsidRDefault="00E54966" w:rsidP="009A57F6">
            <w:pPr>
              <w:jc w:val="center"/>
              <w:rPr>
                <w:color w:val="000000"/>
                <w:sz w:val="22"/>
              </w:rPr>
            </w:pPr>
            <w:r w:rsidRPr="00EE121F">
              <w:rPr>
                <w:color w:val="000000"/>
                <w:sz w:val="22"/>
              </w:rPr>
              <w:t>56–75</w:t>
            </w:r>
          </w:p>
        </w:tc>
      </w:tr>
      <w:tr w:rsidR="00292C89" w:rsidRPr="00EE121F" w14:paraId="070DE382" w14:textId="77777777" w:rsidTr="3D881CCF">
        <w:trPr>
          <w:trHeight w:val="312"/>
        </w:trPr>
        <w:tc>
          <w:tcPr>
            <w:tcW w:w="4656" w:type="dxa"/>
            <w:gridSpan w:val="6"/>
            <w:shd w:val="clear" w:color="auto" w:fill="auto"/>
            <w:noWrap/>
            <w:tcMar>
              <w:left w:w="14" w:type="dxa"/>
              <w:right w:w="14" w:type="dxa"/>
            </w:tcMar>
            <w:hideMark/>
          </w:tcPr>
          <w:p w14:paraId="64527D9E" w14:textId="77777777" w:rsidR="00292C89" w:rsidRPr="00EE121F" w:rsidRDefault="00292C89" w:rsidP="009A57F6">
            <w:pPr>
              <w:rPr>
                <w:sz w:val="22"/>
              </w:rPr>
            </w:pPr>
            <w:r>
              <w:rPr>
                <w:color w:val="000000"/>
                <w:sz w:val="22"/>
              </w:rPr>
              <w:t>Child language comprehension pretest s</w:t>
            </w:r>
            <w:r w:rsidRPr="00EE121F">
              <w:rPr>
                <w:color w:val="000000"/>
                <w:sz w:val="22"/>
              </w:rPr>
              <w:t>cores</w:t>
            </w:r>
          </w:p>
        </w:tc>
        <w:tc>
          <w:tcPr>
            <w:tcW w:w="533" w:type="dxa"/>
            <w:shd w:val="clear" w:color="auto" w:fill="auto"/>
            <w:noWrap/>
            <w:tcMar>
              <w:left w:w="0" w:type="dxa"/>
              <w:right w:w="0" w:type="dxa"/>
            </w:tcMar>
            <w:hideMark/>
          </w:tcPr>
          <w:p w14:paraId="4BA9F495"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5218DE55" w14:textId="77777777" w:rsidR="00292C89" w:rsidRPr="00EE121F" w:rsidRDefault="00292C89" w:rsidP="009A57F6">
            <w:pPr>
              <w:jc w:val="center"/>
              <w:rPr>
                <w:color w:val="000000"/>
                <w:sz w:val="22"/>
              </w:rPr>
            </w:pPr>
          </w:p>
        </w:tc>
        <w:tc>
          <w:tcPr>
            <w:tcW w:w="134" w:type="dxa"/>
            <w:shd w:val="clear" w:color="auto" w:fill="auto"/>
            <w:noWrap/>
            <w:tcMar>
              <w:left w:w="0" w:type="dxa"/>
              <w:right w:w="0" w:type="dxa"/>
            </w:tcMar>
            <w:hideMark/>
          </w:tcPr>
          <w:p w14:paraId="1F16336E" w14:textId="77777777" w:rsidR="00292C89" w:rsidRPr="00EE121F" w:rsidRDefault="00292C89" w:rsidP="009A57F6">
            <w:pPr>
              <w:jc w:val="center"/>
              <w:rPr>
                <w:color w:val="000000"/>
                <w:sz w:val="22"/>
              </w:rPr>
            </w:pPr>
          </w:p>
        </w:tc>
        <w:tc>
          <w:tcPr>
            <w:tcW w:w="533" w:type="dxa"/>
            <w:shd w:val="clear" w:color="auto" w:fill="auto"/>
            <w:noWrap/>
            <w:tcMar>
              <w:left w:w="0" w:type="dxa"/>
              <w:right w:w="0" w:type="dxa"/>
            </w:tcMar>
            <w:hideMark/>
          </w:tcPr>
          <w:p w14:paraId="31BFC08E" w14:textId="77777777" w:rsidR="00292C89" w:rsidRPr="00EE121F" w:rsidRDefault="00292C89" w:rsidP="009A57F6">
            <w:pPr>
              <w:jc w:val="center"/>
              <w:rPr>
                <w:sz w:val="22"/>
              </w:rPr>
            </w:pPr>
          </w:p>
        </w:tc>
        <w:tc>
          <w:tcPr>
            <w:tcW w:w="533" w:type="dxa"/>
            <w:shd w:val="clear" w:color="auto" w:fill="auto"/>
            <w:noWrap/>
            <w:tcMar>
              <w:left w:w="0" w:type="dxa"/>
              <w:right w:w="0" w:type="dxa"/>
            </w:tcMar>
            <w:hideMark/>
          </w:tcPr>
          <w:p w14:paraId="244AC6E7"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63BD520D" w14:textId="77777777" w:rsidR="00292C89" w:rsidRPr="00EE121F" w:rsidRDefault="00292C89" w:rsidP="009A57F6">
            <w:pPr>
              <w:jc w:val="center"/>
              <w:rPr>
                <w:sz w:val="22"/>
              </w:rPr>
            </w:pPr>
          </w:p>
        </w:tc>
        <w:tc>
          <w:tcPr>
            <w:tcW w:w="132" w:type="dxa"/>
            <w:shd w:val="clear" w:color="auto" w:fill="auto"/>
            <w:noWrap/>
            <w:tcMar>
              <w:left w:w="0" w:type="dxa"/>
              <w:right w:w="0" w:type="dxa"/>
            </w:tcMar>
            <w:hideMark/>
          </w:tcPr>
          <w:p w14:paraId="71019729" w14:textId="77777777" w:rsidR="00292C89" w:rsidRPr="00EE121F" w:rsidRDefault="00292C89" w:rsidP="009A57F6">
            <w:pPr>
              <w:jc w:val="center"/>
              <w:rPr>
                <w:sz w:val="22"/>
              </w:rPr>
            </w:pPr>
          </w:p>
        </w:tc>
        <w:tc>
          <w:tcPr>
            <w:tcW w:w="533" w:type="dxa"/>
            <w:shd w:val="clear" w:color="auto" w:fill="auto"/>
            <w:noWrap/>
            <w:tcMar>
              <w:left w:w="0" w:type="dxa"/>
              <w:right w:w="0" w:type="dxa"/>
            </w:tcMar>
            <w:hideMark/>
          </w:tcPr>
          <w:p w14:paraId="6510E2F3" w14:textId="77777777" w:rsidR="00292C89" w:rsidRPr="00EE121F" w:rsidRDefault="00292C89" w:rsidP="009A57F6">
            <w:pPr>
              <w:jc w:val="center"/>
              <w:rPr>
                <w:sz w:val="22"/>
              </w:rPr>
            </w:pPr>
          </w:p>
        </w:tc>
        <w:tc>
          <w:tcPr>
            <w:tcW w:w="533" w:type="dxa"/>
            <w:shd w:val="clear" w:color="auto" w:fill="auto"/>
            <w:noWrap/>
            <w:tcMar>
              <w:left w:w="0" w:type="dxa"/>
              <w:right w:w="0" w:type="dxa"/>
            </w:tcMar>
            <w:hideMark/>
          </w:tcPr>
          <w:p w14:paraId="53DF6336"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3BEDEDC7" w14:textId="77777777" w:rsidR="00292C89" w:rsidRPr="00EE121F" w:rsidRDefault="00292C89" w:rsidP="009A57F6">
            <w:pPr>
              <w:jc w:val="center"/>
              <w:rPr>
                <w:sz w:val="22"/>
              </w:rPr>
            </w:pPr>
          </w:p>
        </w:tc>
        <w:tc>
          <w:tcPr>
            <w:tcW w:w="132" w:type="dxa"/>
            <w:shd w:val="clear" w:color="auto" w:fill="auto"/>
            <w:noWrap/>
            <w:tcMar>
              <w:left w:w="0" w:type="dxa"/>
              <w:right w:w="0" w:type="dxa"/>
            </w:tcMar>
            <w:hideMark/>
          </w:tcPr>
          <w:p w14:paraId="31C7B8FF"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5610CFF9"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5E076C48"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5DD1E46A" w14:textId="77777777" w:rsidR="00292C89" w:rsidRPr="00EE121F" w:rsidRDefault="00292C89" w:rsidP="009A57F6">
            <w:pPr>
              <w:jc w:val="center"/>
              <w:rPr>
                <w:sz w:val="22"/>
              </w:rPr>
            </w:pPr>
          </w:p>
        </w:tc>
        <w:tc>
          <w:tcPr>
            <w:tcW w:w="144" w:type="dxa"/>
            <w:shd w:val="clear" w:color="auto" w:fill="auto"/>
            <w:noWrap/>
            <w:tcMar>
              <w:left w:w="14" w:type="dxa"/>
              <w:right w:w="14" w:type="dxa"/>
            </w:tcMar>
            <w:hideMark/>
          </w:tcPr>
          <w:p w14:paraId="5834A3AD"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767816A3"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78094F8A" w14:textId="77777777" w:rsidR="00292C89" w:rsidRPr="00EE121F" w:rsidRDefault="00292C89" w:rsidP="009A57F6">
            <w:pPr>
              <w:jc w:val="center"/>
              <w:rPr>
                <w:sz w:val="22"/>
              </w:rPr>
            </w:pPr>
          </w:p>
        </w:tc>
        <w:tc>
          <w:tcPr>
            <w:tcW w:w="590" w:type="dxa"/>
            <w:shd w:val="clear" w:color="auto" w:fill="auto"/>
            <w:noWrap/>
            <w:tcMar>
              <w:left w:w="0" w:type="dxa"/>
              <w:right w:w="0" w:type="dxa"/>
            </w:tcMar>
            <w:hideMark/>
          </w:tcPr>
          <w:p w14:paraId="183D69BB" w14:textId="77777777" w:rsidR="00292C89" w:rsidRPr="00EE121F" w:rsidRDefault="00292C89" w:rsidP="009A57F6">
            <w:pPr>
              <w:jc w:val="center"/>
              <w:rPr>
                <w:sz w:val="22"/>
              </w:rPr>
            </w:pPr>
          </w:p>
        </w:tc>
      </w:tr>
      <w:tr w:rsidR="00E54966" w:rsidRPr="00EE121F" w14:paraId="69A354DD" w14:textId="77777777" w:rsidTr="3D881CCF">
        <w:trPr>
          <w:trHeight w:val="312"/>
        </w:trPr>
        <w:tc>
          <w:tcPr>
            <w:tcW w:w="2337" w:type="dxa"/>
            <w:shd w:val="clear" w:color="auto" w:fill="auto"/>
            <w:tcMar>
              <w:left w:w="14" w:type="dxa"/>
              <w:right w:w="14" w:type="dxa"/>
            </w:tcMar>
            <w:hideMark/>
          </w:tcPr>
          <w:p w14:paraId="3ADDAB06" w14:textId="7DAE8F03" w:rsidR="00E54966" w:rsidRPr="00EE121F" w:rsidRDefault="00E54966" w:rsidP="009A57F6">
            <w:pPr>
              <w:rPr>
                <w:color w:val="000000"/>
                <w:sz w:val="22"/>
              </w:rPr>
            </w:pPr>
            <w:r w:rsidRPr="00EE121F">
              <w:rPr>
                <w:color w:val="000000"/>
                <w:sz w:val="22"/>
              </w:rPr>
              <w:t xml:space="preserve">  TNR: </w:t>
            </w:r>
            <w:r>
              <w:rPr>
                <w:color w:val="000000"/>
                <w:sz w:val="22"/>
              </w:rPr>
              <w:t>S</w:t>
            </w:r>
            <w:r w:rsidRPr="00EE121F">
              <w:rPr>
                <w:color w:val="000000"/>
                <w:sz w:val="22"/>
              </w:rPr>
              <w:t xml:space="preserve">tory </w:t>
            </w:r>
            <w:r>
              <w:rPr>
                <w:color w:val="000000"/>
                <w:sz w:val="22"/>
              </w:rPr>
              <w:t>G</w:t>
            </w:r>
            <w:r w:rsidRPr="00EE121F">
              <w:rPr>
                <w:color w:val="000000"/>
                <w:sz w:val="22"/>
              </w:rPr>
              <w:t>rammar</w:t>
            </w:r>
          </w:p>
        </w:tc>
        <w:tc>
          <w:tcPr>
            <w:tcW w:w="533" w:type="dxa"/>
            <w:shd w:val="clear" w:color="auto" w:fill="auto"/>
            <w:noWrap/>
            <w:tcMar>
              <w:left w:w="0" w:type="dxa"/>
              <w:right w:w="0" w:type="dxa"/>
            </w:tcMar>
            <w:hideMark/>
          </w:tcPr>
          <w:p w14:paraId="64F6D2E1" w14:textId="77777777" w:rsidR="00E54966" w:rsidRPr="00EE121F" w:rsidRDefault="00E54966" w:rsidP="009A57F6">
            <w:pPr>
              <w:jc w:val="center"/>
              <w:rPr>
                <w:color w:val="000000"/>
                <w:sz w:val="22"/>
              </w:rPr>
            </w:pPr>
            <w:r w:rsidRPr="00EE121F">
              <w:rPr>
                <w:color w:val="000000"/>
                <w:sz w:val="22"/>
              </w:rPr>
              <w:t>5.51</w:t>
            </w:r>
          </w:p>
        </w:tc>
        <w:tc>
          <w:tcPr>
            <w:tcW w:w="533" w:type="dxa"/>
            <w:shd w:val="clear" w:color="auto" w:fill="auto"/>
            <w:noWrap/>
            <w:tcMar>
              <w:left w:w="0" w:type="dxa"/>
              <w:right w:w="0" w:type="dxa"/>
            </w:tcMar>
            <w:hideMark/>
          </w:tcPr>
          <w:p w14:paraId="6C04E970" w14:textId="77777777" w:rsidR="00E54966" w:rsidRPr="00EE121F" w:rsidRDefault="00E54966" w:rsidP="009A57F6">
            <w:pPr>
              <w:jc w:val="center"/>
              <w:rPr>
                <w:color w:val="000000"/>
                <w:sz w:val="22"/>
              </w:rPr>
            </w:pPr>
            <w:r w:rsidRPr="00EE121F">
              <w:rPr>
                <w:color w:val="000000"/>
                <w:sz w:val="22"/>
              </w:rPr>
              <w:t>6.75</w:t>
            </w:r>
          </w:p>
        </w:tc>
        <w:tc>
          <w:tcPr>
            <w:tcW w:w="590" w:type="dxa"/>
            <w:shd w:val="clear" w:color="auto" w:fill="auto"/>
            <w:noWrap/>
            <w:tcMar>
              <w:left w:w="0" w:type="dxa"/>
              <w:right w:w="0" w:type="dxa"/>
            </w:tcMar>
            <w:hideMark/>
          </w:tcPr>
          <w:p w14:paraId="137C5684" w14:textId="77777777" w:rsidR="00E54966" w:rsidRPr="00EE121F" w:rsidRDefault="00E54966" w:rsidP="009A57F6">
            <w:pPr>
              <w:jc w:val="center"/>
              <w:rPr>
                <w:color w:val="000000"/>
                <w:sz w:val="22"/>
              </w:rPr>
            </w:pPr>
            <w:r w:rsidRPr="00EE121F">
              <w:rPr>
                <w:color w:val="000000"/>
                <w:sz w:val="22"/>
              </w:rPr>
              <w:t>0–24</w:t>
            </w:r>
          </w:p>
        </w:tc>
        <w:tc>
          <w:tcPr>
            <w:tcW w:w="130" w:type="dxa"/>
            <w:shd w:val="clear" w:color="auto" w:fill="auto"/>
            <w:noWrap/>
            <w:tcMar>
              <w:left w:w="0" w:type="dxa"/>
              <w:right w:w="0" w:type="dxa"/>
            </w:tcMar>
          </w:tcPr>
          <w:p w14:paraId="240FBDE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AF5FAE0" w14:textId="77777777" w:rsidR="00E54966" w:rsidRPr="00EE121F" w:rsidRDefault="00E54966" w:rsidP="009A57F6">
            <w:pPr>
              <w:jc w:val="center"/>
              <w:rPr>
                <w:color w:val="000000"/>
                <w:sz w:val="22"/>
              </w:rPr>
            </w:pPr>
            <w:r w:rsidRPr="00EE121F">
              <w:rPr>
                <w:color w:val="000000"/>
                <w:sz w:val="22"/>
              </w:rPr>
              <w:t>6.11</w:t>
            </w:r>
          </w:p>
        </w:tc>
        <w:tc>
          <w:tcPr>
            <w:tcW w:w="533" w:type="dxa"/>
            <w:shd w:val="clear" w:color="auto" w:fill="auto"/>
            <w:noWrap/>
            <w:tcMar>
              <w:left w:w="0" w:type="dxa"/>
              <w:right w:w="0" w:type="dxa"/>
            </w:tcMar>
            <w:hideMark/>
          </w:tcPr>
          <w:p w14:paraId="19A62BAF" w14:textId="77777777" w:rsidR="00E54966" w:rsidRPr="00EE121F" w:rsidRDefault="00E54966" w:rsidP="009A57F6">
            <w:pPr>
              <w:jc w:val="center"/>
              <w:rPr>
                <w:color w:val="000000"/>
                <w:sz w:val="22"/>
              </w:rPr>
            </w:pPr>
            <w:r w:rsidRPr="00EE121F">
              <w:rPr>
                <w:color w:val="000000"/>
                <w:sz w:val="22"/>
              </w:rPr>
              <w:t>6.74</w:t>
            </w:r>
          </w:p>
        </w:tc>
        <w:tc>
          <w:tcPr>
            <w:tcW w:w="590" w:type="dxa"/>
            <w:shd w:val="clear" w:color="auto" w:fill="auto"/>
            <w:noWrap/>
            <w:tcMar>
              <w:left w:w="0" w:type="dxa"/>
              <w:right w:w="0" w:type="dxa"/>
            </w:tcMar>
            <w:hideMark/>
          </w:tcPr>
          <w:p w14:paraId="16E696EB" w14:textId="77777777" w:rsidR="00E54966" w:rsidRPr="00EE121F" w:rsidRDefault="00E54966" w:rsidP="009A57F6">
            <w:pPr>
              <w:jc w:val="center"/>
              <w:rPr>
                <w:color w:val="000000"/>
                <w:sz w:val="22"/>
              </w:rPr>
            </w:pPr>
            <w:r w:rsidRPr="00EE121F">
              <w:rPr>
                <w:color w:val="000000"/>
                <w:sz w:val="22"/>
              </w:rPr>
              <w:t>0–23</w:t>
            </w:r>
          </w:p>
        </w:tc>
        <w:tc>
          <w:tcPr>
            <w:tcW w:w="134" w:type="dxa"/>
            <w:shd w:val="clear" w:color="auto" w:fill="auto"/>
            <w:noWrap/>
            <w:tcMar>
              <w:left w:w="0" w:type="dxa"/>
              <w:right w:w="0" w:type="dxa"/>
            </w:tcMar>
            <w:hideMark/>
          </w:tcPr>
          <w:p w14:paraId="27386DA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AD3163A" w14:textId="77777777" w:rsidR="00E54966" w:rsidRPr="00EE121F" w:rsidRDefault="00E54966" w:rsidP="009A57F6">
            <w:pPr>
              <w:jc w:val="center"/>
              <w:rPr>
                <w:color w:val="000000"/>
                <w:sz w:val="22"/>
              </w:rPr>
            </w:pPr>
            <w:r w:rsidRPr="00EE121F">
              <w:rPr>
                <w:color w:val="000000"/>
                <w:sz w:val="22"/>
              </w:rPr>
              <w:t>7.17</w:t>
            </w:r>
          </w:p>
        </w:tc>
        <w:tc>
          <w:tcPr>
            <w:tcW w:w="533" w:type="dxa"/>
            <w:shd w:val="clear" w:color="auto" w:fill="auto"/>
            <w:noWrap/>
            <w:tcMar>
              <w:left w:w="0" w:type="dxa"/>
              <w:right w:w="0" w:type="dxa"/>
            </w:tcMar>
            <w:hideMark/>
          </w:tcPr>
          <w:p w14:paraId="4F088D41" w14:textId="77777777" w:rsidR="00E54966" w:rsidRPr="00EE121F" w:rsidRDefault="00E54966" w:rsidP="009A57F6">
            <w:pPr>
              <w:jc w:val="center"/>
              <w:rPr>
                <w:color w:val="000000"/>
                <w:sz w:val="22"/>
              </w:rPr>
            </w:pPr>
            <w:r w:rsidRPr="00EE121F">
              <w:rPr>
                <w:color w:val="000000"/>
                <w:sz w:val="22"/>
              </w:rPr>
              <w:t>6.92</w:t>
            </w:r>
          </w:p>
        </w:tc>
        <w:tc>
          <w:tcPr>
            <w:tcW w:w="590" w:type="dxa"/>
            <w:shd w:val="clear" w:color="auto" w:fill="auto"/>
            <w:noWrap/>
            <w:tcMar>
              <w:left w:w="0" w:type="dxa"/>
              <w:right w:w="0" w:type="dxa"/>
            </w:tcMar>
            <w:hideMark/>
          </w:tcPr>
          <w:p w14:paraId="161FDCD1" w14:textId="77777777" w:rsidR="00E54966" w:rsidRPr="00EE121F" w:rsidRDefault="00E54966" w:rsidP="009A57F6">
            <w:pPr>
              <w:jc w:val="center"/>
              <w:rPr>
                <w:color w:val="000000"/>
                <w:sz w:val="22"/>
              </w:rPr>
            </w:pPr>
            <w:r w:rsidRPr="00EE121F">
              <w:rPr>
                <w:color w:val="000000"/>
                <w:sz w:val="22"/>
              </w:rPr>
              <w:t>0–25</w:t>
            </w:r>
          </w:p>
        </w:tc>
        <w:tc>
          <w:tcPr>
            <w:tcW w:w="132" w:type="dxa"/>
            <w:shd w:val="clear" w:color="auto" w:fill="auto"/>
            <w:noWrap/>
            <w:tcMar>
              <w:left w:w="0" w:type="dxa"/>
              <w:right w:w="0" w:type="dxa"/>
            </w:tcMar>
            <w:hideMark/>
          </w:tcPr>
          <w:p w14:paraId="5F670E7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FA31BEA" w14:textId="77777777" w:rsidR="00E54966" w:rsidRPr="00EE121F" w:rsidRDefault="00E54966" w:rsidP="009A57F6">
            <w:pPr>
              <w:jc w:val="center"/>
              <w:rPr>
                <w:color w:val="000000"/>
                <w:sz w:val="22"/>
              </w:rPr>
            </w:pPr>
            <w:r w:rsidRPr="00EE121F">
              <w:rPr>
                <w:color w:val="000000"/>
                <w:sz w:val="22"/>
              </w:rPr>
              <w:t>10.18</w:t>
            </w:r>
          </w:p>
        </w:tc>
        <w:tc>
          <w:tcPr>
            <w:tcW w:w="533" w:type="dxa"/>
            <w:shd w:val="clear" w:color="auto" w:fill="auto"/>
            <w:noWrap/>
            <w:tcMar>
              <w:left w:w="0" w:type="dxa"/>
              <w:right w:w="0" w:type="dxa"/>
            </w:tcMar>
            <w:hideMark/>
          </w:tcPr>
          <w:p w14:paraId="7F729F52" w14:textId="77777777" w:rsidR="00E54966" w:rsidRPr="00EE121F" w:rsidRDefault="00E54966" w:rsidP="009A57F6">
            <w:pPr>
              <w:jc w:val="center"/>
              <w:rPr>
                <w:color w:val="000000"/>
                <w:sz w:val="22"/>
              </w:rPr>
            </w:pPr>
            <w:r w:rsidRPr="00EE121F">
              <w:rPr>
                <w:color w:val="000000"/>
                <w:sz w:val="22"/>
              </w:rPr>
              <w:t>8.30</w:t>
            </w:r>
          </w:p>
        </w:tc>
        <w:tc>
          <w:tcPr>
            <w:tcW w:w="590" w:type="dxa"/>
            <w:shd w:val="clear" w:color="auto" w:fill="auto"/>
            <w:noWrap/>
            <w:tcMar>
              <w:left w:w="0" w:type="dxa"/>
              <w:right w:w="0" w:type="dxa"/>
            </w:tcMar>
            <w:hideMark/>
          </w:tcPr>
          <w:p w14:paraId="6B56F948" w14:textId="77777777" w:rsidR="00E54966" w:rsidRPr="00EE121F" w:rsidRDefault="00E54966" w:rsidP="009A57F6">
            <w:pPr>
              <w:jc w:val="center"/>
              <w:rPr>
                <w:color w:val="000000"/>
                <w:sz w:val="22"/>
              </w:rPr>
            </w:pPr>
            <w:r w:rsidRPr="00EE121F">
              <w:rPr>
                <w:color w:val="000000"/>
                <w:sz w:val="22"/>
              </w:rPr>
              <w:t>0–28</w:t>
            </w:r>
          </w:p>
        </w:tc>
        <w:tc>
          <w:tcPr>
            <w:tcW w:w="132" w:type="dxa"/>
            <w:shd w:val="clear" w:color="auto" w:fill="auto"/>
            <w:noWrap/>
            <w:tcMar>
              <w:left w:w="0" w:type="dxa"/>
              <w:right w:w="0" w:type="dxa"/>
            </w:tcMar>
            <w:hideMark/>
          </w:tcPr>
          <w:p w14:paraId="02A63FF6"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EF07D22" w14:textId="77777777" w:rsidR="00E54966" w:rsidRPr="00EE121F" w:rsidRDefault="00E54966" w:rsidP="009A57F6">
            <w:pPr>
              <w:jc w:val="center"/>
              <w:rPr>
                <w:color w:val="000000"/>
                <w:sz w:val="22"/>
              </w:rPr>
            </w:pPr>
            <w:r w:rsidRPr="00EE121F">
              <w:rPr>
                <w:color w:val="000000"/>
                <w:sz w:val="22"/>
              </w:rPr>
              <w:t>9.71</w:t>
            </w:r>
          </w:p>
        </w:tc>
        <w:tc>
          <w:tcPr>
            <w:tcW w:w="590" w:type="dxa"/>
            <w:shd w:val="clear" w:color="auto" w:fill="auto"/>
            <w:noWrap/>
            <w:tcMar>
              <w:left w:w="0" w:type="dxa"/>
              <w:right w:w="0" w:type="dxa"/>
            </w:tcMar>
            <w:hideMark/>
          </w:tcPr>
          <w:p w14:paraId="2AFD671C" w14:textId="77777777" w:rsidR="00E54966" w:rsidRPr="00EE121F" w:rsidRDefault="00E54966" w:rsidP="009A57F6">
            <w:pPr>
              <w:jc w:val="center"/>
              <w:rPr>
                <w:color w:val="000000"/>
                <w:sz w:val="22"/>
              </w:rPr>
            </w:pPr>
            <w:r w:rsidRPr="00EE121F">
              <w:rPr>
                <w:color w:val="000000"/>
                <w:sz w:val="22"/>
              </w:rPr>
              <w:t>7.80</w:t>
            </w:r>
          </w:p>
        </w:tc>
        <w:tc>
          <w:tcPr>
            <w:tcW w:w="590" w:type="dxa"/>
            <w:shd w:val="clear" w:color="auto" w:fill="auto"/>
            <w:noWrap/>
            <w:tcMar>
              <w:left w:w="0" w:type="dxa"/>
              <w:right w:w="0" w:type="dxa"/>
            </w:tcMar>
            <w:hideMark/>
          </w:tcPr>
          <w:p w14:paraId="56695AE9" w14:textId="77777777" w:rsidR="00E54966" w:rsidRPr="00EE121F" w:rsidRDefault="00E54966" w:rsidP="009A57F6">
            <w:pPr>
              <w:jc w:val="center"/>
              <w:rPr>
                <w:color w:val="000000"/>
                <w:sz w:val="22"/>
              </w:rPr>
            </w:pPr>
            <w:r w:rsidRPr="00EE121F">
              <w:rPr>
                <w:color w:val="000000"/>
                <w:sz w:val="22"/>
              </w:rPr>
              <w:t>0–26</w:t>
            </w:r>
          </w:p>
        </w:tc>
        <w:tc>
          <w:tcPr>
            <w:tcW w:w="144" w:type="dxa"/>
            <w:shd w:val="clear" w:color="auto" w:fill="auto"/>
            <w:noWrap/>
            <w:tcMar>
              <w:left w:w="14" w:type="dxa"/>
              <w:right w:w="14" w:type="dxa"/>
            </w:tcMar>
            <w:hideMark/>
          </w:tcPr>
          <w:p w14:paraId="22D1904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5C98183B" w14:textId="77777777" w:rsidR="00E54966" w:rsidRPr="00EE121F" w:rsidRDefault="00E54966" w:rsidP="009A57F6">
            <w:pPr>
              <w:jc w:val="center"/>
              <w:rPr>
                <w:color w:val="000000"/>
                <w:sz w:val="22"/>
              </w:rPr>
            </w:pPr>
            <w:r w:rsidRPr="00EE121F">
              <w:rPr>
                <w:color w:val="000000"/>
                <w:sz w:val="22"/>
              </w:rPr>
              <w:t>10.98</w:t>
            </w:r>
          </w:p>
        </w:tc>
        <w:tc>
          <w:tcPr>
            <w:tcW w:w="590" w:type="dxa"/>
            <w:shd w:val="clear" w:color="auto" w:fill="auto"/>
            <w:noWrap/>
            <w:tcMar>
              <w:left w:w="0" w:type="dxa"/>
              <w:right w:w="0" w:type="dxa"/>
            </w:tcMar>
            <w:hideMark/>
          </w:tcPr>
          <w:p w14:paraId="51E66A9F" w14:textId="77777777" w:rsidR="00E54966" w:rsidRPr="00EE121F" w:rsidRDefault="00E54966" w:rsidP="009A57F6">
            <w:pPr>
              <w:jc w:val="center"/>
              <w:rPr>
                <w:color w:val="000000"/>
                <w:sz w:val="22"/>
              </w:rPr>
            </w:pPr>
            <w:r w:rsidRPr="00EE121F">
              <w:rPr>
                <w:color w:val="000000"/>
                <w:sz w:val="22"/>
              </w:rPr>
              <w:t>7.88</w:t>
            </w:r>
          </w:p>
        </w:tc>
        <w:tc>
          <w:tcPr>
            <w:tcW w:w="590" w:type="dxa"/>
            <w:shd w:val="clear" w:color="auto" w:fill="auto"/>
            <w:noWrap/>
            <w:tcMar>
              <w:left w:w="0" w:type="dxa"/>
              <w:right w:w="0" w:type="dxa"/>
            </w:tcMar>
            <w:hideMark/>
          </w:tcPr>
          <w:p w14:paraId="0F9531C7" w14:textId="77777777" w:rsidR="00E54966" w:rsidRPr="00EE121F" w:rsidRDefault="00E54966" w:rsidP="009A57F6">
            <w:pPr>
              <w:jc w:val="center"/>
              <w:rPr>
                <w:color w:val="000000"/>
                <w:sz w:val="22"/>
              </w:rPr>
            </w:pPr>
            <w:r w:rsidRPr="00EE121F">
              <w:rPr>
                <w:color w:val="000000"/>
                <w:sz w:val="22"/>
              </w:rPr>
              <w:t>0–28</w:t>
            </w:r>
          </w:p>
        </w:tc>
      </w:tr>
      <w:tr w:rsidR="00E54966" w:rsidRPr="00EE121F" w14:paraId="0D110049" w14:textId="77777777" w:rsidTr="00AE0E59">
        <w:trPr>
          <w:trHeight w:val="312"/>
        </w:trPr>
        <w:tc>
          <w:tcPr>
            <w:tcW w:w="2337" w:type="dxa"/>
            <w:tcBorders>
              <w:bottom w:val="single" w:sz="4" w:space="0" w:color="auto"/>
            </w:tcBorders>
            <w:shd w:val="clear" w:color="auto" w:fill="auto"/>
            <w:noWrap/>
            <w:tcMar>
              <w:left w:w="14" w:type="dxa"/>
              <w:right w:w="14" w:type="dxa"/>
            </w:tcMar>
            <w:hideMark/>
          </w:tcPr>
          <w:p w14:paraId="39FB9D9E" w14:textId="2CB16DC9" w:rsidR="00E54966" w:rsidRPr="00EE121F" w:rsidRDefault="00E54966" w:rsidP="009A57F6">
            <w:pPr>
              <w:rPr>
                <w:color w:val="000000"/>
                <w:sz w:val="22"/>
              </w:rPr>
            </w:pPr>
            <w:r w:rsidRPr="00EE121F">
              <w:rPr>
                <w:color w:val="000000"/>
                <w:sz w:val="22"/>
              </w:rPr>
              <w:t xml:space="preserve">  TNR: </w:t>
            </w:r>
            <w:r w:rsidR="006F15A0">
              <w:rPr>
                <w:color w:val="000000"/>
                <w:sz w:val="22"/>
              </w:rPr>
              <w:t>Story C</w:t>
            </w:r>
            <w:r w:rsidR="007E7656">
              <w:rPr>
                <w:color w:val="000000"/>
                <w:sz w:val="22"/>
              </w:rPr>
              <w:t>ohesion</w:t>
            </w:r>
          </w:p>
        </w:tc>
        <w:tc>
          <w:tcPr>
            <w:tcW w:w="533" w:type="dxa"/>
            <w:tcBorders>
              <w:bottom w:val="single" w:sz="4" w:space="0" w:color="auto"/>
            </w:tcBorders>
            <w:shd w:val="clear" w:color="auto" w:fill="auto"/>
            <w:noWrap/>
            <w:tcMar>
              <w:left w:w="0" w:type="dxa"/>
              <w:right w:w="0" w:type="dxa"/>
            </w:tcMar>
            <w:hideMark/>
          </w:tcPr>
          <w:p w14:paraId="04DA8F7E" w14:textId="77777777" w:rsidR="00E54966" w:rsidRPr="00EE121F" w:rsidRDefault="00E54966" w:rsidP="009A57F6">
            <w:pPr>
              <w:jc w:val="center"/>
              <w:rPr>
                <w:color w:val="000000"/>
                <w:sz w:val="22"/>
              </w:rPr>
            </w:pPr>
            <w:r w:rsidRPr="00EE121F">
              <w:rPr>
                <w:color w:val="000000"/>
                <w:sz w:val="22"/>
              </w:rPr>
              <w:t>0.69</w:t>
            </w:r>
          </w:p>
        </w:tc>
        <w:tc>
          <w:tcPr>
            <w:tcW w:w="533" w:type="dxa"/>
            <w:tcBorders>
              <w:bottom w:val="single" w:sz="4" w:space="0" w:color="auto"/>
            </w:tcBorders>
            <w:shd w:val="clear" w:color="auto" w:fill="auto"/>
            <w:noWrap/>
            <w:tcMar>
              <w:left w:w="0" w:type="dxa"/>
              <w:right w:w="0" w:type="dxa"/>
            </w:tcMar>
            <w:hideMark/>
          </w:tcPr>
          <w:p w14:paraId="4FBF8720" w14:textId="77777777" w:rsidR="00E54966" w:rsidRPr="00EE121F" w:rsidRDefault="00E54966" w:rsidP="009A57F6">
            <w:pPr>
              <w:jc w:val="center"/>
              <w:rPr>
                <w:color w:val="000000"/>
                <w:sz w:val="22"/>
              </w:rPr>
            </w:pPr>
            <w:r w:rsidRPr="00EE121F">
              <w:rPr>
                <w:color w:val="000000"/>
                <w:sz w:val="22"/>
              </w:rPr>
              <w:t>1.01</w:t>
            </w:r>
          </w:p>
        </w:tc>
        <w:tc>
          <w:tcPr>
            <w:tcW w:w="590" w:type="dxa"/>
            <w:tcBorders>
              <w:bottom w:val="single" w:sz="4" w:space="0" w:color="auto"/>
            </w:tcBorders>
            <w:shd w:val="clear" w:color="auto" w:fill="auto"/>
            <w:noWrap/>
            <w:tcMar>
              <w:left w:w="0" w:type="dxa"/>
              <w:right w:w="0" w:type="dxa"/>
            </w:tcMar>
            <w:hideMark/>
          </w:tcPr>
          <w:p w14:paraId="01AFB2DE" w14:textId="77777777" w:rsidR="00E54966" w:rsidRPr="00EE121F" w:rsidRDefault="00E54966" w:rsidP="009A57F6">
            <w:pPr>
              <w:jc w:val="center"/>
              <w:rPr>
                <w:color w:val="000000"/>
                <w:sz w:val="22"/>
              </w:rPr>
            </w:pPr>
            <w:r w:rsidRPr="00EE121F">
              <w:rPr>
                <w:color w:val="000000"/>
                <w:sz w:val="22"/>
              </w:rPr>
              <w:t>0–5</w:t>
            </w:r>
          </w:p>
        </w:tc>
        <w:tc>
          <w:tcPr>
            <w:tcW w:w="130" w:type="dxa"/>
            <w:tcBorders>
              <w:bottom w:val="single" w:sz="4" w:space="0" w:color="auto"/>
            </w:tcBorders>
            <w:shd w:val="clear" w:color="auto" w:fill="auto"/>
            <w:noWrap/>
            <w:tcMar>
              <w:left w:w="0" w:type="dxa"/>
              <w:right w:w="0" w:type="dxa"/>
            </w:tcMar>
          </w:tcPr>
          <w:p w14:paraId="4C6D92C3"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22A431D0" w14:textId="77777777" w:rsidR="00E54966" w:rsidRPr="00EE121F" w:rsidRDefault="00E54966" w:rsidP="009A57F6">
            <w:pPr>
              <w:jc w:val="center"/>
              <w:rPr>
                <w:color w:val="000000"/>
                <w:sz w:val="22"/>
              </w:rPr>
            </w:pPr>
            <w:r w:rsidRPr="00EE121F">
              <w:rPr>
                <w:color w:val="000000"/>
                <w:sz w:val="22"/>
              </w:rPr>
              <w:t>0.98</w:t>
            </w:r>
          </w:p>
        </w:tc>
        <w:tc>
          <w:tcPr>
            <w:tcW w:w="533" w:type="dxa"/>
            <w:tcBorders>
              <w:bottom w:val="single" w:sz="4" w:space="0" w:color="auto"/>
            </w:tcBorders>
            <w:shd w:val="clear" w:color="auto" w:fill="auto"/>
            <w:noWrap/>
            <w:tcMar>
              <w:left w:w="0" w:type="dxa"/>
              <w:right w:w="0" w:type="dxa"/>
            </w:tcMar>
            <w:hideMark/>
          </w:tcPr>
          <w:p w14:paraId="1017C36B" w14:textId="77777777" w:rsidR="00E54966" w:rsidRPr="00EE121F" w:rsidRDefault="00E54966" w:rsidP="009A57F6">
            <w:pPr>
              <w:jc w:val="center"/>
              <w:rPr>
                <w:color w:val="000000"/>
                <w:sz w:val="22"/>
              </w:rPr>
            </w:pPr>
            <w:r w:rsidRPr="00EE121F">
              <w:rPr>
                <w:color w:val="000000"/>
                <w:sz w:val="22"/>
              </w:rPr>
              <w:t>1.25</w:t>
            </w:r>
          </w:p>
        </w:tc>
        <w:tc>
          <w:tcPr>
            <w:tcW w:w="590" w:type="dxa"/>
            <w:tcBorders>
              <w:bottom w:val="single" w:sz="4" w:space="0" w:color="auto"/>
            </w:tcBorders>
            <w:shd w:val="clear" w:color="auto" w:fill="auto"/>
            <w:noWrap/>
            <w:tcMar>
              <w:left w:w="0" w:type="dxa"/>
              <w:right w:w="0" w:type="dxa"/>
            </w:tcMar>
            <w:hideMark/>
          </w:tcPr>
          <w:p w14:paraId="7AB0A4F4" w14:textId="77777777" w:rsidR="00E54966" w:rsidRPr="00EE121F" w:rsidRDefault="00E54966" w:rsidP="009A57F6">
            <w:pPr>
              <w:jc w:val="center"/>
              <w:rPr>
                <w:color w:val="000000"/>
                <w:sz w:val="22"/>
              </w:rPr>
            </w:pPr>
            <w:r w:rsidRPr="00EE121F">
              <w:rPr>
                <w:color w:val="000000"/>
                <w:sz w:val="22"/>
              </w:rPr>
              <w:t>0–4</w:t>
            </w:r>
          </w:p>
        </w:tc>
        <w:tc>
          <w:tcPr>
            <w:tcW w:w="134" w:type="dxa"/>
            <w:tcBorders>
              <w:bottom w:val="single" w:sz="4" w:space="0" w:color="auto"/>
            </w:tcBorders>
            <w:shd w:val="clear" w:color="auto" w:fill="auto"/>
            <w:noWrap/>
            <w:tcMar>
              <w:left w:w="0" w:type="dxa"/>
              <w:right w:w="0" w:type="dxa"/>
            </w:tcMar>
            <w:hideMark/>
          </w:tcPr>
          <w:p w14:paraId="65B5109C"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6E4B2722" w14:textId="77777777" w:rsidR="00E54966" w:rsidRPr="00EE121F" w:rsidRDefault="00E54966" w:rsidP="009A57F6">
            <w:pPr>
              <w:jc w:val="center"/>
              <w:rPr>
                <w:color w:val="000000"/>
                <w:sz w:val="22"/>
              </w:rPr>
            </w:pPr>
            <w:r w:rsidRPr="00EE121F">
              <w:rPr>
                <w:color w:val="000000"/>
                <w:sz w:val="22"/>
              </w:rPr>
              <w:t>1.07</w:t>
            </w:r>
          </w:p>
        </w:tc>
        <w:tc>
          <w:tcPr>
            <w:tcW w:w="533" w:type="dxa"/>
            <w:tcBorders>
              <w:bottom w:val="single" w:sz="4" w:space="0" w:color="auto"/>
            </w:tcBorders>
            <w:shd w:val="clear" w:color="auto" w:fill="auto"/>
            <w:noWrap/>
            <w:tcMar>
              <w:left w:w="0" w:type="dxa"/>
              <w:right w:w="0" w:type="dxa"/>
            </w:tcMar>
            <w:hideMark/>
          </w:tcPr>
          <w:p w14:paraId="542923DC" w14:textId="77777777" w:rsidR="00E54966" w:rsidRPr="00EE121F" w:rsidRDefault="00E54966" w:rsidP="009A57F6">
            <w:pPr>
              <w:jc w:val="center"/>
              <w:rPr>
                <w:color w:val="000000"/>
                <w:sz w:val="22"/>
              </w:rPr>
            </w:pPr>
            <w:r w:rsidRPr="00EE121F">
              <w:rPr>
                <w:color w:val="000000"/>
                <w:sz w:val="22"/>
              </w:rPr>
              <w:t>1.26</w:t>
            </w:r>
          </w:p>
        </w:tc>
        <w:tc>
          <w:tcPr>
            <w:tcW w:w="590" w:type="dxa"/>
            <w:tcBorders>
              <w:bottom w:val="single" w:sz="4" w:space="0" w:color="auto"/>
            </w:tcBorders>
            <w:shd w:val="clear" w:color="auto" w:fill="auto"/>
            <w:noWrap/>
            <w:tcMar>
              <w:left w:w="0" w:type="dxa"/>
              <w:right w:w="0" w:type="dxa"/>
            </w:tcMar>
            <w:hideMark/>
          </w:tcPr>
          <w:p w14:paraId="495186F6" w14:textId="77777777" w:rsidR="00E54966" w:rsidRPr="00EE121F" w:rsidRDefault="00E54966" w:rsidP="009A57F6">
            <w:pPr>
              <w:jc w:val="center"/>
              <w:rPr>
                <w:color w:val="000000"/>
                <w:sz w:val="22"/>
              </w:rPr>
            </w:pPr>
            <w:r w:rsidRPr="00EE121F">
              <w:rPr>
                <w:color w:val="000000"/>
                <w:sz w:val="22"/>
              </w:rPr>
              <w:t>0–5</w:t>
            </w:r>
          </w:p>
        </w:tc>
        <w:tc>
          <w:tcPr>
            <w:tcW w:w="132" w:type="dxa"/>
            <w:tcBorders>
              <w:bottom w:val="single" w:sz="4" w:space="0" w:color="auto"/>
            </w:tcBorders>
            <w:shd w:val="clear" w:color="auto" w:fill="auto"/>
            <w:noWrap/>
            <w:tcMar>
              <w:left w:w="0" w:type="dxa"/>
              <w:right w:w="0" w:type="dxa"/>
            </w:tcMar>
            <w:hideMark/>
          </w:tcPr>
          <w:p w14:paraId="57B3759D"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1AB3F79B" w14:textId="77777777" w:rsidR="00E54966" w:rsidRPr="00EE121F" w:rsidRDefault="00E54966" w:rsidP="009A57F6">
            <w:pPr>
              <w:jc w:val="center"/>
              <w:rPr>
                <w:color w:val="000000"/>
                <w:sz w:val="22"/>
              </w:rPr>
            </w:pPr>
            <w:r w:rsidRPr="00EE121F">
              <w:rPr>
                <w:color w:val="000000"/>
                <w:sz w:val="22"/>
              </w:rPr>
              <w:t>1.54</w:t>
            </w:r>
          </w:p>
        </w:tc>
        <w:tc>
          <w:tcPr>
            <w:tcW w:w="533" w:type="dxa"/>
            <w:tcBorders>
              <w:bottom w:val="single" w:sz="4" w:space="0" w:color="auto"/>
            </w:tcBorders>
            <w:shd w:val="clear" w:color="auto" w:fill="auto"/>
            <w:noWrap/>
            <w:tcMar>
              <w:left w:w="0" w:type="dxa"/>
              <w:right w:w="0" w:type="dxa"/>
            </w:tcMar>
            <w:hideMark/>
          </w:tcPr>
          <w:p w14:paraId="052EBA8C" w14:textId="77777777" w:rsidR="00E54966" w:rsidRPr="00EE121F" w:rsidRDefault="00E54966" w:rsidP="009A57F6">
            <w:pPr>
              <w:jc w:val="center"/>
              <w:rPr>
                <w:color w:val="000000"/>
                <w:sz w:val="22"/>
              </w:rPr>
            </w:pPr>
            <w:r w:rsidRPr="00EE121F">
              <w:rPr>
                <w:color w:val="000000"/>
                <w:sz w:val="22"/>
              </w:rPr>
              <w:t>1.82</w:t>
            </w:r>
          </w:p>
        </w:tc>
        <w:tc>
          <w:tcPr>
            <w:tcW w:w="590" w:type="dxa"/>
            <w:tcBorders>
              <w:bottom w:val="single" w:sz="4" w:space="0" w:color="auto"/>
            </w:tcBorders>
            <w:shd w:val="clear" w:color="auto" w:fill="auto"/>
            <w:noWrap/>
            <w:tcMar>
              <w:left w:w="0" w:type="dxa"/>
              <w:right w:w="0" w:type="dxa"/>
            </w:tcMar>
            <w:hideMark/>
          </w:tcPr>
          <w:p w14:paraId="6CB73A0A" w14:textId="77777777" w:rsidR="00E54966" w:rsidRPr="00EE121F" w:rsidRDefault="00E54966" w:rsidP="009A57F6">
            <w:pPr>
              <w:jc w:val="center"/>
              <w:rPr>
                <w:color w:val="000000"/>
                <w:sz w:val="22"/>
              </w:rPr>
            </w:pPr>
            <w:r w:rsidRPr="00EE121F">
              <w:rPr>
                <w:color w:val="000000"/>
                <w:sz w:val="22"/>
              </w:rPr>
              <w:t>0–11</w:t>
            </w:r>
          </w:p>
        </w:tc>
        <w:tc>
          <w:tcPr>
            <w:tcW w:w="132" w:type="dxa"/>
            <w:tcBorders>
              <w:bottom w:val="single" w:sz="4" w:space="0" w:color="auto"/>
            </w:tcBorders>
            <w:shd w:val="clear" w:color="auto" w:fill="auto"/>
            <w:noWrap/>
            <w:tcMar>
              <w:left w:w="0" w:type="dxa"/>
              <w:right w:w="0" w:type="dxa"/>
            </w:tcMar>
            <w:hideMark/>
          </w:tcPr>
          <w:p w14:paraId="4C3A7FC7"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7B44CFBA" w14:textId="77777777" w:rsidR="00E54966" w:rsidRPr="00EE121F" w:rsidRDefault="00E54966" w:rsidP="009A57F6">
            <w:pPr>
              <w:jc w:val="center"/>
              <w:rPr>
                <w:color w:val="000000"/>
                <w:sz w:val="22"/>
              </w:rPr>
            </w:pPr>
            <w:r w:rsidRPr="00EE121F">
              <w:rPr>
                <w:color w:val="000000"/>
                <w:sz w:val="22"/>
              </w:rPr>
              <w:t>1.41</w:t>
            </w:r>
          </w:p>
        </w:tc>
        <w:tc>
          <w:tcPr>
            <w:tcW w:w="590" w:type="dxa"/>
            <w:tcBorders>
              <w:bottom w:val="single" w:sz="4" w:space="0" w:color="auto"/>
            </w:tcBorders>
            <w:shd w:val="clear" w:color="auto" w:fill="auto"/>
            <w:noWrap/>
            <w:tcMar>
              <w:left w:w="0" w:type="dxa"/>
              <w:right w:w="0" w:type="dxa"/>
            </w:tcMar>
            <w:hideMark/>
          </w:tcPr>
          <w:p w14:paraId="19E21BFE" w14:textId="77777777" w:rsidR="00E54966" w:rsidRPr="00EE121F" w:rsidRDefault="00E54966" w:rsidP="009A57F6">
            <w:pPr>
              <w:jc w:val="center"/>
              <w:rPr>
                <w:color w:val="000000"/>
                <w:sz w:val="22"/>
              </w:rPr>
            </w:pPr>
            <w:r w:rsidRPr="00EE121F">
              <w:rPr>
                <w:color w:val="000000"/>
                <w:sz w:val="22"/>
              </w:rPr>
              <w:t>1.87</w:t>
            </w:r>
          </w:p>
        </w:tc>
        <w:tc>
          <w:tcPr>
            <w:tcW w:w="590" w:type="dxa"/>
            <w:tcBorders>
              <w:bottom w:val="single" w:sz="4" w:space="0" w:color="auto"/>
            </w:tcBorders>
            <w:shd w:val="clear" w:color="auto" w:fill="auto"/>
            <w:noWrap/>
            <w:tcMar>
              <w:left w:w="0" w:type="dxa"/>
              <w:right w:w="0" w:type="dxa"/>
            </w:tcMar>
            <w:hideMark/>
          </w:tcPr>
          <w:p w14:paraId="125897D9" w14:textId="77777777" w:rsidR="00E54966" w:rsidRPr="00EE121F" w:rsidRDefault="00E54966" w:rsidP="009A57F6">
            <w:pPr>
              <w:jc w:val="center"/>
              <w:rPr>
                <w:color w:val="000000"/>
                <w:sz w:val="22"/>
              </w:rPr>
            </w:pPr>
            <w:r w:rsidRPr="00EE121F">
              <w:rPr>
                <w:color w:val="000000"/>
                <w:sz w:val="22"/>
              </w:rPr>
              <w:t>0–12</w:t>
            </w:r>
          </w:p>
        </w:tc>
        <w:tc>
          <w:tcPr>
            <w:tcW w:w="144" w:type="dxa"/>
            <w:tcBorders>
              <w:bottom w:val="single" w:sz="4" w:space="0" w:color="auto"/>
            </w:tcBorders>
            <w:shd w:val="clear" w:color="auto" w:fill="auto"/>
            <w:noWrap/>
            <w:tcMar>
              <w:left w:w="14" w:type="dxa"/>
              <w:right w:w="14" w:type="dxa"/>
            </w:tcMar>
            <w:hideMark/>
          </w:tcPr>
          <w:p w14:paraId="6BC618A0"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29ABA631" w14:textId="77777777" w:rsidR="00E54966" w:rsidRPr="00EE121F" w:rsidRDefault="00E54966" w:rsidP="009A57F6">
            <w:pPr>
              <w:jc w:val="center"/>
              <w:rPr>
                <w:color w:val="000000"/>
                <w:sz w:val="22"/>
              </w:rPr>
            </w:pPr>
            <w:r w:rsidRPr="00EE121F">
              <w:rPr>
                <w:color w:val="000000"/>
                <w:sz w:val="22"/>
              </w:rPr>
              <w:t>1.74</w:t>
            </w:r>
          </w:p>
        </w:tc>
        <w:tc>
          <w:tcPr>
            <w:tcW w:w="590" w:type="dxa"/>
            <w:tcBorders>
              <w:bottom w:val="single" w:sz="4" w:space="0" w:color="auto"/>
            </w:tcBorders>
            <w:shd w:val="clear" w:color="auto" w:fill="auto"/>
            <w:noWrap/>
            <w:tcMar>
              <w:left w:w="0" w:type="dxa"/>
              <w:right w:w="0" w:type="dxa"/>
            </w:tcMar>
            <w:hideMark/>
          </w:tcPr>
          <w:p w14:paraId="39136737" w14:textId="77777777" w:rsidR="00E54966" w:rsidRPr="00EE121F" w:rsidRDefault="00E54966" w:rsidP="009A57F6">
            <w:pPr>
              <w:jc w:val="center"/>
              <w:rPr>
                <w:color w:val="000000"/>
                <w:sz w:val="22"/>
              </w:rPr>
            </w:pPr>
            <w:r w:rsidRPr="00EE121F">
              <w:rPr>
                <w:color w:val="000000"/>
                <w:sz w:val="22"/>
              </w:rPr>
              <w:t>1.64</w:t>
            </w:r>
          </w:p>
        </w:tc>
        <w:tc>
          <w:tcPr>
            <w:tcW w:w="590" w:type="dxa"/>
            <w:tcBorders>
              <w:bottom w:val="single" w:sz="4" w:space="0" w:color="auto"/>
            </w:tcBorders>
            <w:shd w:val="clear" w:color="auto" w:fill="auto"/>
            <w:noWrap/>
            <w:tcMar>
              <w:left w:w="0" w:type="dxa"/>
              <w:right w:w="0" w:type="dxa"/>
            </w:tcMar>
            <w:hideMark/>
          </w:tcPr>
          <w:p w14:paraId="386B7269" w14:textId="77777777" w:rsidR="00E54966" w:rsidRPr="00EE121F" w:rsidRDefault="00E54966" w:rsidP="009A57F6">
            <w:pPr>
              <w:jc w:val="center"/>
              <w:rPr>
                <w:color w:val="000000"/>
                <w:sz w:val="22"/>
              </w:rPr>
            </w:pPr>
            <w:r w:rsidRPr="00EE121F">
              <w:rPr>
                <w:color w:val="000000"/>
                <w:sz w:val="22"/>
              </w:rPr>
              <w:t>0–7</w:t>
            </w:r>
          </w:p>
        </w:tc>
      </w:tr>
      <w:tr w:rsidR="00E54966" w:rsidRPr="00EE121F" w14:paraId="4833EBEF" w14:textId="77777777" w:rsidTr="00AE0E59">
        <w:trPr>
          <w:trHeight w:val="312"/>
        </w:trPr>
        <w:tc>
          <w:tcPr>
            <w:tcW w:w="2337" w:type="dxa"/>
            <w:tcBorders>
              <w:top w:val="single" w:sz="4" w:space="0" w:color="auto"/>
            </w:tcBorders>
            <w:shd w:val="clear" w:color="auto" w:fill="auto"/>
            <w:noWrap/>
            <w:tcMar>
              <w:left w:w="14" w:type="dxa"/>
              <w:right w:w="14" w:type="dxa"/>
            </w:tcMar>
            <w:hideMark/>
          </w:tcPr>
          <w:p w14:paraId="6044B7B3" w14:textId="2DCD9010" w:rsidR="00E54966" w:rsidRPr="00EE121F" w:rsidRDefault="00E54966" w:rsidP="009A57F6">
            <w:pPr>
              <w:rPr>
                <w:color w:val="000000"/>
                <w:sz w:val="22"/>
              </w:rPr>
            </w:pPr>
            <w:r w:rsidRPr="00EE121F">
              <w:rPr>
                <w:color w:val="000000"/>
                <w:sz w:val="22"/>
              </w:rPr>
              <w:lastRenderedPageBreak/>
              <w:t xml:space="preserve">  TNR: </w:t>
            </w:r>
            <w:r>
              <w:rPr>
                <w:color w:val="000000"/>
                <w:sz w:val="22"/>
              </w:rPr>
              <w:t>C</w:t>
            </w:r>
            <w:r w:rsidRPr="00EE121F">
              <w:rPr>
                <w:color w:val="000000"/>
                <w:sz w:val="22"/>
              </w:rPr>
              <w:t>omprehension</w:t>
            </w:r>
          </w:p>
        </w:tc>
        <w:tc>
          <w:tcPr>
            <w:tcW w:w="533" w:type="dxa"/>
            <w:tcBorders>
              <w:top w:val="single" w:sz="4" w:space="0" w:color="auto"/>
            </w:tcBorders>
            <w:shd w:val="clear" w:color="auto" w:fill="auto"/>
            <w:noWrap/>
            <w:tcMar>
              <w:left w:w="0" w:type="dxa"/>
              <w:right w:w="0" w:type="dxa"/>
            </w:tcMar>
            <w:hideMark/>
          </w:tcPr>
          <w:p w14:paraId="47483D4C" w14:textId="77777777" w:rsidR="00E54966" w:rsidRPr="00EE121F" w:rsidRDefault="00E54966" w:rsidP="009A57F6">
            <w:pPr>
              <w:jc w:val="center"/>
              <w:rPr>
                <w:color w:val="000000"/>
                <w:sz w:val="22"/>
              </w:rPr>
            </w:pPr>
            <w:r w:rsidRPr="00EE121F">
              <w:rPr>
                <w:color w:val="000000"/>
                <w:sz w:val="22"/>
              </w:rPr>
              <w:t>3.03</w:t>
            </w:r>
          </w:p>
        </w:tc>
        <w:tc>
          <w:tcPr>
            <w:tcW w:w="533" w:type="dxa"/>
            <w:tcBorders>
              <w:top w:val="single" w:sz="4" w:space="0" w:color="auto"/>
            </w:tcBorders>
            <w:shd w:val="clear" w:color="auto" w:fill="auto"/>
            <w:noWrap/>
            <w:tcMar>
              <w:left w:w="0" w:type="dxa"/>
              <w:right w:w="0" w:type="dxa"/>
            </w:tcMar>
            <w:hideMark/>
          </w:tcPr>
          <w:p w14:paraId="39645C55" w14:textId="77777777" w:rsidR="00E54966" w:rsidRPr="00EE121F" w:rsidRDefault="00E54966" w:rsidP="009A57F6">
            <w:pPr>
              <w:jc w:val="center"/>
              <w:rPr>
                <w:color w:val="000000"/>
                <w:sz w:val="22"/>
              </w:rPr>
            </w:pPr>
            <w:r w:rsidRPr="00EE121F">
              <w:rPr>
                <w:color w:val="000000"/>
                <w:sz w:val="22"/>
              </w:rPr>
              <w:t>1.72</w:t>
            </w:r>
          </w:p>
        </w:tc>
        <w:tc>
          <w:tcPr>
            <w:tcW w:w="590" w:type="dxa"/>
            <w:tcBorders>
              <w:top w:val="single" w:sz="4" w:space="0" w:color="auto"/>
            </w:tcBorders>
            <w:shd w:val="clear" w:color="auto" w:fill="auto"/>
            <w:noWrap/>
            <w:tcMar>
              <w:left w:w="0" w:type="dxa"/>
              <w:right w:w="0" w:type="dxa"/>
            </w:tcMar>
            <w:hideMark/>
          </w:tcPr>
          <w:p w14:paraId="5A370CE8" w14:textId="77777777" w:rsidR="00E54966" w:rsidRPr="00EE121F" w:rsidRDefault="00E54966" w:rsidP="009A57F6">
            <w:pPr>
              <w:jc w:val="center"/>
              <w:rPr>
                <w:color w:val="000000"/>
                <w:sz w:val="22"/>
              </w:rPr>
            </w:pPr>
            <w:r w:rsidRPr="00EE121F">
              <w:rPr>
                <w:color w:val="000000"/>
                <w:sz w:val="22"/>
              </w:rPr>
              <w:t>0–6</w:t>
            </w:r>
          </w:p>
        </w:tc>
        <w:tc>
          <w:tcPr>
            <w:tcW w:w="130" w:type="dxa"/>
            <w:tcBorders>
              <w:top w:val="single" w:sz="4" w:space="0" w:color="auto"/>
            </w:tcBorders>
            <w:shd w:val="clear" w:color="auto" w:fill="auto"/>
            <w:noWrap/>
            <w:tcMar>
              <w:left w:w="0" w:type="dxa"/>
              <w:right w:w="0" w:type="dxa"/>
            </w:tcMar>
          </w:tcPr>
          <w:p w14:paraId="0CF70CEE" w14:textId="77777777" w:rsidR="00E54966" w:rsidRPr="00EE121F" w:rsidRDefault="00E54966" w:rsidP="009A57F6">
            <w:pPr>
              <w:jc w:val="center"/>
              <w:rPr>
                <w:color w:val="000000"/>
                <w:sz w:val="22"/>
              </w:rPr>
            </w:pPr>
          </w:p>
        </w:tc>
        <w:tc>
          <w:tcPr>
            <w:tcW w:w="533" w:type="dxa"/>
            <w:tcBorders>
              <w:top w:val="single" w:sz="4" w:space="0" w:color="auto"/>
            </w:tcBorders>
            <w:shd w:val="clear" w:color="auto" w:fill="auto"/>
            <w:noWrap/>
            <w:tcMar>
              <w:left w:w="0" w:type="dxa"/>
              <w:right w:w="0" w:type="dxa"/>
            </w:tcMar>
            <w:hideMark/>
          </w:tcPr>
          <w:p w14:paraId="7CB7C878" w14:textId="77777777" w:rsidR="00E54966" w:rsidRPr="00EE121F" w:rsidRDefault="00E54966" w:rsidP="009A57F6">
            <w:pPr>
              <w:jc w:val="center"/>
              <w:rPr>
                <w:color w:val="000000"/>
                <w:sz w:val="22"/>
              </w:rPr>
            </w:pPr>
            <w:r w:rsidRPr="00EE121F">
              <w:rPr>
                <w:color w:val="000000"/>
                <w:sz w:val="22"/>
              </w:rPr>
              <w:t>3.13</w:t>
            </w:r>
          </w:p>
        </w:tc>
        <w:tc>
          <w:tcPr>
            <w:tcW w:w="533" w:type="dxa"/>
            <w:tcBorders>
              <w:top w:val="single" w:sz="4" w:space="0" w:color="auto"/>
            </w:tcBorders>
            <w:shd w:val="clear" w:color="auto" w:fill="auto"/>
            <w:noWrap/>
            <w:tcMar>
              <w:left w:w="0" w:type="dxa"/>
              <w:right w:w="0" w:type="dxa"/>
            </w:tcMar>
            <w:hideMark/>
          </w:tcPr>
          <w:p w14:paraId="3192A4C5" w14:textId="77777777" w:rsidR="00E54966" w:rsidRPr="00EE121F" w:rsidRDefault="00E54966" w:rsidP="009A57F6">
            <w:pPr>
              <w:jc w:val="center"/>
              <w:rPr>
                <w:color w:val="000000"/>
                <w:sz w:val="22"/>
              </w:rPr>
            </w:pPr>
            <w:r w:rsidRPr="00EE121F">
              <w:rPr>
                <w:color w:val="000000"/>
                <w:sz w:val="22"/>
              </w:rPr>
              <w:t>1.78</w:t>
            </w:r>
          </w:p>
        </w:tc>
        <w:tc>
          <w:tcPr>
            <w:tcW w:w="590" w:type="dxa"/>
            <w:tcBorders>
              <w:top w:val="single" w:sz="4" w:space="0" w:color="auto"/>
            </w:tcBorders>
            <w:shd w:val="clear" w:color="auto" w:fill="auto"/>
            <w:noWrap/>
            <w:tcMar>
              <w:left w:w="0" w:type="dxa"/>
              <w:right w:w="0" w:type="dxa"/>
            </w:tcMar>
            <w:hideMark/>
          </w:tcPr>
          <w:p w14:paraId="61C7F919" w14:textId="77777777" w:rsidR="00E54966" w:rsidRPr="00EE121F" w:rsidRDefault="00E54966" w:rsidP="009A57F6">
            <w:pPr>
              <w:jc w:val="center"/>
              <w:rPr>
                <w:color w:val="000000"/>
                <w:sz w:val="22"/>
              </w:rPr>
            </w:pPr>
            <w:r w:rsidRPr="00EE121F">
              <w:rPr>
                <w:color w:val="000000"/>
                <w:sz w:val="22"/>
              </w:rPr>
              <w:t>0–6</w:t>
            </w:r>
          </w:p>
        </w:tc>
        <w:tc>
          <w:tcPr>
            <w:tcW w:w="134" w:type="dxa"/>
            <w:tcBorders>
              <w:top w:val="single" w:sz="4" w:space="0" w:color="auto"/>
            </w:tcBorders>
            <w:shd w:val="clear" w:color="auto" w:fill="auto"/>
            <w:noWrap/>
            <w:tcMar>
              <w:left w:w="0" w:type="dxa"/>
              <w:right w:w="0" w:type="dxa"/>
            </w:tcMar>
            <w:hideMark/>
          </w:tcPr>
          <w:p w14:paraId="4FAC24A0" w14:textId="77777777" w:rsidR="00E54966" w:rsidRPr="00EE121F" w:rsidRDefault="00E54966" w:rsidP="009A57F6">
            <w:pPr>
              <w:jc w:val="center"/>
              <w:rPr>
                <w:color w:val="000000"/>
                <w:sz w:val="22"/>
              </w:rPr>
            </w:pPr>
          </w:p>
        </w:tc>
        <w:tc>
          <w:tcPr>
            <w:tcW w:w="533" w:type="dxa"/>
            <w:tcBorders>
              <w:top w:val="single" w:sz="4" w:space="0" w:color="auto"/>
            </w:tcBorders>
            <w:shd w:val="clear" w:color="auto" w:fill="auto"/>
            <w:noWrap/>
            <w:tcMar>
              <w:left w:w="0" w:type="dxa"/>
              <w:right w:w="0" w:type="dxa"/>
            </w:tcMar>
            <w:hideMark/>
          </w:tcPr>
          <w:p w14:paraId="1A05E139" w14:textId="77777777" w:rsidR="00E54966" w:rsidRPr="00EE121F" w:rsidRDefault="00E54966" w:rsidP="009A57F6">
            <w:pPr>
              <w:jc w:val="center"/>
              <w:rPr>
                <w:color w:val="000000"/>
                <w:sz w:val="22"/>
              </w:rPr>
            </w:pPr>
            <w:r w:rsidRPr="00EE121F">
              <w:rPr>
                <w:color w:val="000000"/>
                <w:sz w:val="22"/>
              </w:rPr>
              <w:t>2.96</w:t>
            </w:r>
          </w:p>
        </w:tc>
        <w:tc>
          <w:tcPr>
            <w:tcW w:w="533" w:type="dxa"/>
            <w:tcBorders>
              <w:top w:val="single" w:sz="4" w:space="0" w:color="auto"/>
            </w:tcBorders>
            <w:shd w:val="clear" w:color="auto" w:fill="auto"/>
            <w:noWrap/>
            <w:tcMar>
              <w:left w:w="0" w:type="dxa"/>
              <w:right w:w="0" w:type="dxa"/>
            </w:tcMar>
            <w:hideMark/>
          </w:tcPr>
          <w:p w14:paraId="6E9E0C0A" w14:textId="77777777" w:rsidR="00E54966" w:rsidRPr="00EE121F" w:rsidRDefault="00E54966" w:rsidP="009A57F6">
            <w:pPr>
              <w:jc w:val="center"/>
              <w:rPr>
                <w:color w:val="000000"/>
                <w:sz w:val="22"/>
              </w:rPr>
            </w:pPr>
            <w:r w:rsidRPr="00EE121F">
              <w:rPr>
                <w:color w:val="000000"/>
                <w:sz w:val="22"/>
              </w:rPr>
              <w:t>1.67</w:t>
            </w:r>
          </w:p>
        </w:tc>
        <w:tc>
          <w:tcPr>
            <w:tcW w:w="590" w:type="dxa"/>
            <w:tcBorders>
              <w:top w:val="single" w:sz="4" w:space="0" w:color="auto"/>
            </w:tcBorders>
            <w:shd w:val="clear" w:color="auto" w:fill="auto"/>
            <w:noWrap/>
            <w:tcMar>
              <w:left w:w="0" w:type="dxa"/>
              <w:right w:w="0" w:type="dxa"/>
            </w:tcMar>
            <w:hideMark/>
          </w:tcPr>
          <w:p w14:paraId="4040CEA6" w14:textId="77777777" w:rsidR="00E54966" w:rsidRPr="00EE121F" w:rsidRDefault="00E54966" w:rsidP="009A57F6">
            <w:pPr>
              <w:jc w:val="center"/>
              <w:rPr>
                <w:color w:val="000000"/>
                <w:sz w:val="22"/>
              </w:rPr>
            </w:pPr>
            <w:r w:rsidRPr="00EE121F">
              <w:rPr>
                <w:color w:val="000000"/>
                <w:sz w:val="22"/>
              </w:rPr>
              <w:t>0–6</w:t>
            </w:r>
          </w:p>
        </w:tc>
        <w:tc>
          <w:tcPr>
            <w:tcW w:w="132" w:type="dxa"/>
            <w:tcBorders>
              <w:top w:val="single" w:sz="4" w:space="0" w:color="auto"/>
            </w:tcBorders>
            <w:shd w:val="clear" w:color="auto" w:fill="auto"/>
            <w:noWrap/>
            <w:tcMar>
              <w:left w:w="0" w:type="dxa"/>
              <w:right w:w="0" w:type="dxa"/>
            </w:tcMar>
            <w:hideMark/>
          </w:tcPr>
          <w:p w14:paraId="11448941" w14:textId="77777777" w:rsidR="00E54966" w:rsidRPr="00EE121F" w:rsidRDefault="00E54966" w:rsidP="009A57F6">
            <w:pPr>
              <w:jc w:val="center"/>
              <w:rPr>
                <w:color w:val="000000"/>
                <w:sz w:val="22"/>
              </w:rPr>
            </w:pPr>
          </w:p>
        </w:tc>
        <w:tc>
          <w:tcPr>
            <w:tcW w:w="533" w:type="dxa"/>
            <w:tcBorders>
              <w:top w:val="single" w:sz="4" w:space="0" w:color="auto"/>
            </w:tcBorders>
            <w:shd w:val="clear" w:color="auto" w:fill="auto"/>
            <w:noWrap/>
            <w:tcMar>
              <w:left w:w="0" w:type="dxa"/>
              <w:right w:w="0" w:type="dxa"/>
            </w:tcMar>
            <w:hideMark/>
          </w:tcPr>
          <w:p w14:paraId="0D523904" w14:textId="77777777" w:rsidR="00E54966" w:rsidRPr="00EE121F" w:rsidRDefault="00E54966" w:rsidP="009A57F6">
            <w:pPr>
              <w:jc w:val="center"/>
              <w:rPr>
                <w:color w:val="000000"/>
                <w:sz w:val="22"/>
              </w:rPr>
            </w:pPr>
            <w:r w:rsidRPr="00EE121F">
              <w:rPr>
                <w:color w:val="000000"/>
                <w:sz w:val="22"/>
              </w:rPr>
              <w:t>4.04</w:t>
            </w:r>
          </w:p>
        </w:tc>
        <w:tc>
          <w:tcPr>
            <w:tcW w:w="533" w:type="dxa"/>
            <w:tcBorders>
              <w:top w:val="single" w:sz="4" w:space="0" w:color="auto"/>
            </w:tcBorders>
            <w:shd w:val="clear" w:color="auto" w:fill="auto"/>
            <w:noWrap/>
            <w:tcMar>
              <w:left w:w="0" w:type="dxa"/>
              <w:right w:w="0" w:type="dxa"/>
            </w:tcMar>
            <w:hideMark/>
          </w:tcPr>
          <w:p w14:paraId="2661FCFC" w14:textId="77777777" w:rsidR="00E54966" w:rsidRPr="00EE121F" w:rsidRDefault="00E54966" w:rsidP="009A57F6">
            <w:pPr>
              <w:jc w:val="center"/>
              <w:rPr>
                <w:color w:val="000000"/>
                <w:sz w:val="22"/>
              </w:rPr>
            </w:pPr>
            <w:r w:rsidRPr="00EE121F">
              <w:rPr>
                <w:color w:val="000000"/>
                <w:sz w:val="22"/>
              </w:rPr>
              <w:t>1.58</w:t>
            </w:r>
          </w:p>
        </w:tc>
        <w:tc>
          <w:tcPr>
            <w:tcW w:w="590" w:type="dxa"/>
            <w:tcBorders>
              <w:top w:val="single" w:sz="4" w:space="0" w:color="auto"/>
            </w:tcBorders>
            <w:shd w:val="clear" w:color="auto" w:fill="auto"/>
            <w:noWrap/>
            <w:tcMar>
              <w:left w:w="0" w:type="dxa"/>
              <w:right w:w="0" w:type="dxa"/>
            </w:tcMar>
            <w:hideMark/>
          </w:tcPr>
          <w:p w14:paraId="183321AC" w14:textId="77777777" w:rsidR="00E54966" w:rsidRPr="00EE121F" w:rsidRDefault="00E54966" w:rsidP="009A57F6">
            <w:pPr>
              <w:jc w:val="center"/>
              <w:rPr>
                <w:color w:val="000000"/>
                <w:sz w:val="22"/>
              </w:rPr>
            </w:pPr>
            <w:r w:rsidRPr="00EE121F">
              <w:rPr>
                <w:color w:val="000000"/>
                <w:sz w:val="22"/>
              </w:rPr>
              <w:t>0–6</w:t>
            </w:r>
          </w:p>
        </w:tc>
        <w:tc>
          <w:tcPr>
            <w:tcW w:w="132" w:type="dxa"/>
            <w:tcBorders>
              <w:top w:val="single" w:sz="4" w:space="0" w:color="auto"/>
            </w:tcBorders>
            <w:shd w:val="clear" w:color="auto" w:fill="auto"/>
            <w:noWrap/>
            <w:tcMar>
              <w:left w:w="0" w:type="dxa"/>
              <w:right w:w="0" w:type="dxa"/>
            </w:tcMar>
            <w:hideMark/>
          </w:tcPr>
          <w:p w14:paraId="7C9F79F4" w14:textId="77777777" w:rsidR="00E54966" w:rsidRPr="00EE121F" w:rsidRDefault="00E54966" w:rsidP="009A57F6">
            <w:pPr>
              <w:jc w:val="center"/>
              <w:rPr>
                <w:color w:val="000000"/>
                <w:sz w:val="22"/>
              </w:rPr>
            </w:pPr>
          </w:p>
        </w:tc>
        <w:tc>
          <w:tcPr>
            <w:tcW w:w="590" w:type="dxa"/>
            <w:tcBorders>
              <w:top w:val="single" w:sz="4" w:space="0" w:color="auto"/>
            </w:tcBorders>
            <w:shd w:val="clear" w:color="auto" w:fill="auto"/>
            <w:noWrap/>
            <w:tcMar>
              <w:left w:w="0" w:type="dxa"/>
              <w:right w:w="0" w:type="dxa"/>
            </w:tcMar>
            <w:hideMark/>
          </w:tcPr>
          <w:p w14:paraId="0D1687DF" w14:textId="77777777" w:rsidR="00E54966" w:rsidRPr="00EE121F" w:rsidRDefault="00E54966" w:rsidP="009A57F6">
            <w:pPr>
              <w:jc w:val="center"/>
              <w:rPr>
                <w:color w:val="000000"/>
                <w:sz w:val="22"/>
              </w:rPr>
            </w:pPr>
            <w:r w:rsidRPr="00EE121F">
              <w:rPr>
                <w:color w:val="000000"/>
                <w:sz w:val="22"/>
              </w:rPr>
              <w:t>3.92</w:t>
            </w:r>
          </w:p>
        </w:tc>
        <w:tc>
          <w:tcPr>
            <w:tcW w:w="590" w:type="dxa"/>
            <w:tcBorders>
              <w:top w:val="single" w:sz="4" w:space="0" w:color="auto"/>
            </w:tcBorders>
            <w:shd w:val="clear" w:color="auto" w:fill="auto"/>
            <w:noWrap/>
            <w:tcMar>
              <w:left w:w="0" w:type="dxa"/>
              <w:right w:w="0" w:type="dxa"/>
            </w:tcMar>
            <w:hideMark/>
          </w:tcPr>
          <w:p w14:paraId="34671DCD" w14:textId="77777777" w:rsidR="00E54966" w:rsidRPr="00EE121F" w:rsidRDefault="00E54966" w:rsidP="009A57F6">
            <w:pPr>
              <w:jc w:val="center"/>
              <w:rPr>
                <w:color w:val="000000"/>
                <w:sz w:val="22"/>
              </w:rPr>
            </w:pPr>
            <w:r w:rsidRPr="00EE121F">
              <w:rPr>
                <w:color w:val="000000"/>
                <w:sz w:val="22"/>
              </w:rPr>
              <w:t>1.62</w:t>
            </w:r>
          </w:p>
        </w:tc>
        <w:tc>
          <w:tcPr>
            <w:tcW w:w="590" w:type="dxa"/>
            <w:tcBorders>
              <w:top w:val="single" w:sz="4" w:space="0" w:color="auto"/>
            </w:tcBorders>
            <w:shd w:val="clear" w:color="auto" w:fill="auto"/>
            <w:noWrap/>
            <w:tcMar>
              <w:left w:w="0" w:type="dxa"/>
              <w:right w:w="0" w:type="dxa"/>
            </w:tcMar>
            <w:hideMark/>
          </w:tcPr>
          <w:p w14:paraId="72EF0641" w14:textId="77777777" w:rsidR="00E54966" w:rsidRPr="00EE121F" w:rsidRDefault="00E54966" w:rsidP="009A57F6">
            <w:pPr>
              <w:jc w:val="center"/>
              <w:rPr>
                <w:color w:val="000000"/>
                <w:sz w:val="22"/>
              </w:rPr>
            </w:pPr>
            <w:r w:rsidRPr="00EE121F">
              <w:rPr>
                <w:color w:val="000000"/>
                <w:sz w:val="22"/>
              </w:rPr>
              <w:t>0–6</w:t>
            </w:r>
          </w:p>
        </w:tc>
        <w:tc>
          <w:tcPr>
            <w:tcW w:w="144" w:type="dxa"/>
            <w:tcBorders>
              <w:top w:val="single" w:sz="4" w:space="0" w:color="auto"/>
            </w:tcBorders>
            <w:shd w:val="clear" w:color="auto" w:fill="auto"/>
            <w:noWrap/>
            <w:tcMar>
              <w:left w:w="14" w:type="dxa"/>
              <w:right w:w="14" w:type="dxa"/>
            </w:tcMar>
            <w:hideMark/>
          </w:tcPr>
          <w:p w14:paraId="56CFE213" w14:textId="77777777" w:rsidR="00E54966" w:rsidRPr="00EE121F" w:rsidRDefault="00E54966" w:rsidP="009A57F6">
            <w:pPr>
              <w:jc w:val="center"/>
              <w:rPr>
                <w:color w:val="000000"/>
                <w:sz w:val="22"/>
              </w:rPr>
            </w:pPr>
          </w:p>
        </w:tc>
        <w:tc>
          <w:tcPr>
            <w:tcW w:w="590" w:type="dxa"/>
            <w:tcBorders>
              <w:top w:val="single" w:sz="4" w:space="0" w:color="auto"/>
            </w:tcBorders>
            <w:shd w:val="clear" w:color="auto" w:fill="auto"/>
            <w:noWrap/>
            <w:tcMar>
              <w:left w:w="0" w:type="dxa"/>
              <w:right w:w="0" w:type="dxa"/>
            </w:tcMar>
            <w:hideMark/>
          </w:tcPr>
          <w:p w14:paraId="0020D37D" w14:textId="77777777" w:rsidR="00E54966" w:rsidRPr="00EE121F" w:rsidRDefault="00E54966" w:rsidP="009A57F6">
            <w:pPr>
              <w:jc w:val="center"/>
              <w:rPr>
                <w:color w:val="000000"/>
                <w:sz w:val="22"/>
              </w:rPr>
            </w:pPr>
            <w:r w:rsidRPr="00EE121F">
              <w:rPr>
                <w:color w:val="000000"/>
                <w:sz w:val="22"/>
              </w:rPr>
              <w:t>3.99</w:t>
            </w:r>
          </w:p>
        </w:tc>
        <w:tc>
          <w:tcPr>
            <w:tcW w:w="590" w:type="dxa"/>
            <w:tcBorders>
              <w:top w:val="single" w:sz="4" w:space="0" w:color="auto"/>
            </w:tcBorders>
            <w:shd w:val="clear" w:color="auto" w:fill="auto"/>
            <w:noWrap/>
            <w:tcMar>
              <w:left w:w="0" w:type="dxa"/>
              <w:right w:w="0" w:type="dxa"/>
            </w:tcMar>
            <w:hideMark/>
          </w:tcPr>
          <w:p w14:paraId="065E1B0F" w14:textId="77777777" w:rsidR="00E54966" w:rsidRPr="00EE121F" w:rsidRDefault="00E54966" w:rsidP="009A57F6">
            <w:pPr>
              <w:jc w:val="center"/>
              <w:rPr>
                <w:color w:val="000000"/>
                <w:sz w:val="22"/>
              </w:rPr>
            </w:pPr>
            <w:r w:rsidRPr="00EE121F">
              <w:rPr>
                <w:color w:val="000000"/>
                <w:sz w:val="22"/>
              </w:rPr>
              <w:t>1.49</w:t>
            </w:r>
          </w:p>
        </w:tc>
        <w:tc>
          <w:tcPr>
            <w:tcW w:w="590" w:type="dxa"/>
            <w:tcBorders>
              <w:top w:val="single" w:sz="4" w:space="0" w:color="auto"/>
            </w:tcBorders>
            <w:shd w:val="clear" w:color="auto" w:fill="auto"/>
            <w:noWrap/>
            <w:tcMar>
              <w:left w:w="0" w:type="dxa"/>
              <w:right w:w="0" w:type="dxa"/>
            </w:tcMar>
            <w:hideMark/>
          </w:tcPr>
          <w:p w14:paraId="6340CE36" w14:textId="77777777" w:rsidR="00E54966" w:rsidRPr="00EE121F" w:rsidRDefault="00E54966" w:rsidP="009A57F6">
            <w:pPr>
              <w:jc w:val="center"/>
              <w:rPr>
                <w:color w:val="000000"/>
                <w:sz w:val="22"/>
              </w:rPr>
            </w:pPr>
            <w:r w:rsidRPr="00EE121F">
              <w:rPr>
                <w:color w:val="000000"/>
                <w:sz w:val="22"/>
              </w:rPr>
              <w:t>0–6</w:t>
            </w:r>
          </w:p>
        </w:tc>
      </w:tr>
      <w:tr w:rsidR="00E54966" w:rsidRPr="00EE121F" w14:paraId="4DAF06B8" w14:textId="77777777" w:rsidTr="00AE0E59">
        <w:trPr>
          <w:trHeight w:val="312"/>
        </w:trPr>
        <w:tc>
          <w:tcPr>
            <w:tcW w:w="2337" w:type="dxa"/>
            <w:shd w:val="clear" w:color="auto" w:fill="auto"/>
            <w:noWrap/>
            <w:tcMar>
              <w:left w:w="14" w:type="dxa"/>
              <w:right w:w="14" w:type="dxa"/>
            </w:tcMar>
            <w:hideMark/>
          </w:tcPr>
          <w:p w14:paraId="0AEEFC41" w14:textId="421C79B3" w:rsidR="00E54966" w:rsidRPr="00EE121F" w:rsidRDefault="00E54966" w:rsidP="009A57F6">
            <w:pPr>
              <w:rPr>
                <w:color w:val="000000"/>
                <w:sz w:val="22"/>
              </w:rPr>
            </w:pPr>
            <w:r w:rsidRPr="00EE121F">
              <w:rPr>
                <w:color w:val="000000"/>
                <w:sz w:val="22"/>
              </w:rPr>
              <w:t xml:space="preserve">  TNL: </w:t>
            </w:r>
            <w:r>
              <w:rPr>
                <w:color w:val="000000"/>
                <w:sz w:val="22"/>
              </w:rPr>
              <w:t>C</w:t>
            </w:r>
            <w:r w:rsidRPr="00EE121F">
              <w:rPr>
                <w:color w:val="000000"/>
                <w:sz w:val="22"/>
              </w:rPr>
              <w:t>omprehension</w:t>
            </w:r>
          </w:p>
        </w:tc>
        <w:tc>
          <w:tcPr>
            <w:tcW w:w="533" w:type="dxa"/>
            <w:shd w:val="clear" w:color="auto" w:fill="auto"/>
            <w:noWrap/>
            <w:tcMar>
              <w:left w:w="0" w:type="dxa"/>
              <w:right w:w="0" w:type="dxa"/>
            </w:tcMar>
            <w:hideMark/>
          </w:tcPr>
          <w:p w14:paraId="0D500795" w14:textId="77777777" w:rsidR="00E54966" w:rsidRPr="00EE121F" w:rsidRDefault="00E54966" w:rsidP="009A57F6">
            <w:pPr>
              <w:jc w:val="center"/>
              <w:rPr>
                <w:color w:val="000000"/>
                <w:sz w:val="22"/>
              </w:rPr>
            </w:pPr>
            <w:r w:rsidRPr="00EE121F">
              <w:rPr>
                <w:color w:val="000000"/>
                <w:sz w:val="22"/>
              </w:rPr>
              <w:t>11.86</w:t>
            </w:r>
          </w:p>
        </w:tc>
        <w:tc>
          <w:tcPr>
            <w:tcW w:w="533" w:type="dxa"/>
            <w:shd w:val="clear" w:color="auto" w:fill="auto"/>
            <w:noWrap/>
            <w:tcMar>
              <w:left w:w="0" w:type="dxa"/>
              <w:right w:w="0" w:type="dxa"/>
            </w:tcMar>
            <w:hideMark/>
          </w:tcPr>
          <w:p w14:paraId="523F9AEC" w14:textId="77777777" w:rsidR="00E54966" w:rsidRPr="00EE121F" w:rsidRDefault="00E54966" w:rsidP="009A57F6">
            <w:pPr>
              <w:jc w:val="center"/>
              <w:rPr>
                <w:color w:val="000000"/>
                <w:sz w:val="22"/>
              </w:rPr>
            </w:pPr>
            <w:r w:rsidRPr="00EE121F">
              <w:rPr>
                <w:color w:val="000000"/>
                <w:sz w:val="22"/>
              </w:rPr>
              <w:t>6.63</w:t>
            </w:r>
          </w:p>
        </w:tc>
        <w:tc>
          <w:tcPr>
            <w:tcW w:w="590" w:type="dxa"/>
            <w:shd w:val="clear" w:color="auto" w:fill="auto"/>
            <w:noWrap/>
            <w:tcMar>
              <w:left w:w="0" w:type="dxa"/>
              <w:right w:w="0" w:type="dxa"/>
            </w:tcMar>
            <w:hideMark/>
          </w:tcPr>
          <w:p w14:paraId="6D27279F" w14:textId="77777777" w:rsidR="00E54966" w:rsidRPr="00EE121F" w:rsidRDefault="00E54966" w:rsidP="009A57F6">
            <w:pPr>
              <w:jc w:val="center"/>
              <w:rPr>
                <w:color w:val="000000"/>
                <w:sz w:val="22"/>
              </w:rPr>
            </w:pPr>
            <w:r w:rsidRPr="00EE121F">
              <w:rPr>
                <w:color w:val="000000"/>
                <w:sz w:val="22"/>
              </w:rPr>
              <w:t>0–28</w:t>
            </w:r>
          </w:p>
        </w:tc>
        <w:tc>
          <w:tcPr>
            <w:tcW w:w="130" w:type="dxa"/>
            <w:shd w:val="clear" w:color="auto" w:fill="auto"/>
            <w:noWrap/>
            <w:tcMar>
              <w:left w:w="0" w:type="dxa"/>
              <w:right w:w="0" w:type="dxa"/>
            </w:tcMar>
          </w:tcPr>
          <w:p w14:paraId="12280171"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3CBF723" w14:textId="77777777" w:rsidR="00E54966" w:rsidRPr="00EE121F" w:rsidRDefault="00E54966" w:rsidP="009A57F6">
            <w:pPr>
              <w:jc w:val="center"/>
              <w:rPr>
                <w:color w:val="000000"/>
                <w:sz w:val="22"/>
              </w:rPr>
            </w:pPr>
            <w:r w:rsidRPr="00EE121F">
              <w:rPr>
                <w:color w:val="000000"/>
                <w:sz w:val="22"/>
              </w:rPr>
              <w:t>12.33</w:t>
            </w:r>
          </w:p>
        </w:tc>
        <w:tc>
          <w:tcPr>
            <w:tcW w:w="533" w:type="dxa"/>
            <w:shd w:val="clear" w:color="auto" w:fill="auto"/>
            <w:noWrap/>
            <w:tcMar>
              <w:left w:w="0" w:type="dxa"/>
              <w:right w:w="0" w:type="dxa"/>
            </w:tcMar>
            <w:hideMark/>
          </w:tcPr>
          <w:p w14:paraId="62D4BE33" w14:textId="77777777" w:rsidR="00E54966" w:rsidRPr="00EE121F" w:rsidRDefault="00E54966" w:rsidP="009A57F6">
            <w:pPr>
              <w:jc w:val="center"/>
              <w:rPr>
                <w:color w:val="000000"/>
                <w:sz w:val="22"/>
              </w:rPr>
            </w:pPr>
            <w:r w:rsidRPr="00EE121F">
              <w:rPr>
                <w:color w:val="000000"/>
                <w:sz w:val="22"/>
              </w:rPr>
              <w:t>6.63</w:t>
            </w:r>
          </w:p>
        </w:tc>
        <w:tc>
          <w:tcPr>
            <w:tcW w:w="590" w:type="dxa"/>
            <w:shd w:val="clear" w:color="auto" w:fill="auto"/>
            <w:noWrap/>
            <w:tcMar>
              <w:left w:w="0" w:type="dxa"/>
              <w:right w:w="0" w:type="dxa"/>
            </w:tcMar>
            <w:hideMark/>
          </w:tcPr>
          <w:p w14:paraId="1691851E" w14:textId="77777777" w:rsidR="00E54966" w:rsidRPr="00EE121F" w:rsidRDefault="00E54966" w:rsidP="009A57F6">
            <w:pPr>
              <w:jc w:val="center"/>
              <w:rPr>
                <w:color w:val="000000"/>
                <w:sz w:val="22"/>
              </w:rPr>
            </w:pPr>
            <w:r w:rsidRPr="00EE121F">
              <w:rPr>
                <w:color w:val="000000"/>
                <w:sz w:val="22"/>
              </w:rPr>
              <w:t>0–28</w:t>
            </w:r>
          </w:p>
        </w:tc>
        <w:tc>
          <w:tcPr>
            <w:tcW w:w="134" w:type="dxa"/>
            <w:shd w:val="clear" w:color="auto" w:fill="auto"/>
            <w:noWrap/>
            <w:tcMar>
              <w:left w:w="0" w:type="dxa"/>
              <w:right w:w="0" w:type="dxa"/>
            </w:tcMar>
            <w:hideMark/>
          </w:tcPr>
          <w:p w14:paraId="67AC9A8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3B10395" w14:textId="77777777" w:rsidR="00E54966" w:rsidRPr="00EE121F" w:rsidRDefault="00E54966" w:rsidP="009A57F6">
            <w:pPr>
              <w:jc w:val="center"/>
              <w:rPr>
                <w:color w:val="000000"/>
                <w:sz w:val="22"/>
              </w:rPr>
            </w:pPr>
            <w:r w:rsidRPr="00EE121F">
              <w:rPr>
                <w:color w:val="000000"/>
                <w:sz w:val="22"/>
              </w:rPr>
              <w:t>12.14</w:t>
            </w:r>
          </w:p>
        </w:tc>
        <w:tc>
          <w:tcPr>
            <w:tcW w:w="533" w:type="dxa"/>
            <w:shd w:val="clear" w:color="auto" w:fill="auto"/>
            <w:noWrap/>
            <w:tcMar>
              <w:left w:w="0" w:type="dxa"/>
              <w:right w:w="0" w:type="dxa"/>
            </w:tcMar>
            <w:hideMark/>
          </w:tcPr>
          <w:p w14:paraId="18E36377" w14:textId="77777777" w:rsidR="00E54966" w:rsidRPr="00EE121F" w:rsidRDefault="00E54966" w:rsidP="009A57F6">
            <w:pPr>
              <w:jc w:val="center"/>
              <w:rPr>
                <w:color w:val="000000"/>
                <w:sz w:val="22"/>
              </w:rPr>
            </w:pPr>
            <w:r w:rsidRPr="00EE121F">
              <w:rPr>
                <w:color w:val="000000"/>
                <w:sz w:val="22"/>
              </w:rPr>
              <w:t>6.81</w:t>
            </w:r>
          </w:p>
        </w:tc>
        <w:tc>
          <w:tcPr>
            <w:tcW w:w="590" w:type="dxa"/>
            <w:shd w:val="clear" w:color="auto" w:fill="auto"/>
            <w:noWrap/>
            <w:tcMar>
              <w:left w:w="0" w:type="dxa"/>
              <w:right w:w="0" w:type="dxa"/>
            </w:tcMar>
            <w:hideMark/>
          </w:tcPr>
          <w:p w14:paraId="666B9B21" w14:textId="77777777" w:rsidR="00E54966" w:rsidRPr="00EE121F" w:rsidRDefault="00E54966" w:rsidP="009A57F6">
            <w:pPr>
              <w:jc w:val="center"/>
              <w:rPr>
                <w:color w:val="000000"/>
                <w:sz w:val="22"/>
              </w:rPr>
            </w:pPr>
            <w:r w:rsidRPr="00EE121F">
              <w:rPr>
                <w:color w:val="000000"/>
                <w:sz w:val="22"/>
              </w:rPr>
              <w:t>0–27</w:t>
            </w:r>
          </w:p>
        </w:tc>
        <w:tc>
          <w:tcPr>
            <w:tcW w:w="132" w:type="dxa"/>
            <w:shd w:val="clear" w:color="auto" w:fill="auto"/>
            <w:noWrap/>
            <w:tcMar>
              <w:left w:w="0" w:type="dxa"/>
              <w:right w:w="0" w:type="dxa"/>
            </w:tcMar>
            <w:hideMark/>
          </w:tcPr>
          <w:p w14:paraId="492B251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73AD6F9" w14:textId="77777777" w:rsidR="00E54966" w:rsidRPr="00EE121F" w:rsidRDefault="00E54966" w:rsidP="009A57F6">
            <w:pPr>
              <w:jc w:val="center"/>
              <w:rPr>
                <w:color w:val="000000"/>
                <w:sz w:val="22"/>
              </w:rPr>
            </w:pPr>
            <w:r w:rsidRPr="00EE121F">
              <w:rPr>
                <w:color w:val="000000"/>
                <w:sz w:val="22"/>
              </w:rPr>
              <w:t>16.85</w:t>
            </w:r>
          </w:p>
        </w:tc>
        <w:tc>
          <w:tcPr>
            <w:tcW w:w="533" w:type="dxa"/>
            <w:shd w:val="clear" w:color="auto" w:fill="auto"/>
            <w:noWrap/>
            <w:tcMar>
              <w:left w:w="0" w:type="dxa"/>
              <w:right w:w="0" w:type="dxa"/>
            </w:tcMar>
            <w:hideMark/>
          </w:tcPr>
          <w:p w14:paraId="4755CC59" w14:textId="77777777" w:rsidR="00E54966" w:rsidRPr="00EE121F" w:rsidRDefault="00E54966" w:rsidP="009A57F6">
            <w:pPr>
              <w:jc w:val="center"/>
              <w:rPr>
                <w:color w:val="000000"/>
                <w:sz w:val="22"/>
              </w:rPr>
            </w:pPr>
            <w:r w:rsidRPr="00EE121F">
              <w:rPr>
                <w:color w:val="000000"/>
                <w:sz w:val="22"/>
              </w:rPr>
              <w:t>7.17</w:t>
            </w:r>
          </w:p>
        </w:tc>
        <w:tc>
          <w:tcPr>
            <w:tcW w:w="590" w:type="dxa"/>
            <w:shd w:val="clear" w:color="auto" w:fill="auto"/>
            <w:noWrap/>
            <w:tcMar>
              <w:left w:w="0" w:type="dxa"/>
              <w:right w:w="0" w:type="dxa"/>
            </w:tcMar>
            <w:hideMark/>
          </w:tcPr>
          <w:p w14:paraId="418D4D85" w14:textId="77777777" w:rsidR="00E54966" w:rsidRPr="00EE121F" w:rsidRDefault="00E54966" w:rsidP="009A57F6">
            <w:pPr>
              <w:jc w:val="center"/>
              <w:rPr>
                <w:color w:val="000000"/>
                <w:sz w:val="22"/>
              </w:rPr>
            </w:pPr>
            <w:r w:rsidRPr="00EE121F">
              <w:rPr>
                <w:color w:val="000000"/>
                <w:sz w:val="22"/>
              </w:rPr>
              <w:t>0–29</w:t>
            </w:r>
          </w:p>
        </w:tc>
        <w:tc>
          <w:tcPr>
            <w:tcW w:w="132" w:type="dxa"/>
            <w:shd w:val="clear" w:color="auto" w:fill="auto"/>
            <w:noWrap/>
            <w:tcMar>
              <w:left w:w="0" w:type="dxa"/>
              <w:right w:w="0" w:type="dxa"/>
            </w:tcMar>
            <w:hideMark/>
          </w:tcPr>
          <w:p w14:paraId="64E3C35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0C94975" w14:textId="77777777" w:rsidR="00E54966" w:rsidRPr="00EE121F" w:rsidRDefault="00E54966" w:rsidP="009A57F6">
            <w:pPr>
              <w:jc w:val="center"/>
              <w:rPr>
                <w:color w:val="000000"/>
                <w:sz w:val="22"/>
              </w:rPr>
            </w:pPr>
            <w:r w:rsidRPr="00EE121F">
              <w:rPr>
                <w:color w:val="000000"/>
                <w:sz w:val="22"/>
              </w:rPr>
              <w:t>17.11</w:t>
            </w:r>
          </w:p>
        </w:tc>
        <w:tc>
          <w:tcPr>
            <w:tcW w:w="590" w:type="dxa"/>
            <w:shd w:val="clear" w:color="auto" w:fill="auto"/>
            <w:noWrap/>
            <w:tcMar>
              <w:left w:w="0" w:type="dxa"/>
              <w:right w:w="0" w:type="dxa"/>
            </w:tcMar>
            <w:hideMark/>
          </w:tcPr>
          <w:p w14:paraId="1513BC1D" w14:textId="77777777" w:rsidR="00E54966" w:rsidRPr="00EE121F" w:rsidRDefault="00E54966" w:rsidP="009A57F6">
            <w:pPr>
              <w:jc w:val="center"/>
              <w:rPr>
                <w:color w:val="000000"/>
                <w:sz w:val="22"/>
              </w:rPr>
            </w:pPr>
            <w:r w:rsidRPr="00EE121F">
              <w:rPr>
                <w:color w:val="000000"/>
                <w:sz w:val="22"/>
              </w:rPr>
              <w:t>6.56</w:t>
            </w:r>
          </w:p>
        </w:tc>
        <w:tc>
          <w:tcPr>
            <w:tcW w:w="590" w:type="dxa"/>
            <w:shd w:val="clear" w:color="auto" w:fill="auto"/>
            <w:noWrap/>
            <w:tcMar>
              <w:left w:w="0" w:type="dxa"/>
              <w:right w:w="0" w:type="dxa"/>
            </w:tcMar>
            <w:hideMark/>
          </w:tcPr>
          <w:p w14:paraId="31245743" w14:textId="77777777" w:rsidR="00E54966" w:rsidRPr="00EE121F" w:rsidRDefault="00E54966" w:rsidP="009A57F6">
            <w:pPr>
              <w:jc w:val="center"/>
              <w:rPr>
                <w:color w:val="000000"/>
                <w:sz w:val="22"/>
              </w:rPr>
            </w:pPr>
            <w:r w:rsidRPr="00EE121F">
              <w:rPr>
                <w:color w:val="000000"/>
                <w:sz w:val="22"/>
              </w:rPr>
              <w:t>0–29</w:t>
            </w:r>
          </w:p>
        </w:tc>
        <w:tc>
          <w:tcPr>
            <w:tcW w:w="144" w:type="dxa"/>
            <w:shd w:val="clear" w:color="auto" w:fill="auto"/>
            <w:noWrap/>
            <w:tcMar>
              <w:left w:w="14" w:type="dxa"/>
              <w:right w:w="14" w:type="dxa"/>
            </w:tcMar>
            <w:hideMark/>
          </w:tcPr>
          <w:p w14:paraId="5A347E0E"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AD4BB53" w14:textId="77777777" w:rsidR="00E54966" w:rsidRPr="00EE121F" w:rsidRDefault="00E54966" w:rsidP="009A57F6">
            <w:pPr>
              <w:jc w:val="center"/>
              <w:rPr>
                <w:color w:val="000000"/>
                <w:sz w:val="22"/>
              </w:rPr>
            </w:pPr>
            <w:r w:rsidRPr="00EE121F">
              <w:rPr>
                <w:color w:val="000000"/>
                <w:sz w:val="22"/>
              </w:rPr>
              <w:t>17.43</w:t>
            </w:r>
          </w:p>
        </w:tc>
        <w:tc>
          <w:tcPr>
            <w:tcW w:w="590" w:type="dxa"/>
            <w:shd w:val="clear" w:color="auto" w:fill="auto"/>
            <w:noWrap/>
            <w:tcMar>
              <w:left w:w="0" w:type="dxa"/>
              <w:right w:w="0" w:type="dxa"/>
            </w:tcMar>
            <w:hideMark/>
          </w:tcPr>
          <w:p w14:paraId="3E2329A2" w14:textId="77777777" w:rsidR="00E54966" w:rsidRPr="00EE121F" w:rsidRDefault="00E54966" w:rsidP="009A57F6">
            <w:pPr>
              <w:jc w:val="center"/>
              <w:rPr>
                <w:color w:val="000000"/>
                <w:sz w:val="22"/>
              </w:rPr>
            </w:pPr>
            <w:r w:rsidRPr="00EE121F">
              <w:rPr>
                <w:color w:val="000000"/>
                <w:sz w:val="22"/>
              </w:rPr>
              <w:t>7.05</w:t>
            </w:r>
          </w:p>
        </w:tc>
        <w:tc>
          <w:tcPr>
            <w:tcW w:w="590" w:type="dxa"/>
            <w:shd w:val="clear" w:color="auto" w:fill="auto"/>
            <w:noWrap/>
            <w:tcMar>
              <w:left w:w="0" w:type="dxa"/>
              <w:right w:w="0" w:type="dxa"/>
            </w:tcMar>
            <w:hideMark/>
          </w:tcPr>
          <w:p w14:paraId="6600F475" w14:textId="77777777" w:rsidR="00E54966" w:rsidRPr="00EE121F" w:rsidRDefault="00E54966" w:rsidP="009A57F6">
            <w:pPr>
              <w:jc w:val="center"/>
              <w:rPr>
                <w:color w:val="000000"/>
                <w:sz w:val="22"/>
              </w:rPr>
            </w:pPr>
            <w:r w:rsidRPr="00EE121F">
              <w:rPr>
                <w:color w:val="000000"/>
                <w:sz w:val="22"/>
              </w:rPr>
              <w:t>2–32</w:t>
            </w:r>
          </w:p>
        </w:tc>
      </w:tr>
      <w:tr w:rsidR="00E54966" w:rsidRPr="00EE121F" w14:paraId="5619C1ED" w14:textId="77777777" w:rsidTr="3D881CCF">
        <w:trPr>
          <w:trHeight w:val="312"/>
        </w:trPr>
        <w:tc>
          <w:tcPr>
            <w:tcW w:w="2337" w:type="dxa"/>
            <w:shd w:val="clear" w:color="auto" w:fill="auto"/>
            <w:noWrap/>
            <w:tcMar>
              <w:left w:w="14" w:type="dxa"/>
              <w:right w:w="14" w:type="dxa"/>
            </w:tcMar>
            <w:hideMark/>
          </w:tcPr>
          <w:p w14:paraId="4EA18EFE" w14:textId="5975913B" w:rsidR="00E54966" w:rsidRDefault="00E54966" w:rsidP="009A57F6">
            <w:pPr>
              <w:rPr>
                <w:color w:val="000000"/>
                <w:sz w:val="22"/>
              </w:rPr>
            </w:pPr>
            <w:r w:rsidRPr="00EE121F">
              <w:rPr>
                <w:color w:val="000000"/>
                <w:sz w:val="22"/>
              </w:rPr>
              <w:t xml:space="preserve">  Expressive Vocabulary </w:t>
            </w:r>
          </w:p>
          <w:p w14:paraId="26F7916C" w14:textId="0E517009" w:rsidR="00E54966" w:rsidRPr="00EE121F" w:rsidRDefault="00E54966" w:rsidP="009A57F6">
            <w:pPr>
              <w:rPr>
                <w:color w:val="000000"/>
                <w:sz w:val="22"/>
              </w:rPr>
            </w:pPr>
            <w:r>
              <w:rPr>
                <w:color w:val="000000"/>
                <w:sz w:val="22"/>
              </w:rPr>
              <w:t xml:space="preserve">  </w:t>
            </w:r>
            <w:proofErr w:type="spellStart"/>
            <w:r w:rsidRPr="00EE121F">
              <w:rPr>
                <w:color w:val="000000"/>
                <w:sz w:val="22"/>
              </w:rPr>
              <w:t>Test</w:t>
            </w:r>
            <w:r w:rsidR="003958DF" w:rsidRPr="003958DF">
              <w:rPr>
                <w:color w:val="000000"/>
                <w:sz w:val="22"/>
                <w:vertAlign w:val="superscript"/>
              </w:rPr>
              <w:t>d</w:t>
            </w:r>
            <w:proofErr w:type="spellEnd"/>
          </w:p>
        </w:tc>
        <w:tc>
          <w:tcPr>
            <w:tcW w:w="533" w:type="dxa"/>
            <w:shd w:val="clear" w:color="auto" w:fill="auto"/>
            <w:noWrap/>
            <w:tcMar>
              <w:left w:w="0" w:type="dxa"/>
              <w:right w:w="0" w:type="dxa"/>
            </w:tcMar>
            <w:hideMark/>
          </w:tcPr>
          <w:p w14:paraId="0292AC56" w14:textId="77777777" w:rsidR="00E54966" w:rsidRPr="00EE121F" w:rsidRDefault="00E54966" w:rsidP="009A57F6">
            <w:pPr>
              <w:jc w:val="center"/>
              <w:rPr>
                <w:color w:val="000000"/>
                <w:sz w:val="22"/>
              </w:rPr>
            </w:pPr>
            <w:r w:rsidRPr="00EE121F">
              <w:rPr>
                <w:color w:val="000000"/>
                <w:sz w:val="22"/>
              </w:rPr>
              <w:t>63.87</w:t>
            </w:r>
          </w:p>
        </w:tc>
        <w:tc>
          <w:tcPr>
            <w:tcW w:w="533" w:type="dxa"/>
            <w:shd w:val="clear" w:color="auto" w:fill="auto"/>
            <w:noWrap/>
            <w:tcMar>
              <w:left w:w="0" w:type="dxa"/>
              <w:right w:w="0" w:type="dxa"/>
            </w:tcMar>
            <w:hideMark/>
          </w:tcPr>
          <w:p w14:paraId="4FEA1963" w14:textId="77777777" w:rsidR="00E54966" w:rsidRPr="00EE121F" w:rsidRDefault="00E54966" w:rsidP="009A57F6">
            <w:pPr>
              <w:jc w:val="center"/>
              <w:rPr>
                <w:color w:val="000000"/>
                <w:sz w:val="22"/>
              </w:rPr>
            </w:pPr>
            <w:r w:rsidRPr="00EE121F">
              <w:rPr>
                <w:color w:val="000000"/>
                <w:sz w:val="22"/>
              </w:rPr>
              <w:t>11.21</w:t>
            </w:r>
          </w:p>
        </w:tc>
        <w:tc>
          <w:tcPr>
            <w:tcW w:w="590" w:type="dxa"/>
            <w:shd w:val="clear" w:color="auto" w:fill="auto"/>
            <w:noWrap/>
            <w:tcMar>
              <w:left w:w="0" w:type="dxa"/>
              <w:right w:w="0" w:type="dxa"/>
            </w:tcMar>
            <w:hideMark/>
          </w:tcPr>
          <w:p w14:paraId="62DCC302" w14:textId="77777777" w:rsidR="00E54966" w:rsidRPr="00EE121F" w:rsidRDefault="00E54966" w:rsidP="009A57F6">
            <w:pPr>
              <w:jc w:val="center"/>
              <w:rPr>
                <w:color w:val="000000"/>
                <w:sz w:val="22"/>
              </w:rPr>
            </w:pPr>
            <w:r w:rsidRPr="00EE121F">
              <w:rPr>
                <w:color w:val="000000"/>
                <w:sz w:val="22"/>
              </w:rPr>
              <w:t>25–100</w:t>
            </w:r>
          </w:p>
        </w:tc>
        <w:tc>
          <w:tcPr>
            <w:tcW w:w="130" w:type="dxa"/>
            <w:shd w:val="clear" w:color="auto" w:fill="auto"/>
            <w:noWrap/>
            <w:tcMar>
              <w:left w:w="0" w:type="dxa"/>
              <w:right w:w="0" w:type="dxa"/>
            </w:tcMar>
          </w:tcPr>
          <w:p w14:paraId="4A31FE9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B01B389" w14:textId="77777777" w:rsidR="00E54966" w:rsidRPr="00EE121F" w:rsidRDefault="00E54966" w:rsidP="009A57F6">
            <w:pPr>
              <w:jc w:val="center"/>
              <w:rPr>
                <w:color w:val="000000"/>
                <w:sz w:val="22"/>
              </w:rPr>
            </w:pPr>
            <w:r w:rsidRPr="00EE121F">
              <w:rPr>
                <w:color w:val="000000"/>
                <w:sz w:val="22"/>
              </w:rPr>
              <w:t>64.56</w:t>
            </w:r>
          </w:p>
        </w:tc>
        <w:tc>
          <w:tcPr>
            <w:tcW w:w="533" w:type="dxa"/>
            <w:shd w:val="clear" w:color="auto" w:fill="auto"/>
            <w:noWrap/>
            <w:tcMar>
              <w:left w:w="0" w:type="dxa"/>
              <w:right w:w="0" w:type="dxa"/>
            </w:tcMar>
            <w:hideMark/>
          </w:tcPr>
          <w:p w14:paraId="0B517B32" w14:textId="77777777" w:rsidR="00E54966" w:rsidRPr="00EE121F" w:rsidRDefault="00E54966" w:rsidP="009A57F6">
            <w:pPr>
              <w:jc w:val="center"/>
              <w:rPr>
                <w:color w:val="000000"/>
                <w:sz w:val="22"/>
              </w:rPr>
            </w:pPr>
            <w:r w:rsidRPr="00EE121F">
              <w:rPr>
                <w:color w:val="000000"/>
                <w:sz w:val="22"/>
              </w:rPr>
              <w:t>13.83</w:t>
            </w:r>
          </w:p>
        </w:tc>
        <w:tc>
          <w:tcPr>
            <w:tcW w:w="590" w:type="dxa"/>
            <w:shd w:val="clear" w:color="auto" w:fill="auto"/>
            <w:noWrap/>
            <w:tcMar>
              <w:left w:w="0" w:type="dxa"/>
              <w:right w:w="0" w:type="dxa"/>
            </w:tcMar>
            <w:hideMark/>
          </w:tcPr>
          <w:p w14:paraId="4FEFDA58" w14:textId="77777777" w:rsidR="00E54966" w:rsidRPr="00EE121F" w:rsidRDefault="00E54966" w:rsidP="009A57F6">
            <w:pPr>
              <w:jc w:val="center"/>
              <w:rPr>
                <w:color w:val="000000"/>
                <w:sz w:val="22"/>
              </w:rPr>
            </w:pPr>
            <w:r w:rsidRPr="00EE121F">
              <w:rPr>
                <w:color w:val="000000"/>
                <w:sz w:val="22"/>
              </w:rPr>
              <w:t>36–88</w:t>
            </w:r>
          </w:p>
        </w:tc>
        <w:tc>
          <w:tcPr>
            <w:tcW w:w="134" w:type="dxa"/>
            <w:shd w:val="clear" w:color="auto" w:fill="auto"/>
            <w:noWrap/>
            <w:tcMar>
              <w:left w:w="0" w:type="dxa"/>
              <w:right w:w="0" w:type="dxa"/>
            </w:tcMar>
            <w:hideMark/>
          </w:tcPr>
          <w:p w14:paraId="3F98501D"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14642D3" w14:textId="77777777" w:rsidR="00E54966" w:rsidRPr="00EE121F" w:rsidRDefault="00E54966" w:rsidP="009A57F6">
            <w:pPr>
              <w:jc w:val="center"/>
              <w:rPr>
                <w:color w:val="000000"/>
                <w:sz w:val="22"/>
              </w:rPr>
            </w:pPr>
            <w:r w:rsidRPr="00EE121F">
              <w:rPr>
                <w:color w:val="000000"/>
                <w:sz w:val="22"/>
              </w:rPr>
              <w:t>61.24</w:t>
            </w:r>
          </w:p>
        </w:tc>
        <w:tc>
          <w:tcPr>
            <w:tcW w:w="533" w:type="dxa"/>
            <w:shd w:val="clear" w:color="auto" w:fill="auto"/>
            <w:noWrap/>
            <w:tcMar>
              <w:left w:w="0" w:type="dxa"/>
              <w:right w:w="0" w:type="dxa"/>
            </w:tcMar>
            <w:hideMark/>
          </w:tcPr>
          <w:p w14:paraId="0F7E6DC6" w14:textId="77777777" w:rsidR="00E54966" w:rsidRPr="00EE121F" w:rsidRDefault="00E54966" w:rsidP="009A57F6">
            <w:pPr>
              <w:jc w:val="center"/>
              <w:rPr>
                <w:color w:val="000000"/>
                <w:sz w:val="22"/>
              </w:rPr>
            </w:pPr>
            <w:r w:rsidRPr="00EE121F">
              <w:rPr>
                <w:color w:val="000000"/>
                <w:sz w:val="22"/>
              </w:rPr>
              <w:t>14.76</w:t>
            </w:r>
          </w:p>
        </w:tc>
        <w:tc>
          <w:tcPr>
            <w:tcW w:w="590" w:type="dxa"/>
            <w:shd w:val="clear" w:color="auto" w:fill="auto"/>
            <w:noWrap/>
            <w:tcMar>
              <w:left w:w="0" w:type="dxa"/>
              <w:right w:w="0" w:type="dxa"/>
            </w:tcMar>
            <w:hideMark/>
          </w:tcPr>
          <w:p w14:paraId="00460599" w14:textId="77777777" w:rsidR="00E54966" w:rsidRPr="00EE121F" w:rsidRDefault="00E54966" w:rsidP="009A57F6">
            <w:pPr>
              <w:jc w:val="center"/>
              <w:rPr>
                <w:color w:val="000000"/>
                <w:sz w:val="22"/>
              </w:rPr>
            </w:pPr>
            <w:r w:rsidRPr="00EE121F">
              <w:rPr>
                <w:color w:val="000000"/>
                <w:sz w:val="22"/>
              </w:rPr>
              <w:t>19–100</w:t>
            </w:r>
          </w:p>
        </w:tc>
        <w:tc>
          <w:tcPr>
            <w:tcW w:w="132" w:type="dxa"/>
            <w:shd w:val="clear" w:color="auto" w:fill="auto"/>
            <w:noWrap/>
            <w:tcMar>
              <w:left w:w="0" w:type="dxa"/>
              <w:right w:w="0" w:type="dxa"/>
            </w:tcMar>
            <w:hideMark/>
          </w:tcPr>
          <w:p w14:paraId="195168B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32A2B49" w14:textId="77777777" w:rsidR="00E54966" w:rsidRPr="00EE121F" w:rsidRDefault="00E54966" w:rsidP="009A57F6">
            <w:pPr>
              <w:jc w:val="center"/>
              <w:rPr>
                <w:color w:val="000000"/>
                <w:sz w:val="22"/>
              </w:rPr>
            </w:pPr>
            <w:r w:rsidRPr="00EE121F">
              <w:rPr>
                <w:color w:val="000000"/>
                <w:sz w:val="22"/>
              </w:rPr>
              <w:t>68.31</w:t>
            </w:r>
          </w:p>
        </w:tc>
        <w:tc>
          <w:tcPr>
            <w:tcW w:w="533" w:type="dxa"/>
            <w:shd w:val="clear" w:color="auto" w:fill="auto"/>
            <w:noWrap/>
            <w:tcMar>
              <w:left w:w="0" w:type="dxa"/>
              <w:right w:w="0" w:type="dxa"/>
            </w:tcMar>
            <w:hideMark/>
          </w:tcPr>
          <w:p w14:paraId="63CB87AF" w14:textId="77777777" w:rsidR="00E54966" w:rsidRPr="00EE121F" w:rsidRDefault="00E54966" w:rsidP="009A57F6">
            <w:pPr>
              <w:jc w:val="center"/>
              <w:rPr>
                <w:color w:val="000000"/>
                <w:sz w:val="22"/>
              </w:rPr>
            </w:pPr>
            <w:r w:rsidRPr="00EE121F">
              <w:rPr>
                <w:color w:val="000000"/>
                <w:sz w:val="22"/>
              </w:rPr>
              <w:t>15.62</w:t>
            </w:r>
          </w:p>
        </w:tc>
        <w:tc>
          <w:tcPr>
            <w:tcW w:w="590" w:type="dxa"/>
            <w:shd w:val="clear" w:color="auto" w:fill="auto"/>
            <w:noWrap/>
            <w:tcMar>
              <w:left w:w="0" w:type="dxa"/>
              <w:right w:w="0" w:type="dxa"/>
            </w:tcMar>
            <w:hideMark/>
          </w:tcPr>
          <w:p w14:paraId="122133C5" w14:textId="77777777" w:rsidR="00E54966" w:rsidRPr="00EE121F" w:rsidRDefault="00E54966" w:rsidP="009A57F6">
            <w:pPr>
              <w:jc w:val="center"/>
              <w:rPr>
                <w:color w:val="000000"/>
                <w:sz w:val="22"/>
              </w:rPr>
            </w:pPr>
            <w:r w:rsidRPr="00EE121F">
              <w:rPr>
                <w:color w:val="000000"/>
                <w:sz w:val="22"/>
              </w:rPr>
              <w:t>31–101</w:t>
            </w:r>
          </w:p>
        </w:tc>
        <w:tc>
          <w:tcPr>
            <w:tcW w:w="132" w:type="dxa"/>
            <w:shd w:val="clear" w:color="auto" w:fill="auto"/>
            <w:noWrap/>
            <w:tcMar>
              <w:left w:w="0" w:type="dxa"/>
              <w:right w:w="0" w:type="dxa"/>
            </w:tcMar>
            <w:hideMark/>
          </w:tcPr>
          <w:p w14:paraId="1ECBD55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CC392F1" w14:textId="77777777" w:rsidR="00E54966" w:rsidRPr="00EE121F" w:rsidRDefault="00E54966" w:rsidP="009A57F6">
            <w:pPr>
              <w:jc w:val="center"/>
              <w:rPr>
                <w:color w:val="000000"/>
                <w:sz w:val="22"/>
              </w:rPr>
            </w:pPr>
            <w:r w:rsidRPr="00EE121F">
              <w:rPr>
                <w:color w:val="000000"/>
                <w:sz w:val="22"/>
              </w:rPr>
              <w:t>70.76</w:t>
            </w:r>
          </w:p>
        </w:tc>
        <w:tc>
          <w:tcPr>
            <w:tcW w:w="590" w:type="dxa"/>
            <w:shd w:val="clear" w:color="auto" w:fill="auto"/>
            <w:noWrap/>
            <w:tcMar>
              <w:left w:w="0" w:type="dxa"/>
              <w:right w:w="0" w:type="dxa"/>
            </w:tcMar>
            <w:hideMark/>
          </w:tcPr>
          <w:p w14:paraId="45E8ED75" w14:textId="77777777" w:rsidR="00E54966" w:rsidRPr="00EE121F" w:rsidRDefault="00E54966" w:rsidP="009A57F6">
            <w:pPr>
              <w:jc w:val="center"/>
              <w:rPr>
                <w:color w:val="000000"/>
                <w:sz w:val="22"/>
              </w:rPr>
            </w:pPr>
            <w:r w:rsidRPr="00EE121F">
              <w:rPr>
                <w:color w:val="000000"/>
                <w:sz w:val="22"/>
              </w:rPr>
              <w:t>12.82</w:t>
            </w:r>
          </w:p>
        </w:tc>
        <w:tc>
          <w:tcPr>
            <w:tcW w:w="590" w:type="dxa"/>
            <w:shd w:val="clear" w:color="auto" w:fill="auto"/>
            <w:noWrap/>
            <w:tcMar>
              <w:left w:w="0" w:type="dxa"/>
              <w:right w:w="0" w:type="dxa"/>
            </w:tcMar>
            <w:hideMark/>
          </w:tcPr>
          <w:p w14:paraId="13EA8D67" w14:textId="77777777" w:rsidR="00E54966" w:rsidRPr="00EE121F" w:rsidRDefault="00E54966" w:rsidP="009A57F6">
            <w:pPr>
              <w:jc w:val="center"/>
              <w:rPr>
                <w:color w:val="000000"/>
                <w:sz w:val="22"/>
              </w:rPr>
            </w:pPr>
            <w:r w:rsidRPr="00EE121F">
              <w:rPr>
                <w:color w:val="000000"/>
                <w:sz w:val="22"/>
              </w:rPr>
              <w:t>36–102</w:t>
            </w:r>
          </w:p>
        </w:tc>
        <w:tc>
          <w:tcPr>
            <w:tcW w:w="144" w:type="dxa"/>
            <w:shd w:val="clear" w:color="auto" w:fill="auto"/>
            <w:noWrap/>
            <w:tcMar>
              <w:left w:w="14" w:type="dxa"/>
              <w:right w:w="14" w:type="dxa"/>
            </w:tcMar>
            <w:hideMark/>
          </w:tcPr>
          <w:p w14:paraId="283F717A"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24F10C9F" w14:textId="77777777" w:rsidR="00E54966" w:rsidRPr="00EE121F" w:rsidRDefault="00E54966" w:rsidP="009A57F6">
            <w:pPr>
              <w:jc w:val="center"/>
              <w:rPr>
                <w:color w:val="000000"/>
                <w:sz w:val="22"/>
              </w:rPr>
            </w:pPr>
            <w:r w:rsidRPr="00EE121F">
              <w:rPr>
                <w:color w:val="000000"/>
                <w:sz w:val="22"/>
              </w:rPr>
              <w:t>72.62</w:t>
            </w:r>
          </w:p>
        </w:tc>
        <w:tc>
          <w:tcPr>
            <w:tcW w:w="590" w:type="dxa"/>
            <w:shd w:val="clear" w:color="auto" w:fill="auto"/>
            <w:noWrap/>
            <w:tcMar>
              <w:left w:w="0" w:type="dxa"/>
              <w:right w:w="0" w:type="dxa"/>
            </w:tcMar>
            <w:hideMark/>
          </w:tcPr>
          <w:p w14:paraId="4E7DE52F" w14:textId="77777777" w:rsidR="00E54966" w:rsidRPr="00EE121F" w:rsidRDefault="00E54966" w:rsidP="009A57F6">
            <w:pPr>
              <w:jc w:val="center"/>
              <w:rPr>
                <w:color w:val="000000"/>
                <w:sz w:val="22"/>
              </w:rPr>
            </w:pPr>
            <w:r w:rsidRPr="00EE121F">
              <w:rPr>
                <w:color w:val="000000"/>
                <w:sz w:val="22"/>
              </w:rPr>
              <w:t>15.66</w:t>
            </w:r>
          </w:p>
        </w:tc>
        <w:tc>
          <w:tcPr>
            <w:tcW w:w="590" w:type="dxa"/>
            <w:shd w:val="clear" w:color="auto" w:fill="auto"/>
            <w:noWrap/>
            <w:tcMar>
              <w:left w:w="0" w:type="dxa"/>
              <w:right w:w="0" w:type="dxa"/>
            </w:tcMar>
            <w:hideMark/>
          </w:tcPr>
          <w:p w14:paraId="4ECE2978" w14:textId="77777777" w:rsidR="00E54966" w:rsidRPr="00EE121F" w:rsidRDefault="00E54966" w:rsidP="009A57F6">
            <w:pPr>
              <w:jc w:val="center"/>
              <w:rPr>
                <w:color w:val="000000"/>
                <w:sz w:val="22"/>
              </w:rPr>
            </w:pPr>
            <w:r w:rsidRPr="00EE121F">
              <w:rPr>
                <w:color w:val="000000"/>
                <w:sz w:val="22"/>
              </w:rPr>
              <w:t>21–103</w:t>
            </w:r>
          </w:p>
        </w:tc>
      </w:tr>
      <w:tr w:rsidR="00E54966" w:rsidRPr="00EE121F" w14:paraId="32F63A28" w14:textId="77777777" w:rsidTr="3D881CCF">
        <w:trPr>
          <w:trHeight w:val="312"/>
        </w:trPr>
        <w:tc>
          <w:tcPr>
            <w:tcW w:w="2337" w:type="dxa"/>
            <w:shd w:val="clear" w:color="auto" w:fill="auto"/>
            <w:tcMar>
              <w:left w:w="14" w:type="dxa"/>
              <w:right w:w="14" w:type="dxa"/>
            </w:tcMar>
            <w:hideMark/>
          </w:tcPr>
          <w:p w14:paraId="35317911" w14:textId="6543B673" w:rsidR="00E54966" w:rsidRPr="00EE121F" w:rsidRDefault="00E54966" w:rsidP="009A57F6">
            <w:pPr>
              <w:rPr>
                <w:color w:val="000000"/>
                <w:sz w:val="22"/>
              </w:rPr>
            </w:pPr>
            <w:r w:rsidRPr="00EE121F">
              <w:rPr>
                <w:color w:val="000000"/>
                <w:sz w:val="22"/>
              </w:rPr>
              <w:t xml:space="preserve">  Let’s Know! Vocab</w:t>
            </w:r>
          </w:p>
        </w:tc>
        <w:tc>
          <w:tcPr>
            <w:tcW w:w="533" w:type="dxa"/>
            <w:shd w:val="clear" w:color="auto" w:fill="auto"/>
            <w:noWrap/>
            <w:tcMar>
              <w:left w:w="0" w:type="dxa"/>
              <w:right w:w="0" w:type="dxa"/>
            </w:tcMar>
            <w:hideMark/>
          </w:tcPr>
          <w:p w14:paraId="45FE3E18" w14:textId="77777777" w:rsidR="00E54966" w:rsidRPr="00EE121F" w:rsidRDefault="00E54966" w:rsidP="009A57F6">
            <w:pPr>
              <w:jc w:val="center"/>
              <w:rPr>
                <w:color w:val="000000"/>
                <w:sz w:val="22"/>
              </w:rPr>
            </w:pPr>
            <w:r w:rsidRPr="00EE121F">
              <w:rPr>
                <w:color w:val="000000"/>
                <w:sz w:val="22"/>
              </w:rPr>
              <w:t>2.96</w:t>
            </w:r>
          </w:p>
        </w:tc>
        <w:tc>
          <w:tcPr>
            <w:tcW w:w="533" w:type="dxa"/>
            <w:shd w:val="clear" w:color="auto" w:fill="auto"/>
            <w:noWrap/>
            <w:tcMar>
              <w:left w:w="0" w:type="dxa"/>
              <w:right w:w="0" w:type="dxa"/>
            </w:tcMar>
            <w:hideMark/>
          </w:tcPr>
          <w:p w14:paraId="45A0EC0B" w14:textId="77777777" w:rsidR="00E54966" w:rsidRPr="00EE121F" w:rsidRDefault="00E54966" w:rsidP="009A57F6">
            <w:pPr>
              <w:jc w:val="center"/>
              <w:rPr>
                <w:color w:val="000000"/>
                <w:sz w:val="22"/>
              </w:rPr>
            </w:pPr>
            <w:r w:rsidRPr="00EE121F">
              <w:rPr>
                <w:color w:val="000000"/>
                <w:sz w:val="22"/>
              </w:rPr>
              <w:t>2.68</w:t>
            </w:r>
          </w:p>
        </w:tc>
        <w:tc>
          <w:tcPr>
            <w:tcW w:w="590" w:type="dxa"/>
            <w:shd w:val="clear" w:color="auto" w:fill="auto"/>
            <w:noWrap/>
            <w:tcMar>
              <w:left w:w="0" w:type="dxa"/>
              <w:right w:w="0" w:type="dxa"/>
            </w:tcMar>
            <w:hideMark/>
          </w:tcPr>
          <w:p w14:paraId="498C4D38" w14:textId="77777777" w:rsidR="00E54966" w:rsidRPr="00EE121F" w:rsidRDefault="00E54966" w:rsidP="009A57F6">
            <w:pPr>
              <w:jc w:val="center"/>
              <w:rPr>
                <w:color w:val="000000"/>
                <w:sz w:val="22"/>
              </w:rPr>
            </w:pPr>
            <w:r w:rsidRPr="00EE121F">
              <w:rPr>
                <w:color w:val="000000"/>
                <w:sz w:val="22"/>
              </w:rPr>
              <w:t>0–10</w:t>
            </w:r>
          </w:p>
        </w:tc>
        <w:tc>
          <w:tcPr>
            <w:tcW w:w="130" w:type="dxa"/>
            <w:shd w:val="clear" w:color="auto" w:fill="auto"/>
            <w:noWrap/>
            <w:tcMar>
              <w:left w:w="0" w:type="dxa"/>
              <w:right w:w="0" w:type="dxa"/>
            </w:tcMar>
          </w:tcPr>
          <w:p w14:paraId="267B346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F967C88" w14:textId="77777777" w:rsidR="00E54966" w:rsidRPr="00EE121F" w:rsidRDefault="00E54966" w:rsidP="009A57F6">
            <w:pPr>
              <w:jc w:val="center"/>
              <w:rPr>
                <w:color w:val="000000"/>
                <w:sz w:val="22"/>
              </w:rPr>
            </w:pPr>
            <w:r w:rsidRPr="00EE121F">
              <w:rPr>
                <w:color w:val="000000"/>
                <w:sz w:val="22"/>
              </w:rPr>
              <w:t>4.07</w:t>
            </w:r>
          </w:p>
        </w:tc>
        <w:tc>
          <w:tcPr>
            <w:tcW w:w="533" w:type="dxa"/>
            <w:shd w:val="clear" w:color="auto" w:fill="auto"/>
            <w:noWrap/>
            <w:tcMar>
              <w:left w:w="0" w:type="dxa"/>
              <w:right w:w="0" w:type="dxa"/>
            </w:tcMar>
            <w:hideMark/>
          </w:tcPr>
          <w:p w14:paraId="2B3445D3" w14:textId="77777777" w:rsidR="00E54966" w:rsidRPr="00EE121F" w:rsidRDefault="00E54966" w:rsidP="009A57F6">
            <w:pPr>
              <w:jc w:val="center"/>
              <w:rPr>
                <w:color w:val="000000"/>
                <w:sz w:val="22"/>
              </w:rPr>
            </w:pPr>
            <w:r w:rsidRPr="00EE121F">
              <w:rPr>
                <w:color w:val="000000"/>
                <w:sz w:val="22"/>
              </w:rPr>
              <w:t>2.97</w:t>
            </w:r>
          </w:p>
        </w:tc>
        <w:tc>
          <w:tcPr>
            <w:tcW w:w="590" w:type="dxa"/>
            <w:shd w:val="clear" w:color="auto" w:fill="auto"/>
            <w:noWrap/>
            <w:tcMar>
              <w:left w:w="0" w:type="dxa"/>
              <w:right w:w="0" w:type="dxa"/>
            </w:tcMar>
            <w:hideMark/>
          </w:tcPr>
          <w:p w14:paraId="0F677005" w14:textId="77777777" w:rsidR="00E54966" w:rsidRPr="00EE121F" w:rsidRDefault="00E54966" w:rsidP="009A57F6">
            <w:pPr>
              <w:jc w:val="center"/>
              <w:rPr>
                <w:color w:val="000000"/>
                <w:sz w:val="22"/>
              </w:rPr>
            </w:pPr>
            <w:r w:rsidRPr="00EE121F">
              <w:rPr>
                <w:color w:val="000000"/>
                <w:sz w:val="22"/>
              </w:rPr>
              <w:t>0–18</w:t>
            </w:r>
          </w:p>
        </w:tc>
        <w:tc>
          <w:tcPr>
            <w:tcW w:w="134" w:type="dxa"/>
            <w:shd w:val="clear" w:color="auto" w:fill="auto"/>
            <w:noWrap/>
            <w:tcMar>
              <w:left w:w="0" w:type="dxa"/>
              <w:right w:w="0" w:type="dxa"/>
            </w:tcMar>
            <w:hideMark/>
          </w:tcPr>
          <w:p w14:paraId="0E41246B" w14:textId="77777777" w:rsidR="00E54966" w:rsidRPr="00EE121F" w:rsidRDefault="00E54966" w:rsidP="009A57F6">
            <w:pPr>
              <w:jc w:val="center"/>
              <w:rPr>
                <w:sz w:val="22"/>
              </w:rPr>
            </w:pPr>
          </w:p>
        </w:tc>
        <w:tc>
          <w:tcPr>
            <w:tcW w:w="533" w:type="dxa"/>
            <w:shd w:val="clear" w:color="auto" w:fill="auto"/>
            <w:noWrap/>
            <w:tcMar>
              <w:left w:w="0" w:type="dxa"/>
              <w:right w:w="0" w:type="dxa"/>
            </w:tcMar>
            <w:hideMark/>
          </w:tcPr>
          <w:p w14:paraId="741EE3FA" w14:textId="77777777" w:rsidR="00E54966" w:rsidRPr="00EE121F" w:rsidRDefault="00E54966" w:rsidP="009A57F6">
            <w:pPr>
              <w:jc w:val="center"/>
              <w:rPr>
                <w:color w:val="000000"/>
                <w:sz w:val="22"/>
              </w:rPr>
            </w:pPr>
            <w:r w:rsidRPr="00EE121F">
              <w:rPr>
                <w:color w:val="000000"/>
                <w:sz w:val="22"/>
              </w:rPr>
              <w:t>2.61</w:t>
            </w:r>
          </w:p>
        </w:tc>
        <w:tc>
          <w:tcPr>
            <w:tcW w:w="533" w:type="dxa"/>
            <w:shd w:val="clear" w:color="auto" w:fill="auto"/>
            <w:noWrap/>
            <w:tcMar>
              <w:left w:w="0" w:type="dxa"/>
              <w:right w:w="0" w:type="dxa"/>
            </w:tcMar>
            <w:hideMark/>
          </w:tcPr>
          <w:p w14:paraId="601CD61E" w14:textId="77777777" w:rsidR="00E54966" w:rsidRPr="00EE121F" w:rsidRDefault="00E54966" w:rsidP="009A57F6">
            <w:pPr>
              <w:jc w:val="center"/>
              <w:rPr>
                <w:color w:val="000000"/>
                <w:sz w:val="22"/>
              </w:rPr>
            </w:pPr>
            <w:r w:rsidRPr="00EE121F">
              <w:rPr>
                <w:color w:val="000000"/>
                <w:sz w:val="22"/>
              </w:rPr>
              <w:t>2.93</w:t>
            </w:r>
          </w:p>
        </w:tc>
        <w:tc>
          <w:tcPr>
            <w:tcW w:w="590" w:type="dxa"/>
            <w:shd w:val="clear" w:color="auto" w:fill="auto"/>
            <w:noWrap/>
            <w:tcMar>
              <w:left w:w="0" w:type="dxa"/>
              <w:right w:w="0" w:type="dxa"/>
            </w:tcMar>
            <w:hideMark/>
          </w:tcPr>
          <w:p w14:paraId="4D4F371B" w14:textId="77777777" w:rsidR="00E54966" w:rsidRPr="00EE121F" w:rsidRDefault="00E54966" w:rsidP="009A57F6">
            <w:pPr>
              <w:jc w:val="center"/>
              <w:rPr>
                <w:color w:val="000000"/>
                <w:sz w:val="22"/>
              </w:rPr>
            </w:pPr>
            <w:r w:rsidRPr="00EE121F">
              <w:rPr>
                <w:color w:val="000000"/>
                <w:sz w:val="22"/>
              </w:rPr>
              <w:t>0–15</w:t>
            </w:r>
          </w:p>
        </w:tc>
        <w:tc>
          <w:tcPr>
            <w:tcW w:w="132" w:type="dxa"/>
            <w:shd w:val="clear" w:color="auto" w:fill="auto"/>
            <w:noWrap/>
            <w:tcMar>
              <w:left w:w="0" w:type="dxa"/>
              <w:right w:w="0" w:type="dxa"/>
            </w:tcMar>
            <w:hideMark/>
          </w:tcPr>
          <w:p w14:paraId="7301EA7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B8CA109" w14:textId="77777777" w:rsidR="00E54966" w:rsidRPr="00EE121F" w:rsidRDefault="00E54966" w:rsidP="009A57F6">
            <w:pPr>
              <w:jc w:val="center"/>
              <w:rPr>
                <w:color w:val="000000"/>
                <w:sz w:val="22"/>
              </w:rPr>
            </w:pPr>
            <w:r w:rsidRPr="00EE121F">
              <w:rPr>
                <w:color w:val="000000"/>
                <w:sz w:val="22"/>
              </w:rPr>
              <w:t>3.84</w:t>
            </w:r>
          </w:p>
        </w:tc>
        <w:tc>
          <w:tcPr>
            <w:tcW w:w="533" w:type="dxa"/>
            <w:shd w:val="clear" w:color="auto" w:fill="auto"/>
            <w:noWrap/>
            <w:tcMar>
              <w:left w:w="0" w:type="dxa"/>
              <w:right w:w="0" w:type="dxa"/>
            </w:tcMar>
            <w:hideMark/>
          </w:tcPr>
          <w:p w14:paraId="4D0AACF6" w14:textId="77777777" w:rsidR="00E54966" w:rsidRPr="00EE121F" w:rsidRDefault="00E54966" w:rsidP="009A57F6">
            <w:pPr>
              <w:jc w:val="center"/>
              <w:rPr>
                <w:color w:val="000000"/>
                <w:sz w:val="22"/>
              </w:rPr>
            </w:pPr>
            <w:r w:rsidRPr="00EE121F">
              <w:rPr>
                <w:color w:val="000000"/>
                <w:sz w:val="22"/>
              </w:rPr>
              <w:t>3.35</w:t>
            </w:r>
          </w:p>
        </w:tc>
        <w:tc>
          <w:tcPr>
            <w:tcW w:w="590" w:type="dxa"/>
            <w:shd w:val="clear" w:color="auto" w:fill="auto"/>
            <w:noWrap/>
            <w:tcMar>
              <w:left w:w="0" w:type="dxa"/>
              <w:right w:w="0" w:type="dxa"/>
            </w:tcMar>
            <w:hideMark/>
          </w:tcPr>
          <w:p w14:paraId="2D9A3947" w14:textId="77777777" w:rsidR="00E54966" w:rsidRPr="00EE121F" w:rsidRDefault="00E54966" w:rsidP="009A57F6">
            <w:pPr>
              <w:jc w:val="center"/>
              <w:rPr>
                <w:color w:val="000000"/>
                <w:sz w:val="22"/>
              </w:rPr>
            </w:pPr>
            <w:r w:rsidRPr="00EE121F">
              <w:rPr>
                <w:color w:val="000000"/>
                <w:sz w:val="22"/>
              </w:rPr>
              <w:t>0–14</w:t>
            </w:r>
          </w:p>
        </w:tc>
        <w:tc>
          <w:tcPr>
            <w:tcW w:w="132" w:type="dxa"/>
            <w:shd w:val="clear" w:color="auto" w:fill="auto"/>
            <w:noWrap/>
            <w:tcMar>
              <w:left w:w="0" w:type="dxa"/>
              <w:right w:w="0" w:type="dxa"/>
            </w:tcMar>
            <w:hideMark/>
          </w:tcPr>
          <w:p w14:paraId="10941F7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D8763A2" w14:textId="77777777" w:rsidR="00E54966" w:rsidRPr="00EE121F" w:rsidRDefault="00E54966" w:rsidP="009A57F6">
            <w:pPr>
              <w:jc w:val="center"/>
              <w:rPr>
                <w:color w:val="000000"/>
                <w:sz w:val="22"/>
              </w:rPr>
            </w:pPr>
            <w:r w:rsidRPr="00EE121F">
              <w:rPr>
                <w:color w:val="000000"/>
                <w:sz w:val="22"/>
              </w:rPr>
              <w:t>3.78</w:t>
            </w:r>
          </w:p>
        </w:tc>
        <w:tc>
          <w:tcPr>
            <w:tcW w:w="590" w:type="dxa"/>
            <w:shd w:val="clear" w:color="auto" w:fill="auto"/>
            <w:noWrap/>
            <w:tcMar>
              <w:left w:w="0" w:type="dxa"/>
              <w:right w:w="0" w:type="dxa"/>
            </w:tcMar>
            <w:hideMark/>
          </w:tcPr>
          <w:p w14:paraId="6E06040F" w14:textId="77777777" w:rsidR="00E54966" w:rsidRPr="00EE121F" w:rsidRDefault="00E54966" w:rsidP="009A57F6">
            <w:pPr>
              <w:jc w:val="center"/>
              <w:rPr>
                <w:color w:val="000000"/>
                <w:sz w:val="22"/>
              </w:rPr>
            </w:pPr>
            <w:r w:rsidRPr="00EE121F">
              <w:rPr>
                <w:color w:val="000000"/>
                <w:sz w:val="22"/>
              </w:rPr>
              <w:t>2.97</w:t>
            </w:r>
          </w:p>
        </w:tc>
        <w:tc>
          <w:tcPr>
            <w:tcW w:w="590" w:type="dxa"/>
            <w:shd w:val="clear" w:color="auto" w:fill="auto"/>
            <w:noWrap/>
            <w:tcMar>
              <w:left w:w="0" w:type="dxa"/>
              <w:right w:w="0" w:type="dxa"/>
            </w:tcMar>
            <w:hideMark/>
          </w:tcPr>
          <w:p w14:paraId="77D694DA" w14:textId="77777777" w:rsidR="00E54966" w:rsidRPr="00EE121F" w:rsidRDefault="00E54966" w:rsidP="009A57F6">
            <w:pPr>
              <w:jc w:val="center"/>
              <w:rPr>
                <w:color w:val="000000"/>
                <w:sz w:val="22"/>
              </w:rPr>
            </w:pPr>
            <w:r w:rsidRPr="00EE121F">
              <w:rPr>
                <w:color w:val="000000"/>
                <w:sz w:val="22"/>
              </w:rPr>
              <w:t>0–13</w:t>
            </w:r>
          </w:p>
        </w:tc>
        <w:tc>
          <w:tcPr>
            <w:tcW w:w="144" w:type="dxa"/>
            <w:shd w:val="clear" w:color="auto" w:fill="auto"/>
            <w:noWrap/>
            <w:tcMar>
              <w:left w:w="14" w:type="dxa"/>
              <w:right w:w="14" w:type="dxa"/>
            </w:tcMar>
            <w:hideMark/>
          </w:tcPr>
          <w:p w14:paraId="7E19747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196E502" w14:textId="77777777" w:rsidR="00E54966" w:rsidRPr="00EE121F" w:rsidRDefault="00E54966" w:rsidP="009A57F6">
            <w:pPr>
              <w:jc w:val="center"/>
              <w:rPr>
                <w:color w:val="000000"/>
                <w:sz w:val="22"/>
              </w:rPr>
            </w:pPr>
            <w:r w:rsidRPr="00EE121F">
              <w:rPr>
                <w:color w:val="000000"/>
                <w:sz w:val="22"/>
              </w:rPr>
              <w:t>2.98</w:t>
            </w:r>
          </w:p>
        </w:tc>
        <w:tc>
          <w:tcPr>
            <w:tcW w:w="590" w:type="dxa"/>
            <w:shd w:val="clear" w:color="auto" w:fill="auto"/>
            <w:noWrap/>
            <w:tcMar>
              <w:left w:w="0" w:type="dxa"/>
              <w:right w:w="0" w:type="dxa"/>
            </w:tcMar>
            <w:hideMark/>
          </w:tcPr>
          <w:p w14:paraId="04DC5279" w14:textId="77777777" w:rsidR="00E54966" w:rsidRPr="00EE121F" w:rsidRDefault="00E54966" w:rsidP="009A57F6">
            <w:pPr>
              <w:jc w:val="center"/>
              <w:rPr>
                <w:color w:val="000000"/>
                <w:sz w:val="22"/>
              </w:rPr>
            </w:pPr>
            <w:r w:rsidRPr="00EE121F">
              <w:rPr>
                <w:color w:val="000000"/>
                <w:sz w:val="22"/>
              </w:rPr>
              <w:t>2.95</w:t>
            </w:r>
          </w:p>
        </w:tc>
        <w:tc>
          <w:tcPr>
            <w:tcW w:w="590" w:type="dxa"/>
            <w:shd w:val="clear" w:color="auto" w:fill="auto"/>
            <w:noWrap/>
            <w:tcMar>
              <w:left w:w="0" w:type="dxa"/>
              <w:right w:w="0" w:type="dxa"/>
            </w:tcMar>
            <w:hideMark/>
          </w:tcPr>
          <w:p w14:paraId="1354B025" w14:textId="77777777" w:rsidR="00E54966" w:rsidRPr="00EE121F" w:rsidRDefault="00E54966" w:rsidP="009A57F6">
            <w:pPr>
              <w:jc w:val="center"/>
              <w:rPr>
                <w:color w:val="000000"/>
                <w:sz w:val="22"/>
              </w:rPr>
            </w:pPr>
            <w:r w:rsidRPr="00EE121F">
              <w:rPr>
                <w:color w:val="000000"/>
                <w:sz w:val="22"/>
              </w:rPr>
              <w:t>0–14</w:t>
            </w:r>
          </w:p>
        </w:tc>
      </w:tr>
      <w:tr w:rsidR="005D04C1" w:rsidRPr="00EE121F" w14:paraId="5BDB451A" w14:textId="77777777" w:rsidTr="3D881CCF">
        <w:trPr>
          <w:trHeight w:val="312"/>
        </w:trPr>
        <w:tc>
          <w:tcPr>
            <w:tcW w:w="3993" w:type="dxa"/>
            <w:gridSpan w:val="4"/>
            <w:shd w:val="clear" w:color="auto" w:fill="auto"/>
            <w:tcMar>
              <w:left w:w="14" w:type="dxa"/>
              <w:right w:w="14" w:type="dxa"/>
            </w:tcMar>
          </w:tcPr>
          <w:p w14:paraId="2B21EBA5" w14:textId="65987AE8" w:rsidR="005D04C1" w:rsidRPr="00EE121F" w:rsidRDefault="005D04C1" w:rsidP="00AE0E59">
            <w:pPr>
              <w:rPr>
                <w:color w:val="000000"/>
                <w:sz w:val="22"/>
              </w:rPr>
            </w:pPr>
            <w:r w:rsidRPr="00EE121F">
              <w:rPr>
                <w:color w:val="000000"/>
                <w:sz w:val="22"/>
              </w:rPr>
              <w:t xml:space="preserve">Child </w:t>
            </w:r>
            <w:r w:rsidR="009D5F4F">
              <w:rPr>
                <w:color w:val="000000"/>
                <w:sz w:val="22"/>
              </w:rPr>
              <w:t xml:space="preserve">targeted </w:t>
            </w:r>
            <w:r>
              <w:rPr>
                <w:color w:val="000000"/>
                <w:sz w:val="22"/>
              </w:rPr>
              <w:t>comprehension-related skills</w:t>
            </w:r>
          </w:p>
        </w:tc>
        <w:tc>
          <w:tcPr>
            <w:tcW w:w="130" w:type="dxa"/>
            <w:shd w:val="clear" w:color="auto" w:fill="auto"/>
            <w:noWrap/>
            <w:tcMar>
              <w:left w:w="0" w:type="dxa"/>
              <w:right w:w="0" w:type="dxa"/>
            </w:tcMar>
          </w:tcPr>
          <w:p w14:paraId="4F59EDFC" w14:textId="77777777" w:rsidR="005D04C1" w:rsidRPr="00EE121F" w:rsidRDefault="005D04C1" w:rsidP="009A57F6">
            <w:pPr>
              <w:jc w:val="center"/>
              <w:rPr>
                <w:color w:val="000000"/>
                <w:sz w:val="22"/>
              </w:rPr>
            </w:pPr>
          </w:p>
        </w:tc>
        <w:tc>
          <w:tcPr>
            <w:tcW w:w="533" w:type="dxa"/>
            <w:shd w:val="clear" w:color="auto" w:fill="auto"/>
            <w:noWrap/>
            <w:tcMar>
              <w:left w:w="0" w:type="dxa"/>
              <w:right w:w="0" w:type="dxa"/>
            </w:tcMar>
          </w:tcPr>
          <w:p w14:paraId="480BBC9B" w14:textId="77777777" w:rsidR="005D04C1" w:rsidRPr="00EE121F" w:rsidRDefault="005D04C1" w:rsidP="009A57F6">
            <w:pPr>
              <w:jc w:val="center"/>
              <w:rPr>
                <w:color w:val="000000"/>
                <w:sz w:val="22"/>
              </w:rPr>
            </w:pPr>
          </w:p>
        </w:tc>
        <w:tc>
          <w:tcPr>
            <w:tcW w:w="533" w:type="dxa"/>
            <w:shd w:val="clear" w:color="auto" w:fill="auto"/>
            <w:noWrap/>
            <w:tcMar>
              <w:left w:w="0" w:type="dxa"/>
              <w:right w:w="0" w:type="dxa"/>
            </w:tcMar>
          </w:tcPr>
          <w:p w14:paraId="054F5AE8"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505F2C87" w14:textId="77777777" w:rsidR="005D04C1" w:rsidRPr="00EE121F" w:rsidRDefault="005D04C1" w:rsidP="009A57F6">
            <w:pPr>
              <w:jc w:val="center"/>
              <w:rPr>
                <w:color w:val="000000"/>
                <w:sz w:val="22"/>
              </w:rPr>
            </w:pPr>
          </w:p>
        </w:tc>
        <w:tc>
          <w:tcPr>
            <w:tcW w:w="134" w:type="dxa"/>
            <w:shd w:val="clear" w:color="auto" w:fill="auto"/>
            <w:noWrap/>
            <w:tcMar>
              <w:left w:w="0" w:type="dxa"/>
              <w:right w:w="0" w:type="dxa"/>
            </w:tcMar>
          </w:tcPr>
          <w:p w14:paraId="6E3C245C" w14:textId="77777777" w:rsidR="005D04C1" w:rsidRPr="00EE121F" w:rsidRDefault="005D04C1" w:rsidP="009A57F6">
            <w:pPr>
              <w:jc w:val="center"/>
              <w:rPr>
                <w:sz w:val="22"/>
              </w:rPr>
            </w:pPr>
          </w:p>
        </w:tc>
        <w:tc>
          <w:tcPr>
            <w:tcW w:w="533" w:type="dxa"/>
            <w:shd w:val="clear" w:color="auto" w:fill="auto"/>
            <w:noWrap/>
            <w:tcMar>
              <w:left w:w="0" w:type="dxa"/>
              <w:right w:w="0" w:type="dxa"/>
            </w:tcMar>
          </w:tcPr>
          <w:p w14:paraId="144BDE27" w14:textId="77777777" w:rsidR="005D04C1" w:rsidRPr="00EE121F" w:rsidRDefault="005D04C1" w:rsidP="009A57F6">
            <w:pPr>
              <w:jc w:val="center"/>
              <w:rPr>
                <w:color w:val="000000"/>
                <w:sz w:val="22"/>
              </w:rPr>
            </w:pPr>
          </w:p>
        </w:tc>
        <w:tc>
          <w:tcPr>
            <w:tcW w:w="533" w:type="dxa"/>
            <w:shd w:val="clear" w:color="auto" w:fill="auto"/>
            <w:noWrap/>
            <w:tcMar>
              <w:left w:w="0" w:type="dxa"/>
              <w:right w:w="0" w:type="dxa"/>
            </w:tcMar>
          </w:tcPr>
          <w:p w14:paraId="3D96340B"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4657547A" w14:textId="77777777" w:rsidR="005D04C1" w:rsidRPr="00EE121F" w:rsidRDefault="005D04C1" w:rsidP="009A57F6">
            <w:pPr>
              <w:jc w:val="center"/>
              <w:rPr>
                <w:color w:val="000000"/>
                <w:sz w:val="22"/>
              </w:rPr>
            </w:pPr>
          </w:p>
        </w:tc>
        <w:tc>
          <w:tcPr>
            <w:tcW w:w="132" w:type="dxa"/>
            <w:shd w:val="clear" w:color="auto" w:fill="auto"/>
            <w:noWrap/>
            <w:tcMar>
              <w:left w:w="0" w:type="dxa"/>
              <w:right w:w="0" w:type="dxa"/>
            </w:tcMar>
          </w:tcPr>
          <w:p w14:paraId="1F5094EE" w14:textId="77777777" w:rsidR="005D04C1" w:rsidRPr="00EE121F" w:rsidRDefault="005D04C1" w:rsidP="009A57F6">
            <w:pPr>
              <w:jc w:val="center"/>
              <w:rPr>
                <w:color w:val="000000"/>
                <w:sz w:val="22"/>
              </w:rPr>
            </w:pPr>
          </w:p>
        </w:tc>
        <w:tc>
          <w:tcPr>
            <w:tcW w:w="533" w:type="dxa"/>
            <w:shd w:val="clear" w:color="auto" w:fill="auto"/>
            <w:noWrap/>
            <w:tcMar>
              <w:left w:w="0" w:type="dxa"/>
              <w:right w:w="0" w:type="dxa"/>
            </w:tcMar>
          </w:tcPr>
          <w:p w14:paraId="716E224F" w14:textId="77777777" w:rsidR="005D04C1" w:rsidRPr="00EE121F" w:rsidRDefault="005D04C1" w:rsidP="009A57F6">
            <w:pPr>
              <w:jc w:val="center"/>
              <w:rPr>
                <w:color w:val="000000"/>
                <w:sz w:val="22"/>
              </w:rPr>
            </w:pPr>
          </w:p>
        </w:tc>
        <w:tc>
          <w:tcPr>
            <w:tcW w:w="533" w:type="dxa"/>
            <w:shd w:val="clear" w:color="auto" w:fill="auto"/>
            <w:noWrap/>
            <w:tcMar>
              <w:left w:w="0" w:type="dxa"/>
              <w:right w:w="0" w:type="dxa"/>
            </w:tcMar>
          </w:tcPr>
          <w:p w14:paraId="29272537"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5DCB73D7" w14:textId="77777777" w:rsidR="005D04C1" w:rsidRPr="00EE121F" w:rsidRDefault="005D04C1" w:rsidP="009A57F6">
            <w:pPr>
              <w:jc w:val="center"/>
              <w:rPr>
                <w:color w:val="000000"/>
                <w:sz w:val="22"/>
              </w:rPr>
            </w:pPr>
          </w:p>
        </w:tc>
        <w:tc>
          <w:tcPr>
            <w:tcW w:w="132" w:type="dxa"/>
            <w:shd w:val="clear" w:color="auto" w:fill="auto"/>
            <w:noWrap/>
            <w:tcMar>
              <w:left w:w="0" w:type="dxa"/>
              <w:right w:w="0" w:type="dxa"/>
            </w:tcMar>
          </w:tcPr>
          <w:p w14:paraId="6127D62C"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5050325F"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2FA93EEE"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0ADFF0D4" w14:textId="77777777" w:rsidR="005D04C1" w:rsidRPr="00EE121F" w:rsidRDefault="005D04C1" w:rsidP="009A57F6">
            <w:pPr>
              <w:jc w:val="center"/>
              <w:rPr>
                <w:color w:val="000000"/>
                <w:sz w:val="22"/>
              </w:rPr>
            </w:pPr>
          </w:p>
        </w:tc>
        <w:tc>
          <w:tcPr>
            <w:tcW w:w="144" w:type="dxa"/>
            <w:shd w:val="clear" w:color="auto" w:fill="auto"/>
            <w:noWrap/>
            <w:tcMar>
              <w:left w:w="14" w:type="dxa"/>
              <w:right w:w="14" w:type="dxa"/>
            </w:tcMar>
          </w:tcPr>
          <w:p w14:paraId="4C26A99D"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0245D982"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4CB6122A" w14:textId="77777777" w:rsidR="005D04C1" w:rsidRPr="00EE121F" w:rsidRDefault="005D04C1" w:rsidP="009A57F6">
            <w:pPr>
              <w:jc w:val="center"/>
              <w:rPr>
                <w:color w:val="000000"/>
                <w:sz w:val="22"/>
              </w:rPr>
            </w:pPr>
          </w:p>
        </w:tc>
        <w:tc>
          <w:tcPr>
            <w:tcW w:w="590" w:type="dxa"/>
            <w:shd w:val="clear" w:color="auto" w:fill="auto"/>
            <w:noWrap/>
            <w:tcMar>
              <w:left w:w="0" w:type="dxa"/>
              <w:right w:w="0" w:type="dxa"/>
            </w:tcMar>
          </w:tcPr>
          <w:p w14:paraId="7FE3A91A" w14:textId="77777777" w:rsidR="005D04C1" w:rsidRPr="00EE121F" w:rsidRDefault="005D04C1" w:rsidP="009A57F6">
            <w:pPr>
              <w:jc w:val="center"/>
              <w:rPr>
                <w:color w:val="000000"/>
                <w:sz w:val="22"/>
              </w:rPr>
            </w:pPr>
          </w:p>
        </w:tc>
      </w:tr>
      <w:tr w:rsidR="00E54966" w:rsidRPr="00EE121F" w14:paraId="4BEB5F29" w14:textId="77777777" w:rsidTr="3D881CCF">
        <w:trPr>
          <w:trHeight w:val="312"/>
        </w:trPr>
        <w:tc>
          <w:tcPr>
            <w:tcW w:w="2337" w:type="dxa"/>
            <w:shd w:val="clear" w:color="auto" w:fill="auto"/>
            <w:noWrap/>
            <w:tcMar>
              <w:left w:w="14" w:type="dxa"/>
              <w:right w:w="14" w:type="dxa"/>
            </w:tcMar>
            <w:hideMark/>
          </w:tcPr>
          <w:p w14:paraId="05F6DDA0" w14:textId="71BB47EB" w:rsidR="00E54966" w:rsidRPr="00EE121F" w:rsidRDefault="00E54966" w:rsidP="009A57F6">
            <w:pPr>
              <w:rPr>
                <w:color w:val="000000"/>
                <w:sz w:val="22"/>
              </w:rPr>
            </w:pPr>
            <w:r w:rsidRPr="00EE121F">
              <w:rPr>
                <w:color w:val="000000"/>
                <w:sz w:val="22"/>
              </w:rPr>
              <w:t xml:space="preserve">  </w:t>
            </w:r>
            <w:r w:rsidR="00647C8A">
              <w:rPr>
                <w:color w:val="000000"/>
                <w:sz w:val="22"/>
              </w:rPr>
              <w:t xml:space="preserve">CAM: </w:t>
            </w:r>
            <w:r w:rsidRPr="00EE121F">
              <w:rPr>
                <w:color w:val="000000"/>
                <w:sz w:val="22"/>
              </w:rPr>
              <w:t>Vocabulary</w:t>
            </w:r>
          </w:p>
        </w:tc>
        <w:tc>
          <w:tcPr>
            <w:tcW w:w="533" w:type="dxa"/>
            <w:shd w:val="clear" w:color="auto" w:fill="auto"/>
            <w:noWrap/>
            <w:tcMar>
              <w:left w:w="0" w:type="dxa"/>
              <w:right w:w="0" w:type="dxa"/>
            </w:tcMar>
            <w:hideMark/>
          </w:tcPr>
          <w:p w14:paraId="6AA0FB2B" w14:textId="77777777" w:rsidR="00E54966" w:rsidRPr="00EE121F" w:rsidRDefault="00E54966" w:rsidP="009A57F6">
            <w:pPr>
              <w:jc w:val="center"/>
              <w:rPr>
                <w:color w:val="000000"/>
                <w:sz w:val="22"/>
              </w:rPr>
            </w:pPr>
            <w:r w:rsidRPr="00EE121F">
              <w:rPr>
                <w:color w:val="000000"/>
                <w:sz w:val="22"/>
              </w:rPr>
              <w:t>32.86</w:t>
            </w:r>
          </w:p>
        </w:tc>
        <w:tc>
          <w:tcPr>
            <w:tcW w:w="533" w:type="dxa"/>
            <w:shd w:val="clear" w:color="auto" w:fill="auto"/>
            <w:noWrap/>
            <w:tcMar>
              <w:left w:w="0" w:type="dxa"/>
              <w:right w:w="0" w:type="dxa"/>
            </w:tcMar>
            <w:hideMark/>
          </w:tcPr>
          <w:p w14:paraId="3CD09BBB" w14:textId="77777777" w:rsidR="00E54966" w:rsidRPr="00EE121F" w:rsidRDefault="00E54966" w:rsidP="009A57F6">
            <w:pPr>
              <w:jc w:val="center"/>
              <w:rPr>
                <w:color w:val="000000"/>
                <w:sz w:val="22"/>
              </w:rPr>
            </w:pPr>
            <w:r w:rsidRPr="00EE121F">
              <w:rPr>
                <w:color w:val="000000"/>
                <w:sz w:val="22"/>
              </w:rPr>
              <w:t>16.62</w:t>
            </w:r>
          </w:p>
        </w:tc>
        <w:tc>
          <w:tcPr>
            <w:tcW w:w="590" w:type="dxa"/>
            <w:shd w:val="clear" w:color="auto" w:fill="auto"/>
            <w:noWrap/>
            <w:tcMar>
              <w:left w:w="0" w:type="dxa"/>
              <w:right w:w="0" w:type="dxa"/>
            </w:tcMar>
            <w:hideMark/>
          </w:tcPr>
          <w:p w14:paraId="29F3191F" w14:textId="77777777" w:rsidR="00E54966" w:rsidRPr="00EE121F" w:rsidRDefault="00E54966" w:rsidP="009A57F6">
            <w:pPr>
              <w:jc w:val="center"/>
              <w:rPr>
                <w:color w:val="000000"/>
                <w:sz w:val="22"/>
              </w:rPr>
            </w:pPr>
            <w:r w:rsidRPr="00EE121F">
              <w:rPr>
                <w:color w:val="000000"/>
                <w:sz w:val="22"/>
              </w:rPr>
              <w:t>2–64</w:t>
            </w:r>
          </w:p>
        </w:tc>
        <w:tc>
          <w:tcPr>
            <w:tcW w:w="130" w:type="dxa"/>
            <w:shd w:val="clear" w:color="auto" w:fill="auto"/>
            <w:noWrap/>
            <w:tcMar>
              <w:left w:w="0" w:type="dxa"/>
              <w:right w:w="0" w:type="dxa"/>
            </w:tcMar>
          </w:tcPr>
          <w:p w14:paraId="6E1778F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588E9F0" w14:textId="77777777" w:rsidR="00E54966" w:rsidRPr="00EE121F" w:rsidRDefault="00E54966" w:rsidP="009A57F6">
            <w:pPr>
              <w:jc w:val="center"/>
              <w:rPr>
                <w:color w:val="000000"/>
                <w:sz w:val="22"/>
              </w:rPr>
            </w:pPr>
            <w:r w:rsidRPr="00EE121F">
              <w:rPr>
                <w:color w:val="000000"/>
                <w:sz w:val="22"/>
              </w:rPr>
              <w:t>34.28</w:t>
            </w:r>
          </w:p>
        </w:tc>
        <w:tc>
          <w:tcPr>
            <w:tcW w:w="533" w:type="dxa"/>
            <w:shd w:val="clear" w:color="auto" w:fill="auto"/>
            <w:noWrap/>
            <w:tcMar>
              <w:left w:w="0" w:type="dxa"/>
              <w:right w:w="0" w:type="dxa"/>
            </w:tcMar>
            <w:hideMark/>
          </w:tcPr>
          <w:p w14:paraId="40834ADE" w14:textId="77777777" w:rsidR="00E54966" w:rsidRPr="00EE121F" w:rsidRDefault="00E54966" w:rsidP="009A57F6">
            <w:pPr>
              <w:jc w:val="center"/>
              <w:rPr>
                <w:color w:val="000000"/>
                <w:sz w:val="22"/>
              </w:rPr>
            </w:pPr>
            <w:r w:rsidRPr="00EE121F">
              <w:rPr>
                <w:color w:val="000000"/>
                <w:sz w:val="22"/>
              </w:rPr>
              <w:t>14.58</w:t>
            </w:r>
          </w:p>
        </w:tc>
        <w:tc>
          <w:tcPr>
            <w:tcW w:w="590" w:type="dxa"/>
            <w:shd w:val="clear" w:color="auto" w:fill="auto"/>
            <w:noWrap/>
            <w:tcMar>
              <w:left w:w="0" w:type="dxa"/>
              <w:right w:w="0" w:type="dxa"/>
            </w:tcMar>
            <w:hideMark/>
          </w:tcPr>
          <w:p w14:paraId="07DC06B6" w14:textId="77777777" w:rsidR="00E54966" w:rsidRPr="00EE121F" w:rsidRDefault="00E54966" w:rsidP="009A57F6">
            <w:pPr>
              <w:jc w:val="center"/>
              <w:rPr>
                <w:color w:val="000000"/>
                <w:sz w:val="22"/>
              </w:rPr>
            </w:pPr>
            <w:r w:rsidRPr="00EE121F">
              <w:rPr>
                <w:color w:val="000000"/>
                <w:sz w:val="22"/>
              </w:rPr>
              <w:t>1–61</w:t>
            </w:r>
          </w:p>
        </w:tc>
        <w:tc>
          <w:tcPr>
            <w:tcW w:w="134" w:type="dxa"/>
            <w:shd w:val="clear" w:color="auto" w:fill="auto"/>
            <w:noWrap/>
            <w:tcMar>
              <w:left w:w="0" w:type="dxa"/>
              <w:right w:w="0" w:type="dxa"/>
            </w:tcMar>
            <w:hideMark/>
          </w:tcPr>
          <w:p w14:paraId="1EFA225A"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D048CF1" w14:textId="77777777" w:rsidR="00E54966" w:rsidRPr="00EE121F" w:rsidRDefault="00E54966" w:rsidP="009A57F6">
            <w:pPr>
              <w:jc w:val="center"/>
              <w:rPr>
                <w:color w:val="000000"/>
                <w:sz w:val="22"/>
              </w:rPr>
            </w:pPr>
            <w:r w:rsidRPr="00EE121F">
              <w:rPr>
                <w:color w:val="000000"/>
                <w:sz w:val="22"/>
              </w:rPr>
              <w:t>13.24</w:t>
            </w:r>
          </w:p>
        </w:tc>
        <w:tc>
          <w:tcPr>
            <w:tcW w:w="533" w:type="dxa"/>
            <w:shd w:val="clear" w:color="auto" w:fill="auto"/>
            <w:noWrap/>
            <w:tcMar>
              <w:left w:w="0" w:type="dxa"/>
              <w:right w:w="0" w:type="dxa"/>
            </w:tcMar>
            <w:hideMark/>
          </w:tcPr>
          <w:p w14:paraId="329FE6DF" w14:textId="77777777" w:rsidR="00E54966" w:rsidRPr="00EE121F" w:rsidRDefault="00E54966" w:rsidP="009A57F6">
            <w:pPr>
              <w:jc w:val="center"/>
              <w:rPr>
                <w:color w:val="000000"/>
                <w:sz w:val="22"/>
              </w:rPr>
            </w:pPr>
            <w:r w:rsidRPr="00EE121F">
              <w:rPr>
                <w:color w:val="000000"/>
                <w:sz w:val="22"/>
              </w:rPr>
              <w:t>9.59</w:t>
            </w:r>
          </w:p>
        </w:tc>
        <w:tc>
          <w:tcPr>
            <w:tcW w:w="590" w:type="dxa"/>
            <w:shd w:val="clear" w:color="auto" w:fill="auto"/>
            <w:noWrap/>
            <w:tcMar>
              <w:left w:w="0" w:type="dxa"/>
              <w:right w:w="0" w:type="dxa"/>
            </w:tcMar>
            <w:hideMark/>
          </w:tcPr>
          <w:p w14:paraId="3B68D373" w14:textId="77777777" w:rsidR="00E54966" w:rsidRPr="00EE121F" w:rsidRDefault="00E54966" w:rsidP="009A57F6">
            <w:pPr>
              <w:jc w:val="center"/>
              <w:rPr>
                <w:color w:val="000000"/>
                <w:sz w:val="22"/>
              </w:rPr>
            </w:pPr>
            <w:r w:rsidRPr="00EE121F">
              <w:rPr>
                <w:color w:val="000000"/>
                <w:sz w:val="22"/>
              </w:rPr>
              <w:t>0–42</w:t>
            </w:r>
          </w:p>
        </w:tc>
        <w:tc>
          <w:tcPr>
            <w:tcW w:w="132" w:type="dxa"/>
            <w:shd w:val="clear" w:color="auto" w:fill="auto"/>
            <w:noWrap/>
            <w:tcMar>
              <w:left w:w="0" w:type="dxa"/>
              <w:right w:w="0" w:type="dxa"/>
            </w:tcMar>
            <w:hideMark/>
          </w:tcPr>
          <w:p w14:paraId="3F84C5D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3A65B29" w14:textId="77777777" w:rsidR="00E54966" w:rsidRPr="00EE121F" w:rsidRDefault="00E54966" w:rsidP="009A57F6">
            <w:pPr>
              <w:jc w:val="center"/>
              <w:rPr>
                <w:color w:val="000000"/>
                <w:sz w:val="22"/>
              </w:rPr>
            </w:pPr>
            <w:r w:rsidRPr="00EE121F">
              <w:rPr>
                <w:color w:val="000000"/>
                <w:sz w:val="22"/>
              </w:rPr>
              <w:t>37.62</w:t>
            </w:r>
          </w:p>
        </w:tc>
        <w:tc>
          <w:tcPr>
            <w:tcW w:w="533" w:type="dxa"/>
            <w:shd w:val="clear" w:color="auto" w:fill="auto"/>
            <w:noWrap/>
            <w:tcMar>
              <w:left w:w="0" w:type="dxa"/>
              <w:right w:w="0" w:type="dxa"/>
            </w:tcMar>
            <w:hideMark/>
          </w:tcPr>
          <w:p w14:paraId="00042B7C" w14:textId="77777777" w:rsidR="00E54966" w:rsidRPr="00EE121F" w:rsidRDefault="00E54966" w:rsidP="009A57F6">
            <w:pPr>
              <w:jc w:val="center"/>
              <w:rPr>
                <w:color w:val="000000"/>
                <w:sz w:val="22"/>
              </w:rPr>
            </w:pPr>
            <w:r w:rsidRPr="00EE121F">
              <w:rPr>
                <w:color w:val="000000"/>
                <w:sz w:val="22"/>
              </w:rPr>
              <w:t>13.46</w:t>
            </w:r>
          </w:p>
        </w:tc>
        <w:tc>
          <w:tcPr>
            <w:tcW w:w="590" w:type="dxa"/>
            <w:shd w:val="clear" w:color="auto" w:fill="auto"/>
            <w:noWrap/>
            <w:tcMar>
              <w:left w:w="0" w:type="dxa"/>
              <w:right w:w="0" w:type="dxa"/>
            </w:tcMar>
            <w:hideMark/>
          </w:tcPr>
          <w:p w14:paraId="3B04E3A1" w14:textId="77777777" w:rsidR="00E54966" w:rsidRPr="00EE121F" w:rsidRDefault="00E54966" w:rsidP="009A57F6">
            <w:pPr>
              <w:jc w:val="center"/>
              <w:rPr>
                <w:color w:val="000000"/>
                <w:sz w:val="22"/>
              </w:rPr>
            </w:pPr>
            <w:r w:rsidRPr="00EE121F">
              <w:rPr>
                <w:color w:val="000000"/>
                <w:sz w:val="22"/>
              </w:rPr>
              <w:t>3–60</w:t>
            </w:r>
          </w:p>
        </w:tc>
        <w:tc>
          <w:tcPr>
            <w:tcW w:w="132" w:type="dxa"/>
            <w:shd w:val="clear" w:color="auto" w:fill="auto"/>
            <w:noWrap/>
            <w:tcMar>
              <w:left w:w="0" w:type="dxa"/>
              <w:right w:w="0" w:type="dxa"/>
            </w:tcMar>
            <w:hideMark/>
          </w:tcPr>
          <w:p w14:paraId="459D5814"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048CEA2" w14:textId="77777777" w:rsidR="00E54966" w:rsidRPr="00EE121F" w:rsidRDefault="00E54966" w:rsidP="009A57F6">
            <w:pPr>
              <w:jc w:val="center"/>
              <w:rPr>
                <w:color w:val="000000"/>
                <w:sz w:val="22"/>
              </w:rPr>
            </w:pPr>
            <w:r w:rsidRPr="00EE121F">
              <w:rPr>
                <w:color w:val="000000"/>
                <w:sz w:val="22"/>
              </w:rPr>
              <w:t>40.90</w:t>
            </w:r>
          </w:p>
        </w:tc>
        <w:tc>
          <w:tcPr>
            <w:tcW w:w="590" w:type="dxa"/>
            <w:shd w:val="clear" w:color="auto" w:fill="auto"/>
            <w:noWrap/>
            <w:tcMar>
              <w:left w:w="0" w:type="dxa"/>
              <w:right w:w="0" w:type="dxa"/>
            </w:tcMar>
            <w:hideMark/>
          </w:tcPr>
          <w:p w14:paraId="442BEEC0" w14:textId="77777777" w:rsidR="00E54966" w:rsidRPr="00EE121F" w:rsidRDefault="00E54966" w:rsidP="009A57F6">
            <w:pPr>
              <w:jc w:val="center"/>
              <w:rPr>
                <w:color w:val="000000"/>
                <w:sz w:val="22"/>
              </w:rPr>
            </w:pPr>
            <w:r w:rsidRPr="00EE121F">
              <w:rPr>
                <w:color w:val="000000"/>
                <w:sz w:val="22"/>
              </w:rPr>
              <w:t>14.00</w:t>
            </w:r>
          </w:p>
        </w:tc>
        <w:tc>
          <w:tcPr>
            <w:tcW w:w="590" w:type="dxa"/>
            <w:shd w:val="clear" w:color="auto" w:fill="auto"/>
            <w:noWrap/>
            <w:tcMar>
              <w:left w:w="0" w:type="dxa"/>
              <w:right w:w="0" w:type="dxa"/>
            </w:tcMar>
            <w:hideMark/>
          </w:tcPr>
          <w:p w14:paraId="647303AE" w14:textId="77777777" w:rsidR="00E54966" w:rsidRPr="00EE121F" w:rsidRDefault="00E54966" w:rsidP="009A57F6">
            <w:pPr>
              <w:jc w:val="center"/>
              <w:rPr>
                <w:color w:val="000000"/>
                <w:sz w:val="22"/>
              </w:rPr>
            </w:pPr>
            <w:r w:rsidRPr="00EE121F">
              <w:rPr>
                <w:color w:val="000000"/>
                <w:sz w:val="22"/>
              </w:rPr>
              <w:t>3–63</w:t>
            </w:r>
          </w:p>
        </w:tc>
        <w:tc>
          <w:tcPr>
            <w:tcW w:w="144" w:type="dxa"/>
            <w:shd w:val="clear" w:color="auto" w:fill="auto"/>
            <w:noWrap/>
            <w:tcMar>
              <w:left w:w="14" w:type="dxa"/>
              <w:right w:w="14" w:type="dxa"/>
            </w:tcMar>
            <w:hideMark/>
          </w:tcPr>
          <w:p w14:paraId="2B61127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60D1F90" w14:textId="77777777" w:rsidR="00E54966" w:rsidRPr="00EE121F" w:rsidRDefault="00E54966" w:rsidP="009A57F6">
            <w:pPr>
              <w:jc w:val="center"/>
              <w:rPr>
                <w:color w:val="000000"/>
                <w:sz w:val="22"/>
              </w:rPr>
            </w:pPr>
            <w:r w:rsidRPr="00EE121F">
              <w:rPr>
                <w:color w:val="000000"/>
                <w:sz w:val="22"/>
              </w:rPr>
              <w:t>12.00</w:t>
            </w:r>
          </w:p>
        </w:tc>
        <w:tc>
          <w:tcPr>
            <w:tcW w:w="590" w:type="dxa"/>
            <w:shd w:val="clear" w:color="auto" w:fill="auto"/>
            <w:noWrap/>
            <w:tcMar>
              <w:left w:w="0" w:type="dxa"/>
              <w:right w:w="0" w:type="dxa"/>
            </w:tcMar>
            <w:hideMark/>
          </w:tcPr>
          <w:p w14:paraId="0080BF18" w14:textId="77777777" w:rsidR="00E54966" w:rsidRPr="00EE121F" w:rsidRDefault="00E54966" w:rsidP="009A57F6">
            <w:pPr>
              <w:jc w:val="center"/>
              <w:rPr>
                <w:color w:val="000000"/>
                <w:sz w:val="22"/>
              </w:rPr>
            </w:pPr>
            <w:r w:rsidRPr="00EE121F">
              <w:rPr>
                <w:color w:val="000000"/>
                <w:sz w:val="22"/>
              </w:rPr>
              <w:t>7.15</w:t>
            </w:r>
          </w:p>
        </w:tc>
        <w:tc>
          <w:tcPr>
            <w:tcW w:w="590" w:type="dxa"/>
            <w:shd w:val="clear" w:color="auto" w:fill="auto"/>
            <w:noWrap/>
            <w:tcMar>
              <w:left w:w="0" w:type="dxa"/>
              <w:right w:w="0" w:type="dxa"/>
            </w:tcMar>
            <w:hideMark/>
          </w:tcPr>
          <w:p w14:paraId="662F9EC8" w14:textId="77777777" w:rsidR="00E54966" w:rsidRPr="00EE121F" w:rsidRDefault="00E54966" w:rsidP="009A57F6">
            <w:pPr>
              <w:jc w:val="center"/>
              <w:rPr>
                <w:color w:val="000000"/>
                <w:sz w:val="22"/>
              </w:rPr>
            </w:pPr>
            <w:r w:rsidRPr="00EE121F">
              <w:rPr>
                <w:color w:val="000000"/>
                <w:sz w:val="22"/>
              </w:rPr>
              <w:t>2–30</w:t>
            </w:r>
          </w:p>
        </w:tc>
      </w:tr>
      <w:tr w:rsidR="00E54966" w:rsidRPr="00EE121F" w14:paraId="4A815578" w14:textId="77777777" w:rsidTr="3D881CCF">
        <w:trPr>
          <w:trHeight w:val="312"/>
        </w:trPr>
        <w:tc>
          <w:tcPr>
            <w:tcW w:w="2337" w:type="dxa"/>
            <w:shd w:val="clear" w:color="auto" w:fill="auto"/>
            <w:noWrap/>
            <w:tcMar>
              <w:left w:w="14" w:type="dxa"/>
              <w:right w:w="14" w:type="dxa"/>
            </w:tcMar>
            <w:hideMark/>
          </w:tcPr>
          <w:p w14:paraId="1FAE7A8B" w14:textId="38C30306" w:rsidR="00647C8A" w:rsidRDefault="00E54966" w:rsidP="009A57F6">
            <w:pPr>
              <w:rPr>
                <w:color w:val="000000"/>
                <w:sz w:val="22"/>
              </w:rPr>
            </w:pPr>
            <w:r w:rsidRPr="00EE121F">
              <w:rPr>
                <w:color w:val="000000"/>
                <w:sz w:val="22"/>
              </w:rPr>
              <w:t xml:space="preserve">  </w:t>
            </w:r>
            <w:r w:rsidR="00647C8A">
              <w:rPr>
                <w:color w:val="000000"/>
                <w:sz w:val="22"/>
              </w:rPr>
              <w:t xml:space="preserve">CAM: </w:t>
            </w:r>
            <w:r w:rsidRPr="00EE121F">
              <w:rPr>
                <w:color w:val="000000"/>
                <w:sz w:val="22"/>
              </w:rPr>
              <w:t>Comp</w:t>
            </w:r>
            <w:r w:rsidR="00647C8A">
              <w:rPr>
                <w:color w:val="000000"/>
                <w:sz w:val="22"/>
              </w:rPr>
              <w:t>rehension</w:t>
            </w:r>
            <w:r>
              <w:rPr>
                <w:color w:val="000000"/>
                <w:sz w:val="22"/>
              </w:rPr>
              <w:t xml:space="preserve"> </w:t>
            </w:r>
          </w:p>
          <w:p w14:paraId="039FE763" w14:textId="2C57D260" w:rsidR="00E54966" w:rsidRPr="00EE121F" w:rsidRDefault="00647C8A" w:rsidP="009A57F6">
            <w:pPr>
              <w:rPr>
                <w:color w:val="000000"/>
                <w:sz w:val="22"/>
              </w:rPr>
            </w:pPr>
            <w:r>
              <w:rPr>
                <w:color w:val="000000"/>
                <w:sz w:val="22"/>
              </w:rPr>
              <w:t xml:space="preserve">  </w:t>
            </w:r>
            <w:r w:rsidR="00E54966" w:rsidRPr="00EE121F">
              <w:rPr>
                <w:color w:val="000000"/>
                <w:sz w:val="22"/>
              </w:rPr>
              <w:t xml:space="preserve">Monitoring </w:t>
            </w:r>
          </w:p>
        </w:tc>
        <w:tc>
          <w:tcPr>
            <w:tcW w:w="533" w:type="dxa"/>
            <w:shd w:val="clear" w:color="auto" w:fill="auto"/>
            <w:noWrap/>
            <w:tcMar>
              <w:left w:w="0" w:type="dxa"/>
              <w:right w:w="0" w:type="dxa"/>
            </w:tcMar>
            <w:hideMark/>
          </w:tcPr>
          <w:p w14:paraId="287C7FFB" w14:textId="77777777" w:rsidR="00E54966" w:rsidRPr="00EE121F" w:rsidRDefault="00E54966" w:rsidP="009A57F6">
            <w:pPr>
              <w:jc w:val="center"/>
              <w:rPr>
                <w:color w:val="000000"/>
                <w:sz w:val="22"/>
              </w:rPr>
            </w:pPr>
            <w:r w:rsidRPr="00EE121F">
              <w:rPr>
                <w:color w:val="000000" w:themeColor="text1"/>
                <w:sz w:val="22"/>
              </w:rPr>
              <w:t>7.27</w:t>
            </w:r>
          </w:p>
        </w:tc>
        <w:tc>
          <w:tcPr>
            <w:tcW w:w="533" w:type="dxa"/>
            <w:shd w:val="clear" w:color="auto" w:fill="auto"/>
            <w:noWrap/>
            <w:tcMar>
              <w:left w:w="0" w:type="dxa"/>
              <w:right w:w="0" w:type="dxa"/>
            </w:tcMar>
            <w:hideMark/>
          </w:tcPr>
          <w:p w14:paraId="4B4690CE" w14:textId="77777777" w:rsidR="00E54966" w:rsidRPr="00EE121F" w:rsidRDefault="00E54966" w:rsidP="009A57F6">
            <w:pPr>
              <w:jc w:val="center"/>
              <w:rPr>
                <w:color w:val="000000"/>
                <w:sz w:val="22"/>
              </w:rPr>
            </w:pPr>
            <w:r w:rsidRPr="00EE121F">
              <w:rPr>
                <w:color w:val="000000"/>
                <w:sz w:val="22"/>
              </w:rPr>
              <w:t>4.61</w:t>
            </w:r>
          </w:p>
        </w:tc>
        <w:tc>
          <w:tcPr>
            <w:tcW w:w="590" w:type="dxa"/>
            <w:shd w:val="clear" w:color="auto" w:fill="auto"/>
            <w:noWrap/>
            <w:tcMar>
              <w:left w:w="0" w:type="dxa"/>
              <w:right w:w="0" w:type="dxa"/>
            </w:tcMar>
            <w:hideMark/>
          </w:tcPr>
          <w:p w14:paraId="6D2E19C2" w14:textId="77777777" w:rsidR="00E54966" w:rsidRPr="00EE121F" w:rsidRDefault="00E54966" w:rsidP="009A57F6">
            <w:pPr>
              <w:jc w:val="center"/>
              <w:rPr>
                <w:color w:val="000000"/>
                <w:sz w:val="22"/>
              </w:rPr>
            </w:pPr>
            <w:r w:rsidRPr="00EE121F">
              <w:rPr>
                <w:color w:val="000000"/>
                <w:sz w:val="22"/>
              </w:rPr>
              <w:t>0–15</w:t>
            </w:r>
          </w:p>
        </w:tc>
        <w:tc>
          <w:tcPr>
            <w:tcW w:w="130" w:type="dxa"/>
            <w:shd w:val="clear" w:color="auto" w:fill="auto"/>
            <w:noWrap/>
            <w:tcMar>
              <w:left w:w="0" w:type="dxa"/>
              <w:right w:w="0" w:type="dxa"/>
            </w:tcMar>
          </w:tcPr>
          <w:p w14:paraId="1C9F090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C2A64EE" w14:textId="77777777" w:rsidR="00E54966" w:rsidRPr="00EE121F" w:rsidRDefault="00E54966" w:rsidP="009A57F6">
            <w:pPr>
              <w:jc w:val="center"/>
              <w:rPr>
                <w:color w:val="000000"/>
                <w:sz w:val="22"/>
              </w:rPr>
            </w:pPr>
            <w:r w:rsidRPr="00EE121F">
              <w:rPr>
                <w:color w:val="000000"/>
                <w:sz w:val="22"/>
              </w:rPr>
              <w:t>7.82</w:t>
            </w:r>
          </w:p>
        </w:tc>
        <w:tc>
          <w:tcPr>
            <w:tcW w:w="533" w:type="dxa"/>
            <w:shd w:val="clear" w:color="auto" w:fill="auto"/>
            <w:noWrap/>
            <w:tcMar>
              <w:left w:w="0" w:type="dxa"/>
              <w:right w:w="0" w:type="dxa"/>
            </w:tcMar>
            <w:hideMark/>
          </w:tcPr>
          <w:p w14:paraId="216EBCF4" w14:textId="77777777" w:rsidR="00E54966" w:rsidRPr="00EE121F" w:rsidRDefault="00E54966" w:rsidP="009A57F6">
            <w:pPr>
              <w:jc w:val="center"/>
              <w:rPr>
                <w:color w:val="000000"/>
                <w:sz w:val="22"/>
              </w:rPr>
            </w:pPr>
            <w:r w:rsidRPr="00EE121F">
              <w:rPr>
                <w:color w:val="000000"/>
                <w:sz w:val="22"/>
              </w:rPr>
              <w:t>4.01</w:t>
            </w:r>
          </w:p>
        </w:tc>
        <w:tc>
          <w:tcPr>
            <w:tcW w:w="590" w:type="dxa"/>
            <w:shd w:val="clear" w:color="auto" w:fill="auto"/>
            <w:noWrap/>
            <w:tcMar>
              <w:left w:w="0" w:type="dxa"/>
              <w:right w:w="0" w:type="dxa"/>
            </w:tcMar>
            <w:hideMark/>
          </w:tcPr>
          <w:p w14:paraId="3053A2DA" w14:textId="77777777" w:rsidR="00E54966" w:rsidRPr="00EE121F" w:rsidRDefault="00E54966" w:rsidP="009A57F6">
            <w:pPr>
              <w:jc w:val="center"/>
              <w:rPr>
                <w:color w:val="000000"/>
                <w:sz w:val="22"/>
              </w:rPr>
            </w:pPr>
            <w:r w:rsidRPr="00EE121F">
              <w:rPr>
                <w:color w:val="000000"/>
                <w:sz w:val="22"/>
              </w:rPr>
              <w:t>0–16</w:t>
            </w:r>
          </w:p>
        </w:tc>
        <w:tc>
          <w:tcPr>
            <w:tcW w:w="134" w:type="dxa"/>
            <w:shd w:val="clear" w:color="auto" w:fill="auto"/>
            <w:noWrap/>
            <w:tcMar>
              <w:left w:w="0" w:type="dxa"/>
              <w:right w:w="0" w:type="dxa"/>
            </w:tcMar>
            <w:hideMark/>
          </w:tcPr>
          <w:p w14:paraId="139B403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5FC4318" w14:textId="77777777" w:rsidR="00E54966" w:rsidRPr="00EE121F" w:rsidRDefault="00E54966" w:rsidP="009A57F6">
            <w:pPr>
              <w:jc w:val="center"/>
              <w:rPr>
                <w:color w:val="000000"/>
                <w:sz w:val="22"/>
              </w:rPr>
            </w:pPr>
            <w:r w:rsidRPr="00EE121F">
              <w:rPr>
                <w:color w:val="000000"/>
                <w:sz w:val="22"/>
              </w:rPr>
              <w:t>4.11</w:t>
            </w:r>
          </w:p>
        </w:tc>
        <w:tc>
          <w:tcPr>
            <w:tcW w:w="533" w:type="dxa"/>
            <w:shd w:val="clear" w:color="auto" w:fill="auto"/>
            <w:noWrap/>
            <w:tcMar>
              <w:left w:w="0" w:type="dxa"/>
              <w:right w:w="0" w:type="dxa"/>
            </w:tcMar>
            <w:hideMark/>
          </w:tcPr>
          <w:p w14:paraId="79A6CEE0" w14:textId="77777777" w:rsidR="00E54966" w:rsidRPr="00EE121F" w:rsidRDefault="00E54966" w:rsidP="009A57F6">
            <w:pPr>
              <w:jc w:val="center"/>
              <w:rPr>
                <w:color w:val="000000"/>
                <w:sz w:val="22"/>
              </w:rPr>
            </w:pPr>
            <w:r w:rsidRPr="00EE121F">
              <w:rPr>
                <w:color w:val="000000"/>
                <w:sz w:val="22"/>
              </w:rPr>
              <w:t>3.22</w:t>
            </w:r>
          </w:p>
        </w:tc>
        <w:tc>
          <w:tcPr>
            <w:tcW w:w="590" w:type="dxa"/>
            <w:shd w:val="clear" w:color="auto" w:fill="auto"/>
            <w:noWrap/>
            <w:tcMar>
              <w:left w:w="0" w:type="dxa"/>
              <w:right w:w="0" w:type="dxa"/>
            </w:tcMar>
            <w:hideMark/>
          </w:tcPr>
          <w:p w14:paraId="0F5B5B71" w14:textId="77777777" w:rsidR="00E54966" w:rsidRPr="00EE121F" w:rsidRDefault="00E54966" w:rsidP="009A57F6">
            <w:pPr>
              <w:jc w:val="center"/>
              <w:rPr>
                <w:color w:val="000000"/>
                <w:sz w:val="22"/>
              </w:rPr>
            </w:pPr>
            <w:r w:rsidRPr="00EE121F">
              <w:rPr>
                <w:color w:val="000000"/>
                <w:sz w:val="22"/>
              </w:rPr>
              <w:t>0–13</w:t>
            </w:r>
          </w:p>
        </w:tc>
        <w:tc>
          <w:tcPr>
            <w:tcW w:w="132" w:type="dxa"/>
            <w:shd w:val="clear" w:color="auto" w:fill="auto"/>
            <w:noWrap/>
            <w:tcMar>
              <w:left w:w="0" w:type="dxa"/>
              <w:right w:w="0" w:type="dxa"/>
            </w:tcMar>
            <w:hideMark/>
          </w:tcPr>
          <w:p w14:paraId="3ECFBF77"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2F101A9" w14:textId="77777777" w:rsidR="00E54966" w:rsidRPr="00EE121F" w:rsidRDefault="00E54966" w:rsidP="009A57F6">
            <w:pPr>
              <w:jc w:val="center"/>
              <w:rPr>
                <w:color w:val="000000"/>
                <w:sz w:val="22"/>
              </w:rPr>
            </w:pPr>
            <w:r w:rsidRPr="00EE121F">
              <w:rPr>
                <w:color w:val="000000"/>
                <w:sz w:val="22"/>
              </w:rPr>
              <w:t>9.59</w:t>
            </w:r>
          </w:p>
        </w:tc>
        <w:tc>
          <w:tcPr>
            <w:tcW w:w="533" w:type="dxa"/>
            <w:shd w:val="clear" w:color="auto" w:fill="auto"/>
            <w:noWrap/>
            <w:tcMar>
              <w:left w:w="0" w:type="dxa"/>
              <w:right w:w="0" w:type="dxa"/>
            </w:tcMar>
            <w:hideMark/>
          </w:tcPr>
          <w:p w14:paraId="32D98A89" w14:textId="77777777" w:rsidR="00E54966" w:rsidRPr="00EE121F" w:rsidRDefault="00E54966" w:rsidP="009A57F6">
            <w:pPr>
              <w:jc w:val="center"/>
              <w:rPr>
                <w:color w:val="000000"/>
                <w:sz w:val="22"/>
              </w:rPr>
            </w:pPr>
            <w:r w:rsidRPr="00EE121F">
              <w:rPr>
                <w:color w:val="000000"/>
                <w:sz w:val="22"/>
              </w:rPr>
              <w:t>4.12</w:t>
            </w:r>
          </w:p>
        </w:tc>
        <w:tc>
          <w:tcPr>
            <w:tcW w:w="590" w:type="dxa"/>
            <w:shd w:val="clear" w:color="auto" w:fill="auto"/>
            <w:noWrap/>
            <w:tcMar>
              <w:left w:w="0" w:type="dxa"/>
              <w:right w:w="0" w:type="dxa"/>
            </w:tcMar>
            <w:hideMark/>
          </w:tcPr>
          <w:p w14:paraId="5EA470F3" w14:textId="77777777" w:rsidR="00E54966" w:rsidRPr="00EE121F" w:rsidRDefault="00E54966" w:rsidP="009A57F6">
            <w:pPr>
              <w:jc w:val="center"/>
              <w:rPr>
                <w:color w:val="000000"/>
                <w:sz w:val="22"/>
              </w:rPr>
            </w:pPr>
            <w:r w:rsidRPr="00EE121F">
              <w:rPr>
                <w:color w:val="000000"/>
                <w:sz w:val="22"/>
              </w:rPr>
              <w:t>0–16</w:t>
            </w:r>
          </w:p>
        </w:tc>
        <w:tc>
          <w:tcPr>
            <w:tcW w:w="132" w:type="dxa"/>
            <w:shd w:val="clear" w:color="auto" w:fill="auto"/>
            <w:noWrap/>
            <w:tcMar>
              <w:left w:w="0" w:type="dxa"/>
              <w:right w:w="0" w:type="dxa"/>
            </w:tcMar>
            <w:hideMark/>
          </w:tcPr>
          <w:p w14:paraId="658E098B"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5110F96" w14:textId="77777777" w:rsidR="00E54966" w:rsidRPr="00EE121F" w:rsidRDefault="00E54966" w:rsidP="009A57F6">
            <w:pPr>
              <w:jc w:val="center"/>
              <w:rPr>
                <w:color w:val="000000"/>
                <w:sz w:val="22"/>
              </w:rPr>
            </w:pPr>
            <w:r w:rsidRPr="00EE121F">
              <w:rPr>
                <w:color w:val="000000"/>
                <w:sz w:val="22"/>
              </w:rPr>
              <w:t>9.97</w:t>
            </w:r>
          </w:p>
        </w:tc>
        <w:tc>
          <w:tcPr>
            <w:tcW w:w="590" w:type="dxa"/>
            <w:shd w:val="clear" w:color="auto" w:fill="auto"/>
            <w:noWrap/>
            <w:tcMar>
              <w:left w:w="0" w:type="dxa"/>
              <w:right w:w="0" w:type="dxa"/>
            </w:tcMar>
            <w:hideMark/>
          </w:tcPr>
          <w:p w14:paraId="4A8FAB28" w14:textId="77777777" w:rsidR="00E54966" w:rsidRPr="00EE121F" w:rsidRDefault="00E54966" w:rsidP="009A57F6">
            <w:pPr>
              <w:jc w:val="center"/>
              <w:rPr>
                <w:color w:val="000000"/>
                <w:sz w:val="22"/>
              </w:rPr>
            </w:pPr>
            <w:r w:rsidRPr="00EE121F">
              <w:rPr>
                <w:color w:val="000000"/>
                <w:sz w:val="22"/>
              </w:rPr>
              <w:t>4.05</w:t>
            </w:r>
          </w:p>
        </w:tc>
        <w:tc>
          <w:tcPr>
            <w:tcW w:w="590" w:type="dxa"/>
            <w:shd w:val="clear" w:color="auto" w:fill="auto"/>
            <w:noWrap/>
            <w:tcMar>
              <w:left w:w="0" w:type="dxa"/>
              <w:right w:w="0" w:type="dxa"/>
            </w:tcMar>
            <w:hideMark/>
          </w:tcPr>
          <w:p w14:paraId="04A60A2E" w14:textId="77777777" w:rsidR="00E54966" w:rsidRPr="00EE121F" w:rsidRDefault="00E54966" w:rsidP="009A57F6">
            <w:pPr>
              <w:jc w:val="center"/>
              <w:rPr>
                <w:color w:val="000000"/>
                <w:sz w:val="22"/>
              </w:rPr>
            </w:pPr>
            <w:r w:rsidRPr="00EE121F">
              <w:rPr>
                <w:color w:val="000000"/>
                <w:sz w:val="22"/>
              </w:rPr>
              <w:t>0–16</w:t>
            </w:r>
          </w:p>
        </w:tc>
        <w:tc>
          <w:tcPr>
            <w:tcW w:w="144" w:type="dxa"/>
            <w:shd w:val="clear" w:color="auto" w:fill="auto"/>
            <w:noWrap/>
            <w:tcMar>
              <w:left w:w="14" w:type="dxa"/>
              <w:right w:w="14" w:type="dxa"/>
            </w:tcMar>
            <w:hideMark/>
          </w:tcPr>
          <w:p w14:paraId="70E148B8"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DAFBC06" w14:textId="77777777" w:rsidR="00E54966" w:rsidRPr="00EE121F" w:rsidRDefault="00E54966" w:rsidP="009A57F6">
            <w:pPr>
              <w:jc w:val="center"/>
              <w:rPr>
                <w:color w:val="000000"/>
                <w:sz w:val="22"/>
              </w:rPr>
            </w:pPr>
            <w:r w:rsidRPr="00EE121F">
              <w:rPr>
                <w:color w:val="000000"/>
                <w:sz w:val="22"/>
              </w:rPr>
              <w:t>4.80</w:t>
            </w:r>
          </w:p>
        </w:tc>
        <w:tc>
          <w:tcPr>
            <w:tcW w:w="590" w:type="dxa"/>
            <w:shd w:val="clear" w:color="auto" w:fill="auto"/>
            <w:noWrap/>
            <w:tcMar>
              <w:left w:w="0" w:type="dxa"/>
              <w:right w:w="0" w:type="dxa"/>
            </w:tcMar>
            <w:hideMark/>
          </w:tcPr>
          <w:p w14:paraId="29CCEB5A" w14:textId="77777777" w:rsidR="00E54966" w:rsidRPr="00EE121F" w:rsidRDefault="00E54966" w:rsidP="009A57F6">
            <w:pPr>
              <w:jc w:val="center"/>
              <w:rPr>
                <w:color w:val="000000"/>
                <w:sz w:val="22"/>
              </w:rPr>
            </w:pPr>
            <w:r w:rsidRPr="00EE121F">
              <w:rPr>
                <w:color w:val="000000"/>
                <w:sz w:val="22"/>
              </w:rPr>
              <w:t>3.01</w:t>
            </w:r>
          </w:p>
        </w:tc>
        <w:tc>
          <w:tcPr>
            <w:tcW w:w="590" w:type="dxa"/>
            <w:shd w:val="clear" w:color="auto" w:fill="auto"/>
            <w:noWrap/>
            <w:tcMar>
              <w:left w:w="0" w:type="dxa"/>
              <w:right w:w="0" w:type="dxa"/>
            </w:tcMar>
            <w:hideMark/>
          </w:tcPr>
          <w:p w14:paraId="356DA5E0" w14:textId="77777777" w:rsidR="00E54966" w:rsidRPr="00EE121F" w:rsidRDefault="00E54966" w:rsidP="009A57F6">
            <w:pPr>
              <w:jc w:val="center"/>
              <w:rPr>
                <w:color w:val="000000"/>
                <w:sz w:val="22"/>
              </w:rPr>
            </w:pPr>
            <w:r w:rsidRPr="00EE121F">
              <w:rPr>
                <w:color w:val="000000"/>
                <w:sz w:val="22"/>
              </w:rPr>
              <w:t>0–13</w:t>
            </w:r>
          </w:p>
        </w:tc>
      </w:tr>
      <w:tr w:rsidR="00E54966" w:rsidRPr="00EE121F" w14:paraId="4A022ECA" w14:textId="77777777" w:rsidTr="3D881CCF">
        <w:trPr>
          <w:trHeight w:val="312"/>
        </w:trPr>
        <w:tc>
          <w:tcPr>
            <w:tcW w:w="2337" w:type="dxa"/>
            <w:shd w:val="clear" w:color="auto" w:fill="auto"/>
            <w:noWrap/>
            <w:tcMar>
              <w:left w:w="14" w:type="dxa"/>
              <w:right w:w="14" w:type="dxa"/>
            </w:tcMar>
            <w:hideMark/>
          </w:tcPr>
          <w:p w14:paraId="5EB8C74A" w14:textId="402E7482" w:rsidR="00647C8A" w:rsidRDefault="00E54966" w:rsidP="009A57F6">
            <w:pPr>
              <w:rPr>
                <w:color w:val="000000"/>
                <w:sz w:val="22"/>
              </w:rPr>
            </w:pPr>
            <w:r w:rsidRPr="00EE121F">
              <w:rPr>
                <w:color w:val="000000"/>
                <w:sz w:val="22"/>
              </w:rPr>
              <w:t xml:space="preserve">  </w:t>
            </w:r>
            <w:r w:rsidR="00647C8A">
              <w:rPr>
                <w:color w:val="000000"/>
                <w:sz w:val="22"/>
              </w:rPr>
              <w:t xml:space="preserve">CAM: </w:t>
            </w:r>
            <w:r w:rsidRPr="00EE121F">
              <w:rPr>
                <w:color w:val="000000"/>
                <w:sz w:val="22"/>
              </w:rPr>
              <w:t xml:space="preserve">Understanding </w:t>
            </w:r>
          </w:p>
          <w:p w14:paraId="71C254E5" w14:textId="51386B94" w:rsidR="00E54966" w:rsidRPr="00EE121F" w:rsidRDefault="00647C8A" w:rsidP="009A57F6">
            <w:pPr>
              <w:rPr>
                <w:color w:val="000000"/>
                <w:sz w:val="22"/>
              </w:rPr>
            </w:pPr>
            <w:r>
              <w:rPr>
                <w:color w:val="000000"/>
                <w:sz w:val="22"/>
              </w:rPr>
              <w:t xml:space="preserve">  </w:t>
            </w:r>
            <w:r w:rsidR="00E54966" w:rsidRPr="00EE121F">
              <w:rPr>
                <w:color w:val="000000"/>
                <w:sz w:val="22"/>
              </w:rPr>
              <w:t>Narrative</w:t>
            </w:r>
            <w:r w:rsidR="00E54966">
              <w:rPr>
                <w:color w:val="000000"/>
                <w:sz w:val="22"/>
              </w:rPr>
              <w:t xml:space="preserve"> Text</w:t>
            </w:r>
            <w:r w:rsidR="00E54966" w:rsidRPr="00EE121F">
              <w:rPr>
                <w:color w:val="000000"/>
                <w:sz w:val="22"/>
              </w:rPr>
              <w:t xml:space="preserve"> </w:t>
            </w:r>
          </w:p>
        </w:tc>
        <w:tc>
          <w:tcPr>
            <w:tcW w:w="533" w:type="dxa"/>
            <w:shd w:val="clear" w:color="auto" w:fill="auto"/>
            <w:noWrap/>
            <w:tcMar>
              <w:left w:w="0" w:type="dxa"/>
              <w:right w:w="0" w:type="dxa"/>
            </w:tcMar>
            <w:hideMark/>
          </w:tcPr>
          <w:p w14:paraId="473FCE6D" w14:textId="77777777" w:rsidR="00E54966" w:rsidRPr="00EE121F" w:rsidRDefault="00E54966" w:rsidP="009A57F6">
            <w:pPr>
              <w:jc w:val="center"/>
              <w:rPr>
                <w:color w:val="000000"/>
                <w:sz w:val="22"/>
              </w:rPr>
            </w:pPr>
            <w:r w:rsidRPr="00EE121F">
              <w:rPr>
                <w:color w:val="000000"/>
                <w:sz w:val="22"/>
              </w:rPr>
              <w:t>9.31</w:t>
            </w:r>
          </w:p>
        </w:tc>
        <w:tc>
          <w:tcPr>
            <w:tcW w:w="533" w:type="dxa"/>
            <w:shd w:val="clear" w:color="auto" w:fill="auto"/>
            <w:noWrap/>
            <w:tcMar>
              <w:left w:w="0" w:type="dxa"/>
              <w:right w:w="0" w:type="dxa"/>
            </w:tcMar>
            <w:hideMark/>
          </w:tcPr>
          <w:p w14:paraId="75DF018A" w14:textId="77777777" w:rsidR="00E54966" w:rsidRPr="00EE121F" w:rsidRDefault="00E54966" w:rsidP="009A57F6">
            <w:pPr>
              <w:jc w:val="center"/>
              <w:rPr>
                <w:color w:val="000000"/>
                <w:sz w:val="22"/>
              </w:rPr>
            </w:pPr>
            <w:r w:rsidRPr="00EE121F">
              <w:rPr>
                <w:color w:val="000000"/>
                <w:sz w:val="22"/>
              </w:rPr>
              <w:t>2.25</w:t>
            </w:r>
          </w:p>
        </w:tc>
        <w:tc>
          <w:tcPr>
            <w:tcW w:w="590" w:type="dxa"/>
            <w:shd w:val="clear" w:color="auto" w:fill="auto"/>
            <w:noWrap/>
            <w:tcMar>
              <w:left w:w="0" w:type="dxa"/>
              <w:right w:w="0" w:type="dxa"/>
            </w:tcMar>
            <w:hideMark/>
          </w:tcPr>
          <w:p w14:paraId="074AF217" w14:textId="77777777" w:rsidR="00E54966" w:rsidRPr="00EE121F" w:rsidRDefault="00E54966" w:rsidP="009A57F6">
            <w:pPr>
              <w:jc w:val="center"/>
              <w:rPr>
                <w:color w:val="000000"/>
                <w:sz w:val="22"/>
              </w:rPr>
            </w:pPr>
            <w:r w:rsidRPr="00EE121F">
              <w:rPr>
                <w:color w:val="000000"/>
                <w:sz w:val="22"/>
              </w:rPr>
              <w:t>3–12</w:t>
            </w:r>
          </w:p>
        </w:tc>
        <w:tc>
          <w:tcPr>
            <w:tcW w:w="130" w:type="dxa"/>
            <w:shd w:val="clear" w:color="auto" w:fill="auto"/>
            <w:noWrap/>
            <w:tcMar>
              <w:left w:w="0" w:type="dxa"/>
              <w:right w:w="0" w:type="dxa"/>
            </w:tcMar>
          </w:tcPr>
          <w:p w14:paraId="6135FFA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F9D4BFC" w14:textId="77777777" w:rsidR="00E54966" w:rsidRPr="00EE121F" w:rsidRDefault="00E54966" w:rsidP="009A57F6">
            <w:pPr>
              <w:jc w:val="center"/>
              <w:rPr>
                <w:color w:val="000000"/>
                <w:sz w:val="22"/>
              </w:rPr>
            </w:pPr>
            <w:r w:rsidRPr="00EE121F">
              <w:rPr>
                <w:color w:val="000000"/>
                <w:sz w:val="22"/>
              </w:rPr>
              <w:t>9.10</w:t>
            </w:r>
          </w:p>
        </w:tc>
        <w:tc>
          <w:tcPr>
            <w:tcW w:w="533" w:type="dxa"/>
            <w:shd w:val="clear" w:color="auto" w:fill="auto"/>
            <w:noWrap/>
            <w:tcMar>
              <w:left w:w="0" w:type="dxa"/>
              <w:right w:w="0" w:type="dxa"/>
            </w:tcMar>
            <w:hideMark/>
          </w:tcPr>
          <w:p w14:paraId="0078E3BC" w14:textId="77777777" w:rsidR="00E54966" w:rsidRPr="00EE121F" w:rsidRDefault="00E54966" w:rsidP="009A57F6">
            <w:pPr>
              <w:jc w:val="center"/>
              <w:rPr>
                <w:color w:val="000000"/>
                <w:sz w:val="22"/>
              </w:rPr>
            </w:pPr>
            <w:r w:rsidRPr="00EE121F">
              <w:rPr>
                <w:color w:val="000000"/>
                <w:sz w:val="22"/>
              </w:rPr>
              <w:t>2.79</w:t>
            </w:r>
          </w:p>
        </w:tc>
        <w:tc>
          <w:tcPr>
            <w:tcW w:w="590" w:type="dxa"/>
            <w:shd w:val="clear" w:color="auto" w:fill="auto"/>
            <w:noWrap/>
            <w:tcMar>
              <w:left w:w="0" w:type="dxa"/>
              <w:right w:w="0" w:type="dxa"/>
            </w:tcMar>
            <w:hideMark/>
          </w:tcPr>
          <w:p w14:paraId="38C5470A" w14:textId="77777777" w:rsidR="00E54966" w:rsidRPr="00EE121F" w:rsidRDefault="00E54966" w:rsidP="009A57F6">
            <w:pPr>
              <w:jc w:val="center"/>
              <w:rPr>
                <w:color w:val="000000"/>
                <w:sz w:val="22"/>
              </w:rPr>
            </w:pPr>
            <w:r w:rsidRPr="00EE121F">
              <w:rPr>
                <w:color w:val="000000"/>
                <w:sz w:val="22"/>
              </w:rPr>
              <w:t>0–12</w:t>
            </w:r>
          </w:p>
        </w:tc>
        <w:tc>
          <w:tcPr>
            <w:tcW w:w="134" w:type="dxa"/>
            <w:shd w:val="clear" w:color="auto" w:fill="auto"/>
            <w:noWrap/>
            <w:tcMar>
              <w:left w:w="0" w:type="dxa"/>
              <w:right w:w="0" w:type="dxa"/>
            </w:tcMar>
            <w:hideMark/>
          </w:tcPr>
          <w:p w14:paraId="034316C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FCD0AC3" w14:textId="77777777" w:rsidR="00E54966" w:rsidRPr="00EE121F" w:rsidRDefault="00E54966" w:rsidP="009A57F6">
            <w:pPr>
              <w:jc w:val="center"/>
              <w:rPr>
                <w:color w:val="000000"/>
                <w:sz w:val="22"/>
              </w:rPr>
            </w:pPr>
            <w:r w:rsidRPr="00EE121F">
              <w:rPr>
                <w:color w:val="000000"/>
                <w:sz w:val="22"/>
              </w:rPr>
              <w:t>9.19</w:t>
            </w:r>
          </w:p>
        </w:tc>
        <w:tc>
          <w:tcPr>
            <w:tcW w:w="533" w:type="dxa"/>
            <w:shd w:val="clear" w:color="auto" w:fill="auto"/>
            <w:noWrap/>
            <w:tcMar>
              <w:left w:w="0" w:type="dxa"/>
              <w:right w:w="0" w:type="dxa"/>
            </w:tcMar>
            <w:hideMark/>
          </w:tcPr>
          <w:p w14:paraId="38229F1A" w14:textId="77777777" w:rsidR="00E54966" w:rsidRPr="00EE121F" w:rsidRDefault="00E54966" w:rsidP="009A57F6">
            <w:pPr>
              <w:jc w:val="center"/>
              <w:rPr>
                <w:color w:val="000000"/>
                <w:sz w:val="22"/>
              </w:rPr>
            </w:pPr>
            <w:r w:rsidRPr="00EE121F">
              <w:rPr>
                <w:color w:val="000000"/>
                <w:sz w:val="22"/>
              </w:rPr>
              <w:t>2.77</w:t>
            </w:r>
          </w:p>
        </w:tc>
        <w:tc>
          <w:tcPr>
            <w:tcW w:w="590" w:type="dxa"/>
            <w:shd w:val="clear" w:color="auto" w:fill="auto"/>
            <w:noWrap/>
            <w:tcMar>
              <w:left w:w="0" w:type="dxa"/>
              <w:right w:w="0" w:type="dxa"/>
            </w:tcMar>
            <w:hideMark/>
          </w:tcPr>
          <w:p w14:paraId="233E8522" w14:textId="77777777" w:rsidR="00E54966" w:rsidRPr="00EE121F" w:rsidRDefault="00E54966" w:rsidP="009A57F6">
            <w:pPr>
              <w:jc w:val="center"/>
              <w:rPr>
                <w:color w:val="000000"/>
                <w:sz w:val="22"/>
              </w:rPr>
            </w:pPr>
            <w:r w:rsidRPr="00EE121F">
              <w:rPr>
                <w:color w:val="000000"/>
                <w:sz w:val="22"/>
              </w:rPr>
              <w:t>1–12</w:t>
            </w:r>
          </w:p>
        </w:tc>
        <w:tc>
          <w:tcPr>
            <w:tcW w:w="132" w:type="dxa"/>
            <w:shd w:val="clear" w:color="auto" w:fill="auto"/>
            <w:noWrap/>
            <w:tcMar>
              <w:left w:w="0" w:type="dxa"/>
              <w:right w:w="0" w:type="dxa"/>
            </w:tcMar>
            <w:hideMark/>
          </w:tcPr>
          <w:p w14:paraId="30863747"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803750A" w14:textId="77777777" w:rsidR="00E54966" w:rsidRPr="00EE121F" w:rsidRDefault="00E54966" w:rsidP="009A57F6">
            <w:pPr>
              <w:jc w:val="center"/>
              <w:rPr>
                <w:color w:val="000000"/>
                <w:sz w:val="22"/>
              </w:rPr>
            </w:pPr>
            <w:r w:rsidRPr="00EE121F">
              <w:rPr>
                <w:color w:val="000000"/>
                <w:sz w:val="22"/>
              </w:rPr>
              <w:t>10.35</w:t>
            </w:r>
          </w:p>
        </w:tc>
        <w:tc>
          <w:tcPr>
            <w:tcW w:w="533" w:type="dxa"/>
            <w:shd w:val="clear" w:color="auto" w:fill="auto"/>
            <w:noWrap/>
            <w:tcMar>
              <w:left w:w="0" w:type="dxa"/>
              <w:right w:w="0" w:type="dxa"/>
            </w:tcMar>
            <w:hideMark/>
          </w:tcPr>
          <w:p w14:paraId="27ADB6BC" w14:textId="77777777" w:rsidR="00E54966" w:rsidRPr="00EE121F" w:rsidRDefault="00E54966" w:rsidP="009A57F6">
            <w:pPr>
              <w:jc w:val="center"/>
              <w:rPr>
                <w:color w:val="000000"/>
                <w:sz w:val="22"/>
              </w:rPr>
            </w:pPr>
            <w:r w:rsidRPr="00EE121F">
              <w:rPr>
                <w:color w:val="000000"/>
                <w:sz w:val="22"/>
              </w:rPr>
              <w:t>1.92</w:t>
            </w:r>
          </w:p>
        </w:tc>
        <w:tc>
          <w:tcPr>
            <w:tcW w:w="590" w:type="dxa"/>
            <w:shd w:val="clear" w:color="auto" w:fill="auto"/>
            <w:noWrap/>
            <w:tcMar>
              <w:left w:w="0" w:type="dxa"/>
              <w:right w:w="0" w:type="dxa"/>
            </w:tcMar>
            <w:hideMark/>
          </w:tcPr>
          <w:p w14:paraId="4E480351" w14:textId="77777777" w:rsidR="00E54966" w:rsidRPr="00EE121F" w:rsidRDefault="00E54966" w:rsidP="009A57F6">
            <w:pPr>
              <w:jc w:val="center"/>
              <w:rPr>
                <w:color w:val="000000"/>
                <w:sz w:val="22"/>
              </w:rPr>
            </w:pPr>
            <w:r w:rsidRPr="00EE121F">
              <w:rPr>
                <w:color w:val="000000"/>
                <w:sz w:val="22"/>
              </w:rPr>
              <w:t>1–12</w:t>
            </w:r>
          </w:p>
        </w:tc>
        <w:tc>
          <w:tcPr>
            <w:tcW w:w="132" w:type="dxa"/>
            <w:shd w:val="clear" w:color="auto" w:fill="auto"/>
            <w:noWrap/>
            <w:tcMar>
              <w:left w:w="0" w:type="dxa"/>
              <w:right w:w="0" w:type="dxa"/>
            </w:tcMar>
            <w:hideMark/>
          </w:tcPr>
          <w:p w14:paraId="3BB41D08"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7CA973F" w14:textId="77777777" w:rsidR="00E54966" w:rsidRPr="00EE121F" w:rsidRDefault="00E54966" w:rsidP="009A57F6">
            <w:pPr>
              <w:jc w:val="center"/>
              <w:rPr>
                <w:color w:val="000000"/>
                <w:sz w:val="22"/>
              </w:rPr>
            </w:pPr>
            <w:r w:rsidRPr="00EE121F">
              <w:rPr>
                <w:color w:val="000000"/>
                <w:sz w:val="22"/>
              </w:rPr>
              <w:t>10.60</w:t>
            </w:r>
          </w:p>
        </w:tc>
        <w:tc>
          <w:tcPr>
            <w:tcW w:w="590" w:type="dxa"/>
            <w:shd w:val="clear" w:color="auto" w:fill="auto"/>
            <w:noWrap/>
            <w:tcMar>
              <w:left w:w="0" w:type="dxa"/>
              <w:right w:w="0" w:type="dxa"/>
            </w:tcMar>
            <w:hideMark/>
          </w:tcPr>
          <w:p w14:paraId="02190F7A" w14:textId="77777777" w:rsidR="00E54966" w:rsidRPr="00EE121F" w:rsidRDefault="00E54966" w:rsidP="009A57F6">
            <w:pPr>
              <w:jc w:val="center"/>
              <w:rPr>
                <w:color w:val="000000"/>
                <w:sz w:val="22"/>
              </w:rPr>
            </w:pPr>
            <w:r w:rsidRPr="00EE121F">
              <w:rPr>
                <w:color w:val="000000"/>
                <w:sz w:val="22"/>
              </w:rPr>
              <w:t>1.75</w:t>
            </w:r>
          </w:p>
        </w:tc>
        <w:tc>
          <w:tcPr>
            <w:tcW w:w="590" w:type="dxa"/>
            <w:shd w:val="clear" w:color="auto" w:fill="auto"/>
            <w:noWrap/>
            <w:tcMar>
              <w:left w:w="0" w:type="dxa"/>
              <w:right w:w="0" w:type="dxa"/>
            </w:tcMar>
            <w:hideMark/>
          </w:tcPr>
          <w:p w14:paraId="167368A8" w14:textId="77777777" w:rsidR="00E54966" w:rsidRPr="00EE121F" w:rsidRDefault="00E54966" w:rsidP="009A57F6">
            <w:pPr>
              <w:jc w:val="center"/>
              <w:rPr>
                <w:color w:val="000000"/>
                <w:sz w:val="22"/>
              </w:rPr>
            </w:pPr>
            <w:r w:rsidRPr="00EE121F">
              <w:rPr>
                <w:color w:val="000000"/>
                <w:sz w:val="22"/>
              </w:rPr>
              <w:t>3–12</w:t>
            </w:r>
          </w:p>
        </w:tc>
        <w:tc>
          <w:tcPr>
            <w:tcW w:w="144" w:type="dxa"/>
            <w:shd w:val="clear" w:color="auto" w:fill="auto"/>
            <w:noWrap/>
            <w:tcMar>
              <w:left w:w="14" w:type="dxa"/>
              <w:right w:w="14" w:type="dxa"/>
            </w:tcMar>
            <w:hideMark/>
          </w:tcPr>
          <w:p w14:paraId="6482A463"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2E95305" w14:textId="77777777" w:rsidR="00E54966" w:rsidRPr="00EE121F" w:rsidRDefault="00E54966" w:rsidP="009A57F6">
            <w:pPr>
              <w:jc w:val="center"/>
              <w:rPr>
                <w:color w:val="000000"/>
                <w:sz w:val="22"/>
              </w:rPr>
            </w:pPr>
            <w:r w:rsidRPr="00EE121F">
              <w:rPr>
                <w:color w:val="000000"/>
                <w:sz w:val="22"/>
              </w:rPr>
              <w:t>10.10</w:t>
            </w:r>
          </w:p>
        </w:tc>
        <w:tc>
          <w:tcPr>
            <w:tcW w:w="590" w:type="dxa"/>
            <w:shd w:val="clear" w:color="auto" w:fill="auto"/>
            <w:noWrap/>
            <w:tcMar>
              <w:left w:w="0" w:type="dxa"/>
              <w:right w:w="0" w:type="dxa"/>
            </w:tcMar>
            <w:hideMark/>
          </w:tcPr>
          <w:p w14:paraId="4C228D41" w14:textId="77777777" w:rsidR="00E54966" w:rsidRPr="00EE121F" w:rsidRDefault="00E54966" w:rsidP="009A57F6">
            <w:pPr>
              <w:jc w:val="center"/>
              <w:rPr>
                <w:color w:val="000000"/>
                <w:sz w:val="22"/>
              </w:rPr>
            </w:pPr>
            <w:r w:rsidRPr="00EE121F">
              <w:rPr>
                <w:color w:val="000000"/>
                <w:sz w:val="22"/>
              </w:rPr>
              <w:t>2.01</w:t>
            </w:r>
          </w:p>
        </w:tc>
        <w:tc>
          <w:tcPr>
            <w:tcW w:w="590" w:type="dxa"/>
            <w:shd w:val="clear" w:color="auto" w:fill="auto"/>
            <w:noWrap/>
            <w:tcMar>
              <w:left w:w="0" w:type="dxa"/>
              <w:right w:w="0" w:type="dxa"/>
            </w:tcMar>
            <w:hideMark/>
          </w:tcPr>
          <w:p w14:paraId="6491D76C" w14:textId="77777777" w:rsidR="00E54966" w:rsidRPr="00EE121F" w:rsidRDefault="00E54966" w:rsidP="009A57F6">
            <w:pPr>
              <w:jc w:val="center"/>
              <w:rPr>
                <w:color w:val="000000"/>
                <w:sz w:val="22"/>
              </w:rPr>
            </w:pPr>
            <w:r w:rsidRPr="00EE121F">
              <w:rPr>
                <w:color w:val="000000"/>
                <w:sz w:val="22"/>
              </w:rPr>
              <w:t>3–12</w:t>
            </w:r>
          </w:p>
        </w:tc>
      </w:tr>
      <w:tr w:rsidR="00E54966" w:rsidRPr="00EE121F" w14:paraId="393016BA" w14:textId="77777777" w:rsidTr="3D881CCF">
        <w:trPr>
          <w:trHeight w:val="312"/>
        </w:trPr>
        <w:tc>
          <w:tcPr>
            <w:tcW w:w="2337" w:type="dxa"/>
            <w:shd w:val="clear" w:color="auto" w:fill="auto"/>
            <w:noWrap/>
            <w:tcMar>
              <w:left w:w="14" w:type="dxa"/>
              <w:right w:w="14" w:type="dxa"/>
            </w:tcMar>
            <w:hideMark/>
          </w:tcPr>
          <w:p w14:paraId="50C9CC14" w14:textId="7C83EA1F" w:rsidR="00E54966" w:rsidRPr="00EE121F" w:rsidRDefault="00E54966" w:rsidP="009A57F6">
            <w:pPr>
              <w:rPr>
                <w:color w:val="000000"/>
                <w:sz w:val="22"/>
              </w:rPr>
            </w:pPr>
            <w:r w:rsidRPr="00EE121F">
              <w:rPr>
                <w:color w:val="000000"/>
                <w:sz w:val="22"/>
              </w:rPr>
              <w:t xml:space="preserve">  </w:t>
            </w:r>
            <w:r w:rsidR="00647C8A">
              <w:rPr>
                <w:color w:val="000000"/>
                <w:sz w:val="22"/>
              </w:rPr>
              <w:t xml:space="preserve">CAM: </w:t>
            </w:r>
            <w:r w:rsidRPr="00EE121F">
              <w:rPr>
                <w:color w:val="000000"/>
                <w:sz w:val="22"/>
              </w:rPr>
              <w:t>Story Grammar</w:t>
            </w:r>
          </w:p>
        </w:tc>
        <w:tc>
          <w:tcPr>
            <w:tcW w:w="533" w:type="dxa"/>
            <w:shd w:val="clear" w:color="auto" w:fill="auto"/>
            <w:noWrap/>
            <w:tcMar>
              <w:left w:w="0" w:type="dxa"/>
              <w:right w:w="0" w:type="dxa"/>
            </w:tcMar>
            <w:hideMark/>
          </w:tcPr>
          <w:p w14:paraId="68A70D28" w14:textId="77777777" w:rsidR="00E54966" w:rsidRPr="00EE121F" w:rsidRDefault="00E54966" w:rsidP="009A57F6">
            <w:pPr>
              <w:jc w:val="center"/>
              <w:rPr>
                <w:color w:val="000000"/>
                <w:sz w:val="22"/>
              </w:rPr>
            </w:pPr>
            <w:r w:rsidRPr="00EE121F">
              <w:rPr>
                <w:color w:val="000000"/>
                <w:sz w:val="22"/>
              </w:rPr>
              <w:t>22.15</w:t>
            </w:r>
          </w:p>
        </w:tc>
        <w:tc>
          <w:tcPr>
            <w:tcW w:w="533" w:type="dxa"/>
            <w:shd w:val="clear" w:color="auto" w:fill="auto"/>
            <w:noWrap/>
            <w:tcMar>
              <w:left w:w="0" w:type="dxa"/>
              <w:right w:w="0" w:type="dxa"/>
            </w:tcMar>
            <w:hideMark/>
          </w:tcPr>
          <w:p w14:paraId="6BB094F7" w14:textId="77777777" w:rsidR="00E54966" w:rsidRPr="00EE121F" w:rsidRDefault="00E54966" w:rsidP="009A57F6">
            <w:pPr>
              <w:jc w:val="center"/>
              <w:rPr>
                <w:color w:val="000000"/>
                <w:sz w:val="22"/>
              </w:rPr>
            </w:pPr>
            <w:r w:rsidRPr="00EE121F">
              <w:rPr>
                <w:color w:val="000000"/>
                <w:sz w:val="22"/>
              </w:rPr>
              <w:t>12.90</w:t>
            </w:r>
          </w:p>
        </w:tc>
        <w:tc>
          <w:tcPr>
            <w:tcW w:w="590" w:type="dxa"/>
            <w:shd w:val="clear" w:color="auto" w:fill="auto"/>
            <w:noWrap/>
            <w:tcMar>
              <w:left w:w="0" w:type="dxa"/>
              <w:right w:w="0" w:type="dxa"/>
            </w:tcMar>
            <w:hideMark/>
          </w:tcPr>
          <w:p w14:paraId="704FB4F9" w14:textId="77777777" w:rsidR="00E54966" w:rsidRPr="00EE121F" w:rsidRDefault="00E54966" w:rsidP="009A57F6">
            <w:pPr>
              <w:jc w:val="center"/>
              <w:rPr>
                <w:color w:val="000000"/>
                <w:sz w:val="22"/>
              </w:rPr>
            </w:pPr>
            <w:r w:rsidRPr="00EE121F">
              <w:rPr>
                <w:color w:val="000000"/>
                <w:sz w:val="22"/>
              </w:rPr>
              <w:t>0–45</w:t>
            </w:r>
          </w:p>
        </w:tc>
        <w:tc>
          <w:tcPr>
            <w:tcW w:w="130" w:type="dxa"/>
            <w:shd w:val="clear" w:color="auto" w:fill="auto"/>
            <w:noWrap/>
            <w:tcMar>
              <w:left w:w="0" w:type="dxa"/>
              <w:right w:w="0" w:type="dxa"/>
            </w:tcMar>
          </w:tcPr>
          <w:p w14:paraId="3CDEAE5E"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5D41401" w14:textId="77777777" w:rsidR="00E54966" w:rsidRPr="00EE121F" w:rsidRDefault="00E54966" w:rsidP="009A57F6">
            <w:pPr>
              <w:jc w:val="center"/>
              <w:rPr>
                <w:color w:val="000000"/>
                <w:sz w:val="22"/>
              </w:rPr>
            </w:pPr>
            <w:r w:rsidRPr="00EE121F">
              <w:rPr>
                <w:color w:val="000000"/>
                <w:sz w:val="22"/>
              </w:rPr>
              <w:t>22.36</w:t>
            </w:r>
          </w:p>
        </w:tc>
        <w:tc>
          <w:tcPr>
            <w:tcW w:w="533" w:type="dxa"/>
            <w:shd w:val="clear" w:color="auto" w:fill="auto"/>
            <w:noWrap/>
            <w:tcMar>
              <w:left w:w="0" w:type="dxa"/>
              <w:right w:w="0" w:type="dxa"/>
            </w:tcMar>
            <w:hideMark/>
          </w:tcPr>
          <w:p w14:paraId="74104B9E" w14:textId="77777777" w:rsidR="00E54966" w:rsidRPr="00EE121F" w:rsidRDefault="00E54966" w:rsidP="009A57F6">
            <w:pPr>
              <w:jc w:val="center"/>
              <w:rPr>
                <w:color w:val="000000"/>
                <w:sz w:val="22"/>
              </w:rPr>
            </w:pPr>
            <w:r w:rsidRPr="00EE121F">
              <w:rPr>
                <w:color w:val="000000"/>
                <w:sz w:val="22"/>
              </w:rPr>
              <w:t>13.37</w:t>
            </w:r>
          </w:p>
        </w:tc>
        <w:tc>
          <w:tcPr>
            <w:tcW w:w="590" w:type="dxa"/>
            <w:shd w:val="clear" w:color="auto" w:fill="auto"/>
            <w:noWrap/>
            <w:tcMar>
              <w:left w:w="0" w:type="dxa"/>
              <w:right w:w="0" w:type="dxa"/>
            </w:tcMar>
            <w:hideMark/>
          </w:tcPr>
          <w:p w14:paraId="3031E3C3" w14:textId="77777777" w:rsidR="00E54966" w:rsidRPr="00EE121F" w:rsidRDefault="00E54966" w:rsidP="009A57F6">
            <w:pPr>
              <w:jc w:val="center"/>
              <w:rPr>
                <w:color w:val="000000"/>
                <w:sz w:val="22"/>
              </w:rPr>
            </w:pPr>
            <w:r w:rsidRPr="00EE121F">
              <w:rPr>
                <w:color w:val="000000"/>
                <w:sz w:val="22"/>
              </w:rPr>
              <w:t>0–45</w:t>
            </w:r>
          </w:p>
        </w:tc>
        <w:tc>
          <w:tcPr>
            <w:tcW w:w="134" w:type="dxa"/>
            <w:shd w:val="clear" w:color="auto" w:fill="auto"/>
            <w:noWrap/>
            <w:tcMar>
              <w:left w:w="0" w:type="dxa"/>
              <w:right w:w="0" w:type="dxa"/>
            </w:tcMar>
            <w:hideMark/>
          </w:tcPr>
          <w:p w14:paraId="04FB70F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D291490" w14:textId="77777777" w:rsidR="00E54966" w:rsidRPr="00EE121F" w:rsidRDefault="00E54966" w:rsidP="009A57F6">
            <w:pPr>
              <w:jc w:val="center"/>
              <w:rPr>
                <w:color w:val="000000"/>
                <w:sz w:val="22"/>
              </w:rPr>
            </w:pPr>
            <w:r w:rsidRPr="00EE121F">
              <w:rPr>
                <w:color w:val="000000"/>
                <w:sz w:val="22"/>
              </w:rPr>
              <w:t>20.46</w:t>
            </w:r>
          </w:p>
        </w:tc>
        <w:tc>
          <w:tcPr>
            <w:tcW w:w="533" w:type="dxa"/>
            <w:shd w:val="clear" w:color="auto" w:fill="auto"/>
            <w:noWrap/>
            <w:tcMar>
              <w:left w:w="0" w:type="dxa"/>
              <w:right w:w="0" w:type="dxa"/>
            </w:tcMar>
            <w:hideMark/>
          </w:tcPr>
          <w:p w14:paraId="6C069C92" w14:textId="77777777" w:rsidR="00E54966" w:rsidRPr="00EE121F" w:rsidRDefault="00E54966" w:rsidP="009A57F6">
            <w:pPr>
              <w:jc w:val="center"/>
              <w:rPr>
                <w:color w:val="000000"/>
                <w:sz w:val="22"/>
              </w:rPr>
            </w:pPr>
            <w:r w:rsidRPr="00EE121F">
              <w:rPr>
                <w:color w:val="000000"/>
                <w:sz w:val="22"/>
              </w:rPr>
              <w:t>12.40</w:t>
            </w:r>
          </w:p>
        </w:tc>
        <w:tc>
          <w:tcPr>
            <w:tcW w:w="590" w:type="dxa"/>
            <w:shd w:val="clear" w:color="auto" w:fill="auto"/>
            <w:noWrap/>
            <w:tcMar>
              <w:left w:w="0" w:type="dxa"/>
              <w:right w:w="0" w:type="dxa"/>
            </w:tcMar>
            <w:hideMark/>
          </w:tcPr>
          <w:p w14:paraId="54B17916" w14:textId="77777777" w:rsidR="00E54966" w:rsidRPr="00EE121F" w:rsidRDefault="00E54966" w:rsidP="009A57F6">
            <w:pPr>
              <w:jc w:val="center"/>
              <w:rPr>
                <w:color w:val="000000"/>
                <w:sz w:val="22"/>
              </w:rPr>
            </w:pPr>
            <w:r w:rsidRPr="00EE121F">
              <w:rPr>
                <w:color w:val="000000"/>
                <w:sz w:val="22"/>
              </w:rPr>
              <w:t>0–46</w:t>
            </w:r>
          </w:p>
        </w:tc>
        <w:tc>
          <w:tcPr>
            <w:tcW w:w="132" w:type="dxa"/>
            <w:shd w:val="clear" w:color="auto" w:fill="auto"/>
            <w:noWrap/>
            <w:tcMar>
              <w:left w:w="0" w:type="dxa"/>
              <w:right w:w="0" w:type="dxa"/>
            </w:tcMar>
            <w:hideMark/>
          </w:tcPr>
          <w:p w14:paraId="377F182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1CDB3B5" w14:textId="77777777" w:rsidR="00E54966" w:rsidRPr="00EE121F" w:rsidRDefault="00E54966" w:rsidP="009A57F6">
            <w:pPr>
              <w:jc w:val="center"/>
              <w:rPr>
                <w:color w:val="000000"/>
                <w:sz w:val="22"/>
              </w:rPr>
            </w:pPr>
            <w:r w:rsidRPr="00EE121F">
              <w:rPr>
                <w:color w:val="000000"/>
                <w:sz w:val="22"/>
              </w:rPr>
              <w:t>28.84</w:t>
            </w:r>
          </w:p>
        </w:tc>
        <w:tc>
          <w:tcPr>
            <w:tcW w:w="533" w:type="dxa"/>
            <w:shd w:val="clear" w:color="auto" w:fill="auto"/>
            <w:noWrap/>
            <w:tcMar>
              <w:left w:w="0" w:type="dxa"/>
              <w:right w:w="0" w:type="dxa"/>
            </w:tcMar>
            <w:hideMark/>
          </w:tcPr>
          <w:p w14:paraId="6B73FB0C" w14:textId="77777777" w:rsidR="00E54966" w:rsidRPr="00EE121F" w:rsidRDefault="00E54966" w:rsidP="009A57F6">
            <w:pPr>
              <w:jc w:val="center"/>
              <w:rPr>
                <w:color w:val="000000"/>
                <w:sz w:val="22"/>
              </w:rPr>
            </w:pPr>
            <w:r w:rsidRPr="00EE121F">
              <w:rPr>
                <w:color w:val="000000"/>
                <w:sz w:val="22"/>
              </w:rPr>
              <w:t>13.09</w:t>
            </w:r>
          </w:p>
        </w:tc>
        <w:tc>
          <w:tcPr>
            <w:tcW w:w="590" w:type="dxa"/>
            <w:shd w:val="clear" w:color="auto" w:fill="auto"/>
            <w:noWrap/>
            <w:tcMar>
              <w:left w:w="0" w:type="dxa"/>
              <w:right w:w="0" w:type="dxa"/>
            </w:tcMar>
            <w:hideMark/>
          </w:tcPr>
          <w:p w14:paraId="5B72E276" w14:textId="77777777" w:rsidR="00E54966" w:rsidRPr="00EE121F" w:rsidRDefault="00E54966" w:rsidP="009A57F6">
            <w:pPr>
              <w:jc w:val="center"/>
              <w:rPr>
                <w:color w:val="000000"/>
                <w:sz w:val="22"/>
              </w:rPr>
            </w:pPr>
            <w:r w:rsidRPr="00EE121F">
              <w:rPr>
                <w:color w:val="000000"/>
                <w:sz w:val="22"/>
              </w:rPr>
              <w:t>0–60</w:t>
            </w:r>
          </w:p>
        </w:tc>
        <w:tc>
          <w:tcPr>
            <w:tcW w:w="132" w:type="dxa"/>
            <w:shd w:val="clear" w:color="auto" w:fill="auto"/>
            <w:noWrap/>
            <w:tcMar>
              <w:left w:w="0" w:type="dxa"/>
              <w:right w:w="0" w:type="dxa"/>
            </w:tcMar>
            <w:hideMark/>
          </w:tcPr>
          <w:p w14:paraId="6166A04F"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920CF91" w14:textId="77777777" w:rsidR="00E54966" w:rsidRPr="00EE121F" w:rsidRDefault="00E54966" w:rsidP="009A57F6">
            <w:pPr>
              <w:jc w:val="center"/>
              <w:rPr>
                <w:color w:val="000000"/>
                <w:sz w:val="22"/>
              </w:rPr>
            </w:pPr>
            <w:r w:rsidRPr="00EE121F">
              <w:rPr>
                <w:color w:val="000000"/>
                <w:sz w:val="22"/>
              </w:rPr>
              <w:t>28.95</w:t>
            </w:r>
          </w:p>
        </w:tc>
        <w:tc>
          <w:tcPr>
            <w:tcW w:w="590" w:type="dxa"/>
            <w:shd w:val="clear" w:color="auto" w:fill="auto"/>
            <w:noWrap/>
            <w:tcMar>
              <w:left w:w="0" w:type="dxa"/>
              <w:right w:w="0" w:type="dxa"/>
            </w:tcMar>
            <w:hideMark/>
          </w:tcPr>
          <w:p w14:paraId="3AC7B17D" w14:textId="77777777" w:rsidR="00E54966" w:rsidRPr="00EE121F" w:rsidRDefault="00E54966" w:rsidP="009A57F6">
            <w:pPr>
              <w:jc w:val="center"/>
              <w:rPr>
                <w:color w:val="000000"/>
                <w:sz w:val="22"/>
              </w:rPr>
            </w:pPr>
            <w:r w:rsidRPr="00EE121F">
              <w:rPr>
                <w:color w:val="000000"/>
                <w:sz w:val="22"/>
              </w:rPr>
              <w:t>12.99</w:t>
            </w:r>
          </w:p>
        </w:tc>
        <w:tc>
          <w:tcPr>
            <w:tcW w:w="590" w:type="dxa"/>
            <w:shd w:val="clear" w:color="auto" w:fill="auto"/>
            <w:noWrap/>
            <w:tcMar>
              <w:left w:w="0" w:type="dxa"/>
              <w:right w:w="0" w:type="dxa"/>
            </w:tcMar>
            <w:hideMark/>
          </w:tcPr>
          <w:p w14:paraId="19F0CAA6" w14:textId="77777777" w:rsidR="00E54966" w:rsidRPr="00EE121F" w:rsidRDefault="00E54966" w:rsidP="009A57F6">
            <w:pPr>
              <w:jc w:val="center"/>
              <w:rPr>
                <w:color w:val="000000"/>
                <w:sz w:val="22"/>
              </w:rPr>
            </w:pPr>
            <w:r w:rsidRPr="00EE121F">
              <w:rPr>
                <w:color w:val="000000"/>
                <w:sz w:val="22"/>
              </w:rPr>
              <w:t>0–55</w:t>
            </w:r>
          </w:p>
        </w:tc>
        <w:tc>
          <w:tcPr>
            <w:tcW w:w="144" w:type="dxa"/>
            <w:shd w:val="clear" w:color="auto" w:fill="auto"/>
            <w:noWrap/>
            <w:tcMar>
              <w:left w:w="14" w:type="dxa"/>
              <w:right w:w="14" w:type="dxa"/>
            </w:tcMar>
            <w:hideMark/>
          </w:tcPr>
          <w:p w14:paraId="459B0BA9"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681B2590" w14:textId="77777777" w:rsidR="00E54966" w:rsidRPr="00EE121F" w:rsidRDefault="00E54966" w:rsidP="009A57F6">
            <w:pPr>
              <w:jc w:val="center"/>
              <w:rPr>
                <w:color w:val="000000"/>
                <w:sz w:val="22"/>
              </w:rPr>
            </w:pPr>
            <w:r w:rsidRPr="00EE121F">
              <w:rPr>
                <w:color w:val="000000"/>
                <w:sz w:val="22"/>
              </w:rPr>
              <w:t>27.61</w:t>
            </w:r>
          </w:p>
        </w:tc>
        <w:tc>
          <w:tcPr>
            <w:tcW w:w="590" w:type="dxa"/>
            <w:shd w:val="clear" w:color="auto" w:fill="auto"/>
            <w:noWrap/>
            <w:tcMar>
              <w:left w:w="0" w:type="dxa"/>
              <w:right w:w="0" w:type="dxa"/>
            </w:tcMar>
            <w:hideMark/>
          </w:tcPr>
          <w:p w14:paraId="747CF6FA" w14:textId="77777777" w:rsidR="00E54966" w:rsidRPr="00EE121F" w:rsidRDefault="00E54966" w:rsidP="009A57F6">
            <w:pPr>
              <w:jc w:val="center"/>
              <w:rPr>
                <w:color w:val="000000"/>
                <w:sz w:val="22"/>
              </w:rPr>
            </w:pPr>
            <w:r w:rsidRPr="00EE121F">
              <w:rPr>
                <w:color w:val="000000"/>
                <w:sz w:val="22"/>
              </w:rPr>
              <w:t>12.81</w:t>
            </w:r>
          </w:p>
        </w:tc>
        <w:tc>
          <w:tcPr>
            <w:tcW w:w="590" w:type="dxa"/>
            <w:shd w:val="clear" w:color="auto" w:fill="auto"/>
            <w:noWrap/>
            <w:tcMar>
              <w:left w:w="0" w:type="dxa"/>
              <w:right w:w="0" w:type="dxa"/>
            </w:tcMar>
            <w:hideMark/>
          </w:tcPr>
          <w:p w14:paraId="791BC3B6" w14:textId="77777777" w:rsidR="00E54966" w:rsidRPr="00EE121F" w:rsidRDefault="00E54966" w:rsidP="009A57F6">
            <w:pPr>
              <w:jc w:val="center"/>
              <w:rPr>
                <w:color w:val="000000"/>
                <w:sz w:val="22"/>
              </w:rPr>
            </w:pPr>
            <w:r w:rsidRPr="00EE121F">
              <w:rPr>
                <w:color w:val="000000"/>
                <w:sz w:val="22"/>
              </w:rPr>
              <w:t>0–51</w:t>
            </w:r>
          </w:p>
        </w:tc>
      </w:tr>
      <w:tr w:rsidR="00E54966" w:rsidRPr="00EE121F" w14:paraId="5986E2D3" w14:textId="77777777" w:rsidTr="3D881CCF">
        <w:trPr>
          <w:trHeight w:val="312"/>
        </w:trPr>
        <w:tc>
          <w:tcPr>
            <w:tcW w:w="2337" w:type="dxa"/>
            <w:shd w:val="clear" w:color="auto" w:fill="auto"/>
            <w:noWrap/>
            <w:tcMar>
              <w:left w:w="14" w:type="dxa"/>
              <w:right w:w="14" w:type="dxa"/>
            </w:tcMar>
            <w:hideMark/>
          </w:tcPr>
          <w:p w14:paraId="04E4AFEC" w14:textId="6BB9B3E6" w:rsidR="00E54966" w:rsidRDefault="00E54966" w:rsidP="009A57F6">
            <w:pPr>
              <w:rPr>
                <w:color w:val="000000"/>
                <w:sz w:val="22"/>
              </w:rPr>
            </w:pPr>
            <w:r>
              <w:rPr>
                <w:color w:val="000000"/>
                <w:sz w:val="22"/>
              </w:rPr>
              <w:t xml:space="preserve">  </w:t>
            </w:r>
            <w:r w:rsidR="00647C8A">
              <w:rPr>
                <w:color w:val="000000"/>
                <w:sz w:val="22"/>
              </w:rPr>
              <w:t xml:space="preserve">CAM: </w:t>
            </w:r>
            <w:r>
              <w:rPr>
                <w:color w:val="000000"/>
                <w:sz w:val="22"/>
              </w:rPr>
              <w:t xml:space="preserve">Understanding </w:t>
            </w:r>
          </w:p>
          <w:p w14:paraId="543D95C0" w14:textId="4E377C82" w:rsidR="00E54966" w:rsidRPr="00EE121F" w:rsidRDefault="00E54966" w:rsidP="009A57F6">
            <w:pPr>
              <w:rPr>
                <w:color w:val="000000"/>
                <w:sz w:val="22"/>
              </w:rPr>
            </w:pPr>
            <w:r>
              <w:rPr>
                <w:color w:val="000000"/>
                <w:sz w:val="22"/>
              </w:rPr>
              <w:t xml:space="preserve">  </w:t>
            </w:r>
            <w:r w:rsidRPr="00EE121F">
              <w:rPr>
                <w:color w:val="000000"/>
                <w:sz w:val="22"/>
              </w:rPr>
              <w:t xml:space="preserve">Expository </w:t>
            </w:r>
            <w:r>
              <w:rPr>
                <w:color w:val="000000"/>
                <w:sz w:val="22"/>
              </w:rPr>
              <w:t>Text</w:t>
            </w:r>
          </w:p>
        </w:tc>
        <w:tc>
          <w:tcPr>
            <w:tcW w:w="533" w:type="dxa"/>
            <w:shd w:val="clear" w:color="auto" w:fill="auto"/>
            <w:noWrap/>
            <w:tcMar>
              <w:left w:w="0" w:type="dxa"/>
              <w:right w:w="0" w:type="dxa"/>
            </w:tcMar>
            <w:hideMark/>
          </w:tcPr>
          <w:p w14:paraId="59A6B63F" w14:textId="77777777" w:rsidR="00E54966" w:rsidRPr="00EE121F" w:rsidRDefault="00E54966" w:rsidP="009A57F6">
            <w:pPr>
              <w:jc w:val="center"/>
              <w:rPr>
                <w:color w:val="000000"/>
                <w:sz w:val="22"/>
              </w:rPr>
            </w:pPr>
            <w:r w:rsidRPr="00EE121F">
              <w:rPr>
                <w:color w:val="000000"/>
                <w:sz w:val="22"/>
              </w:rPr>
              <w:t>2.34</w:t>
            </w:r>
          </w:p>
        </w:tc>
        <w:tc>
          <w:tcPr>
            <w:tcW w:w="533" w:type="dxa"/>
            <w:shd w:val="clear" w:color="auto" w:fill="auto"/>
            <w:noWrap/>
            <w:tcMar>
              <w:left w:w="0" w:type="dxa"/>
              <w:right w:w="0" w:type="dxa"/>
            </w:tcMar>
            <w:hideMark/>
          </w:tcPr>
          <w:p w14:paraId="6BAA845F" w14:textId="77777777" w:rsidR="00E54966" w:rsidRPr="00EE121F" w:rsidRDefault="00E54966" w:rsidP="009A57F6">
            <w:pPr>
              <w:jc w:val="center"/>
              <w:rPr>
                <w:color w:val="000000"/>
                <w:sz w:val="22"/>
              </w:rPr>
            </w:pPr>
            <w:r w:rsidRPr="00EE121F">
              <w:rPr>
                <w:color w:val="000000"/>
                <w:sz w:val="22"/>
              </w:rPr>
              <w:t>1.97</w:t>
            </w:r>
          </w:p>
        </w:tc>
        <w:tc>
          <w:tcPr>
            <w:tcW w:w="590" w:type="dxa"/>
            <w:shd w:val="clear" w:color="auto" w:fill="auto"/>
            <w:noWrap/>
            <w:tcMar>
              <w:left w:w="0" w:type="dxa"/>
              <w:right w:w="0" w:type="dxa"/>
            </w:tcMar>
            <w:hideMark/>
          </w:tcPr>
          <w:p w14:paraId="07A52986" w14:textId="77777777" w:rsidR="00E54966" w:rsidRPr="00EE121F" w:rsidRDefault="00E54966" w:rsidP="009A57F6">
            <w:pPr>
              <w:jc w:val="center"/>
              <w:rPr>
                <w:color w:val="000000"/>
                <w:sz w:val="22"/>
              </w:rPr>
            </w:pPr>
            <w:r w:rsidRPr="00EE121F">
              <w:rPr>
                <w:color w:val="000000"/>
                <w:sz w:val="22"/>
              </w:rPr>
              <w:t>0–7</w:t>
            </w:r>
          </w:p>
        </w:tc>
        <w:tc>
          <w:tcPr>
            <w:tcW w:w="130" w:type="dxa"/>
            <w:shd w:val="clear" w:color="auto" w:fill="auto"/>
            <w:noWrap/>
            <w:tcMar>
              <w:left w:w="0" w:type="dxa"/>
              <w:right w:w="0" w:type="dxa"/>
            </w:tcMar>
          </w:tcPr>
          <w:p w14:paraId="6636BAA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CA311EC" w14:textId="77777777" w:rsidR="00E54966" w:rsidRPr="00EE121F" w:rsidRDefault="00E54966" w:rsidP="009A57F6">
            <w:pPr>
              <w:jc w:val="center"/>
              <w:rPr>
                <w:color w:val="000000"/>
                <w:sz w:val="22"/>
              </w:rPr>
            </w:pPr>
            <w:r w:rsidRPr="00EE121F">
              <w:rPr>
                <w:color w:val="000000"/>
                <w:sz w:val="22"/>
              </w:rPr>
              <w:t>2.42</w:t>
            </w:r>
          </w:p>
        </w:tc>
        <w:tc>
          <w:tcPr>
            <w:tcW w:w="533" w:type="dxa"/>
            <w:shd w:val="clear" w:color="auto" w:fill="auto"/>
            <w:noWrap/>
            <w:tcMar>
              <w:left w:w="0" w:type="dxa"/>
              <w:right w:w="0" w:type="dxa"/>
            </w:tcMar>
            <w:hideMark/>
          </w:tcPr>
          <w:p w14:paraId="76F37D99" w14:textId="77777777" w:rsidR="00E54966" w:rsidRPr="00EE121F" w:rsidRDefault="00E54966" w:rsidP="009A57F6">
            <w:pPr>
              <w:jc w:val="center"/>
              <w:rPr>
                <w:color w:val="000000"/>
                <w:sz w:val="22"/>
              </w:rPr>
            </w:pPr>
            <w:r w:rsidRPr="00EE121F">
              <w:rPr>
                <w:color w:val="000000"/>
                <w:sz w:val="22"/>
              </w:rPr>
              <w:t>1.65</w:t>
            </w:r>
          </w:p>
        </w:tc>
        <w:tc>
          <w:tcPr>
            <w:tcW w:w="590" w:type="dxa"/>
            <w:shd w:val="clear" w:color="auto" w:fill="auto"/>
            <w:noWrap/>
            <w:tcMar>
              <w:left w:w="0" w:type="dxa"/>
              <w:right w:w="0" w:type="dxa"/>
            </w:tcMar>
            <w:hideMark/>
          </w:tcPr>
          <w:p w14:paraId="762641E0" w14:textId="77777777" w:rsidR="00E54966" w:rsidRPr="00EE121F" w:rsidRDefault="00E54966" w:rsidP="009A57F6">
            <w:pPr>
              <w:jc w:val="center"/>
              <w:rPr>
                <w:color w:val="000000"/>
                <w:sz w:val="22"/>
              </w:rPr>
            </w:pPr>
            <w:r w:rsidRPr="00EE121F">
              <w:rPr>
                <w:color w:val="000000"/>
                <w:sz w:val="22"/>
              </w:rPr>
              <w:t>0–7</w:t>
            </w:r>
          </w:p>
        </w:tc>
        <w:tc>
          <w:tcPr>
            <w:tcW w:w="134" w:type="dxa"/>
            <w:shd w:val="clear" w:color="auto" w:fill="auto"/>
            <w:noWrap/>
            <w:tcMar>
              <w:left w:w="0" w:type="dxa"/>
              <w:right w:w="0" w:type="dxa"/>
            </w:tcMar>
            <w:hideMark/>
          </w:tcPr>
          <w:p w14:paraId="34BA32C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63AAE45" w14:textId="77777777" w:rsidR="00E54966" w:rsidRPr="00EE121F" w:rsidRDefault="00E54966" w:rsidP="009A57F6">
            <w:pPr>
              <w:jc w:val="center"/>
              <w:rPr>
                <w:color w:val="000000"/>
                <w:sz w:val="22"/>
              </w:rPr>
            </w:pPr>
            <w:r w:rsidRPr="00EE121F">
              <w:rPr>
                <w:color w:val="000000"/>
                <w:sz w:val="22"/>
              </w:rPr>
              <w:t>1.68</w:t>
            </w:r>
          </w:p>
        </w:tc>
        <w:tc>
          <w:tcPr>
            <w:tcW w:w="533" w:type="dxa"/>
            <w:shd w:val="clear" w:color="auto" w:fill="auto"/>
            <w:noWrap/>
            <w:tcMar>
              <w:left w:w="0" w:type="dxa"/>
              <w:right w:w="0" w:type="dxa"/>
            </w:tcMar>
            <w:hideMark/>
          </w:tcPr>
          <w:p w14:paraId="743C6CD2" w14:textId="77777777" w:rsidR="00E54966" w:rsidRPr="00EE121F" w:rsidRDefault="00E54966" w:rsidP="009A57F6">
            <w:pPr>
              <w:jc w:val="center"/>
              <w:rPr>
                <w:color w:val="000000"/>
                <w:sz w:val="22"/>
              </w:rPr>
            </w:pPr>
            <w:r w:rsidRPr="00EE121F">
              <w:rPr>
                <w:color w:val="000000"/>
                <w:sz w:val="22"/>
              </w:rPr>
              <w:t>1.21</w:t>
            </w:r>
          </w:p>
        </w:tc>
        <w:tc>
          <w:tcPr>
            <w:tcW w:w="590" w:type="dxa"/>
            <w:shd w:val="clear" w:color="auto" w:fill="auto"/>
            <w:noWrap/>
            <w:tcMar>
              <w:left w:w="0" w:type="dxa"/>
              <w:right w:w="0" w:type="dxa"/>
            </w:tcMar>
            <w:hideMark/>
          </w:tcPr>
          <w:p w14:paraId="4D27B9BC" w14:textId="77777777" w:rsidR="00E54966" w:rsidRPr="00EE121F" w:rsidRDefault="00E54966" w:rsidP="009A57F6">
            <w:pPr>
              <w:jc w:val="center"/>
              <w:rPr>
                <w:color w:val="000000"/>
                <w:sz w:val="22"/>
              </w:rPr>
            </w:pPr>
            <w:r w:rsidRPr="00EE121F">
              <w:rPr>
                <w:color w:val="000000"/>
                <w:sz w:val="22"/>
              </w:rPr>
              <w:t>0–6</w:t>
            </w:r>
          </w:p>
        </w:tc>
        <w:tc>
          <w:tcPr>
            <w:tcW w:w="132" w:type="dxa"/>
            <w:shd w:val="clear" w:color="auto" w:fill="auto"/>
            <w:noWrap/>
            <w:tcMar>
              <w:left w:w="0" w:type="dxa"/>
              <w:right w:w="0" w:type="dxa"/>
            </w:tcMar>
            <w:hideMark/>
          </w:tcPr>
          <w:p w14:paraId="080D4E7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01881E06" w14:textId="77777777" w:rsidR="00E54966" w:rsidRPr="00EE121F" w:rsidRDefault="00E54966" w:rsidP="009A57F6">
            <w:pPr>
              <w:jc w:val="center"/>
              <w:rPr>
                <w:color w:val="000000"/>
                <w:sz w:val="22"/>
              </w:rPr>
            </w:pPr>
            <w:r w:rsidRPr="00EE121F">
              <w:rPr>
                <w:color w:val="000000"/>
                <w:sz w:val="22"/>
              </w:rPr>
              <w:t>3.73</w:t>
            </w:r>
          </w:p>
        </w:tc>
        <w:tc>
          <w:tcPr>
            <w:tcW w:w="533" w:type="dxa"/>
            <w:shd w:val="clear" w:color="auto" w:fill="auto"/>
            <w:noWrap/>
            <w:tcMar>
              <w:left w:w="0" w:type="dxa"/>
              <w:right w:w="0" w:type="dxa"/>
            </w:tcMar>
            <w:hideMark/>
          </w:tcPr>
          <w:p w14:paraId="5DF48A25" w14:textId="77777777" w:rsidR="00E54966" w:rsidRPr="00EE121F" w:rsidRDefault="00E54966" w:rsidP="009A57F6">
            <w:pPr>
              <w:jc w:val="center"/>
              <w:rPr>
                <w:color w:val="000000"/>
                <w:sz w:val="22"/>
              </w:rPr>
            </w:pPr>
            <w:r w:rsidRPr="00EE121F">
              <w:rPr>
                <w:color w:val="000000"/>
                <w:sz w:val="22"/>
              </w:rPr>
              <w:t>1.77</w:t>
            </w:r>
          </w:p>
        </w:tc>
        <w:tc>
          <w:tcPr>
            <w:tcW w:w="590" w:type="dxa"/>
            <w:shd w:val="clear" w:color="auto" w:fill="auto"/>
            <w:noWrap/>
            <w:tcMar>
              <w:left w:w="0" w:type="dxa"/>
              <w:right w:w="0" w:type="dxa"/>
            </w:tcMar>
            <w:hideMark/>
          </w:tcPr>
          <w:p w14:paraId="09648F9A" w14:textId="77777777" w:rsidR="00E54966" w:rsidRPr="00EE121F" w:rsidRDefault="00E54966" w:rsidP="009A57F6">
            <w:pPr>
              <w:jc w:val="center"/>
              <w:rPr>
                <w:color w:val="000000"/>
                <w:sz w:val="22"/>
              </w:rPr>
            </w:pPr>
            <w:r w:rsidRPr="00EE121F">
              <w:rPr>
                <w:color w:val="000000"/>
                <w:sz w:val="22"/>
              </w:rPr>
              <w:t>0–8</w:t>
            </w:r>
          </w:p>
        </w:tc>
        <w:tc>
          <w:tcPr>
            <w:tcW w:w="132" w:type="dxa"/>
            <w:shd w:val="clear" w:color="auto" w:fill="auto"/>
            <w:noWrap/>
            <w:tcMar>
              <w:left w:w="0" w:type="dxa"/>
              <w:right w:w="0" w:type="dxa"/>
            </w:tcMar>
            <w:hideMark/>
          </w:tcPr>
          <w:p w14:paraId="71E5C3EF"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69AA27C" w14:textId="77777777" w:rsidR="00E54966" w:rsidRPr="00EE121F" w:rsidRDefault="00E54966" w:rsidP="009A57F6">
            <w:pPr>
              <w:jc w:val="center"/>
              <w:rPr>
                <w:color w:val="000000"/>
                <w:sz w:val="22"/>
              </w:rPr>
            </w:pPr>
            <w:r w:rsidRPr="00EE121F">
              <w:rPr>
                <w:color w:val="000000"/>
                <w:sz w:val="22"/>
              </w:rPr>
              <w:t>3.51</w:t>
            </w:r>
          </w:p>
        </w:tc>
        <w:tc>
          <w:tcPr>
            <w:tcW w:w="590" w:type="dxa"/>
            <w:shd w:val="clear" w:color="auto" w:fill="auto"/>
            <w:noWrap/>
            <w:tcMar>
              <w:left w:w="0" w:type="dxa"/>
              <w:right w:w="0" w:type="dxa"/>
            </w:tcMar>
            <w:hideMark/>
          </w:tcPr>
          <w:p w14:paraId="45582FDC" w14:textId="77777777" w:rsidR="00E54966" w:rsidRPr="00EE121F" w:rsidRDefault="00E54966" w:rsidP="009A57F6">
            <w:pPr>
              <w:jc w:val="center"/>
              <w:rPr>
                <w:color w:val="000000"/>
                <w:sz w:val="22"/>
              </w:rPr>
            </w:pPr>
            <w:r w:rsidRPr="00EE121F">
              <w:rPr>
                <w:color w:val="000000"/>
                <w:sz w:val="22"/>
              </w:rPr>
              <w:t>1.87</w:t>
            </w:r>
          </w:p>
        </w:tc>
        <w:tc>
          <w:tcPr>
            <w:tcW w:w="590" w:type="dxa"/>
            <w:shd w:val="clear" w:color="auto" w:fill="auto"/>
            <w:noWrap/>
            <w:tcMar>
              <w:left w:w="0" w:type="dxa"/>
              <w:right w:w="0" w:type="dxa"/>
            </w:tcMar>
            <w:hideMark/>
          </w:tcPr>
          <w:p w14:paraId="6330E954" w14:textId="77777777" w:rsidR="00E54966" w:rsidRPr="00EE121F" w:rsidRDefault="00E54966" w:rsidP="009A57F6">
            <w:pPr>
              <w:jc w:val="center"/>
              <w:rPr>
                <w:color w:val="000000"/>
                <w:sz w:val="22"/>
              </w:rPr>
            </w:pPr>
            <w:r w:rsidRPr="00EE121F">
              <w:rPr>
                <w:color w:val="000000"/>
                <w:sz w:val="22"/>
              </w:rPr>
              <w:t>0–7</w:t>
            </w:r>
          </w:p>
        </w:tc>
        <w:tc>
          <w:tcPr>
            <w:tcW w:w="144" w:type="dxa"/>
            <w:shd w:val="clear" w:color="auto" w:fill="auto"/>
            <w:noWrap/>
            <w:tcMar>
              <w:left w:w="14" w:type="dxa"/>
              <w:right w:w="14" w:type="dxa"/>
            </w:tcMar>
            <w:hideMark/>
          </w:tcPr>
          <w:p w14:paraId="6674369F"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3605C50" w14:textId="77777777" w:rsidR="00E54966" w:rsidRPr="00EE121F" w:rsidRDefault="00E54966" w:rsidP="009A57F6">
            <w:pPr>
              <w:jc w:val="center"/>
              <w:rPr>
                <w:color w:val="000000"/>
                <w:sz w:val="22"/>
              </w:rPr>
            </w:pPr>
            <w:r w:rsidRPr="00EE121F">
              <w:rPr>
                <w:color w:val="000000"/>
                <w:sz w:val="22"/>
              </w:rPr>
              <w:t>3.16</w:t>
            </w:r>
          </w:p>
        </w:tc>
        <w:tc>
          <w:tcPr>
            <w:tcW w:w="590" w:type="dxa"/>
            <w:shd w:val="clear" w:color="auto" w:fill="auto"/>
            <w:noWrap/>
            <w:tcMar>
              <w:left w:w="0" w:type="dxa"/>
              <w:right w:w="0" w:type="dxa"/>
            </w:tcMar>
            <w:hideMark/>
          </w:tcPr>
          <w:p w14:paraId="72C227C6" w14:textId="77777777" w:rsidR="00E54966" w:rsidRPr="00EE121F" w:rsidRDefault="00E54966" w:rsidP="009A57F6">
            <w:pPr>
              <w:jc w:val="center"/>
              <w:rPr>
                <w:color w:val="000000"/>
                <w:sz w:val="22"/>
              </w:rPr>
            </w:pPr>
            <w:r w:rsidRPr="00EE121F">
              <w:rPr>
                <w:color w:val="000000"/>
                <w:sz w:val="22"/>
              </w:rPr>
              <w:t>1.61</w:t>
            </w:r>
          </w:p>
        </w:tc>
        <w:tc>
          <w:tcPr>
            <w:tcW w:w="590" w:type="dxa"/>
            <w:shd w:val="clear" w:color="auto" w:fill="auto"/>
            <w:noWrap/>
            <w:tcMar>
              <w:left w:w="0" w:type="dxa"/>
              <w:right w:w="0" w:type="dxa"/>
            </w:tcMar>
            <w:hideMark/>
          </w:tcPr>
          <w:p w14:paraId="1D7CD869" w14:textId="77777777" w:rsidR="00E54966" w:rsidRPr="00EE121F" w:rsidRDefault="00E54966" w:rsidP="009A57F6">
            <w:pPr>
              <w:jc w:val="center"/>
              <w:rPr>
                <w:color w:val="000000"/>
                <w:sz w:val="22"/>
              </w:rPr>
            </w:pPr>
            <w:r w:rsidRPr="00EE121F">
              <w:rPr>
                <w:color w:val="000000"/>
                <w:sz w:val="22"/>
              </w:rPr>
              <w:t>0–7</w:t>
            </w:r>
          </w:p>
        </w:tc>
      </w:tr>
      <w:tr w:rsidR="005D04C1" w:rsidRPr="00EE121F" w14:paraId="491B2208" w14:textId="77777777" w:rsidTr="3D881CCF">
        <w:trPr>
          <w:trHeight w:val="312"/>
        </w:trPr>
        <w:tc>
          <w:tcPr>
            <w:tcW w:w="3993" w:type="dxa"/>
            <w:gridSpan w:val="4"/>
            <w:shd w:val="clear" w:color="auto" w:fill="auto"/>
            <w:noWrap/>
            <w:tcMar>
              <w:left w:w="14" w:type="dxa"/>
              <w:right w:w="14" w:type="dxa"/>
            </w:tcMar>
            <w:hideMark/>
          </w:tcPr>
          <w:p w14:paraId="26B898B6" w14:textId="77777777" w:rsidR="005D04C1" w:rsidRPr="00EE121F" w:rsidRDefault="005D04C1" w:rsidP="009A57F6">
            <w:pPr>
              <w:rPr>
                <w:sz w:val="22"/>
              </w:rPr>
            </w:pPr>
            <w:r w:rsidRPr="00EE121F">
              <w:rPr>
                <w:color w:val="000000"/>
                <w:sz w:val="22"/>
              </w:rPr>
              <w:t xml:space="preserve">Child </w:t>
            </w:r>
            <w:r>
              <w:rPr>
                <w:color w:val="000000"/>
                <w:sz w:val="22"/>
              </w:rPr>
              <w:t>language comprehension outcomes</w:t>
            </w:r>
            <w:r w:rsidRPr="00EE121F">
              <w:rPr>
                <w:color w:val="000000"/>
                <w:sz w:val="22"/>
              </w:rPr>
              <w:t xml:space="preserve"> </w:t>
            </w:r>
          </w:p>
        </w:tc>
        <w:tc>
          <w:tcPr>
            <w:tcW w:w="130" w:type="dxa"/>
            <w:shd w:val="clear" w:color="auto" w:fill="auto"/>
            <w:noWrap/>
            <w:tcMar>
              <w:left w:w="0" w:type="dxa"/>
              <w:right w:w="0" w:type="dxa"/>
            </w:tcMar>
          </w:tcPr>
          <w:p w14:paraId="12C752B7"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03BCECBC"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01D288E5"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04DA6D32" w14:textId="77777777" w:rsidR="005D04C1" w:rsidRPr="00EE121F" w:rsidRDefault="005D04C1" w:rsidP="009A57F6">
            <w:pPr>
              <w:jc w:val="center"/>
              <w:rPr>
                <w:sz w:val="22"/>
              </w:rPr>
            </w:pPr>
          </w:p>
        </w:tc>
        <w:tc>
          <w:tcPr>
            <w:tcW w:w="134" w:type="dxa"/>
            <w:shd w:val="clear" w:color="auto" w:fill="auto"/>
            <w:noWrap/>
            <w:tcMar>
              <w:left w:w="0" w:type="dxa"/>
              <w:right w:w="0" w:type="dxa"/>
            </w:tcMar>
            <w:hideMark/>
          </w:tcPr>
          <w:p w14:paraId="4A9BCCE4"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56101A5D"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42D040A5"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4A4CD222" w14:textId="77777777" w:rsidR="005D04C1" w:rsidRPr="00EE121F" w:rsidRDefault="005D04C1" w:rsidP="009A57F6">
            <w:pPr>
              <w:jc w:val="center"/>
              <w:rPr>
                <w:sz w:val="22"/>
              </w:rPr>
            </w:pPr>
          </w:p>
        </w:tc>
        <w:tc>
          <w:tcPr>
            <w:tcW w:w="132" w:type="dxa"/>
            <w:shd w:val="clear" w:color="auto" w:fill="auto"/>
            <w:noWrap/>
            <w:tcMar>
              <w:left w:w="0" w:type="dxa"/>
              <w:right w:w="0" w:type="dxa"/>
            </w:tcMar>
            <w:hideMark/>
          </w:tcPr>
          <w:p w14:paraId="0026342D"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54AC634F" w14:textId="77777777" w:rsidR="005D04C1" w:rsidRPr="00EE121F" w:rsidRDefault="005D04C1" w:rsidP="009A57F6">
            <w:pPr>
              <w:jc w:val="center"/>
              <w:rPr>
                <w:sz w:val="22"/>
              </w:rPr>
            </w:pPr>
          </w:p>
        </w:tc>
        <w:tc>
          <w:tcPr>
            <w:tcW w:w="533" w:type="dxa"/>
            <w:shd w:val="clear" w:color="auto" w:fill="auto"/>
            <w:noWrap/>
            <w:tcMar>
              <w:left w:w="0" w:type="dxa"/>
              <w:right w:w="0" w:type="dxa"/>
            </w:tcMar>
            <w:hideMark/>
          </w:tcPr>
          <w:p w14:paraId="746ABA0B"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3D70393F" w14:textId="77777777" w:rsidR="005D04C1" w:rsidRPr="00EE121F" w:rsidRDefault="005D04C1" w:rsidP="009A57F6">
            <w:pPr>
              <w:jc w:val="center"/>
              <w:rPr>
                <w:sz w:val="22"/>
              </w:rPr>
            </w:pPr>
          </w:p>
        </w:tc>
        <w:tc>
          <w:tcPr>
            <w:tcW w:w="132" w:type="dxa"/>
            <w:shd w:val="clear" w:color="auto" w:fill="auto"/>
            <w:noWrap/>
            <w:tcMar>
              <w:left w:w="0" w:type="dxa"/>
              <w:right w:w="0" w:type="dxa"/>
            </w:tcMar>
            <w:hideMark/>
          </w:tcPr>
          <w:p w14:paraId="15510C77"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6157FE41"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07C1F954"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3786CCB4" w14:textId="77777777" w:rsidR="005D04C1" w:rsidRPr="00EE121F" w:rsidRDefault="005D04C1" w:rsidP="009A57F6">
            <w:pPr>
              <w:jc w:val="center"/>
              <w:rPr>
                <w:sz w:val="22"/>
              </w:rPr>
            </w:pPr>
          </w:p>
        </w:tc>
        <w:tc>
          <w:tcPr>
            <w:tcW w:w="144" w:type="dxa"/>
            <w:shd w:val="clear" w:color="auto" w:fill="auto"/>
            <w:noWrap/>
            <w:tcMar>
              <w:left w:w="14" w:type="dxa"/>
              <w:right w:w="14" w:type="dxa"/>
            </w:tcMar>
            <w:hideMark/>
          </w:tcPr>
          <w:p w14:paraId="4967F047"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3379BA4C"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5FECBBAA" w14:textId="77777777" w:rsidR="005D04C1" w:rsidRPr="00EE121F" w:rsidRDefault="005D04C1" w:rsidP="009A57F6">
            <w:pPr>
              <w:jc w:val="center"/>
              <w:rPr>
                <w:sz w:val="22"/>
              </w:rPr>
            </w:pPr>
          </w:p>
        </w:tc>
        <w:tc>
          <w:tcPr>
            <w:tcW w:w="590" w:type="dxa"/>
            <w:shd w:val="clear" w:color="auto" w:fill="auto"/>
            <w:noWrap/>
            <w:tcMar>
              <w:left w:w="0" w:type="dxa"/>
              <w:right w:w="0" w:type="dxa"/>
            </w:tcMar>
            <w:hideMark/>
          </w:tcPr>
          <w:p w14:paraId="17E86298" w14:textId="77777777" w:rsidR="005D04C1" w:rsidRPr="00EE121F" w:rsidRDefault="005D04C1" w:rsidP="009A57F6">
            <w:pPr>
              <w:jc w:val="center"/>
              <w:rPr>
                <w:sz w:val="22"/>
              </w:rPr>
            </w:pPr>
          </w:p>
        </w:tc>
      </w:tr>
      <w:tr w:rsidR="00E54966" w:rsidRPr="00EE121F" w14:paraId="1F264597" w14:textId="77777777" w:rsidTr="3D881CCF">
        <w:trPr>
          <w:trHeight w:val="312"/>
        </w:trPr>
        <w:tc>
          <w:tcPr>
            <w:tcW w:w="2337" w:type="dxa"/>
            <w:shd w:val="clear" w:color="auto" w:fill="auto"/>
            <w:noWrap/>
            <w:tcMar>
              <w:left w:w="14" w:type="dxa"/>
              <w:right w:w="14" w:type="dxa"/>
            </w:tcMar>
            <w:hideMark/>
          </w:tcPr>
          <w:p w14:paraId="30F56B51" w14:textId="41B06E1A" w:rsidR="00E54966" w:rsidRPr="00EE121F" w:rsidRDefault="00E54966" w:rsidP="009A57F6">
            <w:pPr>
              <w:rPr>
                <w:color w:val="000000"/>
                <w:sz w:val="22"/>
              </w:rPr>
            </w:pPr>
            <w:r w:rsidRPr="00EE121F">
              <w:rPr>
                <w:color w:val="000000"/>
                <w:sz w:val="22"/>
              </w:rPr>
              <w:t xml:space="preserve">  TNR: </w:t>
            </w:r>
            <w:r>
              <w:rPr>
                <w:color w:val="000000"/>
                <w:sz w:val="22"/>
              </w:rPr>
              <w:t>S</w:t>
            </w:r>
            <w:r w:rsidRPr="00EE121F">
              <w:rPr>
                <w:color w:val="000000"/>
                <w:sz w:val="22"/>
              </w:rPr>
              <w:t xml:space="preserve">tory </w:t>
            </w:r>
            <w:r>
              <w:rPr>
                <w:color w:val="000000"/>
                <w:sz w:val="22"/>
              </w:rPr>
              <w:t>G</w:t>
            </w:r>
            <w:r w:rsidRPr="00EE121F">
              <w:rPr>
                <w:color w:val="000000"/>
                <w:sz w:val="22"/>
              </w:rPr>
              <w:t>rammar</w:t>
            </w:r>
          </w:p>
        </w:tc>
        <w:tc>
          <w:tcPr>
            <w:tcW w:w="533" w:type="dxa"/>
            <w:shd w:val="clear" w:color="auto" w:fill="auto"/>
            <w:noWrap/>
            <w:tcMar>
              <w:left w:w="0" w:type="dxa"/>
              <w:right w:w="0" w:type="dxa"/>
            </w:tcMar>
            <w:hideMark/>
          </w:tcPr>
          <w:p w14:paraId="5222D72B" w14:textId="77777777" w:rsidR="00E54966" w:rsidRPr="00EE121F" w:rsidRDefault="00E54966" w:rsidP="009A57F6">
            <w:pPr>
              <w:jc w:val="center"/>
              <w:rPr>
                <w:color w:val="000000"/>
                <w:sz w:val="22"/>
              </w:rPr>
            </w:pPr>
            <w:r w:rsidRPr="00EE121F">
              <w:rPr>
                <w:color w:val="000000"/>
                <w:sz w:val="22"/>
              </w:rPr>
              <w:t>11.70</w:t>
            </w:r>
          </w:p>
        </w:tc>
        <w:tc>
          <w:tcPr>
            <w:tcW w:w="533" w:type="dxa"/>
            <w:shd w:val="clear" w:color="auto" w:fill="auto"/>
            <w:noWrap/>
            <w:tcMar>
              <w:left w:w="0" w:type="dxa"/>
              <w:right w:w="0" w:type="dxa"/>
            </w:tcMar>
            <w:hideMark/>
          </w:tcPr>
          <w:p w14:paraId="1DA5772C" w14:textId="77777777" w:rsidR="00E54966" w:rsidRPr="00EE121F" w:rsidRDefault="00E54966" w:rsidP="009A57F6">
            <w:pPr>
              <w:jc w:val="center"/>
              <w:rPr>
                <w:color w:val="000000"/>
                <w:sz w:val="22"/>
              </w:rPr>
            </w:pPr>
            <w:r w:rsidRPr="00EE121F">
              <w:rPr>
                <w:color w:val="000000"/>
                <w:sz w:val="22"/>
              </w:rPr>
              <w:t>7.68</w:t>
            </w:r>
          </w:p>
        </w:tc>
        <w:tc>
          <w:tcPr>
            <w:tcW w:w="590" w:type="dxa"/>
            <w:shd w:val="clear" w:color="auto" w:fill="auto"/>
            <w:noWrap/>
            <w:tcMar>
              <w:left w:w="0" w:type="dxa"/>
              <w:right w:w="0" w:type="dxa"/>
            </w:tcMar>
            <w:hideMark/>
          </w:tcPr>
          <w:p w14:paraId="6FD991B2" w14:textId="77777777" w:rsidR="00E54966" w:rsidRPr="00EE121F" w:rsidRDefault="00E54966" w:rsidP="009A57F6">
            <w:pPr>
              <w:jc w:val="center"/>
              <w:rPr>
                <w:color w:val="000000"/>
                <w:sz w:val="22"/>
              </w:rPr>
            </w:pPr>
            <w:r w:rsidRPr="00EE121F">
              <w:rPr>
                <w:color w:val="000000"/>
                <w:sz w:val="22"/>
              </w:rPr>
              <w:t>0–24</w:t>
            </w:r>
          </w:p>
        </w:tc>
        <w:tc>
          <w:tcPr>
            <w:tcW w:w="130" w:type="dxa"/>
            <w:shd w:val="clear" w:color="auto" w:fill="auto"/>
            <w:noWrap/>
            <w:tcMar>
              <w:left w:w="0" w:type="dxa"/>
              <w:right w:w="0" w:type="dxa"/>
            </w:tcMar>
          </w:tcPr>
          <w:p w14:paraId="08B75B25"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7D30491E" w14:textId="77777777" w:rsidR="00E54966" w:rsidRPr="00EE121F" w:rsidRDefault="00E54966" w:rsidP="009A57F6">
            <w:pPr>
              <w:jc w:val="center"/>
              <w:rPr>
                <w:color w:val="000000"/>
                <w:sz w:val="22"/>
              </w:rPr>
            </w:pPr>
            <w:r w:rsidRPr="00EE121F">
              <w:rPr>
                <w:color w:val="000000"/>
                <w:sz w:val="22"/>
              </w:rPr>
              <w:t>13.01</w:t>
            </w:r>
          </w:p>
        </w:tc>
        <w:tc>
          <w:tcPr>
            <w:tcW w:w="533" w:type="dxa"/>
            <w:shd w:val="clear" w:color="auto" w:fill="auto"/>
            <w:noWrap/>
            <w:tcMar>
              <w:left w:w="0" w:type="dxa"/>
              <w:right w:w="0" w:type="dxa"/>
            </w:tcMar>
            <w:hideMark/>
          </w:tcPr>
          <w:p w14:paraId="40720A52" w14:textId="77777777" w:rsidR="00E54966" w:rsidRPr="00EE121F" w:rsidRDefault="00E54966" w:rsidP="009A57F6">
            <w:pPr>
              <w:jc w:val="center"/>
              <w:rPr>
                <w:color w:val="000000"/>
                <w:sz w:val="22"/>
              </w:rPr>
            </w:pPr>
            <w:r w:rsidRPr="00EE121F">
              <w:rPr>
                <w:color w:val="000000"/>
                <w:sz w:val="22"/>
              </w:rPr>
              <w:t>7.81</w:t>
            </w:r>
          </w:p>
        </w:tc>
        <w:tc>
          <w:tcPr>
            <w:tcW w:w="590" w:type="dxa"/>
            <w:shd w:val="clear" w:color="auto" w:fill="auto"/>
            <w:noWrap/>
            <w:tcMar>
              <w:left w:w="0" w:type="dxa"/>
              <w:right w:w="0" w:type="dxa"/>
            </w:tcMar>
            <w:hideMark/>
          </w:tcPr>
          <w:p w14:paraId="7202C088" w14:textId="77777777" w:rsidR="00E54966" w:rsidRPr="00EE121F" w:rsidRDefault="00E54966" w:rsidP="009A57F6">
            <w:pPr>
              <w:jc w:val="center"/>
              <w:rPr>
                <w:color w:val="000000"/>
                <w:sz w:val="22"/>
              </w:rPr>
            </w:pPr>
            <w:r w:rsidRPr="00EE121F">
              <w:rPr>
                <w:color w:val="000000"/>
                <w:sz w:val="22"/>
              </w:rPr>
              <w:t>0–26</w:t>
            </w:r>
          </w:p>
        </w:tc>
        <w:tc>
          <w:tcPr>
            <w:tcW w:w="134" w:type="dxa"/>
            <w:shd w:val="clear" w:color="auto" w:fill="auto"/>
            <w:noWrap/>
            <w:tcMar>
              <w:left w:w="0" w:type="dxa"/>
              <w:right w:w="0" w:type="dxa"/>
            </w:tcMar>
            <w:hideMark/>
          </w:tcPr>
          <w:p w14:paraId="6EA10BF4"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35474DF" w14:textId="77777777" w:rsidR="00E54966" w:rsidRPr="00EE121F" w:rsidRDefault="00E54966" w:rsidP="009A57F6">
            <w:pPr>
              <w:jc w:val="center"/>
              <w:rPr>
                <w:color w:val="000000"/>
                <w:sz w:val="22"/>
              </w:rPr>
            </w:pPr>
            <w:r w:rsidRPr="00EE121F">
              <w:rPr>
                <w:color w:val="000000"/>
                <w:sz w:val="22"/>
              </w:rPr>
              <w:t>13.05</w:t>
            </w:r>
          </w:p>
        </w:tc>
        <w:tc>
          <w:tcPr>
            <w:tcW w:w="533" w:type="dxa"/>
            <w:shd w:val="clear" w:color="auto" w:fill="auto"/>
            <w:noWrap/>
            <w:tcMar>
              <w:left w:w="0" w:type="dxa"/>
              <w:right w:w="0" w:type="dxa"/>
            </w:tcMar>
            <w:hideMark/>
          </w:tcPr>
          <w:p w14:paraId="4A1451C6" w14:textId="77777777" w:rsidR="00E54966" w:rsidRPr="00EE121F" w:rsidRDefault="00E54966" w:rsidP="009A57F6">
            <w:pPr>
              <w:jc w:val="center"/>
              <w:rPr>
                <w:color w:val="000000"/>
                <w:sz w:val="22"/>
              </w:rPr>
            </w:pPr>
            <w:r w:rsidRPr="00EE121F">
              <w:rPr>
                <w:color w:val="000000"/>
                <w:sz w:val="22"/>
              </w:rPr>
              <w:t>7.33</w:t>
            </w:r>
          </w:p>
        </w:tc>
        <w:tc>
          <w:tcPr>
            <w:tcW w:w="590" w:type="dxa"/>
            <w:shd w:val="clear" w:color="auto" w:fill="auto"/>
            <w:noWrap/>
            <w:tcMar>
              <w:left w:w="0" w:type="dxa"/>
              <w:right w:w="0" w:type="dxa"/>
            </w:tcMar>
            <w:hideMark/>
          </w:tcPr>
          <w:p w14:paraId="0891ECB4" w14:textId="77777777" w:rsidR="00E54966" w:rsidRPr="00EE121F" w:rsidRDefault="00E54966" w:rsidP="009A57F6">
            <w:pPr>
              <w:jc w:val="center"/>
              <w:rPr>
                <w:color w:val="000000"/>
                <w:sz w:val="22"/>
              </w:rPr>
            </w:pPr>
            <w:r w:rsidRPr="00EE121F">
              <w:rPr>
                <w:color w:val="000000"/>
                <w:sz w:val="22"/>
              </w:rPr>
              <w:t>0–26</w:t>
            </w:r>
          </w:p>
        </w:tc>
        <w:tc>
          <w:tcPr>
            <w:tcW w:w="132" w:type="dxa"/>
            <w:shd w:val="clear" w:color="auto" w:fill="auto"/>
            <w:noWrap/>
            <w:tcMar>
              <w:left w:w="0" w:type="dxa"/>
              <w:right w:w="0" w:type="dxa"/>
            </w:tcMar>
            <w:hideMark/>
          </w:tcPr>
          <w:p w14:paraId="61326BB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65B1967" w14:textId="77777777" w:rsidR="00E54966" w:rsidRPr="00EE121F" w:rsidRDefault="00E54966" w:rsidP="009A57F6">
            <w:pPr>
              <w:jc w:val="center"/>
              <w:rPr>
                <w:color w:val="000000"/>
                <w:sz w:val="22"/>
              </w:rPr>
            </w:pPr>
            <w:r w:rsidRPr="00EE121F">
              <w:rPr>
                <w:color w:val="000000"/>
                <w:sz w:val="22"/>
              </w:rPr>
              <w:t>16.64</w:t>
            </w:r>
          </w:p>
        </w:tc>
        <w:tc>
          <w:tcPr>
            <w:tcW w:w="533" w:type="dxa"/>
            <w:shd w:val="clear" w:color="auto" w:fill="auto"/>
            <w:noWrap/>
            <w:tcMar>
              <w:left w:w="0" w:type="dxa"/>
              <w:right w:w="0" w:type="dxa"/>
            </w:tcMar>
            <w:hideMark/>
          </w:tcPr>
          <w:p w14:paraId="4FEA8106" w14:textId="77777777" w:rsidR="00E54966" w:rsidRPr="00EE121F" w:rsidRDefault="00E54966" w:rsidP="009A57F6">
            <w:pPr>
              <w:jc w:val="center"/>
              <w:rPr>
                <w:color w:val="000000"/>
                <w:sz w:val="22"/>
              </w:rPr>
            </w:pPr>
            <w:r w:rsidRPr="00EE121F">
              <w:rPr>
                <w:color w:val="000000"/>
                <w:sz w:val="22"/>
              </w:rPr>
              <w:t>7.40</w:t>
            </w:r>
          </w:p>
        </w:tc>
        <w:tc>
          <w:tcPr>
            <w:tcW w:w="590" w:type="dxa"/>
            <w:shd w:val="clear" w:color="auto" w:fill="auto"/>
            <w:noWrap/>
            <w:tcMar>
              <w:left w:w="0" w:type="dxa"/>
              <w:right w:w="0" w:type="dxa"/>
            </w:tcMar>
            <w:hideMark/>
          </w:tcPr>
          <w:p w14:paraId="72649FA3" w14:textId="77777777" w:rsidR="00E54966" w:rsidRPr="00EE121F" w:rsidRDefault="00E54966" w:rsidP="009A57F6">
            <w:pPr>
              <w:jc w:val="center"/>
              <w:rPr>
                <w:color w:val="000000"/>
                <w:sz w:val="22"/>
              </w:rPr>
            </w:pPr>
            <w:r w:rsidRPr="00EE121F">
              <w:rPr>
                <w:color w:val="000000"/>
                <w:sz w:val="22"/>
              </w:rPr>
              <w:t>0–30</w:t>
            </w:r>
          </w:p>
        </w:tc>
        <w:tc>
          <w:tcPr>
            <w:tcW w:w="132" w:type="dxa"/>
            <w:shd w:val="clear" w:color="auto" w:fill="auto"/>
            <w:noWrap/>
            <w:tcMar>
              <w:left w:w="0" w:type="dxa"/>
              <w:right w:w="0" w:type="dxa"/>
            </w:tcMar>
            <w:hideMark/>
          </w:tcPr>
          <w:p w14:paraId="194D35F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21C010C" w14:textId="77777777" w:rsidR="00E54966" w:rsidRPr="00EE121F" w:rsidRDefault="00E54966" w:rsidP="009A57F6">
            <w:pPr>
              <w:jc w:val="center"/>
              <w:rPr>
                <w:color w:val="000000"/>
                <w:sz w:val="22"/>
              </w:rPr>
            </w:pPr>
            <w:r w:rsidRPr="00EE121F">
              <w:rPr>
                <w:color w:val="000000"/>
                <w:sz w:val="22"/>
              </w:rPr>
              <w:t>18.16</w:t>
            </w:r>
          </w:p>
        </w:tc>
        <w:tc>
          <w:tcPr>
            <w:tcW w:w="590" w:type="dxa"/>
            <w:shd w:val="clear" w:color="auto" w:fill="auto"/>
            <w:noWrap/>
            <w:tcMar>
              <w:left w:w="0" w:type="dxa"/>
              <w:right w:w="0" w:type="dxa"/>
            </w:tcMar>
            <w:hideMark/>
          </w:tcPr>
          <w:p w14:paraId="47610BAA" w14:textId="77777777" w:rsidR="00E54966" w:rsidRPr="00EE121F" w:rsidRDefault="00E54966" w:rsidP="009A57F6">
            <w:pPr>
              <w:jc w:val="center"/>
              <w:rPr>
                <w:color w:val="000000"/>
                <w:sz w:val="22"/>
              </w:rPr>
            </w:pPr>
            <w:r w:rsidRPr="00EE121F">
              <w:rPr>
                <w:color w:val="000000"/>
                <w:sz w:val="22"/>
              </w:rPr>
              <w:t>7.60</w:t>
            </w:r>
          </w:p>
        </w:tc>
        <w:tc>
          <w:tcPr>
            <w:tcW w:w="590" w:type="dxa"/>
            <w:shd w:val="clear" w:color="auto" w:fill="auto"/>
            <w:noWrap/>
            <w:tcMar>
              <w:left w:w="0" w:type="dxa"/>
              <w:right w:w="0" w:type="dxa"/>
            </w:tcMar>
            <w:hideMark/>
          </w:tcPr>
          <w:p w14:paraId="71095E95" w14:textId="77777777" w:rsidR="00E54966" w:rsidRPr="00EE121F" w:rsidRDefault="00E54966" w:rsidP="009A57F6">
            <w:pPr>
              <w:jc w:val="center"/>
              <w:rPr>
                <w:color w:val="000000"/>
                <w:sz w:val="22"/>
              </w:rPr>
            </w:pPr>
            <w:r w:rsidRPr="00EE121F">
              <w:rPr>
                <w:color w:val="000000"/>
                <w:sz w:val="22"/>
              </w:rPr>
              <w:t>0–33</w:t>
            </w:r>
          </w:p>
        </w:tc>
        <w:tc>
          <w:tcPr>
            <w:tcW w:w="144" w:type="dxa"/>
            <w:shd w:val="clear" w:color="auto" w:fill="auto"/>
            <w:noWrap/>
            <w:tcMar>
              <w:left w:w="14" w:type="dxa"/>
              <w:right w:w="14" w:type="dxa"/>
            </w:tcMar>
            <w:hideMark/>
          </w:tcPr>
          <w:p w14:paraId="0F7E7491"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014A8AAA" w14:textId="77777777" w:rsidR="00E54966" w:rsidRPr="00EE121F" w:rsidRDefault="00E54966" w:rsidP="009A57F6">
            <w:pPr>
              <w:jc w:val="center"/>
              <w:rPr>
                <w:color w:val="000000"/>
                <w:sz w:val="22"/>
              </w:rPr>
            </w:pPr>
            <w:r w:rsidRPr="00EE121F">
              <w:rPr>
                <w:color w:val="000000"/>
                <w:sz w:val="22"/>
              </w:rPr>
              <w:t>17.31</w:t>
            </w:r>
          </w:p>
        </w:tc>
        <w:tc>
          <w:tcPr>
            <w:tcW w:w="590" w:type="dxa"/>
            <w:shd w:val="clear" w:color="auto" w:fill="auto"/>
            <w:noWrap/>
            <w:tcMar>
              <w:left w:w="0" w:type="dxa"/>
              <w:right w:w="0" w:type="dxa"/>
            </w:tcMar>
            <w:hideMark/>
          </w:tcPr>
          <w:p w14:paraId="23B640C6" w14:textId="77777777" w:rsidR="00E54966" w:rsidRPr="00EE121F" w:rsidRDefault="00E54966" w:rsidP="009A57F6">
            <w:pPr>
              <w:jc w:val="center"/>
              <w:rPr>
                <w:color w:val="000000"/>
                <w:sz w:val="22"/>
              </w:rPr>
            </w:pPr>
            <w:r w:rsidRPr="00EE121F">
              <w:rPr>
                <w:color w:val="000000"/>
                <w:sz w:val="22"/>
              </w:rPr>
              <w:t>7.98</w:t>
            </w:r>
          </w:p>
        </w:tc>
        <w:tc>
          <w:tcPr>
            <w:tcW w:w="590" w:type="dxa"/>
            <w:shd w:val="clear" w:color="auto" w:fill="auto"/>
            <w:noWrap/>
            <w:tcMar>
              <w:left w:w="0" w:type="dxa"/>
              <w:right w:w="0" w:type="dxa"/>
            </w:tcMar>
            <w:hideMark/>
          </w:tcPr>
          <w:p w14:paraId="21DFBB6F" w14:textId="77777777" w:rsidR="00E54966" w:rsidRPr="00EE121F" w:rsidRDefault="00E54966" w:rsidP="009A57F6">
            <w:pPr>
              <w:jc w:val="center"/>
              <w:rPr>
                <w:color w:val="000000"/>
                <w:sz w:val="22"/>
              </w:rPr>
            </w:pPr>
            <w:r w:rsidRPr="00EE121F">
              <w:rPr>
                <w:color w:val="000000"/>
                <w:sz w:val="22"/>
              </w:rPr>
              <w:t>0–32</w:t>
            </w:r>
          </w:p>
        </w:tc>
      </w:tr>
      <w:tr w:rsidR="00E54966" w:rsidRPr="00EE121F" w14:paraId="417D0286" w14:textId="77777777" w:rsidTr="3D881CCF">
        <w:trPr>
          <w:trHeight w:val="312"/>
        </w:trPr>
        <w:tc>
          <w:tcPr>
            <w:tcW w:w="2337" w:type="dxa"/>
            <w:shd w:val="clear" w:color="auto" w:fill="auto"/>
            <w:noWrap/>
            <w:tcMar>
              <w:left w:w="14" w:type="dxa"/>
              <w:right w:w="14" w:type="dxa"/>
            </w:tcMar>
            <w:hideMark/>
          </w:tcPr>
          <w:p w14:paraId="1A486CCA" w14:textId="287CC459" w:rsidR="00E54966" w:rsidRPr="00EE121F" w:rsidRDefault="00E54966" w:rsidP="009A57F6">
            <w:pPr>
              <w:rPr>
                <w:color w:val="000000"/>
                <w:sz w:val="22"/>
              </w:rPr>
            </w:pPr>
            <w:r w:rsidRPr="00EE121F">
              <w:rPr>
                <w:color w:val="000000"/>
                <w:sz w:val="22"/>
              </w:rPr>
              <w:t xml:space="preserve">  TNR: </w:t>
            </w:r>
            <w:r w:rsidR="006F15A0">
              <w:rPr>
                <w:color w:val="000000"/>
                <w:sz w:val="22"/>
              </w:rPr>
              <w:t>Story C</w:t>
            </w:r>
            <w:r w:rsidR="007E7656">
              <w:rPr>
                <w:color w:val="000000"/>
                <w:sz w:val="22"/>
              </w:rPr>
              <w:t>ohesion</w:t>
            </w:r>
          </w:p>
        </w:tc>
        <w:tc>
          <w:tcPr>
            <w:tcW w:w="533" w:type="dxa"/>
            <w:shd w:val="clear" w:color="auto" w:fill="auto"/>
            <w:noWrap/>
            <w:tcMar>
              <w:left w:w="0" w:type="dxa"/>
              <w:right w:w="0" w:type="dxa"/>
            </w:tcMar>
            <w:hideMark/>
          </w:tcPr>
          <w:p w14:paraId="678242AE" w14:textId="77777777" w:rsidR="00E54966" w:rsidRPr="00EE121F" w:rsidRDefault="00E54966" w:rsidP="009A57F6">
            <w:pPr>
              <w:jc w:val="center"/>
              <w:rPr>
                <w:color w:val="000000"/>
                <w:sz w:val="22"/>
              </w:rPr>
            </w:pPr>
            <w:r w:rsidRPr="00EE121F">
              <w:rPr>
                <w:color w:val="000000"/>
                <w:sz w:val="22"/>
              </w:rPr>
              <w:t>1.53</w:t>
            </w:r>
          </w:p>
        </w:tc>
        <w:tc>
          <w:tcPr>
            <w:tcW w:w="533" w:type="dxa"/>
            <w:shd w:val="clear" w:color="auto" w:fill="auto"/>
            <w:noWrap/>
            <w:tcMar>
              <w:left w:w="0" w:type="dxa"/>
              <w:right w:w="0" w:type="dxa"/>
            </w:tcMar>
            <w:hideMark/>
          </w:tcPr>
          <w:p w14:paraId="0B4505BD" w14:textId="77777777" w:rsidR="00E54966" w:rsidRPr="00EE121F" w:rsidRDefault="00E54966" w:rsidP="009A57F6">
            <w:pPr>
              <w:jc w:val="center"/>
              <w:rPr>
                <w:color w:val="000000"/>
                <w:sz w:val="22"/>
              </w:rPr>
            </w:pPr>
            <w:r w:rsidRPr="00EE121F">
              <w:rPr>
                <w:color w:val="000000"/>
                <w:sz w:val="22"/>
              </w:rPr>
              <w:t>1.47</w:t>
            </w:r>
          </w:p>
        </w:tc>
        <w:tc>
          <w:tcPr>
            <w:tcW w:w="590" w:type="dxa"/>
            <w:shd w:val="clear" w:color="auto" w:fill="auto"/>
            <w:noWrap/>
            <w:tcMar>
              <w:left w:w="0" w:type="dxa"/>
              <w:right w:w="0" w:type="dxa"/>
            </w:tcMar>
            <w:hideMark/>
          </w:tcPr>
          <w:p w14:paraId="71F9CA78" w14:textId="77777777" w:rsidR="00E54966" w:rsidRPr="00EE121F" w:rsidRDefault="00E54966" w:rsidP="009A57F6">
            <w:pPr>
              <w:jc w:val="center"/>
              <w:rPr>
                <w:color w:val="000000"/>
                <w:sz w:val="22"/>
              </w:rPr>
            </w:pPr>
            <w:r w:rsidRPr="00EE121F">
              <w:rPr>
                <w:color w:val="000000"/>
                <w:sz w:val="22"/>
              </w:rPr>
              <w:t>0–5</w:t>
            </w:r>
          </w:p>
        </w:tc>
        <w:tc>
          <w:tcPr>
            <w:tcW w:w="130" w:type="dxa"/>
            <w:shd w:val="clear" w:color="auto" w:fill="auto"/>
            <w:noWrap/>
            <w:tcMar>
              <w:left w:w="0" w:type="dxa"/>
              <w:right w:w="0" w:type="dxa"/>
            </w:tcMar>
          </w:tcPr>
          <w:p w14:paraId="16D9613F"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2C7466E9" w14:textId="77777777" w:rsidR="00E54966" w:rsidRPr="00EE121F" w:rsidRDefault="00E54966" w:rsidP="009A57F6">
            <w:pPr>
              <w:jc w:val="center"/>
              <w:rPr>
                <w:color w:val="000000"/>
                <w:sz w:val="22"/>
              </w:rPr>
            </w:pPr>
            <w:r w:rsidRPr="00EE121F">
              <w:rPr>
                <w:color w:val="000000"/>
                <w:sz w:val="22"/>
              </w:rPr>
              <w:t>1.69</w:t>
            </w:r>
          </w:p>
        </w:tc>
        <w:tc>
          <w:tcPr>
            <w:tcW w:w="533" w:type="dxa"/>
            <w:shd w:val="clear" w:color="auto" w:fill="auto"/>
            <w:noWrap/>
            <w:tcMar>
              <w:left w:w="0" w:type="dxa"/>
              <w:right w:w="0" w:type="dxa"/>
            </w:tcMar>
            <w:hideMark/>
          </w:tcPr>
          <w:p w14:paraId="089CB4E4" w14:textId="77777777" w:rsidR="00E54966" w:rsidRPr="00EE121F" w:rsidRDefault="00E54966" w:rsidP="009A57F6">
            <w:pPr>
              <w:jc w:val="center"/>
              <w:rPr>
                <w:color w:val="000000"/>
                <w:sz w:val="22"/>
              </w:rPr>
            </w:pPr>
            <w:r w:rsidRPr="00EE121F">
              <w:rPr>
                <w:color w:val="000000"/>
                <w:sz w:val="22"/>
              </w:rPr>
              <w:t>1.47</w:t>
            </w:r>
          </w:p>
        </w:tc>
        <w:tc>
          <w:tcPr>
            <w:tcW w:w="590" w:type="dxa"/>
            <w:shd w:val="clear" w:color="auto" w:fill="auto"/>
            <w:noWrap/>
            <w:tcMar>
              <w:left w:w="0" w:type="dxa"/>
              <w:right w:w="0" w:type="dxa"/>
            </w:tcMar>
            <w:hideMark/>
          </w:tcPr>
          <w:p w14:paraId="7ED443CD" w14:textId="77777777" w:rsidR="00E54966" w:rsidRPr="00EE121F" w:rsidRDefault="00E54966" w:rsidP="009A57F6">
            <w:pPr>
              <w:jc w:val="center"/>
              <w:rPr>
                <w:color w:val="000000"/>
                <w:sz w:val="22"/>
              </w:rPr>
            </w:pPr>
            <w:r w:rsidRPr="00EE121F">
              <w:rPr>
                <w:color w:val="000000"/>
                <w:sz w:val="22"/>
              </w:rPr>
              <w:t>0–5</w:t>
            </w:r>
          </w:p>
        </w:tc>
        <w:tc>
          <w:tcPr>
            <w:tcW w:w="134" w:type="dxa"/>
            <w:shd w:val="clear" w:color="auto" w:fill="auto"/>
            <w:noWrap/>
            <w:tcMar>
              <w:left w:w="0" w:type="dxa"/>
              <w:right w:w="0" w:type="dxa"/>
            </w:tcMar>
            <w:hideMark/>
          </w:tcPr>
          <w:p w14:paraId="3039F96C"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B227814" w14:textId="77777777" w:rsidR="00E54966" w:rsidRPr="00EE121F" w:rsidRDefault="00E54966" w:rsidP="009A57F6">
            <w:pPr>
              <w:jc w:val="center"/>
              <w:rPr>
                <w:color w:val="000000"/>
                <w:sz w:val="22"/>
              </w:rPr>
            </w:pPr>
            <w:r w:rsidRPr="00EE121F">
              <w:rPr>
                <w:color w:val="000000"/>
                <w:sz w:val="22"/>
              </w:rPr>
              <w:t>1.63</w:t>
            </w:r>
          </w:p>
        </w:tc>
        <w:tc>
          <w:tcPr>
            <w:tcW w:w="533" w:type="dxa"/>
            <w:shd w:val="clear" w:color="auto" w:fill="auto"/>
            <w:noWrap/>
            <w:tcMar>
              <w:left w:w="0" w:type="dxa"/>
              <w:right w:w="0" w:type="dxa"/>
            </w:tcMar>
            <w:hideMark/>
          </w:tcPr>
          <w:p w14:paraId="34657AEC" w14:textId="77777777" w:rsidR="00E54966" w:rsidRPr="00EE121F" w:rsidRDefault="00E54966" w:rsidP="009A57F6">
            <w:pPr>
              <w:jc w:val="center"/>
              <w:rPr>
                <w:color w:val="000000"/>
                <w:sz w:val="22"/>
              </w:rPr>
            </w:pPr>
            <w:r w:rsidRPr="00EE121F">
              <w:rPr>
                <w:color w:val="000000"/>
                <w:sz w:val="22"/>
              </w:rPr>
              <w:t>1.45</w:t>
            </w:r>
          </w:p>
        </w:tc>
        <w:tc>
          <w:tcPr>
            <w:tcW w:w="590" w:type="dxa"/>
            <w:shd w:val="clear" w:color="auto" w:fill="auto"/>
            <w:noWrap/>
            <w:tcMar>
              <w:left w:w="0" w:type="dxa"/>
              <w:right w:w="0" w:type="dxa"/>
            </w:tcMar>
            <w:hideMark/>
          </w:tcPr>
          <w:p w14:paraId="3429798A" w14:textId="77777777" w:rsidR="00E54966" w:rsidRPr="00EE121F" w:rsidRDefault="00E54966" w:rsidP="009A57F6">
            <w:pPr>
              <w:jc w:val="center"/>
              <w:rPr>
                <w:color w:val="000000"/>
                <w:sz w:val="22"/>
              </w:rPr>
            </w:pPr>
            <w:r w:rsidRPr="00EE121F">
              <w:rPr>
                <w:color w:val="000000"/>
                <w:sz w:val="22"/>
              </w:rPr>
              <w:t>0–6</w:t>
            </w:r>
          </w:p>
        </w:tc>
        <w:tc>
          <w:tcPr>
            <w:tcW w:w="132" w:type="dxa"/>
            <w:shd w:val="clear" w:color="auto" w:fill="auto"/>
            <w:noWrap/>
            <w:tcMar>
              <w:left w:w="0" w:type="dxa"/>
              <w:right w:w="0" w:type="dxa"/>
            </w:tcMar>
            <w:hideMark/>
          </w:tcPr>
          <w:p w14:paraId="362879C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9D393B1" w14:textId="77777777" w:rsidR="00E54966" w:rsidRPr="00EE121F" w:rsidRDefault="00E54966" w:rsidP="009A57F6">
            <w:pPr>
              <w:jc w:val="center"/>
              <w:rPr>
                <w:color w:val="000000"/>
                <w:sz w:val="22"/>
              </w:rPr>
            </w:pPr>
            <w:r w:rsidRPr="00EE121F">
              <w:rPr>
                <w:color w:val="000000"/>
                <w:sz w:val="22"/>
              </w:rPr>
              <w:t>2.40</w:t>
            </w:r>
          </w:p>
        </w:tc>
        <w:tc>
          <w:tcPr>
            <w:tcW w:w="533" w:type="dxa"/>
            <w:shd w:val="clear" w:color="auto" w:fill="auto"/>
            <w:noWrap/>
            <w:tcMar>
              <w:left w:w="0" w:type="dxa"/>
              <w:right w:w="0" w:type="dxa"/>
            </w:tcMar>
            <w:hideMark/>
          </w:tcPr>
          <w:p w14:paraId="54D5B814" w14:textId="77777777" w:rsidR="00E54966" w:rsidRPr="00EE121F" w:rsidRDefault="00E54966" w:rsidP="009A57F6">
            <w:pPr>
              <w:jc w:val="center"/>
              <w:rPr>
                <w:color w:val="000000"/>
                <w:sz w:val="22"/>
              </w:rPr>
            </w:pPr>
            <w:r w:rsidRPr="00EE121F">
              <w:rPr>
                <w:color w:val="000000"/>
                <w:sz w:val="22"/>
              </w:rPr>
              <w:t>1.89</w:t>
            </w:r>
          </w:p>
        </w:tc>
        <w:tc>
          <w:tcPr>
            <w:tcW w:w="590" w:type="dxa"/>
            <w:shd w:val="clear" w:color="auto" w:fill="auto"/>
            <w:noWrap/>
            <w:tcMar>
              <w:left w:w="0" w:type="dxa"/>
              <w:right w:w="0" w:type="dxa"/>
            </w:tcMar>
            <w:hideMark/>
          </w:tcPr>
          <w:p w14:paraId="2603BBBF" w14:textId="77777777" w:rsidR="00E54966" w:rsidRPr="00EE121F" w:rsidRDefault="00E54966" w:rsidP="009A57F6">
            <w:pPr>
              <w:jc w:val="center"/>
              <w:rPr>
                <w:color w:val="000000"/>
                <w:sz w:val="22"/>
              </w:rPr>
            </w:pPr>
            <w:r w:rsidRPr="00EE121F">
              <w:rPr>
                <w:color w:val="000000"/>
                <w:sz w:val="22"/>
              </w:rPr>
              <w:t>0–7</w:t>
            </w:r>
          </w:p>
        </w:tc>
        <w:tc>
          <w:tcPr>
            <w:tcW w:w="132" w:type="dxa"/>
            <w:shd w:val="clear" w:color="auto" w:fill="auto"/>
            <w:noWrap/>
            <w:tcMar>
              <w:left w:w="0" w:type="dxa"/>
              <w:right w:w="0" w:type="dxa"/>
            </w:tcMar>
            <w:hideMark/>
          </w:tcPr>
          <w:p w14:paraId="7846581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DAF468C" w14:textId="77777777" w:rsidR="00E54966" w:rsidRPr="00EE121F" w:rsidRDefault="00E54966" w:rsidP="009A57F6">
            <w:pPr>
              <w:jc w:val="center"/>
              <w:rPr>
                <w:color w:val="000000"/>
                <w:sz w:val="22"/>
              </w:rPr>
            </w:pPr>
            <w:r w:rsidRPr="00EE121F">
              <w:rPr>
                <w:color w:val="000000"/>
                <w:sz w:val="22"/>
              </w:rPr>
              <w:t>2.84</w:t>
            </w:r>
          </w:p>
        </w:tc>
        <w:tc>
          <w:tcPr>
            <w:tcW w:w="590" w:type="dxa"/>
            <w:shd w:val="clear" w:color="auto" w:fill="auto"/>
            <w:noWrap/>
            <w:tcMar>
              <w:left w:w="0" w:type="dxa"/>
              <w:right w:w="0" w:type="dxa"/>
            </w:tcMar>
            <w:hideMark/>
          </w:tcPr>
          <w:p w14:paraId="08324600" w14:textId="77777777" w:rsidR="00E54966" w:rsidRPr="00EE121F" w:rsidRDefault="00E54966" w:rsidP="009A57F6">
            <w:pPr>
              <w:jc w:val="center"/>
              <w:rPr>
                <w:color w:val="000000"/>
                <w:sz w:val="22"/>
              </w:rPr>
            </w:pPr>
            <w:r w:rsidRPr="00EE121F">
              <w:rPr>
                <w:color w:val="000000"/>
                <w:sz w:val="22"/>
              </w:rPr>
              <w:t>2.09</w:t>
            </w:r>
          </w:p>
        </w:tc>
        <w:tc>
          <w:tcPr>
            <w:tcW w:w="590" w:type="dxa"/>
            <w:shd w:val="clear" w:color="auto" w:fill="auto"/>
            <w:noWrap/>
            <w:tcMar>
              <w:left w:w="0" w:type="dxa"/>
              <w:right w:w="0" w:type="dxa"/>
            </w:tcMar>
            <w:hideMark/>
          </w:tcPr>
          <w:p w14:paraId="0BB41903" w14:textId="77777777" w:rsidR="00E54966" w:rsidRPr="00EE121F" w:rsidRDefault="00E54966" w:rsidP="009A57F6">
            <w:pPr>
              <w:jc w:val="center"/>
              <w:rPr>
                <w:color w:val="000000"/>
                <w:sz w:val="22"/>
              </w:rPr>
            </w:pPr>
            <w:r w:rsidRPr="00EE121F">
              <w:rPr>
                <w:color w:val="000000"/>
                <w:sz w:val="22"/>
              </w:rPr>
              <w:t>0–11</w:t>
            </w:r>
          </w:p>
        </w:tc>
        <w:tc>
          <w:tcPr>
            <w:tcW w:w="144" w:type="dxa"/>
            <w:shd w:val="clear" w:color="auto" w:fill="auto"/>
            <w:noWrap/>
            <w:tcMar>
              <w:left w:w="14" w:type="dxa"/>
              <w:right w:w="14" w:type="dxa"/>
            </w:tcMar>
            <w:hideMark/>
          </w:tcPr>
          <w:p w14:paraId="1730459C"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1EB2A05" w14:textId="77777777" w:rsidR="00E54966" w:rsidRPr="00EE121F" w:rsidRDefault="00E54966" w:rsidP="009A57F6">
            <w:pPr>
              <w:jc w:val="center"/>
              <w:rPr>
                <w:color w:val="000000"/>
                <w:sz w:val="22"/>
              </w:rPr>
            </w:pPr>
            <w:r w:rsidRPr="00EE121F">
              <w:rPr>
                <w:color w:val="000000"/>
                <w:sz w:val="22"/>
              </w:rPr>
              <w:t>2.66</w:t>
            </w:r>
          </w:p>
        </w:tc>
        <w:tc>
          <w:tcPr>
            <w:tcW w:w="590" w:type="dxa"/>
            <w:shd w:val="clear" w:color="auto" w:fill="auto"/>
            <w:noWrap/>
            <w:tcMar>
              <w:left w:w="0" w:type="dxa"/>
              <w:right w:w="0" w:type="dxa"/>
            </w:tcMar>
            <w:hideMark/>
          </w:tcPr>
          <w:p w14:paraId="25B7CC13" w14:textId="77777777" w:rsidR="00E54966" w:rsidRPr="00EE121F" w:rsidRDefault="00E54966" w:rsidP="009A57F6">
            <w:pPr>
              <w:jc w:val="center"/>
              <w:rPr>
                <w:color w:val="000000"/>
                <w:sz w:val="22"/>
              </w:rPr>
            </w:pPr>
            <w:r w:rsidRPr="00EE121F">
              <w:rPr>
                <w:color w:val="000000"/>
                <w:sz w:val="22"/>
              </w:rPr>
              <w:t>2.15</w:t>
            </w:r>
          </w:p>
        </w:tc>
        <w:tc>
          <w:tcPr>
            <w:tcW w:w="590" w:type="dxa"/>
            <w:shd w:val="clear" w:color="auto" w:fill="auto"/>
            <w:noWrap/>
            <w:tcMar>
              <w:left w:w="0" w:type="dxa"/>
              <w:right w:w="0" w:type="dxa"/>
            </w:tcMar>
            <w:hideMark/>
          </w:tcPr>
          <w:p w14:paraId="171CA89B" w14:textId="77777777" w:rsidR="00E54966" w:rsidRPr="00EE121F" w:rsidRDefault="00E54966" w:rsidP="009A57F6">
            <w:pPr>
              <w:jc w:val="center"/>
              <w:rPr>
                <w:color w:val="000000"/>
                <w:sz w:val="22"/>
              </w:rPr>
            </w:pPr>
            <w:r w:rsidRPr="00EE121F">
              <w:rPr>
                <w:color w:val="000000"/>
                <w:sz w:val="22"/>
              </w:rPr>
              <w:t>0–11</w:t>
            </w:r>
          </w:p>
        </w:tc>
      </w:tr>
      <w:tr w:rsidR="00E54966" w:rsidRPr="00EE121F" w14:paraId="12702516" w14:textId="77777777" w:rsidTr="3D881CCF">
        <w:trPr>
          <w:trHeight w:val="312"/>
        </w:trPr>
        <w:tc>
          <w:tcPr>
            <w:tcW w:w="2337" w:type="dxa"/>
            <w:shd w:val="clear" w:color="auto" w:fill="auto"/>
            <w:noWrap/>
            <w:tcMar>
              <w:left w:w="14" w:type="dxa"/>
              <w:right w:w="14" w:type="dxa"/>
            </w:tcMar>
            <w:hideMark/>
          </w:tcPr>
          <w:p w14:paraId="73D69BB4" w14:textId="55854932" w:rsidR="00E54966" w:rsidRPr="00EE121F" w:rsidRDefault="00E54966" w:rsidP="009A57F6">
            <w:pPr>
              <w:rPr>
                <w:color w:val="000000"/>
                <w:sz w:val="22"/>
              </w:rPr>
            </w:pPr>
            <w:r w:rsidRPr="00EE121F">
              <w:rPr>
                <w:color w:val="000000"/>
                <w:sz w:val="22"/>
              </w:rPr>
              <w:t xml:space="preserve">  TNR: </w:t>
            </w:r>
            <w:r>
              <w:rPr>
                <w:color w:val="000000"/>
                <w:sz w:val="22"/>
              </w:rPr>
              <w:t>C</w:t>
            </w:r>
            <w:r w:rsidRPr="00EE121F">
              <w:rPr>
                <w:color w:val="000000"/>
                <w:sz w:val="22"/>
              </w:rPr>
              <w:t>omprehension</w:t>
            </w:r>
          </w:p>
        </w:tc>
        <w:tc>
          <w:tcPr>
            <w:tcW w:w="533" w:type="dxa"/>
            <w:shd w:val="clear" w:color="auto" w:fill="auto"/>
            <w:noWrap/>
            <w:tcMar>
              <w:left w:w="0" w:type="dxa"/>
              <w:right w:w="0" w:type="dxa"/>
            </w:tcMar>
            <w:hideMark/>
          </w:tcPr>
          <w:p w14:paraId="0B203E1B" w14:textId="77777777" w:rsidR="00E54966" w:rsidRPr="00EE121F" w:rsidRDefault="00E54966" w:rsidP="009A57F6">
            <w:pPr>
              <w:jc w:val="center"/>
              <w:rPr>
                <w:color w:val="000000"/>
                <w:sz w:val="22"/>
              </w:rPr>
            </w:pPr>
            <w:r w:rsidRPr="00EE121F">
              <w:rPr>
                <w:color w:val="000000"/>
                <w:sz w:val="22"/>
              </w:rPr>
              <w:t>3.68</w:t>
            </w:r>
          </w:p>
        </w:tc>
        <w:tc>
          <w:tcPr>
            <w:tcW w:w="533" w:type="dxa"/>
            <w:shd w:val="clear" w:color="auto" w:fill="auto"/>
            <w:noWrap/>
            <w:tcMar>
              <w:left w:w="0" w:type="dxa"/>
              <w:right w:w="0" w:type="dxa"/>
            </w:tcMar>
            <w:hideMark/>
          </w:tcPr>
          <w:p w14:paraId="6EFB5312" w14:textId="77777777" w:rsidR="00E54966" w:rsidRPr="00EE121F" w:rsidRDefault="00E54966" w:rsidP="009A57F6">
            <w:pPr>
              <w:jc w:val="center"/>
              <w:rPr>
                <w:color w:val="000000"/>
                <w:sz w:val="22"/>
              </w:rPr>
            </w:pPr>
            <w:r w:rsidRPr="00EE121F">
              <w:rPr>
                <w:color w:val="000000"/>
                <w:sz w:val="22"/>
              </w:rPr>
              <w:t>1.78</w:t>
            </w:r>
          </w:p>
        </w:tc>
        <w:tc>
          <w:tcPr>
            <w:tcW w:w="590" w:type="dxa"/>
            <w:shd w:val="clear" w:color="auto" w:fill="auto"/>
            <w:noWrap/>
            <w:tcMar>
              <w:left w:w="0" w:type="dxa"/>
              <w:right w:w="0" w:type="dxa"/>
            </w:tcMar>
            <w:hideMark/>
          </w:tcPr>
          <w:p w14:paraId="3AAEBB65" w14:textId="77777777" w:rsidR="00E54966" w:rsidRPr="00EE121F" w:rsidRDefault="00E54966" w:rsidP="009A57F6">
            <w:pPr>
              <w:jc w:val="center"/>
              <w:rPr>
                <w:color w:val="000000"/>
                <w:sz w:val="22"/>
              </w:rPr>
            </w:pPr>
            <w:r w:rsidRPr="00EE121F">
              <w:rPr>
                <w:color w:val="000000"/>
                <w:sz w:val="22"/>
              </w:rPr>
              <w:t>0–6</w:t>
            </w:r>
          </w:p>
        </w:tc>
        <w:tc>
          <w:tcPr>
            <w:tcW w:w="130" w:type="dxa"/>
            <w:shd w:val="clear" w:color="auto" w:fill="auto"/>
            <w:noWrap/>
            <w:tcMar>
              <w:left w:w="0" w:type="dxa"/>
              <w:right w:w="0" w:type="dxa"/>
            </w:tcMar>
          </w:tcPr>
          <w:p w14:paraId="5C57F439"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5410314" w14:textId="77777777" w:rsidR="00E54966" w:rsidRPr="00EE121F" w:rsidRDefault="00E54966" w:rsidP="009A57F6">
            <w:pPr>
              <w:jc w:val="center"/>
              <w:rPr>
                <w:color w:val="000000"/>
                <w:sz w:val="22"/>
              </w:rPr>
            </w:pPr>
            <w:r w:rsidRPr="00EE121F">
              <w:rPr>
                <w:color w:val="000000"/>
                <w:sz w:val="22"/>
              </w:rPr>
              <w:t>3.98</w:t>
            </w:r>
          </w:p>
        </w:tc>
        <w:tc>
          <w:tcPr>
            <w:tcW w:w="533" w:type="dxa"/>
            <w:shd w:val="clear" w:color="auto" w:fill="auto"/>
            <w:noWrap/>
            <w:tcMar>
              <w:left w:w="0" w:type="dxa"/>
              <w:right w:w="0" w:type="dxa"/>
            </w:tcMar>
            <w:hideMark/>
          </w:tcPr>
          <w:p w14:paraId="1A1FDDFA" w14:textId="77777777" w:rsidR="00E54966" w:rsidRPr="00EE121F" w:rsidRDefault="00E54966" w:rsidP="009A57F6">
            <w:pPr>
              <w:jc w:val="center"/>
              <w:rPr>
                <w:color w:val="000000"/>
                <w:sz w:val="22"/>
              </w:rPr>
            </w:pPr>
            <w:r w:rsidRPr="00EE121F">
              <w:rPr>
                <w:color w:val="000000"/>
                <w:sz w:val="22"/>
              </w:rPr>
              <w:t>1.59</w:t>
            </w:r>
          </w:p>
        </w:tc>
        <w:tc>
          <w:tcPr>
            <w:tcW w:w="590" w:type="dxa"/>
            <w:shd w:val="clear" w:color="auto" w:fill="auto"/>
            <w:noWrap/>
            <w:tcMar>
              <w:left w:w="0" w:type="dxa"/>
              <w:right w:w="0" w:type="dxa"/>
            </w:tcMar>
            <w:hideMark/>
          </w:tcPr>
          <w:p w14:paraId="53936CC7" w14:textId="77777777" w:rsidR="00E54966" w:rsidRPr="00EE121F" w:rsidRDefault="00E54966" w:rsidP="009A57F6">
            <w:pPr>
              <w:jc w:val="center"/>
              <w:rPr>
                <w:color w:val="000000"/>
                <w:sz w:val="22"/>
              </w:rPr>
            </w:pPr>
            <w:r w:rsidRPr="00EE121F">
              <w:rPr>
                <w:color w:val="000000"/>
                <w:sz w:val="22"/>
              </w:rPr>
              <w:t>0–6</w:t>
            </w:r>
          </w:p>
        </w:tc>
        <w:tc>
          <w:tcPr>
            <w:tcW w:w="134" w:type="dxa"/>
            <w:shd w:val="clear" w:color="auto" w:fill="auto"/>
            <w:noWrap/>
            <w:tcMar>
              <w:left w:w="0" w:type="dxa"/>
              <w:right w:w="0" w:type="dxa"/>
            </w:tcMar>
            <w:hideMark/>
          </w:tcPr>
          <w:p w14:paraId="59C0E788"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587F330F" w14:textId="77777777" w:rsidR="00E54966" w:rsidRPr="00EE121F" w:rsidRDefault="00E54966" w:rsidP="009A57F6">
            <w:pPr>
              <w:jc w:val="center"/>
              <w:rPr>
                <w:color w:val="000000"/>
                <w:sz w:val="22"/>
              </w:rPr>
            </w:pPr>
            <w:r w:rsidRPr="00EE121F">
              <w:rPr>
                <w:color w:val="000000"/>
                <w:sz w:val="22"/>
              </w:rPr>
              <w:t>4.14</w:t>
            </w:r>
          </w:p>
        </w:tc>
        <w:tc>
          <w:tcPr>
            <w:tcW w:w="533" w:type="dxa"/>
            <w:shd w:val="clear" w:color="auto" w:fill="auto"/>
            <w:noWrap/>
            <w:tcMar>
              <w:left w:w="0" w:type="dxa"/>
              <w:right w:w="0" w:type="dxa"/>
            </w:tcMar>
            <w:hideMark/>
          </w:tcPr>
          <w:p w14:paraId="22D69A72" w14:textId="77777777" w:rsidR="00E54966" w:rsidRPr="00EE121F" w:rsidRDefault="00E54966" w:rsidP="009A57F6">
            <w:pPr>
              <w:jc w:val="center"/>
              <w:rPr>
                <w:color w:val="000000"/>
                <w:sz w:val="22"/>
              </w:rPr>
            </w:pPr>
            <w:r w:rsidRPr="00EE121F">
              <w:rPr>
                <w:color w:val="000000"/>
                <w:sz w:val="22"/>
              </w:rPr>
              <w:t>1.67</w:t>
            </w:r>
          </w:p>
        </w:tc>
        <w:tc>
          <w:tcPr>
            <w:tcW w:w="590" w:type="dxa"/>
            <w:shd w:val="clear" w:color="auto" w:fill="auto"/>
            <w:noWrap/>
            <w:tcMar>
              <w:left w:w="0" w:type="dxa"/>
              <w:right w:w="0" w:type="dxa"/>
            </w:tcMar>
            <w:hideMark/>
          </w:tcPr>
          <w:p w14:paraId="1DEFD2A5" w14:textId="77777777" w:rsidR="00E54966" w:rsidRPr="00EE121F" w:rsidRDefault="00E54966" w:rsidP="009A57F6">
            <w:pPr>
              <w:jc w:val="center"/>
              <w:rPr>
                <w:color w:val="000000"/>
                <w:sz w:val="22"/>
              </w:rPr>
            </w:pPr>
            <w:r w:rsidRPr="00EE121F">
              <w:rPr>
                <w:color w:val="000000"/>
                <w:sz w:val="22"/>
              </w:rPr>
              <w:t>0–6</w:t>
            </w:r>
          </w:p>
        </w:tc>
        <w:tc>
          <w:tcPr>
            <w:tcW w:w="132" w:type="dxa"/>
            <w:shd w:val="clear" w:color="auto" w:fill="auto"/>
            <w:noWrap/>
            <w:tcMar>
              <w:left w:w="0" w:type="dxa"/>
              <w:right w:w="0" w:type="dxa"/>
            </w:tcMar>
            <w:hideMark/>
          </w:tcPr>
          <w:p w14:paraId="1470C582"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4555BD3B" w14:textId="77777777" w:rsidR="00E54966" w:rsidRPr="00EE121F" w:rsidRDefault="00E54966" w:rsidP="009A57F6">
            <w:pPr>
              <w:jc w:val="center"/>
              <w:rPr>
                <w:color w:val="000000"/>
                <w:sz w:val="22"/>
              </w:rPr>
            </w:pPr>
            <w:r w:rsidRPr="00EE121F">
              <w:rPr>
                <w:color w:val="000000"/>
                <w:sz w:val="22"/>
              </w:rPr>
              <w:t>4.39</w:t>
            </w:r>
          </w:p>
        </w:tc>
        <w:tc>
          <w:tcPr>
            <w:tcW w:w="533" w:type="dxa"/>
            <w:shd w:val="clear" w:color="auto" w:fill="auto"/>
            <w:noWrap/>
            <w:tcMar>
              <w:left w:w="0" w:type="dxa"/>
              <w:right w:w="0" w:type="dxa"/>
            </w:tcMar>
            <w:hideMark/>
          </w:tcPr>
          <w:p w14:paraId="05495256" w14:textId="77777777" w:rsidR="00E54966" w:rsidRPr="00EE121F" w:rsidRDefault="00E54966" w:rsidP="009A57F6">
            <w:pPr>
              <w:jc w:val="center"/>
              <w:rPr>
                <w:color w:val="000000"/>
                <w:sz w:val="22"/>
              </w:rPr>
            </w:pPr>
            <w:r w:rsidRPr="00EE121F">
              <w:rPr>
                <w:color w:val="000000"/>
                <w:sz w:val="22"/>
              </w:rPr>
              <w:t>1.40</w:t>
            </w:r>
          </w:p>
        </w:tc>
        <w:tc>
          <w:tcPr>
            <w:tcW w:w="590" w:type="dxa"/>
            <w:shd w:val="clear" w:color="auto" w:fill="auto"/>
            <w:noWrap/>
            <w:tcMar>
              <w:left w:w="0" w:type="dxa"/>
              <w:right w:w="0" w:type="dxa"/>
            </w:tcMar>
            <w:hideMark/>
          </w:tcPr>
          <w:p w14:paraId="68E84ECF" w14:textId="77777777" w:rsidR="00E54966" w:rsidRPr="00EE121F" w:rsidRDefault="00E54966" w:rsidP="009A57F6">
            <w:pPr>
              <w:jc w:val="center"/>
              <w:rPr>
                <w:color w:val="000000"/>
                <w:sz w:val="22"/>
              </w:rPr>
            </w:pPr>
            <w:r w:rsidRPr="00EE121F">
              <w:rPr>
                <w:color w:val="000000"/>
                <w:sz w:val="22"/>
              </w:rPr>
              <w:t>0–6</w:t>
            </w:r>
          </w:p>
        </w:tc>
        <w:tc>
          <w:tcPr>
            <w:tcW w:w="132" w:type="dxa"/>
            <w:shd w:val="clear" w:color="auto" w:fill="auto"/>
            <w:noWrap/>
            <w:tcMar>
              <w:left w:w="0" w:type="dxa"/>
              <w:right w:w="0" w:type="dxa"/>
            </w:tcMar>
            <w:hideMark/>
          </w:tcPr>
          <w:p w14:paraId="3324436D"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113B797A" w14:textId="77777777" w:rsidR="00E54966" w:rsidRPr="00EE121F" w:rsidRDefault="00E54966" w:rsidP="009A57F6">
            <w:pPr>
              <w:jc w:val="center"/>
              <w:rPr>
                <w:color w:val="000000"/>
                <w:sz w:val="22"/>
              </w:rPr>
            </w:pPr>
            <w:r w:rsidRPr="00EE121F">
              <w:rPr>
                <w:color w:val="000000"/>
                <w:sz w:val="22"/>
              </w:rPr>
              <w:t>4.11</w:t>
            </w:r>
          </w:p>
        </w:tc>
        <w:tc>
          <w:tcPr>
            <w:tcW w:w="590" w:type="dxa"/>
            <w:shd w:val="clear" w:color="auto" w:fill="auto"/>
            <w:noWrap/>
            <w:tcMar>
              <w:left w:w="0" w:type="dxa"/>
              <w:right w:w="0" w:type="dxa"/>
            </w:tcMar>
            <w:hideMark/>
          </w:tcPr>
          <w:p w14:paraId="31AFFEBC" w14:textId="77777777" w:rsidR="00E54966" w:rsidRPr="00EE121F" w:rsidRDefault="00E54966" w:rsidP="009A57F6">
            <w:pPr>
              <w:jc w:val="center"/>
              <w:rPr>
                <w:color w:val="000000"/>
                <w:sz w:val="22"/>
              </w:rPr>
            </w:pPr>
            <w:r w:rsidRPr="00EE121F">
              <w:rPr>
                <w:color w:val="000000"/>
                <w:sz w:val="22"/>
              </w:rPr>
              <w:t>1.45</w:t>
            </w:r>
          </w:p>
        </w:tc>
        <w:tc>
          <w:tcPr>
            <w:tcW w:w="590" w:type="dxa"/>
            <w:shd w:val="clear" w:color="auto" w:fill="auto"/>
            <w:noWrap/>
            <w:tcMar>
              <w:left w:w="0" w:type="dxa"/>
              <w:right w:w="0" w:type="dxa"/>
            </w:tcMar>
            <w:hideMark/>
          </w:tcPr>
          <w:p w14:paraId="47CC3BBA" w14:textId="77777777" w:rsidR="00E54966" w:rsidRPr="00EE121F" w:rsidRDefault="00E54966" w:rsidP="009A57F6">
            <w:pPr>
              <w:jc w:val="center"/>
              <w:rPr>
                <w:color w:val="000000"/>
                <w:sz w:val="22"/>
              </w:rPr>
            </w:pPr>
            <w:r w:rsidRPr="00EE121F">
              <w:rPr>
                <w:color w:val="000000"/>
                <w:sz w:val="22"/>
              </w:rPr>
              <w:t>1–6</w:t>
            </w:r>
          </w:p>
        </w:tc>
        <w:tc>
          <w:tcPr>
            <w:tcW w:w="144" w:type="dxa"/>
            <w:shd w:val="clear" w:color="auto" w:fill="auto"/>
            <w:noWrap/>
            <w:tcMar>
              <w:left w:w="14" w:type="dxa"/>
              <w:right w:w="14" w:type="dxa"/>
            </w:tcMar>
            <w:hideMark/>
          </w:tcPr>
          <w:p w14:paraId="011C28B7"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3052954D" w14:textId="77777777" w:rsidR="00E54966" w:rsidRPr="00EE121F" w:rsidRDefault="00E54966" w:rsidP="009A57F6">
            <w:pPr>
              <w:jc w:val="center"/>
              <w:rPr>
                <w:color w:val="000000"/>
                <w:sz w:val="22"/>
              </w:rPr>
            </w:pPr>
            <w:r w:rsidRPr="00EE121F">
              <w:rPr>
                <w:color w:val="000000"/>
                <w:sz w:val="22"/>
              </w:rPr>
              <w:t>4.69</w:t>
            </w:r>
          </w:p>
        </w:tc>
        <w:tc>
          <w:tcPr>
            <w:tcW w:w="590" w:type="dxa"/>
            <w:shd w:val="clear" w:color="auto" w:fill="auto"/>
            <w:noWrap/>
            <w:tcMar>
              <w:left w:w="0" w:type="dxa"/>
              <w:right w:w="0" w:type="dxa"/>
            </w:tcMar>
            <w:hideMark/>
          </w:tcPr>
          <w:p w14:paraId="6B3673E0" w14:textId="77777777" w:rsidR="00E54966" w:rsidRPr="00EE121F" w:rsidRDefault="00E54966" w:rsidP="009A57F6">
            <w:pPr>
              <w:jc w:val="center"/>
              <w:rPr>
                <w:color w:val="000000"/>
                <w:sz w:val="22"/>
              </w:rPr>
            </w:pPr>
            <w:r w:rsidRPr="00EE121F">
              <w:rPr>
                <w:color w:val="000000"/>
                <w:sz w:val="22"/>
              </w:rPr>
              <w:t>1.24</w:t>
            </w:r>
          </w:p>
        </w:tc>
        <w:tc>
          <w:tcPr>
            <w:tcW w:w="590" w:type="dxa"/>
            <w:shd w:val="clear" w:color="auto" w:fill="auto"/>
            <w:noWrap/>
            <w:tcMar>
              <w:left w:w="0" w:type="dxa"/>
              <w:right w:w="0" w:type="dxa"/>
            </w:tcMar>
            <w:hideMark/>
          </w:tcPr>
          <w:p w14:paraId="230859F7" w14:textId="77777777" w:rsidR="00E54966" w:rsidRPr="00EE121F" w:rsidRDefault="00E54966" w:rsidP="009A57F6">
            <w:pPr>
              <w:jc w:val="center"/>
              <w:rPr>
                <w:color w:val="000000"/>
                <w:sz w:val="22"/>
              </w:rPr>
            </w:pPr>
            <w:r w:rsidRPr="00EE121F">
              <w:rPr>
                <w:color w:val="000000"/>
                <w:sz w:val="22"/>
              </w:rPr>
              <w:t>1–6</w:t>
            </w:r>
          </w:p>
        </w:tc>
      </w:tr>
      <w:tr w:rsidR="00E54966" w:rsidRPr="00EE121F" w14:paraId="7A8D6608" w14:textId="77777777" w:rsidTr="3D881CCF">
        <w:trPr>
          <w:trHeight w:val="312"/>
        </w:trPr>
        <w:tc>
          <w:tcPr>
            <w:tcW w:w="2337" w:type="dxa"/>
            <w:shd w:val="clear" w:color="auto" w:fill="auto"/>
            <w:noWrap/>
            <w:tcMar>
              <w:left w:w="14" w:type="dxa"/>
              <w:right w:w="14" w:type="dxa"/>
            </w:tcMar>
            <w:hideMark/>
          </w:tcPr>
          <w:p w14:paraId="734B73FD" w14:textId="7555EC36" w:rsidR="00E54966" w:rsidRPr="00EE121F" w:rsidRDefault="00E54966" w:rsidP="009A57F6">
            <w:pPr>
              <w:rPr>
                <w:color w:val="000000"/>
                <w:sz w:val="22"/>
              </w:rPr>
            </w:pPr>
            <w:r w:rsidRPr="00EE121F">
              <w:rPr>
                <w:color w:val="000000"/>
                <w:sz w:val="22"/>
              </w:rPr>
              <w:t xml:space="preserve">  TNL: </w:t>
            </w:r>
            <w:r>
              <w:rPr>
                <w:color w:val="000000"/>
                <w:sz w:val="22"/>
              </w:rPr>
              <w:t>C</w:t>
            </w:r>
            <w:r w:rsidRPr="00EE121F">
              <w:rPr>
                <w:color w:val="000000"/>
                <w:sz w:val="22"/>
              </w:rPr>
              <w:t>omprehension</w:t>
            </w:r>
          </w:p>
        </w:tc>
        <w:tc>
          <w:tcPr>
            <w:tcW w:w="533" w:type="dxa"/>
            <w:shd w:val="clear" w:color="auto" w:fill="auto"/>
            <w:noWrap/>
            <w:tcMar>
              <w:left w:w="0" w:type="dxa"/>
              <w:right w:w="0" w:type="dxa"/>
            </w:tcMar>
            <w:hideMark/>
          </w:tcPr>
          <w:p w14:paraId="30AD9730" w14:textId="77777777" w:rsidR="00E54966" w:rsidRPr="00EE121F" w:rsidRDefault="00E54966" w:rsidP="009A57F6">
            <w:pPr>
              <w:jc w:val="center"/>
              <w:rPr>
                <w:color w:val="000000"/>
                <w:sz w:val="22"/>
              </w:rPr>
            </w:pPr>
            <w:r w:rsidRPr="00EE121F">
              <w:rPr>
                <w:color w:val="000000"/>
                <w:sz w:val="22"/>
              </w:rPr>
              <w:t>17.52</w:t>
            </w:r>
          </w:p>
        </w:tc>
        <w:tc>
          <w:tcPr>
            <w:tcW w:w="533" w:type="dxa"/>
            <w:shd w:val="clear" w:color="auto" w:fill="auto"/>
            <w:noWrap/>
            <w:tcMar>
              <w:left w:w="0" w:type="dxa"/>
              <w:right w:w="0" w:type="dxa"/>
            </w:tcMar>
            <w:hideMark/>
          </w:tcPr>
          <w:p w14:paraId="0E8DE408" w14:textId="77777777" w:rsidR="00E54966" w:rsidRPr="00EE121F" w:rsidRDefault="00E54966" w:rsidP="009A57F6">
            <w:pPr>
              <w:jc w:val="center"/>
              <w:rPr>
                <w:color w:val="000000"/>
                <w:sz w:val="22"/>
              </w:rPr>
            </w:pPr>
            <w:r w:rsidRPr="00EE121F">
              <w:rPr>
                <w:color w:val="000000"/>
                <w:sz w:val="22"/>
              </w:rPr>
              <w:t>7.02</w:t>
            </w:r>
          </w:p>
        </w:tc>
        <w:tc>
          <w:tcPr>
            <w:tcW w:w="590" w:type="dxa"/>
            <w:shd w:val="clear" w:color="auto" w:fill="auto"/>
            <w:noWrap/>
            <w:tcMar>
              <w:left w:w="0" w:type="dxa"/>
              <w:right w:w="0" w:type="dxa"/>
            </w:tcMar>
            <w:hideMark/>
          </w:tcPr>
          <w:p w14:paraId="7471C757" w14:textId="77777777" w:rsidR="00E54966" w:rsidRPr="00EE121F" w:rsidRDefault="00E54966" w:rsidP="009A57F6">
            <w:pPr>
              <w:jc w:val="center"/>
              <w:rPr>
                <w:color w:val="000000"/>
                <w:sz w:val="22"/>
              </w:rPr>
            </w:pPr>
            <w:r w:rsidRPr="00EE121F">
              <w:rPr>
                <w:color w:val="000000"/>
                <w:sz w:val="22"/>
              </w:rPr>
              <w:t>2–30</w:t>
            </w:r>
          </w:p>
        </w:tc>
        <w:tc>
          <w:tcPr>
            <w:tcW w:w="130" w:type="dxa"/>
            <w:shd w:val="clear" w:color="auto" w:fill="auto"/>
            <w:noWrap/>
            <w:tcMar>
              <w:left w:w="0" w:type="dxa"/>
              <w:right w:w="0" w:type="dxa"/>
            </w:tcMar>
          </w:tcPr>
          <w:p w14:paraId="4BF95CE6"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386DCCFB" w14:textId="77777777" w:rsidR="00E54966" w:rsidRPr="00EE121F" w:rsidRDefault="00E54966" w:rsidP="009A57F6">
            <w:pPr>
              <w:jc w:val="center"/>
              <w:rPr>
                <w:color w:val="000000"/>
                <w:sz w:val="22"/>
              </w:rPr>
            </w:pPr>
            <w:r w:rsidRPr="00EE121F">
              <w:rPr>
                <w:color w:val="000000"/>
                <w:sz w:val="22"/>
              </w:rPr>
              <w:t>18.90</w:t>
            </w:r>
          </w:p>
        </w:tc>
        <w:tc>
          <w:tcPr>
            <w:tcW w:w="533" w:type="dxa"/>
            <w:shd w:val="clear" w:color="auto" w:fill="auto"/>
            <w:noWrap/>
            <w:tcMar>
              <w:left w:w="0" w:type="dxa"/>
              <w:right w:w="0" w:type="dxa"/>
            </w:tcMar>
            <w:hideMark/>
          </w:tcPr>
          <w:p w14:paraId="675D8276" w14:textId="77777777" w:rsidR="00E54966" w:rsidRPr="00EE121F" w:rsidRDefault="00E54966" w:rsidP="009A57F6">
            <w:pPr>
              <w:jc w:val="center"/>
              <w:rPr>
                <w:color w:val="000000"/>
                <w:sz w:val="22"/>
              </w:rPr>
            </w:pPr>
            <w:r w:rsidRPr="00EE121F">
              <w:rPr>
                <w:color w:val="000000"/>
                <w:sz w:val="22"/>
              </w:rPr>
              <w:t>6.55</w:t>
            </w:r>
          </w:p>
        </w:tc>
        <w:tc>
          <w:tcPr>
            <w:tcW w:w="590" w:type="dxa"/>
            <w:shd w:val="clear" w:color="auto" w:fill="auto"/>
            <w:noWrap/>
            <w:tcMar>
              <w:left w:w="0" w:type="dxa"/>
              <w:right w:w="0" w:type="dxa"/>
            </w:tcMar>
            <w:hideMark/>
          </w:tcPr>
          <w:p w14:paraId="0962DB70" w14:textId="77777777" w:rsidR="00E54966" w:rsidRPr="00EE121F" w:rsidRDefault="00E54966" w:rsidP="009A57F6">
            <w:pPr>
              <w:jc w:val="center"/>
              <w:rPr>
                <w:color w:val="000000"/>
                <w:sz w:val="22"/>
              </w:rPr>
            </w:pPr>
            <w:r w:rsidRPr="00EE121F">
              <w:rPr>
                <w:color w:val="000000"/>
                <w:sz w:val="22"/>
              </w:rPr>
              <w:t>3–32</w:t>
            </w:r>
          </w:p>
        </w:tc>
        <w:tc>
          <w:tcPr>
            <w:tcW w:w="134" w:type="dxa"/>
            <w:shd w:val="clear" w:color="auto" w:fill="auto"/>
            <w:noWrap/>
            <w:tcMar>
              <w:left w:w="0" w:type="dxa"/>
              <w:right w:w="0" w:type="dxa"/>
            </w:tcMar>
            <w:hideMark/>
          </w:tcPr>
          <w:p w14:paraId="308900C0"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12EE8DE9" w14:textId="77777777" w:rsidR="00E54966" w:rsidRPr="00EE121F" w:rsidRDefault="00E54966" w:rsidP="009A57F6">
            <w:pPr>
              <w:jc w:val="center"/>
              <w:rPr>
                <w:color w:val="000000"/>
                <w:sz w:val="22"/>
              </w:rPr>
            </w:pPr>
            <w:r w:rsidRPr="00EE121F">
              <w:rPr>
                <w:color w:val="000000"/>
                <w:sz w:val="22"/>
              </w:rPr>
              <w:t>17.66</w:t>
            </w:r>
          </w:p>
        </w:tc>
        <w:tc>
          <w:tcPr>
            <w:tcW w:w="533" w:type="dxa"/>
            <w:shd w:val="clear" w:color="auto" w:fill="auto"/>
            <w:noWrap/>
            <w:tcMar>
              <w:left w:w="0" w:type="dxa"/>
              <w:right w:w="0" w:type="dxa"/>
            </w:tcMar>
            <w:hideMark/>
          </w:tcPr>
          <w:p w14:paraId="64C6D40C" w14:textId="77777777" w:rsidR="00E54966" w:rsidRPr="00EE121F" w:rsidRDefault="00E54966" w:rsidP="009A57F6">
            <w:pPr>
              <w:jc w:val="center"/>
              <w:rPr>
                <w:color w:val="000000"/>
                <w:sz w:val="22"/>
              </w:rPr>
            </w:pPr>
            <w:r w:rsidRPr="00EE121F">
              <w:rPr>
                <w:color w:val="000000"/>
                <w:sz w:val="22"/>
              </w:rPr>
              <w:t>7.08</w:t>
            </w:r>
          </w:p>
        </w:tc>
        <w:tc>
          <w:tcPr>
            <w:tcW w:w="590" w:type="dxa"/>
            <w:shd w:val="clear" w:color="auto" w:fill="auto"/>
            <w:noWrap/>
            <w:tcMar>
              <w:left w:w="0" w:type="dxa"/>
              <w:right w:w="0" w:type="dxa"/>
            </w:tcMar>
            <w:hideMark/>
          </w:tcPr>
          <w:p w14:paraId="3AC1B73D" w14:textId="77777777" w:rsidR="00E54966" w:rsidRPr="00EE121F" w:rsidRDefault="00E54966" w:rsidP="009A57F6">
            <w:pPr>
              <w:jc w:val="center"/>
              <w:rPr>
                <w:color w:val="000000"/>
                <w:sz w:val="22"/>
              </w:rPr>
            </w:pPr>
            <w:r w:rsidRPr="00EE121F">
              <w:rPr>
                <w:color w:val="000000"/>
                <w:sz w:val="22"/>
              </w:rPr>
              <w:t>1–31</w:t>
            </w:r>
          </w:p>
        </w:tc>
        <w:tc>
          <w:tcPr>
            <w:tcW w:w="132" w:type="dxa"/>
            <w:shd w:val="clear" w:color="auto" w:fill="auto"/>
            <w:noWrap/>
            <w:tcMar>
              <w:left w:w="0" w:type="dxa"/>
              <w:right w:w="0" w:type="dxa"/>
            </w:tcMar>
            <w:hideMark/>
          </w:tcPr>
          <w:p w14:paraId="349F61B3" w14:textId="77777777" w:rsidR="00E54966" w:rsidRPr="00EE121F" w:rsidRDefault="00E54966" w:rsidP="009A57F6">
            <w:pPr>
              <w:jc w:val="center"/>
              <w:rPr>
                <w:color w:val="000000"/>
                <w:sz w:val="22"/>
              </w:rPr>
            </w:pPr>
          </w:p>
        </w:tc>
        <w:tc>
          <w:tcPr>
            <w:tcW w:w="533" w:type="dxa"/>
            <w:shd w:val="clear" w:color="auto" w:fill="auto"/>
            <w:noWrap/>
            <w:tcMar>
              <w:left w:w="0" w:type="dxa"/>
              <w:right w:w="0" w:type="dxa"/>
            </w:tcMar>
            <w:hideMark/>
          </w:tcPr>
          <w:p w14:paraId="6173CEE4" w14:textId="77777777" w:rsidR="00E54966" w:rsidRPr="00EE121F" w:rsidRDefault="00E54966" w:rsidP="009A57F6">
            <w:pPr>
              <w:jc w:val="center"/>
              <w:rPr>
                <w:color w:val="000000"/>
                <w:sz w:val="22"/>
              </w:rPr>
            </w:pPr>
            <w:r w:rsidRPr="00EE121F">
              <w:rPr>
                <w:color w:val="000000"/>
                <w:sz w:val="22"/>
              </w:rPr>
              <w:t>22.54</w:t>
            </w:r>
          </w:p>
        </w:tc>
        <w:tc>
          <w:tcPr>
            <w:tcW w:w="533" w:type="dxa"/>
            <w:shd w:val="clear" w:color="auto" w:fill="auto"/>
            <w:noWrap/>
            <w:tcMar>
              <w:left w:w="0" w:type="dxa"/>
              <w:right w:w="0" w:type="dxa"/>
            </w:tcMar>
            <w:hideMark/>
          </w:tcPr>
          <w:p w14:paraId="32D4E9E1" w14:textId="77777777" w:rsidR="00E54966" w:rsidRPr="00EE121F" w:rsidRDefault="00E54966" w:rsidP="009A57F6">
            <w:pPr>
              <w:jc w:val="center"/>
              <w:rPr>
                <w:color w:val="000000"/>
                <w:sz w:val="22"/>
              </w:rPr>
            </w:pPr>
            <w:r w:rsidRPr="00EE121F">
              <w:rPr>
                <w:color w:val="000000"/>
                <w:sz w:val="22"/>
              </w:rPr>
              <w:t>6.50</w:t>
            </w:r>
          </w:p>
        </w:tc>
        <w:tc>
          <w:tcPr>
            <w:tcW w:w="590" w:type="dxa"/>
            <w:shd w:val="clear" w:color="auto" w:fill="auto"/>
            <w:noWrap/>
            <w:tcMar>
              <w:left w:w="0" w:type="dxa"/>
              <w:right w:w="0" w:type="dxa"/>
            </w:tcMar>
            <w:hideMark/>
          </w:tcPr>
          <w:p w14:paraId="2D1D298B" w14:textId="77777777" w:rsidR="00E54966" w:rsidRPr="00EE121F" w:rsidRDefault="00E54966" w:rsidP="009A57F6">
            <w:pPr>
              <w:jc w:val="center"/>
              <w:rPr>
                <w:color w:val="000000"/>
                <w:sz w:val="22"/>
              </w:rPr>
            </w:pPr>
            <w:r w:rsidRPr="00EE121F">
              <w:rPr>
                <w:color w:val="000000"/>
                <w:sz w:val="22"/>
              </w:rPr>
              <w:t>2–34</w:t>
            </w:r>
          </w:p>
        </w:tc>
        <w:tc>
          <w:tcPr>
            <w:tcW w:w="132" w:type="dxa"/>
            <w:shd w:val="clear" w:color="auto" w:fill="auto"/>
            <w:noWrap/>
            <w:tcMar>
              <w:left w:w="0" w:type="dxa"/>
              <w:right w:w="0" w:type="dxa"/>
            </w:tcMar>
            <w:hideMark/>
          </w:tcPr>
          <w:p w14:paraId="52CF73F0"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7B9FB219" w14:textId="77777777" w:rsidR="00E54966" w:rsidRPr="00EE121F" w:rsidRDefault="00E54966" w:rsidP="009A57F6">
            <w:pPr>
              <w:jc w:val="center"/>
              <w:rPr>
                <w:color w:val="000000"/>
                <w:sz w:val="22"/>
              </w:rPr>
            </w:pPr>
            <w:r w:rsidRPr="00EE121F">
              <w:rPr>
                <w:color w:val="000000"/>
                <w:sz w:val="22"/>
              </w:rPr>
              <w:t>22.08</w:t>
            </w:r>
          </w:p>
        </w:tc>
        <w:tc>
          <w:tcPr>
            <w:tcW w:w="590" w:type="dxa"/>
            <w:shd w:val="clear" w:color="auto" w:fill="auto"/>
            <w:noWrap/>
            <w:tcMar>
              <w:left w:w="0" w:type="dxa"/>
              <w:right w:w="0" w:type="dxa"/>
            </w:tcMar>
            <w:hideMark/>
          </w:tcPr>
          <w:p w14:paraId="38806936" w14:textId="77777777" w:rsidR="00E54966" w:rsidRPr="00EE121F" w:rsidRDefault="00E54966" w:rsidP="009A57F6">
            <w:pPr>
              <w:jc w:val="center"/>
              <w:rPr>
                <w:color w:val="000000"/>
                <w:sz w:val="22"/>
              </w:rPr>
            </w:pPr>
            <w:r w:rsidRPr="00EE121F">
              <w:rPr>
                <w:color w:val="000000"/>
                <w:sz w:val="22"/>
              </w:rPr>
              <w:t>6.30</w:t>
            </w:r>
          </w:p>
        </w:tc>
        <w:tc>
          <w:tcPr>
            <w:tcW w:w="590" w:type="dxa"/>
            <w:shd w:val="clear" w:color="auto" w:fill="auto"/>
            <w:noWrap/>
            <w:tcMar>
              <w:left w:w="0" w:type="dxa"/>
              <w:right w:w="0" w:type="dxa"/>
            </w:tcMar>
            <w:hideMark/>
          </w:tcPr>
          <w:p w14:paraId="31510779" w14:textId="77777777" w:rsidR="00E54966" w:rsidRPr="00EE121F" w:rsidRDefault="00E54966" w:rsidP="009A57F6">
            <w:pPr>
              <w:jc w:val="center"/>
              <w:rPr>
                <w:color w:val="000000"/>
                <w:sz w:val="22"/>
              </w:rPr>
            </w:pPr>
            <w:r w:rsidRPr="00EE121F">
              <w:rPr>
                <w:color w:val="000000"/>
                <w:sz w:val="22"/>
              </w:rPr>
              <w:t>4–34</w:t>
            </w:r>
          </w:p>
        </w:tc>
        <w:tc>
          <w:tcPr>
            <w:tcW w:w="144" w:type="dxa"/>
            <w:shd w:val="clear" w:color="auto" w:fill="auto"/>
            <w:noWrap/>
            <w:tcMar>
              <w:left w:w="14" w:type="dxa"/>
              <w:right w:w="14" w:type="dxa"/>
            </w:tcMar>
            <w:hideMark/>
          </w:tcPr>
          <w:p w14:paraId="0C98720B" w14:textId="77777777" w:rsidR="00E54966" w:rsidRPr="00EE121F" w:rsidRDefault="00E54966" w:rsidP="009A57F6">
            <w:pPr>
              <w:jc w:val="center"/>
              <w:rPr>
                <w:color w:val="000000"/>
                <w:sz w:val="22"/>
              </w:rPr>
            </w:pPr>
          </w:p>
        </w:tc>
        <w:tc>
          <w:tcPr>
            <w:tcW w:w="590" w:type="dxa"/>
            <w:shd w:val="clear" w:color="auto" w:fill="auto"/>
            <w:noWrap/>
            <w:tcMar>
              <w:left w:w="0" w:type="dxa"/>
              <w:right w:w="0" w:type="dxa"/>
            </w:tcMar>
            <w:hideMark/>
          </w:tcPr>
          <w:p w14:paraId="4F5BD59B" w14:textId="77777777" w:rsidR="00E54966" w:rsidRPr="00EE121F" w:rsidRDefault="00E54966" w:rsidP="009A57F6">
            <w:pPr>
              <w:jc w:val="center"/>
              <w:rPr>
                <w:color w:val="000000"/>
                <w:sz w:val="22"/>
              </w:rPr>
            </w:pPr>
            <w:r w:rsidRPr="00EE121F">
              <w:rPr>
                <w:color w:val="000000"/>
                <w:sz w:val="22"/>
              </w:rPr>
              <w:t>22.99</w:t>
            </w:r>
          </w:p>
        </w:tc>
        <w:tc>
          <w:tcPr>
            <w:tcW w:w="590" w:type="dxa"/>
            <w:shd w:val="clear" w:color="auto" w:fill="auto"/>
            <w:noWrap/>
            <w:tcMar>
              <w:left w:w="0" w:type="dxa"/>
              <w:right w:w="0" w:type="dxa"/>
            </w:tcMar>
            <w:hideMark/>
          </w:tcPr>
          <w:p w14:paraId="111E6B56" w14:textId="77777777" w:rsidR="00E54966" w:rsidRPr="00EE121F" w:rsidRDefault="00E54966" w:rsidP="009A57F6">
            <w:pPr>
              <w:jc w:val="center"/>
              <w:rPr>
                <w:color w:val="000000"/>
                <w:sz w:val="22"/>
              </w:rPr>
            </w:pPr>
            <w:r w:rsidRPr="00EE121F">
              <w:rPr>
                <w:color w:val="000000"/>
                <w:sz w:val="22"/>
              </w:rPr>
              <w:t>5.80</w:t>
            </w:r>
          </w:p>
        </w:tc>
        <w:tc>
          <w:tcPr>
            <w:tcW w:w="590" w:type="dxa"/>
            <w:shd w:val="clear" w:color="auto" w:fill="auto"/>
            <w:noWrap/>
            <w:tcMar>
              <w:left w:w="0" w:type="dxa"/>
              <w:right w:w="0" w:type="dxa"/>
            </w:tcMar>
            <w:hideMark/>
          </w:tcPr>
          <w:p w14:paraId="5708756B" w14:textId="77777777" w:rsidR="00E54966" w:rsidRPr="00EE121F" w:rsidRDefault="00E54966" w:rsidP="009A57F6">
            <w:pPr>
              <w:jc w:val="center"/>
              <w:rPr>
                <w:color w:val="000000"/>
                <w:sz w:val="22"/>
              </w:rPr>
            </w:pPr>
            <w:r w:rsidRPr="00EE121F">
              <w:rPr>
                <w:color w:val="000000"/>
                <w:sz w:val="22"/>
              </w:rPr>
              <w:t>3–33</w:t>
            </w:r>
          </w:p>
        </w:tc>
      </w:tr>
      <w:tr w:rsidR="00E54966" w:rsidRPr="00EE121F" w14:paraId="72FDFB40" w14:textId="77777777" w:rsidTr="3D881CCF">
        <w:trPr>
          <w:trHeight w:val="312"/>
        </w:trPr>
        <w:tc>
          <w:tcPr>
            <w:tcW w:w="2337" w:type="dxa"/>
            <w:tcBorders>
              <w:bottom w:val="single" w:sz="4" w:space="0" w:color="auto"/>
            </w:tcBorders>
            <w:shd w:val="clear" w:color="auto" w:fill="auto"/>
            <w:noWrap/>
            <w:tcMar>
              <w:left w:w="14" w:type="dxa"/>
              <w:right w:w="14" w:type="dxa"/>
            </w:tcMar>
            <w:hideMark/>
          </w:tcPr>
          <w:p w14:paraId="1D902AC8" w14:textId="7C53C6C7" w:rsidR="00E54966" w:rsidRPr="00EE121F" w:rsidRDefault="00E54966" w:rsidP="009A57F6">
            <w:pPr>
              <w:rPr>
                <w:color w:val="000000"/>
                <w:sz w:val="22"/>
              </w:rPr>
            </w:pPr>
            <w:r w:rsidRPr="00EE121F">
              <w:rPr>
                <w:color w:val="000000"/>
                <w:sz w:val="22"/>
              </w:rPr>
              <w:t xml:space="preserve">  Let’s Know! Vocab</w:t>
            </w:r>
          </w:p>
        </w:tc>
        <w:tc>
          <w:tcPr>
            <w:tcW w:w="533" w:type="dxa"/>
            <w:tcBorders>
              <w:bottom w:val="single" w:sz="4" w:space="0" w:color="auto"/>
            </w:tcBorders>
            <w:shd w:val="clear" w:color="auto" w:fill="auto"/>
            <w:noWrap/>
            <w:tcMar>
              <w:left w:w="0" w:type="dxa"/>
              <w:right w:w="0" w:type="dxa"/>
            </w:tcMar>
            <w:hideMark/>
          </w:tcPr>
          <w:p w14:paraId="3EC60775" w14:textId="77777777" w:rsidR="00E54966" w:rsidRPr="00EE121F" w:rsidRDefault="00E54966" w:rsidP="009A57F6">
            <w:pPr>
              <w:jc w:val="center"/>
              <w:rPr>
                <w:color w:val="000000"/>
                <w:sz w:val="22"/>
              </w:rPr>
            </w:pPr>
            <w:r w:rsidRPr="00EE121F">
              <w:rPr>
                <w:color w:val="000000"/>
                <w:sz w:val="22"/>
              </w:rPr>
              <w:t>10.81</w:t>
            </w:r>
          </w:p>
        </w:tc>
        <w:tc>
          <w:tcPr>
            <w:tcW w:w="533" w:type="dxa"/>
            <w:tcBorders>
              <w:bottom w:val="single" w:sz="4" w:space="0" w:color="auto"/>
            </w:tcBorders>
            <w:shd w:val="clear" w:color="auto" w:fill="auto"/>
            <w:noWrap/>
            <w:tcMar>
              <w:left w:w="0" w:type="dxa"/>
              <w:right w:w="0" w:type="dxa"/>
            </w:tcMar>
            <w:hideMark/>
          </w:tcPr>
          <w:p w14:paraId="4E18F450" w14:textId="77777777" w:rsidR="00E54966" w:rsidRPr="00EE121F" w:rsidRDefault="00E54966" w:rsidP="009A57F6">
            <w:pPr>
              <w:jc w:val="center"/>
              <w:rPr>
                <w:color w:val="000000"/>
                <w:sz w:val="22"/>
              </w:rPr>
            </w:pPr>
            <w:r w:rsidRPr="00EE121F">
              <w:rPr>
                <w:color w:val="000000"/>
                <w:sz w:val="22"/>
              </w:rPr>
              <w:t>7.25</w:t>
            </w:r>
          </w:p>
        </w:tc>
        <w:tc>
          <w:tcPr>
            <w:tcW w:w="590" w:type="dxa"/>
            <w:tcBorders>
              <w:bottom w:val="single" w:sz="4" w:space="0" w:color="auto"/>
            </w:tcBorders>
            <w:shd w:val="clear" w:color="auto" w:fill="auto"/>
            <w:noWrap/>
            <w:tcMar>
              <w:left w:w="0" w:type="dxa"/>
              <w:right w:w="0" w:type="dxa"/>
            </w:tcMar>
            <w:hideMark/>
          </w:tcPr>
          <w:p w14:paraId="2E616E9D" w14:textId="77777777" w:rsidR="00E54966" w:rsidRPr="00EE121F" w:rsidRDefault="00E54966" w:rsidP="009A57F6">
            <w:pPr>
              <w:jc w:val="center"/>
              <w:rPr>
                <w:color w:val="000000"/>
                <w:sz w:val="22"/>
              </w:rPr>
            </w:pPr>
            <w:r w:rsidRPr="00EE121F">
              <w:rPr>
                <w:color w:val="000000"/>
                <w:sz w:val="22"/>
              </w:rPr>
              <w:t>0–31</w:t>
            </w:r>
          </w:p>
        </w:tc>
        <w:tc>
          <w:tcPr>
            <w:tcW w:w="130" w:type="dxa"/>
            <w:tcBorders>
              <w:bottom w:val="single" w:sz="4" w:space="0" w:color="auto"/>
            </w:tcBorders>
            <w:shd w:val="clear" w:color="auto" w:fill="auto"/>
            <w:noWrap/>
            <w:tcMar>
              <w:left w:w="0" w:type="dxa"/>
              <w:right w:w="0" w:type="dxa"/>
            </w:tcMar>
          </w:tcPr>
          <w:p w14:paraId="6ADD56CC"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4857C12D" w14:textId="77777777" w:rsidR="00E54966" w:rsidRPr="00EE121F" w:rsidRDefault="00E54966" w:rsidP="009A57F6">
            <w:pPr>
              <w:jc w:val="center"/>
              <w:rPr>
                <w:color w:val="000000"/>
                <w:sz w:val="22"/>
              </w:rPr>
            </w:pPr>
            <w:r w:rsidRPr="00EE121F">
              <w:rPr>
                <w:color w:val="000000"/>
                <w:sz w:val="22"/>
              </w:rPr>
              <w:t>12.39</w:t>
            </w:r>
          </w:p>
        </w:tc>
        <w:tc>
          <w:tcPr>
            <w:tcW w:w="533" w:type="dxa"/>
            <w:tcBorders>
              <w:bottom w:val="single" w:sz="4" w:space="0" w:color="auto"/>
            </w:tcBorders>
            <w:shd w:val="clear" w:color="auto" w:fill="auto"/>
            <w:noWrap/>
            <w:tcMar>
              <w:left w:w="0" w:type="dxa"/>
              <w:right w:w="0" w:type="dxa"/>
            </w:tcMar>
            <w:hideMark/>
          </w:tcPr>
          <w:p w14:paraId="699AB8EE" w14:textId="77777777" w:rsidR="00E54966" w:rsidRPr="00EE121F" w:rsidRDefault="00E54966" w:rsidP="009A57F6">
            <w:pPr>
              <w:jc w:val="center"/>
              <w:rPr>
                <w:color w:val="000000"/>
                <w:sz w:val="22"/>
              </w:rPr>
            </w:pPr>
            <w:r w:rsidRPr="00EE121F">
              <w:rPr>
                <w:color w:val="000000"/>
                <w:sz w:val="22"/>
              </w:rPr>
              <w:t>7.13</w:t>
            </w:r>
          </w:p>
        </w:tc>
        <w:tc>
          <w:tcPr>
            <w:tcW w:w="590" w:type="dxa"/>
            <w:tcBorders>
              <w:bottom w:val="single" w:sz="4" w:space="0" w:color="auto"/>
            </w:tcBorders>
            <w:shd w:val="clear" w:color="auto" w:fill="auto"/>
            <w:noWrap/>
            <w:tcMar>
              <w:left w:w="0" w:type="dxa"/>
              <w:right w:w="0" w:type="dxa"/>
            </w:tcMar>
            <w:hideMark/>
          </w:tcPr>
          <w:p w14:paraId="6FB57DA4" w14:textId="77777777" w:rsidR="00E54966" w:rsidRPr="00EE121F" w:rsidRDefault="00E54966" w:rsidP="009A57F6">
            <w:pPr>
              <w:jc w:val="center"/>
              <w:rPr>
                <w:color w:val="000000"/>
                <w:sz w:val="22"/>
              </w:rPr>
            </w:pPr>
            <w:r w:rsidRPr="00EE121F">
              <w:rPr>
                <w:color w:val="000000"/>
                <w:sz w:val="22"/>
              </w:rPr>
              <w:t>0–28</w:t>
            </w:r>
          </w:p>
        </w:tc>
        <w:tc>
          <w:tcPr>
            <w:tcW w:w="134" w:type="dxa"/>
            <w:tcBorders>
              <w:bottom w:val="single" w:sz="4" w:space="0" w:color="auto"/>
            </w:tcBorders>
            <w:shd w:val="clear" w:color="auto" w:fill="auto"/>
            <w:noWrap/>
            <w:tcMar>
              <w:left w:w="0" w:type="dxa"/>
              <w:right w:w="0" w:type="dxa"/>
            </w:tcMar>
            <w:hideMark/>
          </w:tcPr>
          <w:p w14:paraId="20A1EE19"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7F37EFBF" w14:textId="77777777" w:rsidR="00E54966" w:rsidRPr="00EE121F" w:rsidRDefault="00E54966" w:rsidP="009A57F6">
            <w:pPr>
              <w:jc w:val="center"/>
              <w:rPr>
                <w:color w:val="000000"/>
                <w:sz w:val="22"/>
              </w:rPr>
            </w:pPr>
            <w:r w:rsidRPr="00EE121F">
              <w:rPr>
                <w:color w:val="000000"/>
                <w:sz w:val="22"/>
              </w:rPr>
              <w:t>5.87</w:t>
            </w:r>
          </w:p>
        </w:tc>
        <w:tc>
          <w:tcPr>
            <w:tcW w:w="533" w:type="dxa"/>
            <w:tcBorders>
              <w:bottom w:val="single" w:sz="4" w:space="0" w:color="auto"/>
            </w:tcBorders>
            <w:shd w:val="clear" w:color="auto" w:fill="auto"/>
            <w:noWrap/>
            <w:tcMar>
              <w:left w:w="0" w:type="dxa"/>
              <w:right w:w="0" w:type="dxa"/>
            </w:tcMar>
            <w:hideMark/>
          </w:tcPr>
          <w:p w14:paraId="1FF57B35" w14:textId="77777777" w:rsidR="00E54966" w:rsidRPr="00EE121F" w:rsidRDefault="00E54966" w:rsidP="009A57F6">
            <w:pPr>
              <w:jc w:val="center"/>
              <w:rPr>
                <w:color w:val="000000"/>
                <w:sz w:val="22"/>
              </w:rPr>
            </w:pPr>
            <w:r w:rsidRPr="00EE121F">
              <w:rPr>
                <w:color w:val="000000"/>
                <w:sz w:val="22"/>
              </w:rPr>
              <w:t>4.54</w:t>
            </w:r>
          </w:p>
        </w:tc>
        <w:tc>
          <w:tcPr>
            <w:tcW w:w="590" w:type="dxa"/>
            <w:tcBorders>
              <w:bottom w:val="single" w:sz="4" w:space="0" w:color="auto"/>
            </w:tcBorders>
            <w:shd w:val="clear" w:color="auto" w:fill="auto"/>
            <w:noWrap/>
            <w:tcMar>
              <w:left w:w="0" w:type="dxa"/>
              <w:right w:w="0" w:type="dxa"/>
            </w:tcMar>
            <w:hideMark/>
          </w:tcPr>
          <w:p w14:paraId="27846DCE" w14:textId="77777777" w:rsidR="00E54966" w:rsidRPr="00EE121F" w:rsidRDefault="00E54966" w:rsidP="009A57F6">
            <w:pPr>
              <w:jc w:val="center"/>
              <w:rPr>
                <w:color w:val="000000"/>
                <w:sz w:val="22"/>
              </w:rPr>
            </w:pPr>
            <w:r w:rsidRPr="00EE121F">
              <w:rPr>
                <w:color w:val="000000"/>
                <w:sz w:val="22"/>
              </w:rPr>
              <w:t>0–19</w:t>
            </w:r>
          </w:p>
        </w:tc>
        <w:tc>
          <w:tcPr>
            <w:tcW w:w="132" w:type="dxa"/>
            <w:tcBorders>
              <w:bottom w:val="single" w:sz="4" w:space="0" w:color="auto"/>
            </w:tcBorders>
            <w:shd w:val="clear" w:color="auto" w:fill="auto"/>
            <w:noWrap/>
            <w:tcMar>
              <w:left w:w="0" w:type="dxa"/>
              <w:right w:w="0" w:type="dxa"/>
            </w:tcMar>
            <w:hideMark/>
          </w:tcPr>
          <w:p w14:paraId="1E75519A" w14:textId="77777777" w:rsidR="00E54966" w:rsidRPr="00EE121F" w:rsidRDefault="00E54966" w:rsidP="009A57F6">
            <w:pPr>
              <w:jc w:val="center"/>
              <w:rPr>
                <w:color w:val="000000"/>
                <w:sz w:val="22"/>
              </w:rPr>
            </w:pPr>
          </w:p>
        </w:tc>
        <w:tc>
          <w:tcPr>
            <w:tcW w:w="533" w:type="dxa"/>
            <w:tcBorders>
              <w:bottom w:val="single" w:sz="4" w:space="0" w:color="auto"/>
            </w:tcBorders>
            <w:shd w:val="clear" w:color="auto" w:fill="auto"/>
            <w:noWrap/>
            <w:tcMar>
              <w:left w:w="0" w:type="dxa"/>
              <w:right w:w="0" w:type="dxa"/>
            </w:tcMar>
            <w:hideMark/>
          </w:tcPr>
          <w:p w14:paraId="15C84BA7" w14:textId="77777777" w:rsidR="00E54966" w:rsidRPr="00EE121F" w:rsidRDefault="00E54966" w:rsidP="009A57F6">
            <w:pPr>
              <w:jc w:val="center"/>
              <w:rPr>
                <w:color w:val="000000"/>
                <w:sz w:val="22"/>
              </w:rPr>
            </w:pPr>
            <w:r w:rsidRPr="00EE121F">
              <w:rPr>
                <w:color w:val="000000"/>
                <w:sz w:val="22"/>
              </w:rPr>
              <w:t>13.43</w:t>
            </w:r>
          </w:p>
        </w:tc>
        <w:tc>
          <w:tcPr>
            <w:tcW w:w="533" w:type="dxa"/>
            <w:tcBorders>
              <w:bottom w:val="single" w:sz="4" w:space="0" w:color="auto"/>
            </w:tcBorders>
            <w:shd w:val="clear" w:color="auto" w:fill="auto"/>
            <w:noWrap/>
            <w:tcMar>
              <w:left w:w="0" w:type="dxa"/>
              <w:right w:w="0" w:type="dxa"/>
            </w:tcMar>
            <w:hideMark/>
          </w:tcPr>
          <w:p w14:paraId="400AFCD1" w14:textId="77777777" w:rsidR="00E54966" w:rsidRPr="00EE121F" w:rsidRDefault="00E54966" w:rsidP="009A57F6">
            <w:pPr>
              <w:jc w:val="center"/>
              <w:rPr>
                <w:color w:val="000000"/>
                <w:sz w:val="22"/>
              </w:rPr>
            </w:pPr>
            <w:r w:rsidRPr="00EE121F">
              <w:rPr>
                <w:color w:val="000000"/>
                <w:sz w:val="22"/>
              </w:rPr>
              <w:t>6.89</w:t>
            </w:r>
          </w:p>
        </w:tc>
        <w:tc>
          <w:tcPr>
            <w:tcW w:w="590" w:type="dxa"/>
            <w:tcBorders>
              <w:bottom w:val="single" w:sz="4" w:space="0" w:color="auto"/>
            </w:tcBorders>
            <w:shd w:val="clear" w:color="auto" w:fill="auto"/>
            <w:noWrap/>
            <w:tcMar>
              <w:left w:w="0" w:type="dxa"/>
              <w:right w:w="0" w:type="dxa"/>
            </w:tcMar>
            <w:hideMark/>
          </w:tcPr>
          <w:p w14:paraId="0091ABC8" w14:textId="77777777" w:rsidR="00E54966" w:rsidRPr="00EE121F" w:rsidRDefault="00E54966" w:rsidP="009A57F6">
            <w:pPr>
              <w:jc w:val="center"/>
              <w:rPr>
                <w:color w:val="000000"/>
                <w:sz w:val="22"/>
              </w:rPr>
            </w:pPr>
            <w:r w:rsidRPr="00EE121F">
              <w:rPr>
                <w:color w:val="000000"/>
                <w:sz w:val="22"/>
              </w:rPr>
              <w:t>0–26</w:t>
            </w:r>
          </w:p>
        </w:tc>
        <w:tc>
          <w:tcPr>
            <w:tcW w:w="132" w:type="dxa"/>
            <w:tcBorders>
              <w:bottom w:val="single" w:sz="4" w:space="0" w:color="auto"/>
            </w:tcBorders>
            <w:shd w:val="clear" w:color="auto" w:fill="auto"/>
            <w:noWrap/>
            <w:tcMar>
              <w:left w:w="0" w:type="dxa"/>
              <w:right w:w="0" w:type="dxa"/>
            </w:tcMar>
            <w:hideMark/>
          </w:tcPr>
          <w:p w14:paraId="6F77C091"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60235B42" w14:textId="77777777" w:rsidR="00E54966" w:rsidRPr="00EE121F" w:rsidRDefault="00E54966" w:rsidP="009A57F6">
            <w:pPr>
              <w:jc w:val="center"/>
              <w:rPr>
                <w:color w:val="000000"/>
                <w:sz w:val="22"/>
              </w:rPr>
            </w:pPr>
            <w:r w:rsidRPr="00EE121F">
              <w:rPr>
                <w:color w:val="000000"/>
                <w:sz w:val="22"/>
              </w:rPr>
              <w:t>15.44</w:t>
            </w:r>
          </w:p>
        </w:tc>
        <w:tc>
          <w:tcPr>
            <w:tcW w:w="590" w:type="dxa"/>
            <w:tcBorders>
              <w:bottom w:val="single" w:sz="4" w:space="0" w:color="auto"/>
            </w:tcBorders>
            <w:shd w:val="clear" w:color="auto" w:fill="auto"/>
            <w:noWrap/>
            <w:tcMar>
              <w:left w:w="0" w:type="dxa"/>
              <w:right w:w="0" w:type="dxa"/>
            </w:tcMar>
            <w:hideMark/>
          </w:tcPr>
          <w:p w14:paraId="4770DD99" w14:textId="77777777" w:rsidR="00E54966" w:rsidRPr="00EE121F" w:rsidRDefault="00E54966" w:rsidP="009A57F6">
            <w:pPr>
              <w:jc w:val="center"/>
              <w:rPr>
                <w:color w:val="000000"/>
                <w:sz w:val="22"/>
              </w:rPr>
            </w:pPr>
            <w:r w:rsidRPr="00EE121F">
              <w:rPr>
                <w:color w:val="000000"/>
                <w:sz w:val="22"/>
              </w:rPr>
              <w:t>6.30</w:t>
            </w:r>
          </w:p>
        </w:tc>
        <w:tc>
          <w:tcPr>
            <w:tcW w:w="590" w:type="dxa"/>
            <w:tcBorders>
              <w:bottom w:val="single" w:sz="4" w:space="0" w:color="auto"/>
            </w:tcBorders>
            <w:shd w:val="clear" w:color="auto" w:fill="auto"/>
            <w:noWrap/>
            <w:tcMar>
              <w:left w:w="0" w:type="dxa"/>
              <w:right w:w="0" w:type="dxa"/>
            </w:tcMar>
            <w:hideMark/>
          </w:tcPr>
          <w:p w14:paraId="4FF222A1" w14:textId="77777777" w:rsidR="00E54966" w:rsidRPr="00EE121F" w:rsidRDefault="00E54966" w:rsidP="009A57F6">
            <w:pPr>
              <w:jc w:val="center"/>
              <w:rPr>
                <w:color w:val="000000"/>
                <w:sz w:val="22"/>
              </w:rPr>
            </w:pPr>
            <w:r w:rsidRPr="00EE121F">
              <w:rPr>
                <w:color w:val="000000"/>
                <w:sz w:val="22"/>
              </w:rPr>
              <w:t>1–29</w:t>
            </w:r>
          </w:p>
        </w:tc>
        <w:tc>
          <w:tcPr>
            <w:tcW w:w="144" w:type="dxa"/>
            <w:tcBorders>
              <w:bottom w:val="single" w:sz="4" w:space="0" w:color="auto"/>
            </w:tcBorders>
            <w:shd w:val="clear" w:color="auto" w:fill="auto"/>
            <w:noWrap/>
            <w:tcMar>
              <w:left w:w="14" w:type="dxa"/>
              <w:right w:w="14" w:type="dxa"/>
            </w:tcMar>
            <w:hideMark/>
          </w:tcPr>
          <w:p w14:paraId="1727517C" w14:textId="77777777" w:rsidR="00E54966" w:rsidRPr="00EE121F" w:rsidRDefault="00E54966" w:rsidP="009A57F6">
            <w:pPr>
              <w:jc w:val="center"/>
              <w:rPr>
                <w:color w:val="000000"/>
                <w:sz w:val="22"/>
              </w:rPr>
            </w:pPr>
          </w:p>
        </w:tc>
        <w:tc>
          <w:tcPr>
            <w:tcW w:w="590" w:type="dxa"/>
            <w:tcBorders>
              <w:bottom w:val="single" w:sz="4" w:space="0" w:color="auto"/>
            </w:tcBorders>
            <w:shd w:val="clear" w:color="auto" w:fill="auto"/>
            <w:noWrap/>
            <w:tcMar>
              <w:left w:w="0" w:type="dxa"/>
              <w:right w:w="0" w:type="dxa"/>
            </w:tcMar>
            <w:hideMark/>
          </w:tcPr>
          <w:p w14:paraId="5A6DB11A" w14:textId="77777777" w:rsidR="00E54966" w:rsidRPr="00EE121F" w:rsidRDefault="00E54966" w:rsidP="009A57F6">
            <w:pPr>
              <w:jc w:val="center"/>
              <w:rPr>
                <w:color w:val="000000"/>
                <w:sz w:val="22"/>
              </w:rPr>
            </w:pPr>
            <w:r w:rsidRPr="00EE121F">
              <w:rPr>
                <w:color w:val="000000"/>
                <w:sz w:val="22"/>
              </w:rPr>
              <w:t>6.62</w:t>
            </w:r>
          </w:p>
        </w:tc>
        <w:tc>
          <w:tcPr>
            <w:tcW w:w="590" w:type="dxa"/>
            <w:tcBorders>
              <w:bottom w:val="single" w:sz="4" w:space="0" w:color="auto"/>
            </w:tcBorders>
            <w:shd w:val="clear" w:color="auto" w:fill="auto"/>
            <w:noWrap/>
            <w:tcMar>
              <w:left w:w="0" w:type="dxa"/>
              <w:right w:w="0" w:type="dxa"/>
            </w:tcMar>
            <w:hideMark/>
          </w:tcPr>
          <w:p w14:paraId="3D300EFB" w14:textId="77777777" w:rsidR="00E54966" w:rsidRPr="00EE121F" w:rsidRDefault="00E54966" w:rsidP="009A57F6">
            <w:pPr>
              <w:jc w:val="center"/>
              <w:rPr>
                <w:color w:val="000000"/>
                <w:sz w:val="22"/>
              </w:rPr>
            </w:pPr>
            <w:r w:rsidRPr="00EE121F">
              <w:rPr>
                <w:color w:val="000000"/>
                <w:sz w:val="22"/>
              </w:rPr>
              <w:t>4.05</w:t>
            </w:r>
          </w:p>
        </w:tc>
        <w:tc>
          <w:tcPr>
            <w:tcW w:w="590" w:type="dxa"/>
            <w:tcBorders>
              <w:bottom w:val="single" w:sz="4" w:space="0" w:color="auto"/>
            </w:tcBorders>
            <w:shd w:val="clear" w:color="auto" w:fill="auto"/>
            <w:noWrap/>
            <w:tcMar>
              <w:left w:w="0" w:type="dxa"/>
              <w:right w:w="0" w:type="dxa"/>
            </w:tcMar>
            <w:hideMark/>
          </w:tcPr>
          <w:p w14:paraId="77BB9988" w14:textId="77777777" w:rsidR="00E54966" w:rsidRPr="00EE121F" w:rsidRDefault="00E54966" w:rsidP="009A57F6">
            <w:pPr>
              <w:jc w:val="center"/>
              <w:rPr>
                <w:color w:val="000000"/>
                <w:sz w:val="22"/>
              </w:rPr>
            </w:pPr>
            <w:r w:rsidRPr="00EE121F">
              <w:rPr>
                <w:color w:val="000000"/>
                <w:sz w:val="22"/>
              </w:rPr>
              <w:t>0–20</w:t>
            </w:r>
          </w:p>
        </w:tc>
      </w:tr>
    </w:tbl>
    <w:p w14:paraId="149CC867" w14:textId="5509D28C" w:rsidR="00E54966" w:rsidRPr="00F31771" w:rsidRDefault="003B49AE" w:rsidP="009A57F6">
      <w:pPr>
        <w:rPr>
          <w:sz w:val="22"/>
          <w:szCs w:val="22"/>
        </w:rPr>
      </w:pPr>
      <w:r w:rsidRPr="00F31771">
        <w:rPr>
          <w:i/>
          <w:sz w:val="22"/>
          <w:szCs w:val="22"/>
        </w:rPr>
        <w:t>Note.</w:t>
      </w:r>
      <w:r w:rsidR="009321EA" w:rsidRPr="00F31771">
        <w:rPr>
          <w:i/>
          <w:sz w:val="22"/>
          <w:szCs w:val="22"/>
        </w:rPr>
        <w:t xml:space="preserve"> </w:t>
      </w:r>
      <w:r w:rsidR="00811EC2">
        <w:rPr>
          <w:sz w:val="22"/>
          <w:szCs w:val="22"/>
        </w:rPr>
        <w:t>N</w:t>
      </w:r>
      <w:r w:rsidR="00F67557">
        <w:rPr>
          <w:sz w:val="22"/>
          <w:szCs w:val="22"/>
        </w:rPr>
        <w:t xml:space="preserve">umbers reflect the analytic sample. </w:t>
      </w:r>
      <w:r w:rsidRPr="00F31771">
        <w:rPr>
          <w:sz w:val="22"/>
          <w:szCs w:val="22"/>
        </w:rPr>
        <w:t xml:space="preserve">HS = high school; </w:t>
      </w:r>
      <w:r w:rsidR="003958DF" w:rsidRPr="00F31771">
        <w:rPr>
          <w:sz w:val="22"/>
          <w:szCs w:val="22"/>
        </w:rPr>
        <w:t xml:space="preserve">IEP = individualized education plan; TNR = Test of Narrative Retell </w:t>
      </w:r>
      <w:r w:rsidR="003958DF" w:rsidRPr="00F31771">
        <w:rPr>
          <w:sz w:val="22"/>
          <w:szCs w:val="22"/>
        </w:rPr>
        <w:fldChar w:fldCharType="begin"/>
      </w:r>
      <w:r w:rsidR="003958DF" w:rsidRPr="00F31771">
        <w:rPr>
          <w:sz w:val="22"/>
          <w:szCs w:val="22"/>
        </w:rPr>
        <w:instrText xml:space="preserve"> ADDIN EN.CITE &lt;EndNote&gt;&lt;Cite&gt;&lt;Author&gt;Petersen&lt;/Author&gt;&lt;Year&gt;2012&lt;/Year&gt;&lt;RecNum&gt;4703&lt;/RecNum&gt;&lt;DisplayText&gt;(Petersen &amp;amp; Spencer, 2012)&lt;/DisplayText&gt;&lt;record&gt;&lt;rec-number&gt;4703&lt;/rec-number&gt;&lt;foreign-keys&gt;&lt;key app="EN" db-id="99d9evse6ffp07eesfqptv2lparspxf0d952" timestamp="1549404634"&gt;4703&lt;/key&gt;&lt;/foreign-keys&gt;&lt;ref-type name="Journal Article"&gt;17&lt;/ref-type&gt;&lt;contributors&gt;&lt;authors&gt;&lt;author&gt;Petersen, Douglas B.&lt;/author&gt;&lt;author&gt;Spencer, Trina D.&lt;/author&gt;&lt;/authors&gt;&lt;/contributors&gt;&lt;titles&gt;&lt;title&gt;The Narrative Langauge Measures: Tools for Language Screening, Progress Monitoring, and Intervention Planning&lt;/title&gt;&lt;secondary-title&gt;Perspectives on Language Learning and Education&lt;/secondary-title&gt;&lt;/titles&gt;&lt;periodical&gt;&lt;full-title&gt;Perspectives on Language Learning and Education&lt;/full-title&gt;&lt;/periodical&gt;&lt;pages&gt;119-129&lt;/pages&gt;&lt;volume&gt;19&lt;/volume&gt;&lt;dates&gt;&lt;year&gt;2012&lt;/year&gt;&lt;/dates&gt;&lt;urls&gt;&lt;/urls&gt;&lt;electronic-resource-num&gt;10.1044/lle19.4.119&lt;/electronic-resource-num&gt;&lt;/record&gt;&lt;/Cite&gt;&lt;/EndNote&gt;</w:instrText>
      </w:r>
      <w:r w:rsidR="003958DF" w:rsidRPr="00F31771">
        <w:rPr>
          <w:sz w:val="22"/>
          <w:szCs w:val="22"/>
        </w:rPr>
        <w:fldChar w:fldCharType="separate"/>
      </w:r>
      <w:r w:rsidR="003958DF" w:rsidRPr="00F31771">
        <w:rPr>
          <w:noProof/>
          <w:sz w:val="22"/>
          <w:szCs w:val="22"/>
        </w:rPr>
        <w:t>(Petersen &amp; Spencer, 2012)</w:t>
      </w:r>
      <w:r w:rsidR="003958DF" w:rsidRPr="00F31771">
        <w:rPr>
          <w:sz w:val="22"/>
          <w:szCs w:val="22"/>
        </w:rPr>
        <w:fldChar w:fldCharType="end"/>
      </w:r>
      <w:r w:rsidR="003958DF" w:rsidRPr="00F31771">
        <w:rPr>
          <w:sz w:val="22"/>
          <w:szCs w:val="22"/>
        </w:rPr>
        <w:t xml:space="preserve">; TNL = Test of Narrative Language </w:t>
      </w:r>
      <w:r w:rsidR="003958DF" w:rsidRPr="00F31771">
        <w:rPr>
          <w:sz w:val="22"/>
          <w:szCs w:val="22"/>
        </w:rPr>
        <w:fldChar w:fldCharType="begin"/>
      </w:r>
      <w:r w:rsidR="003958DF" w:rsidRPr="00F31771">
        <w:rPr>
          <w:sz w:val="22"/>
          <w:szCs w:val="22"/>
        </w:rPr>
        <w:instrText xml:space="preserve"> ADDIN EN.CITE &lt;EndNote&gt;&lt;Cite&gt;&lt;Author&gt;Gillam&lt;/Author&gt;&lt;Year&gt;2004&lt;/Year&gt;&lt;RecNum&gt;4702&lt;/RecNum&gt;&lt;DisplayText&gt;(Gillam &amp;amp; Pearson, 2004)&lt;/DisplayText&gt;&lt;record&gt;&lt;rec-number&gt;4702&lt;/rec-number&gt;&lt;foreign-keys&gt;&lt;key app="EN" db-id="99d9evse6ffp07eesfqptv2lparspxf0d952" timestamp="1549404432"&gt;4702&lt;/key&gt;&lt;/foreign-keys&gt;&lt;ref-type name="Book"&gt;6&lt;/ref-type&gt;&lt;contributors&gt;&lt;authors&gt;&lt;author&gt;Gillam, R. B.&lt;/author&gt;&lt;author&gt;Pearson, N.&lt;/author&gt;&lt;/authors&gt;&lt;/contributors&gt;&lt;titles&gt;&lt;title&gt;Test of Narrative Langauge&lt;/title&gt;&lt;/titles&gt;&lt;dates&gt;&lt;year&gt;2004&lt;/year&gt;&lt;/dates&gt;&lt;pub-location&gt;Austin, TX&lt;/pub-location&gt;&lt;publisher&gt;Pro-Ed&lt;/publisher&gt;&lt;urls&gt;&lt;/urls&gt;&lt;/record&gt;&lt;/Cite&gt;&lt;/EndNote&gt;</w:instrText>
      </w:r>
      <w:r w:rsidR="003958DF" w:rsidRPr="00F31771">
        <w:rPr>
          <w:sz w:val="22"/>
          <w:szCs w:val="22"/>
        </w:rPr>
        <w:fldChar w:fldCharType="separate"/>
      </w:r>
      <w:r w:rsidR="003958DF" w:rsidRPr="00F31771">
        <w:rPr>
          <w:noProof/>
          <w:sz w:val="22"/>
          <w:szCs w:val="22"/>
        </w:rPr>
        <w:t>(Gillam &amp; Pearson, 2004)</w:t>
      </w:r>
      <w:r w:rsidR="003958DF" w:rsidRPr="00F31771">
        <w:rPr>
          <w:sz w:val="22"/>
          <w:szCs w:val="22"/>
        </w:rPr>
        <w:fldChar w:fldCharType="end"/>
      </w:r>
      <w:r w:rsidR="003958DF" w:rsidRPr="00F31771">
        <w:rPr>
          <w:sz w:val="22"/>
          <w:szCs w:val="22"/>
        </w:rPr>
        <w:t>; Vocab = vocabulary; CAM = curriculum-aligned measure.</w:t>
      </w:r>
    </w:p>
    <w:p w14:paraId="5DC0DE86" w14:textId="77777777" w:rsidR="003958DF" w:rsidRPr="00F31771" w:rsidRDefault="003958DF" w:rsidP="009A57F6">
      <w:pPr>
        <w:rPr>
          <w:sz w:val="22"/>
          <w:szCs w:val="22"/>
        </w:rPr>
      </w:pPr>
      <w:proofErr w:type="spellStart"/>
      <w:r w:rsidRPr="00F31771">
        <w:rPr>
          <w:sz w:val="22"/>
          <w:szCs w:val="22"/>
          <w:vertAlign w:val="superscript"/>
        </w:rPr>
        <w:t>a</w:t>
      </w:r>
      <w:r w:rsidRPr="00F31771">
        <w:rPr>
          <w:sz w:val="22"/>
          <w:szCs w:val="22"/>
        </w:rPr>
        <w:t>Relevant</w:t>
      </w:r>
      <w:proofErr w:type="spellEnd"/>
      <w:r w:rsidRPr="00F31771">
        <w:rPr>
          <w:sz w:val="22"/>
          <w:szCs w:val="22"/>
        </w:rPr>
        <w:t xml:space="preserve"> to prekindergarten sample only. </w:t>
      </w:r>
      <w:proofErr w:type="spellStart"/>
      <w:r w:rsidRPr="00F31771">
        <w:rPr>
          <w:sz w:val="22"/>
          <w:szCs w:val="22"/>
          <w:vertAlign w:val="superscript"/>
        </w:rPr>
        <w:t>b</w:t>
      </w:r>
      <w:r w:rsidRPr="00F31771">
        <w:rPr>
          <w:sz w:val="22"/>
          <w:szCs w:val="22"/>
        </w:rPr>
        <w:t>Classroom</w:t>
      </w:r>
      <w:proofErr w:type="spellEnd"/>
      <w:r w:rsidRPr="00F31771">
        <w:rPr>
          <w:sz w:val="22"/>
          <w:szCs w:val="22"/>
        </w:rPr>
        <w:t xml:space="preserve"> associated with publicly funded prekindergarten program for prekindergarten sample or within a public school (as opposed to private or parochial) for the kindergarten sample. </w:t>
      </w:r>
      <w:proofErr w:type="spellStart"/>
      <w:r w:rsidRPr="00F31771">
        <w:rPr>
          <w:sz w:val="22"/>
          <w:szCs w:val="22"/>
          <w:vertAlign w:val="superscript"/>
        </w:rPr>
        <w:t>c</w:t>
      </w:r>
      <w:r w:rsidRPr="00F31771">
        <w:rPr>
          <w:sz w:val="22"/>
          <w:szCs w:val="22"/>
        </w:rPr>
        <w:t>Teacher</w:t>
      </w:r>
      <w:proofErr w:type="spellEnd"/>
      <w:r w:rsidRPr="00F31771">
        <w:rPr>
          <w:sz w:val="22"/>
          <w:szCs w:val="22"/>
        </w:rPr>
        <w:t xml:space="preserve"> reported using a commercially available curriculum in the classroom. </w:t>
      </w:r>
      <w:proofErr w:type="spellStart"/>
      <w:r w:rsidRPr="00F31771">
        <w:rPr>
          <w:sz w:val="22"/>
          <w:szCs w:val="22"/>
          <w:vertAlign w:val="superscript"/>
        </w:rPr>
        <w:t>d</w:t>
      </w:r>
      <w:r w:rsidRPr="00F31771">
        <w:rPr>
          <w:sz w:val="22"/>
          <w:szCs w:val="22"/>
        </w:rPr>
        <w:t>Expressive</w:t>
      </w:r>
      <w:proofErr w:type="spellEnd"/>
      <w:r w:rsidRPr="00F31771">
        <w:rPr>
          <w:sz w:val="22"/>
          <w:szCs w:val="22"/>
        </w:rPr>
        <w:t xml:space="preserve"> Vocabulary Test </w:t>
      </w:r>
      <w:r w:rsidRPr="00F31771">
        <w:rPr>
          <w:sz w:val="22"/>
          <w:szCs w:val="22"/>
        </w:rPr>
        <w:fldChar w:fldCharType="begin"/>
      </w:r>
      <w:r w:rsidRPr="00F31771">
        <w:rPr>
          <w:sz w:val="22"/>
          <w:szCs w:val="22"/>
        </w:rPr>
        <w:instrText xml:space="preserve"> ADDIN EN.CITE &lt;EndNote&gt;&lt;Cite&gt;&lt;Author&gt;Williams&lt;/Author&gt;&lt;Year&gt;1997-2007&lt;/Year&gt;&lt;RecNum&gt;3321&lt;/RecNum&gt;&lt;DisplayText&gt;(Williams, 1997-2007)&lt;/DisplayText&gt;&lt;record&gt;&lt;rec-number&gt;3321&lt;/rec-number&gt;&lt;foreign-keys&gt;&lt;key app="EN" db-id="99d9evse6ffp07eesfqptv2lparspxf0d952" timestamp="0"&gt;3321&lt;/key&gt;&lt;/foreign-keys&gt;&lt;ref-type name="Book"&gt;6&lt;/ref-type&gt;&lt;contributors&gt;&lt;authors&gt;&lt;author&gt;Williams, Kathleen T.&lt;/author&gt;&lt;/authors&gt;&lt;/contributors&gt;&lt;titles&gt;&lt;title&gt;Expressive Vocabulary Test&lt;/title&gt;&lt;/titles&gt;&lt;edition&gt;2nd&lt;/edition&gt;&lt;keywords&gt;&lt;keyword&gt;EVT&lt;/keyword&gt;&lt;/keywords&gt;&lt;dates&gt;&lt;year&gt;1997-2007&lt;/year&gt;&lt;/dates&gt;&lt;pub-location&gt;Bloomington, MN&lt;/pub-location&gt;&lt;publisher&gt;Pearson&lt;/publisher&gt;&lt;urls&gt;&lt;/urls&gt;&lt;/record&gt;&lt;/Cite&gt;&lt;/EndNote&gt;</w:instrText>
      </w:r>
      <w:r w:rsidRPr="00F31771">
        <w:rPr>
          <w:sz w:val="22"/>
          <w:szCs w:val="22"/>
        </w:rPr>
        <w:fldChar w:fldCharType="separate"/>
      </w:r>
      <w:r w:rsidRPr="00F31771">
        <w:rPr>
          <w:noProof/>
          <w:sz w:val="22"/>
          <w:szCs w:val="22"/>
        </w:rPr>
        <w:t>(Williams, 1997-2007)</w:t>
      </w:r>
      <w:r w:rsidRPr="00F31771">
        <w:rPr>
          <w:sz w:val="22"/>
          <w:szCs w:val="22"/>
        </w:rPr>
        <w:fldChar w:fldCharType="end"/>
      </w:r>
      <w:r w:rsidRPr="00F31771">
        <w:rPr>
          <w:sz w:val="22"/>
          <w:szCs w:val="22"/>
        </w:rPr>
        <w:t xml:space="preserve"> administered at pretest only.</w:t>
      </w:r>
    </w:p>
    <w:p w14:paraId="4B25A2FB" w14:textId="77777777" w:rsidR="00E54966" w:rsidRDefault="00E54966" w:rsidP="009A57F6"/>
    <w:p w14:paraId="7DEA4B06" w14:textId="77777777" w:rsidR="00E54966" w:rsidRDefault="00E54966" w:rsidP="009A57F6">
      <w:pPr>
        <w:pStyle w:val="Revision"/>
      </w:pPr>
      <w:r>
        <w:br w:type="page"/>
      </w:r>
    </w:p>
    <w:p w14:paraId="204D2F33" w14:textId="77777777" w:rsidR="00E54966" w:rsidRPr="00F31771" w:rsidRDefault="00E54966" w:rsidP="009A57F6">
      <w:pPr>
        <w:pStyle w:val="Heading2"/>
        <w:spacing w:line="240" w:lineRule="auto"/>
        <w:rPr>
          <w:rFonts w:eastAsia="Times New Roman"/>
        </w:rPr>
      </w:pPr>
      <w:r w:rsidRPr="00F31771">
        <w:rPr>
          <w:rFonts w:eastAsia="Times New Roman"/>
        </w:rPr>
        <w:lastRenderedPageBreak/>
        <w:t>Table 2</w:t>
      </w:r>
    </w:p>
    <w:p w14:paraId="4C18817B" w14:textId="77777777" w:rsidR="00E54966" w:rsidRDefault="00E54966" w:rsidP="009A57F6"/>
    <w:p w14:paraId="632C303C" w14:textId="6DA39881" w:rsidR="00E54966" w:rsidRPr="004D4BD1" w:rsidRDefault="00E54966" w:rsidP="009A57F6">
      <w:pPr>
        <w:pStyle w:val="BodyText"/>
      </w:pPr>
      <w:r>
        <w:t xml:space="preserve">Results of </w:t>
      </w:r>
      <w:r w:rsidR="00F31771">
        <w:t>M</w:t>
      </w:r>
      <w:r>
        <w:t xml:space="preserve">ultilevel </w:t>
      </w:r>
      <w:r w:rsidR="00F31771">
        <w:t>A</w:t>
      </w:r>
      <w:r>
        <w:t xml:space="preserve">nalyses </w:t>
      </w:r>
      <w:r w:rsidR="00F31771">
        <w:t>E</w:t>
      </w:r>
      <w:r>
        <w:t xml:space="preserve">stimating </w:t>
      </w:r>
      <w:r w:rsidR="00F31771">
        <w:t>P</w:t>
      </w:r>
      <w:r>
        <w:t xml:space="preserve">airwise </w:t>
      </w:r>
      <w:r w:rsidR="00F31771">
        <w:t>C</w:t>
      </w:r>
      <w:r>
        <w:t xml:space="preserve">omparisons on </w:t>
      </w:r>
      <w:r w:rsidR="009D5F4F">
        <w:t xml:space="preserve">Targeted </w:t>
      </w:r>
      <w:r w:rsidR="00F31771">
        <w:t>C</w:t>
      </w:r>
      <w:r>
        <w:t xml:space="preserve">omprehension-related </w:t>
      </w:r>
      <w:r w:rsidR="00A0732E">
        <w:t xml:space="preserve">Skills </w:t>
      </w:r>
      <w:r>
        <w:t xml:space="preserve">and </w:t>
      </w:r>
      <w:r w:rsidR="00F31771">
        <w:t>L</w:t>
      </w:r>
      <w:r>
        <w:t xml:space="preserve">anguage </w:t>
      </w:r>
      <w:r w:rsidR="00F31771">
        <w:t>C</w:t>
      </w:r>
      <w:r>
        <w:t xml:space="preserve">omprehension </w:t>
      </w:r>
      <w:r w:rsidR="00F31771">
        <w:t>O</w:t>
      </w:r>
      <w:r>
        <w:t>utcomes in the</w:t>
      </w:r>
      <w:r w:rsidR="5AD84FF6">
        <w:t xml:space="preserve"> </w:t>
      </w:r>
      <w:r w:rsidR="00F31771">
        <w:t>P</w:t>
      </w:r>
      <w:r>
        <w:t xml:space="preserve">rekindergarten </w:t>
      </w:r>
      <w:r w:rsidR="00F31771">
        <w:t>S</w:t>
      </w:r>
      <w:r>
        <w:t>ample</w:t>
      </w:r>
    </w:p>
    <w:p w14:paraId="314364DC" w14:textId="77777777" w:rsidR="00E54966" w:rsidRDefault="00E54966" w:rsidP="009A57F6"/>
    <w:tbl>
      <w:tblPr>
        <w:tblW w:w="13230" w:type="dxa"/>
        <w:tblLayout w:type="fixed"/>
        <w:tblLook w:val="04A0" w:firstRow="1" w:lastRow="0" w:firstColumn="1" w:lastColumn="0" w:noHBand="0" w:noVBand="1"/>
      </w:tblPr>
      <w:tblGrid>
        <w:gridCol w:w="3148"/>
        <w:gridCol w:w="899"/>
        <w:gridCol w:w="630"/>
        <w:gridCol w:w="813"/>
        <w:gridCol w:w="717"/>
        <w:gridCol w:w="810"/>
        <w:gridCol w:w="270"/>
        <w:gridCol w:w="720"/>
        <w:gridCol w:w="630"/>
        <w:gridCol w:w="720"/>
        <w:gridCol w:w="813"/>
        <w:gridCol w:w="270"/>
        <w:gridCol w:w="630"/>
        <w:gridCol w:w="720"/>
        <w:gridCol w:w="540"/>
        <w:gridCol w:w="900"/>
      </w:tblGrid>
      <w:tr w:rsidR="00D0237D" w:rsidRPr="009228D7" w14:paraId="661E268B" w14:textId="77777777" w:rsidTr="7D5D9655">
        <w:trPr>
          <w:trHeight w:val="314"/>
        </w:trPr>
        <w:tc>
          <w:tcPr>
            <w:tcW w:w="3148" w:type="dxa"/>
            <w:tcBorders>
              <w:top w:val="single" w:sz="4" w:space="0" w:color="auto"/>
            </w:tcBorders>
            <w:shd w:val="clear" w:color="auto" w:fill="auto"/>
            <w:noWrap/>
            <w:tcMar>
              <w:left w:w="14" w:type="dxa"/>
              <w:right w:w="14" w:type="dxa"/>
            </w:tcMar>
            <w:vAlign w:val="bottom"/>
            <w:hideMark/>
          </w:tcPr>
          <w:p w14:paraId="01811774" w14:textId="77777777" w:rsidR="00D0237D" w:rsidRPr="009228D7" w:rsidRDefault="00D0237D" w:rsidP="009A57F6">
            <w:pPr>
              <w:jc w:val="center"/>
              <w:rPr>
                <w:color w:val="000000"/>
                <w:sz w:val="22"/>
                <w:lang w:eastAsia="zh-CN"/>
              </w:rPr>
            </w:pPr>
            <w:r w:rsidRPr="009228D7">
              <w:rPr>
                <w:color w:val="000000"/>
                <w:sz w:val="22"/>
                <w:lang w:eastAsia="zh-CN"/>
              </w:rPr>
              <w:t> </w:t>
            </w:r>
          </w:p>
        </w:tc>
        <w:tc>
          <w:tcPr>
            <w:tcW w:w="899" w:type="dxa"/>
            <w:tcBorders>
              <w:top w:val="single" w:sz="4" w:space="0" w:color="auto"/>
            </w:tcBorders>
          </w:tcPr>
          <w:p w14:paraId="506D7436" w14:textId="77777777" w:rsidR="00D0237D" w:rsidRDefault="00D0237D" w:rsidP="009A57F6">
            <w:pPr>
              <w:jc w:val="center"/>
              <w:rPr>
                <w:color w:val="000000"/>
                <w:sz w:val="22"/>
                <w:lang w:eastAsia="zh-CN"/>
              </w:rPr>
            </w:pPr>
          </w:p>
        </w:tc>
        <w:tc>
          <w:tcPr>
            <w:tcW w:w="2970" w:type="dxa"/>
            <w:gridSpan w:val="4"/>
            <w:tcBorders>
              <w:top w:val="single" w:sz="4" w:space="0" w:color="auto"/>
              <w:bottom w:val="single" w:sz="4" w:space="0" w:color="auto"/>
            </w:tcBorders>
            <w:shd w:val="clear" w:color="auto" w:fill="auto"/>
            <w:tcMar>
              <w:left w:w="14" w:type="dxa"/>
              <w:right w:w="14" w:type="dxa"/>
            </w:tcMar>
            <w:vAlign w:val="bottom"/>
            <w:hideMark/>
          </w:tcPr>
          <w:p w14:paraId="121028DE" w14:textId="77777777" w:rsidR="00D0237D" w:rsidRPr="009228D7" w:rsidRDefault="00D0237D" w:rsidP="009A57F6">
            <w:pPr>
              <w:jc w:val="center"/>
              <w:rPr>
                <w:color w:val="000000"/>
                <w:sz w:val="22"/>
                <w:lang w:eastAsia="zh-CN"/>
              </w:rPr>
            </w:pPr>
            <w:r>
              <w:rPr>
                <w:color w:val="000000"/>
                <w:sz w:val="22"/>
                <w:lang w:eastAsia="zh-CN"/>
              </w:rPr>
              <w:t xml:space="preserve">Let’s Know! </w:t>
            </w:r>
            <w:r w:rsidRPr="009228D7">
              <w:rPr>
                <w:color w:val="000000"/>
                <w:sz w:val="22"/>
                <w:lang w:eastAsia="zh-CN"/>
              </w:rPr>
              <w:t>Broad v. Control</w:t>
            </w:r>
          </w:p>
        </w:tc>
        <w:tc>
          <w:tcPr>
            <w:tcW w:w="270" w:type="dxa"/>
            <w:tcBorders>
              <w:top w:val="single" w:sz="4" w:space="0" w:color="auto"/>
            </w:tcBorders>
            <w:shd w:val="clear" w:color="auto" w:fill="auto"/>
            <w:tcMar>
              <w:left w:w="14" w:type="dxa"/>
              <w:right w:w="14" w:type="dxa"/>
            </w:tcMar>
            <w:vAlign w:val="bottom"/>
            <w:hideMark/>
          </w:tcPr>
          <w:p w14:paraId="10FC8526" w14:textId="77777777" w:rsidR="00D0237D" w:rsidRPr="009228D7" w:rsidRDefault="00D0237D" w:rsidP="009A57F6">
            <w:pPr>
              <w:jc w:val="center"/>
              <w:rPr>
                <w:color w:val="000000"/>
                <w:sz w:val="22"/>
                <w:lang w:eastAsia="zh-CN"/>
              </w:rPr>
            </w:pPr>
            <w:r w:rsidRPr="009228D7">
              <w:rPr>
                <w:color w:val="000000"/>
                <w:sz w:val="22"/>
                <w:lang w:eastAsia="zh-CN"/>
              </w:rPr>
              <w:t> </w:t>
            </w:r>
          </w:p>
        </w:tc>
        <w:tc>
          <w:tcPr>
            <w:tcW w:w="2883" w:type="dxa"/>
            <w:gridSpan w:val="4"/>
            <w:tcBorders>
              <w:top w:val="single" w:sz="4" w:space="0" w:color="auto"/>
              <w:bottom w:val="single" w:sz="4" w:space="0" w:color="auto"/>
            </w:tcBorders>
            <w:shd w:val="clear" w:color="auto" w:fill="auto"/>
            <w:tcMar>
              <w:left w:w="14" w:type="dxa"/>
              <w:right w:w="14" w:type="dxa"/>
            </w:tcMar>
            <w:vAlign w:val="bottom"/>
            <w:hideMark/>
          </w:tcPr>
          <w:p w14:paraId="428CB4A2" w14:textId="77777777" w:rsidR="00D0237D" w:rsidRPr="009228D7" w:rsidRDefault="00D0237D" w:rsidP="009A57F6">
            <w:pPr>
              <w:jc w:val="center"/>
              <w:rPr>
                <w:color w:val="000000"/>
                <w:sz w:val="22"/>
                <w:lang w:eastAsia="zh-CN"/>
              </w:rPr>
            </w:pPr>
            <w:r>
              <w:rPr>
                <w:color w:val="000000"/>
                <w:sz w:val="22"/>
                <w:lang w:eastAsia="zh-CN"/>
              </w:rPr>
              <w:t xml:space="preserve">Let’s Know! </w:t>
            </w:r>
            <w:r w:rsidRPr="009228D7">
              <w:rPr>
                <w:color w:val="000000"/>
                <w:sz w:val="22"/>
                <w:lang w:eastAsia="zh-CN"/>
              </w:rPr>
              <w:t>Deep v. Control</w:t>
            </w:r>
          </w:p>
        </w:tc>
        <w:tc>
          <w:tcPr>
            <w:tcW w:w="270" w:type="dxa"/>
            <w:tcBorders>
              <w:top w:val="single" w:sz="4" w:space="0" w:color="auto"/>
            </w:tcBorders>
            <w:shd w:val="clear" w:color="auto" w:fill="auto"/>
            <w:tcMar>
              <w:left w:w="14" w:type="dxa"/>
              <w:right w:w="14" w:type="dxa"/>
            </w:tcMar>
            <w:vAlign w:val="bottom"/>
            <w:hideMark/>
          </w:tcPr>
          <w:p w14:paraId="2AFA7CAD" w14:textId="77777777" w:rsidR="00D0237D" w:rsidRPr="009228D7" w:rsidRDefault="00D0237D" w:rsidP="009A57F6">
            <w:pPr>
              <w:jc w:val="center"/>
              <w:rPr>
                <w:color w:val="000000"/>
                <w:sz w:val="22"/>
                <w:lang w:eastAsia="zh-CN"/>
              </w:rPr>
            </w:pPr>
            <w:r w:rsidRPr="009228D7">
              <w:rPr>
                <w:color w:val="000000"/>
                <w:sz w:val="22"/>
                <w:lang w:eastAsia="zh-CN"/>
              </w:rPr>
              <w:t> </w:t>
            </w:r>
          </w:p>
        </w:tc>
        <w:tc>
          <w:tcPr>
            <w:tcW w:w="2790" w:type="dxa"/>
            <w:gridSpan w:val="4"/>
            <w:tcBorders>
              <w:top w:val="single" w:sz="4" w:space="0" w:color="auto"/>
              <w:bottom w:val="single" w:sz="4" w:space="0" w:color="auto"/>
            </w:tcBorders>
            <w:shd w:val="clear" w:color="auto" w:fill="auto"/>
            <w:tcMar>
              <w:left w:w="14" w:type="dxa"/>
              <w:right w:w="14" w:type="dxa"/>
            </w:tcMar>
            <w:vAlign w:val="bottom"/>
            <w:hideMark/>
          </w:tcPr>
          <w:p w14:paraId="668DB9CF" w14:textId="77777777" w:rsidR="00D0237D" w:rsidRPr="009228D7" w:rsidRDefault="00D0237D" w:rsidP="009A57F6">
            <w:pPr>
              <w:jc w:val="center"/>
              <w:rPr>
                <w:color w:val="000000"/>
                <w:sz w:val="22"/>
                <w:lang w:eastAsia="zh-CN"/>
              </w:rPr>
            </w:pPr>
            <w:r>
              <w:rPr>
                <w:color w:val="000000"/>
                <w:sz w:val="22"/>
                <w:lang w:eastAsia="zh-CN"/>
              </w:rPr>
              <w:t xml:space="preserve">Let’s Know! </w:t>
            </w:r>
            <w:r w:rsidRPr="009228D7">
              <w:rPr>
                <w:color w:val="000000"/>
                <w:sz w:val="22"/>
                <w:lang w:eastAsia="zh-CN"/>
              </w:rPr>
              <w:t>Deep v. Broad</w:t>
            </w:r>
          </w:p>
        </w:tc>
      </w:tr>
      <w:tr w:rsidR="00D0237D" w:rsidRPr="009228D7" w14:paraId="4872E823" w14:textId="77777777" w:rsidTr="00A252DB">
        <w:trPr>
          <w:trHeight w:val="310"/>
        </w:trPr>
        <w:tc>
          <w:tcPr>
            <w:tcW w:w="3148" w:type="dxa"/>
            <w:tcBorders>
              <w:bottom w:val="single" w:sz="4" w:space="0" w:color="auto"/>
            </w:tcBorders>
            <w:shd w:val="clear" w:color="auto" w:fill="auto"/>
            <w:noWrap/>
            <w:tcMar>
              <w:left w:w="14" w:type="dxa"/>
              <w:right w:w="14" w:type="dxa"/>
            </w:tcMar>
            <w:vAlign w:val="bottom"/>
            <w:hideMark/>
          </w:tcPr>
          <w:p w14:paraId="2DB9955D" w14:textId="381E76F6" w:rsidR="00D0237D" w:rsidRPr="009228D7" w:rsidRDefault="000851A5" w:rsidP="009A57F6">
            <w:pPr>
              <w:rPr>
                <w:color w:val="000000"/>
                <w:sz w:val="22"/>
                <w:lang w:eastAsia="zh-CN"/>
              </w:rPr>
            </w:pPr>
            <w:r>
              <w:rPr>
                <w:color w:val="000000"/>
                <w:sz w:val="22"/>
                <w:lang w:eastAsia="zh-CN"/>
              </w:rPr>
              <w:t>Measure</w:t>
            </w:r>
          </w:p>
        </w:tc>
        <w:tc>
          <w:tcPr>
            <w:tcW w:w="899" w:type="dxa"/>
            <w:tcBorders>
              <w:bottom w:val="single" w:sz="4" w:space="0" w:color="auto"/>
            </w:tcBorders>
          </w:tcPr>
          <w:p w14:paraId="43A3D5B8" w14:textId="77777777" w:rsidR="00D0237D" w:rsidRPr="009228D7" w:rsidRDefault="00D0237D" w:rsidP="009A57F6">
            <w:pPr>
              <w:jc w:val="center"/>
              <w:rPr>
                <w:color w:val="000000"/>
                <w:sz w:val="22"/>
                <w:lang w:eastAsia="zh-CN"/>
              </w:rPr>
            </w:pPr>
            <w:r>
              <w:rPr>
                <w:color w:val="000000"/>
                <w:sz w:val="22"/>
                <w:lang w:eastAsia="zh-CN"/>
              </w:rPr>
              <w:t>ICC</w:t>
            </w:r>
          </w:p>
        </w:tc>
        <w:tc>
          <w:tcPr>
            <w:tcW w:w="630" w:type="dxa"/>
            <w:tcBorders>
              <w:top w:val="single" w:sz="4" w:space="0" w:color="auto"/>
              <w:bottom w:val="single" w:sz="4" w:space="0" w:color="auto"/>
            </w:tcBorders>
            <w:shd w:val="clear" w:color="auto" w:fill="auto"/>
            <w:noWrap/>
            <w:tcMar>
              <w:left w:w="14" w:type="dxa"/>
              <w:right w:w="14" w:type="dxa"/>
            </w:tcMar>
            <w:vAlign w:val="bottom"/>
            <w:hideMark/>
          </w:tcPr>
          <w:p w14:paraId="7F4AD1E0" w14:textId="77777777" w:rsidR="00D0237D" w:rsidRPr="009228D7" w:rsidRDefault="00D0237D" w:rsidP="009A57F6">
            <w:pPr>
              <w:jc w:val="center"/>
              <w:rPr>
                <w:color w:val="000000"/>
                <w:sz w:val="22"/>
                <w:lang w:eastAsia="zh-CN"/>
              </w:rPr>
            </w:pPr>
            <w:proofErr w:type="spellStart"/>
            <w:r w:rsidRPr="009228D7">
              <w:rPr>
                <w:color w:val="000000"/>
                <w:sz w:val="22"/>
                <w:lang w:eastAsia="zh-CN"/>
              </w:rPr>
              <w:t>Coef</w:t>
            </w:r>
            <w:proofErr w:type="spellEnd"/>
          </w:p>
        </w:tc>
        <w:tc>
          <w:tcPr>
            <w:tcW w:w="813" w:type="dxa"/>
            <w:tcBorders>
              <w:top w:val="single" w:sz="4" w:space="0" w:color="auto"/>
              <w:bottom w:val="single" w:sz="4" w:space="0" w:color="auto"/>
            </w:tcBorders>
            <w:shd w:val="clear" w:color="auto" w:fill="auto"/>
            <w:noWrap/>
            <w:tcMar>
              <w:left w:w="14" w:type="dxa"/>
              <w:right w:w="14" w:type="dxa"/>
            </w:tcMar>
            <w:vAlign w:val="bottom"/>
            <w:hideMark/>
          </w:tcPr>
          <w:p w14:paraId="74627D00" w14:textId="77777777" w:rsidR="00D0237D" w:rsidRPr="009228D7" w:rsidRDefault="00D0237D" w:rsidP="009A57F6">
            <w:pPr>
              <w:jc w:val="center"/>
              <w:rPr>
                <w:i/>
                <w:iCs/>
                <w:color w:val="000000"/>
                <w:sz w:val="22"/>
                <w:lang w:eastAsia="zh-CN"/>
              </w:rPr>
            </w:pPr>
            <w:r w:rsidRPr="009228D7">
              <w:rPr>
                <w:i/>
                <w:iCs/>
                <w:color w:val="000000"/>
                <w:sz w:val="22"/>
                <w:lang w:eastAsia="zh-CN"/>
              </w:rPr>
              <w:t>z</w:t>
            </w:r>
          </w:p>
        </w:tc>
        <w:tc>
          <w:tcPr>
            <w:tcW w:w="717" w:type="dxa"/>
            <w:tcBorders>
              <w:top w:val="single" w:sz="4" w:space="0" w:color="auto"/>
              <w:bottom w:val="single" w:sz="4" w:space="0" w:color="auto"/>
            </w:tcBorders>
            <w:shd w:val="clear" w:color="auto" w:fill="auto"/>
            <w:noWrap/>
            <w:tcMar>
              <w:left w:w="14" w:type="dxa"/>
              <w:right w:w="14" w:type="dxa"/>
            </w:tcMar>
            <w:vAlign w:val="bottom"/>
            <w:hideMark/>
          </w:tcPr>
          <w:p w14:paraId="0162684F" w14:textId="1FFE171E" w:rsidR="00D0237D" w:rsidRPr="00A252DB" w:rsidRDefault="00B45E8B" w:rsidP="009A57F6">
            <w:pPr>
              <w:jc w:val="center"/>
              <w:rPr>
                <w:i/>
                <w:iCs/>
                <w:color w:val="000000"/>
                <w:sz w:val="22"/>
                <w:vertAlign w:val="superscript"/>
                <w:lang w:eastAsia="zh-CN"/>
              </w:rPr>
            </w:pPr>
            <w:r w:rsidRPr="009228D7">
              <w:rPr>
                <w:i/>
                <w:iCs/>
                <w:color w:val="000000"/>
                <w:sz w:val="22"/>
                <w:lang w:eastAsia="zh-CN"/>
              </w:rPr>
              <w:t>p</w:t>
            </w:r>
            <w:r>
              <w:rPr>
                <w:i/>
                <w:iCs/>
                <w:color w:val="000000"/>
                <w:sz w:val="22"/>
                <w:vertAlign w:val="superscript"/>
                <w:lang w:eastAsia="zh-CN"/>
              </w:rPr>
              <w:t>a</w:t>
            </w:r>
          </w:p>
        </w:tc>
        <w:tc>
          <w:tcPr>
            <w:tcW w:w="810" w:type="dxa"/>
            <w:tcBorders>
              <w:top w:val="single" w:sz="4" w:space="0" w:color="auto"/>
              <w:bottom w:val="single" w:sz="4" w:space="0" w:color="auto"/>
            </w:tcBorders>
            <w:shd w:val="clear" w:color="auto" w:fill="auto"/>
            <w:noWrap/>
            <w:tcMar>
              <w:left w:w="14" w:type="dxa"/>
              <w:right w:w="14" w:type="dxa"/>
            </w:tcMar>
            <w:vAlign w:val="bottom"/>
            <w:hideMark/>
          </w:tcPr>
          <w:p w14:paraId="37484331" w14:textId="77777777" w:rsidR="00D0237D" w:rsidRPr="009228D7" w:rsidRDefault="00D0237D" w:rsidP="009A57F6">
            <w:pPr>
              <w:jc w:val="center"/>
              <w:rPr>
                <w:i/>
                <w:iCs/>
                <w:color w:val="000000"/>
                <w:sz w:val="22"/>
                <w:lang w:eastAsia="zh-CN"/>
              </w:rPr>
            </w:pPr>
            <w:r w:rsidRPr="009228D7">
              <w:rPr>
                <w:i/>
                <w:iCs/>
                <w:color w:val="000000"/>
                <w:sz w:val="22"/>
                <w:lang w:eastAsia="zh-CN"/>
              </w:rPr>
              <w:t>d</w:t>
            </w:r>
          </w:p>
        </w:tc>
        <w:tc>
          <w:tcPr>
            <w:tcW w:w="270" w:type="dxa"/>
            <w:tcBorders>
              <w:bottom w:val="single" w:sz="4" w:space="0" w:color="auto"/>
            </w:tcBorders>
            <w:shd w:val="clear" w:color="auto" w:fill="auto"/>
            <w:noWrap/>
            <w:tcMar>
              <w:left w:w="14" w:type="dxa"/>
              <w:right w:w="14" w:type="dxa"/>
            </w:tcMar>
            <w:vAlign w:val="bottom"/>
            <w:hideMark/>
          </w:tcPr>
          <w:p w14:paraId="6A4673E2" w14:textId="77777777" w:rsidR="00D0237D" w:rsidRPr="009228D7" w:rsidRDefault="00D0237D" w:rsidP="009A57F6">
            <w:pPr>
              <w:jc w:val="center"/>
              <w:rPr>
                <w:i/>
                <w:iCs/>
                <w:color w:val="000000"/>
                <w:sz w:val="22"/>
                <w:lang w:eastAsia="zh-CN"/>
              </w:rPr>
            </w:pPr>
          </w:p>
        </w:tc>
        <w:tc>
          <w:tcPr>
            <w:tcW w:w="720" w:type="dxa"/>
            <w:tcBorders>
              <w:top w:val="single" w:sz="4" w:space="0" w:color="auto"/>
              <w:bottom w:val="single" w:sz="4" w:space="0" w:color="auto"/>
            </w:tcBorders>
            <w:shd w:val="clear" w:color="auto" w:fill="auto"/>
            <w:noWrap/>
            <w:tcMar>
              <w:left w:w="14" w:type="dxa"/>
              <w:right w:w="14" w:type="dxa"/>
            </w:tcMar>
            <w:vAlign w:val="bottom"/>
            <w:hideMark/>
          </w:tcPr>
          <w:p w14:paraId="2BD89C8A" w14:textId="77777777" w:rsidR="00D0237D" w:rsidRPr="009228D7" w:rsidRDefault="00D0237D" w:rsidP="009A57F6">
            <w:pPr>
              <w:jc w:val="center"/>
              <w:rPr>
                <w:color w:val="000000"/>
                <w:sz w:val="22"/>
                <w:lang w:eastAsia="zh-CN"/>
              </w:rPr>
            </w:pPr>
            <w:proofErr w:type="spellStart"/>
            <w:r w:rsidRPr="009228D7">
              <w:rPr>
                <w:color w:val="000000"/>
                <w:sz w:val="22"/>
                <w:lang w:eastAsia="zh-CN"/>
              </w:rPr>
              <w:t>Coef</w:t>
            </w:r>
            <w:proofErr w:type="spellEnd"/>
          </w:p>
        </w:tc>
        <w:tc>
          <w:tcPr>
            <w:tcW w:w="630" w:type="dxa"/>
            <w:tcBorders>
              <w:top w:val="single" w:sz="4" w:space="0" w:color="auto"/>
              <w:bottom w:val="single" w:sz="4" w:space="0" w:color="auto"/>
            </w:tcBorders>
            <w:shd w:val="clear" w:color="auto" w:fill="auto"/>
            <w:noWrap/>
            <w:tcMar>
              <w:left w:w="14" w:type="dxa"/>
              <w:right w:w="14" w:type="dxa"/>
            </w:tcMar>
            <w:vAlign w:val="bottom"/>
            <w:hideMark/>
          </w:tcPr>
          <w:p w14:paraId="2FFA2224" w14:textId="77777777" w:rsidR="00D0237D" w:rsidRPr="009228D7" w:rsidRDefault="00D0237D" w:rsidP="009A57F6">
            <w:pPr>
              <w:jc w:val="center"/>
              <w:rPr>
                <w:i/>
                <w:iCs/>
                <w:color w:val="000000"/>
                <w:sz w:val="22"/>
                <w:lang w:eastAsia="zh-CN"/>
              </w:rPr>
            </w:pPr>
            <w:r w:rsidRPr="009228D7">
              <w:rPr>
                <w:i/>
                <w:iCs/>
                <w:color w:val="000000"/>
                <w:sz w:val="22"/>
                <w:lang w:eastAsia="zh-CN"/>
              </w:rPr>
              <w:t>z</w:t>
            </w:r>
          </w:p>
        </w:tc>
        <w:tc>
          <w:tcPr>
            <w:tcW w:w="720" w:type="dxa"/>
            <w:tcBorders>
              <w:top w:val="single" w:sz="4" w:space="0" w:color="auto"/>
              <w:bottom w:val="single" w:sz="4" w:space="0" w:color="auto"/>
            </w:tcBorders>
            <w:shd w:val="clear" w:color="auto" w:fill="auto"/>
            <w:noWrap/>
            <w:tcMar>
              <w:left w:w="14" w:type="dxa"/>
              <w:right w:w="14" w:type="dxa"/>
            </w:tcMar>
            <w:vAlign w:val="bottom"/>
            <w:hideMark/>
          </w:tcPr>
          <w:p w14:paraId="29FC87E9" w14:textId="03C69D01" w:rsidR="00D0237D" w:rsidRPr="009228D7" w:rsidRDefault="00B45E8B" w:rsidP="009A57F6">
            <w:pPr>
              <w:jc w:val="center"/>
              <w:rPr>
                <w:i/>
                <w:iCs/>
                <w:color w:val="000000"/>
                <w:sz w:val="22"/>
                <w:lang w:eastAsia="zh-CN"/>
              </w:rPr>
            </w:pPr>
            <w:r w:rsidRPr="009228D7">
              <w:rPr>
                <w:i/>
                <w:iCs/>
                <w:color w:val="000000"/>
                <w:sz w:val="22"/>
                <w:lang w:eastAsia="zh-CN"/>
              </w:rPr>
              <w:t>p</w:t>
            </w:r>
            <w:r>
              <w:rPr>
                <w:i/>
                <w:iCs/>
                <w:color w:val="000000"/>
                <w:sz w:val="22"/>
                <w:vertAlign w:val="superscript"/>
                <w:lang w:eastAsia="zh-CN"/>
              </w:rPr>
              <w:t>a</w:t>
            </w:r>
          </w:p>
        </w:tc>
        <w:tc>
          <w:tcPr>
            <w:tcW w:w="813" w:type="dxa"/>
            <w:tcBorders>
              <w:top w:val="single" w:sz="4" w:space="0" w:color="auto"/>
              <w:bottom w:val="single" w:sz="4" w:space="0" w:color="auto"/>
            </w:tcBorders>
            <w:shd w:val="clear" w:color="auto" w:fill="auto"/>
            <w:noWrap/>
            <w:tcMar>
              <w:left w:w="14" w:type="dxa"/>
              <w:right w:w="14" w:type="dxa"/>
            </w:tcMar>
            <w:vAlign w:val="bottom"/>
            <w:hideMark/>
          </w:tcPr>
          <w:p w14:paraId="57F6BE66" w14:textId="77777777" w:rsidR="00D0237D" w:rsidRPr="009228D7" w:rsidRDefault="00D0237D" w:rsidP="009A57F6">
            <w:pPr>
              <w:jc w:val="center"/>
              <w:rPr>
                <w:i/>
                <w:iCs/>
                <w:color w:val="000000"/>
                <w:sz w:val="22"/>
                <w:lang w:eastAsia="zh-CN"/>
              </w:rPr>
            </w:pPr>
            <w:r w:rsidRPr="009228D7">
              <w:rPr>
                <w:i/>
                <w:iCs/>
                <w:color w:val="000000"/>
                <w:sz w:val="22"/>
                <w:lang w:eastAsia="zh-CN"/>
              </w:rPr>
              <w:t>d</w:t>
            </w:r>
          </w:p>
        </w:tc>
        <w:tc>
          <w:tcPr>
            <w:tcW w:w="270" w:type="dxa"/>
            <w:tcBorders>
              <w:bottom w:val="single" w:sz="4" w:space="0" w:color="auto"/>
            </w:tcBorders>
            <w:shd w:val="clear" w:color="auto" w:fill="auto"/>
            <w:noWrap/>
            <w:tcMar>
              <w:left w:w="14" w:type="dxa"/>
              <w:right w:w="14" w:type="dxa"/>
            </w:tcMar>
            <w:vAlign w:val="bottom"/>
            <w:hideMark/>
          </w:tcPr>
          <w:p w14:paraId="2FF33735" w14:textId="77777777" w:rsidR="00D0237D" w:rsidRPr="009228D7" w:rsidRDefault="00D0237D" w:rsidP="009A57F6">
            <w:pPr>
              <w:jc w:val="center"/>
              <w:rPr>
                <w:i/>
                <w:iCs/>
                <w:color w:val="000000"/>
                <w:sz w:val="22"/>
                <w:lang w:eastAsia="zh-CN"/>
              </w:rPr>
            </w:pPr>
          </w:p>
        </w:tc>
        <w:tc>
          <w:tcPr>
            <w:tcW w:w="630" w:type="dxa"/>
            <w:tcBorders>
              <w:top w:val="single" w:sz="4" w:space="0" w:color="auto"/>
              <w:bottom w:val="single" w:sz="4" w:space="0" w:color="auto"/>
            </w:tcBorders>
            <w:shd w:val="clear" w:color="auto" w:fill="auto"/>
            <w:noWrap/>
            <w:tcMar>
              <w:left w:w="14" w:type="dxa"/>
              <w:right w:w="14" w:type="dxa"/>
            </w:tcMar>
            <w:vAlign w:val="bottom"/>
            <w:hideMark/>
          </w:tcPr>
          <w:p w14:paraId="2099B22A" w14:textId="77777777" w:rsidR="00D0237D" w:rsidRPr="009228D7" w:rsidRDefault="00D0237D" w:rsidP="009A57F6">
            <w:pPr>
              <w:jc w:val="center"/>
              <w:rPr>
                <w:color w:val="000000"/>
                <w:sz w:val="22"/>
                <w:lang w:eastAsia="zh-CN"/>
              </w:rPr>
            </w:pPr>
            <w:proofErr w:type="spellStart"/>
            <w:r w:rsidRPr="009228D7">
              <w:rPr>
                <w:color w:val="000000"/>
                <w:sz w:val="22"/>
                <w:lang w:eastAsia="zh-CN"/>
              </w:rPr>
              <w:t>Coef</w:t>
            </w:r>
            <w:proofErr w:type="spellEnd"/>
          </w:p>
        </w:tc>
        <w:tc>
          <w:tcPr>
            <w:tcW w:w="720" w:type="dxa"/>
            <w:tcBorders>
              <w:top w:val="single" w:sz="4" w:space="0" w:color="auto"/>
              <w:bottom w:val="single" w:sz="4" w:space="0" w:color="auto"/>
            </w:tcBorders>
            <w:shd w:val="clear" w:color="auto" w:fill="auto"/>
            <w:noWrap/>
            <w:tcMar>
              <w:left w:w="14" w:type="dxa"/>
              <w:right w:w="14" w:type="dxa"/>
            </w:tcMar>
            <w:vAlign w:val="bottom"/>
            <w:hideMark/>
          </w:tcPr>
          <w:p w14:paraId="4354BACB" w14:textId="77777777" w:rsidR="00D0237D" w:rsidRPr="009228D7" w:rsidRDefault="00D0237D" w:rsidP="009A57F6">
            <w:pPr>
              <w:jc w:val="center"/>
              <w:rPr>
                <w:i/>
                <w:iCs/>
                <w:color w:val="000000"/>
                <w:sz w:val="22"/>
                <w:lang w:eastAsia="zh-CN"/>
              </w:rPr>
            </w:pPr>
            <w:r w:rsidRPr="009228D7">
              <w:rPr>
                <w:i/>
                <w:iCs/>
                <w:color w:val="000000"/>
                <w:sz w:val="22"/>
                <w:lang w:eastAsia="zh-CN"/>
              </w:rPr>
              <w:t>z</w:t>
            </w:r>
          </w:p>
        </w:tc>
        <w:tc>
          <w:tcPr>
            <w:tcW w:w="540" w:type="dxa"/>
            <w:tcBorders>
              <w:top w:val="single" w:sz="4" w:space="0" w:color="auto"/>
              <w:bottom w:val="single" w:sz="4" w:space="0" w:color="auto"/>
            </w:tcBorders>
            <w:shd w:val="clear" w:color="auto" w:fill="auto"/>
            <w:noWrap/>
            <w:tcMar>
              <w:left w:w="14" w:type="dxa"/>
              <w:right w:w="14" w:type="dxa"/>
            </w:tcMar>
            <w:vAlign w:val="bottom"/>
            <w:hideMark/>
          </w:tcPr>
          <w:p w14:paraId="248EC6CE" w14:textId="7581D679" w:rsidR="00D0237D" w:rsidRPr="009228D7" w:rsidRDefault="00B45E8B" w:rsidP="009A57F6">
            <w:pPr>
              <w:jc w:val="center"/>
              <w:rPr>
                <w:i/>
                <w:iCs/>
                <w:color w:val="000000"/>
                <w:sz w:val="22"/>
                <w:lang w:eastAsia="zh-CN"/>
              </w:rPr>
            </w:pPr>
            <w:r w:rsidRPr="009228D7">
              <w:rPr>
                <w:i/>
                <w:iCs/>
                <w:color w:val="000000"/>
                <w:sz w:val="22"/>
                <w:lang w:eastAsia="zh-CN"/>
              </w:rPr>
              <w:t>p</w:t>
            </w:r>
            <w:r>
              <w:rPr>
                <w:i/>
                <w:iCs/>
                <w:color w:val="000000"/>
                <w:sz w:val="22"/>
                <w:vertAlign w:val="superscript"/>
                <w:lang w:eastAsia="zh-CN"/>
              </w:rPr>
              <w:t>a</w:t>
            </w:r>
          </w:p>
        </w:tc>
        <w:tc>
          <w:tcPr>
            <w:tcW w:w="900" w:type="dxa"/>
            <w:tcBorders>
              <w:top w:val="single" w:sz="4" w:space="0" w:color="auto"/>
              <w:bottom w:val="single" w:sz="4" w:space="0" w:color="auto"/>
            </w:tcBorders>
            <w:shd w:val="clear" w:color="auto" w:fill="auto"/>
            <w:noWrap/>
            <w:tcMar>
              <w:left w:w="14" w:type="dxa"/>
              <w:right w:w="14" w:type="dxa"/>
            </w:tcMar>
            <w:vAlign w:val="bottom"/>
            <w:hideMark/>
          </w:tcPr>
          <w:p w14:paraId="146D8423" w14:textId="77777777" w:rsidR="00D0237D" w:rsidRPr="009228D7" w:rsidRDefault="00D0237D" w:rsidP="009A57F6">
            <w:pPr>
              <w:jc w:val="center"/>
              <w:rPr>
                <w:i/>
                <w:iCs/>
                <w:color w:val="000000"/>
                <w:sz w:val="22"/>
                <w:lang w:eastAsia="zh-CN"/>
              </w:rPr>
            </w:pPr>
            <w:r w:rsidRPr="009228D7">
              <w:rPr>
                <w:i/>
                <w:iCs/>
                <w:color w:val="000000"/>
                <w:sz w:val="22"/>
                <w:lang w:eastAsia="zh-CN"/>
              </w:rPr>
              <w:t>d</w:t>
            </w:r>
          </w:p>
        </w:tc>
      </w:tr>
      <w:tr w:rsidR="005D04C1" w:rsidRPr="009228D7" w14:paraId="350E2B3B" w14:textId="77777777" w:rsidTr="00A252DB">
        <w:trPr>
          <w:trHeight w:val="310"/>
        </w:trPr>
        <w:tc>
          <w:tcPr>
            <w:tcW w:w="4047" w:type="dxa"/>
            <w:gridSpan w:val="2"/>
            <w:shd w:val="clear" w:color="auto" w:fill="auto"/>
            <w:noWrap/>
            <w:tcMar>
              <w:left w:w="14" w:type="dxa"/>
              <w:right w:w="14" w:type="dxa"/>
            </w:tcMar>
          </w:tcPr>
          <w:p w14:paraId="7B40741B" w14:textId="110DD91F" w:rsidR="005D04C1" w:rsidRDefault="009D5F4F" w:rsidP="009A57F6">
            <w:pPr>
              <w:rPr>
                <w:color w:val="000000"/>
                <w:sz w:val="22"/>
                <w:lang w:eastAsia="zh-CN"/>
              </w:rPr>
            </w:pPr>
            <w:r>
              <w:rPr>
                <w:color w:val="000000"/>
                <w:sz w:val="22"/>
                <w:lang w:eastAsia="zh-CN"/>
              </w:rPr>
              <w:t xml:space="preserve">Targeted </w:t>
            </w:r>
            <w:r w:rsidR="005D04C1">
              <w:rPr>
                <w:color w:val="000000"/>
                <w:sz w:val="22"/>
                <w:lang w:eastAsia="zh-CN"/>
              </w:rPr>
              <w:t>comprehension-related skills</w:t>
            </w:r>
          </w:p>
        </w:tc>
        <w:tc>
          <w:tcPr>
            <w:tcW w:w="630" w:type="dxa"/>
            <w:shd w:val="clear" w:color="auto" w:fill="auto"/>
            <w:noWrap/>
            <w:tcMar>
              <w:left w:w="14" w:type="dxa"/>
              <w:right w:w="14" w:type="dxa"/>
            </w:tcMar>
          </w:tcPr>
          <w:p w14:paraId="72B33780" w14:textId="77777777" w:rsidR="005D04C1" w:rsidRPr="00AE1E0B" w:rsidRDefault="005D04C1" w:rsidP="009A57F6">
            <w:pPr>
              <w:jc w:val="center"/>
              <w:rPr>
                <w:color w:val="000000"/>
                <w:sz w:val="22"/>
                <w:lang w:eastAsia="zh-CN"/>
              </w:rPr>
            </w:pPr>
          </w:p>
        </w:tc>
        <w:tc>
          <w:tcPr>
            <w:tcW w:w="813" w:type="dxa"/>
            <w:shd w:val="clear" w:color="auto" w:fill="auto"/>
            <w:noWrap/>
            <w:tcMar>
              <w:left w:w="14" w:type="dxa"/>
              <w:right w:w="14" w:type="dxa"/>
            </w:tcMar>
          </w:tcPr>
          <w:p w14:paraId="606527E7" w14:textId="77777777" w:rsidR="005D04C1" w:rsidRPr="00AE1E0B" w:rsidRDefault="005D04C1" w:rsidP="009A57F6">
            <w:pPr>
              <w:jc w:val="center"/>
              <w:rPr>
                <w:iCs/>
                <w:color w:val="000000"/>
                <w:sz w:val="22"/>
                <w:lang w:eastAsia="zh-CN"/>
              </w:rPr>
            </w:pPr>
          </w:p>
        </w:tc>
        <w:tc>
          <w:tcPr>
            <w:tcW w:w="717" w:type="dxa"/>
            <w:shd w:val="clear" w:color="auto" w:fill="auto"/>
            <w:noWrap/>
            <w:tcMar>
              <w:left w:w="14" w:type="dxa"/>
              <w:right w:w="14" w:type="dxa"/>
            </w:tcMar>
          </w:tcPr>
          <w:p w14:paraId="23B8B33E" w14:textId="77777777" w:rsidR="005D04C1" w:rsidRPr="00AE1E0B" w:rsidRDefault="005D04C1" w:rsidP="009A57F6">
            <w:pPr>
              <w:jc w:val="center"/>
              <w:rPr>
                <w:b/>
                <w:iCs/>
                <w:color w:val="000000"/>
                <w:sz w:val="22"/>
                <w:lang w:eastAsia="zh-CN"/>
              </w:rPr>
            </w:pPr>
          </w:p>
        </w:tc>
        <w:tc>
          <w:tcPr>
            <w:tcW w:w="810" w:type="dxa"/>
            <w:shd w:val="clear" w:color="auto" w:fill="auto"/>
            <w:noWrap/>
            <w:tcMar>
              <w:left w:w="14" w:type="dxa"/>
              <w:right w:w="14" w:type="dxa"/>
            </w:tcMar>
          </w:tcPr>
          <w:p w14:paraId="7FC121B1" w14:textId="77777777" w:rsidR="005D04C1" w:rsidRPr="00AE1E0B" w:rsidRDefault="005D04C1" w:rsidP="009A57F6">
            <w:pPr>
              <w:jc w:val="center"/>
              <w:rPr>
                <w:b/>
                <w:iCs/>
                <w:color w:val="000000"/>
                <w:sz w:val="22"/>
                <w:lang w:eastAsia="zh-CN"/>
              </w:rPr>
            </w:pPr>
          </w:p>
        </w:tc>
        <w:tc>
          <w:tcPr>
            <w:tcW w:w="270" w:type="dxa"/>
            <w:shd w:val="clear" w:color="auto" w:fill="auto"/>
            <w:noWrap/>
            <w:tcMar>
              <w:left w:w="14" w:type="dxa"/>
              <w:right w:w="14" w:type="dxa"/>
            </w:tcMar>
          </w:tcPr>
          <w:p w14:paraId="2F369124" w14:textId="77777777" w:rsidR="005D04C1" w:rsidRPr="00AE1E0B" w:rsidRDefault="005D04C1" w:rsidP="009A57F6">
            <w:pPr>
              <w:jc w:val="center"/>
              <w:rPr>
                <w:iCs/>
                <w:color w:val="000000"/>
                <w:sz w:val="22"/>
                <w:lang w:eastAsia="zh-CN"/>
              </w:rPr>
            </w:pPr>
          </w:p>
        </w:tc>
        <w:tc>
          <w:tcPr>
            <w:tcW w:w="720" w:type="dxa"/>
            <w:shd w:val="clear" w:color="auto" w:fill="auto"/>
            <w:noWrap/>
            <w:tcMar>
              <w:left w:w="14" w:type="dxa"/>
              <w:right w:w="14" w:type="dxa"/>
            </w:tcMar>
          </w:tcPr>
          <w:p w14:paraId="5B6AE612" w14:textId="77777777" w:rsidR="005D04C1" w:rsidRPr="00AE1E0B" w:rsidRDefault="005D04C1" w:rsidP="009A57F6">
            <w:pPr>
              <w:jc w:val="center"/>
              <w:rPr>
                <w:color w:val="000000"/>
                <w:sz w:val="22"/>
                <w:lang w:eastAsia="zh-CN"/>
              </w:rPr>
            </w:pPr>
          </w:p>
        </w:tc>
        <w:tc>
          <w:tcPr>
            <w:tcW w:w="630" w:type="dxa"/>
            <w:shd w:val="clear" w:color="auto" w:fill="auto"/>
            <w:noWrap/>
            <w:tcMar>
              <w:left w:w="14" w:type="dxa"/>
              <w:right w:w="14" w:type="dxa"/>
            </w:tcMar>
          </w:tcPr>
          <w:p w14:paraId="2F093222" w14:textId="77777777" w:rsidR="005D04C1" w:rsidRPr="00AE1E0B" w:rsidRDefault="005D04C1" w:rsidP="009A57F6">
            <w:pPr>
              <w:jc w:val="center"/>
              <w:rPr>
                <w:iCs/>
                <w:color w:val="000000"/>
                <w:sz w:val="22"/>
                <w:lang w:eastAsia="zh-CN"/>
              </w:rPr>
            </w:pPr>
          </w:p>
        </w:tc>
        <w:tc>
          <w:tcPr>
            <w:tcW w:w="720" w:type="dxa"/>
            <w:shd w:val="clear" w:color="auto" w:fill="auto"/>
            <w:noWrap/>
            <w:tcMar>
              <w:left w:w="14" w:type="dxa"/>
              <w:right w:w="14" w:type="dxa"/>
            </w:tcMar>
          </w:tcPr>
          <w:p w14:paraId="0ED503EB" w14:textId="77777777" w:rsidR="005D04C1" w:rsidRPr="00AE1E0B" w:rsidRDefault="005D04C1" w:rsidP="009A57F6">
            <w:pPr>
              <w:jc w:val="center"/>
              <w:rPr>
                <w:b/>
                <w:iCs/>
                <w:color w:val="000000"/>
                <w:sz w:val="22"/>
                <w:lang w:eastAsia="zh-CN"/>
              </w:rPr>
            </w:pPr>
          </w:p>
        </w:tc>
        <w:tc>
          <w:tcPr>
            <w:tcW w:w="813" w:type="dxa"/>
            <w:shd w:val="clear" w:color="auto" w:fill="auto"/>
            <w:noWrap/>
            <w:tcMar>
              <w:left w:w="14" w:type="dxa"/>
              <w:right w:w="14" w:type="dxa"/>
            </w:tcMar>
          </w:tcPr>
          <w:p w14:paraId="1D03FF60" w14:textId="77777777" w:rsidR="005D04C1" w:rsidRPr="00AE1E0B" w:rsidRDefault="005D04C1" w:rsidP="009A57F6">
            <w:pPr>
              <w:jc w:val="center"/>
              <w:rPr>
                <w:b/>
                <w:iCs/>
                <w:color w:val="000000"/>
                <w:sz w:val="22"/>
                <w:lang w:eastAsia="zh-CN"/>
              </w:rPr>
            </w:pPr>
          </w:p>
        </w:tc>
        <w:tc>
          <w:tcPr>
            <w:tcW w:w="270" w:type="dxa"/>
            <w:shd w:val="clear" w:color="auto" w:fill="auto"/>
            <w:noWrap/>
            <w:tcMar>
              <w:left w:w="14" w:type="dxa"/>
              <w:right w:w="14" w:type="dxa"/>
            </w:tcMar>
          </w:tcPr>
          <w:p w14:paraId="3D68D7C6" w14:textId="77777777" w:rsidR="005D04C1" w:rsidRPr="00AE1E0B" w:rsidRDefault="005D04C1" w:rsidP="009A57F6">
            <w:pPr>
              <w:jc w:val="center"/>
              <w:rPr>
                <w:iCs/>
                <w:color w:val="000000"/>
                <w:sz w:val="22"/>
                <w:lang w:eastAsia="zh-CN"/>
              </w:rPr>
            </w:pPr>
          </w:p>
        </w:tc>
        <w:tc>
          <w:tcPr>
            <w:tcW w:w="630" w:type="dxa"/>
            <w:shd w:val="clear" w:color="auto" w:fill="auto"/>
            <w:noWrap/>
            <w:tcMar>
              <w:left w:w="14" w:type="dxa"/>
              <w:right w:w="14" w:type="dxa"/>
            </w:tcMar>
          </w:tcPr>
          <w:p w14:paraId="7A2A8EDC" w14:textId="77777777" w:rsidR="005D04C1" w:rsidRPr="00AE1E0B" w:rsidRDefault="005D04C1" w:rsidP="009A57F6">
            <w:pPr>
              <w:jc w:val="center"/>
              <w:rPr>
                <w:color w:val="000000"/>
                <w:sz w:val="22"/>
                <w:lang w:eastAsia="zh-CN"/>
              </w:rPr>
            </w:pPr>
          </w:p>
        </w:tc>
        <w:tc>
          <w:tcPr>
            <w:tcW w:w="720" w:type="dxa"/>
            <w:shd w:val="clear" w:color="auto" w:fill="auto"/>
            <w:noWrap/>
            <w:tcMar>
              <w:left w:w="14" w:type="dxa"/>
              <w:right w:w="14" w:type="dxa"/>
            </w:tcMar>
          </w:tcPr>
          <w:p w14:paraId="4DB77626" w14:textId="77777777" w:rsidR="005D04C1" w:rsidRPr="00AE1E0B" w:rsidRDefault="005D04C1" w:rsidP="009A57F6">
            <w:pPr>
              <w:jc w:val="center"/>
              <w:rPr>
                <w:iCs/>
                <w:color w:val="000000"/>
                <w:sz w:val="22"/>
                <w:lang w:eastAsia="zh-CN"/>
              </w:rPr>
            </w:pPr>
          </w:p>
        </w:tc>
        <w:tc>
          <w:tcPr>
            <w:tcW w:w="540" w:type="dxa"/>
            <w:shd w:val="clear" w:color="auto" w:fill="auto"/>
            <w:noWrap/>
            <w:tcMar>
              <w:left w:w="14" w:type="dxa"/>
              <w:right w:w="14" w:type="dxa"/>
            </w:tcMar>
          </w:tcPr>
          <w:p w14:paraId="123C5CC2" w14:textId="77777777" w:rsidR="005D04C1" w:rsidRPr="00AE1E0B" w:rsidRDefault="005D04C1" w:rsidP="009A57F6">
            <w:pPr>
              <w:jc w:val="center"/>
              <w:rPr>
                <w:iCs/>
                <w:color w:val="000000"/>
                <w:sz w:val="22"/>
                <w:lang w:eastAsia="zh-CN"/>
              </w:rPr>
            </w:pPr>
          </w:p>
        </w:tc>
        <w:tc>
          <w:tcPr>
            <w:tcW w:w="900" w:type="dxa"/>
            <w:shd w:val="clear" w:color="auto" w:fill="auto"/>
            <w:noWrap/>
            <w:tcMar>
              <w:left w:w="14" w:type="dxa"/>
              <w:right w:w="14" w:type="dxa"/>
            </w:tcMar>
          </w:tcPr>
          <w:p w14:paraId="30BF46DC" w14:textId="77777777" w:rsidR="005D04C1" w:rsidRPr="00AE1E0B" w:rsidRDefault="005D04C1" w:rsidP="009A57F6">
            <w:pPr>
              <w:jc w:val="center"/>
              <w:rPr>
                <w:iCs/>
                <w:color w:val="000000"/>
                <w:sz w:val="22"/>
                <w:lang w:eastAsia="zh-CN"/>
              </w:rPr>
            </w:pPr>
          </w:p>
        </w:tc>
      </w:tr>
      <w:tr w:rsidR="00D0237D" w:rsidRPr="009228D7" w14:paraId="555889E8" w14:textId="77777777" w:rsidTr="00A252DB">
        <w:trPr>
          <w:trHeight w:val="310"/>
        </w:trPr>
        <w:tc>
          <w:tcPr>
            <w:tcW w:w="3148" w:type="dxa"/>
            <w:shd w:val="clear" w:color="auto" w:fill="auto"/>
            <w:noWrap/>
            <w:tcMar>
              <w:left w:w="14" w:type="dxa"/>
              <w:right w:w="14" w:type="dxa"/>
            </w:tcMar>
            <w:hideMark/>
          </w:tcPr>
          <w:p w14:paraId="7B9D50F2" w14:textId="194FD1F7" w:rsidR="00D0237D" w:rsidRPr="009228D7" w:rsidRDefault="00D0237D" w:rsidP="009A57F6">
            <w:pPr>
              <w:rPr>
                <w:color w:val="000000"/>
                <w:sz w:val="22"/>
                <w:lang w:eastAsia="zh-CN"/>
              </w:rPr>
            </w:pPr>
            <w:r>
              <w:rPr>
                <w:color w:val="000000"/>
                <w:sz w:val="22"/>
                <w:lang w:eastAsia="zh-CN"/>
              </w:rPr>
              <w:t xml:space="preserve">   CAM: Vocabulary</w:t>
            </w:r>
          </w:p>
        </w:tc>
        <w:tc>
          <w:tcPr>
            <w:tcW w:w="899" w:type="dxa"/>
          </w:tcPr>
          <w:p w14:paraId="5D373DF0" w14:textId="77777777" w:rsidR="00D0237D" w:rsidRPr="00AE1E0B" w:rsidRDefault="00292C89" w:rsidP="009A57F6">
            <w:pPr>
              <w:jc w:val="center"/>
              <w:rPr>
                <w:color w:val="000000"/>
                <w:sz w:val="22"/>
                <w:lang w:eastAsia="zh-CN"/>
              </w:rPr>
            </w:pPr>
            <w:r>
              <w:rPr>
                <w:color w:val="000000"/>
                <w:sz w:val="22"/>
                <w:lang w:eastAsia="zh-CN"/>
              </w:rPr>
              <w:t>.64</w:t>
            </w:r>
          </w:p>
        </w:tc>
        <w:tc>
          <w:tcPr>
            <w:tcW w:w="630" w:type="dxa"/>
            <w:shd w:val="clear" w:color="auto" w:fill="auto"/>
            <w:noWrap/>
            <w:tcMar>
              <w:left w:w="14" w:type="dxa"/>
              <w:right w:w="14" w:type="dxa"/>
            </w:tcMar>
            <w:hideMark/>
          </w:tcPr>
          <w:p w14:paraId="2B4FFAED" w14:textId="77777777" w:rsidR="00D0237D" w:rsidRPr="00AE1E0B" w:rsidRDefault="00D0237D" w:rsidP="009A57F6">
            <w:pPr>
              <w:jc w:val="center"/>
              <w:rPr>
                <w:color w:val="000000"/>
                <w:sz w:val="22"/>
                <w:lang w:eastAsia="zh-CN"/>
              </w:rPr>
            </w:pPr>
            <w:r w:rsidRPr="00AE1E0B">
              <w:rPr>
                <w:color w:val="000000"/>
                <w:sz w:val="22"/>
                <w:lang w:eastAsia="zh-CN"/>
              </w:rPr>
              <w:t>15.37</w:t>
            </w:r>
          </w:p>
        </w:tc>
        <w:tc>
          <w:tcPr>
            <w:tcW w:w="813" w:type="dxa"/>
            <w:shd w:val="clear" w:color="auto" w:fill="auto"/>
            <w:noWrap/>
            <w:tcMar>
              <w:left w:w="14" w:type="dxa"/>
              <w:right w:w="14" w:type="dxa"/>
            </w:tcMar>
            <w:hideMark/>
          </w:tcPr>
          <w:p w14:paraId="365A2EAA" w14:textId="77777777" w:rsidR="00D0237D" w:rsidRPr="00AE1E0B" w:rsidRDefault="00D0237D" w:rsidP="009A57F6">
            <w:pPr>
              <w:jc w:val="center"/>
              <w:rPr>
                <w:iCs/>
                <w:color w:val="000000"/>
                <w:sz w:val="22"/>
                <w:lang w:eastAsia="zh-CN"/>
              </w:rPr>
            </w:pPr>
            <w:r w:rsidRPr="00AE1E0B">
              <w:rPr>
                <w:iCs/>
                <w:color w:val="000000"/>
                <w:sz w:val="22"/>
                <w:lang w:eastAsia="zh-CN"/>
              </w:rPr>
              <w:t>5.43</w:t>
            </w:r>
          </w:p>
        </w:tc>
        <w:tc>
          <w:tcPr>
            <w:tcW w:w="717" w:type="dxa"/>
            <w:shd w:val="clear" w:color="auto" w:fill="auto"/>
            <w:noWrap/>
            <w:tcMar>
              <w:left w:w="14" w:type="dxa"/>
              <w:right w:w="14" w:type="dxa"/>
            </w:tcMar>
            <w:hideMark/>
          </w:tcPr>
          <w:p w14:paraId="3CBCFE0F" w14:textId="5B4F22CC" w:rsidR="00D0237D" w:rsidRPr="00AE1E0B" w:rsidRDefault="003C302B" w:rsidP="7D5D9655">
            <w:pPr>
              <w:jc w:val="center"/>
              <w:rPr>
                <w:b/>
                <w:bCs/>
                <w:color w:val="000000"/>
                <w:sz w:val="22"/>
                <w:szCs w:val="22"/>
                <w:lang w:eastAsia="zh-CN"/>
              </w:rPr>
            </w:pPr>
            <w:r>
              <w:rPr>
                <w:b/>
                <w:bCs/>
                <w:color w:val="000000" w:themeColor="text1"/>
                <w:sz w:val="22"/>
                <w:szCs w:val="22"/>
                <w:lang w:eastAsia="zh-CN"/>
              </w:rPr>
              <w:t>&lt;</w:t>
            </w:r>
            <w:r w:rsidR="7D5D9655" w:rsidRPr="7D5D9655">
              <w:rPr>
                <w:b/>
                <w:bCs/>
                <w:color w:val="000000" w:themeColor="text1"/>
                <w:sz w:val="22"/>
                <w:szCs w:val="22"/>
                <w:lang w:eastAsia="zh-CN"/>
              </w:rPr>
              <w:t>.001</w:t>
            </w:r>
          </w:p>
        </w:tc>
        <w:tc>
          <w:tcPr>
            <w:tcW w:w="810" w:type="dxa"/>
            <w:shd w:val="clear" w:color="auto" w:fill="auto"/>
            <w:noWrap/>
            <w:tcMar>
              <w:left w:w="14" w:type="dxa"/>
              <w:right w:w="14" w:type="dxa"/>
            </w:tcMar>
            <w:hideMark/>
          </w:tcPr>
          <w:p w14:paraId="396B582C" w14:textId="77777777" w:rsidR="00D0237D" w:rsidRPr="00AE1E0B" w:rsidRDefault="00D0237D" w:rsidP="009A57F6">
            <w:pPr>
              <w:jc w:val="center"/>
              <w:rPr>
                <w:b/>
                <w:iCs/>
                <w:color w:val="000000"/>
                <w:sz w:val="22"/>
                <w:lang w:eastAsia="zh-CN"/>
              </w:rPr>
            </w:pPr>
            <w:r w:rsidRPr="00AE1E0B">
              <w:rPr>
                <w:b/>
                <w:iCs/>
                <w:color w:val="000000"/>
                <w:sz w:val="22"/>
                <w:lang w:eastAsia="zh-CN"/>
              </w:rPr>
              <w:t>0.90</w:t>
            </w:r>
          </w:p>
        </w:tc>
        <w:tc>
          <w:tcPr>
            <w:tcW w:w="270" w:type="dxa"/>
            <w:shd w:val="clear" w:color="auto" w:fill="auto"/>
            <w:noWrap/>
            <w:tcMar>
              <w:left w:w="14" w:type="dxa"/>
              <w:right w:w="14" w:type="dxa"/>
            </w:tcMar>
            <w:hideMark/>
          </w:tcPr>
          <w:p w14:paraId="662257D7" w14:textId="77777777" w:rsidR="00D0237D" w:rsidRPr="00AE1E0B" w:rsidRDefault="00D0237D" w:rsidP="009A57F6">
            <w:pPr>
              <w:jc w:val="center"/>
              <w:rPr>
                <w:iCs/>
                <w:color w:val="000000"/>
                <w:sz w:val="22"/>
                <w:lang w:eastAsia="zh-CN"/>
              </w:rPr>
            </w:pPr>
          </w:p>
        </w:tc>
        <w:tc>
          <w:tcPr>
            <w:tcW w:w="720" w:type="dxa"/>
            <w:shd w:val="clear" w:color="auto" w:fill="auto"/>
            <w:noWrap/>
            <w:tcMar>
              <w:left w:w="14" w:type="dxa"/>
              <w:right w:w="14" w:type="dxa"/>
            </w:tcMar>
            <w:hideMark/>
          </w:tcPr>
          <w:p w14:paraId="4E90B45D" w14:textId="77777777" w:rsidR="00D0237D" w:rsidRPr="00AE1E0B" w:rsidRDefault="00D0237D" w:rsidP="009A57F6">
            <w:pPr>
              <w:jc w:val="center"/>
              <w:rPr>
                <w:color w:val="000000"/>
                <w:sz w:val="22"/>
                <w:lang w:eastAsia="zh-CN"/>
              </w:rPr>
            </w:pPr>
            <w:r w:rsidRPr="00AE1E0B">
              <w:rPr>
                <w:color w:val="000000"/>
                <w:sz w:val="22"/>
                <w:lang w:eastAsia="zh-CN"/>
              </w:rPr>
              <w:t>20.85</w:t>
            </w:r>
          </w:p>
        </w:tc>
        <w:tc>
          <w:tcPr>
            <w:tcW w:w="630" w:type="dxa"/>
            <w:shd w:val="clear" w:color="auto" w:fill="auto"/>
            <w:noWrap/>
            <w:tcMar>
              <w:left w:w="14" w:type="dxa"/>
              <w:right w:w="14" w:type="dxa"/>
            </w:tcMar>
            <w:hideMark/>
          </w:tcPr>
          <w:p w14:paraId="206424C9" w14:textId="77777777" w:rsidR="00D0237D" w:rsidRPr="00AE1E0B" w:rsidRDefault="00D0237D" w:rsidP="009A57F6">
            <w:pPr>
              <w:jc w:val="center"/>
              <w:rPr>
                <w:iCs/>
                <w:color w:val="000000"/>
                <w:sz w:val="22"/>
                <w:lang w:eastAsia="zh-CN"/>
              </w:rPr>
            </w:pPr>
            <w:r w:rsidRPr="00AE1E0B">
              <w:rPr>
                <w:iCs/>
                <w:color w:val="000000"/>
                <w:sz w:val="22"/>
                <w:lang w:eastAsia="zh-CN"/>
              </w:rPr>
              <w:t>10.28</w:t>
            </w:r>
          </w:p>
        </w:tc>
        <w:tc>
          <w:tcPr>
            <w:tcW w:w="720" w:type="dxa"/>
            <w:shd w:val="clear" w:color="auto" w:fill="auto"/>
            <w:noWrap/>
            <w:tcMar>
              <w:left w:w="14" w:type="dxa"/>
              <w:right w:w="14" w:type="dxa"/>
            </w:tcMar>
            <w:hideMark/>
          </w:tcPr>
          <w:p w14:paraId="3CE3F40F" w14:textId="77777777" w:rsidR="00D0237D" w:rsidRPr="00AE1E0B" w:rsidRDefault="00D0237D" w:rsidP="009A57F6">
            <w:pPr>
              <w:jc w:val="center"/>
              <w:rPr>
                <w:b/>
                <w:iCs/>
                <w:color w:val="000000"/>
                <w:sz w:val="22"/>
                <w:lang w:eastAsia="zh-CN"/>
              </w:rPr>
            </w:pPr>
            <w:r w:rsidRPr="00AE1E0B">
              <w:rPr>
                <w:b/>
                <w:iCs/>
                <w:color w:val="000000"/>
                <w:sz w:val="22"/>
                <w:lang w:eastAsia="zh-CN"/>
              </w:rPr>
              <w:t>&lt;.001</w:t>
            </w:r>
          </w:p>
        </w:tc>
        <w:tc>
          <w:tcPr>
            <w:tcW w:w="813" w:type="dxa"/>
            <w:shd w:val="clear" w:color="auto" w:fill="auto"/>
            <w:noWrap/>
            <w:tcMar>
              <w:left w:w="14" w:type="dxa"/>
              <w:right w:w="14" w:type="dxa"/>
            </w:tcMar>
            <w:hideMark/>
          </w:tcPr>
          <w:p w14:paraId="1016B067" w14:textId="77777777" w:rsidR="00D0237D" w:rsidRPr="00AE1E0B" w:rsidRDefault="00D0237D" w:rsidP="009A57F6">
            <w:pPr>
              <w:jc w:val="center"/>
              <w:rPr>
                <w:b/>
                <w:iCs/>
                <w:color w:val="000000"/>
                <w:sz w:val="22"/>
                <w:lang w:eastAsia="zh-CN"/>
              </w:rPr>
            </w:pPr>
            <w:r w:rsidRPr="00AE1E0B">
              <w:rPr>
                <w:b/>
                <w:iCs/>
                <w:color w:val="000000"/>
                <w:sz w:val="22"/>
                <w:lang w:eastAsia="zh-CN"/>
              </w:rPr>
              <w:t>1.22</w:t>
            </w:r>
          </w:p>
        </w:tc>
        <w:tc>
          <w:tcPr>
            <w:tcW w:w="270" w:type="dxa"/>
            <w:shd w:val="clear" w:color="auto" w:fill="auto"/>
            <w:noWrap/>
            <w:tcMar>
              <w:left w:w="14" w:type="dxa"/>
              <w:right w:w="14" w:type="dxa"/>
            </w:tcMar>
            <w:hideMark/>
          </w:tcPr>
          <w:p w14:paraId="517A27CC" w14:textId="77777777" w:rsidR="00D0237D" w:rsidRPr="00AE1E0B" w:rsidRDefault="00D0237D" w:rsidP="009A57F6">
            <w:pPr>
              <w:jc w:val="center"/>
              <w:rPr>
                <w:iCs/>
                <w:color w:val="000000"/>
                <w:sz w:val="22"/>
                <w:lang w:eastAsia="zh-CN"/>
              </w:rPr>
            </w:pPr>
          </w:p>
        </w:tc>
        <w:tc>
          <w:tcPr>
            <w:tcW w:w="630" w:type="dxa"/>
            <w:shd w:val="clear" w:color="auto" w:fill="auto"/>
            <w:noWrap/>
            <w:tcMar>
              <w:left w:w="14" w:type="dxa"/>
              <w:right w:w="14" w:type="dxa"/>
            </w:tcMar>
            <w:hideMark/>
          </w:tcPr>
          <w:p w14:paraId="5655A8C8" w14:textId="77777777" w:rsidR="00D0237D" w:rsidRPr="00AE1E0B" w:rsidRDefault="00D0237D" w:rsidP="009A57F6">
            <w:pPr>
              <w:jc w:val="center"/>
              <w:rPr>
                <w:color w:val="000000"/>
                <w:sz w:val="22"/>
                <w:lang w:eastAsia="zh-CN"/>
              </w:rPr>
            </w:pPr>
            <w:r w:rsidRPr="00AE1E0B">
              <w:rPr>
                <w:color w:val="000000"/>
                <w:sz w:val="22"/>
                <w:lang w:eastAsia="zh-CN"/>
              </w:rPr>
              <w:t>5.48</w:t>
            </w:r>
          </w:p>
        </w:tc>
        <w:tc>
          <w:tcPr>
            <w:tcW w:w="720" w:type="dxa"/>
            <w:shd w:val="clear" w:color="auto" w:fill="auto"/>
            <w:noWrap/>
            <w:tcMar>
              <w:left w:w="14" w:type="dxa"/>
              <w:right w:w="14" w:type="dxa"/>
            </w:tcMar>
            <w:hideMark/>
          </w:tcPr>
          <w:p w14:paraId="2F38DB2C" w14:textId="77777777" w:rsidR="00D0237D" w:rsidRPr="00AE1E0B" w:rsidRDefault="00D0237D" w:rsidP="009A57F6">
            <w:pPr>
              <w:jc w:val="center"/>
              <w:rPr>
                <w:iCs/>
                <w:color w:val="000000"/>
                <w:sz w:val="22"/>
                <w:lang w:eastAsia="zh-CN"/>
              </w:rPr>
            </w:pPr>
            <w:r w:rsidRPr="00AE1E0B">
              <w:rPr>
                <w:iCs/>
                <w:color w:val="000000"/>
                <w:sz w:val="22"/>
                <w:lang w:eastAsia="zh-CN"/>
              </w:rPr>
              <w:t>1.74</w:t>
            </w:r>
          </w:p>
        </w:tc>
        <w:tc>
          <w:tcPr>
            <w:tcW w:w="540" w:type="dxa"/>
            <w:shd w:val="clear" w:color="auto" w:fill="auto"/>
            <w:noWrap/>
            <w:tcMar>
              <w:left w:w="14" w:type="dxa"/>
              <w:right w:w="14" w:type="dxa"/>
            </w:tcMar>
            <w:hideMark/>
          </w:tcPr>
          <w:p w14:paraId="333CEAA5" w14:textId="05F6D038" w:rsidR="00D0237D" w:rsidRPr="00AE1E0B" w:rsidRDefault="7D5D9655" w:rsidP="7D5D9655">
            <w:pPr>
              <w:jc w:val="center"/>
              <w:rPr>
                <w:color w:val="000000"/>
                <w:sz w:val="22"/>
                <w:szCs w:val="22"/>
                <w:lang w:eastAsia="zh-CN"/>
              </w:rPr>
            </w:pPr>
            <w:r w:rsidRPr="7D5D9655">
              <w:rPr>
                <w:color w:val="000000" w:themeColor="text1"/>
                <w:sz w:val="22"/>
                <w:szCs w:val="22"/>
                <w:lang w:eastAsia="zh-CN"/>
              </w:rPr>
              <w:t>.830</w:t>
            </w:r>
          </w:p>
        </w:tc>
        <w:tc>
          <w:tcPr>
            <w:tcW w:w="900" w:type="dxa"/>
            <w:shd w:val="clear" w:color="auto" w:fill="auto"/>
            <w:noWrap/>
            <w:tcMar>
              <w:left w:w="14" w:type="dxa"/>
              <w:right w:w="14" w:type="dxa"/>
            </w:tcMar>
            <w:hideMark/>
          </w:tcPr>
          <w:p w14:paraId="4302969B" w14:textId="77777777" w:rsidR="00D0237D" w:rsidRPr="00AE1E0B" w:rsidRDefault="00D0237D" w:rsidP="009A57F6">
            <w:pPr>
              <w:jc w:val="center"/>
              <w:rPr>
                <w:iCs/>
                <w:color w:val="000000"/>
                <w:sz w:val="22"/>
                <w:lang w:eastAsia="zh-CN"/>
              </w:rPr>
            </w:pPr>
            <w:r w:rsidRPr="00AE1E0B">
              <w:rPr>
                <w:iCs/>
                <w:color w:val="000000"/>
                <w:sz w:val="22"/>
                <w:lang w:eastAsia="zh-CN"/>
              </w:rPr>
              <w:t>0.32</w:t>
            </w:r>
          </w:p>
        </w:tc>
      </w:tr>
      <w:tr w:rsidR="00D0237D" w:rsidRPr="009228D7" w14:paraId="5E91073E" w14:textId="77777777" w:rsidTr="00A252DB">
        <w:trPr>
          <w:trHeight w:val="310"/>
        </w:trPr>
        <w:tc>
          <w:tcPr>
            <w:tcW w:w="3148" w:type="dxa"/>
            <w:shd w:val="clear" w:color="auto" w:fill="auto"/>
            <w:noWrap/>
            <w:tcMar>
              <w:left w:w="14" w:type="dxa"/>
              <w:right w:w="14" w:type="dxa"/>
            </w:tcMar>
            <w:hideMark/>
          </w:tcPr>
          <w:p w14:paraId="40AF5BB4" w14:textId="2636AB67" w:rsidR="00D0237D" w:rsidRDefault="00D0237D" w:rsidP="009A57F6">
            <w:pPr>
              <w:rPr>
                <w:color w:val="000000"/>
                <w:sz w:val="22"/>
                <w:lang w:eastAsia="zh-CN"/>
              </w:rPr>
            </w:pPr>
            <w:r>
              <w:rPr>
                <w:color w:val="000000"/>
                <w:sz w:val="22"/>
                <w:lang w:eastAsia="zh-CN"/>
              </w:rPr>
              <w:t xml:space="preserve">   CAM: Comprehension </w:t>
            </w:r>
          </w:p>
          <w:p w14:paraId="225DDABD" w14:textId="1A5A4A83" w:rsidR="00D0237D" w:rsidRPr="009228D7" w:rsidRDefault="00D0237D" w:rsidP="009A57F6">
            <w:pPr>
              <w:rPr>
                <w:color w:val="000000"/>
                <w:sz w:val="22"/>
                <w:lang w:eastAsia="zh-CN"/>
              </w:rPr>
            </w:pPr>
            <w:r>
              <w:rPr>
                <w:color w:val="000000"/>
                <w:sz w:val="22"/>
                <w:lang w:eastAsia="zh-CN"/>
              </w:rPr>
              <w:t xml:space="preserve">   Monitoring</w:t>
            </w:r>
          </w:p>
        </w:tc>
        <w:tc>
          <w:tcPr>
            <w:tcW w:w="899" w:type="dxa"/>
          </w:tcPr>
          <w:p w14:paraId="059D500B" w14:textId="77777777" w:rsidR="00D0237D" w:rsidRPr="00AE1E0B" w:rsidRDefault="00292C89" w:rsidP="009A57F6">
            <w:pPr>
              <w:jc w:val="center"/>
              <w:rPr>
                <w:color w:val="000000"/>
                <w:sz w:val="22"/>
                <w:lang w:eastAsia="zh-CN"/>
              </w:rPr>
            </w:pPr>
            <w:r>
              <w:rPr>
                <w:color w:val="000000"/>
                <w:sz w:val="22"/>
                <w:lang w:eastAsia="zh-CN"/>
              </w:rPr>
              <w:t>.43</w:t>
            </w:r>
          </w:p>
        </w:tc>
        <w:tc>
          <w:tcPr>
            <w:tcW w:w="630" w:type="dxa"/>
            <w:shd w:val="clear" w:color="auto" w:fill="auto"/>
            <w:noWrap/>
            <w:tcMar>
              <w:left w:w="14" w:type="dxa"/>
              <w:right w:w="14" w:type="dxa"/>
            </w:tcMar>
            <w:hideMark/>
          </w:tcPr>
          <w:p w14:paraId="7F145F21" w14:textId="77777777" w:rsidR="00D0237D" w:rsidRPr="00AE1E0B" w:rsidRDefault="00D0237D" w:rsidP="009A57F6">
            <w:pPr>
              <w:jc w:val="center"/>
              <w:rPr>
                <w:color w:val="000000"/>
                <w:sz w:val="22"/>
                <w:lang w:eastAsia="zh-CN"/>
              </w:rPr>
            </w:pPr>
            <w:r w:rsidRPr="00AE1E0B">
              <w:rPr>
                <w:color w:val="000000"/>
                <w:sz w:val="22"/>
                <w:lang w:eastAsia="zh-CN"/>
              </w:rPr>
              <w:t>2.28</w:t>
            </w:r>
          </w:p>
        </w:tc>
        <w:tc>
          <w:tcPr>
            <w:tcW w:w="813" w:type="dxa"/>
            <w:shd w:val="clear" w:color="auto" w:fill="auto"/>
            <w:noWrap/>
            <w:tcMar>
              <w:left w:w="14" w:type="dxa"/>
              <w:right w:w="14" w:type="dxa"/>
            </w:tcMar>
            <w:hideMark/>
          </w:tcPr>
          <w:p w14:paraId="4B926A7A" w14:textId="77777777" w:rsidR="00D0237D" w:rsidRPr="00AE1E0B" w:rsidRDefault="00D0237D" w:rsidP="009A57F6">
            <w:pPr>
              <w:jc w:val="center"/>
              <w:rPr>
                <w:color w:val="000000"/>
                <w:sz w:val="22"/>
                <w:lang w:eastAsia="zh-CN"/>
              </w:rPr>
            </w:pPr>
            <w:r w:rsidRPr="00AE1E0B">
              <w:rPr>
                <w:color w:val="000000"/>
                <w:sz w:val="22"/>
                <w:lang w:eastAsia="zh-CN"/>
              </w:rPr>
              <w:t>3.31</w:t>
            </w:r>
          </w:p>
        </w:tc>
        <w:tc>
          <w:tcPr>
            <w:tcW w:w="717" w:type="dxa"/>
            <w:shd w:val="clear" w:color="auto" w:fill="auto"/>
            <w:noWrap/>
            <w:tcMar>
              <w:left w:w="14" w:type="dxa"/>
              <w:right w:w="14" w:type="dxa"/>
            </w:tcMar>
            <w:hideMark/>
          </w:tcPr>
          <w:p w14:paraId="4B0B9CF7" w14:textId="689E9B3B" w:rsidR="00D0237D" w:rsidRPr="00AE1E0B" w:rsidRDefault="7D5D9655" w:rsidP="7D5D9655">
            <w:pPr>
              <w:jc w:val="center"/>
              <w:rPr>
                <w:b/>
                <w:bCs/>
                <w:color w:val="000000"/>
                <w:sz w:val="22"/>
                <w:szCs w:val="22"/>
                <w:lang w:eastAsia="zh-CN"/>
              </w:rPr>
            </w:pPr>
            <w:r w:rsidRPr="7D5D9655">
              <w:rPr>
                <w:b/>
                <w:bCs/>
                <w:color w:val="000000" w:themeColor="text1"/>
                <w:sz w:val="22"/>
                <w:szCs w:val="22"/>
                <w:lang w:eastAsia="zh-CN"/>
              </w:rPr>
              <w:t>.003</w:t>
            </w:r>
          </w:p>
        </w:tc>
        <w:tc>
          <w:tcPr>
            <w:tcW w:w="810" w:type="dxa"/>
            <w:shd w:val="clear" w:color="auto" w:fill="auto"/>
            <w:noWrap/>
            <w:tcMar>
              <w:left w:w="14" w:type="dxa"/>
              <w:right w:w="14" w:type="dxa"/>
            </w:tcMar>
            <w:hideMark/>
          </w:tcPr>
          <w:p w14:paraId="179196FC" w14:textId="77777777" w:rsidR="00D0237D" w:rsidRPr="00AE1E0B" w:rsidRDefault="00D0237D" w:rsidP="009A57F6">
            <w:pPr>
              <w:jc w:val="center"/>
              <w:rPr>
                <w:b/>
                <w:bCs/>
                <w:color w:val="000000"/>
                <w:sz w:val="22"/>
                <w:lang w:eastAsia="zh-CN"/>
              </w:rPr>
            </w:pPr>
            <w:r w:rsidRPr="00AE1E0B">
              <w:rPr>
                <w:b/>
                <w:bCs/>
                <w:color w:val="000000"/>
                <w:sz w:val="22"/>
                <w:lang w:eastAsia="zh-CN"/>
              </w:rPr>
              <w:t>0.55</w:t>
            </w:r>
          </w:p>
        </w:tc>
        <w:tc>
          <w:tcPr>
            <w:tcW w:w="270" w:type="dxa"/>
            <w:shd w:val="clear" w:color="auto" w:fill="auto"/>
            <w:noWrap/>
            <w:tcMar>
              <w:left w:w="14" w:type="dxa"/>
              <w:right w:w="14" w:type="dxa"/>
            </w:tcMar>
            <w:hideMark/>
          </w:tcPr>
          <w:p w14:paraId="475A0090" w14:textId="77777777" w:rsidR="00D0237D" w:rsidRPr="00AE1E0B" w:rsidRDefault="00D0237D" w:rsidP="009A57F6">
            <w:pPr>
              <w:jc w:val="center"/>
              <w:rPr>
                <w:b/>
                <w:bCs/>
                <w:color w:val="000000"/>
                <w:sz w:val="22"/>
                <w:lang w:eastAsia="zh-CN"/>
              </w:rPr>
            </w:pPr>
          </w:p>
        </w:tc>
        <w:tc>
          <w:tcPr>
            <w:tcW w:w="720" w:type="dxa"/>
            <w:shd w:val="clear" w:color="auto" w:fill="auto"/>
            <w:noWrap/>
            <w:tcMar>
              <w:left w:w="14" w:type="dxa"/>
              <w:right w:w="14" w:type="dxa"/>
            </w:tcMar>
            <w:hideMark/>
          </w:tcPr>
          <w:p w14:paraId="62D464EF" w14:textId="77777777" w:rsidR="00D0237D" w:rsidRPr="00AE1E0B" w:rsidRDefault="00D0237D" w:rsidP="009A57F6">
            <w:pPr>
              <w:jc w:val="center"/>
              <w:rPr>
                <w:color w:val="000000"/>
                <w:sz w:val="22"/>
                <w:lang w:eastAsia="zh-CN"/>
              </w:rPr>
            </w:pPr>
            <w:r w:rsidRPr="00AE1E0B">
              <w:rPr>
                <w:color w:val="000000"/>
                <w:sz w:val="22"/>
                <w:lang w:eastAsia="zh-CN"/>
              </w:rPr>
              <w:t>3.23</w:t>
            </w:r>
          </w:p>
        </w:tc>
        <w:tc>
          <w:tcPr>
            <w:tcW w:w="630" w:type="dxa"/>
            <w:shd w:val="clear" w:color="auto" w:fill="auto"/>
            <w:noWrap/>
            <w:tcMar>
              <w:left w:w="14" w:type="dxa"/>
              <w:right w:w="14" w:type="dxa"/>
            </w:tcMar>
            <w:hideMark/>
          </w:tcPr>
          <w:p w14:paraId="09310FC0" w14:textId="77777777" w:rsidR="00D0237D" w:rsidRPr="00AE1E0B" w:rsidRDefault="00D0237D" w:rsidP="009A57F6">
            <w:pPr>
              <w:jc w:val="center"/>
              <w:rPr>
                <w:color w:val="000000"/>
                <w:sz w:val="22"/>
                <w:lang w:eastAsia="zh-CN"/>
              </w:rPr>
            </w:pPr>
            <w:r w:rsidRPr="00AE1E0B">
              <w:rPr>
                <w:color w:val="000000"/>
                <w:sz w:val="22"/>
                <w:lang w:eastAsia="zh-CN"/>
              </w:rPr>
              <w:t>5.26</w:t>
            </w:r>
          </w:p>
        </w:tc>
        <w:tc>
          <w:tcPr>
            <w:tcW w:w="720" w:type="dxa"/>
            <w:shd w:val="clear" w:color="auto" w:fill="auto"/>
            <w:noWrap/>
            <w:tcMar>
              <w:left w:w="14" w:type="dxa"/>
              <w:right w:w="14" w:type="dxa"/>
            </w:tcMar>
            <w:hideMark/>
          </w:tcPr>
          <w:p w14:paraId="3A35F3F2" w14:textId="77777777" w:rsidR="00D0237D" w:rsidRPr="00AE1E0B" w:rsidRDefault="00D0237D" w:rsidP="009A57F6">
            <w:pPr>
              <w:jc w:val="center"/>
              <w:rPr>
                <w:b/>
                <w:bCs/>
                <w:color w:val="000000"/>
                <w:sz w:val="22"/>
                <w:lang w:eastAsia="zh-CN"/>
              </w:rPr>
            </w:pPr>
            <w:r w:rsidRPr="00AE1E0B">
              <w:rPr>
                <w:b/>
                <w:bCs/>
                <w:color w:val="000000"/>
                <w:sz w:val="22"/>
                <w:lang w:eastAsia="zh-CN"/>
              </w:rPr>
              <w:t>&lt;.001</w:t>
            </w:r>
          </w:p>
        </w:tc>
        <w:tc>
          <w:tcPr>
            <w:tcW w:w="813" w:type="dxa"/>
            <w:shd w:val="clear" w:color="auto" w:fill="auto"/>
            <w:noWrap/>
            <w:tcMar>
              <w:left w:w="14" w:type="dxa"/>
              <w:right w:w="14" w:type="dxa"/>
            </w:tcMar>
            <w:hideMark/>
          </w:tcPr>
          <w:p w14:paraId="42DC516C" w14:textId="77777777" w:rsidR="00D0237D" w:rsidRPr="00AE1E0B" w:rsidRDefault="00D0237D" w:rsidP="009A57F6">
            <w:pPr>
              <w:jc w:val="center"/>
              <w:rPr>
                <w:b/>
                <w:bCs/>
                <w:color w:val="000000"/>
                <w:sz w:val="22"/>
                <w:lang w:eastAsia="zh-CN"/>
              </w:rPr>
            </w:pPr>
            <w:r w:rsidRPr="00AE1E0B">
              <w:rPr>
                <w:b/>
                <w:bCs/>
                <w:color w:val="000000"/>
                <w:sz w:val="22"/>
                <w:lang w:eastAsia="zh-CN"/>
              </w:rPr>
              <w:t>0.77</w:t>
            </w:r>
          </w:p>
        </w:tc>
        <w:tc>
          <w:tcPr>
            <w:tcW w:w="270" w:type="dxa"/>
            <w:shd w:val="clear" w:color="auto" w:fill="auto"/>
            <w:noWrap/>
            <w:tcMar>
              <w:left w:w="14" w:type="dxa"/>
              <w:right w:w="14" w:type="dxa"/>
            </w:tcMar>
            <w:hideMark/>
          </w:tcPr>
          <w:p w14:paraId="192C7327" w14:textId="77777777" w:rsidR="00D0237D" w:rsidRPr="00AE1E0B" w:rsidRDefault="00D0237D" w:rsidP="009A57F6">
            <w:pPr>
              <w:jc w:val="center"/>
              <w:rPr>
                <w:b/>
                <w:bCs/>
                <w:color w:val="000000"/>
                <w:sz w:val="22"/>
                <w:lang w:eastAsia="zh-CN"/>
              </w:rPr>
            </w:pPr>
          </w:p>
        </w:tc>
        <w:tc>
          <w:tcPr>
            <w:tcW w:w="630" w:type="dxa"/>
            <w:shd w:val="clear" w:color="auto" w:fill="auto"/>
            <w:noWrap/>
            <w:tcMar>
              <w:left w:w="14" w:type="dxa"/>
              <w:right w:w="14" w:type="dxa"/>
            </w:tcMar>
            <w:hideMark/>
          </w:tcPr>
          <w:p w14:paraId="594A6D9E" w14:textId="77777777" w:rsidR="00D0237D" w:rsidRPr="00AE1E0B" w:rsidRDefault="00D0237D" w:rsidP="009A57F6">
            <w:pPr>
              <w:jc w:val="center"/>
              <w:rPr>
                <w:color w:val="000000"/>
                <w:sz w:val="22"/>
                <w:lang w:eastAsia="zh-CN"/>
              </w:rPr>
            </w:pPr>
            <w:r w:rsidRPr="00AE1E0B">
              <w:rPr>
                <w:color w:val="000000"/>
                <w:sz w:val="22"/>
                <w:lang w:eastAsia="zh-CN"/>
              </w:rPr>
              <w:t>0.94</w:t>
            </w:r>
          </w:p>
        </w:tc>
        <w:tc>
          <w:tcPr>
            <w:tcW w:w="720" w:type="dxa"/>
            <w:shd w:val="clear" w:color="auto" w:fill="auto"/>
            <w:noWrap/>
            <w:tcMar>
              <w:left w:w="14" w:type="dxa"/>
              <w:right w:w="14" w:type="dxa"/>
            </w:tcMar>
            <w:hideMark/>
          </w:tcPr>
          <w:p w14:paraId="175C270F" w14:textId="77777777" w:rsidR="00D0237D" w:rsidRPr="00AE1E0B" w:rsidRDefault="00D0237D" w:rsidP="009A57F6">
            <w:pPr>
              <w:jc w:val="center"/>
              <w:rPr>
                <w:color w:val="000000"/>
                <w:sz w:val="22"/>
                <w:lang w:eastAsia="zh-CN"/>
              </w:rPr>
            </w:pPr>
            <w:r w:rsidRPr="00AE1E0B">
              <w:rPr>
                <w:color w:val="000000"/>
                <w:sz w:val="22"/>
                <w:lang w:eastAsia="zh-CN"/>
              </w:rPr>
              <w:t>1.16</w:t>
            </w:r>
          </w:p>
        </w:tc>
        <w:tc>
          <w:tcPr>
            <w:tcW w:w="540" w:type="dxa"/>
            <w:shd w:val="clear" w:color="auto" w:fill="auto"/>
            <w:noWrap/>
            <w:tcMar>
              <w:left w:w="14" w:type="dxa"/>
              <w:right w:w="14" w:type="dxa"/>
            </w:tcMar>
            <w:hideMark/>
          </w:tcPr>
          <w:p w14:paraId="45532A10" w14:textId="27B60AB1" w:rsidR="00D0237D" w:rsidRPr="00AE1E0B" w:rsidRDefault="7D5D9655" w:rsidP="7D5D9655">
            <w:pPr>
              <w:jc w:val="center"/>
              <w:rPr>
                <w:color w:val="000000"/>
                <w:sz w:val="22"/>
                <w:szCs w:val="22"/>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228189D2" w14:textId="77777777" w:rsidR="00D0237D" w:rsidRPr="00AE1E0B" w:rsidRDefault="00D0237D" w:rsidP="009A57F6">
            <w:pPr>
              <w:jc w:val="center"/>
              <w:rPr>
                <w:bCs/>
                <w:color w:val="000000"/>
                <w:sz w:val="22"/>
                <w:lang w:eastAsia="zh-CN"/>
              </w:rPr>
            </w:pPr>
            <w:r w:rsidRPr="00AE1E0B">
              <w:rPr>
                <w:bCs/>
                <w:color w:val="000000"/>
                <w:sz w:val="22"/>
                <w:lang w:eastAsia="zh-CN"/>
              </w:rPr>
              <w:t>0.23</w:t>
            </w:r>
          </w:p>
        </w:tc>
      </w:tr>
      <w:tr w:rsidR="00D0237D" w:rsidRPr="009228D7" w14:paraId="17EF94D1" w14:textId="77777777" w:rsidTr="00A252DB">
        <w:trPr>
          <w:trHeight w:val="310"/>
        </w:trPr>
        <w:tc>
          <w:tcPr>
            <w:tcW w:w="3148" w:type="dxa"/>
            <w:shd w:val="clear" w:color="auto" w:fill="auto"/>
            <w:noWrap/>
            <w:tcMar>
              <w:left w:w="14" w:type="dxa"/>
              <w:right w:w="14" w:type="dxa"/>
            </w:tcMar>
            <w:hideMark/>
          </w:tcPr>
          <w:p w14:paraId="7CCFBA13" w14:textId="14E950FE" w:rsidR="00D0237D" w:rsidRDefault="00D0237D" w:rsidP="009A57F6">
            <w:pPr>
              <w:rPr>
                <w:color w:val="000000"/>
                <w:sz w:val="22"/>
                <w:lang w:eastAsia="zh-CN"/>
              </w:rPr>
            </w:pPr>
            <w:r>
              <w:rPr>
                <w:color w:val="000000"/>
                <w:sz w:val="22"/>
                <w:lang w:eastAsia="zh-CN"/>
              </w:rPr>
              <w:t xml:space="preserve">   CAM: Understanding Narrative </w:t>
            </w:r>
          </w:p>
          <w:p w14:paraId="482261F7" w14:textId="55D4EC1A" w:rsidR="00D0237D" w:rsidRPr="009228D7" w:rsidRDefault="00D0237D" w:rsidP="009A57F6">
            <w:pPr>
              <w:rPr>
                <w:color w:val="000000"/>
                <w:sz w:val="22"/>
                <w:lang w:eastAsia="zh-CN"/>
              </w:rPr>
            </w:pPr>
            <w:r>
              <w:rPr>
                <w:color w:val="000000"/>
                <w:sz w:val="22"/>
                <w:lang w:eastAsia="zh-CN"/>
              </w:rPr>
              <w:t xml:space="preserve">   Text</w:t>
            </w:r>
          </w:p>
        </w:tc>
        <w:tc>
          <w:tcPr>
            <w:tcW w:w="899" w:type="dxa"/>
          </w:tcPr>
          <w:p w14:paraId="6A150C55" w14:textId="77777777" w:rsidR="00D0237D" w:rsidRPr="00AE1E0B" w:rsidRDefault="00292C89" w:rsidP="009A57F6">
            <w:pPr>
              <w:jc w:val="center"/>
              <w:rPr>
                <w:color w:val="000000"/>
                <w:sz w:val="22"/>
                <w:lang w:eastAsia="zh-CN"/>
              </w:rPr>
            </w:pPr>
            <w:r>
              <w:rPr>
                <w:color w:val="000000"/>
                <w:sz w:val="22"/>
                <w:lang w:eastAsia="zh-CN"/>
              </w:rPr>
              <w:t>.23</w:t>
            </w:r>
          </w:p>
        </w:tc>
        <w:tc>
          <w:tcPr>
            <w:tcW w:w="630" w:type="dxa"/>
            <w:shd w:val="clear" w:color="auto" w:fill="auto"/>
            <w:noWrap/>
            <w:tcMar>
              <w:left w:w="14" w:type="dxa"/>
              <w:right w:w="14" w:type="dxa"/>
            </w:tcMar>
            <w:hideMark/>
          </w:tcPr>
          <w:p w14:paraId="4486FD48" w14:textId="77777777" w:rsidR="00D0237D" w:rsidRPr="00AE1E0B" w:rsidRDefault="00D0237D" w:rsidP="009A57F6">
            <w:pPr>
              <w:jc w:val="center"/>
              <w:rPr>
                <w:color w:val="000000"/>
                <w:sz w:val="22"/>
                <w:lang w:eastAsia="zh-CN"/>
              </w:rPr>
            </w:pPr>
            <w:r w:rsidRPr="00AE1E0B">
              <w:rPr>
                <w:color w:val="000000"/>
                <w:sz w:val="22"/>
                <w:lang w:eastAsia="zh-CN"/>
              </w:rPr>
              <w:t>-0.10</w:t>
            </w:r>
          </w:p>
        </w:tc>
        <w:tc>
          <w:tcPr>
            <w:tcW w:w="813" w:type="dxa"/>
            <w:shd w:val="clear" w:color="auto" w:fill="auto"/>
            <w:noWrap/>
            <w:tcMar>
              <w:left w:w="14" w:type="dxa"/>
              <w:right w:w="14" w:type="dxa"/>
            </w:tcMar>
            <w:hideMark/>
          </w:tcPr>
          <w:p w14:paraId="09AF9C49" w14:textId="77777777" w:rsidR="00D0237D" w:rsidRPr="00AE1E0B" w:rsidRDefault="00D0237D" w:rsidP="009A57F6">
            <w:pPr>
              <w:jc w:val="center"/>
              <w:rPr>
                <w:color w:val="000000"/>
                <w:sz w:val="22"/>
                <w:lang w:eastAsia="zh-CN"/>
              </w:rPr>
            </w:pPr>
            <w:r w:rsidRPr="00AE1E0B">
              <w:rPr>
                <w:color w:val="000000"/>
                <w:sz w:val="22"/>
                <w:lang w:eastAsia="zh-CN"/>
              </w:rPr>
              <w:t>-0.25</w:t>
            </w:r>
          </w:p>
        </w:tc>
        <w:tc>
          <w:tcPr>
            <w:tcW w:w="717" w:type="dxa"/>
            <w:shd w:val="clear" w:color="auto" w:fill="auto"/>
            <w:noWrap/>
            <w:tcMar>
              <w:left w:w="14" w:type="dxa"/>
              <w:right w:w="14" w:type="dxa"/>
            </w:tcMar>
            <w:hideMark/>
          </w:tcPr>
          <w:p w14:paraId="310B49ED" w14:textId="0DC4DD21" w:rsidR="00D0237D" w:rsidRPr="00AE1E0B" w:rsidRDefault="7D5D9655" w:rsidP="7D5D9655">
            <w:pPr>
              <w:jc w:val="center"/>
              <w:rPr>
                <w:color w:val="000000"/>
                <w:sz w:val="22"/>
                <w:szCs w:val="22"/>
                <w:lang w:eastAsia="zh-CN"/>
              </w:rPr>
            </w:pPr>
            <w:r w:rsidRPr="7D5D9655">
              <w:rPr>
                <w:color w:val="000000" w:themeColor="text1"/>
                <w:sz w:val="22"/>
                <w:szCs w:val="22"/>
                <w:lang w:eastAsia="zh-CN"/>
              </w:rPr>
              <w:t>.855</w:t>
            </w:r>
          </w:p>
        </w:tc>
        <w:tc>
          <w:tcPr>
            <w:tcW w:w="810" w:type="dxa"/>
            <w:shd w:val="clear" w:color="auto" w:fill="auto"/>
            <w:noWrap/>
            <w:tcMar>
              <w:left w:w="14" w:type="dxa"/>
              <w:right w:w="14" w:type="dxa"/>
            </w:tcMar>
            <w:hideMark/>
          </w:tcPr>
          <w:p w14:paraId="191FE5C9" w14:textId="77777777" w:rsidR="00D0237D" w:rsidRPr="00AE1E0B" w:rsidRDefault="00D0237D" w:rsidP="009A57F6">
            <w:pPr>
              <w:jc w:val="center"/>
              <w:rPr>
                <w:color w:val="000000"/>
                <w:sz w:val="22"/>
                <w:lang w:eastAsia="zh-CN"/>
              </w:rPr>
            </w:pPr>
            <w:r w:rsidRPr="00AE1E0B">
              <w:rPr>
                <w:color w:val="000000"/>
                <w:sz w:val="22"/>
                <w:lang w:eastAsia="zh-CN"/>
              </w:rPr>
              <w:t>-0.04</w:t>
            </w:r>
          </w:p>
        </w:tc>
        <w:tc>
          <w:tcPr>
            <w:tcW w:w="270" w:type="dxa"/>
            <w:shd w:val="clear" w:color="auto" w:fill="auto"/>
            <w:noWrap/>
            <w:tcMar>
              <w:left w:w="14" w:type="dxa"/>
              <w:right w:w="14" w:type="dxa"/>
            </w:tcMar>
            <w:hideMark/>
          </w:tcPr>
          <w:p w14:paraId="77BF1DF1" w14:textId="77777777" w:rsidR="00D0237D" w:rsidRPr="00AE1E0B" w:rsidRDefault="00D0237D" w:rsidP="009A57F6">
            <w:pPr>
              <w:jc w:val="center"/>
              <w:rPr>
                <w:color w:val="000000"/>
                <w:sz w:val="22"/>
                <w:lang w:eastAsia="zh-CN"/>
              </w:rPr>
            </w:pPr>
          </w:p>
        </w:tc>
        <w:tc>
          <w:tcPr>
            <w:tcW w:w="720" w:type="dxa"/>
            <w:shd w:val="clear" w:color="auto" w:fill="auto"/>
            <w:noWrap/>
            <w:tcMar>
              <w:left w:w="14" w:type="dxa"/>
              <w:right w:w="14" w:type="dxa"/>
            </w:tcMar>
            <w:hideMark/>
          </w:tcPr>
          <w:p w14:paraId="79ECA327" w14:textId="77777777" w:rsidR="00D0237D" w:rsidRPr="00AE1E0B" w:rsidRDefault="00D0237D" w:rsidP="009A57F6">
            <w:pPr>
              <w:jc w:val="center"/>
              <w:rPr>
                <w:color w:val="000000"/>
                <w:sz w:val="22"/>
                <w:lang w:eastAsia="zh-CN"/>
              </w:rPr>
            </w:pPr>
            <w:r w:rsidRPr="00AE1E0B">
              <w:rPr>
                <w:color w:val="000000"/>
                <w:sz w:val="22"/>
                <w:lang w:eastAsia="zh-CN"/>
              </w:rPr>
              <w:t>-0.11</w:t>
            </w:r>
          </w:p>
        </w:tc>
        <w:tc>
          <w:tcPr>
            <w:tcW w:w="630" w:type="dxa"/>
            <w:shd w:val="clear" w:color="auto" w:fill="auto"/>
            <w:noWrap/>
            <w:tcMar>
              <w:left w:w="14" w:type="dxa"/>
              <w:right w:w="14" w:type="dxa"/>
            </w:tcMar>
            <w:hideMark/>
          </w:tcPr>
          <w:p w14:paraId="063C1212" w14:textId="77777777" w:rsidR="00D0237D" w:rsidRPr="00AE1E0B" w:rsidRDefault="00D0237D" w:rsidP="009A57F6">
            <w:pPr>
              <w:jc w:val="center"/>
              <w:rPr>
                <w:color w:val="000000"/>
                <w:sz w:val="22"/>
                <w:lang w:eastAsia="zh-CN"/>
              </w:rPr>
            </w:pPr>
            <w:r w:rsidRPr="00AE1E0B">
              <w:rPr>
                <w:color w:val="000000"/>
                <w:sz w:val="22"/>
                <w:lang w:eastAsia="zh-CN"/>
              </w:rPr>
              <w:t>-0.24</w:t>
            </w:r>
          </w:p>
        </w:tc>
        <w:tc>
          <w:tcPr>
            <w:tcW w:w="720" w:type="dxa"/>
            <w:shd w:val="clear" w:color="auto" w:fill="auto"/>
            <w:noWrap/>
            <w:tcMar>
              <w:left w:w="14" w:type="dxa"/>
              <w:right w:w="14" w:type="dxa"/>
            </w:tcMar>
            <w:hideMark/>
          </w:tcPr>
          <w:p w14:paraId="498DFC9A" w14:textId="5463F0A3" w:rsidR="00D0237D" w:rsidRPr="00AE1E0B" w:rsidRDefault="7D5D9655" w:rsidP="7D5D9655">
            <w:pPr>
              <w:jc w:val="center"/>
              <w:rPr>
                <w:color w:val="000000"/>
                <w:sz w:val="22"/>
                <w:szCs w:val="22"/>
                <w:lang w:eastAsia="zh-CN"/>
              </w:rPr>
            </w:pPr>
            <w:r w:rsidRPr="7D5D9655">
              <w:rPr>
                <w:color w:val="000000" w:themeColor="text1"/>
                <w:sz w:val="22"/>
                <w:szCs w:val="22"/>
                <w:lang w:eastAsia="zh-CN"/>
              </w:rPr>
              <w:t>.897</w:t>
            </w:r>
          </w:p>
        </w:tc>
        <w:tc>
          <w:tcPr>
            <w:tcW w:w="813" w:type="dxa"/>
            <w:shd w:val="clear" w:color="auto" w:fill="auto"/>
            <w:noWrap/>
            <w:tcMar>
              <w:left w:w="14" w:type="dxa"/>
              <w:right w:w="14" w:type="dxa"/>
            </w:tcMar>
            <w:hideMark/>
          </w:tcPr>
          <w:p w14:paraId="67208565" w14:textId="77777777" w:rsidR="00D0237D" w:rsidRPr="00AE1E0B" w:rsidRDefault="00D0237D" w:rsidP="009A57F6">
            <w:pPr>
              <w:jc w:val="center"/>
              <w:rPr>
                <w:color w:val="000000"/>
                <w:sz w:val="22"/>
                <w:lang w:eastAsia="zh-CN"/>
              </w:rPr>
            </w:pPr>
            <w:r w:rsidRPr="00AE1E0B">
              <w:rPr>
                <w:color w:val="000000"/>
                <w:sz w:val="22"/>
                <w:lang w:eastAsia="zh-CN"/>
              </w:rPr>
              <w:t>-0.04</w:t>
            </w:r>
          </w:p>
        </w:tc>
        <w:tc>
          <w:tcPr>
            <w:tcW w:w="270" w:type="dxa"/>
            <w:shd w:val="clear" w:color="auto" w:fill="auto"/>
            <w:noWrap/>
            <w:tcMar>
              <w:left w:w="14" w:type="dxa"/>
              <w:right w:w="14" w:type="dxa"/>
            </w:tcMar>
            <w:hideMark/>
          </w:tcPr>
          <w:p w14:paraId="65AA71A5" w14:textId="77777777" w:rsidR="00D0237D" w:rsidRPr="00AE1E0B" w:rsidRDefault="00D0237D" w:rsidP="009A57F6">
            <w:pPr>
              <w:jc w:val="center"/>
              <w:rPr>
                <w:color w:val="000000"/>
                <w:sz w:val="22"/>
                <w:lang w:eastAsia="zh-CN"/>
              </w:rPr>
            </w:pPr>
          </w:p>
        </w:tc>
        <w:tc>
          <w:tcPr>
            <w:tcW w:w="630" w:type="dxa"/>
            <w:shd w:val="clear" w:color="auto" w:fill="auto"/>
            <w:noWrap/>
            <w:tcMar>
              <w:left w:w="14" w:type="dxa"/>
              <w:right w:w="14" w:type="dxa"/>
            </w:tcMar>
            <w:hideMark/>
          </w:tcPr>
          <w:p w14:paraId="56D6ADBE" w14:textId="77777777" w:rsidR="00D0237D" w:rsidRPr="00AE1E0B" w:rsidRDefault="00D0237D" w:rsidP="009A57F6">
            <w:pPr>
              <w:jc w:val="center"/>
              <w:rPr>
                <w:color w:val="000000"/>
                <w:sz w:val="22"/>
                <w:lang w:eastAsia="zh-CN"/>
              </w:rPr>
            </w:pPr>
            <w:r w:rsidRPr="00AE1E0B">
              <w:rPr>
                <w:color w:val="000000"/>
                <w:sz w:val="22"/>
                <w:lang w:eastAsia="zh-CN"/>
              </w:rPr>
              <w:t>-0.01</w:t>
            </w:r>
          </w:p>
        </w:tc>
        <w:tc>
          <w:tcPr>
            <w:tcW w:w="720" w:type="dxa"/>
            <w:shd w:val="clear" w:color="auto" w:fill="auto"/>
            <w:noWrap/>
            <w:tcMar>
              <w:left w:w="14" w:type="dxa"/>
              <w:right w:w="14" w:type="dxa"/>
            </w:tcMar>
            <w:hideMark/>
          </w:tcPr>
          <w:p w14:paraId="04D433F5" w14:textId="77777777" w:rsidR="00D0237D" w:rsidRPr="00AE1E0B" w:rsidRDefault="00D0237D" w:rsidP="009A57F6">
            <w:pPr>
              <w:jc w:val="center"/>
              <w:rPr>
                <w:color w:val="000000"/>
                <w:sz w:val="22"/>
                <w:lang w:eastAsia="zh-CN"/>
              </w:rPr>
            </w:pPr>
            <w:r w:rsidRPr="00AE1E0B">
              <w:rPr>
                <w:color w:val="000000"/>
                <w:sz w:val="22"/>
                <w:lang w:eastAsia="zh-CN"/>
              </w:rPr>
              <w:t>-0.02</w:t>
            </w:r>
          </w:p>
        </w:tc>
        <w:tc>
          <w:tcPr>
            <w:tcW w:w="540" w:type="dxa"/>
            <w:shd w:val="clear" w:color="auto" w:fill="auto"/>
            <w:noWrap/>
            <w:tcMar>
              <w:left w:w="14" w:type="dxa"/>
              <w:right w:w="14" w:type="dxa"/>
            </w:tcMar>
            <w:hideMark/>
          </w:tcPr>
          <w:p w14:paraId="5BDA00FD" w14:textId="77777777" w:rsidR="00D0237D" w:rsidRPr="00AE1E0B" w:rsidRDefault="00D0237D" w:rsidP="009A57F6">
            <w:pPr>
              <w:jc w:val="center"/>
              <w:rPr>
                <w:color w:val="000000"/>
                <w:sz w:val="22"/>
                <w:lang w:eastAsia="zh-CN"/>
              </w:rPr>
            </w:pPr>
            <w:r w:rsidRPr="00AE1E0B">
              <w:rPr>
                <w:color w:val="000000"/>
                <w:sz w:val="22"/>
                <w:lang w:eastAsia="zh-CN"/>
              </w:rPr>
              <w:t>.987</w:t>
            </w:r>
          </w:p>
        </w:tc>
        <w:tc>
          <w:tcPr>
            <w:tcW w:w="900" w:type="dxa"/>
            <w:shd w:val="clear" w:color="auto" w:fill="auto"/>
            <w:noWrap/>
            <w:tcMar>
              <w:left w:w="14" w:type="dxa"/>
              <w:right w:w="14" w:type="dxa"/>
            </w:tcMar>
            <w:hideMark/>
          </w:tcPr>
          <w:p w14:paraId="5564D296" w14:textId="77777777" w:rsidR="00D0237D" w:rsidRPr="00AE1E0B" w:rsidRDefault="00D0237D" w:rsidP="009A57F6">
            <w:pPr>
              <w:jc w:val="center"/>
              <w:rPr>
                <w:color w:val="000000"/>
                <w:sz w:val="22"/>
                <w:lang w:eastAsia="zh-CN"/>
              </w:rPr>
            </w:pPr>
            <w:r w:rsidRPr="00AE1E0B">
              <w:rPr>
                <w:color w:val="000000"/>
                <w:sz w:val="22"/>
                <w:lang w:eastAsia="zh-CN"/>
              </w:rPr>
              <w:t>0.00</w:t>
            </w:r>
          </w:p>
        </w:tc>
      </w:tr>
      <w:tr w:rsidR="00D0237D" w:rsidRPr="009228D7" w14:paraId="4CC468E1" w14:textId="77777777" w:rsidTr="00A252DB">
        <w:trPr>
          <w:trHeight w:val="310"/>
        </w:trPr>
        <w:tc>
          <w:tcPr>
            <w:tcW w:w="3148" w:type="dxa"/>
            <w:shd w:val="clear" w:color="auto" w:fill="auto"/>
            <w:noWrap/>
            <w:tcMar>
              <w:left w:w="14" w:type="dxa"/>
              <w:right w:w="14" w:type="dxa"/>
            </w:tcMar>
            <w:hideMark/>
          </w:tcPr>
          <w:p w14:paraId="5D2CE4F9" w14:textId="64727464" w:rsidR="00D0237D" w:rsidRPr="009228D7" w:rsidRDefault="00D0237D" w:rsidP="009A57F6">
            <w:pPr>
              <w:rPr>
                <w:color w:val="000000"/>
                <w:sz w:val="22"/>
                <w:lang w:eastAsia="zh-CN"/>
              </w:rPr>
            </w:pPr>
            <w:r>
              <w:rPr>
                <w:color w:val="000000"/>
                <w:sz w:val="22"/>
                <w:lang w:eastAsia="zh-CN"/>
              </w:rPr>
              <w:t xml:space="preserve">   CAM: Story Grammar</w:t>
            </w:r>
          </w:p>
        </w:tc>
        <w:tc>
          <w:tcPr>
            <w:tcW w:w="899" w:type="dxa"/>
          </w:tcPr>
          <w:p w14:paraId="1E591680" w14:textId="77777777" w:rsidR="00D0237D" w:rsidRPr="00AE1E0B" w:rsidRDefault="00292C89" w:rsidP="009A57F6">
            <w:pPr>
              <w:jc w:val="center"/>
              <w:rPr>
                <w:color w:val="000000"/>
                <w:sz w:val="22"/>
                <w:lang w:eastAsia="zh-CN"/>
              </w:rPr>
            </w:pPr>
            <w:r>
              <w:rPr>
                <w:color w:val="000000"/>
                <w:sz w:val="22"/>
                <w:lang w:eastAsia="zh-CN"/>
              </w:rPr>
              <w:t>.17</w:t>
            </w:r>
          </w:p>
        </w:tc>
        <w:tc>
          <w:tcPr>
            <w:tcW w:w="630" w:type="dxa"/>
            <w:shd w:val="clear" w:color="auto" w:fill="auto"/>
            <w:noWrap/>
            <w:tcMar>
              <w:left w:w="14" w:type="dxa"/>
              <w:right w:w="14" w:type="dxa"/>
            </w:tcMar>
            <w:hideMark/>
          </w:tcPr>
          <w:p w14:paraId="5AC0F182" w14:textId="77777777" w:rsidR="00D0237D" w:rsidRPr="00AE1E0B" w:rsidRDefault="00D0237D" w:rsidP="009A57F6">
            <w:pPr>
              <w:jc w:val="center"/>
              <w:rPr>
                <w:color w:val="000000"/>
                <w:sz w:val="22"/>
                <w:lang w:eastAsia="zh-CN"/>
              </w:rPr>
            </w:pPr>
            <w:r w:rsidRPr="00AE1E0B">
              <w:rPr>
                <w:color w:val="000000"/>
                <w:sz w:val="22"/>
                <w:lang w:eastAsia="zh-CN"/>
              </w:rPr>
              <w:t>1.28</w:t>
            </w:r>
          </w:p>
        </w:tc>
        <w:tc>
          <w:tcPr>
            <w:tcW w:w="813" w:type="dxa"/>
            <w:shd w:val="clear" w:color="auto" w:fill="auto"/>
            <w:noWrap/>
            <w:tcMar>
              <w:left w:w="14" w:type="dxa"/>
              <w:right w:w="14" w:type="dxa"/>
            </w:tcMar>
            <w:hideMark/>
          </w:tcPr>
          <w:p w14:paraId="36FDED3B" w14:textId="77777777" w:rsidR="00D0237D" w:rsidRPr="00AE1E0B" w:rsidRDefault="00D0237D" w:rsidP="009A57F6">
            <w:pPr>
              <w:jc w:val="center"/>
              <w:rPr>
                <w:color w:val="000000"/>
                <w:sz w:val="22"/>
                <w:lang w:eastAsia="zh-CN"/>
              </w:rPr>
            </w:pPr>
            <w:r w:rsidRPr="00AE1E0B">
              <w:rPr>
                <w:color w:val="000000"/>
                <w:sz w:val="22"/>
                <w:lang w:eastAsia="zh-CN"/>
              </w:rPr>
              <w:t>0.73</w:t>
            </w:r>
          </w:p>
        </w:tc>
        <w:tc>
          <w:tcPr>
            <w:tcW w:w="717" w:type="dxa"/>
            <w:shd w:val="clear" w:color="auto" w:fill="auto"/>
            <w:noWrap/>
            <w:tcMar>
              <w:left w:w="14" w:type="dxa"/>
              <w:right w:w="14" w:type="dxa"/>
            </w:tcMar>
            <w:hideMark/>
          </w:tcPr>
          <w:p w14:paraId="4682C494" w14:textId="19137928" w:rsidR="00D0237D" w:rsidRPr="00AE1E0B" w:rsidRDefault="7D5D9655" w:rsidP="7D5D9655">
            <w:pPr>
              <w:jc w:val="center"/>
              <w:rPr>
                <w:color w:val="000000"/>
                <w:sz w:val="22"/>
                <w:szCs w:val="22"/>
                <w:lang w:eastAsia="zh-CN"/>
              </w:rPr>
            </w:pPr>
            <w:r w:rsidRPr="7D5D9655">
              <w:rPr>
                <w:color w:val="000000" w:themeColor="text1"/>
                <w:sz w:val="22"/>
                <w:szCs w:val="22"/>
                <w:lang w:eastAsia="zh-CN"/>
              </w:rPr>
              <w:t>.780</w:t>
            </w:r>
          </w:p>
        </w:tc>
        <w:tc>
          <w:tcPr>
            <w:tcW w:w="810" w:type="dxa"/>
            <w:shd w:val="clear" w:color="auto" w:fill="auto"/>
            <w:noWrap/>
            <w:tcMar>
              <w:left w:w="14" w:type="dxa"/>
              <w:right w:w="14" w:type="dxa"/>
            </w:tcMar>
            <w:hideMark/>
          </w:tcPr>
          <w:p w14:paraId="21BC3AEF" w14:textId="77777777" w:rsidR="00D0237D" w:rsidRPr="00AE1E0B" w:rsidRDefault="00D0237D" w:rsidP="009A57F6">
            <w:pPr>
              <w:jc w:val="center"/>
              <w:rPr>
                <w:color w:val="000000"/>
                <w:sz w:val="22"/>
                <w:lang w:eastAsia="zh-CN"/>
              </w:rPr>
            </w:pPr>
            <w:r w:rsidRPr="00AE1E0B">
              <w:rPr>
                <w:color w:val="000000"/>
                <w:sz w:val="22"/>
                <w:lang w:eastAsia="zh-CN"/>
              </w:rPr>
              <w:t>0.10</w:t>
            </w:r>
          </w:p>
        </w:tc>
        <w:tc>
          <w:tcPr>
            <w:tcW w:w="270" w:type="dxa"/>
            <w:shd w:val="clear" w:color="auto" w:fill="auto"/>
            <w:noWrap/>
            <w:tcMar>
              <w:left w:w="14" w:type="dxa"/>
              <w:right w:w="14" w:type="dxa"/>
            </w:tcMar>
            <w:hideMark/>
          </w:tcPr>
          <w:p w14:paraId="4D2D9C25" w14:textId="77777777" w:rsidR="00D0237D" w:rsidRPr="00AE1E0B" w:rsidRDefault="00D0237D" w:rsidP="009A57F6">
            <w:pPr>
              <w:jc w:val="center"/>
              <w:rPr>
                <w:color w:val="000000"/>
                <w:sz w:val="22"/>
                <w:lang w:eastAsia="zh-CN"/>
              </w:rPr>
            </w:pPr>
          </w:p>
        </w:tc>
        <w:tc>
          <w:tcPr>
            <w:tcW w:w="720" w:type="dxa"/>
            <w:shd w:val="clear" w:color="auto" w:fill="auto"/>
            <w:noWrap/>
            <w:tcMar>
              <w:left w:w="14" w:type="dxa"/>
              <w:right w:w="14" w:type="dxa"/>
            </w:tcMar>
            <w:hideMark/>
          </w:tcPr>
          <w:p w14:paraId="69CC0F8E" w14:textId="77777777" w:rsidR="00D0237D" w:rsidRPr="00AE1E0B" w:rsidRDefault="00D0237D" w:rsidP="009A57F6">
            <w:pPr>
              <w:jc w:val="center"/>
              <w:rPr>
                <w:color w:val="000000"/>
                <w:sz w:val="22"/>
                <w:lang w:eastAsia="zh-CN"/>
              </w:rPr>
            </w:pPr>
            <w:r w:rsidRPr="00AE1E0B">
              <w:rPr>
                <w:color w:val="000000"/>
                <w:sz w:val="22"/>
                <w:lang w:eastAsia="zh-CN"/>
              </w:rPr>
              <w:t>1.14</w:t>
            </w:r>
          </w:p>
        </w:tc>
        <w:tc>
          <w:tcPr>
            <w:tcW w:w="630" w:type="dxa"/>
            <w:shd w:val="clear" w:color="auto" w:fill="auto"/>
            <w:noWrap/>
            <w:tcMar>
              <w:left w:w="14" w:type="dxa"/>
              <w:right w:w="14" w:type="dxa"/>
            </w:tcMar>
            <w:hideMark/>
          </w:tcPr>
          <w:p w14:paraId="547DABCD" w14:textId="77777777" w:rsidR="00D0237D" w:rsidRPr="00AE1E0B" w:rsidRDefault="00D0237D" w:rsidP="009A57F6">
            <w:pPr>
              <w:jc w:val="center"/>
              <w:rPr>
                <w:color w:val="000000"/>
                <w:sz w:val="22"/>
                <w:lang w:eastAsia="zh-CN"/>
              </w:rPr>
            </w:pPr>
            <w:r w:rsidRPr="00AE1E0B">
              <w:rPr>
                <w:color w:val="000000"/>
                <w:sz w:val="22"/>
                <w:lang w:eastAsia="zh-CN"/>
              </w:rPr>
              <w:t>0.65</w:t>
            </w:r>
          </w:p>
        </w:tc>
        <w:tc>
          <w:tcPr>
            <w:tcW w:w="720" w:type="dxa"/>
            <w:shd w:val="clear" w:color="auto" w:fill="auto"/>
            <w:noWrap/>
            <w:tcMar>
              <w:left w:w="14" w:type="dxa"/>
              <w:right w:w="14" w:type="dxa"/>
            </w:tcMar>
            <w:hideMark/>
          </w:tcPr>
          <w:p w14:paraId="7434C2EB" w14:textId="1B1BA224" w:rsidR="00D0237D" w:rsidRPr="00AE1E0B" w:rsidRDefault="7D5D9655" w:rsidP="7D5D9655">
            <w:pPr>
              <w:jc w:val="center"/>
              <w:rPr>
                <w:color w:val="000000"/>
                <w:sz w:val="22"/>
                <w:szCs w:val="22"/>
                <w:lang w:eastAsia="zh-CN"/>
              </w:rPr>
            </w:pPr>
            <w:r w:rsidRPr="7D5D9655">
              <w:rPr>
                <w:color w:val="000000" w:themeColor="text1"/>
                <w:sz w:val="22"/>
                <w:szCs w:val="22"/>
                <w:lang w:eastAsia="zh-CN"/>
              </w:rPr>
              <w:t>.737</w:t>
            </w:r>
          </w:p>
        </w:tc>
        <w:tc>
          <w:tcPr>
            <w:tcW w:w="813" w:type="dxa"/>
            <w:shd w:val="clear" w:color="auto" w:fill="auto"/>
            <w:noWrap/>
            <w:tcMar>
              <w:left w:w="14" w:type="dxa"/>
              <w:right w:w="14" w:type="dxa"/>
            </w:tcMar>
            <w:hideMark/>
          </w:tcPr>
          <w:p w14:paraId="27269D58" w14:textId="77777777" w:rsidR="00D0237D" w:rsidRPr="00AE1E0B" w:rsidRDefault="00D0237D" w:rsidP="009A57F6">
            <w:pPr>
              <w:jc w:val="center"/>
              <w:rPr>
                <w:color w:val="000000"/>
                <w:sz w:val="22"/>
                <w:lang w:eastAsia="zh-CN"/>
              </w:rPr>
            </w:pPr>
            <w:r w:rsidRPr="00AE1E0B">
              <w:rPr>
                <w:color w:val="000000"/>
                <w:sz w:val="22"/>
                <w:lang w:eastAsia="zh-CN"/>
              </w:rPr>
              <w:t>0.09</w:t>
            </w:r>
          </w:p>
        </w:tc>
        <w:tc>
          <w:tcPr>
            <w:tcW w:w="270" w:type="dxa"/>
            <w:shd w:val="clear" w:color="auto" w:fill="auto"/>
            <w:noWrap/>
            <w:tcMar>
              <w:left w:w="14" w:type="dxa"/>
              <w:right w:w="14" w:type="dxa"/>
            </w:tcMar>
            <w:hideMark/>
          </w:tcPr>
          <w:p w14:paraId="0F6F0912" w14:textId="77777777" w:rsidR="00D0237D" w:rsidRPr="00AE1E0B" w:rsidRDefault="00D0237D" w:rsidP="009A57F6">
            <w:pPr>
              <w:jc w:val="center"/>
              <w:rPr>
                <w:color w:val="000000"/>
                <w:sz w:val="22"/>
                <w:lang w:eastAsia="zh-CN"/>
              </w:rPr>
            </w:pPr>
          </w:p>
        </w:tc>
        <w:tc>
          <w:tcPr>
            <w:tcW w:w="630" w:type="dxa"/>
            <w:shd w:val="clear" w:color="auto" w:fill="auto"/>
            <w:noWrap/>
            <w:tcMar>
              <w:left w:w="14" w:type="dxa"/>
              <w:right w:w="14" w:type="dxa"/>
            </w:tcMar>
            <w:hideMark/>
          </w:tcPr>
          <w:p w14:paraId="31BBB1AF" w14:textId="77777777" w:rsidR="00D0237D" w:rsidRPr="00AE1E0B" w:rsidRDefault="00D0237D" w:rsidP="009A57F6">
            <w:pPr>
              <w:jc w:val="center"/>
              <w:rPr>
                <w:color w:val="000000"/>
                <w:sz w:val="22"/>
                <w:lang w:eastAsia="zh-CN"/>
              </w:rPr>
            </w:pPr>
            <w:r w:rsidRPr="00AE1E0B">
              <w:rPr>
                <w:color w:val="000000"/>
                <w:sz w:val="22"/>
                <w:lang w:eastAsia="zh-CN"/>
              </w:rPr>
              <w:t>-0.14</w:t>
            </w:r>
          </w:p>
        </w:tc>
        <w:tc>
          <w:tcPr>
            <w:tcW w:w="720" w:type="dxa"/>
            <w:shd w:val="clear" w:color="auto" w:fill="auto"/>
            <w:noWrap/>
            <w:tcMar>
              <w:left w:w="14" w:type="dxa"/>
              <w:right w:w="14" w:type="dxa"/>
            </w:tcMar>
            <w:hideMark/>
          </w:tcPr>
          <w:p w14:paraId="089C5E9E" w14:textId="77777777" w:rsidR="00D0237D" w:rsidRPr="00AE1E0B" w:rsidRDefault="00D0237D" w:rsidP="009A57F6">
            <w:pPr>
              <w:jc w:val="center"/>
              <w:rPr>
                <w:color w:val="000000"/>
                <w:sz w:val="22"/>
                <w:lang w:eastAsia="zh-CN"/>
              </w:rPr>
            </w:pPr>
            <w:r w:rsidRPr="00AE1E0B">
              <w:rPr>
                <w:color w:val="000000"/>
                <w:sz w:val="22"/>
                <w:lang w:eastAsia="zh-CN"/>
              </w:rPr>
              <w:t>-0.07</w:t>
            </w:r>
          </w:p>
        </w:tc>
        <w:tc>
          <w:tcPr>
            <w:tcW w:w="540" w:type="dxa"/>
            <w:shd w:val="clear" w:color="auto" w:fill="auto"/>
            <w:noWrap/>
            <w:tcMar>
              <w:left w:w="14" w:type="dxa"/>
              <w:right w:w="14" w:type="dxa"/>
            </w:tcMar>
            <w:hideMark/>
          </w:tcPr>
          <w:p w14:paraId="71E69748" w14:textId="0E27F1CF"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364694BA" w14:textId="77777777" w:rsidR="00D0237D" w:rsidRPr="00AE1E0B" w:rsidRDefault="00D0237D" w:rsidP="009A57F6">
            <w:pPr>
              <w:jc w:val="center"/>
              <w:rPr>
                <w:color w:val="000000"/>
                <w:sz w:val="22"/>
                <w:lang w:eastAsia="zh-CN"/>
              </w:rPr>
            </w:pPr>
            <w:r w:rsidRPr="00AE1E0B">
              <w:rPr>
                <w:color w:val="000000"/>
                <w:sz w:val="22"/>
                <w:lang w:eastAsia="zh-CN"/>
              </w:rPr>
              <w:t>-0.01</w:t>
            </w:r>
          </w:p>
        </w:tc>
      </w:tr>
      <w:tr w:rsidR="00D0237D" w:rsidRPr="009228D7" w14:paraId="2DB9BA68" w14:textId="77777777" w:rsidTr="00A252DB">
        <w:trPr>
          <w:trHeight w:val="310"/>
        </w:trPr>
        <w:tc>
          <w:tcPr>
            <w:tcW w:w="3148" w:type="dxa"/>
            <w:shd w:val="clear" w:color="auto" w:fill="auto"/>
            <w:noWrap/>
            <w:tcMar>
              <w:left w:w="14" w:type="dxa"/>
              <w:right w:w="14" w:type="dxa"/>
            </w:tcMar>
            <w:hideMark/>
          </w:tcPr>
          <w:p w14:paraId="25F85A41" w14:textId="15E7FD18" w:rsidR="00D0237D" w:rsidRDefault="00D0237D" w:rsidP="009A57F6">
            <w:pPr>
              <w:rPr>
                <w:color w:val="000000"/>
                <w:sz w:val="22"/>
                <w:lang w:eastAsia="zh-CN"/>
              </w:rPr>
            </w:pPr>
            <w:r>
              <w:rPr>
                <w:color w:val="000000"/>
                <w:sz w:val="22"/>
                <w:lang w:eastAsia="zh-CN"/>
              </w:rPr>
              <w:t xml:space="preserve">   CAM: Understanding </w:t>
            </w:r>
          </w:p>
          <w:p w14:paraId="43AB3346" w14:textId="7FE5303F" w:rsidR="00D0237D" w:rsidRPr="009228D7" w:rsidRDefault="00D0237D" w:rsidP="009A57F6">
            <w:pPr>
              <w:rPr>
                <w:color w:val="000000"/>
                <w:sz w:val="22"/>
                <w:lang w:eastAsia="zh-CN"/>
              </w:rPr>
            </w:pPr>
            <w:r>
              <w:rPr>
                <w:color w:val="000000"/>
                <w:sz w:val="22"/>
                <w:lang w:eastAsia="zh-CN"/>
              </w:rPr>
              <w:t xml:space="preserve">   Expository Text</w:t>
            </w:r>
          </w:p>
        </w:tc>
        <w:tc>
          <w:tcPr>
            <w:tcW w:w="899" w:type="dxa"/>
          </w:tcPr>
          <w:p w14:paraId="19DADF18" w14:textId="77777777" w:rsidR="00D0237D" w:rsidRPr="00AE1E0B" w:rsidRDefault="00292C89" w:rsidP="009A57F6">
            <w:pPr>
              <w:jc w:val="center"/>
              <w:rPr>
                <w:color w:val="000000"/>
                <w:sz w:val="22"/>
                <w:lang w:eastAsia="zh-CN"/>
              </w:rPr>
            </w:pPr>
            <w:r>
              <w:rPr>
                <w:color w:val="000000"/>
                <w:sz w:val="22"/>
                <w:lang w:eastAsia="zh-CN"/>
              </w:rPr>
              <w:t>.32</w:t>
            </w:r>
          </w:p>
        </w:tc>
        <w:tc>
          <w:tcPr>
            <w:tcW w:w="630" w:type="dxa"/>
            <w:shd w:val="clear" w:color="auto" w:fill="auto"/>
            <w:noWrap/>
            <w:tcMar>
              <w:left w:w="14" w:type="dxa"/>
              <w:right w:w="14" w:type="dxa"/>
            </w:tcMar>
            <w:hideMark/>
          </w:tcPr>
          <w:p w14:paraId="7CAD6D50" w14:textId="77777777" w:rsidR="00D0237D" w:rsidRPr="00AE1E0B" w:rsidRDefault="00D0237D" w:rsidP="009A57F6">
            <w:pPr>
              <w:jc w:val="center"/>
              <w:rPr>
                <w:color w:val="000000"/>
                <w:sz w:val="22"/>
                <w:lang w:eastAsia="zh-CN"/>
              </w:rPr>
            </w:pPr>
            <w:r w:rsidRPr="00AE1E0B">
              <w:rPr>
                <w:color w:val="000000"/>
                <w:sz w:val="22"/>
                <w:lang w:eastAsia="zh-CN"/>
              </w:rPr>
              <w:t>0.66</w:t>
            </w:r>
          </w:p>
        </w:tc>
        <w:tc>
          <w:tcPr>
            <w:tcW w:w="813" w:type="dxa"/>
            <w:shd w:val="clear" w:color="auto" w:fill="auto"/>
            <w:noWrap/>
            <w:tcMar>
              <w:left w:w="14" w:type="dxa"/>
              <w:right w:w="14" w:type="dxa"/>
            </w:tcMar>
            <w:hideMark/>
          </w:tcPr>
          <w:p w14:paraId="24478ED9" w14:textId="77777777" w:rsidR="00D0237D" w:rsidRPr="00AE1E0B" w:rsidRDefault="00D0237D" w:rsidP="009A57F6">
            <w:pPr>
              <w:jc w:val="center"/>
              <w:rPr>
                <w:color w:val="000000"/>
                <w:sz w:val="22"/>
                <w:lang w:eastAsia="zh-CN"/>
              </w:rPr>
            </w:pPr>
            <w:r w:rsidRPr="00AE1E0B">
              <w:rPr>
                <w:color w:val="000000"/>
                <w:sz w:val="22"/>
                <w:lang w:eastAsia="zh-CN"/>
              </w:rPr>
              <w:t>1.91</w:t>
            </w:r>
          </w:p>
        </w:tc>
        <w:tc>
          <w:tcPr>
            <w:tcW w:w="717" w:type="dxa"/>
            <w:shd w:val="clear" w:color="auto" w:fill="auto"/>
            <w:noWrap/>
            <w:tcMar>
              <w:left w:w="14" w:type="dxa"/>
              <w:right w:w="14" w:type="dxa"/>
            </w:tcMar>
            <w:hideMark/>
          </w:tcPr>
          <w:p w14:paraId="683FED2D" w14:textId="2D74448D" w:rsidR="00D0237D" w:rsidRPr="00AE1E0B" w:rsidRDefault="7D5D9655" w:rsidP="7D5D9655">
            <w:pPr>
              <w:jc w:val="center"/>
              <w:rPr>
                <w:color w:val="000000"/>
                <w:sz w:val="22"/>
                <w:szCs w:val="22"/>
                <w:lang w:eastAsia="zh-CN"/>
              </w:rPr>
            </w:pPr>
            <w:r w:rsidRPr="7D5D9655">
              <w:rPr>
                <w:color w:val="000000" w:themeColor="text1"/>
                <w:sz w:val="22"/>
                <w:szCs w:val="22"/>
                <w:lang w:eastAsia="zh-CN"/>
              </w:rPr>
              <w:t>.140</w:t>
            </w:r>
          </w:p>
        </w:tc>
        <w:tc>
          <w:tcPr>
            <w:tcW w:w="810" w:type="dxa"/>
            <w:shd w:val="clear" w:color="auto" w:fill="auto"/>
            <w:noWrap/>
            <w:tcMar>
              <w:left w:w="14" w:type="dxa"/>
              <w:right w:w="14" w:type="dxa"/>
            </w:tcMar>
            <w:hideMark/>
          </w:tcPr>
          <w:p w14:paraId="777AC916" w14:textId="77777777" w:rsidR="00D0237D" w:rsidRPr="00AE1E0B" w:rsidRDefault="00D0237D" w:rsidP="009A57F6">
            <w:pPr>
              <w:jc w:val="center"/>
              <w:rPr>
                <w:bCs/>
                <w:color w:val="000000"/>
                <w:sz w:val="22"/>
                <w:lang w:eastAsia="zh-CN"/>
              </w:rPr>
            </w:pPr>
            <w:r w:rsidRPr="00AE1E0B">
              <w:rPr>
                <w:bCs/>
                <w:color w:val="000000"/>
                <w:sz w:val="22"/>
                <w:lang w:eastAsia="zh-CN"/>
              </w:rPr>
              <w:t>0.42</w:t>
            </w:r>
          </w:p>
        </w:tc>
        <w:tc>
          <w:tcPr>
            <w:tcW w:w="270" w:type="dxa"/>
            <w:shd w:val="clear" w:color="auto" w:fill="auto"/>
            <w:noWrap/>
            <w:tcMar>
              <w:left w:w="14" w:type="dxa"/>
              <w:right w:w="14" w:type="dxa"/>
            </w:tcMar>
            <w:hideMark/>
          </w:tcPr>
          <w:p w14:paraId="3C8146DB" w14:textId="77777777" w:rsidR="00D0237D" w:rsidRPr="00AE1E0B" w:rsidRDefault="00D0237D" w:rsidP="009A57F6">
            <w:pPr>
              <w:jc w:val="center"/>
              <w:rPr>
                <w:b/>
                <w:bCs/>
                <w:color w:val="000000"/>
                <w:sz w:val="22"/>
                <w:lang w:eastAsia="zh-CN"/>
              </w:rPr>
            </w:pPr>
          </w:p>
        </w:tc>
        <w:tc>
          <w:tcPr>
            <w:tcW w:w="720" w:type="dxa"/>
            <w:shd w:val="clear" w:color="auto" w:fill="auto"/>
            <w:noWrap/>
            <w:tcMar>
              <w:left w:w="14" w:type="dxa"/>
              <w:right w:w="14" w:type="dxa"/>
            </w:tcMar>
            <w:hideMark/>
          </w:tcPr>
          <w:p w14:paraId="46880EC2" w14:textId="77777777" w:rsidR="00D0237D" w:rsidRPr="00AE1E0B" w:rsidRDefault="00D0237D" w:rsidP="009A57F6">
            <w:pPr>
              <w:jc w:val="center"/>
              <w:rPr>
                <w:color w:val="000000"/>
                <w:sz w:val="22"/>
                <w:lang w:eastAsia="zh-CN"/>
              </w:rPr>
            </w:pPr>
            <w:r w:rsidRPr="00AE1E0B">
              <w:rPr>
                <w:color w:val="000000"/>
                <w:sz w:val="22"/>
                <w:lang w:eastAsia="zh-CN"/>
              </w:rPr>
              <w:t>0.78</w:t>
            </w:r>
          </w:p>
        </w:tc>
        <w:tc>
          <w:tcPr>
            <w:tcW w:w="630" w:type="dxa"/>
            <w:shd w:val="clear" w:color="auto" w:fill="auto"/>
            <w:noWrap/>
            <w:tcMar>
              <w:left w:w="14" w:type="dxa"/>
              <w:right w:w="14" w:type="dxa"/>
            </w:tcMar>
            <w:hideMark/>
          </w:tcPr>
          <w:p w14:paraId="6CAB0217" w14:textId="77777777" w:rsidR="00D0237D" w:rsidRPr="00AE1E0B" w:rsidRDefault="00D0237D" w:rsidP="009A57F6">
            <w:pPr>
              <w:jc w:val="center"/>
              <w:rPr>
                <w:color w:val="000000"/>
                <w:sz w:val="22"/>
                <w:lang w:eastAsia="zh-CN"/>
              </w:rPr>
            </w:pPr>
            <w:r w:rsidRPr="00AE1E0B">
              <w:rPr>
                <w:color w:val="000000"/>
                <w:sz w:val="22"/>
                <w:lang w:eastAsia="zh-CN"/>
              </w:rPr>
              <w:t>3.22</w:t>
            </w:r>
          </w:p>
        </w:tc>
        <w:tc>
          <w:tcPr>
            <w:tcW w:w="720" w:type="dxa"/>
            <w:shd w:val="clear" w:color="auto" w:fill="auto"/>
            <w:noWrap/>
            <w:tcMar>
              <w:left w:w="14" w:type="dxa"/>
              <w:right w:w="14" w:type="dxa"/>
            </w:tcMar>
            <w:hideMark/>
          </w:tcPr>
          <w:p w14:paraId="777C0F7C" w14:textId="6076B175" w:rsidR="00D0237D" w:rsidRPr="00AE1E0B" w:rsidRDefault="7D5D9655" w:rsidP="7D5D9655">
            <w:pPr>
              <w:jc w:val="center"/>
              <w:rPr>
                <w:b/>
                <w:bCs/>
                <w:color w:val="000000"/>
                <w:sz w:val="22"/>
                <w:szCs w:val="22"/>
                <w:lang w:eastAsia="zh-CN"/>
              </w:rPr>
            </w:pPr>
            <w:r w:rsidRPr="7D5D9655">
              <w:rPr>
                <w:b/>
                <w:bCs/>
                <w:color w:val="000000" w:themeColor="text1"/>
                <w:sz w:val="22"/>
                <w:szCs w:val="22"/>
                <w:lang w:eastAsia="zh-CN"/>
              </w:rPr>
              <w:t>.003</w:t>
            </w:r>
          </w:p>
        </w:tc>
        <w:tc>
          <w:tcPr>
            <w:tcW w:w="813" w:type="dxa"/>
            <w:shd w:val="clear" w:color="auto" w:fill="auto"/>
            <w:noWrap/>
            <w:tcMar>
              <w:left w:w="14" w:type="dxa"/>
              <w:right w:w="14" w:type="dxa"/>
            </w:tcMar>
            <w:hideMark/>
          </w:tcPr>
          <w:p w14:paraId="6D6AEDDF" w14:textId="77777777" w:rsidR="00D0237D" w:rsidRPr="00AE1E0B" w:rsidRDefault="00D0237D" w:rsidP="009A57F6">
            <w:pPr>
              <w:jc w:val="center"/>
              <w:rPr>
                <w:b/>
                <w:bCs/>
                <w:color w:val="000000"/>
                <w:sz w:val="22"/>
                <w:lang w:eastAsia="zh-CN"/>
              </w:rPr>
            </w:pPr>
            <w:r w:rsidRPr="00AE1E0B">
              <w:rPr>
                <w:b/>
                <w:bCs/>
                <w:color w:val="000000"/>
                <w:sz w:val="22"/>
                <w:lang w:eastAsia="zh-CN"/>
              </w:rPr>
              <w:t>0.49</w:t>
            </w:r>
          </w:p>
        </w:tc>
        <w:tc>
          <w:tcPr>
            <w:tcW w:w="270" w:type="dxa"/>
            <w:shd w:val="clear" w:color="auto" w:fill="auto"/>
            <w:noWrap/>
            <w:tcMar>
              <w:left w:w="14" w:type="dxa"/>
              <w:right w:w="14" w:type="dxa"/>
            </w:tcMar>
            <w:hideMark/>
          </w:tcPr>
          <w:p w14:paraId="3A347E85" w14:textId="77777777" w:rsidR="00D0237D" w:rsidRPr="00AE1E0B" w:rsidRDefault="00D0237D" w:rsidP="009A57F6">
            <w:pPr>
              <w:jc w:val="center"/>
              <w:rPr>
                <w:b/>
                <w:bCs/>
                <w:color w:val="000000"/>
                <w:sz w:val="22"/>
                <w:lang w:eastAsia="zh-CN"/>
              </w:rPr>
            </w:pPr>
          </w:p>
        </w:tc>
        <w:tc>
          <w:tcPr>
            <w:tcW w:w="630" w:type="dxa"/>
            <w:shd w:val="clear" w:color="auto" w:fill="auto"/>
            <w:noWrap/>
            <w:tcMar>
              <w:left w:w="14" w:type="dxa"/>
              <w:right w:w="14" w:type="dxa"/>
            </w:tcMar>
            <w:hideMark/>
          </w:tcPr>
          <w:p w14:paraId="0AE68D8F" w14:textId="77777777" w:rsidR="00D0237D" w:rsidRPr="00AE1E0B" w:rsidRDefault="00D0237D" w:rsidP="009A57F6">
            <w:pPr>
              <w:jc w:val="center"/>
              <w:rPr>
                <w:color w:val="000000"/>
                <w:sz w:val="22"/>
                <w:lang w:eastAsia="zh-CN"/>
              </w:rPr>
            </w:pPr>
            <w:r w:rsidRPr="00AE1E0B">
              <w:rPr>
                <w:color w:val="000000"/>
                <w:sz w:val="22"/>
                <w:lang w:eastAsia="zh-CN"/>
              </w:rPr>
              <w:t>0.12</w:t>
            </w:r>
          </w:p>
        </w:tc>
        <w:tc>
          <w:tcPr>
            <w:tcW w:w="720" w:type="dxa"/>
            <w:shd w:val="clear" w:color="auto" w:fill="auto"/>
            <w:noWrap/>
            <w:tcMar>
              <w:left w:w="14" w:type="dxa"/>
              <w:right w:w="14" w:type="dxa"/>
            </w:tcMar>
            <w:hideMark/>
          </w:tcPr>
          <w:p w14:paraId="49D1673D" w14:textId="77777777" w:rsidR="00D0237D" w:rsidRPr="00AE1E0B" w:rsidRDefault="00D0237D" w:rsidP="009A57F6">
            <w:pPr>
              <w:jc w:val="center"/>
              <w:rPr>
                <w:color w:val="000000"/>
                <w:sz w:val="22"/>
                <w:lang w:eastAsia="zh-CN"/>
              </w:rPr>
            </w:pPr>
            <w:r w:rsidRPr="00AE1E0B">
              <w:rPr>
                <w:color w:val="000000"/>
                <w:sz w:val="22"/>
                <w:lang w:eastAsia="zh-CN"/>
              </w:rPr>
              <w:t>0.33</w:t>
            </w:r>
          </w:p>
        </w:tc>
        <w:tc>
          <w:tcPr>
            <w:tcW w:w="540" w:type="dxa"/>
            <w:shd w:val="clear" w:color="auto" w:fill="auto"/>
            <w:noWrap/>
            <w:tcMar>
              <w:left w:w="14" w:type="dxa"/>
              <w:right w:w="14" w:type="dxa"/>
            </w:tcMar>
            <w:hideMark/>
          </w:tcPr>
          <w:p w14:paraId="01726329" w14:textId="4482C659"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1C52C0C3" w14:textId="77777777" w:rsidR="00D0237D" w:rsidRPr="00AE1E0B" w:rsidRDefault="00D0237D" w:rsidP="009A57F6">
            <w:pPr>
              <w:jc w:val="center"/>
              <w:rPr>
                <w:color w:val="000000"/>
                <w:sz w:val="22"/>
                <w:lang w:eastAsia="zh-CN"/>
              </w:rPr>
            </w:pPr>
            <w:r w:rsidRPr="00AE1E0B">
              <w:rPr>
                <w:color w:val="000000"/>
                <w:sz w:val="22"/>
                <w:lang w:eastAsia="zh-CN"/>
              </w:rPr>
              <w:t>0.08</w:t>
            </w:r>
          </w:p>
        </w:tc>
      </w:tr>
      <w:tr w:rsidR="005D04C1" w:rsidRPr="009228D7" w14:paraId="60500B7D" w14:textId="77777777" w:rsidTr="00A252DB">
        <w:trPr>
          <w:trHeight w:val="310"/>
        </w:trPr>
        <w:tc>
          <w:tcPr>
            <w:tcW w:w="4047" w:type="dxa"/>
            <w:gridSpan w:val="2"/>
            <w:shd w:val="clear" w:color="auto" w:fill="auto"/>
            <w:noWrap/>
            <w:tcMar>
              <w:left w:w="14" w:type="dxa"/>
              <w:right w:w="14" w:type="dxa"/>
            </w:tcMar>
          </w:tcPr>
          <w:p w14:paraId="4930E449" w14:textId="77777777" w:rsidR="005D04C1" w:rsidRDefault="005D04C1" w:rsidP="009A57F6">
            <w:pPr>
              <w:rPr>
                <w:color w:val="000000"/>
                <w:sz w:val="22"/>
                <w:lang w:eastAsia="zh-CN"/>
              </w:rPr>
            </w:pPr>
            <w:r>
              <w:rPr>
                <w:color w:val="000000"/>
                <w:sz w:val="22"/>
                <w:lang w:eastAsia="zh-CN"/>
              </w:rPr>
              <w:t>Language comprehension outcomes</w:t>
            </w:r>
          </w:p>
        </w:tc>
        <w:tc>
          <w:tcPr>
            <w:tcW w:w="630" w:type="dxa"/>
            <w:shd w:val="clear" w:color="auto" w:fill="auto"/>
            <w:noWrap/>
            <w:tcMar>
              <w:left w:w="14" w:type="dxa"/>
              <w:right w:w="14" w:type="dxa"/>
            </w:tcMar>
          </w:tcPr>
          <w:p w14:paraId="73B2A510" w14:textId="77777777" w:rsidR="005D04C1" w:rsidRPr="00AE1E0B" w:rsidRDefault="005D04C1" w:rsidP="009A57F6">
            <w:pPr>
              <w:jc w:val="center"/>
              <w:rPr>
                <w:color w:val="000000"/>
                <w:sz w:val="22"/>
                <w:lang w:eastAsia="zh-CN"/>
              </w:rPr>
            </w:pPr>
          </w:p>
        </w:tc>
        <w:tc>
          <w:tcPr>
            <w:tcW w:w="813" w:type="dxa"/>
            <w:shd w:val="clear" w:color="auto" w:fill="auto"/>
            <w:noWrap/>
            <w:tcMar>
              <w:left w:w="14" w:type="dxa"/>
              <w:right w:w="14" w:type="dxa"/>
            </w:tcMar>
          </w:tcPr>
          <w:p w14:paraId="2773458F" w14:textId="77777777" w:rsidR="005D04C1" w:rsidRPr="00AE1E0B" w:rsidRDefault="005D04C1" w:rsidP="009A57F6">
            <w:pPr>
              <w:jc w:val="center"/>
              <w:rPr>
                <w:color w:val="000000"/>
                <w:sz w:val="22"/>
                <w:lang w:eastAsia="zh-CN"/>
              </w:rPr>
            </w:pPr>
          </w:p>
        </w:tc>
        <w:tc>
          <w:tcPr>
            <w:tcW w:w="717" w:type="dxa"/>
            <w:shd w:val="clear" w:color="auto" w:fill="auto"/>
            <w:noWrap/>
            <w:tcMar>
              <w:left w:w="14" w:type="dxa"/>
              <w:right w:w="14" w:type="dxa"/>
            </w:tcMar>
          </w:tcPr>
          <w:p w14:paraId="0C404469" w14:textId="77777777" w:rsidR="005D04C1" w:rsidRPr="00AE1E0B" w:rsidRDefault="005D04C1" w:rsidP="009A57F6">
            <w:pPr>
              <w:jc w:val="center"/>
              <w:rPr>
                <w:bCs/>
                <w:color w:val="000000"/>
                <w:sz w:val="22"/>
                <w:lang w:eastAsia="zh-CN"/>
              </w:rPr>
            </w:pPr>
          </w:p>
        </w:tc>
        <w:tc>
          <w:tcPr>
            <w:tcW w:w="810" w:type="dxa"/>
            <w:shd w:val="clear" w:color="auto" w:fill="auto"/>
            <w:noWrap/>
            <w:tcMar>
              <w:left w:w="14" w:type="dxa"/>
              <w:right w:w="14" w:type="dxa"/>
            </w:tcMar>
          </w:tcPr>
          <w:p w14:paraId="188D323C" w14:textId="77777777" w:rsidR="005D04C1" w:rsidRPr="00AE1E0B" w:rsidRDefault="005D04C1" w:rsidP="009A57F6">
            <w:pPr>
              <w:jc w:val="center"/>
              <w:rPr>
                <w:bCs/>
                <w:color w:val="000000"/>
                <w:sz w:val="22"/>
                <w:lang w:eastAsia="zh-CN"/>
              </w:rPr>
            </w:pPr>
          </w:p>
        </w:tc>
        <w:tc>
          <w:tcPr>
            <w:tcW w:w="270" w:type="dxa"/>
            <w:shd w:val="clear" w:color="auto" w:fill="auto"/>
            <w:noWrap/>
            <w:tcMar>
              <w:left w:w="14" w:type="dxa"/>
              <w:right w:w="14" w:type="dxa"/>
            </w:tcMar>
          </w:tcPr>
          <w:p w14:paraId="7BCCE336" w14:textId="77777777" w:rsidR="005D04C1" w:rsidRPr="00AE1E0B" w:rsidRDefault="005D04C1" w:rsidP="009A57F6">
            <w:pPr>
              <w:jc w:val="center"/>
              <w:rPr>
                <w:b/>
                <w:bCs/>
                <w:color w:val="000000"/>
                <w:sz w:val="22"/>
                <w:lang w:eastAsia="zh-CN"/>
              </w:rPr>
            </w:pPr>
          </w:p>
        </w:tc>
        <w:tc>
          <w:tcPr>
            <w:tcW w:w="720" w:type="dxa"/>
            <w:shd w:val="clear" w:color="auto" w:fill="auto"/>
            <w:noWrap/>
            <w:tcMar>
              <w:left w:w="14" w:type="dxa"/>
              <w:right w:w="14" w:type="dxa"/>
            </w:tcMar>
          </w:tcPr>
          <w:p w14:paraId="7E359064" w14:textId="77777777" w:rsidR="005D04C1" w:rsidRPr="00AE1E0B" w:rsidRDefault="005D04C1" w:rsidP="009A57F6">
            <w:pPr>
              <w:jc w:val="center"/>
              <w:rPr>
                <w:color w:val="000000"/>
                <w:sz w:val="22"/>
                <w:lang w:eastAsia="zh-CN"/>
              </w:rPr>
            </w:pPr>
          </w:p>
        </w:tc>
        <w:tc>
          <w:tcPr>
            <w:tcW w:w="630" w:type="dxa"/>
            <w:shd w:val="clear" w:color="auto" w:fill="auto"/>
            <w:noWrap/>
            <w:tcMar>
              <w:left w:w="14" w:type="dxa"/>
              <w:right w:w="14" w:type="dxa"/>
            </w:tcMar>
          </w:tcPr>
          <w:p w14:paraId="67F13D3E" w14:textId="77777777" w:rsidR="005D04C1" w:rsidRPr="00AE1E0B" w:rsidRDefault="005D04C1" w:rsidP="009A57F6">
            <w:pPr>
              <w:jc w:val="center"/>
              <w:rPr>
                <w:color w:val="000000"/>
                <w:sz w:val="22"/>
                <w:lang w:eastAsia="zh-CN"/>
              </w:rPr>
            </w:pPr>
          </w:p>
        </w:tc>
        <w:tc>
          <w:tcPr>
            <w:tcW w:w="720" w:type="dxa"/>
            <w:shd w:val="clear" w:color="auto" w:fill="auto"/>
            <w:noWrap/>
            <w:tcMar>
              <w:left w:w="14" w:type="dxa"/>
              <w:right w:w="14" w:type="dxa"/>
            </w:tcMar>
          </w:tcPr>
          <w:p w14:paraId="2CC76989" w14:textId="77777777" w:rsidR="005D04C1" w:rsidRPr="00AE1E0B" w:rsidRDefault="005D04C1" w:rsidP="009A57F6">
            <w:pPr>
              <w:jc w:val="center"/>
              <w:rPr>
                <w:b/>
                <w:bCs/>
                <w:color w:val="000000"/>
                <w:sz w:val="22"/>
                <w:lang w:eastAsia="zh-CN"/>
              </w:rPr>
            </w:pPr>
          </w:p>
        </w:tc>
        <w:tc>
          <w:tcPr>
            <w:tcW w:w="813" w:type="dxa"/>
            <w:shd w:val="clear" w:color="auto" w:fill="auto"/>
            <w:noWrap/>
            <w:tcMar>
              <w:left w:w="14" w:type="dxa"/>
              <w:right w:w="14" w:type="dxa"/>
            </w:tcMar>
          </w:tcPr>
          <w:p w14:paraId="792889D4" w14:textId="77777777" w:rsidR="005D04C1" w:rsidRPr="00AE1E0B" w:rsidRDefault="005D04C1" w:rsidP="009A57F6">
            <w:pPr>
              <w:jc w:val="center"/>
              <w:rPr>
                <w:b/>
                <w:bCs/>
                <w:color w:val="000000"/>
                <w:sz w:val="22"/>
                <w:lang w:eastAsia="zh-CN"/>
              </w:rPr>
            </w:pPr>
          </w:p>
        </w:tc>
        <w:tc>
          <w:tcPr>
            <w:tcW w:w="270" w:type="dxa"/>
            <w:shd w:val="clear" w:color="auto" w:fill="auto"/>
            <w:noWrap/>
            <w:tcMar>
              <w:left w:w="14" w:type="dxa"/>
              <w:right w:w="14" w:type="dxa"/>
            </w:tcMar>
          </w:tcPr>
          <w:p w14:paraId="233C7AC9" w14:textId="77777777" w:rsidR="005D04C1" w:rsidRPr="00AE1E0B" w:rsidRDefault="005D04C1" w:rsidP="009A57F6">
            <w:pPr>
              <w:jc w:val="center"/>
              <w:rPr>
                <w:b/>
                <w:bCs/>
                <w:color w:val="000000"/>
                <w:sz w:val="22"/>
                <w:lang w:eastAsia="zh-CN"/>
              </w:rPr>
            </w:pPr>
          </w:p>
        </w:tc>
        <w:tc>
          <w:tcPr>
            <w:tcW w:w="630" w:type="dxa"/>
            <w:shd w:val="clear" w:color="auto" w:fill="auto"/>
            <w:noWrap/>
            <w:tcMar>
              <w:left w:w="14" w:type="dxa"/>
              <w:right w:w="14" w:type="dxa"/>
            </w:tcMar>
          </w:tcPr>
          <w:p w14:paraId="623F32BB" w14:textId="77777777" w:rsidR="005D04C1" w:rsidRPr="00AE1E0B" w:rsidRDefault="005D04C1" w:rsidP="009A57F6">
            <w:pPr>
              <w:jc w:val="center"/>
              <w:rPr>
                <w:color w:val="000000"/>
                <w:sz w:val="22"/>
                <w:lang w:eastAsia="zh-CN"/>
              </w:rPr>
            </w:pPr>
          </w:p>
        </w:tc>
        <w:tc>
          <w:tcPr>
            <w:tcW w:w="720" w:type="dxa"/>
            <w:shd w:val="clear" w:color="auto" w:fill="auto"/>
            <w:noWrap/>
            <w:tcMar>
              <w:left w:w="14" w:type="dxa"/>
              <w:right w:w="14" w:type="dxa"/>
            </w:tcMar>
          </w:tcPr>
          <w:p w14:paraId="2D8A153D" w14:textId="77777777" w:rsidR="005D04C1" w:rsidRPr="00AE1E0B" w:rsidRDefault="005D04C1" w:rsidP="009A57F6">
            <w:pPr>
              <w:jc w:val="center"/>
              <w:rPr>
                <w:color w:val="000000"/>
                <w:sz w:val="22"/>
                <w:lang w:eastAsia="zh-CN"/>
              </w:rPr>
            </w:pPr>
          </w:p>
        </w:tc>
        <w:tc>
          <w:tcPr>
            <w:tcW w:w="540" w:type="dxa"/>
            <w:shd w:val="clear" w:color="auto" w:fill="auto"/>
            <w:noWrap/>
            <w:tcMar>
              <w:left w:w="14" w:type="dxa"/>
              <w:right w:w="14" w:type="dxa"/>
            </w:tcMar>
          </w:tcPr>
          <w:p w14:paraId="255D8ED1" w14:textId="77777777" w:rsidR="005D04C1" w:rsidRPr="00AE1E0B" w:rsidRDefault="005D04C1" w:rsidP="009A57F6">
            <w:pPr>
              <w:jc w:val="center"/>
              <w:rPr>
                <w:color w:val="000000"/>
                <w:sz w:val="22"/>
                <w:lang w:eastAsia="zh-CN"/>
              </w:rPr>
            </w:pPr>
          </w:p>
        </w:tc>
        <w:tc>
          <w:tcPr>
            <w:tcW w:w="900" w:type="dxa"/>
            <w:shd w:val="clear" w:color="auto" w:fill="auto"/>
            <w:noWrap/>
            <w:tcMar>
              <w:left w:w="14" w:type="dxa"/>
              <w:right w:w="14" w:type="dxa"/>
            </w:tcMar>
          </w:tcPr>
          <w:p w14:paraId="113CB09C" w14:textId="77777777" w:rsidR="005D04C1" w:rsidRPr="00AE1E0B" w:rsidRDefault="005D04C1" w:rsidP="009A57F6">
            <w:pPr>
              <w:jc w:val="center"/>
              <w:rPr>
                <w:color w:val="000000"/>
                <w:sz w:val="22"/>
                <w:lang w:eastAsia="zh-CN"/>
              </w:rPr>
            </w:pPr>
          </w:p>
        </w:tc>
      </w:tr>
      <w:tr w:rsidR="00D0237D" w:rsidRPr="009228D7" w14:paraId="13D3C637" w14:textId="77777777" w:rsidTr="00A252DB">
        <w:trPr>
          <w:trHeight w:val="310"/>
        </w:trPr>
        <w:tc>
          <w:tcPr>
            <w:tcW w:w="3148" w:type="dxa"/>
            <w:shd w:val="clear" w:color="auto" w:fill="auto"/>
            <w:noWrap/>
            <w:tcMar>
              <w:left w:w="14" w:type="dxa"/>
              <w:right w:w="14" w:type="dxa"/>
            </w:tcMar>
            <w:hideMark/>
          </w:tcPr>
          <w:p w14:paraId="79D5AACD" w14:textId="3537EE59" w:rsidR="00D0237D" w:rsidRPr="009228D7" w:rsidRDefault="00D0237D" w:rsidP="009A57F6">
            <w:pPr>
              <w:rPr>
                <w:color w:val="000000"/>
                <w:sz w:val="22"/>
                <w:lang w:eastAsia="zh-CN"/>
              </w:rPr>
            </w:pPr>
            <w:r>
              <w:rPr>
                <w:color w:val="000000"/>
                <w:sz w:val="22"/>
              </w:rPr>
              <w:t xml:space="preserve">    </w:t>
            </w:r>
            <w:r w:rsidRPr="00EE121F">
              <w:rPr>
                <w:color w:val="000000"/>
                <w:sz w:val="22"/>
              </w:rPr>
              <w:t xml:space="preserve">TNR: </w:t>
            </w:r>
            <w:r>
              <w:rPr>
                <w:color w:val="000000"/>
                <w:sz w:val="22"/>
              </w:rPr>
              <w:t>S</w:t>
            </w:r>
            <w:r w:rsidRPr="00EE121F">
              <w:rPr>
                <w:color w:val="000000"/>
                <w:sz w:val="22"/>
              </w:rPr>
              <w:t xml:space="preserve">tory </w:t>
            </w:r>
            <w:r>
              <w:rPr>
                <w:color w:val="000000"/>
                <w:sz w:val="22"/>
              </w:rPr>
              <w:t>G</w:t>
            </w:r>
            <w:r w:rsidRPr="00EE121F">
              <w:rPr>
                <w:color w:val="000000"/>
                <w:sz w:val="22"/>
              </w:rPr>
              <w:t>rammar</w:t>
            </w:r>
          </w:p>
        </w:tc>
        <w:tc>
          <w:tcPr>
            <w:tcW w:w="899" w:type="dxa"/>
          </w:tcPr>
          <w:p w14:paraId="150665FF" w14:textId="77777777" w:rsidR="00D0237D" w:rsidRPr="00AE1E0B" w:rsidRDefault="00292C89" w:rsidP="009A57F6">
            <w:pPr>
              <w:jc w:val="center"/>
              <w:rPr>
                <w:color w:val="000000"/>
                <w:sz w:val="22"/>
              </w:rPr>
            </w:pPr>
            <w:r>
              <w:rPr>
                <w:color w:val="000000"/>
                <w:sz w:val="22"/>
              </w:rPr>
              <w:t>.05</w:t>
            </w:r>
          </w:p>
        </w:tc>
        <w:tc>
          <w:tcPr>
            <w:tcW w:w="630" w:type="dxa"/>
            <w:shd w:val="clear" w:color="auto" w:fill="auto"/>
            <w:noWrap/>
            <w:tcMar>
              <w:left w:w="14" w:type="dxa"/>
              <w:right w:w="14" w:type="dxa"/>
            </w:tcMar>
            <w:hideMark/>
          </w:tcPr>
          <w:p w14:paraId="3183B44A" w14:textId="77777777" w:rsidR="00D0237D" w:rsidRPr="00AE1E0B" w:rsidRDefault="00D0237D" w:rsidP="009A57F6">
            <w:pPr>
              <w:jc w:val="center"/>
              <w:rPr>
                <w:color w:val="000000"/>
                <w:sz w:val="22"/>
              </w:rPr>
            </w:pPr>
            <w:r w:rsidRPr="00AE1E0B">
              <w:rPr>
                <w:color w:val="000000"/>
                <w:sz w:val="22"/>
              </w:rPr>
              <w:t>-0.18</w:t>
            </w:r>
          </w:p>
        </w:tc>
        <w:tc>
          <w:tcPr>
            <w:tcW w:w="813" w:type="dxa"/>
            <w:shd w:val="clear" w:color="auto" w:fill="auto"/>
            <w:noWrap/>
            <w:tcMar>
              <w:left w:w="14" w:type="dxa"/>
              <w:right w:w="14" w:type="dxa"/>
            </w:tcMar>
            <w:hideMark/>
          </w:tcPr>
          <w:p w14:paraId="24A84DC1" w14:textId="77777777" w:rsidR="00D0237D" w:rsidRPr="00AE1E0B" w:rsidRDefault="00D0237D" w:rsidP="009A57F6">
            <w:pPr>
              <w:jc w:val="center"/>
              <w:rPr>
                <w:color w:val="000000"/>
                <w:sz w:val="22"/>
              </w:rPr>
            </w:pPr>
            <w:r w:rsidRPr="00AE1E0B">
              <w:rPr>
                <w:color w:val="000000"/>
                <w:sz w:val="22"/>
              </w:rPr>
              <w:t>-0.18</w:t>
            </w:r>
          </w:p>
        </w:tc>
        <w:tc>
          <w:tcPr>
            <w:tcW w:w="717" w:type="dxa"/>
            <w:shd w:val="clear" w:color="auto" w:fill="auto"/>
            <w:noWrap/>
            <w:tcMar>
              <w:left w:w="14" w:type="dxa"/>
              <w:right w:w="14" w:type="dxa"/>
            </w:tcMar>
            <w:hideMark/>
          </w:tcPr>
          <w:p w14:paraId="67BBBAE7" w14:textId="77777777" w:rsidR="00D0237D" w:rsidRPr="00AE1E0B" w:rsidRDefault="00D0237D" w:rsidP="009A57F6">
            <w:pPr>
              <w:jc w:val="center"/>
              <w:rPr>
                <w:bCs/>
                <w:color w:val="000000"/>
                <w:sz w:val="22"/>
                <w:lang w:eastAsia="zh-CN"/>
              </w:rPr>
            </w:pPr>
            <w:r w:rsidRPr="00AE1E0B">
              <w:rPr>
                <w:bCs/>
                <w:color w:val="000000"/>
                <w:sz w:val="22"/>
                <w:lang w:eastAsia="zh-CN"/>
              </w:rPr>
              <w:t>.855</w:t>
            </w:r>
          </w:p>
        </w:tc>
        <w:tc>
          <w:tcPr>
            <w:tcW w:w="810" w:type="dxa"/>
            <w:shd w:val="clear" w:color="auto" w:fill="auto"/>
            <w:noWrap/>
            <w:tcMar>
              <w:left w:w="14" w:type="dxa"/>
              <w:right w:w="14" w:type="dxa"/>
            </w:tcMar>
            <w:hideMark/>
          </w:tcPr>
          <w:p w14:paraId="27FE2F4C" w14:textId="77777777" w:rsidR="00D0237D" w:rsidRPr="00AE1E0B" w:rsidRDefault="00D0237D" w:rsidP="009A57F6">
            <w:pPr>
              <w:jc w:val="center"/>
              <w:rPr>
                <w:bCs/>
                <w:color w:val="000000"/>
                <w:sz w:val="22"/>
              </w:rPr>
            </w:pPr>
            <w:r w:rsidRPr="00AE1E0B">
              <w:rPr>
                <w:bCs/>
                <w:color w:val="000000"/>
                <w:sz w:val="22"/>
              </w:rPr>
              <w:t>-0.02</w:t>
            </w:r>
          </w:p>
        </w:tc>
        <w:tc>
          <w:tcPr>
            <w:tcW w:w="270" w:type="dxa"/>
            <w:shd w:val="clear" w:color="auto" w:fill="auto"/>
            <w:noWrap/>
            <w:tcMar>
              <w:left w:w="14" w:type="dxa"/>
              <w:right w:w="14" w:type="dxa"/>
            </w:tcMar>
            <w:hideMark/>
          </w:tcPr>
          <w:p w14:paraId="5D69485B" w14:textId="77777777" w:rsidR="00D0237D" w:rsidRPr="00AE1E0B" w:rsidRDefault="00D0237D" w:rsidP="009A57F6">
            <w:pPr>
              <w:jc w:val="center"/>
              <w:rPr>
                <w:b/>
                <w:bCs/>
                <w:color w:val="000000"/>
                <w:sz w:val="22"/>
                <w:lang w:eastAsia="zh-CN"/>
              </w:rPr>
            </w:pPr>
          </w:p>
        </w:tc>
        <w:tc>
          <w:tcPr>
            <w:tcW w:w="720" w:type="dxa"/>
            <w:shd w:val="clear" w:color="auto" w:fill="auto"/>
            <w:noWrap/>
            <w:tcMar>
              <w:left w:w="14" w:type="dxa"/>
              <w:right w:w="14" w:type="dxa"/>
            </w:tcMar>
            <w:hideMark/>
          </w:tcPr>
          <w:p w14:paraId="2B09AB6B" w14:textId="77777777" w:rsidR="00D0237D" w:rsidRPr="00AE1E0B" w:rsidRDefault="00D0237D" w:rsidP="009A57F6">
            <w:pPr>
              <w:jc w:val="center"/>
              <w:rPr>
                <w:color w:val="000000"/>
                <w:sz w:val="22"/>
              </w:rPr>
            </w:pPr>
            <w:r w:rsidRPr="00AE1E0B">
              <w:rPr>
                <w:color w:val="000000"/>
                <w:sz w:val="22"/>
              </w:rPr>
              <w:t>-0.04</w:t>
            </w:r>
          </w:p>
        </w:tc>
        <w:tc>
          <w:tcPr>
            <w:tcW w:w="630" w:type="dxa"/>
            <w:shd w:val="clear" w:color="auto" w:fill="auto"/>
            <w:noWrap/>
            <w:tcMar>
              <w:left w:w="14" w:type="dxa"/>
              <w:right w:w="14" w:type="dxa"/>
            </w:tcMar>
            <w:hideMark/>
          </w:tcPr>
          <w:p w14:paraId="2D01F1FA" w14:textId="77777777" w:rsidR="00D0237D" w:rsidRPr="00AE1E0B" w:rsidRDefault="00D0237D" w:rsidP="009A57F6">
            <w:pPr>
              <w:jc w:val="center"/>
              <w:rPr>
                <w:color w:val="000000"/>
                <w:sz w:val="22"/>
              </w:rPr>
            </w:pPr>
            <w:r w:rsidRPr="00AE1E0B">
              <w:rPr>
                <w:color w:val="000000"/>
                <w:sz w:val="22"/>
              </w:rPr>
              <w:t>-0.05</w:t>
            </w:r>
          </w:p>
        </w:tc>
        <w:tc>
          <w:tcPr>
            <w:tcW w:w="720" w:type="dxa"/>
            <w:shd w:val="clear" w:color="auto" w:fill="auto"/>
            <w:noWrap/>
            <w:tcMar>
              <w:left w:w="14" w:type="dxa"/>
              <w:right w:w="14" w:type="dxa"/>
            </w:tcMar>
            <w:hideMark/>
          </w:tcPr>
          <w:p w14:paraId="3EACCFF3" w14:textId="77777777" w:rsidR="00D0237D" w:rsidRPr="00AE1E0B" w:rsidRDefault="00D0237D" w:rsidP="009A57F6">
            <w:pPr>
              <w:jc w:val="center"/>
              <w:rPr>
                <w:bCs/>
                <w:color w:val="000000"/>
                <w:sz w:val="22"/>
              </w:rPr>
            </w:pPr>
            <w:r w:rsidRPr="00AE1E0B">
              <w:rPr>
                <w:bCs/>
                <w:color w:val="000000"/>
                <w:sz w:val="22"/>
              </w:rPr>
              <w:t>.963</w:t>
            </w:r>
          </w:p>
        </w:tc>
        <w:tc>
          <w:tcPr>
            <w:tcW w:w="813" w:type="dxa"/>
            <w:shd w:val="clear" w:color="auto" w:fill="auto"/>
            <w:noWrap/>
            <w:tcMar>
              <w:left w:w="14" w:type="dxa"/>
              <w:right w:w="14" w:type="dxa"/>
            </w:tcMar>
            <w:hideMark/>
          </w:tcPr>
          <w:p w14:paraId="06B265BD" w14:textId="77777777" w:rsidR="00D0237D" w:rsidRPr="00AE1E0B" w:rsidRDefault="00D0237D" w:rsidP="009A57F6">
            <w:pPr>
              <w:jc w:val="center"/>
              <w:rPr>
                <w:bCs/>
                <w:color w:val="000000"/>
                <w:sz w:val="22"/>
              </w:rPr>
            </w:pPr>
            <w:r w:rsidRPr="00AE1E0B">
              <w:rPr>
                <w:bCs/>
                <w:color w:val="000000"/>
                <w:sz w:val="22"/>
              </w:rPr>
              <w:t>-0.01</w:t>
            </w:r>
          </w:p>
        </w:tc>
        <w:tc>
          <w:tcPr>
            <w:tcW w:w="270" w:type="dxa"/>
            <w:shd w:val="clear" w:color="auto" w:fill="auto"/>
            <w:noWrap/>
            <w:tcMar>
              <w:left w:w="14" w:type="dxa"/>
              <w:right w:w="14" w:type="dxa"/>
            </w:tcMar>
            <w:hideMark/>
          </w:tcPr>
          <w:p w14:paraId="04F5A994" w14:textId="77777777" w:rsidR="00D0237D" w:rsidRPr="00AE1E0B" w:rsidRDefault="00D0237D" w:rsidP="009A57F6">
            <w:pPr>
              <w:jc w:val="center"/>
              <w:rPr>
                <w:b/>
                <w:bCs/>
                <w:color w:val="000000"/>
                <w:sz w:val="22"/>
                <w:lang w:eastAsia="zh-CN"/>
              </w:rPr>
            </w:pPr>
          </w:p>
        </w:tc>
        <w:tc>
          <w:tcPr>
            <w:tcW w:w="630" w:type="dxa"/>
            <w:shd w:val="clear" w:color="auto" w:fill="auto"/>
            <w:noWrap/>
            <w:tcMar>
              <w:left w:w="14" w:type="dxa"/>
              <w:right w:w="14" w:type="dxa"/>
            </w:tcMar>
            <w:hideMark/>
          </w:tcPr>
          <w:p w14:paraId="5F7742CB" w14:textId="77777777" w:rsidR="00D0237D" w:rsidRPr="00AE1E0B" w:rsidRDefault="00D0237D" w:rsidP="009A57F6">
            <w:pPr>
              <w:jc w:val="center"/>
              <w:rPr>
                <w:color w:val="000000"/>
                <w:sz w:val="22"/>
              </w:rPr>
            </w:pPr>
            <w:r w:rsidRPr="00AE1E0B">
              <w:rPr>
                <w:color w:val="000000"/>
                <w:sz w:val="22"/>
              </w:rPr>
              <w:t>0.39</w:t>
            </w:r>
          </w:p>
        </w:tc>
        <w:tc>
          <w:tcPr>
            <w:tcW w:w="720" w:type="dxa"/>
            <w:shd w:val="clear" w:color="auto" w:fill="auto"/>
            <w:noWrap/>
            <w:tcMar>
              <w:left w:w="14" w:type="dxa"/>
              <w:right w:w="14" w:type="dxa"/>
            </w:tcMar>
            <w:hideMark/>
          </w:tcPr>
          <w:p w14:paraId="7D4A5024" w14:textId="77777777" w:rsidR="00D0237D" w:rsidRPr="00AE1E0B" w:rsidRDefault="00D0237D" w:rsidP="009A57F6">
            <w:pPr>
              <w:jc w:val="center"/>
              <w:rPr>
                <w:color w:val="000000"/>
                <w:sz w:val="22"/>
              </w:rPr>
            </w:pPr>
            <w:r w:rsidRPr="00AE1E0B">
              <w:rPr>
                <w:color w:val="000000"/>
                <w:sz w:val="22"/>
              </w:rPr>
              <w:t>0.41</w:t>
            </w:r>
          </w:p>
        </w:tc>
        <w:tc>
          <w:tcPr>
            <w:tcW w:w="540" w:type="dxa"/>
            <w:shd w:val="clear" w:color="auto" w:fill="auto"/>
            <w:noWrap/>
            <w:tcMar>
              <w:left w:w="14" w:type="dxa"/>
              <w:right w:w="14" w:type="dxa"/>
            </w:tcMar>
            <w:hideMark/>
          </w:tcPr>
          <w:p w14:paraId="26F17296" w14:textId="68000CEF"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17C5A190" w14:textId="77777777" w:rsidR="00D0237D" w:rsidRPr="00AE1E0B" w:rsidRDefault="00D0237D" w:rsidP="009A57F6">
            <w:pPr>
              <w:jc w:val="center"/>
              <w:rPr>
                <w:color w:val="000000"/>
                <w:sz w:val="22"/>
              </w:rPr>
            </w:pPr>
            <w:r w:rsidRPr="00AE1E0B">
              <w:rPr>
                <w:color w:val="000000"/>
                <w:sz w:val="22"/>
              </w:rPr>
              <w:t>0.05</w:t>
            </w:r>
          </w:p>
        </w:tc>
      </w:tr>
      <w:tr w:rsidR="00D0237D" w:rsidRPr="009228D7" w14:paraId="0FE32A3F" w14:textId="77777777" w:rsidTr="00A252DB">
        <w:trPr>
          <w:trHeight w:val="310"/>
        </w:trPr>
        <w:tc>
          <w:tcPr>
            <w:tcW w:w="3148" w:type="dxa"/>
            <w:shd w:val="clear" w:color="auto" w:fill="auto"/>
            <w:noWrap/>
            <w:tcMar>
              <w:left w:w="14" w:type="dxa"/>
              <w:right w:w="14" w:type="dxa"/>
            </w:tcMar>
            <w:hideMark/>
          </w:tcPr>
          <w:p w14:paraId="3E67E899" w14:textId="7CA45429" w:rsidR="00D0237D" w:rsidRPr="009228D7" w:rsidRDefault="00D0237D" w:rsidP="009A57F6">
            <w:pPr>
              <w:rPr>
                <w:color w:val="000000"/>
                <w:sz w:val="22"/>
                <w:lang w:eastAsia="zh-CN"/>
              </w:rPr>
            </w:pPr>
            <w:r>
              <w:rPr>
                <w:color w:val="000000"/>
                <w:sz w:val="22"/>
              </w:rPr>
              <w:t xml:space="preserve">    </w:t>
            </w:r>
            <w:r w:rsidRPr="00EE121F">
              <w:rPr>
                <w:color w:val="000000"/>
                <w:sz w:val="22"/>
              </w:rPr>
              <w:t xml:space="preserve">TNR: </w:t>
            </w:r>
            <w:r w:rsidR="006F15A0">
              <w:rPr>
                <w:color w:val="000000"/>
                <w:sz w:val="22"/>
              </w:rPr>
              <w:t>Story C</w:t>
            </w:r>
            <w:r w:rsidR="007E7656">
              <w:rPr>
                <w:color w:val="000000"/>
                <w:sz w:val="22"/>
              </w:rPr>
              <w:t>ohesion</w:t>
            </w:r>
          </w:p>
        </w:tc>
        <w:tc>
          <w:tcPr>
            <w:tcW w:w="899" w:type="dxa"/>
          </w:tcPr>
          <w:p w14:paraId="33530D66" w14:textId="77777777" w:rsidR="00D0237D" w:rsidRPr="00AE1E0B" w:rsidRDefault="00292C89" w:rsidP="009A57F6">
            <w:pPr>
              <w:jc w:val="center"/>
              <w:rPr>
                <w:color w:val="000000"/>
                <w:sz w:val="22"/>
              </w:rPr>
            </w:pPr>
            <w:r>
              <w:rPr>
                <w:color w:val="000000"/>
                <w:sz w:val="22"/>
              </w:rPr>
              <w:t>.00</w:t>
            </w:r>
          </w:p>
        </w:tc>
        <w:tc>
          <w:tcPr>
            <w:tcW w:w="630" w:type="dxa"/>
            <w:shd w:val="clear" w:color="auto" w:fill="auto"/>
            <w:noWrap/>
            <w:tcMar>
              <w:left w:w="14" w:type="dxa"/>
              <w:right w:w="14" w:type="dxa"/>
            </w:tcMar>
            <w:hideMark/>
          </w:tcPr>
          <w:p w14:paraId="1435D767" w14:textId="77777777" w:rsidR="00D0237D" w:rsidRPr="00AE1E0B" w:rsidRDefault="00D0237D" w:rsidP="009A57F6">
            <w:pPr>
              <w:jc w:val="center"/>
              <w:rPr>
                <w:color w:val="000000"/>
                <w:sz w:val="22"/>
              </w:rPr>
            </w:pPr>
            <w:r w:rsidRPr="00AE1E0B">
              <w:rPr>
                <w:color w:val="000000"/>
                <w:sz w:val="22"/>
              </w:rPr>
              <w:t>0.04</w:t>
            </w:r>
          </w:p>
        </w:tc>
        <w:tc>
          <w:tcPr>
            <w:tcW w:w="813" w:type="dxa"/>
            <w:shd w:val="clear" w:color="auto" w:fill="auto"/>
            <w:noWrap/>
            <w:tcMar>
              <w:left w:w="14" w:type="dxa"/>
              <w:right w:w="14" w:type="dxa"/>
            </w:tcMar>
            <w:hideMark/>
          </w:tcPr>
          <w:p w14:paraId="7095399F" w14:textId="77777777" w:rsidR="00D0237D" w:rsidRPr="00AE1E0B" w:rsidRDefault="00D0237D" w:rsidP="009A57F6">
            <w:pPr>
              <w:jc w:val="center"/>
              <w:rPr>
                <w:color w:val="000000"/>
                <w:sz w:val="22"/>
              </w:rPr>
            </w:pPr>
            <w:r w:rsidRPr="00AE1E0B">
              <w:rPr>
                <w:color w:val="000000"/>
                <w:sz w:val="22"/>
              </w:rPr>
              <w:t>0.22</w:t>
            </w:r>
          </w:p>
        </w:tc>
        <w:tc>
          <w:tcPr>
            <w:tcW w:w="717" w:type="dxa"/>
            <w:shd w:val="clear" w:color="auto" w:fill="auto"/>
            <w:noWrap/>
            <w:tcMar>
              <w:left w:w="14" w:type="dxa"/>
              <w:right w:w="14" w:type="dxa"/>
            </w:tcMar>
            <w:hideMark/>
          </w:tcPr>
          <w:p w14:paraId="27D0733D" w14:textId="64FD2D66" w:rsidR="00D0237D" w:rsidRPr="00AE1E0B" w:rsidRDefault="7D5D9655" w:rsidP="7D5D9655">
            <w:pPr>
              <w:jc w:val="center"/>
              <w:rPr>
                <w:color w:val="000000"/>
                <w:sz w:val="22"/>
                <w:szCs w:val="22"/>
                <w:lang w:eastAsia="zh-CN"/>
              </w:rPr>
            </w:pPr>
            <w:r w:rsidRPr="7D5D9655">
              <w:rPr>
                <w:color w:val="000000" w:themeColor="text1"/>
                <w:sz w:val="22"/>
                <w:szCs w:val="22"/>
                <w:lang w:eastAsia="zh-CN"/>
              </w:rPr>
              <w:t>.855</w:t>
            </w:r>
          </w:p>
        </w:tc>
        <w:tc>
          <w:tcPr>
            <w:tcW w:w="810" w:type="dxa"/>
            <w:shd w:val="clear" w:color="auto" w:fill="auto"/>
            <w:noWrap/>
            <w:tcMar>
              <w:left w:w="14" w:type="dxa"/>
              <w:right w:w="14" w:type="dxa"/>
            </w:tcMar>
            <w:hideMark/>
          </w:tcPr>
          <w:p w14:paraId="02E1A2FC" w14:textId="77777777" w:rsidR="00D0237D" w:rsidRPr="00AE1E0B" w:rsidRDefault="00D0237D" w:rsidP="009A57F6">
            <w:pPr>
              <w:jc w:val="center"/>
              <w:rPr>
                <w:bCs/>
                <w:color w:val="000000"/>
                <w:sz w:val="22"/>
              </w:rPr>
            </w:pPr>
            <w:r w:rsidRPr="00AE1E0B">
              <w:rPr>
                <w:bCs/>
                <w:color w:val="000000"/>
                <w:sz w:val="22"/>
              </w:rPr>
              <w:t>0.03</w:t>
            </w:r>
          </w:p>
        </w:tc>
        <w:tc>
          <w:tcPr>
            <w:tcW w:w="270" w:type="dxa"/>
            <w:shd w:val="clear" w:color="auto" w:fill="auto"/>
            <w:noWrap/>
            <w:tcMar>
              <w:left w:w="14" w:type="dxa"/>
              <w:right w:w="14" w:type="dxa"/>
            </w:tcMar>
            <w:hideMark/>
          </w:tcPr>
          <w:p w14:paraId="25365D63" w14:textId="77777777" w:rsidR="00D0237D" w:rsidRPr="00AE1E0B" w:rsidRDefault="00D0237D" w:rsidP="009A57F6">
            <w:pPr>
              <w:jc w:val="center"/>
              <w:rPr>
                <w:b/>
                <w:bCs/>
                <w:color w:val="000000"/>
                <w:sz w:val="22"/>
                <w:lang w:eastAsia="zh-CN"/>
              </w:rPr>
            </w:pPr>
          </w:p>
        </w:tc>
        <w:tc>
          <w:tcPr>
            <w:tcW w:w="720" w:type="dxa"/>
            <w:shd w:val="clear" w:color="auto" w:fill="auto"/>
            <w:noWrap/>
            <w:tcMar>
              <w:left w:w="14" w:type="dxa"/>
              <w:right w:w="14" w:type="dxa"/>
            </w:tcMar>
            <w:hideMark/>
          </w:tcPr>
          <w:p w14:paraId="31A96F84" w14:textId="77777777" w:rsidR="00D0237D" w:rsidRPr="00AE1E0B" w:rsidRDefault="00D0237D" w:rsidP="009A57F6">
            <w:pPr>
              <w:jc w:val="center"/>
              <w:rPr>
                <w:color w:val="000000"/>
                <w:sz w:val="22"/>
              </w:rPr>
            </w:pPr>
            <w:r w:rsidRPr="00AE1E0B">
              <w:rPr>
                <w:color w:val="000000"/>
                <w:sz w:val="22"/>
              </w:rPr>
              <w:t>0.06</w:t>
            </w:r>
          </w:p>
        </w:tc>
        <w:tc>
          <w:tcPr>
            <w:tcW w:w="630" w:type="dxa"/>
            <w:shd w:val="clear" w:color="auto" w:fill="auto"/>
            <w:noWrap/>
            <w:tcMar>
              <w:left w:w="14" w:type="dxa"/>
              <w:right w:w="14" w:type="dxa"/>
            </w:tcMar>
            <w:hideMark/>
          </w:tcPr>
          <w:p w14:paraId="4C27EF8C" w14:textId="77777777" w:rsidR="00D0237D" w:rsidRPr="00AE1E0B" w:rsidRDefault="00D0237D" w:rsidP="009A57F6">
            <w:pPr>
              <w:jc w:val="center"/>
              <w:rPr>
                <w:color w:val="000000"/>
                <w:sz w:val="22"/>
              </w:rPr>
            </w:pPr>
            <w:r w:rsidRPr="00AE1E0B">
              <w:rPr>
                <w:color w:val="000000"/>
                <w:sz w:val="22"/>
              </w:rPr>
              <w:t>0.32</w:t>
            </w:r>
          </w:p>
        </w:tc>
        <w:tc>
          <w:tcPr>
            <w:tcW w:w="720" w:type="dxa"/>
            <w:shd w:val="clear" w:color="auto" w:fill="auto"/>
            <w:noWrap/>
            <w:tcMar>
              <w:left w:w="14" w:type="dxa"/>
              <w:right w:w="14" w:type="dxa"/>
            </w:tcMar>
            <w:hideMark/>
          </w:tcPr>
          <w:p w14:paraId="331DAA79" w14:textId="5FC39691" w:rsidR="00D0237D" w:rsidRPr="00AE1E0B" w:rsidRDefault="7D5D9655" w:rsidP="7D5D9655">
            <w:pPr>
              <w:jc w:val="center"/>
              <w:rPr>
                <w:color w:val="000000"/>
                <w:sz w:val="22"/>
                <w:szCs w:val="22"/>
              </w:rPr>
            </w:pPr>
            <w:r w:rsidRPr="7D5D9655">
              <w:rPr>
                <w:color w:val="000000" w:themeColor="text1"/>
                <w:sz w:val="22"/>
                <w:szCs w:val="22"/>
              </w:rPr>
              <w:t>.897</w:t>
            </w:r>
          </w:p>
        </w:tc>
        <w:tc>
          <w:tcPr>
            <w:tcW w:w="813" w:type="dxa"/>
            <w:shd w:val="clear" w:color="auto" w:fill="auto"/>
            <w:noWrap/>
            <w:tcMar>
              <w:left w:w="14" w:type="dxa"/>
              <w:right w:w="14" w:type="dxa"/>
            </w:tcMar>
            <w:hideMark/>
          </w:tcPr>
          <w:p w14:paraId="1421AAEB" w14:textId="77777777" w:rsidR="00D0237D" w:rsidRPr="00AE1E0B" w:rsidRDefault="00D0237D" w:rsidP="009A57F6">
            <w:pPr>
              <w:jc w:val="center"/>
              <w:rPr>
                <w:bCs/>
                <w:color w:val="000000"/>
                <w:sz w:val="22"/>
              </w:rPr>
            </w:pPr>
            <w:r w:rsidRPr="00AE1E0B">
              <w:rPr>
                <w:bCs/>
                <w:color w:val="000000"/>
                <w:sz w:val="22"/>
              </w:rPr>
              <w:t>0.04</w:t>
            </w:r>
          </w:p>
        </w:tc>
        <w:tc>
          <w:tcPr>
            <w:tcW w:w="270" w:type="dxa"/>
            <w:shd w:val="clear" w:color="auto" w:fill="auto"/>
            <w:noWrap/>
            <w:tcMar>
              <w:left w:w="14" w:type="dxa"/>
              <w:right w:w="14" w:type="dxa"/>
            </w:tcMar>
            <w:hideMark/>
          </w:tcPr>
          <w:p w14:paraId="6AA6AD5E" w14:textId="77777777" w:rsidR="00D0237D" w:rsidRPr="00AE1E0B" w:rsidRDefault="00D0237D" w:rsidP="009A57F6">
            <w:pPr>
              <w:jc w:val="center"/>
              <w:rPr>
                <w:b/>
                <w:bCs/>
                <w:color w:val="000000"/>
                <w:sz w:val="22"/>
                <w:lang w:eastAsia="zh-CN"/>
              </w:rPr>
            </w:pPr>
          </w:p>
        </w:tc>
        <w:tc>
          <w:tcPr>
            <w:tcW w:w="630" w:type="dxa"/>
            <w:shd w:val="clear" w:color="auto" w:fill="auto"/>
            <w:noWrap/>
            <w:tcMar>
              <w:left w:w="14" w:type="dxa"/>
              <w:right w:w="14" w:type="dxa"/>
            </w:tcMar>
            <w:hideMark/>
          </w:tcPr>
          <w:p w14:paraId="1755F19A" w14:textId="77777777" w:rsidR="00D0237D" w:rsidRPr="00AE1E0B" w:rsidRDefault="00D0237D" w:rsidP="009A57F6">
            <w:pPr>
              <w:jc w:val="center"/>
              <w:rPr>
                <w:color w:val="000000"/>
                <w:sz w:val="22"/>
              </w:rPr>
            </w:pPr>
            <w:r w:rsidRPr="00AE1E0B">
              <w:rPr>
                <w:color w:val="000000"/>
                <w:sz w:val="22"/>
              </w:rPr>
              <w:t>0.02</w:t>
            </w:r>
          </w:p>
        </w:tc>
        <w:tc>
          <w:tcPr>
            <w:tcW w:w="720" w:type="dxa"/>
            <w:shd w:val="clear" w:color="auto" w:fill="auto"/>
            <w:noWrap/>
            <w:tcMar>
              <w:left w:w="14" w:type="dxa"/>
              <w:right w:w="14" w:type="dxa"/>
            </w:tcMar>
            <w:hideMark/>
          </w:tcPr>
          <w:p w14:paraId="57225D7C" w14:textId="77777777" w:rsidR="00D0237D" w:rsidRPr="00AE1E0B" w:rsidRDefault="00D0237D" w:rsidP="009A57F6">
            <w:pPr>
              <w:jc w:val="center"/>
              <w:rPr>
                <w:color w:val="000000"/>
                <w:sz w:val="22"/>
              </w:rPr>
            </w:pPr>
            <w:r w:rsidRPr="00AE1E0B">
              <w:rPr>
                <w:color w:val="000000"/>
                <w:sz w:val="22"/>
              </w:rPr>
              <w:t>0.11</w:t>
            </w:r>
          </w:p>
        </w:tc>
        <w:tc>
          <w:tcPr>
            <w:tcW w:w="540" w:type="dxa"/>
            <w:shd w:val="clear" w:color="auto" w:fill="auto"/>
            <w:noWrap/>
            <w:tcMar>
              <w:left w:w="14" w:type="dxa"/>
              <w:right w:w="14" w:type="dxa"/>
            </w:tcMar>
            <w:hideMark/>
          </w:tcPr>
          <w:p w14:paraId="5C695542" w14:textId="6D7423D2"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4FF89E71" w14:textId="77777777" w:rsidR="00D0237D" w:rsidRPr="00AE1E0B" w:rsidRDefault="00D0237D" w:rsidP="009A57F6">
            <w:pPr>
              <w:jc w:val="center"/>
              <w:rPr>
                <w:color w:val="000000"/>
                <w:sz w:val="22"/>
              </w:rPr>
            </w:pPr>
            <w:r w:rsidRPr="00AE1E0B">
              <w:rPr>
                <w:color w:val="000000"/>
                <w:sz w:val="22"/>
              </w:rPr>
              <w:t>0.01</w:t>
            </w:r>
          </w:p>
        </w:tc>
      </w:tr>
      <w:tr w:rsidR="00D0237D" w:rsidRPr="009228D7" w14:paraId="76092E90" w14:textId="77777777" w:rsidTr="00A252DB">
        <w:trPr>
          <w:trHeight w:val="313"/>
        </w:trPr>
        <w:tc>
          <w:tcPr>
            <w:tcW w:w="3148" w:type="dxa"/>
            <w:shd w:val="clear" w:color="auto" w:fill="auto"/>
            <w:noWrap/>
            <w:tcMar>
              <w:left w:w="14" w:type="dxa"/>
              <w:right w:w="14" w:type="dxa"/>
            </w:tcMar>
            <w:hideMark/>
          </w:tcPr>
          <w:p w14:paraId="18D87A85" w14:textId="240E4FF0" w:rsidR="00D0237D" w:rsidRPr="009228D7" w:rsidRDefault="00D0237D" w:rsidP="009A57F6">
            <w:pPr>
              <w:rPr>
                <w:color w:val="000000"/>
                <w:sz w:val="22"/>
                <w:lang w:eastAsia="zh-CN"/>
              </w:rPr>
            </w:pPr>
            <w:r>
              <w:rPr>
                <w:color w:val="000000"/>
                <w:sz w:val="22"/>
              </w:rPr>
              <w:t xml:space="preserve">    </w:t>
            </w:r>
            <w:r w:rsidRPr="00EE121F">
              <w:rPr>
                <w:color w:val="000000"/>
                <w:sz w:val="22"/>
              </w:rPr>
              <w:t xml:space="preserve">TNR: </w:t>
            </w:r>
            <w:r>
              <w:rPr>
                <w:color w:val="000000"/>
                <w:sz w:val="22"/>
              </w:rPr>
              <w:t>C</w:t>
            </w:r>
            <w:r w:rsidRPr="00EE121F">
              <w:rPr>
                <w:color w:val="000000"/>
                <w:sz w:val="22"/>
              </w:rPr>
              <w:t>omprehension</w:t>
            </w:r>
          </w:p>
        </w:tc>
        <w:tc>
          <w:tcPr>
            <w:tcW w:w="899" w:type="dxa"/>
          </w:tcPr>
          <w:p w14:paraId="43E10CAB" w14:textId="77777777" w:rsidR="00D0237D" w:rsidRPr="00AE1E0B" w:rsidRDefault="00292C89" w:rsidP="009A57F6">
            <w:pPr>
              <w:jc w:val="center"/>
              <w:rPr>
                <w:color w:val="000000"/>
                <w:sz w:val="22"/>
                <w:lang w:eastAsia="zh-CN"/>
              </w:rPr>
            </w:pPr>
            <w:r>
              <w:rPr>
                <w:color w:val="000000"/>
                <w:sz w:val="22"/>
                <w:lang w:eastAsia="zh-CN"/>
              </w:rPr>
              <w:t>.24</w:t>
            </w:r>
          </w:p>
        </w:tc>
        <w:tc>
          <w:tcPr>
            <w:tcW w:w="630" w:type="dxa"/>
            <w:shd w:val="clear" w:color="auto" w:fill="auto"/>
            <w:noWrap/>
            <w:tcMar>
              <w:left w:w="14" w:type="dxa"/>
              <w:right w:w="14" w:type="dxa"/>
            </w:tcMar>
            <w:hideMark/>
          </w:tcPr>
          <w:p w14:paraId="2BAFD97C" w14:textId="77777777" w:rsidR="00D0237D" w:rsidRPr="00AE1E0B" w:rsidRDefault="00D0237D" w:rsidP="009A57F6">
            <w:pPr>
              <w:jc w:val="center"/>
              <w:rPr>
                <w:color w:val="000000"/>
                <w:sz w:val="22"/>
                <w:lang w:eastAsia="zh-CN"/>
              </w:rPr>
            </w:pPr>
            <w:r w:rsidRPr="00AE1E0B">
              <w:rPr>
                <w:color w:val="000000"/>
                <w:sz w:val="22"/>
                <w:lang w:eastAsia="zh-CN"/>
              </w:rPr>
              <w:t>-0.40</w:t>
            </w:r>
          </w:p>
        </w:tc>
        <w:tc>
          <w:tcPr>
            <w:tcW w:w="813" w:type="dxa"/>
            <w:shd w:val="clear" w:color="auto" w:fill="auto"/>
            <w:noWrap/>
            <w:tcMar>
              <w:left w:w="14" w:type="dxa"/>
              <w:right w:w="14" w:type="dxa"/>
            </w:tcMar>
            <w:hideMark/>
          </w:tcPr>
          <w:p w14:paraId="143729F7" w14:textId="77777777" w:rsidR="00D0237D" w:rsidRPr="00AE1E0B" w:rsidRDefault="00D0237D" w:rsidP="009A57F6">
            <w:pPr>
              <w:jc w:val="center"/>
              <w:rPr>
                <w:color w:val="000000"/>
                <w:sz w:val="22"/>
                <w:lang w:eastAsia="zh-CN"/>
              </w:rPr>
            </w:pPr>
            <w:r w:rsidRPr="00AE1E0B">
              <w:rPr>
                <w:color w:val="000000"/>
                <w:sz w:val="22"/>
                <w:lang w:eastAsia="zh-CN"/>
              </w:rPr>
              <w:t>-1.40</w:t>
            </w:r>
          </w:p>
        </w:tc>
        <w:tc>
          <w:tcPr>
            <w:tcW w:w="717" w:type="dxa"/>
            <w:shd w:val="clear" w:color="auto" w:fill="auto"/>
            <w:noWrap/>
            <w:tcMar>
              <w:left w:w="14" w:type="dxa"/>
              <w:right w:w="14" w:type="dxa"/>
            </w:tcMar>
            <w:hideMark/>
          </w:tcPr>
          <w:p w14:paraId="235199E3" w14:textId="1B8F25C1" w:rsidR="00D0237D" w:rsidRPr="00AE1E0B" w:rsidRDefault="7D5D9655" w:rsidP="7D5D9655">
            <w:pPr>
              <w:jc w:val="center"/>
              <w:rPr>
                <w:color w:val="000000"/>
                <w:sz w:val="22"/>
                <w:szCs w:val="22"/>
                <w:lang w:eastAsia="zh-CN"/>
              </w:rPr>
            </w:pPr>
            <w:r w:rsidRPr="7D5D9655">
              <w:rPr>
                <w:color w:val="000000" w:themeColor="text1"/>
                <w:sz w:val="22"/>
                <w:szCs w:val="22"/>
                <w:lang w:eastAsia="zh-CN"/>
              </w:rPr>
              <w:t>.328</w:t>
            </w:r>
          </w:p>
        </w:tc>
        <w:tc>
          <w:tcPr>
            <w:tcW w:w="810" w:type="dxa"/>
            <w:shd w:val="clear" w:color="auto" w:fill="auto"/>
            <w:noWrap/>
            <w:tcMar>
              <w:left w:w="14" w:type="dxa"/>
              <w:right w:w="14" w:type="dxa"/>
            </w:tcMar>
            <w:hideMark/>
          </w:tcPr>
          <w:p w14:paraId="0C8952F0" w14:textId="77777777" w:rsidR="00D0237D" w:rsidRPr="00AE1E0B" w:rsidRDefault="00D0237D" w:rsidP="009A57F6">
            <w:pPr>
              <w:jc w:val="center"/>
              <w:rPr>
                <w:color w:val="000000"/>
                <w:sz w:val="22"/>
                <w:lang w:eastAsia="zh-CN"/>
              </w:rPr>
            </w:pPr>
            <w:r w:rsidRPr="00AE1E0B">
              <w:rPr>
                <w:color w:val="000000"/>
                <w:sz w:val="22"/>
                <w:lang w:eastAsia="zh-CN"/>
              </w:rPr>
              <w:t>-0.24</w:t>
            </w:r>
          </w:p>
        </w:tc>
        <w:tc>
          <w:tcPr>
            <w:tcW w:w="270" w:type="dxa"/>
            <w:shd w:val="clear" w:color="auto" w:fill="auto"/>
            <w:noWrap/>
            <w:tcMar>
              <w:left w:w="14" w:type="dxa"/>
              <w:right w:w="14" w:type="dxa"/>
            </w:tcMar>
            <w:hideMark/>
          </w:tcPr>
          <w:p w14:paraId="0B3F80E1" w14:textId="77777777" w:rsidR="00D0237D" w:rsidRPr="00AE1E0B" w:rsidRDefault="00D0237D" w:rsidP="009A57F6">
            <w:pPr>
              <w:jc w:val="center"/>
              <w:rPr>
                <w:color w:val="000000"/>
                <w:sz w:val="22"/>
                <w:lang w:eastAsia="zh-CN"/>
              </w:rPr>
            </w:pPr>
          </w:p>
        </w:tc>
        <w:tc>
          <w:tcPr>
            <w:tcW w:w="720" w:type="dxa"/>
            <w:shd w:val="clear" w:color="auto" w:fill="auto"/>
            <w:noWrap/>
            <w:tcMar>
              <w:left w:w="14" w:type="dxa"/>
              <w:right w:w="14" w:type="dxa"/>
            </w:tcMar>
            <w:hideMark/>
          </w:tcPr>
          <w:p w14:paraId="1E3FFA5A" w14:textId="77777777" w:rsidR="00D0237D" w:rsidRPr="00AE1E0B" w:rsidRDefault="00D0237D" w:rsidP="009A57F6">
            <w:pPr>
              <w:jc w:val="center"/>
              <w:rPr>
                <w:color w:val="000000"/>
                <w:sz w:val="22"/>
                <w:lang w:eastAsia="zh-CN"/>
              </w:rPr>
            </w:pPr>
            <w:r w:rsidRPr="00AE1E0B">
              <w:rPr>
                <w:color w:val="000000"/>
                <w:sz w:val="22"/>
                <w:lang w:eastAsia="zh-CN"/>
              </w:rPr>
              <w:t>-0.24</w:t>
            </w:r>
          </w:p>
        </w:tc>
        <w:tc>
          <w:tcPr>
            <w:tcW w:w="630" w:type="dxa"/>
            <w:shd w:val="clear" w:color="auto" w:fill="auto"/>
            <w:noWrap/>
            <w:tcMar>
              <w:left w:w="14" w:type="dxa"/>
              <w:right w:w="14" w:type="dxa"/>
            </w:tcMar>
            <w:hideMark/>
          </w:tcPr>
          <w:p w14:paraId="17741488" w14:textId="77777777" w:rsidR="00D0237D" w:rsidRPr="00AE1E0B" w:rsidRDefault="00D0237D" w:rsidP="009A57F6">
            <w:pPr>
              <w:jc w:val="center"/>
              <w:rPr>
                <w:color w:val="000000"/>
                <w:sz w:val="22"/>
                <w:lang w:eastAsia="zh-CN"/>
              </w:rPr>
            </w:pPr>
            <w:r w:rsidRPr="00AE1E0B">
              <w:rPr>
                <w:color w:val="000000"/>
                <w:sz w:val="22"/>
                <w:lang w:eastAsia="zh-CN"/>
              </w:rPr>
              <w:t>-1.03</w:t>
            </w:r>
          </w:p>
        </w:tc>
        <w:tc>
          <w:tcPr>
            <w:tcW w:w="720" w:type="dxa"/>
            <w:shd w:val="clear" w:color="auto" w:fill="auto"/>
            <w:noWrap/>
            <w:tcMar>
              <w:left w:w="14" w:type="dxa"/>
              <w:right w:w="14" w:type="dxa"/>
            </w:tcMar>
            <w:hideMark/>
          </w:tcPr>
          <w:p w14:paraId="5B4463F8" w14:textId="5DA81755" w:rsidR="00D0237D" w:rsidRPr="00AE1E0B" w:rsidRDefault="7D5D9655" w:rsidP="7D5D9655">
            <w:pPr>
              <w:jc w:val="center"/>
              <w:rPr>
                <w:color w:val="000000"/>
                <w:sz w:val="22"/>
                <w:szCs w:val="22"/>
                <w:lang w:eastAsia="zh-CN"/>
              </w:rPr>
            </w:pPr>
            <w:r w:rsidRPr="7D5D9655">
              <w:rPr>
                <w:color w:val="000000" w:themeColor="text1"/>
                <w:sz w:val="22"/>
                <w:szCs w:val="22"/>
                <w:lang w:eastAsia="zh-CN"/>
              </w:rPr>
              <w:t>.505</w:t>
            </w:r>
          </w:p>
        </w:tc>
        <w:tc>
          <w:tcPr>
            <w:tcW w:w="813" w:type="dxa"/>
            <w:shd w:val="clear" w:color="auto" w:fill="auto"/>
            <w:noWrap/>
            <w:tcMar>
              <w:left w:w="14" w:type="dxa"/>
              <w:right w:w="14" w:type="dxa"/>
            </w:tcMar>
            <w:hideMark/>
          </w:tcPr>
          <w:p w14:paraId="69BC14A2" w14:textId="77777777" w:rsidR="00D0237D" w:rsidRPr="00AE1E0B" w:rsidRDefault="00D0237D" w:rsidP="009A57F6">
            <w:pPr>
              <w:jc w:val="center"/>
              <w:rPr>
                <w:color w:val="000000"/>
                <w:sz w:val="22"/>
                <w:lang w:eastAsia="zh-CN"/>
              </w:rPr>
            </w:pPr>
            <w:r w:rsidRPr="00AE1E0B">
              <w:rPr>
                <w:color w:val="000000"/>
                <w:sz w:val="22"/>
                <w:lang w:eastAsia="zh-CN"/>
              </w:rPr>
              <w:t>-0.15</w:t>
            </w:r>
          </w:p>
        </w:tc>
        <w:tc>
          <w:tcPr>
            <w:tcW w:w="270" w:type="dxa"/>
            <w:shd w:val="clear" w:color="auto" w:fill="auto"/>
            <w:noWrap/>
            <w:tcMar>
              <w:left w:w="14" w:type="dxa"/>
              <w:right w:w="14" w:type="dxa"/>
            </w:tcMar>
            <w:hideMark/>
          </w:tcPr>
          <w:p w14:paraId="6F706822" w14:textId="77777777" w:rsidR="00D0237D" w:rsidRPr="00AE1E0B" w:rsidRDefault="00D0237D" w:rsidP="009A57F6">
            <w:pPr>
              <w:jc w:val="center"/>
              <w:rPr>
                <w:color w:val="000000"/>
                <w:sz w:val="22"/>
                <w:lang w:eastAsia="zh-CN"/>
              </w:rPr>
            </w:pPr>
          </w:p>
        </w:tc>
        <w:tc>
          <w:tcPr>
            <w:tcW w:w="630" w:type="dxa"/>
            <w:shd w:val="clear" w:color="auto" w:fill="auto"/>
            <w:noWrap/>
            <w:tcMar>
              <w:left w:w="14" w:type="dxa"/>
              <w:right w:w="14" w:type="dxa"/>
            </w:tcMar>
            <w:hideMark/>
          </w:tcPr>
          <w:p w14:paraId="4657E606" w14:textId="77777777" w:rsidR="00D0237D" w:rsidRPr="00AE1E0B" w:rsidRDefault="00D0237D" w:rsidP="009A57F6">
            <w:pPr>
              <w:jc w:val="center"/>
              <w:rPr>
                <w:color w:val="000000"/>
                <w:sz w:val="22"/>
                <w:lang w:eastAsia="zh-CN"/>
              </w:rPr>
            </w:pPr>
            <w:r w:rsidRPr="00AE1E0B">
              <w:rPr>
                <w:color w:val="000000"/>
                <w:sz w:val="22"/>
                <w:lang w:eastAsia="zh-CN"/>
              </w:rPr>
              <w:t>0.16</w:t>
            </w:r>
          </w:p>
        </w:tc>
        <w:tc>
          <w:tcPr>
            <w:tcW w:w="720" w:type="dxa"/>
            <w:shd w:val="clear" w:color="auto" w:fill="auto"/>
            <w:noWrap/>
            <w:tcMar>
              <w:left w:w="14" w:type="dxa"/>
              <w:right w:w="14" w:type="dxa"/>
            </w:tcMar>
            <w:hideMark/>
          </w:tcPr>
          <w:p w14:paraId="35204FD1" w14:textId="77777777" w:rsidR="00D0237D" w:rsidRPr="00AE1E0B" w:rsidRDefault="00D0237D" w:rsidP="009A57F6">
            <w:pPr>
              <w:jc w:val="center"/>
              <w:rPr>
                <w:color w:val="000000"/>
                <w:sz w:val="22"/>
                <w:lang w:eastAsia="zh-CN"/>
              </w:rPr>
            </w:pPr>
            <w:r w:rsidRPr="00AE1E0B">
              <w:rPr>
                <w:color w:val="000000"/>
                <w:sz w:val="22"/>
                <w:lang w:eastAsia="zh-CN"/>
              </w:rPr>
              <w:t>0.52</w:t>
            </w:r>
          </w:p>
        </w:tc>
        <w:tc>
          <w:tcPr>
            <w:tcW w:w="540" w:type="dxa"/>
            <w:shd w:val="clear" w:color="auto" w:fill="auto"/>
            <w:noWrap/>
            <w:tcMar>
              <w:left w:w="14" w:type="dxa"/>
              <w:right w:w="14" w:type="dxa"/>
            </w:tcMar>
            <w:hideMark/>
          </w:tcPr>
          <w:p w14:paraId="33A2E463" w14:textId="1493F6E4"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0B206D2E" w14:textId="77777777" w:rsidR="00D0237D" w:rsidRPr="00AE1E0B" w:rsidRDefault="00D0237D" w:rsidP="009A57F6">
            <w:pPr>
              <w:jc w:val="center"/>
              <w:rPr>
                <w:color w:val="000000"/>
                <w:sz w:val="22"/>
                <w:lang w:eastAsia="zh-CN"/>
              </w:rPr>
            </w:pPr>
            <w:r w:rsidRPr="00AE1E0B">
              <w:rPr>
                <w:color w:val="000000"/>
                <w:sz w:val="22"/>
                <w:lang w:eastAsia="zh-CN"/>
              </w:rPr>
              <w:t>0.10</w:t>
            </w:r>
          </w:p>
        </w:tc>
      </w:tr>
      <w:tr w:rsidR="00D0237D" w:rsidRPr="009228D7" w14:paraId="22482DCE" w14:textId="77777777" w:rsidTr="00A252DB">
        <w:trPr>
          <w:trHeight w:val="310"/>
        </w:trPr>
        <w:tc>
          <w:tcPr>
            <w:tcW w:w="3148" w:type="dxa"/>
            <w:shd w:val="clear" w:color="auto" w:fill="auto"/>
            <w:noWrap/>
            <w:tcMar>
              <w:left w:w="14" w:type="dxa"/>
              <w:right w:w="14" w:type="dxa"/>
            </w:tcMar>
            <w:hideMark/>
          </w:tcPr>
          <w:p w14:paraId="594C34A2" w14:textId="06822A37" w:rsidR="00D0237D" w:rsidRPr="009228D7" w:rsidRDefault="00D0237D" w:rsidP="009A57F6">
            <w:pPr>
              <w:rPr>
                <w:color w:val="000000"/>
                <w:sz w:val="22"/>
                <w:lang w:eastAsia="zh-CN"/>
              </w:rPr>
            </w:pPr>
            <w:r>
              <w:rPr>
                <w:color w:val="000000"/>
                <w:sz w:val="22"/>
              </w:rPr>
              <w:t xml:space="preserve">    </w:t>
            </w:r>
            <w:r w:rsidRPr="00EE121F">
              <w:rPr>
                <w:color w:val="000000"/>
                <w:sz w:val="22"/>
              </w:rPr>
              <w:t xml:space="preserve">TNL: </w:t>
            </w:r>
            <w:r>
              <w:rPr>
                <w:color w:val="000000"/>
                <w:sz w:val="22"/>
              </w:rPr>
              <w:t>C</w:t>
            </w:r>
            <w:r w:rsidRPr="00EE121F">
              <w:rPr>
                <w:color w:val="000000"/>
                <w:sz w:val="22"/>
              </w:rPr>
              <w:t>omprehension</w:t>
            </w:r>
          </w:p>
        </w:tc>
        <w:tc>
          <w:tcPr>
            <w:tcW w:w="899" w:type="dxa"/>
          </w:tcPr>
          <w:p w14:paraId="5B8C2176" w14:textId="77777777" w:rsidR="00D0237D" w:rsidRPr="00AE1E0B" w:rsidRDefault="00292C89" w:rsidP="009A57F6">
            <w:pPr>
              <w:jc w:val="center"/>
              <w:rPr>
                <w:color w:val="000000"/>
                <w:sz w:val="22"/>
                <w:lang w:eastAsia="zh-CN"/>
              </w:rPr>
            </w:pPr>
            <w:r>
              <w:rPr>
                <w:color w:val="000000"/>
                <w:sz w:val="22"/>
                <w:lang w:eastAsia="zh-CN"/>
              </w:rPr>
              <w:t>.22</w:t>
            </w:r>
          </w:p>
        </w:tc>
        <w:tc>
          <w:tcPr>
            <w:tcW w:w="630" w:type="dxa"/>
            <w:shd w:val="clear" w:color="auto" w:fill="auto"/>
            <w:noWrap/>
            <w:tcMar>
              <w:left w:w="14" w:type="dxa"/>
              <w:right w:w="14" w:type="dxa"/>
            </w:tcMar>
            <w:hideMark/>
          </w:tcPr>
          <w:p w14:paraId="29EC9A50" w14:textId="77777777" w:rsidR="00D0237D" w:rsidRPr="00AE1E0B" w:rsidRDefault="00D0237D" w:rsidP="009A57F6">
            <w:pPr>
              <w:jc w:val="center"/>
              <w:rPr>
                <w:color w:val="000000"/>
                <w:sz w:val="22"/>
                <w:lang w:eastAsia="zh-CN"/>
              </w:rPr>
            </w:pPr>
            <w:r w:rsidRPr="00AE1E0B">
              <w:rPr>
                <w:color w:val="000000"/>
                <w:sz w:val="22"/>
                <w:lang w:eastAsia="zh-CN"/>
              </w:rPr>
              <w:t>0.23</w:t>
            </w:r>
          </w:p>
        </w:tc>
        <w:tc>
          <w:tcPr>
            <w:tcW w:w="813" w:type="dxa"/>
            <w:shd w:val="clear" w:color="auto" w:fill="auto"/>
            <w:noWrap/>
            <w:tcMar>
              <w:left w:w="14" w:type="dxa"/>
              <w:right w:w="14" w:type="dxa"/>
            </w:tcMar>
            <w:hideMark/>
          </w:tcPr>
          <w:p w14:paraId="74E8BEDC" w14:textId="77777777" w:rsidR="00D0237D" w:rsidRPr="00AE1E0B" w:rsidRDefault="00D0237D" w:rsidP="009A57F6">
            <w:pPr>
              <w:jc w:val="center"/>
              <w:rPr>
                <w:color w:val="000000"/>
                <w:sz w:val="22"/>
                <w:lang w:eastAsia="zh-CN"/>
              </w:rPr>
            </w:pPr>
            <w:r w:rsidRPr="00AE1E0B">
              <w:rPr>
                <w:color w:val="000000"/>
                <w:sz w:val="22"/>
                <w:lang w:eastAsia="zh-CN"/>
              </w:rPr>
              <w:t>0.40</w:t>
            </w:r>
          </w:p>
        </w:tc>
        <w:tc>
          <w:tcPr>
            <w:tcW w:w="717" w:type="dxa"/>
            <w:shd w:val="clear" w:color="auto" w:fill="auto"/>
            <w:noWrap/>
            <w:tcMar>
              <w:left w:w="14" w:type="dxa"/>
              <w:right w:w="14" w:type="dxa"/>
            </w:tcMar>
            <w:hideMark/>
          </w:tcPr>
          <w:p w14:paraId="1FEEE8EC" w14:textId="0B734898" w:rsidR="00D0237D" w:rsidRPr="00AE1E0B" w:rsidRDefault="7D5D9655" w:rsidP="7D5D9655">
            <w:pPr>
              <w:jc w:val="center"/>
              <w:rPr>
                <w:color w:val="000000"/>
                <w:sz w:val="22"/>
                <w:szCs w:val="22"/>
                <w:lang w:eastAsia="zh-CN"/>
              </w:rPr>
            </w:pPr>
            <w:r w:rsidRPr="7D5D9655">
              <w:rPr>
                <w:color w:val="000000" w:themeColor="text1"/>
                <w:sz w:val="22"/>
                <w:szCs w:val="22"/>
                <w:lang w:eastAsia="zh-CN"/>
              </w:rPr>
              <w:t>.855</w:t>
            </w:r>
          </w:p>
        </w:tc>
        <w:tc>
          <w:tcPr>
            <w:tcW w:w="810" w:type="dxa"/>
            <w:shd w:val="clear" w:color="auto" w:fill="auto"/>
            <w:noWrap/>
            <w:tcMar>
              <w:left w:w="14" w:type="dxa"/>
              <w:right w:w="14" w:type="dxa"/>
            </w:tcMar>
            <w:hideMark/>
          </w:tcPr>
          <w:p w14:paraId="2B6A67E6" w14:textId="77777777" w:rsidR="00D0237D" w:rsidRPr="00AE1E0B" w:rsidRDefault="00D0237D" w:rsidP="009A57F6">
            <w:pPr>
              <w:jc w:val="center"/>
              <w:rPr>
                <w:color w:val="000000"/>
                <w:sz w:val="22"/>
                <w:lang w:eastAsia="zh-CN"/>
              </w:rPr>
            </w:pPr>
            <w:r w:rsidRPr="00AE1E0B">
              <w:rPr>
                <w:color w:val="000000"/>
                <w:sz w:val="22"/>
                <w:lang w:eastAsia="zh-CN"/>
              </w:rPr>
              <w:t>0.03</w:t>
            </w:r>
          </w:p>
        </w:tc>
        <w:tc>
          <w:tcPr>
            <w:tcW w:w="270" w:type="dxa"/>
            <w:shd w:val="clear" w:color="auto" w:fill="auto"/>
            <w:noWrap/>
            <w:tcMar>
              <w:left w:w="14" w:type="dxa"/>
              <w:right w:w="14" w:type="dxa"/>
            </w:tcMar>
            <w:hideMark/>
          </w:tcPr>
          <w:p w14:paraId="2C20A4F1" w14:textId="77777777" w:rsidR="00D0237D" w:rsidRPr="00AE1E0B" w:rsidRDefault="00D0237D" w:rsidP="009A57F6">
            <w:pPr>
              <w:jc w:val="center"/>
              <w:rPr>
                <w:color w:val="000000"/>
                <w:sz w:val="22"/>
                <w:lang w:eastAsia="zh-CN"/>
              </w:rPr>
            </w:pPr>
          </w:p>
        </w:tc>
        <w:tc>
          <w:tcPr>
            <w:tcW w:w="720" w:type="dxa"/>
            <w:shd w:val="clear" w:color="auto" w:fill="auto"/>
            <w:noWrap/>
            <w:tcMar>
              <w:left w:w="14" w:type="dxa"/>
              <w:right w:w="14" w:type="dxa"/>
            </w:tcMar>
            <w:hideMark/>
          </w:tcPr>
          <w:p w14:paraId="7B6488D7" w14:textId="77777777" w:rsidR="00D0237D" w:rsidRPr="00AE1E0B" w:rsidRDefault="00D0237D" w:rsidP="009A57F6">
            <w:pPr>
              <w:jc w:val="center"/>
              <w:rPr>
                <w:color w:val="000000"/>
                <w:sz w:val="22"/>
                <w:lang w:eastAsia="zh-CN"/>
              </w:rPr>
            </w:pPr>
            <w:r w:rsidRPr="00AE1E0B">
              <w:rPr>
                <w:color w:val="000000"/>
                <w:sz w:val="22"/>
                <w:lang w:eastAsia="zh-CN"/>
              </w:rPr>
              <w:t>0.91</w:t>
            </w:r>
          </w:p>
        </w:tc>
        <w:tc>
          <w:tcPr>
            <w:tcW w:w="630" w:type="dxa"/>
            <w:shd w:val="clear" w:color="auto" w:fill="auto"/>
            <w:noWrap/>
            <w:tcMar>
              <w:left w:w="14" w:type="dxa"/>
              <w:right w:w="14" w:type="dxa"/>
            </w:tcMar>
            <w:hideMark/>
          </w:tcPr>
          <w:p w14:paraId="5AE29165" w14:textId="77777777" w:rsidR="00D0237D" w:rsidRPr="00AE1E0B" w:rsidRDefault="00D0237D" w:rsidP="009A57F6">
            <w:pPr>
              <w:jc w:val="center"/>
              <w:rPr>
                <w:color w:val="000000"/>
                <w:sz w:val="22"/>
                <w:lang w:eastAsia="zh-CN"/>
              </w:rPr>
            </w:pPr>
            <w:r w:rsidRPr="00AE1E0B">
              <w:rPr>
                <w:color w:val="000000"/>
                <w:sz w:val="22"/>
                <w:lang w:eastAsia="zh-CN"/>
              </w:rPr>
              <w:t>1.31</w:t>
            </w:r>
          </w:p>
        </w:tc>
        <w:tc>
          <w:tcPr>
            <w:tcW w:w="720" w:type="dxa"/>
            <w:shd w:val="clear" w:color="auto" w:fill="auto"/>
            <w:noWrap/>
            <w:tcMar>
              <w:left w:w="14" w:type="dxa"/>
              <w:right w:w="14" w:type="dxa"/>
            </w:tcMar>
            <w:hideMark/>
          </w:tcPr>
          <w:p w14:paraId="40F0C21B" w14:textId="60B4B8CC" w:rsidR="00D0237D" w:rsidRPr="00AE1E0B" w:rsidRDefault="7D5D9655" w:rsidP="7D5D9655">
            <w:pPr>
              <w:jc w:val="center"/>
              <w:rPr>
                <w:color w:val="000000"/>
                <w:sz w:val="22"/>
                <w:szCs w:val="22"/>
                <w:lang w:eastAsia="zh-CN"/>
              </w:rPr>
            </w:pPr>
            <w:r w:rsidRPr="7D5D9655">
              <w:rPr>
                <w:color w:val="000000" w:themeColor="text1"/>
                <w:sz w:val="22"/>
                <w:szCs w:val="22"/>
                <w:lang w:eastAsia="zh-CN"/>
              </w:rPr>
              <w:t>.384</w:t>
            </w:r>
          </w:p>
        </w:tc>
        <w:tc>
          <w:tcPr>
            <w:tcW w:w="813" w:type="dxa"/>
            <w:shd w:val="clear" w:color="auto" w:fill="auto"/>
            <w:noWrap/>
            <w:tcMar>
              <w:left w:w="14" w:type="dxa"/>
              <w:right w:w="14" w:type="dxa"/>
            </w:tcMar>
            <w:hideMark/>
          </w:tcPr>
          <w:p w14:paraId="6F536DA8" w14:textId="77777777" w:rsidR="00D0237D" w:rsidRPr="00AE1E0B" w:rsidRDefault="00D0237D" w:rsidP="009A57F6">
            <w:pPr>
              <w:jc w:val="center"/>
              <w:rPr>
                <w:color w:val="000000"/>
                <w:sz w:val="22"/>
                <w:lang w:eastAsia="zh-CN"/>
              </w:rPr>
            </w:pPr>
            <w:r w:rsidRPr="00AE1E0B">
              <w:rPr>
                <w:color w:val="000000"/>
                <w:sz w:val="22"/>
                <w:lang w:eastAsia="zh-CN"/>
              </w:rPr>
              <w:t>0.13</w:t>
            </w:r>
          </w:p>
        </w:tc>
        <w:tc>
          <w:tcPr>
            <w:tcW w:w="270" w:type="dxa"/>
            <w:shd w:val="clear" w:color="auto" w:fill="auto"/>
            <w:noWrap/>
            <w:tcMar>
              <w:left w:w="14" w:type="dxa"/>
              <w:right w:w="14" w:type="dxa"/>
            </w:tcMar>
            <w:hideMark/>
          </w:tcPr>
          <w:p w14:paraId="6EA2BCCA" w14:textId="77777777" w:rsidR="00D0237D" w:rsidRPr="00AE1E0B" w:rsidRDefault="00D0237D" w:rsidP="009A57F6">
            <w:pPr>
              <w:jc w:val="center"/>
              <w:rPr>
                <w:color w:val="000000"/>
                <w:sz w:val="22"/>
                <w:lang w:eastAsia="zh-CN"/>
              </w:rPr>
            </w:pPr>
          </w:p>
        </w:tc>
        <w:tc>
          <w:tcPr>
            <w:tcW w:w="630" w:type="dxa"/>
            <w:shd w:val="clear" w:color="auto" w:fill="auto"/>
            <w:noWrap/>
            <w:tcMar>
              <w:left w:w="14" w:type="dxa"/>
              <w:right w:w="14" w:type="dxa"/>
            </w:tcMar>
            <w:hideMark/>
          </w:tcPr>
          <w:p w14:paraId="74318DD6" w14:textId="77777777" w:rsidR="00D0237D" w:rsidRPr="00AE1E0B" w:rsidRDefault="00D0237D" w:rsidP="009A57F6">
            <w:pPr>
              <w:jc w:val="center"/>
              <w:rPr>
                <w:color w:val="000000"/>
                <w:sz w:val="22"/>
                <w:lang w:eastAsia="zh-CN"/>
              </w:rPr>
            </w:pPr>
            <w:r w:rsidRPr="00AE1E0B">
              <w:rPr>
                <w:color w:val="000000"/>
                <w:sz w:val="22"/>
                <w:lang w:eastAsia="zh-CN"/>
              </w:rPr>
              <w:t>0.68</w:t>
            </w:r>
          </w:p>
        </w:tc>
        <w:tc>
          <w:tcPr>
            <w:tcW w:w="720" w:type="dxa"/>
            <w:shd w:val="clear" w:color="auto" w:fill="auto"/>
            <w:noWrap/>
            <w:tcMar>
              <w:left w:w="14" w:type="dxa"/>
              <w:right w:w="14" w:type="dxa"/>
            </w:tcMar>
            <w:hideMark/>
          </w:tcPr>
          <w:p w14:paraId="2C1B3FB5" w14:textId="77777777" w:rsidR="00D0237D" w:rsidRPr="00AE1E0B" w:rsidRDefault="00D0237D" w:rsidP="009A57F6">
            <w:pPr>
              <w:jc w:val="center"/>
              <w:rPr>
                <w:color w:val="000000"/>
                <w:sz w:val="22"/>
                <w:lang w:eastAsia="zh-CN"/>
              </w:rPr>
            </w:pPr>
            <w:r w:rsidRPr="00AE1E0B">
              <w:rPr>
                <w:color w:val="000000"/>
                <w:sz w:val="22"/>
                <w:lang w:eastAsia="zh-CN"/>
              </w:rPr>
              <w:t>0.93</w:t>
            </w:r>
          </w:p>
        </w:tc>
        <w:tc>
          <w:tcPr>
            <w:tcW w:w="540" w:type="dxa"/>
            <w:shd w:val="clear" w:color="auto" w:fill="auto"/>
            <w:noWrap/>
            <w:tcMar>
              <w:left w:w="14" w:type="dxa"/>
              <w:right w:w="14" w:type="dxa"/>
            </w:tcMar>
            <w:hideMark/>
          </w:tcPr>
          <w:p w14:paraId="2C67CB10" w14:textId="10225230"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shd w:val="clear" w:color="auto" w:fill="auto"/>
            <w:noWrap/>
            <w:tcMar>
              <w:left w:w="14" w:type="dxa"/>
              <w:right w:w="14" w:type="dxa"/>
            </w:tcMar>
            <w:hideMark/>
          </w:tcPr>
          <w:p w14:paraId="24E5E328" w14:textId="77777777" w:rsidR="00D0237D" w:rsidRPr="00AE1E0B" w:rsidRDefault="00D0237D" w:rsidP="009A57F6">
            <w:pPr>
              <w:jc w:val="center"/>
              <w:rPr>
                <w:color w:val="000000"/>
                <w:sz w:val="22"/>
                <w:lang w:eastAsia="zh-CN"/>
              </w:rPr>
            </w:pPr>
            <w:r w:rsidRPr="00AE1E0B">
              <w:rPr>
                <w:color w:val="000000"/>
                <w:sz w:val="22"/>
                <w:lang w:eastAsia="zh-CN"/>
              </w:rPr>
              <w:t>0.10</w:t>
            </w:r>
          </w:p>
        </w:tc>
      </w:tr>
      <w:tr w:rsidR="00D0237D" w:rsidRPr="009228D7" w14:paraId="3E710F34" w14:textId="77777777" w:rsidTr="00A252DB">
        <w:trPr>
          <w:trHeight w:val="310"/>
        </w:trPr>
        <w:tc>
          <w:tcPr>
            <w:tcW w:w="3148" w:type="dxa"/>
            <w:tcBorders>
              <w:bottom w:val="single" w:sz="4" w:space="0" w:color="auto"/>
            </w:tcBorders>
            <w:shd w:val="clear" w:color="auto" w:fill="auto"/>
            <w:noWrap/>
            <w:tcMar>
              <w:left w:w="14" w:type="dxa"/>
              <w:right w:w="14" w:type="dxa"/>
            </w:tcMar>
            <w:hideMark/>
          </w:tcPr>
          <w:p w14:paraId="4611FB1F" w14:textId="1B979FF1" w:rsidR="00D0237D" w:rsidRPr="009228D7" w:rsidRDefault="00D0237D" w:rsidP="009A57F6">
            <w:pPr>
              <w:rPr>
                <w:color w:val="000000"/>
                <w:sz w:val="22"/>
                <w:lang w:eastAsia="zh-CN"/>
              </w:rPr>
            </w:pPr>
            <w:r>
              <w:rPr>
                <w:color w:val="000000"/>
                <w:sz w:val="22"/>
              </w:rPr>
              <w:t xml:space="preserve">    </w:t>
            </w:r>
            <w:r w:rsidRPr="00EE121F">
              <w:rPr>
                <w:color w:val="000000"/>
                <w:sz w:val="22"/>
              </w:rPr>
              <w:t>Let’s Know! Vocab</w:t>
            </w:r>
            <w:r>
              <w:rPr>
                <w:color w:val="000000"/>
                <w:sz w:val="22"/>
              </w:rPr>
              <w:t>ulary</w:t>
            </w:r>
          </w:p>
        </w:tc>
        <w:tc>
          <w:tcPr>
            <w:tcW w:w="899" w:type="dxa"/>
            <w:tcBorders>
              <w:bottom w:val="single" w:sz="4" w:space="0" w:color="auto"/>
            </w:tcBorders>
          </w:tcPr>
          <w:p w14:paraId="3ADBB272" w14:textId="77777777" w:rsidR="00D0237D" w:rsidRPr="00AE1E0B" w:rsidRDefault="00292C89" w:rsidP="009A57F6">
            <w:pPr>
              <w:jc w:val="center"/>
              <w:rPr>
                <w:color w:val="000000"/>
                <w:sz w:val="22"/>
                <w:lang w:eastAsia="zh-CN"/>
              </w:rPr>
            </w:pPr>
            <w:r>
              <w:rPr>
                <w:color w:val="000000"/>
                <w:sz w:val="22"/>
                <w:lang w:eastAsia="zh-CN"/>
              </w:rPr>
              <w:t>.44</w:t>
            </w:r>
          </w:p>
        </w:tc>
        <w:tc>
          <w:tcPr>
            <w:tcW w:w="630" w:type="dxa"/>
            <w:tcBorders>
              <w:bottom w:val="single" w:sz="4" w:space="0" w:color="auto"/>
            </w:tcBorders>
            <w:shd w:val="clear" w:color="auto" w:fill="auto"/>
            <w:noWrap/>
            <w:tcMar>
              <w:left w:w="14" w:type="dxa"/>
              <w:right w:w="14" w:type="dxa"/>
            </w:tcMar>
            <w:hideMark/>
          </w:tcPr>
          <w:p w14:paraId="1959A59E" w14:textId="77777777" w:rsidR="00D0237D" w:rsidRPr="00AE1E0B" w:rsidRDefault="00D0237D" w:rsidP="009A57F6">
            <w:pPr>
              <w:jc w:val="center"/>
              <w:rPr>
                <w:color w:val="000000"/>
                <w:sz w:val="22"/>
                <w:lang w:eastAsia="zh-CN"/>
              </w:rPr>
            </w:pPr>
            <w:r w:rsidRPr="00AE1E0B">
              <w:rPr>
                <w:color w:val="000000"/>
                <w:sz w:val="22"/>
                <w:lang w:eastAsia="zh-CN"/>
              </w:rPr>
              <w:t>4.69</w:t>
            </w:r>
          </w:p>
        </w:tc>
        <w:tc>
          <w:tcPr>
            <w:tcW w:w="813" w:type="dxa"/>
            <w:tcBorders>
              <w:bottom w:val="single" w:sz="4" w:space="0" w:color="auto"/>
            </w:tcBorders>
            <w:shd w:val="clear" w:color="auto" w:fill="auto"/>
            <w:noWrap/>
            <w:tcMar>
              <w:left w:w="14" w:type="dxa"/>
              <w:right w:w="14" w:type="dxa"/>
            </w:tcMar>
            <w:hideMark/>
          </w:tcPr>
          <w:p w14:paraId="1F336EF3" w14:textId="77777777" w:rsidR="00D0237D" w:rsidRPr="00AE1E0B" w:rsidRDefault="00D0237D" w:rsidP="009A57F6">
            <w:pPr>
              <w:jc w:val="center"/>
              <w:rPr>
                <w:color w:val="000000"/>
                <w:sz w:val="22"/>
                <w:lang w:eastAsia="zh-CN"/>
              </w:rPr>
            </w:pPr>
            <w:r w:rsidRPr="00AE1E0B">
              <w:rPr>
                <w:color w:val="000000"/>
                <w:sz w:val="22"/>
                <w:lang w:eastAsia="zh-CN"/>
              </w:rPr>
              <w:t>4.59</w:t>
            </w:r>
          </w:p>
        </w:tc>
        <w:tc>
          <w:tcPr>
            <w:tcW w:w="717" w:type="dxa"/>
            <w:tcBorders>
              <w:bottom w:val="single" w:sz="4" w:space="0" w:color="auto"/>
            </w:tcBorders>
            <w:shd w:val="clear" w:color="auto" w:fill="auto"/>
            <w:noWrap/>
            <w:tcMar>
              <w:left w:w="14" w:type="dxa"/>
              <w:right w:w="14" w:type="dxa"/>
            </w:tcMar>
            <w:hideMark/>
          </w:tcPr>
          <w:p w14:paraId="13341DDF" w14:textId="0FB7BA61" w:rsidR="00D0237D" w:rsidRPr="00AE1E0B" w:rsidRDefault="00650D03" w:rsidP="7D5D9655">
            <w:pPr>
              <w:jc w:val="center"/>
              <w:rPr>
                <w:b/>
                <w:bCs/>
                <w:color w:val="000000"/>
                <w:sz w:val="22"/>
                <w:szCs w:val="22"/>
                <w:lang w:eastAsia="zh-CN"/>
              </w:rPr>
            </w:pPr>
            <w:r>
              <w:rPr>
                <w:b/>
                <w:bCs/>
                <w:color w:val="000000" w:themeColor="text1"/>
                <w:sz w:val="22"/>
                <w:szCs w:val="22"/>
                <w:lang w:eastAsia="zh-CN"/>
              </w:rPr>
              <w:t>&lt;</w:t>
            </w:r>
            <w:r w:rsidR="7D5D9655" w:rsidRPr="7D5D9655">
              <w:rPr>
                <w:b/>
                <w:bCs/>
                <w:color w:val="000000" w:themeColor="text1"/>
                <w:sz w:val="22"/>
                <w:szCs w:val="22"/>
                <w:lang w:eastAsia="zh-CN"/>
              </w:rPr>
              <w:t>.001</w:t>
            </w:r>
          </w:p>
        </w:tc>
        <w:tc>
          <w:tcPr>
            <w:tcW w:w="810" w:type="dxa"/>
            <w:tcBorders>
              <w:bottom w:val="single" w:sz="4" w:space="0" w:color="auto"/>
            </w:tcBorders>
            <w:shd w:val="clear" w:color="auto" w:fill="auto"/>
            <w:noWrap/>
            <w:tcMar>
              <w:left w:w="14" w:type="dxa"/>
              <w:right w:w="14" w:type="dxa"/>
            </w:tcMar>
            <w:hideMark/>
          </w:tcPr>
          <w:p w14:paraId="516AB353" w14:textId="77777777" w:rsidR="00D0237D" w:rsidRPr="00AE1E0B" w:rsidRDefault="00D0237D" w:rsidP="009A57F6">
            <w:pPr>
              <w:jc w:val="center"/>
              <w:rPr>
                <w:b/>
                <w:bCs/>
                <w:color w:val="000000"/>
                <w:sz w:val="22"/>
                <w:lang w:eastAsia="zh-CN"/>
              </w:rPr>
            </w:pPr>
            <w:r w:rsidRPr="00AE1E0B">
              <w:rPr>
                <w:b/>
                <w:bCs/>
                <w:color w:val="000000"/>
                <w:sz w:val="22"/>
                <w:lang w:eastAsia="zh-CN"/>
              </w:rPr>
              <w:t>0.69</w:t>
            </w:r>
          </w:p>
        </w:tc>
        <w:tc>
          <w:tcPr>
            <w:tcW w:w="270" w:type="dxa"/>
            <w:tcBorders>
              <w:bottom w:val="single" w:sz="4" w:space="0" w:color="auto"/>
            </w:tcBorders>
            <w:shd w:val="clear" w:color="auto" w:fill="auto"/>
            <w:noWrap/>
            <w:tcMar>
              <w:left w:w="14" w:type="dxa"/>
              <w:right w:w="14" w:type="dxa"/>
            </w:tcMar>
            <w:hideMark/>
          </w:tcPr>
          <w:p w14:paraId="056E63A7" w14:textId="77777777" w:rsidR="00D0237D" w:rsidRPr="00AE1E0B" w:rsidRDefault="00D0237D" w:rsidP="009A57F6">
            <w:pPr>
              <w:jc w:val="center"/>
              <w:rPr>
                <w:color w:val="000000"/>
                <w:sz w:val="22"/>
                <w:lang w:eastAsia="zh-CN"/>
              </w:rPr>
            </w:pPr>
          </w:p>
        </w:tc>
        <w:tc>
          <w:tcPr>
            <w:tcW w:w="720" w:type="dxa"/>
            <w:tcBorders>
              <w:bottom w:val="single" w:sz="4" w:space="0" w:color="auto"/>
            </w:tcBorders>
            <w:shd w:val="clear" w:color="auto" w:fill="auto"/>
            <w:noWrap/>
            <w:tcMar>
              <w:left w:w="14" w:type="dxa"/>
              <w:right w:w="14" w:type="dxa"/>
            </w:tcMar>
            <w:hideMark/>
          </w:tcPr>
          <w:p w14:paraId="76F1B1BD" w14:textId="77777777" w:rsidR="00D0237D" w:rsidRPr="00AE1E0B" w:rsidRDefault="00D0237D" w:rsidP="009A57F6">
            <w:pPr>
              <w:jc w:val="center"/>
              <w:rPr>
                <w:color w:val="000000"/>
                <w:sz w:val="22"/>
                <w:lang w:eastAsia="zh-CN"/>
              </w:rPr>
            </w:pPr>
            <w:r w:rsidRPr="00AE1E0B">
              <w:rPr>
                <w:color w:val="000000"/>
                <w:sz w:val="22"/>
                <w:lang w:eastAsia="zh-CN"/>
              </w:rPr>
              <w:t>5.03</w:t>
            </w:r>
          </w:p>
        </w:tc>
        <w:tc>
          <w:tcPr>
            <w:tcW w:w="630" w:type="dxa"/>
            <w:tcBorders>
              <w:bottom w:val="single" w:sz="4" w:space="0" w:color="auto"/>
            </w:tcBorders>
            <w:shd w:val="clear" w:color="auto" w:fill="auto"/>
            <w:noWrap/>
            <w:tcMar>
              <w:left w:w="14" w:type="dxa"/>
              <w:right w:w="14" w:type="dxa"/>
            </w:tcMar>
            <w:hideMark/>
          </w:tcPr>
          <w:p w14:paraId="313CA914" w14:textId="77777777" w:rsidR="00D0237D" w:rsidRPr="00AE1E0B" w:rsidRDefault="00D0237D" w:rsidP="009A57F6">
            <w:pPr>
              <w:jc w:val="center"/>
              <w:rPr>
                <w:color w:val="000000"/>
                <w:sz w:val="22"/>
                <w:lang w:eastAsia="zh-CN"/>
              </w:rPr>
            </w:pPr>
            <w:r w:rsidRPr="00AE1E0B">
              <w:rPr>
                <w:color w:val="000000"/>
                <w:sz w:val="22"/>
                <w:lang w:eastAsia="zh-CN"/>
              </w:rPr>
              <w:t>6.70</w:t>
            </w:r>
          </w:p>
        </w:tc>
        <w:tc>
          <w:tcPr>
            <w:tcW w:w="720" w:type="dxa"/>
            <w:tcBorders>
              <w:bottom w:val="single" w:sz="4" w:space="0" w:color="auto"/>
            </w:tcBorders>
            <w:shd w:val="clear" w:color="auto" w:fill="auto"/>
            <w:noWrap/>
            <w:tcMar>
              <w:left w:w="14" w:type="dxa"/>
              <w:right w:w="14" w:type="dxa"/>
            </w:tcMar>
            <w:hideMark/>
          </w:tcPr>
          <w:p w14:paraId="7F2F4332" w14:textId="77777777" w:rsidR="00D0237D" w:rsidRPr="00AE1E0B" w:rsidRDefault="00D0237D" w:rsidP="009A57F6">
            <w:pPr>
              <w:jc w:val="center"/>
              <w:rPr>
                <w:b/>
                <w:bCs/>
                <w:color w:val="000000"/>
                <w:sz w:val="22"/>
                <w:lang w:eastAsia="zh-CN"/>
              </w:rPr>
            </w:pPr>
            <w:r w:rsidRPr="00AE1E0B">
              <w:rPr>
                <w:b/>
                <w:bCs/>
                <w:color w:val="000000"/>
                <w:sz w:val="22"/>
                <w:lang w:eastAsia="zh-CN"/>
              </w:rPr>
              <w:t>&lt;.001</w:t>
            </w:r>
          </w:p>
        </w:tc>
        <w:tc>
          <w:tcPr>
            <w:tcW w:w="813" w:type="dxa"/>
            <w:tcBorders>
              <w:bottom w:val="single" w:sz="4" w:space="0" w:color="auto"/>
            </w:tcBorders>
            <w:shd w:val="clear" w:color="auto" w:fill="auto"/>
            <w:noWrap/>
            <w:tcMar>
              <w:left w:w="14" w:type="dxa"/>
              <w:right w:w="14" w:type="dxa"/>
            </w:tcMar>
            <w:hideMark/>
          </w:tcPr>
          <w:p w14:paraId="5331DAAF" w14:textId="77777777" w:rsidR="00D0237D" w:rsidRPr="00AE1E0B" w:rsidRDefault="00D0237D" w:rsidP="009A57F6">
            <w:pPr>
              <w:jc w:val="center"/>
              <w:rPr>
                <w:b/>
                <w:bCs/>
                <w:color w:val="000000"/>
                <w:sz w:val="22"/>
                <w:lang w:eastAsia="zh-CN"/>
              </w:rPr>
            </w:pPr>
            <w:r w:rsidRPr="00AE1E0B">
              <w:rPr>
                <w:b/>
                <w:bCs/>
                <w:color w:val="000000"/>
                <w:sz w:val="22"/>
                <w:lang w:eastAsia="zh-CN"/>
              </w:rPr>
              <w:t>0.74</w:t>
            </w:r>
          </w:p>
        </w:tc>
        <w:tc>
          <w:tcPr>
            <w:tcW w:w="270" w:type="dxa"/>
            <w:tcBorders>
              <w:bottom w:val="single" w:sz="4" w:space="0" w:color="auto"/>
            </w:tcBorders>
            <w:shd w:val="clear" w:color="auto" w:fill="auto"/>
            <w:noWrap/>
            <w:tcMar>
              <w:left w:w="14" w:type="dxa"/>
              <w:right w:w="14" w:type="dxa"/>
            </w:tcMar>
            <w:hideMark/>
          </w:tcPr>
          <w:p w14:paraId="3A9F5FCA" w14:textId="77777777" w:rsidR="00D0237D" w:rsidRPr="00AE1E0B" w:rsidRDefault="00D0237D" w:rsidP="009A57F6">
            <w:pPr>
              <w:jc w:val="center"/>
              <w:rPr>
                <w:color w:val="000000"/>
                <w:sz w:val="22"/>
                <w:lang w:eastAsia="zh-CN"/>
              </w:rPr>
            </w:pPr>
          </w:p>
        </w:tc>
        <w:tc>
          <w:tcPr>
            <w:tcW w:w="630" w:type="dxa"/>
            <w:tcBorders>
              <w:bottom w:val="single" w:sz="4" w:space="0" w:color="auto"/>
            </w:tcBorders>
            <w:shd w:val="clear" w:color="auto" w:fill="auto"/>
            <w:noWrap/>
            <w:tcMar>
              <w:left w:w="14" w:type="dxa"/>
              <w:right w:w="14" w:type="dxa"/>
            </w:tcMar>
            <w:hideMark/>
          </w:tcPr>
          <w:p w14:paraId="0F2A97A9" w14:textId="77777777" w:rsidR="00D0237D" w:rsidRPr="00AE1E0B" w:rsidRDefault="00D0237D" w:rsidP="009A57F6">
            <w:pPr>
              <w:jc w:val="center"/>
              <w:rPr>
                <w:color w:val="000000"/>
                <w:sz w:val="22"/>
                <w:lang w:eastAsia="zh-CN"/>
              </w:rPr>
            </w:pPr>
            <w:r w:rsidRPr="00AE1E0B">
              <w:rPr>
                <w:color w:val="000000"/>
                <w:sz w:val="22"/>
                <w:lang w:eastAsia="zh-CN"/>
              </w:rPr>
              <w:t>0.35</w:t>
            </w:r>
          </w:p>
        </w:tc>
        <w:tc>
          <w:tcPr>
            <w:tcW w:w="720" w:type="dxa"/>
            <w:tcBorders>
              <w:bottom w:val="single" w:sz="4" w:space="0" w:color="auto"/>
            </w:tcBorders>
            <w:shd w:val="clear" w:color="auto" w:fill="auto"/>
            <w:noWrap/>
            <w:tcMar>
              <w:left w:w="14" w:type="dxa"/>
              <w:right w:w="14" w:type="dxa"/>
            </w:tcMar>
            <w:hideMark/>
          </w:tcPr>
          <w:p w14:paraId="7008E89C" w14:textId="77777777" w:rsidR="00D0237D" w:rsidRPr="00AE1E0B" w:rsidRDefault="00D0237D" w:rsidP="009A57F6">
            <w:pPr>
              <w:jc w:val="center"/>
              <w:rPr>
                <w:color w:val="000000"/>
                <w:sz w:val="22"/>
                <w:lang w:eastAsia="zh-CN"/>
              </w:rPr>
            </w:pPr>
            <w:r w:rsidRPr="00AE1E0B">
              <w:rPr>
                <w:color w:val="000000"/>
                <w:sz w:val="22"/>
                <w:lang w:eastAsia="zh-CN"/>
              </w:rPr>
              <w:t>0.30</w:t>
            </w:r>
          </w:p>
        </w:tc>
        <w:tc>
          <w:tcPr>
            <w:tcW w:w="540" w:type="dxa"/>
            <w:tcBorders>
              <w:bottom w:val="single" w:sz="4" w:space="0" w:color="auto"/>
            </w:tcBorders>
            <w:shd w:val="clear" w:color="auto" w:fill="auto"/>
            <w:noWrap/>
            <w:tcMar>
              <w:left w:w="14" w:type="dxa"/>
              <w:right w:w="14" w:type="dxa"/>
            </w:tcMar>
            <w:hideMark/>
          </w:tcPr>
          <w:p w14:paraId="20D0AE0C" w14:textId="1675E4E5" w:rsidR="00D0237D" w:rsidRPr="00AE1E0B" w:rsidRDefault="7D5D9655" w:rsidP="7D5D9655">
            <w:pPr>
              <w:jc w:val="center"/>
              <w:rPr>
                <w:color w:val="000000"/>
                <w:sz w:val="22"/>
                <w:szCs w:val="22"/>
                <w:lang w:eastAsia="zh-CN"/>
              </w:rPr>
            </w:pPr>
            <w:r w:rsidRPr="7D5D9655">
              <w:rPr>
                <w:color w:val="000000" w:themeColor="text1"/>
                <w:sz w:val="22"/>
                <w:szCs w:val="22"/>
                <w:lang w:eastAsia="zh-CN"/>
              </w:rPr>
              <w:t>.987</w:t>
            </w:r>
          </w:p>
        </w:tc>
        <w:tc>
          <w:tcPr>
            <w:tcW w:w="900" w:type="dxa"/>
            <w:tcBorders>
              <w:bottom w:val="single" w:sz="4" w:space="0" w:color="auto"/>
            </w:tcBorders>
            <w:shd w:val="clear" w:color="auto" w:fill="auto"/>
            <w:noWrap/>
            <w:tcMar>
              <w:left w:w="14" w:type="dxa"/>
              <w:right w:w="14" w:type="dxa"/>
            </w:tcMar>
            <w:hideMark/>
          </w:tcPr>
          <w:p w14:paraId="00B1C221" w14:textId="77777777" w:rsidR="00D0237D" w:rsidRPr="00AE1E0B" w:rsidRDefault="00D0237D" w:rsidP="009A57F6">
            <w:pPr>
              <w:jc w:val="center"/>
              <w:rPr>
                <w:color w:val="000000"/>
                <w:sz w:val="22"/>
                <w:lang w:eastAsia="zh-CN"/>
              </w:rPr>
            </w:pPr>
            <w:r w:rsidRPr="00AE1E0B">
              <w:rPr>
                <w:color w:val="000000"/>
                <w:sz w:val="22"/>
                <w:lang w:eastAsia="zh-CN"/>
              </w:rPr>
              <w:t>0.05</w:t>
            </w:r>
          </w:p>
        </w:tc>
      </w:tr>
    </w:tbl>
    <w:p w14:paraId="126125F8" w14:textId="43DAEDDF" w:rsidR="00E54966" w:rsidRDefault="003336CD" w:rsidP="009A57F6">
      <w:pPr>
        <w:rPr>
          <w:sz w:val="22"/>
          <w:szCs w:val="22"/>
        </w:rPr>
      </w:pPr>
      <w:r w:rsidRPr="34E93692">
        <w:rPr>
          <w:i/>
          <w:iCs/>
          <w:sz w:val="22"/>
          <w:szCs w:val="22"/>
        </w:rPr>
        <w:t>Note.</w:t>
      </w:r>
      <w:r w:rsidR="009321EA" w:rsidRPr="34E93692">
        <w:rPr>
          <w:i/>
          <w:iCs/>
          <w:sz w:val="22"/>
          <w:szCs w:val="22"/>
        </w:rPr>
        <w:t xml:space="preserve"> </w:t>
      </w:r>
      <w:r w:rsidR="000D1B69" w:rsidRPr="00F31771">
        <w:rPr>
          <w:sz w:val="22"/>
          <w:szCs w:val="22"/>
        </w:rPr>
        <w:t>Model estimates are combined over 20 imputed datasets.</w:t>
      </w:r>
      <w:r w:rsidR="009321EA" w:rsidRPr="00F31771">
        <w:rPr>
          <w:sz w:val="22"/>
          <w:szCs w:val="22"/>
        </w:rPr>
        <w:t xml:space="preserve"> </w:t>
      </w:r>
      <w:r w:rsidR="000D1B69" w:rsidRPr="00F31771">
        <w:rPr>
          <w:sz w:val="22"/>
          <w:szCs w:val="22"/>
        </w:rPr>
        <w:t>Significant comparisons (</w:t>
      </w:r>
      <w:r w:rsidR="000D1B69" w:rsidRPr="34E93692">
        <w:rPr>
          <w:i/>
          <w:iCs/>
          <w:sz w:val="22"/>
          <w:szCs w:val="22"/>
        </w:rPr>
        <w:t>p</w:t>
      </w:r>
      <w:r w:rsidR="000D1B69" w:rsidRPr="00F31771">
        <w:rPr>
          <w:sz w:val="22"/>
          <w:szCs w:val="22"/>
        </w:rPr>
        <w:t xml:space="preserve"> &lt; .05) are </w:t>
      </w:r>
      <w:r w:rsidR="000D1B69" w:rsidRPr="34E93692">
        <w:rPr>
          <w:b/>
          <w:bCs/>
          <w:sz w:val="22"/>
          <w:szCs w:val="22"/>
        </w:rPr>
        <w:t>bolded</w:t>
      </w:r>
      <w:r w:rsidR="000D1B69" w:rsidRPr="00F31771">
        <w:rPr>
          <w:sz w:val="22"/>
          <w:szCs w:val="22"/>
        </w:rPr>
        <w:t>.</w:t>
      </w:r>
      <w:r w:rsidR="009321EA" w:rsidRPr="00F31771">
        <w:rPr>
          <w:sz w:val="22"/>
          <w:szCs w:val="22"/>
        </w:rPr>
        <w:t xml:space="preserve"> </w:t>
      </w:r>
      <w:r w:rsidR="000D1B69" w:rsidRPr="00F31771">
        <w:rPr>
          <w:sz w:val="22"/>
          <w:szCs w:val="22"/>
        </w:rPr>
        <w:t xml:space="preserve">Covariates are not </w:t>
      </w:r>
      <w:r w:rsidR="00F31771" w:rsidRPr="00F31771">
        <w:rPr>
          <w:sz w:val="22"/>
          <w:szCs w:val="22"/>
        </w:rPr>
        <w:t>listed</w:t>
      </w:r>
      <w:r w:rsidR="000D1B69" w:rsidRPr="00F31771">
        <w:rPr>
          <w:sz w:val="22"/>
          <w:szCs w:val="22"/>
        </w:rPr>
        <w:t xml:space="preserve"> but were included in statistical models.</w:t>
      </w:r>
      <w:r w:rsidR="009321EA" w:rsidRPr="00F31771">
        <w:rPr>
          <w:sz w:val="22"/>
          <w:szCs w:val="22"/>
        </w:rPr>
        <w:t xml:space="preserve"> </w:t>
      </w:r>
      <w:r w:rsidR="000D1B69" w:rsidRPr="00F31771">
        <w:rPr>
          <w:sz w:val="22"/>
          <w:szCs w:val="22"/>
        </w:rPr>
        <w:t xml:space="preserve">For </w:t>
      </w:r>
      <w:r w:rsidR="000851A5">
        <w:rPr>
          <w:sz w:val="22"/>
          <w:szCs w:val="22"/>
        </w:rPr>
        <w:t xml:space="preserve">measures of </w:t>
      </w:r>
      <w:r w:rsidR="009D5F4F">
        <w:rPr>
          <w:sz w:val="22"/>
          <w:szCs w:val="22"/>
        </w:rPr>
        <w:t xml:space="preserve">targeted </w:t>
      </w:r>
      <w:r w:rsidR="000851A5">
        <w:rPr>
          <w:sz w:val="22"/>
          <w:szCs w:val="22"/>
        </w:rPr>
        <w:t>comprehension-related skills</w:t>
      </w:r>
      <w:r w:rsidR="000D1B69" w:rsidRPr="00F31771">
        <w:rPr>
          <w:sz w:val="22"/>
          <w:szCs w:val="22"/>
        </w:rPr>
        <w:t xml:space="preserve">, covariates included </w:t>
      </w:r>
      <w:r w:rsidR="000D1B69" w:rsidRPr="008A4255">
        <w:rPr>
          <w:sz w:val="22"/>
          <w:szCs w:val="22"/>
        </w:rPr>
        <w:t xml:space="preserve">pretest Let’s Know! Vocabulary scores, pretest TNR </w:t>
      </w:r>
      <w:r w:rsidR="007E7656" w:rsidRPr="008A4255">
        <w:rPr>
          <w:sz w:val="22"/>
          <w:szCs w:val="22"/>
        </w:rPr>
        <w:t>story cohesion</w:t>
      </w:r>
      <w:r w:rsidR="000D1B69" w:rsidRPr="008A4255">
        <w:rPr>
          <w:sz w:val="22"/>
          <w:szCs w:val="22"/>
        </w:rPr>
        <w:t xml:space="preserve"> scores, cohort, and site.</w:t>
      </w:r>
      <w:r w:rsidR="009321EA" w:rsidRPr="008A4255">
        <w:rPr>
          <w:sz w:val="22"/>
          <w:szCs w:val="22"/>
        </w:rPr>
        <w:t xml:space="preserve"> </w:t>
      </w:r>
      <w:r w:rsidR="000D1B69" w:rsidRPr="008A4255">
        <w:rPr>
          <w:sz w:val="22"/>
          <w:szCs w:val="22"/>
        </w:rPr>
        <w:t>For language comprehension outcomes, covariates included th</w:t>
      </w:r>
      <w:r w:rsidR="00B92ACB" w:rsidRPr="008A4255">
        <w:rPr>
          <w:sz w:val="22"/>
          <w:szCs w:val="22"/>
        </w:rPr>
        <w:t xml:space="preserve">e pretest score on the relevant outcome, </w:t>
      </w:r>
      <w:r w:rsidR="000D1B69" w:rsidRPr="008A4255">
        <w:rPr>
          <w:sz w:val="22"/>
          <w:szCs w:val="22"/>
        </w:rPr>
        <w:t xml:space="preserve">Let’s Know! Vocabulary scores, pretest TNR </w:t>
      </w:r>
      <w:r w:rsidR="007E7656" w:rsidRPr="008A4255">
        <w:rPr>
          <w:sz w:val="22"/>
          <w:szCs w:val="22"/>
        </w:rPr>
        <w:t>story cohesion</w:t>
      </w:r>
      <w:r w:rsidR="000D1B69" w:rsidRPr="008A4255">
        <w:rPr>
          <w:sz w:val="22"/>
          <w:szCs w:val="22"/>
        </w:rPr>
        <w:t xml:space="preserve"> scores, cohort, and site</w:t>
      </w:r>
      <w:r w:rsidR="00B92ACB" w:rsidRPr="008A4255">
        <w:rPr>
          <w:sz w:val="22"/>
          <w:szCs w:val="22"/>
        </w:rPr>
        <w:t>.</w:t>
      </w:r>
      <w:r w:rsidR="009321EA" w:rsidRPr="008A4255">
        <w:rPr>
          <w:sz w:val="22"/>
          <w:szCs w:val="22"/>
        </w:rPr>
        <w:t xml:space="preserve"> </w:t>
      </w:r>
      <w:r w:rsidR="005D04C1" w:rsidRPr="008A4255">
        <w:rPr>
          <w:sz w:val="22"/>
          <w:szCs w:val="22"/>
        </w:rPr>
        <w:t>ICC = intraclass correlation from uncondition</w:t>
      </w:r>
      <w:r w:rsidR="006D380F" w:rsidRPr="008A4255">
        <w:rPr>
          <w:sz w:val="22"/>
          <w:szCs w:val="22"/>
        </w:rPr>
        <w:t>al</w:t>
      </w:r>
      <w:r w:rsidR="005D04C1" w:rsidRPr="008A4255">
        <w:rPr>
          <w:sz w:val="22"/>
          <w:szCs w:val="22"/>
        </w:rPr>
        <w:t xml:space="preserve"> model; </w:t>
      </w:r>
      <w:proofErr w:type="spellStart"/>
      <w:r w:rsidR="006F15A0" w:rsidRPr="008A4255">
        <w:rPr>
          <w:sz w:val="22"/>
          <w:szCs w:val="22"/>
        </w:rPr>
        <w:t>Coef</w:t>
      </w:r>
      <w:proofErr w:type="spellEnd"/>
      <w:r w:rsidR="006F15A0" w:rsidRPr="008A4255">
        <w:rPr>
          <w:sz w:val="22"/>
          <w:szCs w:val="22"/>
        </w:rPr>
        <w:t xml:space="preserve"> = un</w:t>
      </w:r>
      <w:r w:rsidRPr="008A4255">
        <w:rPr>
          <w:sz w:val="22"/>
          <w:szCs w:val="22"/>
        </w:rPr>
        <w:t xml:space="preserve">standardized regression coefficient; </w:t>
      </w:r>
      <w:r w:rsidRPr="008A4255">
        <w:rPr>
          <w:i/>
          <w:iCs/>
          <w:sz w:val="22"/>
          <w:szCs w:val="22"/>
        </w:rPr>
        <w:t>z</w:t>
      </w:r>
      <w:r w:rsidRPr="008A4255">
        <w:rPr>
          <w:sz w:val="22"/>
          <w:szCs w:val="22"/>
        </w:rPr>
        <w:t xml:space="preserve"> = ratio of parameter estimate to standard error; </w:t>
      </w:r>
      <w:r w:rsidRPr="008A4255">
        <w:rPr>
          <w:i/>
          <w:iCs/>
          <w:sz w:val="22"/>
          <w:szCs w:val="22"/>
        </w:rPr>
        <w:t>d</w:t>
      </w:r>
      <w:r w:rsidRPr="008A4255">
        <w:rPr>
          <w:sz w:val="22"/>
          <w:szCs w:val="22"/>
        </w:rPr>
        <w:t xml:space="preserve"> = effect size computed using </w:t>
      </w:r>
      <m:oMath>
        <m:f>
          <m:fPr>
            <m:type m:val="lin"/>
            <m:ctrlPr>
              <w:rPr>
                <w:rFonts w:ascii="Cambria Math" w:hAnsi="Cambria Math"/>
                <w:sz w:val="22"/>
                <w:szCs w:val="22"/>
              </w:rPr>
            </m:ctrlPr>
          </m:fPr>
          <m:num>
            <m:r>
              <w:rPr>
                <w:rFonts w:ascii="Cambria Math" w:hAnsi="Cambria Math"/>
                <w:sz w:val="22"/>
                <w:szCs w:val="22"/>
              </w:rPr>
              <m:t>B</m:t>
            </m:r>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00</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σ</m:t>
                    </m:r>
                  </m:e>
                  <m:sup>
                    <m:r>
                      <w:rPr>
                        <w:rFonts w:ascii="Cambria Math" w:hAnsi="Cambria Math"/>
                        <w:sz w:val="22"/>
                        <w:szCs w:val="22"/>
                      </w:rPr>
                      <m:t>2</m:t>
                    </m:r>
                  </m:sup>
                </m:sSup>
              </m:e>
            </m:rad>
          </m:den>
        </m:f>
      </m:oMath>
      <w:r w:rsidRPr="008A4255">
        <w:rPr>
          <w:sz w:val="22"/>
          <w:szCs w:val="22"/>
        </w:rPr>
        <w:t xml:space="preserve">, in which </w:t>
      </w:r>
      <w:r w:rsidRPr="008A4255">
        <w:rPr>
          <w:i/>
          <w:iCs/>
          <w:sz w:val="22"/>
          <w:szCs w:val="22"/>
        </w:rPr>
        <w:t>B</w:t>
      </w:r>
      <w:r w:rsidRPr="008A4255">
        <w:rPr>
          <w:sz w:val="22"/>
          <w:szCs w:val="22"/>
        </w:rPr>
        <w:t xml:space="preserve"> represents the unstandardized regression coefficient,</w:t>
      </w:r>
      <w:r w:rsidR="4A31B470" w:rsidRPr="008A4255">
        <w:rPr>
          <w:sz w:val="22"/>
          <w:szCs w:val="22"/>
        </w:rPr>
        <w:t xml:space="preserve"> and</w:t>
      </w:r>
      <w:r w:rsidRPr="008A4255">
        <w:rPr>
          <w:sz w:val="22"/>
          <w:szCs w:val="22"/>
        </w:rPr>
        <w:t xml:space="preserve"> τ</w:t>
      </w:r>
      <w:r w:rsidRPr="008A4255">
        <w:rPr>
          <w:sz w:val="22"/>
          <w:szCs w:val="22"/>
          <w:vertAlign w:val="subscript"/>
        </w:rPr>
        <w:t>00</w:t>
      </w:r>
      <w:r w:rsidRPr="008A4255">
        <w:rPr>
          <w:sz w:val="22"/>
          <w:szCs w:val="22"/>
        </w:rPr>
        <w:t xml:space="preserve"> and σ</w:t>
      </w:r>
      <w:r w:rsidRPr="008A4255">
        <w:rPr>
          <w:sz w:val="22"/>
          <w:szCs w:val="22"/>
          <w:vertAlign w:val="superscript"/>
        </w:rPr>
        <w:t>2</w:t>
      </w:r>
      <w:r w:rsidRPr="008A4255">
        <w:rPr>
          <w:sz w:val="22"/>
          <w:szCs w:val="22"/>
        </w:rPr>
        <w:t xml:space="preserve"> represent</w:t>
      </w:r>
      <w:r w:rsidR="45363BDC" w:rsidRPr="008A4255">
        <w:rPr>
          <w:sz w:val="22"/>
          <w:szCs w:val="22"/>
        </w:rPr>
        <w:t xml:space="preserve"> the level-2 variance component and</w:t>
      </w:r>
      <w:r w:rsidRPr="008A4255">
        <w:rPr>
          <w:sz w:val="22"/>
          <w:szCs w:val="22"/>
        </w:rPr>
        <w:t xml:space="preserve"> level-1 residuals</w:t>
      </w:r>
      <w:r w:rsidR="008A4255" w:rsidRPr="008A4255">
        <w:rPr>
          <w:sz w:val="22"/>
          <w:szCs w:val="22"/>
        </w:rPr>
        <w:t>, respectively,</w:t>
      </w:r>
      <w:r w:rsidRPr="008A4255">
        <w:rPr>
          <w:sz w:val="22"/>
          <w:szCs w:val="22"/>
        </w:rPr>
        <w:t xml:space="preserve"> from the unconditional model</w:t>
      </w:r>
      <w:r w:rsidR="00B92ACB" w:rsidRPr="008A4255">
        <w:rPr>
          <w:sz w:val="22"/>
          <w:szCs w:val="22"/>
        </w:rPr>
        <w:t xml:space="preserve">; </w:t>
      </w:r>
      <w:r w:rsidR="000C08A1" w:rsidRPr="008A4255">
        <w:rPr>
          <w:sz w:val="22"/>
          <w:szCs w:val="22"/>
        </w:rPr>
        <w:t>CAM = curriculum-aligned measure; TNR = Test of Narrative Retell; TNL = Test of Narrative Language.</w:t>
      </w:r>
    </w:p>
    <w:p w14:paraId="1AD0ABFF" w14:textId="65F4DA6C" w:rsidR="006F2D87" w:rsidRPr="006F2D87" w:rsidRDefault="006F2D87" w:rsidP="009A57F6">
      <w:pPr>
        <w:rPr>
          <w:sz w:val="22"/>
          <w:szCs w:val="22"/>
        </w:rPr>
      </w:pPr>
      <w:proofErr w:type="spellStart"/>
      <w:r>
        <w:rPr>
          <w:i/>
          <w:iCs/>
          <w:color w:val="000000"/>
          <w:sz w:val="22"/>
          <w:vertAlign w:val="superscript"/>
          <w:lang w:eastAsia="zh-CN"/>
        </w:rPr>
        <w:t>a</w:t>
      </w:r>
      <w:r w:rsidR="00F11BCE" w:rsidRPr="00A252DB">
        <w:rPr>
          <w:color w:val="000000"/>
          <w:sz w:val="22"/>
          <w:lang w:eastAsia="zh-CN"/>
        </w:rPr>
        <w:t>Benjamini</w:t>
      </w:r>
      <w:proofErr w:type="spellEnd"/>
      <w:r w:rsidR="009C2C3B" w:rsidRPr="00A252DB">
        <w:rPr>
          <w:color w:val="000000"/>
          <w:sz w:val="22"/>
          <w:lang w:eastAsia="zh-CN"/>
        </w:rPr>
        <w:t>-Hochberg correct</w:t>
      </w:r>
      <w:r w:rsidR="001E0A21" w:rsidRPr="00A252DB">
        <w:rPr>
          <w:color w:val="000000"/>
          <w:sz w:val="22"/>
          <w:lang w:eastAsia="zh-CN"/>
        </w:rPr>
        <w:t xml:space="preserve">ed </w:t>
      </w:r>
      <w:r w:rsidR="001E0A21" w:rsidRPr="00AC1E93">
        <w:rPr>
          <w:i/>
          <w:color w:val="000000"/>
          <w:sz w:val="22"/>
          <w:lang w:eastAsia="zh-CN"/>
        </w:rPr>
        <w:t>p</w:t>
      </w:r>
      <w:r w:rsidR="001E0A21" w:rsidRPr="00A252DB">
        <w:rPr>
          <w:color w:val="000000"/>
          <w:sz w:val="22"/>
          <w:lang w:eastAsia="zh-CN"/>
        </w:rPr>
        <w:t>-values</w:t>
      </w:r>
    </w:p>
    <w:p w14:paraId="33FA6580" w14:textId="77777777" w:rsidR="00E54966" w:rsidRDefault="00E54966" w:rsidP="009A57F6"/>
    <w:p w14:paraId="2814A124" w14:textId="77777777" w:rsidR="00E54966" w:rsidRDefault="00E54966" w:rsidP="009A57F6">
      <w:pPr>
        <w:pStyle w:val="Header"/>
        <w:tabs>
          <w:tab w:val="clear" w:pos="4680"/>
          <w:tab w:val="clear" w:pos="9360"/>
        </w:tabs>
      </w:pPr>
      <w:r>
        <w:br w:type="page"/>
      </w:r>
    </w:p>
    <w:p w14:paraId="3A769A0D" w14:textId="77777777" w:rsidR="00E54966" w:rsidRPr="00F31771" w:rsidRDefault="00E54966" w:rsidP="009A57F6">
      <w:pPr>
        <w:pStyle w:val="msonormal0"/>
        <w:spacing w:before="0" w:beforeAutospacing="0" w:after="0" w:afterAutospacing="0"/>
        <w:rPr>
          <w:rFonts w:eastAsiaTheme="minorHAnsi" w:cstheme="minorBidi"/>
          <w:b/>
          <w:szCs w:val="22"/>
        </w:rPr>
      </w:pPr>
      <w:r w:rsidRPr="00F31771">
        <w:rPr>
          <w:rFonts w:eastAsiaTheme="minorHAnsi" w:cstheme="minorBidi"/>
          <w:b/>
          <w:szCs w:val="22"/>
        </w:rPr>
        <w:lastRenderedPageBreak/>
        <w:t>Table 3</w:t>
      </w:r>
    </w:p>
    <w:p w14:paraId="7300B27F" w14:textId="77777777" w:rsidR="00E54966" w:rsidRDefault="00E54966" w:rsidP="009A57F6">
      <w:pPr>
        <w:pStyle w:val="msonormal0"/>
        <w:spacing w:before="0" w:beforeAutospacing="0" w:after="0" w:afterAutospacing="0"/>
        <w:rPr>
          <w:rFonts w:eastAsiaTheme="minorHAnsi" w:cstheme="minorBidi"/>
          <w:szCs w:val="22"/>
        </w:rPr>
      </w:pPr>
    </w:p>
    <w:p w14:paraId="7CCCA0CD" w14:textId="150AF932" w:rsidR="00E54966" w:rsidRPr="004D4BD1" w:rsidRDefault="00E54966" w:rsidP="009A57F6">
      <w:pPr>
        <w:rPr>
          <w:i/>
        </w:rPr>
      </w:pPr>
      <w:r w:rsidRPr="004D4BD1">
        <w:rPr>
          <w:i/>
        </w:rPr>
        <w:t xml:space="preserve">Results of </w:t>
      </w:r>
      <w:r w:rsidR="00F31771">
        <w:rPr>
          <w:i/>
        </w:rPr>
        <w:t>M</w:t>
      </w:r>
      <w:r w:rsidRPr="004D4BD1">
        <w:rPr>
          <w:i/>
        </w:rPr>
        <w:t xml:space="preserve">ultilevel </w:t>
      </w:r>
      <w:r w:rsidR="00F31771">
        <w:rPr>
          <w:i/>
        </w:rPr>
        <w:t>A</w:t>
      </w:r>
      <w:r w:rsidRPr="004D4BD1">
        <w:rPr>
          <w:i/>
        </w:rPr>
        <w:t xml:space="preserve">nalyses </w:t>
      </w:r>
      <w:r w:rsidR="00F31771">
        <w:rPr>
          <w:i/>
        </w:rPr>
        <w:t>E</w:t>
      </w:r>
      <w:r w:rsidRPr="004D4BD1">
        <w:rPr>
          <w:i/>
        </w:rPr>
        <w:t xml:space="preserve">stimating </w:t>
      </w:r>
      <w:r w:rsidR="00F31771">
        <w:rPr>
          <w:i/>
        </w:rPr>
        <w:t>P</w:t>
      </w:r>
      <w:r w:rsidRPr="004D4BD1">
        <w:rPr>
          <w:i/>
        </w:rPr>
        <w:t xml:space="preserve">airwise </w:t>
      </w:r>
      <w:r w:rsidR="00F31771">
        <w:rPr>
          <w:i/>
        </w:rPr>
        <w:t>C</w:t>
      </w:r>
      <w:r w:rsidRPr="004D4BD1">
        <w:rPr>
          <w:i/>
        </w:rPr>
        <w:t xml:space="preserve">omparisons on </w:t>
      </w:r>
      <w:r w:rsidR="00A51975">
        <w:rPr>
          <w:i/>
        </w:rPr>
        <w:t xml:space="preserve">Targeted </w:t>
      </w:r>
      <w:r w:rsidR="00F31771">
        <w:rPr>
          <w:i/>
        </w:rPr>
        <w:t>C</w:t>
      </w:r>
      <w:r w:rsidRPr="004D4BD1">
        <w:rPr>
          <w:i/>
        </w:rPr>
        <w:t xml:space="preserve">omprehension-related </w:t>
      </w:r>
      <w:r w:rsidR="00A0732E">
        <w:rPr>
          <w:i/>
        </w:rPr>
        <w:t xml:space="preserve">Skills </w:t>
      </w:r>
      <w:r w:rsidRPr="004D4BD1">
        <w:rPr>
          <w:i/>
        </w:rPr>
        <w:t xml:space="preserve">and </w:t>
      </w:r>
      <w:r w:rsidR="00F31771">
        <w:rPr>
          <w:i/>
        </w:rPr>
        <w:t>L</w:t>
      </w:r>
      <w:r w:rsidRPr="004D4BD1">
        <w:rPr>
          <w:i/>
        </w:rPr>
        <w:t xml:space="preserve">anguage </w:t>
      </w:r>
      <w:r w:rsidR="00F31771">
        <w:rPr>
          <w:i/>
        </w:rPr>
        <w:t>C</w:t>
      </w:r>
      <w:r>
        <w:rPr>
          <w:i/>
        </w:rPr>
        <w:t xml:space="preserve">omprehension </w:t>
      </w:r>
      <w:r w:rsidR="00F31771">
        <w:rPr>
          <w:i/>
        </w:rPr>
        <w:t>O</w:t>
      </w:r>
      <w:r>
        <w:rPr>
          <w:i/>
        </w:rPr>
        <w:t xml:space="preserve">utcomes in the </w:t>
      </w:r>
      <w:r w:rsidR="00F31771">
        <w:rPr>
          <w:i/>
        </w:rPr>
        <w:t>K</w:t>
      </w:r>
      <w:r w:rsidRPr="004D4BD1">
        <w:rPr>
          <w:i/>
        </w:rPr>
        <w:t xml:space="preserve">indergarten </w:t>
      </w:r>
      <w:r w:rsidR="00F31771">
        <w:rPr>
          <w:i/>
        </w:rPr>
        <w:t>S</w:t>
      </w:r>
      <w:r w:rsidRPr="004D4BD1">
        <w:rPr>
          <w:i/>
        </w:rPr>
        <w:t>ample</w:t>
      </w:r>
    </w:p>
    <w:p w14:paraId="5141E39D" w14:textId="77777777" w:rsidR="00E54966" w:rsidRDefault="00E54966" w:rsidP="009A57F6">
      <w:pPr>
        <w:pStyle w:val="msonormal0"/>
        <w:spacing w:before="0" w:beforeAutospacing="0" w:after="0" w:afterAutospacing="0"/>
        <w:rPr>
          <w:rFonts w:eastAsiaTheme="minorHAnsi" w:cstheme="minorBidi"/>
          <w:szCs w:val="22"/>
        </w:rPr>
      </w:pPr>
    </w:p>
    <w:tbl>
      <w:tblPr>
        <w:tblW w:w="13107" w:type="dxa"/>
        <w:tblLayout w:type="fixed"/>
        <w:tblLook w:val="04A0" w:firstRow="1" w:lastRow="0" w:firstColumn="1" w:lastColumn="0" w:noHBand="0" w:noVBand="1"/>
      </w:tblPr>
      <w:tblGrid>
        <w:gridCol w:w="3020"/>
        <w:gridCol w:w="771"/>
        <w:gridCol w:w="767"/>
        <w:gridCol w:w="715"/>
        <w:gridCol w:w="791"/>
        <w:gridCol w:w="715"/>
        <w:gridCol w:w="271"/>
        <w:gridCol w:w="720"/>
        <w:gridCol w:w="720"/>
        <w:gridCol w:w="742"/>
        <w:gridCol w:w="707"/>
        <w:gridCol w:w="236"/>
        <w:gridCol w:w="752"/>
        <w:gridCol w:w="752"/>
        <w:gridCol w:w="752"/>
        <w:gridCol w:w="676"/>
      </w:tblGrid>
      <w:tr w:rsidR="004D46AB" w:rsidRPr="009228D7" w14:paraId="0E75BCA2" w14:textId="77777777" w:rsidTr="7D5D9655">
        <w:trPr>
          <w:trHeight w:val="313"/>
        </w:trPr>
        <w:tc>
          <w:tcPr>
            <w:tcW w:w="3022" w:type="dxa"/>
            <w:tcBorders>
              <w:top w:val="single" w:sz="4" w:space="0" w:color="auto"/>
            </w:tcBorders>
            <w:shd w:val="clear" w:color="auto" w:fill="auto"/>
            <w:noWrap/>
            <w:tcMar>
              <w:left w:w="14" w:type="dxa"/>
              <w:right w:w="14" w:type="dxa"/>
            </w:tcMar>
            <w:vAlign w:val="bottom"/>
            <w:hideMark/>
          </w:tcPr>
          <w:p w14:paraId="67C5E3B6" w14:textId="77777777" w:rsidR="004D46AB" w:rsidRPr="009228D7" w:rsidRDefault="004D46AB" w:rsidP="009A57F6">
            <w:pPr>
              <w:jc w:val="center"/>
              <w:rPr>
                <w:color w:val="000000"/>
                <w:sz w:val="22"/>
                <w:lang w:eastAsia="zh-CN"/>
              </w:rPr>
            </w:pPr>
            <w:r w:rsidRPr="009228D7">
              <w:rPr>
                <w:color w:val="000000"/>
                <w:sz w:val="22"/>
                <w:lang w:eastAsia="zh-CN"/>
              </w:rPr>
              <w:t> </w:t>
            </w:r>
          </w:p>
        </w:tc>
        <w:tc>
          <w:tcPr>
            <w:tcW w:w="769" w:type="dxa"/>
            <w:tcBorders>
              <w:top w:val="single" w:sz="4" w:space="0" w:color="auto"/>
            </w:tcBorders>
          </w:tcPr>
          <w:p w14:paraId="2DBDA99D" w14:textId="77777777" w:rsidR="004D46AB" w:rsidRDefault="004D46AB" w:rsidP="009A57F6">
            <w:pPr>
              <w:jc w:val="center"/>
              <w:rPr>
                <w:color w:val="000000"/>
                <w:sz w:val="22"/>
                <w:lang w:eastAsia="zh-CN"/>
              </w:rPr>
            </w:pPr>
          </w:p>
        </w:tc>
        <w:tc>
          <w:tcPr>
            <w:tcW w:w="2988" w:type="dxa"/>
            <w:gridSpan w:val="4"/>
            <w:tcBorders>
              <w:top w:val="single" w:sz="4" w:space="0" w:color="auto"/>
              <w:bottom w:val="single" w:sz="4" w:space="0" w:color="auto"/>
            </w:tcBorders>
            <w:shd w:val="clear" w:color="auto" w:fill="auto"/>
            <w:tcMar>
              <w:left w:w="14" w:type="dxa"/>
              <w:right w:w="14" w:type="dxa"/>
            </w:tcMar>
            <w:vAlign w:val="bottom"/>
            <w:hideMark/>
          </w:tcPr>
          <w:p w14:paraId="6020C679" w14:textId="77777777" w:rsidR="004D46AB" w:rsidRPr="009228D7" w:rsidRDefault="004D46AB" w:rsidP="009A57F6">
            <w:pPr>
              <w:jc w:val="center"/>
              <w:rPr>
                <w:color w:val="000000"/>
                <w:sz w:val="22"/>
                <w:lang w:eastAsia="zh-CN"/>
              </w:rPr>
            </w:pPr>
            <w:r>
              <w:rPr>
                <w:color w:val="000000"/>
                <w:sz w:val="22"/>
                <w:lang w:eastAsia="zh-CN"/>
              </w:rPr>
              <w:t xml:space="preserve">Let’s Know! </w:t>
            </w:r>
            <w:r w:rsidRPr="009228D7">
              <w:rPr>
                <w:color w:val="000000"/>
                <w:sz w:val="22"/>
                <w:lang w:eastAsia="zh-CN"/>
              </w:rPr>
              <w:t>Broad v. Control</w:t>
            </w:r>
          </w:p>
        </w:tc>
        <w:tc>
          <w:tcPr>
            <w:tcW w:w="271" w:type="dxa"/>
            <w:tcBorders>
              <w:top w:val="single" w:sz="4" w:space="0" w:color="auto"/>
              <w:bottom w:val="single" w:sz="4" w:space="0" w:color="auto"/>
            </w:tcBorders>
            <w:shd w:val="clear" w:color="auto" w:fill="auto"/>
            <w:tcMar>
              <w:left w:w="14" w:type="dxa"/>
              <w:right w:w="14" w:type="dxa"/>
            </w:tcMar>
            <w:vAlign w:val="bottom"/>
            <w:hideMark/>
          </w:tcPr>
          <w:p w14:paraId="646AF303" w14:textId="77777777" w:rsidR="004D46AB" w:rsidRPr="009228D7" w:rsidRDefault="004D46AB" w:rsidP="009A57F6">
            <w:pPr>
              <w:jc w:val="center"/>
              <w:rPr>
                <w:color w:val="000000"/>
                <w:sz w:val="22"/>
                <w:lang w:eastAsia="zh-CN"/>
              </w:rPr>
            </w:pPr>
            <w:r w:rsidRPr="009228D7">
              <w:rPr>
                <w:color w:val="000000"/>
                <w:sz w:val="22"/>
                <w:lang w:eastAsia="zh-CN"/>
              </w:rPr>
              <w:t> </w:t>
            </w:r>
          </w:p>
        </w:tc>
        <w:tc>
          <w:tcPr>
            <w:tcW w:w="2889" w:type="dxa"/>
            <w:gridSpan w:val="4"/>
            <w:tcBorders>
              <w:top w:val="single" w:sz="4" w:space="0" w:color="auto"/>
              <w:bottom w:val="single" w:sz="4" w:space="0" w:color="auto"/>
            </w:tcBorders>
            <w:shd w:val="clear" w:color="auto" w:fill="auto"/>
            <w:tcMar>
              <w:left w:w="14" w:type="dxa"/>
              <w:right w:w="14" w:type="dxa"/>
            </w:tcMar>
            <w:vAlign w:val="bottom"/>
            <w:hideMark/>
          </w:tcPr>
          <w:p w14:paraId="75F998DF" w14:textId="77777777" w:rsidR="004D46AB" w:rsidRPr="009228D7" w:rsidRDefault="004D46AB" w:rsidP="009A57F6">
            <w:pPr>
              <w:jc w:val="center"/>
              <w:rPr>
                <w:color w:val="000000"/>
                <w:sz w:val="22"/>
                <w:lang w:eastAsia="zh-CN"/>
              </w:rPr>
            </w:pPr>
            <w:r>
              <w:rPr>
                <w:color w:val="000000"/>
                <w:sz w:val="22"/>
                <w:lang w:eastAsia="zh-CN"/>
              </w:rPr>
              <w:t xml:space="preserve">Let’s Know! </w:t>
            </w:r>
            <w:r w:rsidRPr="009228D7">
              <w:rPr>
                <w:color w:val="000000"/>
                <w:sz w:val="22"/>
                <w:lang w:eastAsia="zh-CN"/>
              </w:rPr>
              <w:t>Deep v. Control</w:t>
            </w:r>
          </w:p>
        </w:tc>
        <w:tc>
          <w:tcPr>
            <w:tcW w:w="236" w:type="dxa"/>
            <w:tcBorders>
              <w:top w:val="single" w:sz="4" w:space="0" w:color="auto"/>
              <w:bottom w:val="single" w:sz="4" w:space="0" w:color="auto"/>
            </w:tcBorders>
            <w:shd w:val="clear" w:color="auto" w:fill="auto"/>
            <w:tcMar>
              <w:left w:w="14" w:type="dxa"/>
              <w:right w:w="14" w:type="dxa"/>
            </w:tcMar>
            <w:vAlign w:val="bottom"/>
            <w:hideMark/>
          </w:tcPr>
          <w:p w14:paraId="036A9A9A" w14:textId="77777777" w:rsidR="004D46AB" w:rsidRPr="009228D7" w:rsidRDefault="004D46AB" w:rsidP="009A57F6">
            <w:pPr>
              <w:jc w:val="center"/>
              <w:rPr>
                <w:color w:val="000000"/>
                <w:sz w:val="22"/>
                <w:lang w:eastAsia="zh-CN"/>
              </w:rPr>
            </w:pPr>
            <w:r w:rsidRPr="009228D7">
              <w:rPr>
                <w:color w:val="000000"/>
                <w:sz w:val="22"/>
                <w:lang w:eastAsia="zh-CN"/>
              </w:rPr>
              <w:t> </w:t>
            </w:r>
          </w:p>
        </w:tc>
        <w:tc>
          <w:tcPr>
            <w:tcW w:w="2932" w:type="dxa"/>
            <w:gridSpan w:val="4"/>
            <w:tcBorders>
              <w:top w:val="single" w:sz="4" w:space="0" w:color="auto"/>
              <w:bottom w:val="single" w:sz="4" w:space="0" w:color="auto"/>
            </w:tcBorders>
            <w:shd w:val="clear" w:color="auto" w:fill="auto"/>
            <w:tcMar>
              <w:left w:w="14" w:type="dxa"/>
              <w:right w:w="14" w:type="dxa"/>
            </w:tcMar>
            <w:vAlign w:val="bottom"/>
            <w:hideMark/>
          </w:tcPr>
          <w:p w14:paraId="2BB9B587" w14:textId="77777777" w:rsidR="004D46AB" w:rsidRPr="009228D7" w:rsidRDefault="004D46AB" w:rsidP="009A57F6">
            <w:pPr>
              <w:jc w:val="center"/>
              <w:rPr>
                <w:color w:val="000000"/>
                <w:sz w:val="22"/>
                <w:lang w:eastAsia="zh-CN"/>
              </w:rPr>
            </w:pPr>
            <w:r>
              <w:rPr>
                <w:color w:val="000000"/>
                <w:sz w:val="22"/>
                <w:lang w:eastAsia="zh-CN"/>
              </w:rPr>
              <w:t xml:space="preserve">Let’s Know! </w:t>
            </w:r>
            <w:r w:rsidRPr="009228D7">
              <w:rPr>
                <w:color w:val="000000"/>
                <w:sz w:val="22"/>
                <w:lang w:eastAsia="zh-CN"/>
              </w:rPr>
              <w:t>Deep v. Broad</w:t>
            </w:r>
          </w:p>
        </w:tc>
      </w:tr>
      <w:tr w:rsidR="004D46AB" w:rsidRPr="009228D7" w14:paraId="752C543F" w14:textId="77777777" w:rsidTr="7D5D9655">
        <w:trPr>
          <w:trHeight w:val="310"/>
        </w:trPr>
        <w:tc>
          <w:tcPr>
            <w:tcW w:w="3022" w:type="dxa"/>
            <w:tcBorders>
              <w:bottom w:val="single" w:sz="4" w:space="0" w:color="auto"/>
            </w:tcBorders>
            <w:shd w:val="clear" w:color="auto" w:fill="auto"/>
            <w:noWrap/>
            <w:tcMar>
              <w:left w:w="14" w:type="dxa"/>
              <w:right w:w="14" w:type="dxa"/>
            </w:tcMar>
            <w:vAlign w:val="bottom"/>
            <w:hideMark/>
          </w:tcPr>
          <w:p w14:paraId="55D25C5B" w14:textId="6106B852" w:rsidR="004D46AB" w:rsidRPr="009228D7" w:rsidRDefault="00023808" w:rsidP="009A57F6">
            <w:pPr>
              <w:rPr>
                <w:color w:val="000000"/>
                <w:sz w:val="22"/>
                <w:lang w:eastAsia="zh-CN"/>
              </w:rPr>
            </w:pPr>
            <w:r>
              <w:rPr>
                <w:color w:val="000000"/>
                <w:sz w:val="22"/>
                <w:lang w:eastAsia="zh-CN"/>
              </w:rPr>
              <w:t>Measure</w:t>
            </w:r>
          </w:p>
        </w:tc>
        <w:tc>
          <w:tcPr>
            <w:tcW w:w="769" w:type="dxa"/>
            <w:tcBorders>
              <w:bottom w:val="single" w:sz="4" w:space="0" w:color="auto"/>
            </w:tcBorders>
          </w:tcPr>
          <w:p w14:paraId="022DF02B" w14:textId="77777777" w:rsidR="004D46AB" w:rsidRPr="004D46AB" w:rsidRDefault="004D46AB" w:rsidP="009A57F6">
            <w:pPr>
              <w:spacing w:before="120"/>
              <w:jc w:val="center"/>
              <w:rPr>
                <w:color w:val="000000"/>
                <w:sz w:val="22"/>
                <w:lang w:eastAsia="zh-TW"/>
              </w:rPr>
            </w:pPr>
            <w:r>
              <w:rPr>
                <w:rFonts w:hint="eastAsia"/>
                <w:color w:val="000000"/>
                <w:sz w:val="22"/>
                <w:lang w:eastAsia="zh-TW"/>
              </w:rPr>
              <w:t>ICC</w:t>
            </w:r>
          </w:p>
        </w:tc>
        <w:tc>
          <w:tcPr>
            <w:tcW w:w="767" w:type="dxa"/>
            <w:tcBorders>
              <w:top w:val="single" w:sz="4" w:space="0" w:color="auto"/>
              <w:bottom w:val="single" w:sz="4" w:space="0" w:color="auto"/>
            </w:tcBorders>
            <w:shd w:val="clear" w:color="auto" w:fill="auto"/>
            <w:noWrap/>
            <w:tcMar>
              <w:left w:w="14" w:type="dxa"/>
              <w:right w:w="14" w:type="dxa"/>
            </w:tcMar>
            <w:vAlign w:val="bottom"/>
            <w:hideMark/>
          </w:tcPr>
          <w:p w14:paraId="376364AF" w14:textId="77777777" w:rsidR="004D46AB" w:rsidRPr="009228D7" w:rsidRDefault="004D46AB" w:rsidP="009A57F6">
            <w:pPr>
              <w:jc w:val="center"/>
              <w:rPr>
                <w:color w:val="000000"/>
                <w:sz w:val="22"/>
                <w:lang w:eastAsia="zh-CN"/>
              </w:rPr>
            </w:pPr>
            <w:proofErr w:type="spellStart"/>
            <w:r w:rsidRPr="009228D7">
              <w:rPr>
                <w:color w:val="000000"/>
                <w:sz w:val="22"/>
                <w:lang w:eastAsia="zh-CN"/>
              </w:rPr>
              <w:t>Coef</w:t>
            </w:r>
            <w:proofErr w:type="spellEnd"/>
          </w:p>
        </w:tc>
        <w:tc>
          <w:tcPr>
            <w:tcW w:w="715" w:type="dxa"/>
            <w:tcBorders>
              <w:top w:val="single" w:sz="4" w:space="0" w:color="auto"/>
              <w:bottom w:val="single" w:sz="4" w:space="0" w:color="auto"/>
            </w:tcBorders>
            <w:shd w:val="clear" w:color="auto" w:fill="auto"/>
            <w:noWrap/>
            <w:tcMar>
              <w:left w:w="14" w:type="dxa"/>
              <w:right w:w="14" w:type="dxa"/>
            </w:tcMar>
            <w:vAlign w:val="bottom"/>
            <w:hideMark/>
          </w:tcPr>
          <w:p w14:paraId="7B1A56DA" w14:textId="77777777" w:rsidR="004D46AB" w:rsidRPr="009228D7" w:rsidRDefault="004D46AB" w:rsidP="009A57F6">
            <w:pPr>
              <w:jc w:val="center"/>
              <w:rPr>
                <w:i/>
                <w:iCs/>
                <w:color w:val="000000"/>
                <w:sz w:val="22"/>
                <w:lang w:eastAsia="zh-CN"/>
              </w:rPr>
            </w:pPr>
            <w:r w:rsidRPr="009228D7">
              <w:rPr>
                <w:i/>
                <w:iCs/>
                <w:color w:val="000000"/>
                <w:sz w:val="22"/>
                <w:lang w:eastAsia="zh-CN"/>
              </w:rPr>
              <w:t>z</w:t>
            </w:r>
          </w:p>
        </w:tc>
        <w:tc>
          <w:tcPr>
            <w:tcW w:w="791" w:type="dxa"/>
            <w:tcBorders>
              <w:top w:val="single" w:sz="4" w:space="0" w:color="auto"/>
              <w:bottom w:val="single" w:sz="4" w:space="0" w:color="auto"/>
            </w:tcBorders>
            <w:shd w:val="clear" w:color="auto" w:fill="auto"/>
            <w:noWrap/>
            <w:tcMar>
              <w:left w:w="14" w:type="dxa"/>
              <w:right w:w="14" w:type="dxa"/>
            </w:tcMar>
            <w:vAlign w:val="bottom"/>
            <w:hideMark/>
          </w:tcPr>
          <w:p w14:paraId="3C82F2C4" w14:textId="007507D7" w:rsidR="004D46AB" w:rsidRPr="00A252DB" w:rsidRDefault="00EB732C" w:rsidP="009A57F6">
            <w:pPr>
              <w:jc w:val="center"/>
              <w:rPr>
                <w:i/>
                <w:iCs/>
                <w:color w:val="000000"/>
                <w:sz w:val="22"/>
                <w:vertAlign w:val="superscript"/>
                <w:lang w:eastAsia="zh-CN"/>
              </w:rPr>
            </w:pPr>
            <w:r w:rsidRPr="009228D7">
              <w:rPr>
                <w:i/>
                <w:iCs/>
                <w:color w:val="000000"/>
                <w:sz w:val="22"/>
                <w:lang w:eastAsia="zh-CN"/>
              </w:rPr>
              <w:t>p</w:t>
            </w:r>
            <w:r>
              <w:rPr>
                <w:i/>
                <w:iCs/>
                <w:color w:val="000000"/>
                <w:sz w:val="22"/>
                <w:vertAlign w:val="superscript"/>
                <w:lang w:eastAsia="zh-CN"/>
              </w:rPr>
              <w:t>a</w:t>
            </w:r>
          </w:p>
        </w:tc>
        <w:tc>
          <w:tcPr>
            <w:tcW w:w="715" w:type="dxa"/>
            <w:tcBorders>
              <w:top w:val="single" w:sz="4" w:space="0" w:color="auto"/>
              <w:bottom w:val="single" w:sz="4" w:space="0" w:color="auto"/>
            </w:tcBorders>
            <w:shd w:val="clear" w:color="auto" w:fill="auto"/>
            <w:noWrap/>
            <w:tcMar>
              <w:left w:w="14" w:type="dxa"/>
              <w:right w:w="14" w:type="dxa"/>
            </w:tcMar>
            <w:vAlign w:val="bottom"/>
            <w:hideMark/>
          </w:tcPr>
          <w:p w14:paraId="06A80F91" w14:textId="77777777" w:rsidR="004D46AB" w:rsidRPr="009228D7" w:rsidRDefault="004D46AB" w:rsidP="009A57F6">
            <w:pPr>
              <w:jc w:val="center"/>
              <w:rPr>
                <w:i/>
                <w:iCs/>
                <w:color w:val="000000"/>
                <w:sz w:val="22"/>
                <w:lang w:eastAsia="zh-CN"/>
              </w:rPr>
            </w:pPr>
            <w:r w:rsidRPr="009228D7">
              <w:rPr>
                <w:i/>
                <w:iCs/>
                <w:color w:val="000000"/>
                <w:sz w:val="22"/>
                <w:lang w:eastAsia="zh-CN"/>
              </w:rPr>
              <w:t>d</w:t>
            </w:r>
          </w:p>
        </w:tc>
        <w:tc>
          <w:tcPr>
            <w:tcW w:w="271" w:type="dxa"/>
            <w:tcBorders>
              <w:top w:val="single" w:sz="4" w:space="0" w:color="auto"/>
              <w:bottom w:val="single" w:sz="4" w:space="0" w:color="auto"/>
            </w:tcBorders>
            <w:shd w:val="clear" w:color="auto" w:fill="auto"/>
            <w:noWrap/>
            <w:tcMar>
              <w:left w:w="14" w:type="dxa"/>
              <w:right w:w="14" w:type="dxa"/>
            </w:tcMar>
            <w:vAlign w:val="bottom"/>
            <w:hideMark/>
          </w:tcPr>
          <w:p w14:paraId="7869D04A" w14:textId="77777777" w:rsidR="004D46AB" w:rsidRPr="009228D7" w:rsidRDefault="004D46AB" w:rsidP="009A57F6">
            <w:pPr>
              <w:jc w:val="center"/>
              <w:rPr>
                <w:i/>
                <w:iCs/>
                <w:color w:val="000000"/>
                <w:sz w:val="22"/>
                <w:lang w:eastAsia="zh-CN"/>
              </w:rPr>
            </w:pPr>
          </w:p>
        </w:tc>
        <w:tc>
          <w:tcPr>
            <w:tcW w:w="720" w:type="dxa"/>
            <w:tcBorders>
              <w:top w:val="single" w:sz="4" w:space="0" w:color="auto"/>
              <w:bottom w:val="single" w:sz="4" w:space="0" w:color="auto"/>
            </w:tcBorders>
            <w:shd w:val="clear" w:color="auto" w:fill="auto"/>
            <w:noWrap/>
            <w:tcMar>
              <w:left w:w="14" w:type="dxa"/>
              <w:right w:w="14" w:type="dxa"/>
            </w:tcMar>
            <w:vAlign w:val="bottom"/>
            <w:hideMark/>
          </w:tcPr>
          <w:p w14:paraId="0E68A3F1" w14:textId="77777777" w:rsidR="004D46AB" w:rsidRPr="009228D7" w:rsidRDefault="004D46AB" w:rsidP="009A57F6">
            <w:pPr>
              <w:jc w:val="center"/>
              <w:rPr>
                <w:color w:val="000000"/>
                <w:sz w:val="22"/>
                <w:lang w:eastAsia="zh-CN"/>
              </w:rPr>
            </w:pPr>
            <w:proofErr w:type="spellStart"/>
            <w:r w:rsidRPr="009228D7">
              <w:rPr>
                <w:color w:val="000000"/>
                <w:sz w:val="22"/>
                <w:lang w:eastAsia="zh-CN"/>
              </w:rPr>
              <w:t>Coef</w:t>
            </w:r>
            <w:proofErr w:type="spellEnd"/>
          </w:p>
        </w:tc>
        <w:tc>
          <w:tcPr>
            <w:tcW w:w="720" w:type="dxa"/>
            <w:tcBorders>
              <w:top w:val="single" w:sz="4" w:space="0" w:color="auto"/>
              <w:bottom w:val="single" w:sz="4" w:space="0" w:color="auto"/>
            </w:tcBorders>
            <w:shd w:val="clear" w:color="auto" w:fill="auto"/>
            <w:noWrap/>
            <w:tcMar>
              <w:left w:w="14" w:type="dxa"/>
              <w:right w:w="14" w:type="dxa"/>
            </w:tcMar>
            <w:vAlign w:val="bottom"/>
            <w:hideMark/>
          </w:tcPr>
          <w:p w14:paraId="5F660E2B" w14:textId="77777777" w:rsidR="004D46AB" w:rsidRPr="009228D7" w:rsidRDefault="004D46AB" w:rsidP="009A57F6">
            <w:pPr>
              <w:jc w:val="center"/>
              <w:rPr>
                <w:i/>
                <w:iCs/>
                <w:color w:val="000000"/>
                <w:sz w:val="22"/>
                <w:lang w:eastAsia="zh-CN"/>
              </w:rPr>
            </w:pPr>
            <w:r w:rsidRPr="009228D7">
              <w:rPr>
                <w:i/>
                <w:iCs/>
                <w:color w:val="000000"/>
                <w:sz w:val="22"/>
                <w:lang w:eastAsia="zh-CN"/>
              </w:rPr>
              <w:t>z</w:t>
            </w:r>
          </w:p>
        </w:tc>
        <w:tc>
          <w:tcPr>
            <w:tcW w:w="742" w:type="dxa"/>
            <w:tcBorders>
              <w:top w:val="single" w:sz="4" w:space="0" w:color="auto"/>
              <w:bottom w:val="single" w:sz="4" w:space="0" w:color="auto"/>
            </w:tcBorders>
            <w:shd w:val="clear" w:color="auto" w:fill="auto"/>
            <w:noWrap/>
            <w:tcMar>
              <w:left w:w="14" w:type="dxa"/>
              <w:right w:w="14" w:type="dxa"/>
            </w:tcMar>
            <w:vAlign w:val="bottom"/>
            <w:hideMark/>
          </w:tcPr>
          <w:p w14:paraId="693A7B9C" w14:textId="59DA14BA" w:rsidR="004D46AB" w:rsidRPr="009228D7" w:rsidRDefault="00EB732C" w:rsidP="009A57F6">
            <w:pPr>
              <w:jc w:val="center"/>
              <w:rPr>
                <w:i/>
                <w:iCs/>
                <w:color w:val="000000"/>
                <w:sz w:val="22"/>
                <w:lang w:eastAsia="zh-CN"/>
              </w:rPr>
            </w:pPr>
            <w:r w:rsidRPr="009228D7">
              <w:rPr>
                <w:i/>
                <w:iCs/>
                <w:color w:val="000000"/>
                <w:sz w:val="22"/>
                <w:lang w:eastAsia="zh-CN"/>
              </w:rPr>
              <w:t>p</w:t>
            </w:r>
            <w:r>
              <w:rPr>
                <w:i/>
                <w:iCs/>
                <w:color w:val="000000"/>
                <w:sz w:val="22"/>
                <w:vertAlign w:val="superscript"/>
                <w:lang w:eastAsia="zh-CN"/>
              </w:rPr>
              <w:t>a</w:t>
            </w:r>
          </w:p>
        </w:tc>
        <w:tc>
          <w:tcPr>
            <w:tcW w:w="707" w:type="dxa"/>
            <w:tcBorders>
              <w:top w:val="single" w:sz="4" w:space="0" w:color="auto"/>
              <w:bottom w:val="single" w:sz="4" w:space="0" w:color="auto"/>
            </w:tcBorders>
            <w:shd w:val="clear" w:color="auto" w:fill="auto"/>
            <w:noWrap/>
            <w:tcMar>
              <w:left w:w="14" w:type="dxa"/>
              <w:right w:w="14" w:type="dxa"/>
            </w:tcMar>
            <w:vAlign w:val="bottom"/>
            <w:hideMark/>
          </w:tcPr>
          <w:p w14:paraId="03A4F069" w14:textId="77777777" w:rsidR="004D46AB" w:rsidRPr="009228D7" w:rsidRDefault="004D46AB" w:rsidP="009A57F6">
            <w:pPr>
              <w:jc w:val="center"/>
              <w:rPr>
                <w:i/>
                <w:iCs/>
                <w:color w:val="000000"/>
                <w:sz w:val="22"/>
                <w:lang w:eastAsia="zh-CN"/>
              </w:rPr>
            </w:pPr>
            <w:r w:rsidRPr="009228D7">
              <w:rPr>
                <w:i/>
                <w:iCs/>
                <w:color w:val="000000"/>
                <w:sz w:val="22"/>
                <w:lang w:eastAsia="zh-CN"/>
              </w:rPr>
              <w:t>d</w:t>
            </w:r>
          </w:p>
        </w:tc>
        <w:tc>
          <w:tcPr>
            <w:tcW w:w="236" w:type="dxa"/>
            <w:tcBorders>
              <w:top w:val="single" w:sz="4" w:space="0" w:color="auto"/>
              <w:bottom w:val="single" w:sz="4" w:space="0" w:color="auto"/>
            </w:tcBorders>
            <w:shd w:val="clear" w:color="auto" w:fill="auto"/>
            <w:noWrap/>
            <w:tcMar>
              <w:left w:w="14" w:type="dxa"/>
              <w:right w:w="14" w:type="dxa"/>
            </w:tcMar>
            <w:vAlign w:val="bottom"/>
            <w:hideMark/>
          </w:tcPr>
          <w:p w14:paraId="69A78C5D" w14:textId="77777777" w:rsidR="004D46AB" w:rsidRPr="009228D7" w:rsidRDefault="004D46AB" w:rsidP="009A57F6">
            <w:pPr>
              <w:jc w:val="center"/>
              <w:rPr>
                <w:i/>
                <w:iCs/>
                <w:color w:val="000000"/>
                <w:sz w:val="22"/>
                <w:lang w:eastAsia="zh-CN"/>
              </w:rPr>
            </w:pPr>
          </w:p>
        </w:tc>
        <w:tc>
          <w:tcPr>
            <w:tcW w:w="752" w:type="dxa"/>
            <w:tcBorders>
              <w:top w:val="single" w:sz="4" w:space="0" w:color="auto"/>
              <w:bottom w:val="single" w:sz="4" w:space="0" w:color="auto"/>
            </w:tcBorders>
            <w:shd w:val="clear" w:color="auto" w:fill="auto"/>
            <w:noWrap/>
            <w:tcMar>
              <w:left w:w="14" w:type="dxa"/>
              <w:right w:w="14" w:type="dxa"/>
            </w:tcMar>
            <w:vAlign w:val="bottom"/>
            <w:hideMark/>
          </w:tcPr>
          <w:p w14:paraId="5BC0A9AB" w14:textId="77777777" w:rsidR="004D46AB" w:rsidRPr="009228D7" w:rsidRDefault="004D46AB" w:rsidP="009A57F6">
            <w:pPr>
              <w:jc w:val="center"/>
              <w:rPr>
                <w:color w:val="000000"/>
                <w:sz w:val="22"/>
                <w:lang w:eastAsia="zh-CN"/>
              </w:rPr>
            </w:pPr>
            <w:proofErr w:type="spellStart"/>
            <w:r w:rsidRPr="009228D7">
              <w:rPr>
                <w:color w:val="000000"/>
                <w:sz w:val="22"/>
                <w:lang w:eastAsia="zh-CN"/>
              </w:rPr>
              <w:t>Coef</w:t>
            </w:r>
            <w:proofErr w:type="spellEnd"/>
          </w:p>
        </w:tc>
        <w:tc>
          <w:tcPr>
            <w:tcW w:w="752" w:type="dxa"/>
            <w:tcBorders>
              <w:top w:val="single" w:sz="4" w:space="0" w:color="auto"/>
              <w:bottom w:val="single" w:sz="4" w:space="0" w:color="auto"/>
            </w:tcBorders>
            <w:shd w:val="clear" w:color="auto" w:fill="auto"/>
            <w:noWrap/>
            <w:tcMar>
              <w:left w:w="14" w:type="dxa"/>
              <w:right w:w="14" w:type="dxa"/>
            </w:tcMar>
            <w:vAlign w:val="bottom"/>
            <w:hideMark/>
          </w:tcPr>
          <w:p w14:paraId="0939F5D1" w14:textId="77777777" w:rsidR="004D46AB" w:rsidRPr="009228D7" w:rsidRDefault="004D46AB" w:rsidP="009A57F6">
            <w:pPr>
              <w:jc w:val="center"/>
              <w:rPr>
                <w:i/>
                <w:iCs/>
                <w:color w:val="000000"/>
                <w:sz w:val="22"/>
                <w:lang w:eastAsia="zh-CN"/>
              </w:rPr>
            </w:pPr>
            <w:r w:rsidRPr="009228D7">
              <w:rPr>
                <w:i/>
                <w:iCs/>
                <w:color w:val="000000"/>
                <w:sz w:val="22"/>
                <w:lang w:eastAsia="zh-CN"/>
              </w:rPr>
              <w:t>z</w:t>
            </w:r>
          </w:p>
        </w:tc>
        <w:tc>
          <w:tcPr>
            <w:tcW w:w="752" w:type="dxa"/>
            <w:tcBorders>
              <w:top w:val="single" w:sz="4" w:space="0" w:color="auto"/>
              <w:bottom w:val="single" w:sz="4" w:space="0" w:color="auto"/>
            </w:tcBorders>
            <w:shd w:val="clear" w:color="auto" w:fill="auto"/>
            <w:noWrap/>
            <w:tcMar>
              <w:left w:w="14" w:type="dxa"/>
              <w:right w:w="14" w:type="dxa"/>
            </w:tcMar>
            <w:vAlign w:val="bottom"/>
            <w:hideMark/>
          </w:tcPr>
          <w:p w14:paraId="0F980D99" w14:textId="1E5A15D7" w:rsidR="004D46AB" w:rsidRPr="009228D7" w:rsidRDefault="00EB732C" w:rsidP="009A57F6">
            <w:pPr>
              <w:jc w:val="center"/>
              <w:rPr>
                <w:i/>
                <w:iCs/>
                <w:color w:val="000000"/>
                <w:sz w:val="22"/>
                <w:lang w:eastAsia="zh-CN"/>
              </w:rPr>
            </w:pPr>
            <w:r w:rsidRPr="009228D7">
              <w:rPr>
                <w:i/>
                <w:iCs/>
                <w:color w:val="000000"/>
                <w:sz w:val="22"/>
                <w:lang w:eastAsia="zh-CN"/>
              </w:rPr>
              <w:t>p</w:t>
            </w:r>
            <w:r>
              <w:rPr>
                <w:i/>
                <w:iCs/>
                <w:color w:val="000000"/>
                <w:sz w:val="22"/>
                <w:vertAlign w:val="superscript"/>
                <w:lang w:eastAsia="zh-CN"/>
              </w:rPr>
              <w:t>a</w:t>
            </w:r>
          </w:p>
        </w:tc>
        <w:tc>
          <w:tcPr>
            <w:tcW w:w="676" w:type="dxa"/>
            <w:tcBorders>
              <w:top w:val="single" w:sz="4" w:space="0" w:color="auto"/>
              <w:bottom w:val="single" w:sz="4" w:space="0" w:color="auto"/>
            </w:tcBorders>
            <w:shd w:val="clear" w:color="auto" w:fill="auto"/>
            <w:noWrap/>
            <w:tcMar>
              <w:left w:w="14" w:type="dxa"/>
              <w:right w:w="14" w:type="dxa"/>
            </w:tcMar>
            <w:vAlign w:val="bottom"/>
            <w:hideMark/>
          </w:tcPr>
          <w:p w14:paraId="574E62AC" w14:textId="77777777" w:rsidR="004D46AB" w:rsidRPr="009228D7" w:rsidRDefault="004D46AB" w:rsidP="009A57F6">
            <w:pPr>
              <w:jc w:val="center"/>
              <w:rPr>
                <w:i/>
                <w:iCs/>
                <w:color w:val="000000"/>
                <w:sz w:val="22"/>
                <w:lang w:eastAsia="zh-CN"/>
              </w:rPr>
            </w:pPr>
            <w:r w:rsidRPr="009228D7">
              <w:rPr>
                <w:i/>
                <w:iCs/>
                <w:color w:val="000000"/>
                <w:sz w:val="22"/>
                <w:lang w:eastAsia="zh-CN"/>
              </w:rPr>
              <w:t>d</w:t>
            </w:r>
          </w:p>
        </w:tc>
      </w:tr>
      <w:tr w:rsidR="004D46AB" w:rsidRPr="00B56AE8" w14:paraId="29BB66C1" w14:textId="77777777" w:rsidTr="7D5D9655">
        <w:trPr>
          <w:trHeight w:val="310"/>
        </w:trPr>
        <w:tc>
          <w:tcPr>
            <w:tcW w:w="3794" w:type="dxa"/>
            <w:gridSpan w:val="2"/>
            <w:tcBorders>
              <w:top w:val="single" w:sz="4" w:space="0" w:color="auto"/>
            </w:tcBorders>
          </w:tcPr>
          <w:p w14:paraId="40A8E714" w14:textId="2694E1AC" w:rsidR="004D46AB" w:rsidRDefault="00A51975" w:rsidP="009A57F6">
            <w:pPr>
              <w:rPr>
                <w:color w:val="000000"/>
                <w:sz w:val="22"/>
              </w:rPr>
            </w:pPr>
            <w:r>
              <w:rPr>
                <w:color w:val="000000"/>
                <w:sz w:val="22"/>
              </w:rPr>
              <w:t>Targeted</w:t>
            </w:r>
            <w:r w:rsidRPr="00EE121F">
              <w:rPr>
                <w:color w:val="000000"/>
                <w:sz w:val="22"/>
              </w:rPr>
              <w:t xml:space="preserve"> </w:t>
            </w:r>
            <w:r w:rsidR="004D46AB">
              <w:rPr>
                <w:color w:val="000000"/>
                <w:sz w:val="22"/>
              </w:rPr>
              <w:t>comprehension-related skills</w:t>
            </w:r>
          </w:p>
        </w:tc>
        <w:tc>
          <w:tcPr>
            <w:tcW w:w="764" w:type="dxa"/>
            <w:tcBorders>
              <w:top w:val="single" w:sz="4" w:space="0" w:color="auto"/>
            </w:tcBorders>
            <w:shd w:val="clear" w:color="auto" w:fill="auto"/>
            <w:noWrap/>
            <w:tcMar>
              <w:left w:w="14" w:type="dxa"/>
              <w:right w:w="14" w:type="dxa"/>
            </w:tcMar>
          </w:tcPr>
          <w:p w14:paraId="2AB5BD36" w14:textId="77777777" w:rsidR="004D46AB" w:rsidRPr="00B56AE8" w:rsidRDefault="004D46AB" w:rsidP="009A57F6">
            <w:pPr>
              <w:rPr>
                <w:color w:val="000000"/>
                <w:sz w:val="22"/>
                <w:lang w:eastAsia="zh-CN"/>
              </w:rPr>
            </w:pPr>
          </w:p>
        </w:tc>
        <w:tc>
          <w:tcPr>
            <w:tcW w:w="715" w:type="dxa"/>
            <w:tcBorders>
              <w:top w:val="single" w:sz="4" w:space="0" w:color="auto"/>
            </w:tcBorders>
            <w:shd w:val="clear" w:color="auto" w:fill="auto"/>
            <w:noWrap/>
            <w:tcMar>
              <w:left w:w="14" w:type="dxa"/>
              <w:right w:w="14" w:type="dxa"/>
            </w:tcMar>
          </w:tcPr>
          <w:p w14:paraId="19289D62" w14:textId="77777777" w:rsidR="004D46AB" w:rsidRPr="00B56AE8" w:rsidRDefault="004D46AB" w:rsidP="009A57F6">
            <w:pPr>
              <w:rPr>
                <w:iCs/>
                <w:color w:val="000000"/>
                <w:sz w:val="22"/>
                <w:lang w:eastAsia="zh-CN"/>
              </w:rPr>
            </w:pPr>
          </w:p>
        </w:tc>
        <w:tc>
          <w:tcPr>
            <w:tcW w:w="791" w:type="dxa"/>
            <w:tcBorders>
              <w:top w:val="single" w:sz="4" w:space="0" w:color="auto"/>
            </w:tcBorders>
            <w:shd w:val="clear" w:color="auto" w:fill="auto"/>
            <w:noWrap/>
            <w:tcMar>
              <w:left w:w="14" w:type="dxa"/>
              <w:right w:w="14" w:type="dxa"/>
            </w:tcMar>
          </w:tcPr>
          <w:p w14:paraId="462A6722" w14:textId="77777777" w:rsidR="004D46AB" w:rsidRPr="00B56AE8" w:rsidRDefault="004D46AB" w:rsidP="009A57F6">
            <w:pPr>
              <w:rPr>
                <w:b/>
                <w:iCs/>
                <w:color w:val="000000"/>
                <w:sz w:val="22"/>
                <w:lang w:eastAsia="zh-CN"/>
              </w:rPr>
            </w:pPr>
          </w:p>
        </w:tc>
        <w:tc>
          <w:tcPr>
            <w:tcW w:w="715" w:type="dxa"/>
            <w:tcBorders>
              <w:top w:val="single" w:sz="4" w:space="0" w:color="auto"/>
            </w:tcBorders>
            <w:shd w:val="clear" w:color="auto" w:fill="auto"/>
            <w:noWrap/>
            <w:tcMar>
              <w:left w:w="14" w:type="dxa"/>
              <w:right w:w="14" w:type="dxa"/>
            </w:tcMar>
          </w:tcPr>
          <w:p w14:paraId="63C35579" w14:textId="77777777" w:rsidR="004D46AB" w:rsidRPr="00B56AE8" w:rsidRDefault="004D46AB" w:rsidP="009A57F6">
            <w:pPr>
              <w:rPr>
                <w:b/>
                <w:iCs/>
                <w:color w:val="000000"/>
                <w:sz w:val="22"/>
                <w:lang w:eastAsia="zh-CN"/>
              </w:rPr>
            </w:pPr>
          </w:p>
        </w:tc>
        <w:tc>
          <w:tcPr>
            <w:tcW w:w="271" w:type="dxa"/>
            <w:tcBorders>
              <w:top w:val="single" w:sz="4" w:space="0" w:color="auto"/>
            </w:tcBorders>
            <w:shd w:val="clear" w:color="auto" w:fill="auto"/>
            <w:noWrap/>
            <w:tcMar>
              <w:left w:w="14" w:type="dxa"/>
              <w:right w:w="14" w:type="dxa"/>
            </w:tcMar>
          </w:tcPr>
          <w:p w14:paraId="57B2DFCB" w14:textId="77777777" w:rsidR="004D46AB" w:rsidRPr="00B56AE8" w:rsidRDefault="004D46AB" w:rsidP="009A57F6">
            <w:pPr>
              <w:rPr>
                <w:iCs/>
                <w:color w:val="000000"/>
                <w:sz w:val="22"/>
                <w:lang w:eastAsia="zh-CN"/>
              </w:rPr>
            </w:pPr>
          </w:p>
        </w:tc>
        <w:tc>
          <w:tcPr>
            <w:tcW w:w="720" w:type="dxa"/>
            <w:tcBorders>
              <w:top w:val="single" w:sz="4" w:space="0" w:color="auto"/>
            </w:tcBorders>
            <w:shd w:val="clear" w:color="auto" w:fill="auto"/>
            <w:noWrap/>
            <w:tcMar>
              <w:left w:w="14" w:type="dxa"/>
              <w:right w:w="14" w:type="dxa"/>
            </w:tcMar>
          </w:tcPr>
          <w:p w14:paraId="04404A9D" w14:textId="77777777" w:rsidR="004D46AB" w:rsidRPr="00B56AE8" w:rsidRDefault="004D46AB" w:rsidP="009A57F6">
            <w:pPr>
              <w:rPr>
                <w:color w:val="000000"/>
                <w:sz w:val="22"/>
                <w:lang w:eastAsia="zh-CN"/>
              </w:rPr>
            </w:pPr>
          </w:p>
        </w:tc>
        <w:tc>
          <w:tcPr>
            <w:tcW w:w="720" w:type="dxa"/>
            <w:tcBorders>
              <w:top w:val="single" w:sz="4" w:space="0" w:color="auto"/>
            </w:tcBorders>
            <w:shd w:val="clear" w:color="auto" w:fill="auto"/>
            <w:noWrap/>
            <w:tcMar>
              <w:left w:w="14" w:type="dxa"/>
              <w:right w:w="14" w:type="dxa"/>
            </w:tcMar>
          </w:tcPr>
          <w:p w14:paraId="317B10AC" w14:textId="77777777" w:rsidR="004D46AB" w:rsidRPr="00B56AE8" w:rsidRDefault="004D46AB" w:rsidP="009A57F6">
            <w:pPr>
              <w:rPr>
                <w:iCs/>
                <w:color w:val="000000"/>
                <w:sz w:val="22"/>
                <w:lang w:eastAsia="zh-CN"/>
              </w:rPr>
            </w:pPr>
          </w:p>
        </w:tc>
        <w:tc>
          <w:tcPr>
            <w:tcW w:w="742" w:type="dxa"/>
            <w:tcBorders>
              <w:top w:val="single" w:sz="4" w:space="0" w:color="auto"/>
            </w:tcBorders>
            <w:shd w:val="clear" w:color="auto" w:fill="auto"/>
            <w:noWrap/>
            <w:tcMar>
              <w:left w:w="14" w:type="dxa"/>
              <w:right w:w="14" w:type="dxa"/>
            </w:tcMar>
          </w:tcPr>
          <w:p w14:paraId="593B73B2" w14:textId="77777777" w:rsidR="004D46AB" w:rsidRPr="00B56AE8" w:rsidRDefault="004D46AB" w:rsidP="009A57F6">
            <w:pPr>
              <w:rPr>
                <w:b/>
                <w:iCs/>
                <w:color w:val="000000"/>
                <w:sz w:val="22"/>
                <w:lang w:eastAsia="zh-CN"/>
              </w:rPr>
            </w:pPr>
          </w:p>
        </w:tc>
        <w:tc>
          <w:tcPr>
            <w:tcW w:w="707" w:type="dxa"/>
            <w:tcBorders>
              <w:top w:val="single" w:sz="4" w:space="0" w:color="auto"/>
            </w:tcBorders>
            <w:shd w:val="clear" w:color="auto" w:fill="auto"/>
            <w:noWrap/>
            <w:tcMar>
              <w:left w:w="14" w:type="dxa"/>
              <w:right w:w="14" w:type="dxa"/>
            </w:tcMar>
          </w:tcPr>
          <w:p w14:paraId="58D24C01" w14:textId="77777777" w:rsidR="004D46AB" w:rsidRPr="00B56AE8" w:rsidRDefault="004D46AB" w:rsidP="009A57F6">
            <w:pPr>
              <w:rPr>
                <w:b/>
                <w:iCs/>
                <w:color w:val="000000"/>
                <w:sz w:val="22"/>
                <w:lang w:eastAsia="zh-CN"/>
              </w:rPr>
            </w:pPr>
          </w:p>
        </w:tc>
        <w:tc>
          <w:tcPr>
            <w:tcW w:w="236" w:type="dxa"/>
            <w:tcBorders>
              <w:top w:val="single" w:sz="4" w:space="0" w:color="auto"/>
            </w:tcBorders>
            <w:shd w:val="clear" w:color="auto" w:fill="auto"/>
            <w:noWrap/>
            <w:tcMar>
              <w:left w:w="14" w:type="dxa"/>
              <w:right w:w="14" w:type="dxa"/>
            </w:tcMar>
          </w:tcPr>
          <w:p w14:paraId="16BAA220" w14:textId="77777777" w:rsidR="004D46AB" w:rsidRPr="00B56AE8" w:rsidRDefault="004D46AB" w:rsidP="009A57F6">
            <w:pPr>
              <w:rPr>
                <w:iCs/>
                <w:color w:val="000000"/>
                <w:sz w:val="22"/>
                <w:lang w:eastAsia="zh-CN"/>
              </w:rPr>
            </w:pPr>
          </w:p>
        </w:tc>
        <w:tc>
          <w:tcPr>
            <w:tcW w:w="752" w:type="dxa"/>
            <w:tcBorders>
              <w:top w:val="single" w:sz="4" w:space="0" w:color="auto"/>
            </w:tcBorders>
            <w:shd w:val="clear" w:color="auto" w:fill="auto"/>
            <w:noWrap/>
            <w:tcMar>
              <w:left w:w="14" w:type="dxa"/>
              <w:right w:w="14" w:type="dxa"/>
            </w:tcMar>
          </w:tcPr>
          <w:p w14:paraId="10EA5E59" w14:textId="77777777" w:rsidR="004D46AB" w:rsidRPr="00B56AE8" w:rsidRDefault="004D46AB" w:rsidP="009A57F6">
            <w:pPr>
              <w:rPr>
                <w:color w:val="000000"/>
                <w:sz w:val="22"/>
                <w:lang w:eastAsia="zh-CN"/>
              </w:rPr>
            </w:pPr>
          </w:p>
        </w:tc>
        <w:tc>
          <w:tcPr>
            <w:tcW w:w="752" w:type="dxa"/>
            <w:tcBorders>
              <w:top w:val="single" w:sz="4" w:space="0" w:color="auto"/>
            </w:tcBorders>
            <w:shd w:val="clear" w:color="auto" w:fill="auto"/>
            <w:noWrap/>
            <w:tcMar>
              <w:left w:w="14" w:type="dxa"/>
              <w:right w:w="14" w:type="dxa"/>
            </w:tcMar>
          </w:tcPr>
          <w:p w14:paraId="0A324311" w14:textId="77777777" w:rsidR="004D46AB" w:rsidRPr="00B56AE8" w:rsidRDefault="004D46AB" w:rsidP="009A57F6">
            <w:pPr>
              <w:rPr>
                <w:iCs/>
                <w:color w:val="000000"/>
                <w:sz w:val="22"/>
                <w:lang w:eastAsia="zh-CN"/>
              </w:rPr>
            </w:pPr>
          </w:p>
        </w:tc>
        <w:tc>
          <w:tcPr>
            <w:tcW w:w="752" w:type="dxa"/>
            <w:tcBorders>
              <w:top w:val="single" w:sz="4" w:space="0" w:color="auto"/>
            </w:tcBorders>
            <w:shd w:val="clear" w:color="auto" w:fill="auto"/>
            <w:noWrap/>
            <w:tcMar>
              <w:left w:w="14" w:type="dxa"/>
              <w:right w:w="14" w:type="dxa"/>
            </w:tcMar>
          </w:tcPr>
          <w:p w14:paraId="4543A8A2" w14:textId="77777777" w:rsidR="004D46AB" w:rsidRPr="00B56AE8" w:rsidRDefault="004D46AB" w:rsidP="009A57F6">
            <w:pPr>
              <w:rPr>
                <w:iCs/>
                <w:color w:val="000000"/>
                <w:sz w:val="22"/>
                <w:lang w:eastAsia="zh-CN"/>
              </w:rPr>
            </w:pPr>
          </w:p>
        </w:tc>
        <w:tc>
          <w:tcPr>
            <w:tcW w:w="676" w:type="dxa"/>
            <w:tcBorders>
              <w:top w:val="single" w:sz="4" w:space="0" w:color="auto"/>
            </w:tcBorders>
            <w:shd w:val="clear" w:color="auto" w:fill="auto"/>
            <w:noWrap/>
            <w:tcMar>
              <w:left w:w="14" w:type="dxa"/>
              <w:right w:w="14" w:type="dxa"/>
            </w:tcMar>
          </w:tcPr>
          <w:p w14:paraId="4FA9374D" w14:textId="77777777" w:rsidR="004D46AB" w:rsidRPr="00B56AE8" w:rsidRDefault="004D46AB" w:rsidP="009A57F6">
            <w:pPr>
              <w:rPr>
                <w:iCs/>
                <w:color w:val="000000"/>
                <w:sz w:val="22"/>
                <w:lang w:eastAsia="zh-CN"/>
              </w:rPr>
            </w:pPr>
          </w:p>
        </w:tc>
      </w:tr>
      <w:tr w:rsidR="004D46AB" w:rsidRPr="00B56AE8" w14:paraId="5E2C3BFA" w14:textId="77777777" w:rsidTr="7D5D9655">
        <w:trPr>
          <w:trHeight w:val="310"/>
        </w:trPr>
        <w:tc>
          <w:tcPr>
            <w:tcW w:w="3022" w:type="dxa"/>
            <w:shd w:val="clear" w:color="auto" w:fill="auto"/>
            <w:noWrap/>
            <w:tcMar>
              <w:left w:w="14" w:type="dxa"/>
              <w:right w:w="14" w:type="dxa"/>
            </w:tcMar>
          </w:tcPr>
          <w:p w14:paraId="1561D587" w14:textId="02A7CA6D" w:rsidR="004D46AB" w:rsidRPr="00AE1E0B" w:rsidRDefault="004D46AB" w:rsidP="009A57F6">
            <w:pPr>
              <w:rPr>
                <w:color w:val="000000"/>
                <w:sz w:val="22"/>
              </w:rPr>
            </w:pPr>
            <w:r>
              <w:rPr>
                <w:color w:val="000000"/>
                <w:sz w:val="22"/>
                <w:lang w:eastAsia="zh-CN"/>
              </w:rPr>
              <w:t xml:space="preserve">   CAM: Vocabulary</w:t>
            </w:r>
          </w:p>
        </w:tc>
        <w:tc>
          <w:tcPr>
            <w:tcW w:w="769" w:type="dxa"/>
          </w:tcPr>
          <w:p w14:paraId="65496698" w14:textId="77777777" w:rsidR="004D46AB" w:rsidRPr="004D46AB" w:rsidRDefault="004D46AB" w:rsidP="009A57F6">
            <w:pPr>
              <w:jc w:val="center"/>
              <w:rPr>
                <w:color w:val="000000"/>
                <w:sz w:val="22"/>
                <w:lang w:eastAsia="zh-TW"/>
              </w:rPr>
            </w:pPr>
            <w:r>
              <w:rPr>
                <w:rFonts w:hint="eastAsia"/>
                <w:color w:val="000000"/>
                <w:sz w:val="22"/>
                <w:lang w:eastAsia="zh-TW"/>
              </w:rPr>
              <w:t>0.62</w:t>
            </w:r>
          </w:p>
        </w:tc>
        <w:tc>
          <w:tcPr>
            <w:tcW w:w="767" w:type="dxa"/>
            <w:shd w:val="clear" w:color="auto" w:fill="auto"/>
            <w:noWrap/>
            <w:tcMar>
              <w:left w:w="14" w:type="dxa"/>
              <w:right w:w="14" w:type="dxa"/>
            </w:tcMar>
          </w:tcPr>
          <w:p w14:paraId="4BF1CB28" w14:textId="77777777" w:rsidR="004D46AB" w:rsidRPr="00B56AE8" w:rsidRDefault="004D46AB" w:rsidP="009A57F6">
            <w:pPr>
              <w:jc w:val="center"/>
              <w:rPr>
                <w:color w:val="000000"/>
                <w:sz w:val="22"/>
                <w:lang w:eastAsia="zh-CN"/>
              </w:rPr>
            </w:pPr>
            <w:r w:rsidRPr="00B56AE8">
              <w:rPr>
                <w:color w:val="000000"/>
                <w:sz w:val="22"/>
                <w:lang w:eastAsia="zh-CN"/>
              </w:rPr>
              <w:t>22.75</w:t>
            </w:r>
          </w:p>
        </w:tc>
        <w:tc>
          <w:tcPr>
            <w:tcW w:w="715" w:type="dxa"/>
            <w:shd w:val="clear" w:color="auto" w:fill="auto"/>
            <w:noWrap/>
            <w:tcMar>
              <w:left w:w="14" w:type="dxa"/>
              <w:right w:w="14" w:type="dxa"/>
            </w:tcMar>
          </w:tcPr>
          <w:p w14:paraId="160B93A0" w14:textId="77777777" w:rsidR="004D46AB" w:rsidRPr="00B56AE8" w:rsidRDefault="004D46AB" w:rsidP="009A57F6">
            <w:pPr>
              <w:jc w:val="center"/>
              <w:rPr>
                <w:iCs/>
                <w:color w:val="000000"/>
                <w:sz w:val="22"/>
                <w:lang w:eastAsia="zh-CN"/>
              </w:rPr>
            </w:pPr>
            <w:r w:rsidRPr="00B56AE8">
              <w:rPr>
                <w:iCs/>
                <w:color w:val="000000"/>
                <w:sz w:val="22"/>
                <w:lang w:eastAsia="zh-CN"/>
              </w:rPr>
              <w:t>9.85</w:t>
            </w:r>
          </w:p>
        </w:tc>
        <w:tc>
          <w:tcPr>
            <w:tcW w:w="791" w:type="dxa"/>
            <w:shd w:val="clear" w:color="auto" w:fill="auto"/>
            <w:noWrap/>
            <w:tcMar>
              <w:left w:w="14" w:type="dxa"/>
              <w:right w:w="14" w:type="dxa"/>
            </w:tcMar>
          </w:tcPr>
          <w:p w14:paraId="552B2FA6" w14:textId="77777777" w:rsidR="004D46AB" w:rsidRPr="00B56AE8" w:rsidRDefault="004D46AB" w:rsidP="009A57F6">
            <w:pPr>
              <w:jc w:val="center"/>
              <w:rPr>
                <w:b/>
                <w:iCs/>
                <w:color w:val="000000"/>
                <w:sz w:val="22"/>
                <w:lang w:eastAsia="zh-CN"/>
              </w:rPr>
            </w:pPr>
            <w:r w:rsidRPr="00B56AE8">
              <w:rPr>
                <w:b/>
                <w:iCs/>
                <w:color w:val="000000"/>
                <w:sz w:val="22"/>
                <w:lang w:eastAsia="zh-CN"/>
              </w:rPr>
              <w:t>&lt;.001</w:t>
            </w:r>
          </w:p>
        </w:tc>
        <w:tc>
          <w:tcPr>
            <w:tcW w:w="715" w:type="dxa"/>
            <w:shd w:val="clear" w:color="auto" w:fill="auto"/>
            <w:noWrap/>
            <w:tcMar>
              <w:left w:w="14" w:type="dxa"/>
              <w:right w:w="14" w:type="dxa"/>
            </w:tcMar>
          </w:tcPr>
          <w:p w14:paraId="74CFDAED" w14:textId="77777777" w:rsidR="004D46AB" w:rsidRPr="00B56AE8" w:rsidRDefault="004D46AB" w:rsidP="009A57F6">
            <w:pPr>
              <w:jc w:val="center"/>
              <w:rPr>
                <w:b/>
                <w:iCs/>
                <w:color w:val="000000"/>
                <w:sz w:val="22"/>
                <w:lang w:eastAsia="zh-CN"/>
              </w:rPr>
            </w:pPr>
            <w:r w:rsidRPr="00B56AE8">
              <w:rPr>
                <w:b/>
                <w:iCs/>
                <w:color w:val="000000"/>
                <w:sz w:val="22"/>
                <w:lang w:eastAsia="zh-CN"/>
              </w:rPr>
              <w:t>1.33</w:t>
            </w:r>
          </w:p>
        </w:tc>
        <w:tc>
          <w:tcPr>
            <w:tcW w:w="271" w:type="dxa"/>
            <w:shd w:val="clear" w:color="auto" w:fill="auto"/>
            <w:noWrap/>
            <w:tcMar>
              <w:left w:w="14" w:type="dxa"/>
              <w:right w:w="14" w:type="dxa"/>
            </w:tcMar>
          </w:tcPr>
          <w:p w14:paraId="650EBE51" w14:textId="77777777" w:rsidR="004D46AB" w:rsidRPr="00B56AE8" w:rsidRDefault="004D46AB" w:rsidP="009A57F6">
            <w:pPr>
              <w:jc w:val="center"/>
              <w:rPr>
                <w:iCs/>
                <w:color w:val="000000"/>
                <w:sz w:val="22"/>
                <w:lang w:eastAsia="zh-CN"/>
              </w:rPr>
            </w:pPr>
          </w:p>
        </w:tc>
        <w:tc>
          <w:tcPr>
            <w:tcW w:w="720" w:type="dxa"/>
            <w:shd w:val="clear" w:color="auto" w:fill="auto"/>
            <w:noWrap/>
            <w:tcMar>
              <w:left w:w="14" w:type="dxa"/>
              <w:right w:w="14" w:type="dxa"/>
            </w:tcMar>
          </w:tcPr>
          <w:p w14:paraId="01A80BF6" w14:textId="77777777" w:rsidR="004D46AB" w:rsidRPr="00B56AE8" w:rsidRDefault="004D46AB" w:rsidP="009A57F6">
            <w:pPr>
              <w:jc w:val="center"/>
              <w:rPr>
                <w:color w:val="000000"/>
                <w:sz w:val="22"/>
                <w:lang w:eastAsia="zh-CN"/>
              </w:rPr>
            </w:pPr>
            <w:r w:rsidRPr="00B56AE8">
              <w:rPr>
                <w:color w:val="000000"/>
                <w:sz w:val="22"/>
                <w:lang w:eastAsia="zh-CN"/>
              </w:rPr>
              <w:t>26.60</w:t>
            </w:r>
          </w:p>
        </w:tc>
        <w:tc>
          <w:tcPr>
            <w:tcW w:w="720" w:type="dxa"/>
            <w:shd w:val="clear" w:color="auto" w:fill="auto"/>
            <w:noWrap/>
            <w:tcMar>
              <w:left w:w="14" w:type="dxa"/>
              <w:right w:w="14" w:type="dxa"/>
            </w:tcMar>
          </w:tcPr>
          <w:p w14:paraId="26DF8A60" w14:textId="77777777" w:rsidR="004D46AB" w:rsidRPr="00B56AE8" w:rsidRDefault="004D46AB" w:rsidP="009A57F6">
            <w:pPr>
              <w:jc w:val="center"/>
              <w:rPr>
                <w:iCs/>
                <w:color w:val="000000"/>
                <w:sz w:val="22"/>
                <w:lang w:eastAsia="zh-CN"/>
              </w:rPr>
            </w:pPr>
            <w:r w:rsidRPr="00B56AE8">
              <w:rPr>
                <w:iCs/>
                <w:color w:val="000000"/>
                <w:sz w:val="22"/>
                <w:lang w:eastAsia="zh-CN"/>
              </w:rPr>
              <w:t>10.42</w:t>
            </w:r>
          </w:p>
        </w:tc>
        <w:tc>
          <w:tcPr>
            <w:tcW w:w="742" w:type="dxa"/>
            <w:shd w:val="clear" w:color="auto" w:fill="auto"/>
            <w:noWrap/>
            <w:tcMar>
              <w:left w:w="14" w:type="dxa"/>
              <w:right w:w="14" w:type="dxa"/>
            </w:tcMar>
          </w:tcPr>
          <w:p w14:paraId="68CC4C95" w14:textId="77777777" w:rsidR="004D46AB" w:rsidRPr="00B56AE8" w:rsidRDefault="004D46AB" w:rsidP="009A57F6">
            <w:pPr>
              <w:jc w:val="center"/>
              <w:rPr>
                <w:b/>
                <w:iCs/>
                <w:color w:val="000000"/>
                <w:sz w:val="22"/>
                <w:lang w:eastAsia="zh-CN"/>
              </w:rPr>
            </w:pPr>
            <w:r w:rsidRPr="00B56AE8">
              <w:rPr>
                <w:b/>
                <w:iCs/>
                <w:color w:val="000000"/>
                <w:sz w:val="22"/>
                <w:lang w:eastAsia="zh-CN"/>
              </w:rPr>
              <w:t>&lt;.001</w:t>
            </w:r>
          </w:p>
        </w:tc>
        <w:tc>
          <w:tcPr>
            <w:tcW w:w="707" w:type="dxa"/>
            <w:shd w:val="clear" w:color="auto" w:fill="auto"/>
            <w:noWrap/>
            <w:tcMar>
              <w:left w:w="14" w:type="dxa"/>
              <w:right w:w="14" w:type="dxa"/>
            </w:tcMar>
          </w:tcPr>
          <w:p w14:paraId="00A2CEF4" w14:textId="77777777" w:rsidR="004D46AB" w:rsidRPr="00B56AE8" w:rsidRDefault="004D46AB" w:rsidP="009A57F6">
            <w:pPr>
              <w:jc w:val="center"/>
              <w:rPr>
                <w:b/>
                <w:iCs/>
                <w:color w:val="000000"/>
                <w:sz w:val="22"/>
                <w:lang w:eastAsia="zh-CN"/>
              </w:rPr>
            </w:pPr>
            <w:r w:rsidRPr="00B56AE8">
              <w:rPr>
                <w:b/>
                <w:iCs/>
                <w:color w:val="000000"/>
                <w:sz w:val="22"/>
                <w:lang w:eastAsia="zh-CN"/>
              </w:rPr>
              <w:t>1.55</w:t>
            </w:r>
          </w:p>
        </w:tc>
        <w:tc>
          <w:tcPr>
            <w:tcW w:w="236" w:type="dxa"/>
            <w:shd w:val="clear" w:color="auto" w:fill="auto"/>
            <w:noWrap/>
            <w:tcMar>
              <w:left w:w="14" w:type="dxa"/>
              <w:right w:w="14" w:type="dxa"/>
            </w:tcMar>
          </w:tcPr>
          <w:p w14:paraId="00EA2822" w14:textId="77777777" w:rsidR="004D46AB" w:rsidRPr="00B56AE8" w:rsidRDefault="004D46AB" w:rsidP="009A57F6">
            <w:pPr>
              <w:jc w:val="center"/>
              <w:rPr>
                <w:iCs/>
                <w:color w:val="000000"/>
                <w:sz w:val="22"/>
                <w:lang w:eastAsia="zh-CN"/>
              </w:rPr>
            </w:pPr>
          </w:p>
        </w:tc>
        <w:tc>
          <w:tcPr>
            <w:tcW w:w="752" w:type="dxa"/>
            <w:shd w:val="clear" w:color="auto" w:fill="auto"/>
            <w:noWrap/>
            <w:tcMar>
              <w:left w:w="14" w:type="dxa"/>
              <w:right w:w="14" w:type="dxa"/>
            </w:tcMar>
          </w:tcPr>
          <w:p w14:paraId="32124A64" w14:textId="77777777" w:rsidR="004D46AB" w:rsidRPr="00B56AE8" w:rsidRDefault="004D46AB" w:rsidP="009A57F6">
            <w:pPr>
              <w:jc w:val="center"/>
              <w:rPr>
                <w:color w:val="000000"/>
                <w:sz w:val="22"/>
                <w:lang w:eastAsia="zh-CN"/>
              </w:rPr>
            </w:pPr>
            <w:r w:rsidRPr="00B56AE8">
              <w:rPr>
                <w:color w:val="000000"/>
                <w:sz w:val="22"/>
                <w:lang w:eastAsia="zh-CN"/>
              </w:rPr>
              <w:t>3.85</w:t>
            </w:r>
          </w:p>
        </w:tc>
        <w:tc>
          <w:tcPr>
            <w:tcW w:w="752" w:type="dxa"/>
            <w:shd w:val="clear" w:color="auto" w:fill="auto"/>
            <w:noWrap/>
            <w:tcMar>
              <w:left w:w="14" w:type="dxa"/>
              <w:right w:w="14" w:type="dxa"/>
            </w:tcMar>
          </w:tcPr>
          <w:p w14:paraId="02BC997C" w14:textId="77777777" w:rsidR="004D46AB" w:rsidRPr="00B56AE8" w:rsidRDefault="004D46AB" w:rsidP="009A57F6">
            <w:pPr>
              <w:jc w:val="center"/>
              <w:rPr>
                <w:iCs/>
                <w:color w:val="000000"/>
                <w:sz w:val="22"/>
                <w:lang w:eastAsia="zh-CN"/>
              </w:rPr>
            </w:pPr>
            <w:r w:rsidRPr="00B56AE8">
              <w:rPr>
                <w:iCs/>
                <w:color w:val="000000"/>
                <w:sz w:val="22"/>
                <w:lang w:eastAsia="zh-CN"/>
              </w:rPr>
              <w:t>1.44</w:t>
            </w:r>
          </w:p>
        </w:tc>
        <w:tc>
          <w:tcPr>
            <w:tcW w:w="752" w:type="dxa"/>
            <w:shd w:val="clear" w:color="auto" w:fill="auto"/>
            <w:noWrap/>
            <w:tcMar>
              <w:left w:w="14" w:type="dxa"/>
              <w:right w:w="14" w:type="dxa"/>
            </w:tcMar>
          </w:tcPr>
          <w:p w14:paraId="1858E940" w14:textId="38A258C1" w:rsidR="004D46AB" w:rsidRPr="00B56AE8" w:rsidRDefault="7D5D9655" w:rsidP="7D5D9655">
            <w:pPr>
              <w:jc w:val="center"/>
              <w:rPr>
                <w:color w:val="000000"/>
                <w:sz w:val="22"/>
                <w:szCs w:val="22"/>
                <w:lang w:eastAsia="zh-CN"/>
              </w:rPr>
            </w:pPr>
            <w:r w:rsidRPr="7D5D9655">
              <w:rPr>
                <w:color w:val="000000" w:themeColor="text1"/>
                <w:sz w:val="22"/>
                <w:szCs w:val="22"/>
                <w:lang w:eastAsia="zh-CN"/>
              </w:rPr>
              <w:t>.375</w:t>
            </w:r>
          </w:p>
        </w:tc>
        <w:tc>
          <w:tcPr>
            <w:tcW w:w="676" w:type="dxa"/>
            <w:shd w:val="clear" w:color="auto" w:fill="auto"/>
            <w:noWrap/>
            <w:tcMar>
              <w:left w:w="14" w:type="dxa"/>
              <w:right w:w="14" w:type="dxa"/>
            </w:tcMar>
          </w:tcPr>
          <w:p w14:paraId="25F90B1E" w14:textId="77777777" w:rsidR="004D46AB" w:rsidRPr="00B56AE8" w:rsidRDefault="004D46AB" w:rsidP="009A57F6">
            <w:pPr>
              <w:jc w:val="center"/>
              <w:rPr>
                <w:iCs/>
                <w:color w:val="000000"/>
                <w:sz w:val="22"/>
                <w:lang w:eastAsia="zh-CN"/>
              </w:rPr>
            </w:pPr>
            <w:r w:rsidRPr="00B56AE8">
              <w:rPr>
                <w:iCs/>
                <w:color w:val="000000"/>
                <w:sz w:val="22"/>
                <w:lang w:eastAsia="zh-CN"/>
              </w:rPr>
              <w:t>0.22</w:t>
            </w:r>
          </w:p>
        </w:tc>
      </w:tr>
      <w:tr w:rsidR="004D46AB" w:rsidRPr="00B56AE8" w14:paraId="522F2EDB" w14:textId="77777777" w:rsidTr="7D5D9655">
        <w:trPr>
          <w:trHeight w:val="310"/>
        </w:trPr>
        <w:tc>
          <w:tcPr>
            <w:tcW w:w="3022" w:type="dxa"/>
            <w:shd w:val="clear" w:color="auto" w:fill="auto"/>
            <w:noWrap/>
            <w:tcMar>
              <w:left w:w="14" w:type="dxa"/>
              <w:right w:w="14" w:type="dxa"/>
            </w:tcMar>
            <w:hideMark/>
          </w:tcPr>
          <w:p w14:paraId="6205BF3F" w14:textId="7A0D73C3" w:rsidR="004D46AB" w:rsidRDefault="004D46AB" w:rsidP="009A57F6">
            <w:pPr>
              <w:rPr>
                <w:color w:val="000000"/>
                <w:sz w:val="22"/>
                <w:lang w:eastAsia="zh-CN"/>
              </w:rPr>
            </w:pPr>
            <w:r>
              <w:rPr>
                <w:color w:val="000000"/>
                <w:sz w:val="22"/>
                <w:lang w:eastAsia="zh-CN"/>
              </w:rPr>
              <w:t xml:space="preserve">   CAM: Comprehension </w:t>
            </w:r>
          </w:p>
          <w:p w14:paraId="1186B8BE" w14:textId="711EFA92" w:rsidR="004D46AB" w:rsidRPr="00AE1E0B" w:rsidRDefault="004D46AB" w:rsidP="009A57F6">
            <w:pPr>
              <w:rPr>
                <w:color w:val="000000"/>
                <w:sz w:val="22"/>
                <w:lang w:eastAsia="zh-CN"/>
              </w:rPr>
            </w:pPr>
            <w:r>
              <w:rPr>
                <w:color w:val="000000"/>
                <w:sz w:val="22"/>
                <w:lang w:eastAsia="zh-CN"/>
              </w:rPr>
              <w:t xml:space="preserve">   Monitoring</w:t>
            </w:r>
          </w:p>
        </w:tc>
        <w:tc>
          <w:tcPr>
            <w:tcW w:w="769" w:type="dxa"/>
          </w:tcPr>
          <w:p w14:paraId="786A173A" w14:textId="77777777" w:rsidR="004D46AB" w:rsidRPr="004D46AB" w:rsidRDefault="004D46AB" w:rsidP="009A57F6">
            <w:pPr>
              <w:jc w:val="center"/>
              <w:rPr>
                <w:color w:val="000000"/>
                <w:sz w:val="22"/>
                <w:lang w:eastAsia="zh-TW"/>
              </w:rPr>
            </w:pPr>
            <w:r>
              <w:rPr>
                <w:rFonts w:hint="eastAsia"/>
                <w:color w:val="000000"/>
                <w:sz w:val="22"/>
                <w:lang w:eastAsia="zh-TW"/>
              </w:rPr>
              <w:t>0.37</w:t>
            </w:r>
          </w:p>
        </w:tc>
        <w:tc>
          <w:tcPr>
            <w:tcW w:w="767" w:type="dxa"/>
            <w:shd w:val="clear" w:color="auto" w:fill="auto"/>
            <w:noWrap/>
            <w:tcMar>
              <w:left w:w="14" w:type="dxa"/>
              <w:right w:w="14" w:type="dxa"/>
            </w:tcMar>
            <w:hideMark/>
          </w:tcPr>
          <w:p w14:paraId="190A13D8" w14:textId="77777777" w:rsidR="004D46AB" w:rsidRPr="00B56AE8" w:rsidRDefault="004D46AB" w:rsidP="009A57F6">
            <w:pPr>
              <w:jc w:val="center"/>
              <w:rPr>
                <w:color w:val="000000"/>
                <w:sz w:val="22"/>
                <w:lang w:eastAsia="zh-CN"/>
              </w:rPr>
            </w:pPr>
            <w:r w:rsidRPr="00B56AE8">
              <w:rPr>
                <w:color w:val="000000"/>
                <w:sz w:val="22"/>
              </w:rPr>
              <w:t>4.32</w:t>
            </w:r>
          </w:p>
        </w:tc>
        <w:tc>
          <w:tcPr>
            <w:tcW w:w="715" w:type="dxa"/>
            <w:shd w:val="clear" w:color="auto" w:fill="auto"/>
            <w:noWrap/>
            <w:tcMar>
              <w:left w:w="14" w:type="dxa"/>
              <w:right w:w="14" w:type="dxa"/>
            </w:tcMar>
            <w:hideMark/>
          </w:tcPr>
          <w:p w14:paraId="32A7FE0A" w14:textId="77777777" w:rsidR="004D46AB" w:rsidRPr="00B56AE8" w:rsidRDefault="004D46AB" w:rsidP="009A57F6">
            <w:pPr>
              <w:jc w:val="center"/>
              <w:rPr>
                <w:iCs/>
                <w:color w:val="000000"/>
                <w:sz w:val="22"/>
                <w:lang w:eastAsia="zh-CN"/>
              </w:rPr>
            </w:pPr>
            <w:r w:rsidRPr="00B56AE8">
              <w:rPr>
                <w:color w:val="000000"/>
                <w:sz w:val="22"/>
              </w:rPr>
              <w:t>6.15</w:t>
            </w:r>
          </w:p>
        </w:tc>
        <w:tc>
          <w:tcPr>
            <w:tcW w:w="791" w:type="dxa"/>
            <w:shd w:val="clear" w:color="auto" w:fill="auto"/>
            <w:noWrap/>
            <w:tcMar>
              <w:left w:w="14" w:type="dxa"/>
              <w:right w:w="14" w:type="dxa"/>
            </w:tcMar>
            <w:hideMark/>
          </w:tcPr>
          <w:p w14:paraId="71C9A4CA" w14:textId="77777777" w:rsidR="004D46AB" w:rsidRPr="00B56AE8" w:rsidRDefault="004D46AB" w:rsidP="009A57F6">
            <w:pPr>
              <w:jc w:val="center"/>
              <w:rPr>
                <w:b/>
                <w:iCs/>
                <w:color w:val="000000"/>
                <w:sz w:val="22"/>
                <w:lang w:eastAsia="zh-CN"/>
              </w:rPr>
            </w:pPr>
            <w:r w:rsidRPr="00B56AE8">
              <w:rPr>
                <w:b/>
                <w:bCs/>
                <w:color w:val="000000"/>
                <w:sz w:val="22"/>
              </w:rPr>
              <w:t>&lt;.001</w:t>
            </w:r>
          </w:p>
        </w:tc>
        <w:tc>
          <w:tcPr>
            <w:tcW w:w="715" w:type="dxa"/>
            <w:shd w:val="clear" w:color="auto" w:fill="auto"/>
            <w:noWrap/>
            <w:tcMar>
              <w:left w:w="14" w:type="dxa"/>
              <w:right w:w="14" w:type="dxa"/>
            </w:tcMar>
            <w:hideMark/>
          </w:tcPr>
          <w:p w14:paraId="5FC3CD72" w14:textId="77777777" w:rsidR="004D46AB" w:rsidRPr="00B56AE8" w:rsidRDefault="004D46AB" w:rsidP="009A57F6">
            <w:pPr>
              <w:jc w:val="center"/>
              <w:rPr>
                <w:b/>
                <w:iCs/>
                <w:color w:val="000000"/>
                <w:sz w:val="22"/>
                <w:lang w:eastAsia="zh-CN"/>
              </w:rPr>
            </w:pPr>
            <w:r w:rsidRPr="00B56AE8">
              <w:rPr>
                <w:b/>
                <w:color w:val="000000"/>
                <w:sz w:val="22"/>
              </w:rPr>
              <w:t>1.01</w:t>
            </w:r>
          </w:p>
        </w:tc>
        <w:tc>
          <w:tcPr>
            <w:tcW w:w="271" w:type="dxa"/>
            <w:shd w:val="clear" w:color="auto" w:fill="auto"/>
            <w:noWrap/>
            <w:tcMar>
              <w:left w:w="14" w:type="dxa"/>
              <w:right w:w="14" w:type="dxa"/>
            </w:tcMar>
            <w:hideMark/>
          </w:tcPr>
          <w:p w14:paraId="75AD7630" w14:textId="77777777" w:rsidR="004D46AB" w:rsidRPr="00B56AE8" w:rsidRDefault="004D46AB" w:rsidP="009A57F6">
            <w:pPr>
              <w:jc w:val="center"/>
              <w:rPr>
                <w:iCs/>
                <w:color w:val="000000"/>
                <w:sz w:val="22"/>
                <w:lang w:eastAsia="zh-CN"/>
              </w:rPr>
            </w:pPr>
          </w:p>
        </w:tc>
        <w:tc>
          <w:tcPr>
            <w:tcW w:w="720" w:type="dxa"/>
            <w:shd w:val="clear" w:color="auto" w:fill="auto"/>
            <w:noWrap/>
            <w:tcMar>
              <w:left w:w="14" w:type="dxa"/>
              <w:right w:w="14" w:type="dxa"/>
            </w:tcMar>
            <w:hideMark/>
          </w:tcPr>
          <w:p w14:paraId="1A9BFF3C" w14:textId="77777777" w:rsidR="004D46AB" w:rsidRPr="00B56AE8" w:rsidRDefault="004D46AB" w:rsidP="009A57F6">
            <w:pPr>
              <w:jc w:val="center"/>
              <w:rPr>
                <w:color w:val="000000"/>
                <w:sz w:val="22"/>
                <w:lang w:eastAsia="zh-CN"/>
              </w:rPr>
            </w:pPr>
            <w:r w:rsidRPr="00B56AE8">
              <w:rPr>
                <w:color w:val="000000"/>
                <w:sz w:val="22"/>
              </w:rPr>
              <w:t>4.51</w:t>
            </w:r>
          </w:p>
        </w:tc>
        <w:tc>
          <w:tcPr>
            <w:tcW w:w="720" w:type="dxa"/>
            <w:shd w:val="clear" w:color="auto" w:fill="auto"/>
            <w:noWrap/>
            <w:tcMar>
              <w:left w:w="14" w:type="dxa"/>
              <w:right w:w="14" w:type="dxa"/>
            </w:tcMar>
            <w:hideMark/>
          </w:tcPr>
          <w:p w14:paraId="6D9B5492" w14:textId="77777777" w:rsidR="004D46AB" w:rsidRPr="00B56AE8" w:rsidRDefault="004D46AB" w:rsidP="009A57F6">
            <w:pPr>
              <w:jc w:val="center"/>
              <w:rPr>
                <w:iCs/>
                <w:color w:val="000000"/>
                <w:sz w:val="22"/>
                <w:lang w:eastAsia="zh-CN"/>
              </w:rPr>
            </w:pPr>
            <w:r w:rsidRPr="00B56AE8">
              <w:rPr>
                <w:color w:val="000000"/>
                <w:sz w:val="22"/>
              </w:rPr>
              <w:t>6.00</w:t>
            </w:r>
          </w:p>
        </w:tc>
        <w:tc>
          <w:tcPr>
            <w:tcW w:w="742" w:type="dxa"/>
            <w:shd w:val="clear" w:color="auto" w:fill="auto"/>
            <w:noWrap/>
            <w:tcMar>
              <w:left w:w="14" w:type="dxa"/>
              <w:right w:w="14" w:type="dxa"/>
            </w:tcMar>
            <w:hideMark/>
          </w:tcPr>
          <w:p w14:paraId="7B085295" w14:textId="77777777" w:rsidR="004D46AB" w:rsidRPr="00B56AE8" w:rsidRDefault="004D46AB" w:rsidP="009A57F6">
            <w:pPr>
              <w:jc w:val="center"/>
              <w:rPr>
                <w:b/>
                <w:iCs/>
                <w:color w:val="000000"/>
                <w:sz w:val="22"/>
                <w:lang w:eastAsia="zh-CN"/>
              </w:rPr>
            </w:pPr>
            <w:r w:rsidRPr="00B56AE8">
              <w:rPr>
                <w:b/>
                <w:bCs/>
                <w:color w:val="000000"/>
                <w:sz w:val="22"/>
              </w:rPr>
              <w:t>&lt;.001</w:t>
            </w:r>
          </w:p>
        </w:tc>
        <w:tc>
          <w:tcPr>
            <w:tcW w:w="707" w:type="dxa"/>
            <w:shd w:val="clear" w:color="auto" w:fill="auto"/>
            <w:noWrap/>
            <w:tcMar>
              <w:left w:w="14" w:type="dxa"/>
              <w:right w:w="14" w:type="dxa"/>
            </w:tcMar>
            <w:hideMark/>
          </w:tcPr>
          <w:p w14:paraId="09550D8D" w14:textId="77777777" w:rsidR="004D46AB" w:rsidRPr="00B56AE8" w:rsidRDefault="004D46AB" w:rsidP="009A57F6">
            <w:pPr>
              <w:jc w:val="center"/>
              <w:rPr>
                <w:b/>
                <w:iCs/>
                <w:color w:val="000000"/>
                <w:sz w:val="22"/>
                <w:lang w:eastAsia="zh-CN"/>
              </w:rPr>
            </w:pPr>
            <w:r w:rsidRPr="00B56AE8">
              <w:rPr>
                <w:b/>
                <w:color w:val="000000"/>
                <w:sz w:val="22"/>
              </w:rPr>
              <w:t>1.05</w:t>
            </w:r>
          </w:p>
        </w:tc>
        <w:tc>
          <w:tcPr>
            <w:tcW w:w="236" w:type="dxa"/>
            <w:shd w:val="clear" w:color="auto" w:fill="auto"/>
            <w:noWrap/>
            <w:tcMar>
              <w:left w:w="14" w:type="dxa"/>
              <w:right w:w="14" w:type="dxa"/>
            </w:tcMar>
            <w:hideMark/>
          </w:tcPr>
          <w:p w14:paraId="1EF59199" w14:textId="77777777" w:rsidR="004D46AB" w:rsidRPr="00B56AE8" w:rsidRDefault="004D46AB" w:rsidP="009A57F6">
            <w:pPr>
              <w:jc w:val="center"/>
              <w:rPr>
                <w:iCs/>
                <w:color w:val="000000"/>
                <w:sz w:val="22"/>
                <w:lang w:eastAsia="zh-CN"/>
              </w:rPr>
            </w:pPr>
          </w:p>
        </w:tc>
        <w:tc>
          <w:tcPr>
            <w:tcW w:w="752" w:type="dxa"/>
            <w:shd w:val="clear" w:color="auto" w:fill="auto"/>
            <w:noWrap/>
            <w:tcMar>
              <w:left w:w="14" w:type="dxa"/>
              <w:right w:w="14" w:type="dxa"/>
            </w:tcMar>
            <w:hideMark/>
          </w:tcPr>
          <w:p w14:paraId="4DDF56F9" w14:textId="77777777" w:rsidR="004D46AB" w:rsidRPr="00B56AE8" w:rsidRDefault="004D46AB" w:rsidP="009A57F6">
            <w:pPr>
              <w:jc w:val="center"/>
              <w:rPr>
                <w:color w:val="000000"/>
                <w:sz w:val="22"/>
                <w:lang w:eastAsia="zh-CN"/>
              </w:rPr>
            </w:pPr>
            <w:r w:rsidRPr="00B56AE8">
              <w:rPr>
                <w:color w:val="000000"/>
                <w:sz w:val="22"/>
              </w:rPr>
              <w:t>0.19</w:t>
            </w:r>
          </w:p>
        </w:tc>
        <w:tc>
          <w:tcPr>
            <w:tcW w:w="752" w:type="dxa"/>
            <w:shd w:val="clear" w:color="auto" w:fill="auto"/>
            <w:noWrap/>
            <w:tcMar>
              <w:left w:w="14" w:type="dxa"/>
              <w:right w:w="14" w:type="dxa"/>
            </w:tcMar>
            <w:hideMark/>
          </w:tcPr>
          <w:p w14:paraId="0C1877BC" w14:textId="77777777" w:rsidR="004D46AB" w:rsidRPr="00B56AE8" w:rsidRDefault="004D46AB" w:rsidP="009A57F6">
            <w:pPr>
              <w:jc w:val="center"/>
              <w:rPr>
                <w:iCs/>
                <w:color w:val="000000"/>
                <w:sz w:val="22"/>
                <w:lang w:eastAsia="zh-CN"/>
              </w:rPr>
            </w:pPr>
            <w:r w:rsidRPr="00B56AE8">
              <w:rPr>
                <w:color w:val="000000"/>
                <w:sz w:val="22"/>
              </w:rPr>
              <w:t>0.26</w:t>
            </w:r>
          </w:p>
        </w:tc>
        <w:tc>
          <w:tcPr>
            <w:tcW w:w="752" w:type="dxa"/>
            <w:shd w:val="clear" w:color="auto" w:fill="auto"/>
            <w:noWrap/>
            <w:tcMar>
              <w:left w:w="14" w:type="dxa"/>
              <w:right w:w="14" w:type="dxa"/>
            </w:tcMar>
            <w:hideMark/>
          </w:tcPr>
          <w:p w14:paraId="21B622A4" w14:textId="77777777" w:rsidR="004D46AB" w:rsidRPr="00B56AE8" w:rsidRDefault="004D46AB" w:rsidP="009A57F6">
            <w:pPr>
              <w:jc w:val="center"/>
              <w:rPr>
                <w:iCs/>
                <w:color w:val="000000"/>
                <w:sz w:val="22"/>
                <w:lang w:eastAsia="zh-CN"/>
              </w:rPr>
            </w:pPr>
            <w:r w:rsidRPr="00B56AE8">
              <w:rPr>
                <w:color w:val="000000"/>
                <w:sz w:val="22"/>
              </w:rPr>
              <w:t>.796</w:t>
            </w:r>
          </w:p>
        </w:tc>
        <w:tc>
          <w:tcPr>
            <w:tcW w:w="676" w:type="dxa"/>
            <w:shd w:val="clear" w:color="auto" w:fill="auto"/>
            <w:noWrap/>
            <w:tcMar>
              <w:left w:w="14" w:type="dxa"/>
              <w:right w:w="14" w:type="dxa"/>
            </w:tcMar>
            <w:hideMark/>
          </w:tcPr>
          <w:p w14:paraId="635BC205" w14:textId="77777777" w:rsidR="004D46AB" w:rsidRPr="00B56AE8" w:rsidRDefault="004D46AB" w:rsidP="009A57F6">
            <w:pPr>
              <w:jc w:val="center"/>
              <w:rPr>
                <w:iCs/>
                <w:color w:val="000000"/>
                <w:sz w:val="22"/>
                <w:lang w:eastAsia="zh-CN"/>
              </w:rPr>
            </w:pPr>
            <w:r w:rsidRPr="00B56AE8">
              <w:rPr>
                <w:color w:val="000000"/>
                <w:sz w:val="22"/>
              </w:rPr>
              <w:t>0.04</w:t>
            </w:r>
          </w:p>
        </w:tc>
      </w:tr>
      <w:tr w:rsidR="004D46AB" w:rsidRPr="00B56AE8" w14:paraId="63A5FFE5" w14:textId="77777777" w:rsidTr="7D5D9655">
        <w:trPr>
          <w:trHeight w:val="310"/>
        </w:trPr>
        <w:tc>
          <w:tcPr>
            <w:tcW w:w="3022" w:type="dxa"/>
            <w:shd w:val="clear" w:color="auto" w:fill="auto"/>
            <w:noWrap/>
            <w:tcMar>
              <w:left w:w="14" w:type="dxa"/>
              <w:right w:w="14" w:type="dxa"/>
            </w:tcMar>
            <w:hideMark/>
          </w:tcPr>
          <w:p w14:paraId="772556C1" w14:textId="4C7FB830" w:rsidR="004D46AB" w:rsidRDefault="004D46AB" w:rsidP="009A57F6">
            <w:pPr>
              <w:rPr>
                <w:color w:val="000000"/>
                <w:sz w:val="22"/>
                <w:lang w:eastAsia="zh-CN"/>
              </w:rPr>
            </w:pPr>
            <w:r>
              <w:rPr>
                <w:color w:val="000000"/>
                <w:sz w:val="22"/>
                <w:lang w:eastAsia="zh-CN"/>
              </w:rPr>
              <w:t xml:space="preserve">   CAM: Understanding Narrative </w:t>
            </w:r>
          </w:p>
          <w:p w14:paraId="6E7E2A17" w14:textId="5AC9DABC" w:rsidR="004D46AB" w:rsidRPr="00AE1E0B" w:rsidRDefault="004D46AB" w:rsidP="009A57F6">
            <w:pPr>
              <w:rPr>
                <w:color w:val="000000"/>
                <w:sz w:val="22"/>
                <w:lang w:eastAsia="zh-CN"/>
              </w:rPr>
            </w:pPr>
            <w:r>
              <w:rPr>
                <w:color w:val="000000"/>
                <w:sz w:val="22"/>
                <w:lang w:eastAsia="zh-CN"/>
              </w:rPr>
              <w:t xml:space="preserve">   Text</w:t>
            </w:r>
          </w:p>
        </w:tc>
        <w:tc>
          <w:tcPr>
            <w:tcW w:w="769" w:type="dxa"/>
          </w:tcPr>
          <w:p w14:paraId="7921977C" w14:textId="77777777" w:rsidR="004D46AB" w:rsidRPr="004D46AB" w:rsidRDefault="004D46AB" w:rsidP="009A57F6">
            <w:pPr>
              <w:jc w:val="center"/>
              <w:rPr>
                <w:color w:val="000000"/>
                <w:sz w:val="22"/>
                <w:lang w:eastAsia="zh-TW"/>
              </w:rPr>
            </w:pPr>
            <w:r>
              <w:rPr>
                <w:rFonts w:hint="eastAsia"/>
                <w:color w:val="000000"/>
                <w:sz w:val="22"/>
                <w:lang w:eastAsia="zh-TW"/>
              </w:rPr>
              <w:t>0.15</w:t>
            </w:r>
          </w:p>
        </w:tc>
        <w:tc>
          <w:tcPr>
            <w:tcW w:w="767" w:type="dxa"/>
            <w:shd w:val="clear" w:color="auto" w:fill="auto"/>
            <w:noWrap/>
            <w:tcMar>
              <w:left w:w="14" w:type="dxa"/>
              <w:right w:w="14" w:type="dxa"/>
            </w:tcMar>
            <w:hideMark/>
          </w:tcPr>
          <w:p w14:paraId="18BD55E1" w14:textId="77777777" w:rsidR="004D46AB" w:rsidRPr="00B56AE8" w:rsidRDefault="004D46AB" w:rsidP="009A57F6">
            <w:pPr>
              <w:jc w:val="center"/>
              <w:rPr>
                <w:color w:val="000000"/>
                <w:sz w:val="22"/>
                <w:lang w:eastAsia="zh-CN"/>
              </w:rPr>
            </w:pPr>
            <w:r w:rsidRPr="00B56AE8">
              <w:rPr>
                <w:color w:val="000000"/>
                <w:sz w:val="22"/>
              </w:rPr>
              <w:t>-0.11</w:t>
            </w:r>
          </w:p>
        </w:tc>
        <w:tc>
          <w:tcPr>
            <w:tcW w:w="715" w:type="dxa"/>
            <w:shd w:val="clear" w:color="auto" w:fill="auto"/>
            <w:noWrap/>
            <w:tcMar>
              <w:left w:w="14" w:type="dxa"/>
              <w:right w:w="14" w:type="dxa"/>
            </w:tcMar>
            <w:hideMark/>
          </w:tcPr>
          <w:p w14:paraId="32944685" w14:textId="77777777" w:rsidR="004D46AB" w:rsidRPr="00B56AE8" w:rsidRDefault="004D46AB" w:rsidP="009A57F6">
            <w:pPr>
              <w:jc w:val="center"/>
              <w:rPr>
                <w:color w:val="000000"/>
                <w:sz w:val="22"/>
                <w:lang w:eastAsia="zh-CN"/>
              </w:rPr>
            </w:pPr>
            <w:r w:rsidRPr="00B56AE8">
              <w:rPr>
                <w:color w:val="000000"/>
                <w:sz w:val="22"/>
              </w:rPr>
              <w:t>-0.28</w:t>
            </w:r>
          </w:p>
        </w:tc>
        <w:tc>
          <w:tcPr>
            <w:tcW w:w="791" w:type="dxa"/>
            <w:shd w:val="clear" w:color="auto" w:fill="auto"/>
            <w:noWrap/>
            <w:tcMar>
              <w:left w:w="14" w:type="dxa"/>
              <w:right w:w="14" w:type="dxa"/>
            </w:tcMar>
            <w:hideMark/>
          </w:tcPr>
          <w:p w14:paraId="7D62357A" w14:textId="4733BE37" w:rsidR="004D46AB" w:rsidRPr="00B56AE8" w:rsidRDefault="7D5D9655" w:rsidP="7D5D9655">
            <w:pPr>
              <w:jc w:val="center"/>
              <w:rPr>
                <w:b/>
                <w:bCs/>
                <w:color w:val="000000"/>
                <w:sz w:val="22"/>
                <w:szCs w:val="22"/>
                <w:lang w:eastAsia="zh-CN"/>
              </w:rPr>
            </w:pPr>
            <w:r w:rsidRPr="7D5D9655">
              <w:rPr>
                <w:color w:val="000000" w:themeColor="text1"/>
                <w:sz w:val="22"/>
                <w:szCs w:val="22"/>
              </w:rPr>
              <w:t>.885</w:t>
            </w:r>
          </w:p>
        </w:tc>
        <w:tc>
          <w:tcPr>
            <w:tcW w:w="715" w:type="dxa"/>
            <w:shd w:val="clear" w:color="auto" w:fill="auto"/>
            <w:noWrap/>
            <w:tcMar>
              <w:left w:w="14" w:type="dxa"/>
              <w:right w:w="14" w:type="dxa"/>
            </w:tcMar>
            <w:hideMark/>
          </w:tcPr>
          <w:p w14:paraId="3BAA8F5E" w14:textId="77777777" w:rsidR="004D46AB" w:rsidRPr="00B56AE8" w:rsidRDefault="004D46AB" w:rsidP="009A57F6">
            <w:pPr>
              <w:jc w:val="center"/>
              <w:rPr>
                <w:b/>
                <w:bCs/>
                <w:color w:val="000000"/>
                <w:sz w:val="22"/>
                <w:lang w:eastAsia="zh-CN"/>
              </w:rPr>
            </w:pPr>
            <w:r w:rsidRPr="00B56AE8">
              <w:rPr>
                <w:color w:val="000000"/>
                <w:sz w:val="22"/>
              </w:rPr>
              <w:t>-0.06</w:t>
            </w:r>
          </w:p>
        </w:tc>
        <w:tc>
          <w:tcPr>
            <w:tcW w:w="271" w:type="dxa"/>
            <w:shd w:val="clear" w:color="auto" w:fill="auto"/>
            <w:noWrap/>
            <w:tcMar>
              <w:left w:w="14" w:type="dxa"/>
              <w:right w:w="14" w:type="dxa"/>
            </w:tcMar>
            <w:hideMark/>
          </w:tcPr>
          <w:p w14:paraId="194AE157"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hideMark/>
          </w:tcPr>
          <w:p w14:paraId="68B3986D" w14:textId="77777777" w:rsidR="004D46AB" w:rsidRPr="00B56AE8" w:rsidRDefault="004D46AB" w:rsidP="009A57F6">
            <w:pPr>
              <w:jc w:val="center"/>
              <w:rPr>
                <w:color w:val="000000"/>
                <w:sz w:val="22"/>
                <w:lang w:eastAsia="zh-CN"/>
              </w:rPr>
            </w:pPr>
            <w:r w:rsidRPr="00B56AE8">
              <w:rPr>
                <w:color w:val="000000"/>
                <w:sz w:val="22"/>
              </w:rPr>
              <w:t>0.30</w:t>
            </w:r>
          </w:p>
        </w:tc>
        <w:tc>
          <w:tcPr>
            <w:tcW w:w="720" w:type="dxa"/>
            <w:shd w:val="clear" w:color="auto" w:fill="auto"/>
            <w:noWrap/>
            <w:tcMar>
              <w:left w:w="14" w:type="dxa"/>
              <w:right w:w="14" w:type="dxa"/>
            </w:tcMar>
            <w:hideMark/>
          </w:tcPr>
          <w:p w14:paraId="4CEB74EC" w14:textId="77777777" w:rsidR="004D46AB" w:rsidRPr="00B56AE8" w:rsidRDefault="004D46AB" w:rsidP="009A57F6">
            <w:pPr>
              <w:jc w:val="center"/>
              <w:rPr>
                <w:color w:val="000000"/>
                <w:sz w:val="22"/>
                <w:lang w:eastAsia="zh-CN"/>
              </w:rPr>
            </w:pPr>
            <w:r w:rsidRPr="00B56AE8">
              <w:rPr>
                <w:color w:val="000000"/>
                <w:sz w:val="22"/>
              </w:rPr>
              <w:t>0.84</w:t>
            </w:r>
          </w:p>
        </w:tc>
        <w:tc>
          <w:tcPr>
            <w:tcW w:w="742" w:type="dxa"/>
            <w:shd w:val="clear" w:color="auto" w:fill="auto"/>
            <w:noWrap/>
            <w:tcMar>
              <w:left w:w="14" w:type="dxa"/>
              <w:right w:w="14" w:type="dxa"/>
            </w:tcMar>
            <w:hideMark/>
          </w:tcPr>
          <w:p w14:paraId="7FF16E14" w14:textId="27151AE6" w:rsidR="004D46AB" w:rsidRPr="00B56AE8" w:rsidRDefault="7D5D9655" w:rsidP="7D5D9655">
            <w:pPr>
              <w:jc w:val="center"/>
              <w:rPr>
                <w:b/>
                <w:bCs/>
                <w:color w:val="000000"/>
                <w:sz w:val="22"/>
                <w:szCs w:val="22"/>
                <w:lang w:eastAsia="zh-CN"/>
              </w:rPr>
            </w:pPr>
            <w:r w:rsidRPr="7D5D9655">
              <w:rPr>
                <w:color w:val="000000" w:themeColor="text1"/>
                <w:sz w:val="22"/>
                <w:szCs w:val="22"/>
              </w:rPr>
              <w:t>.447</w:t>
            </w:r>
          </w:p>
        </w:tc>
        <w:tc>
          <w:tcPr>
            <w:tcW w:w="707" w:type="dxa"/>
            <w:shd w:val="clear" w:color="auto" w:fill="auto"/>
            <w:noWrap/>
            <w:tcMar>
              <w:left w:w="14" w:type="dxa"/>
              <w:right w:w="14" w:type="dxa"/>
            </w:tcMar>
            <w:hideMark/>
          </w:tcPr>
          <w:p w14:paraId="6C18E821" w14:textId="77777777" w:rsidR="004D46AB" w:rsidRPr="00B56AE8" w:rsidRDefault="004D46AB" w:rsidP="009A57F6">
            <w:pPr>
              <w:jc w:val="center"/>
              <w:rPr>
                <w:b/>
                <w:bCs/>
                <w:color w:val="000000"/>
                <w:sz w:val="22"/>
                <w:lang w:eastAsia="zh-CN"/>
              </w:rPr>
            </w:pPr>
            <w:r w:rsidRPr="00B56AE8">
              <w:rPr>
                <w:color w:val="000000"/>
                <w:sz w:val="22"/>
              </w:rPr>
              <w:t>0.16</w:t>
            </w:r>
          </w:p>
        </w:tc>
        <w:tc>
          <w:tcPr>
            <w:tcW w:w="236" w:type="dxa"/>
            <w:shd w:val="clear" w:color="auto" w:fill="auto"/>
            <w:noWrap/>
            <w:tcMar>
              <w:left w:w="14" w:type="dxa"/>
              <w:right w:w="14" w:type="dxa"/>
            </w:tcMar>
            <w:hideMark/>
          </w:tcPr>
          <w:p w14:paraId="128E255D"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hideMark/>
          </w:tcPr>
          <w:p w14:paraId="723C1F7F" w14:textId="77777777" w:rsidR="004D46AB" w:rsidRPr="00B56AE8" w:rsidRDefault="004D46AB" w:rsidP="009A57F6">
            <w:pPr>
              <w:jc w:val="center"/>
              <w:rPr>
                <w:color w:val="000000"/>
                <w:sz w:val="22"/>
                <w:lang w:eastAsia="zh-CN"/>
              </w:rPr>
            </w:pPr>
            <w:r w:rsidRPr="00B56AE8">
              <w:rPr>
                <w:color w:val="000000"/>
                <w:sz w:val="22"/>
              </w:rPr>
              <w:t>0.41</w:t>
            </w:r>
          </w:p>
        </w:tc>
        <w:tc>
          <w:tcPr>
            <w:tcW w:w="752" w:type="dxa"/>
            <w:shd w:val="clear" w:color="auto" w:fill="auto"/>
            <w:noWrap/>
            <w:tcMar>
              <w:left w:w="14" w:type="dxa"/>
              <w:right w:w="14" w:type="dxa"/>
            </w:tcMar>
            <w:hideMark/>
          </w:tcPr>
          <w:p w14:paraId="07914C9E" w14:textId="77777777" w:rsidR="004D46AB" w:rsidRPr="00B56AE8" w:rsidRDefault="004D46AB" w:rsidP="009A57F6">
            <w:pPr>
              <w:jc w:val="center"/>
              <w:rPr>
                <w:color w:val="000000"/>
                <w:sz w:val="22"/>
                <w:lang w:eastAsia="zh-CN"/>
              </w:rPr>
            </w:pPr>
            <w:r w:rsidRPr="00B56AE8">
              <w:rPr>
                <w:color w:val="000000"/>
                <w:sz w:val="22"/>
              </w:rPr>
              <w:t>1.12</w:t>
            </w:r>
          </w:p>
        </w:tc>
        <w:tc>
          <w:tcPr>
            <w:tcW w:w="752" w:type="dxa"/>
            <w:shd w:val="clear" w:color="auto" w:fill="auto"/>
            <w:noWrap/>
            <w:tcMar>
              <w:left w:w="14" w:type="dxa"/>
              <w:right w:w="14" w:type="dxa"/>
            </w:tcMar>
            <w:hideMark/>
          </w:tcPr>
          <w:p w14:paraId="6C34F814" w14:textId="6FB5B801" w:rsidR="004D46AB" w:rsidRPr="00B56AE8" w:rsidRDefault="7D5D9655" w:rsidP="7D5D9655">
            <w:pPr>
              <w:jc w:val="center"/>
              <w:rPr>
                <w:color w:val="000000"/>
                <w:sz w:val="22"/>
                <w:szCs w:val="22"/>
              </w:rPr>
            </w:pPr>
            <w:r w:rsidRPr="7D5D9655">
              <w:rPr>
                <w:color w:val="000000" w:themeColor="text1"/>
                <w:sz w:val="22"/>
                <w:szCs w:val="22"/>
              </w:rPr>
              <w:t>.526</w:t>
            </w:r>
          </w:p>
        </w:tc>
        <w:tc>
          <w:tcPr>
            <w:tcW w:w="676" w:type="dxa"/>
            <w:shd w:val="clear" w:color="auto" w:fill="auto"/>
            <w:noWrap/>
            <w:tcMar>
              <w:left w:w="14" w:type="dxa"/>
              <w:right w:w="14" w:type="dxa"/>
            </w:tcMar>
            <w:hideMark/>
          </w:tcPr>
          <w:p w14:paraId="471DF753" w14:textId="77777777" w:rsidR="004D46AB" w:rsidRPr="00B56AE8" w:rsidRDefault="004D46AB" w:rsidP="009A57F6">
            <w:pPr>
              <w:jc w:val="center"/>
              <w:rPr>
                <w:bCs/>
                <w:color w:val="000000"/>
                <w:sz w:val="22"/>
                <w:lang w:eastAsia="zh-CN"/>
              </w:rPr>
            </w:pPr>
            <w:r w:rsidRPr="00B56AE8">
              <w:rPr>
                <w:color w:val="000000"/>
                <w:sz w:val="22"/>
              </w:rPr>
              <w:t>0.22</w:t>
            </w:r>
          </w:p>
        </w:tc>
      </w:tr>
      <w:tr w:rsidR="004D46AB" w:rsidRPr="00B56AE8" w14:paraId="6F4D3E06" w14:textId="77777777" w:rsidTr="7D5D9655">
        <w:trPr>
          <w:trHeight w:val="310"/>
        </w:trPr>
        <w:tc>
          <w:tcPr>
            <w:tcW w:w="3022" w:type="dxa"/>
            <w:shd w:val="clear" w:color="auto" w:fill="auto"/>
            <w:noWrap/>
            <w:tcMar>
              <w:left w:w="14" w:type="dxa"/>
              <w:right w:w="14" w:type="dxa"/>
            </w:tcMar>
            <w:hideMark/>
          </w:tcPr>
          <w:p w14:paraId="7256DEBD" w14:textId="0CD93B36" w:rsidR="004D46AB" w:rsidRPr="00AE1E0B" w:rsidRDefault="004D46AB" w:rsidP="009A57F6">
            <w:pPr>
              <w:rPr>
                <w:color w:val="000000"/>
                <w:sz w:val="22"/>
                <w:lang w:eastAsia="zh-CN"/>
              </w:rPr>
            </w:pPr>
            <w:r>
              <w:rPr>
                <w:color w:val="000000"/>
                <w:sz w:val="22"/>
                <w:lang w:eastAsia="zh-CN"/>
              </w:rPr>
              <w:t xml:space="preserve">   CAM: Story Grammar</w:t>
            </w:r>
          </w:p>
        </w:tc>
        <w:tc>
          <w:tcPr>
            <w:tcW w:w="769" w:type="dxa"/>
          </w:tcPr>
          <w:p w14:paraId="09ABDDBE" w14:textId="77777777" w:rsidR="004D46AB" w:rsidRPr="004D46AB" w:rsidRDefault="004D46AB" w:rsidP="009A57F6">
            <w:pPr>
              <w:jc w:val="center"/>
              <w:rPr>
                <w:color w:val="000000"/>
                <w:sz w:val="22"/>
                <w:lang w:eastAsia="zh-TW"/>
              </w:rPr>
            </w:pPr>
            <w:r>
              <w:rPr>
                <w:rFonts w:hint="eastAsia"/>
                <w:color w:val="000000"/>
                <w:sz w:val="22"/>
                <w:lang w:eastAsia="zh-TW"/>
              </w:rPr>
              <w:t>0.10</w:t>
            </w:r>
          </w:p>
        </w:tc>
        <w:tc>
          <w:tcPr>
            <w:tcW w:w="767" w:type="dxa"/>
            <w:shd w:val="clear" w:color="auto" w:fill="auto"/>
            <w:noWrap/>
            <w:tcMar>
              <w:left w:w="14" w:type="dxa"/>
              <w:right w:w="14" w:type="dxa"/>
            </w:tcMar>
            <w:hideMark/>
          </w:tcPr>
          <w:p w14:paraId="216676DA" w14:textId="77777777" w:rsidR="004D46AB" w:rsidRPr="00B56AE8" w:rsidRDefault="004D46AB" w:rsidP="009A57F6">
            <w:pPr>
              <w:jc w:val="center"/>
              <w:rPr>
                <w:color w:val="000000"/>
                <w:sz w:val="22"/>
                <w:lang w:eastAsia="zh-CN"/>
              </w:rPr>
            </w:pPr>
            <w:r w:rsidRPr="00B56AE8">
              <w:rPr>
                <w:color w:val="000000"/>
                <w:sz w:val="22"/>
              </w:rPr>
              <w:t>0.42</w:t>
            </w:r>
          </w:p>
        </w:tc>
        <w:tc>
          <w:tcPr>
            <w:tcW w:w="715" w:type="dxa"/>
            <w:shd w:val="clear" w:color="auto" w:fill="auto"/>
            <w:noWrap/>
            <w:tcMar>
              <w:left w:w="14" w:type="dxa"/>
              <w:right w:w="14" w:type="dxa"/>
            </w:tcMar>
            <w:hideMark/>
          </w:tcPr>
          <w:p w14:paraId="72EA3ED7" w14:textId="77777777" w:rsidR="004D46AB" w:rsidRPr="00B56AE8" w:rsidRDefault="004D46AB" w:rsidP="009A57F6">
            <w:pPr>
              <w:jc w:val="center"/>
              <w:rPr>
                <w:color w:val="000000"/>
                <w:sz w:val="22"/>
                <w:lang w:eastAsia="zh-CN"/>
              </w:rPr>
            </w:pPr>
            <w:r w:rsidRPr="00B56AE8">
              <w:rPr>
                <w:color w:val="000000"/>
                <w:sz w:val="22"/>
              </w:rPr>
              <w:t>0.21</w:t>
            </w:r>
          </w:p>
        </w:tc>
        <w:tc>
          <w:tcPr>
            <w:tcW w:w="791" w:type="dxa"/>
            <w:shd w:val="clear" w:color="auto" w:fill="auto"/>
            <w:noWrap/>
            <w:tcMar>
              <w:left w:w="14" w:type="dxa"/>
              <w:right w:w="14" w:type="dxa"/>
            </w:tcMar>
            <w:hideMark/>
          </w:tcPr>
          <w:p w14:paraId="1F79C068" w14:textId="2960DF06" w:rsidR="004D46AB" w:rsidRPr="00B56AE8" w:rsidRDefault="7D5D9655" w:rsidP="7D5D9655">
            <w:pPr>
              <w:jc w:val="center"/>
              <w:rPr>
                <w:color w:val="000000"/>
                <w:sz w:val="22"/>
                <w:szCs w:val="22"/>
                <w:lang w:eastAsia="zh-CN"/>
              </w:rPr>
            </w:pPr>
            <w:r w:rsidRPr="7D5D9655">
              <w:rPr>
                <w:color w:val="000000" w:themeColor="text1"/>
                <w:sz w:val="22"/>
                <w:szCs w:val="22"/>
              </w:rPr>
              <w:t>.885</w:t>
            </w:r>
          </w:p>
        </w:tc>
        <w:tc>
          <w:tcPr>
            <w:tcW w:w="715" w:type="dxa"/>
            <w:shd w:val="clear" w:color="auto" w:fill="auto"/>
            <w:noWrap/>
            <w:tcMar>
              <w:left w:w="14" w:type="dxa"/>
              <w:right w:w="14" w:type="dxa"/>
            </w:tcMar>
            <w:hideMark/>
          </w:tcPr>
          <w:p w14:paraId="1CD72AD4" w14:textId="77777777" w:rsidR="004D46AB" w:rsidRPr="00B56AE8" w:rsidRDefault="004D46AB" w:rsidP="009A57F6">
            <w:pPr>
              <w:jc w:val="center"/>
              <w:rPr>
                <w:color w:val="000000"/>
                <w:sz w:val="22"/>
                <w:lang w:eastAsia="zh-CN"/>
              </w:rPr>
            </w:pPr>
            <w:r w:rsidRPr="00B56AE8">
              <w:rPr>
                <w:color w:val="000000"/>
                <w:sz w:val="22"/>
              </w:rPr>
              <w:t>0.03</w:t>
            </w:r>
          </w:p>
        </w:tc>
        <w:tc>
          <w:tcPr>
            <w:tcW w:w="271" w:type="dxa"/>
            <w:shd w:val="clear" w:color="auto" w:fill="auto"/>
            <w:noWrap/>
            <w:tcMar>
              <w:left w:w="14" w:type="dxa"/>
              <w:right w:w="14" w:type="dxa"/>
            </w:tcMar>
            <w:hideMark/>
          </w:tcPr>
          <w:p w14:paraId="0592C0B7" w14:textId="77777777" w:rsidR="004D46AB" w:rsidRPr="00B56AE8" w:rsidRDefault="004D46AB" w:rsidP="009A57F6">
            <w:pPr>
              <w:jc w:val="center"/>
              <w:rPr>
                <w:color w:val="000000"/>
                <w:sz w:val="22"/>
                <w:lang w:eastAsia="zh-CN"/>
              </w:rPr>
            </w:pPr>
          </w:p>
        </w:tc>
        <w:tc>
          <w:tcPr>
            <w:tcW w:w="720" w:type="dxa"/>
            <w:shd w:val="clear" w:color="auto" w:fill="auto"/>
            <w:noWrap/>
            <w:tcMar>
              <w:left w:w="14" w:type="dxa"/>
              <w:right w:w="14" w:type="dxa"/>
            </w:tcMar>
            <w:hideMark/>
          </w:tcPr>
          <w:p w14:paraId="69F7DAB6" w14:textId="77777777" w:rsidR="004D46AB" w:rsidRPr="00B56AE8" w:rsidRDefault="004D46AB" w:rsidP="009A57F6">
            <w:pPr>
              <w:jc w:val="center"/>
              <w:rPr>
                <w:color w:val="000000"/>
                <w:sz w:val="22"/>
                <w:lang w:eastAsia="zh-CN"/>
              </w:rPr>
            </w:pPr>
            <w:r w:rsidRPr="00B56AE8">
              <w:rPr>
                <w:color w:val="000000"/>
                <w:sz w:val="22"/>
              </w:rPr>
              <w:t>0.88</w:t>
            </w:r>
          </w:p>
        </w:tc>
        <w:tc>
          <w:tcPr>
            <w:tcW w:w="720" w:type="dxa"/>
            <w:shd w:val="clear" w:color="auto" w:fill="auto"/>
            <w:noWrap/>
            <w:tcMar>
              <w:left w:w="14" w:type="dxa"/>
              <w:right w:w="14" w:type="dxa"/>
            </w:tcMar>
            <w:hideMark/>
          </w:tcPr>
          <w:p w14:paraId="648E54BA" w14:textId="77777777" w:rsidR="004D46AB" w:rsidRPr="00B56AE8" w:rsidRDefault="004D46AB" w:rsidP="009A57F6">
            <w:pPr>
              <w:jc w:val="center"/>
              <w:rPr>
                <w:color w:val="000000"/>
                <w:sz w:val="22"/>
                <w:lang w:eastAsia="zh-CN"/>
              </w:rPr>
            </w:pPr>
            <w:r w:rsidRPr="00B56AE8">
              <w:rPr>
                <w:color w:val="000000"/>
                <w:sz w:val="22"/>
              </w:rPr>
              <w:t>0.51</w:t>
            </w:r>
          </w:p>
        </w:tc>
        <w:tc>
          <w:tcPr>
            <w:tcW w:w="742" w:type="dxa"/>
            <w:shd w:val="clear" w:color="auto" w:fill="auto"/>
            <w:noWrap/>
            <w:tcMar>
              <w:left w:w="14" w:type="dxa"/>
              <w:right w:w="14" w:type="dxa"/>
            </w:tcMar>
            <w:hideMark/>
          </w:tcPr>
          <w:p w14:paraId="435550E4" w14:textId="77777777" w:rsidR="004D46AB" w:rsidRPr="00B56AE8" w:rsidRDefault="004D46AB" w:rsidP="009A57F6">
            <w:pPr>
              <w:jc w:val="center"/>
              <w:rPr>
                <w:color w:val="000000"/>
                <w:sz w:val="22"/>
                <w:lang w:eastAsia="zh-CN"/>
              </w:rPr>
            </w:pPr>
            <w:r w:rsidRPr="00B56AE8">
              <w:rPr>
                <w:color w:val="000000"/>
                <w:sz w:val="22"/>
              </w:rPr>
              <w:t>.612</w:t>
            </w:r>
          </w:p>
        </w:tc>
        <w:tc>
          <w:tcPr>
            <w:tcW w:w="707" w:type="dxa"/>
            <w:shd w:val="clear" w:color="auto" w:fill="auto"/>
            <w:noWrap/>
            <w:tcMar>
              <w:left w:w="14" w:type="dxa"/>
              <w:right w:w="14" w:type="dxa"/>
            </w:tcMar>
            <w:hideMark/>
          </w:tcPr>
          <w:p w14:paraId="3B0D1531" w14:textId="77777777" w:rsidR="004D46AB" w:rsidRPr="00B56AE8" w:rsidRDefault="004D46AB" w:rsidP="009A57F6">
            <w:pPr>
              <w:jc w:val="center"/>
              <w:rPr>
                <w:color w:val="000000"/>
                <w:sz w:val="22"/>
                <w:lang w:eastAsia="zh-CN"/>
              </w:rPr>
            </w:pPr>
            <w:r w:rsidRPr="00B56AE8">
              <w:rPr>
                <w:color w:val="000000"/>
                <w:sz w:val="22"/>
              </w:rPr>
              <w:t>0.07</w:t>
            </w:r>
          </w:p>
        </w:tc>
        <w:tc>
          <w:tcPr>
            <w:tcW w:w="236" w:type="dxa"/>
            <w:shd w:val="clear" w:color="auto" w:fill="auto"/>
            <w:noWrap/>
            <w:tcMar>
              <w:left w:w="14" w:type="dxa"/>
              <w:right w:w="14" w:type="dxa"/>
            </w:tcMar>
            <w:hideMark/>
          </w:tcPr>
          <w:p w14:paraId="7FF2D4E2" w14:textId="77777777" w:rsidR="004D46AB" w:rsidRPr="00B56AE8" w:rsidRDefault="004D46AB" w:rsidP="009A57F6">
            <w:pPr>
              <w:jc w:val="center"/>
              <w:rPr>
                <w:color w:val="000000"/>
                <w:sz w:val="22"/>
                <w:lang w:eastAsia="zh-CN"/>
              </w:rPr>
            </w:pPr>
          </w:p>
        </w:tc>
        <w:tc>
          <w:tcPr>
            <w:tcW w:w="752" w:type="dxa"/>
            <w:shd w:val="clear" w:color="auto" w:fill="auto"/>
            <w:noWrap/>
            <w:tcMar>
              <w:left w:w="14" w:type="dxa"/>
              <w:right w:w="14" w:type="dxa"/>
            </w:tcMar>
            <w:hideMark/>
          </w:tcPr>
          <w:p w14:paraId="21DDEB5F" w14:textId="5856157E" w:rsidR="004D46AB" w:rsidRPr="00B56AE8" w:rsidRDefault="004D46AB" w:rsidP="009A57F6">
            <w:pPr>
              <w:jc w:val="center"/>
              <w:rPr>
                <w:color w:val="000000"/>
                <w:sz w:val="22"/>
                <w:lang w:eastAsia="zh-CN"/>
              </w:rPr>
            </w:pPr>
            <w:r w:rsidRPr="00B56AE8">
              <w:rPr>
                <w:color w:val="000000"/>
                <w:sz w:val="22"/>
              </w:rPr>
              <w:t>0.</w:t>
            </w:r>
            <w:r w:rsidR="002F68DE" w:rsidRPr="00B56AE8">
              <w:rPr>
                <w:color w:val="000000"/>
                <w:sz w:val="22"/>
              </w:rPr>
              <w:t>45</w:t>
            </w:r>
            <w:r w:rsidR="002F68DE">
              <w:rPr>
                <w:color w:val="000000"/>
                <w:sz w:val="22"/>
                <w:vertAlign w:val="superscript"/>
              </w:rPr>
              <w:t>b</w:t>
            </w:r>
          </w:p>
        </w:tc>
        <w:tc>
          <w:tcPr>
            <w:tcW w:w="752" w:type="dxa"/>
            <w:shd w:val="clear" w:color="auto" w:fill="auto"/>
            <w:noWrap/>
            <w:tcMar>
              <w:left w:w="14" w:type="dxa"/>
              <w:right w:w="14" w:type="dxa"/>
            </w:tcMar>
            <w:hideMark/>
          </w:tcPr>
          <w:p w14:paraId="599B6C5C" w14:textId="77777777" w:rsidR="004D46AB" w:rsidRPr="00B56AE8" w:rsidRDefault="004D46AB" w:rsidP="009A57F6">
            <w:pPr>
              <w:jc w:val="center"/>
              <w:rPr>
                <w:color w:val="000000"/>
                <w:sz w:val="22"/>
                <w:lang w:eastAsia="zh-CN"/>
              </w:rPr>
            </w:pPr>
            <w:r w:rsidRPr="00B56AE8">
              <w:rPr>
                <w:color w:val="000000"/>
                <w:sz w:val="22"/>
              </w:rPr>
              <w:t>0.26</w:t>
            </w:r>
          </w:p>
        </w:tc>
        <w:tc>
          <w:tcPr>
            <w:tcW w:w="752" w:type="dxa"/>
            <w:shd w:val="clear" w:color="auto" w:fill="auto"/>
            <w:noWrap/>
            <w:tcMar>
              <w:left w:w="14" w:type="dxa"/>
              <w:right w:w="14" w:type="dxa"/>
            </w:tcMar>
            <w:hideMark/>
          </w:tcPr>
          <w:p w14:paraId="3A98DEE3" w14:textId="77777777" w:rsidR="004D46AB" w:rsidRPr="00B56AE8" w:rsidRDefault="004D46AB" w:rsidP="009A57F6">
            <w:pPr>
              <w:jc w:val="center"/>
              <w:rPr>
                <w:color w:val="000000"/>
                <w:sz w:val="22"/>
                <w:lang w:eastAsia="zh-CN"/>
              </w:rPr>
            </w:pPr>
            <w:r w:rsidRPr="00B56AE8">
              <w:rPr>
                <w:color w:val="000000"/>
                <w:sz w:val="22"/>
              </w:rPr>
              <w:t>.796</w:t>
            </w:r>
          </w:p>
        </w:tc>
        <w:tc>
          <w:tcPr>
            <w:tcW w:w="676" w:type="dxa"/>
            <w:shd w:val="clear" w:color="auto" w:fill="auto"/>
            <w:noWrap/>
            <w:tcMar>
              <w:left w:w="14" w:type="dxa"/>
              <w:right w:w="14" w:type="dxa"/>
            </w:tcMar>
            <w:hideMark/>
          </w:tcPr>
          <w:p w14:paraId="15AB7FA9" w14:textId="77777777" w:rsidR="004D46AB" w:rsidRPr="00B56AE8" w:rsidRDefault="004D46AB" w:rsidP="009A57F6">
            <w:pPr>
              <w:jc w:val="center"/>
              <w:rPr>
                <w:color w:val="000000"/>
                <w:sz w:val="22"/>
                <w:lang w:eastAsia="zh-CN"/>
              </w:rPr>
            </w:pPr>
            <w:r w:rsidRPr="00B56AE8">
              <w:rPr>
                <w:color w:val="000000"/>
                <w:sz w:val="22"/>
              </w:rPr>
              <w:t>0.03</w:t>
            </w:r>
          </w:p>
        </w:tc>
      </w:tr>
      <w:tr w:rsidR="004D46AB" w:rsidRPr="00B56AE8" w14:paraId="16655261" w14:textId="77777777" w:rsidTr="7D5D9655">
        <w:trPr>
          <w:trHeight w:val="310"/>
        </w:trPr>
        <w:tc>
          <w:tcPr>
            <w:tcW w:w="3022" w:type="dxa"/>
            <w:shd w:val="clear" w:color="auto" w:fill="auto"/>
            <w:noWrap/>
            <w:tcMar>
              <w:left w:w="14" w:type="dxa"/>
              <w:right w:w="14" w:type="dxa"/>
            </w:tcMar>
            <w:hideMark/>
          </w:tcPr>
          <w:p w14:paraId="01515EE6" w14:textId="04C14317" w:rsidR="004D46AB" w:rsidRDefault="004D46AB" w:rsidP="009A57F6">
            <w:pPr>
              <w:rPr>
                <w:color w:val="000000"/>
                <w:sz w:val="22"/>
                <w:lang w:eastAsia="zh-CN"/>
              </w:rPr>
            </w:pPr>
            <w:r>
              <w:rPr>
                <w:color w:val="000000"/>
                <w:sz w:val="22"/>
                <w:lang w:eastAsia="zh-CN"/>
              </w:rPr>
              <w:t xml:space="preserve">   CAM: Understanding </w:t>
            </w:r>
          </w:p>
          <w:p w14:paraId="29B254A1" w14:textId="05376CE0" w:rsidR="004D46AB" w:rsidRPr="00AE1E0B" w:rsidRDefault="004D46AB" w:rsidP="009A57F6">
            <w:pPr>
              <w:rPr>
                <w:color w:val="000000"/>
                <w:sz w:val="22"/>
                <w:lang w:eastAsia="zh-CN"/>
              </w:rPr>
            </w:pPr>
            <w:r>
              <w:rPr>
                <w:color w:val="000000"/>
                <w:sz w:val="22"/>
                <w:lang w:eastAsia="zh-CN"/>
              </w:rPr>
              <w:t xml:space="preserve">   Expository Text</w:t>
            </w:r>
          </w:p>
        </w:tc>
        <w:tc>
          <w:tcPr>
            <w:tcW w:w="769" w:type="dxa"/>
          </w:tcPr>
          <w:p w14:paraId="39656B5F" w14:textId="77777777" w:rsidR="004D46AB" w:rsidRPr="004D46AB" w:rsidRDefault="004D46AB" w:rsidP="009A57F6">
            <w:pPr>
              <w:jc w:val="center"/>
              <w:rPr>
                <w:color w:val="000000"/>
                <w:sz w:val="22"/>
                <w:lang w:eastAsia="zh-TW"/>
              </w:rPr>
            </w:pPr>
            <w:r>
              <w:rPr>
                <w:rFonts w:hint="eastAsia"/>
                <w:color w:val="000000"/>
                <w:sz w:val="22"/>
                <w:lang w:eastAsia="zh-TW"/>
              </w:rPr>
              <w:t>0.19</w:t>
            </w:r>
          </w:p>
        </w:tc>
        <w:tc>
          <w:tcPr>
            <w:tcW w:w="767" w:type="dxa"/>
            <w:shd w:val="clear" w:color="auto" w:fill="auto"/>
            <w:noWrap/>
            <w:tcMar>
              <w:left w:w="14" w:type="dxa"/>
              <w:right w:w="14" w:type="dxa"/>
            </w:tcMar>
            <w:hideMark/>
          </w:tcPr>
          <w:p w14:paraId="02D4FA6A" w14:textId="77777777" w:rsidR="004D46AB" w:rsidRPr="00B56AE8" w:rsidRDefault="004D46AB" w:rsidP="009A57F6">
            <w:pPr>
              <w:jc w:val="center"/>
              <w:rPr>
                <w:color w:val="000000"/>
                <w:sz w:val="22"/>
                <w:lang w:eastAsia="zh-CN"/>
              </w:rPr>
            </w:pPr>
            <w:r w:rsidRPr="00B56AE8">
              <w:rPr>
                <w:color w:val="000000"/>
                <w:sz w:val="22"/>
              </w:rPr>
              <w:t>0.60</w:t>
            </w:r>
          </w:p>
        </w:tc>
        <w:tc>
          <w:tcPr>
            <w:tcW w:w="715" w:type="dxa"/>
            <w:shd w:val="clear" w:color="auto" w:fill="auto"/>
            <w:noWrap/>
            <w:tcMar>
              <w:left w:w="14" w:type="dxa"/>
              <w:right w:w="14" w:type="dxa"/>
            </w:tcMar>
            <w:hideMark/>
          </w:tcPr>
          <w:p w14:paraId="3F9756AD" w14:textId="77777777" w:rsidR="004D46AB" w:rsidRPr="00B56AE8" w:rsidRDefault="004D46AB" w:rsidP="009A57F6">
            <w:pPr>
              <w:jc w:val="center"/>
              <w:rPr>
                <w:color w:val="000000"/>
                <w:sz w:val="22"/>
                <w:lang w:eastAsia="zh-CN"/>
              </w:rPr>
            </w:pPr>
            <w:r w:rsidRPr="00B56AE8">
              <w:rPr>
                <w:color w:val="000000"/>
                <w:sz w:val="22"/>
              </w:rPr>
              <w:t>1.99</w:t>
            </w:r>
          </w:p>
        </w:tc>
        <w:tc>
          <w:tcPr>
            <w:tcW w:w="791" w:type="dxa"/>
            <w:shd w:val="clear" w:color="auto" w:fill="auto"/>
            <w:noWrap/>
            <w:tcMar>
              <w:left w:w="14" w:type="dxa"/>
              <w:right w:w="14" w:type="dxa"/>
            </w:tcMar>
            <w:hideMark/>
          </w:tcPr>
          <w:p w14:paraId="2BE4FE19" w14:textId="79836AD8" w:rsidR="004D46AB" w:rsidRPr="00E55C68" w:rsidRDefault="7D5D9655" w:rsidP="7D5D9655">
            <w:pPr>
              <w:jc w:val="center"/>
              <w:rPr>
                <w:b/>
                <w:bCs/>
                <w:color w:val="000000"/>
                <w:sz w:val="22"/>
                <w:szCs w:val="22"/>
                <w:lang w:eastAsia="zh-CN"/>
              </w:rPr>
            </w:pPr>
            <w:r w:rsidRPr="7D5D9655">
              <w:rPr>
                <w:b/>
                <w:bCs/>
                <w:color w:val="000000" w:themeColor="text1"/>
                <w:sz w:val="22"/>
                <w:szCs w:val="22"/>
              </w:rPr>
              <w:t>.</w:t>
            </w:r>
            <w:r w:rsidRPr="00503269">
              <w:rPr>
                <w:color w:val="000000" w:themeColor="text1"/>
                <w:sz w:val="22"/>
                <w:szCs w:val="22"/>
              </w:rPr>
              <w:t>115</w:t>
            </w:r>
          </w:p>
        </w:tc>
        <w:tc>
          <w:tcPr>
            <w:tcW w:w="715" w:type="dxa"/>
            <w:shd w:val="clear" w:color="auto" w:fill="auto"/>
            <w:noWrap/>
            <w:tcMar>
              <w:left w:w="14" w:type="dxa"/>
              <w:right w:w="14" w:type="dxa"/>
            </w:tcMar>
            <w:hideMark/>
          </w:tcPr>
          <w:p w14:paraId="0AF4C7FF" w14:textId="77777777" w:rsidR="004D46AB" w:rsidRPr="00B56AE8" w:rsidRDefault="7D5D9655" w:rsidP="7D5D9655">
            <w:pPr>
              <w:jc w:val="center"/>
              <w:rPr>
                <w:color w:val="000000"/>
                <w:sz w:val="22"/>
                <w:szCs w:val="22"/>
                <w:lang w:eastAsia="zh-CN"/>
              </w:rPr>
            </w:pPr>
            <w:r w:rsidRPr="00503269">
              <w:rPr>
                <w:color w:val="000000" w:themeColor="text1"/>
                <w:sz w:val="22"/>
                <w:szCs w:val="22"/>
              </w:rPr>
              <w:t>0.34</w:t>
            </w:r>
          </w:p>
        </w:tc>
        <w:tc>
          <w:tcPr>
            <w:tcW w:w="271" w:type="dxa"/>
            <w:shd w:val="clear" w:color="auto" w:fill="auto"/>
            <w:noWrap/>
            <w:tcMar>
              <w:left w:w="14" w:type="dxa"/>
              <w:right w:w="14" w:type="dxa"/>
            </w:tcMar>
            <w:hideMark/>
          </w:tcPr>
          <w:p w14:paraId="6BA93CFA" w14:textId="77777777" w:rsidR="004D46AB" w:rsidRPr="00B56AE8" w:rsidRDefault="004D46AB" w:rsidP="009A57F6">
            <w:pPr>
              <w:jc w:val="center"/>
              <w:rPr>
                <w:color w:val="000000"/>
                <w:sz w:val="22"/>
                <w:lang w:eastAsia="zh-CN"/>
              </w:rPr>
            </w:pPr>
          </w:p>
        </w:tc>
        <w:tc>
          <w:tcPr>
            <w:tcW w:w="720" w:type="dxa"/>
            <w:shd w:val="clear" w:color="auto" w:fill="auto"/>
            <w:noWrap/>
            <w:tcMar>
              <w:left w:w="14" w:type="dxa"/>
              <w:right w:w="14" w:type="dxa"/>
            </w:tcMar>
            <w:hideMark/>
          </w:tcPr>
          <w:p w14:paraId="56953DA0" w14:textId="77777777" w:rsidR="004D46AB" w:rsidRPr="00B56AE8" w:rsidRDefault="004D46AB" w:rsidP="009A57F6">
            <w:pPr>
              <w:jc w:val="center"/>
              <w:rPr>
                <w:color w:val="000000"/>
                <w:sz w:val="22"/>
                <w:lang w:eastAsia="zh-CN"/>
              </w:rPr>
            </w:pPr>
            <w:r w:rsidRPr="00B56AE8">
              <w:rPr>
                <w:color w:val="000000"/>
                <w:sz w:val="22"/>
              </w:rPr>
              <w:t>0.37</w:t>
            </w:r>
          </w:p>
        </w:tc>
        <w:tc>
          <w:tcPr>
            <w:tcW w:w="720" w:type="dxa"/>
            <w:shd w:val="clear" w:color="auto" w:fill="auto"/>
            <w:noWrap/>
            <w:tcMar>
              <w:left w:w="14" w:type="dxa"/>
              <w:right w:w="14" w:type="dxa"/>
            </w:tcMar>
            <w:hideMark/>
          </w:tcPr>
          <w:p w14:paraId="366A183D" w14:textId="77777777" w:rsidR="004D46AB" w:rsidRPr="00B56AE8" w:rsidRDefault="004D46AB" w:rsidP="009A57F6">
            <w:pPr>
              <w:jc w:val="center"/>
              <w:rPr>
                <w:color w:val="000000"/>
                <w:sz w:val="22"/>
                <w:lang w:eastAsia="zh-CN"/>
              </w:rPr>
            </w:pPr>
            <w:r w:rsidRPr="00B56AE8">
              <w:rPr>
                <w:color w:val="000000"/>
                <w:sz w:val="22"/>
              </w:rPr>
              <w:t>1.30</w:t>
            </w:r>
          </w:p>
        </w:tc>
        <w:tc>
          <w:tcPr>
            <w:tcW w:w="742" w:type="dxa"/>
            <w:shd w:val="clear" w:color="auto" w:fill="auto"/>
            <w:noWrap/>
            <w:tcMar>
              <w:left w:w="14" w:type="dxa"/>
              <w:right w:w="14" w:type="dxa"/>
            </w:tcMar>
            <w:hideMark/>
          </w:tcPr>
          <w:p w14:paraId="1F30B254" w14:textId="41A6EC23" w:rsidR="004D46AB" w:rsidRPr="00B56AE8" w:rsidRDefault="7D5D9655" w:rsidP="7D5D9655">
            <w:pPr>
              <w:jc w:val="center"/>
              <w:rPr>
                <w:color w:val="000000"/>
                <w:sz w:val="22"/>
                <w:szCs w:val="22"/>
                <w:lang w:eastAsia="zh-CN"/>
              </w:rPr>
            </w:pPr>
            <w:r w:rsidRPr="7D5D9655">
              <w:rPr>
                <w:color w:val="000000" w:themeColor="text1"/>
                <w:sz w:val="22"/>
                <w:szCs w:val="22"/>
              </w:rPr>
              <w:t>.320</w:t>
            </w:r>
          </w:p>
        </w:tc>
        <w:tc>
          <w:tcPr>
            <w:tcW w:w="707" w:type="dxa"/>
            <w:shd w:val="clear" w:color="auto" w:fill="auto"/>
            <w:noWrap/>
            <w:tcMar>
              <w:left w:w="14" w:type="dxa"/>
              <w:right w:w="14" w:type="dxa"/>
            </w:tcMar>
            <w:hideMark/>
          </w:tcPr>
          <w:p w14:paraId="2A361603" w14:textId="77777777" w:rsidR="004D46AB" w:rsidRPr="00B56AE8" w:rsidRDefault="004D46AB" w:rsidP="009A57F6">
            <w:pPr>
              <w:jc w:val="center"/>
              <w:rPr>
                <w:color w:val="000000"/>
                <w:sz w:val="22"/>
                <w:lang w:eastAsia="zh-CN"/>
              </w:rPr>
            </w:pPr>
            <w:r w:rsidRPr="00B56AE8">
              <w:rPr>
                <w:color w:val="000000"/>
                <w:sz w:val="22"/>
              </w:rPr>
              <w:t>0.21</w:t>
            </w:r>
          </w:p>
        </w:tc>
        <w:tc>
          <w:tcPr>
            <w:tcW w:w="236" w:type="dxa"/>
            <w:shd w:val="clear" w:color="auto" w:fill="auto"/>
            <w:noWrap/>
            <w:tcMar>
              <w:left w:w="14" w:type="dxa"/>
              <w:right w:w="14" w:type="dxa"/>
            </w:tcMar>
            <w:hideMark/>
          </w:tcPr>
          <w:p w14:paraId="77F72E3A" w14:textId="77777777" w:rsidR="004D46AB" w:rsidRPr="00B56AE8" w:rsidRDefault="004D46AB" w:rsidP="009A57F6">
            <w:pPr>
              <w:jc w:val="center"/>
              <w:rPr>
                <w:color w:val="000000"/>
                <w:sz w:val="22"/>
                <w:lang w:eastAsia="zh-CN"/>
              </w:rPr>
            </w:pPr>
          </w:p>
        </w:tc>
        <w:tc>
          <w:tcPr>
            <w:tcW w:w="752" w:type="dxa"/>
            <w:shd w:val="clear" w:color="auto" w:fill="auto"/>
            <w:noWrap/>
            <w:tcMar>
              <w:left w:w="14" w:type="dxa"/>
              <w:right w:w="14" w:type="dxa"/>
            </w:tcMar>
            <w:hideMark/>
          </w:tcPr>
          <w:p w14:paraId="60B56FAA" w14:textId="77777777" w:rsidR="004D46AB" w:rsidRPr="00B56AE8" w:rsidRDefault="004D46AB" w:rsidP="009A57F6">
            <w:pPr>
              <w:jc w:val="center"/>
              <w:rPr>
                <w:color w:val="000000"/>
                <w:sz w:val="22"/>
                <w:lang w:eastAsia="zh-CN"/>
              </w:rPr>
            </w:pPr>
            <w:r w:rsidRPr="00B56AE8">
              <w:rPr>
                <w:color w:val="000000"/>
                <w:sz w:val="22"/>
              </w:rPr>
              <w:t>-0.22</w:t>
            </w:r>
          </w:p>
        </w:tc>
        <w:tc>
          <w:tcPr>
            <w:tcW w:w="752" w:type="dxa"/>
            <w:shd w:val="clear" w:color="auto" w:fill="auto"/>
            <w:noWrap/>
            <w:tcMar>
              <w:left w:w="14" w:type="dxa"/>
              <w:right w:w="14" w:type="dxa"/>
            </w:tcMar>
            <w:hideMark/>
          </w:tcPr>
          <w:p w14:paraId="2B89ABB2" w14:textId="77777777" w:rsidR="004D46AB" w:rsidRPr="00B56AE8" w:rsidRDefault="004D46AB" w:rsidP="009A57F6">
            <w:pPr>
              <w:jc w:val="center"/>
              <w:rPr>
                <w:color w:val="000000"/>
                <w:sz w:val="22"/>
                <w:lang w:eastAsia="zh-CN"/>
              </w:rPr>
            </w:pPr>
            <w:r w:rsidRPr="00B56AE8">
              <w:rPr>
                <w:color w:val="000000"/>
                <w:sz w:val="22"/>
              </w:rPr>
              <w:t>-0.73</w:t>
            </w:r>
          </w:p>
        </w:tc>
        <w:tc>
          <w:tcPr>
            <w:tcW w:w="752" w:type="dxa"/>
            <w:shd w:val="clear" w:color="auto" w:fill="auto"/>
            <w:noWrap/>
            <w:tcMar>
              <w:left w:w="14" w:type="dxa"/>
              <w:right w:w="14" w:type="dxa"/>
            </w:tcMar>
            <w:hideMark/>
          </w:tcPr>
          <w:p w14:paraId="5B8C8475" w14:textId="3BBDC45F" w:rsidR="004D46AB" w:rsidRPr="00B56AE8" w:rsidRDefault="7D5D9655" w:rsidP="7D5D9655">
            <w:pPr>
              <w:jc w:val="center"/>
              <w:rPr>
                <w:color w:val="000000"/>
                <w:sz w:val="22"/>
                <w:szCs w:val="22"/>
                <w:lang w:eastAsia="zh-CN"/>
              </w:rPr>
            </w:pPr>
            <w:r w:rsidRPr="7D5D9655">
              <w:rPr>
                <w:color w:val="000000" w:themeColor="text1"/>
                <w:sz w:val="22"/>
                <w:szCs w:val="22"/>
              </w:rPr>
              <w:t>.586</w:t>
            </w:r>
          </w:p>
        </w:tc>
        <w:tc>
          <w:tcPr>
            <w:tcW w:w="676" w:type="dxa"/>
            <w:shd w:val="clear" w:color="auto" w:fill="auto"/>
            <w:noWrap/>
            <w:tcMar>
              <w:left w:w="14" w:type="dxa"/>
              <w:right w:w="14" w:type="dxa"/>
            </w:tcMar>
            <w:hideMark/>
          </w:tcPr>
          <w:p w14:paraId="38C27092" w14:textId="77777777" w:rsidR="004D46AB" w:rsidRPr="00B56AE8" w:rsidRDefault="004D46AB" w:rsidP="009A57F6">
            <w:pPr>
              <w:jc w:val="center"/>
              <w:rPr>
                <w:color w:val="000000"/>
                <w:sz w:val="22"/>
                <w:lang w:eastAsia="zh-CN"/>
              </w:rPr>
            </w:pPr>
            <w:r w:rsidRPr="00B56AE8">
              <w:rPr>
                <w:color w:val="000000"/>
                <w:sz w:val="22"/>
              </w:rPr>
              <w:t>-0.13</w:t>
            </w:r>
          </w:p>
        </w:tc>
      </w:tr>
      <w:tr w:rsidR="004D46AB" w:rsidRPr="00B56AE8" w14:paraId="6B3DFFF1" w14:textId="77777777" w:rsidTr="7D5D9655">
        <w:trPr>
          <w:trHeight w:val="310"/>
        </w:trPr>
        <w:tc>
          <w:tcPr>
            <w:tcW w:w="3791" w:type="dxa"/>
            <w:gridSpan w:val="2"/>
          </w:tcPr>
          <w:p w14:paraId="481615B3" w14:textId="77777777" w:rsidR="004D46AB" w:rsidRDefault="004D46AB" w:rsidP="009A57F6">
            <w:pPr>
              <w:rPr>
                <w:color w:val="000000"/>
                <w:sz w:val="22"/>
                <w:lang w:eastAsia="zh-CN"/>
              </w:rPr>
            </w:pPr>
            <w:r>
              <w:rPr>
                <w:color w:val="000000"/>
                <w:sz w:val="22"/>
                <w:lang w:eastAsia="zh-CN"/>
              </w:rPr>
              <w:t>Language comprehension outcomes</w:t>
            </w:r>
          </w:p>
        </w:tc>
        <w:tc>
          <w:tcPr>
            <w:tcW w:w="767" w:type="dxa"/>
            <w:shd w:val="clear" w:color="auto" w:fill="auto"/>
            <w:noWrap/>
            <w:tcMar>
              <w:left w:w="14" w:type="dxa"/>
              <w:right w:w="14" w:type="dxa"/>
            </w:tcMar>
          </w:tcPr>
          <w:p w14:paraId="124B524A" w14:textId="77777777" w:rsidR="004D46AB" w:rsidRPr="00B56AE8" w:rsidRDefault="004D46AB" w:rsidP="009A57F6">
            <w:pPr>
              <w:rPr>
                <w:color w:val="000000"/>
                <w:sz w:val="22"/>
              </w:rPr>
            </w:pPr>
          </w:p>
        </w:tc>
        <w:tc>
          <w:tcPr>
            <w:tcW w:w="715" w:type="dxa"/>
            <w:shd w:val="clear" w:color="auto" w:fill="auto"/>
            <w:noWrap/>
            <w:tcMar>
              <w:left w:w="14" w:type="dxa"/>
              <w:right w:w="14" w:type="dxa"/>
            </w:tcMar>
          </w:tcPr>
          <w:p w14:paraId="6EA0A7B0" w14:textId="77777777" w:rsidR="004D46AB" w:rsidRPr="00B56AE8" w:rsidRDefault="004D46AB" w:rsidP="009A57F6">
            <w:pPr>
              <w:jc w:val="center"/>
              <w:rPr>
                <w:color w:val="000000"/>
                <w:sz w:val="22"/>
              </w:rPr>
            </w:pPr>
          </w:p>
        </w:tc>
        <w:tc>
          <w:tcPr>
            <w:tcW w:w="791" w:type="dxa"/>
            <w:shd w:val="clear" w:color="auto" w:fill="auto"/>
            <w:noWrap/>
            <w:tcMar>
              <w:left w:w="14" w:type="dxa"/>
              <w:right w:w="14" w:type="dxa"/>
            </w:tcMar>
          </w:tcPr>
          <w:p w14:paraId="244DFDBB" w14:textId="77777777" w:rsidR="004D46AB" w:rsidRPr="00B56AE8" w:rsidRDefault="004D46AB" w:rsidP="009A57F6">
            <w:pPr>
              <w:jc w:val="center"/>
              <w:rPr>
                <w:bCs/>
                <w:color w:val="000000"/>
                <w:sz w:val="22"/>
                <w:lang w:eastAsia="zh-CN"/>
              </w:rPr>
            </w:pPr>
          </w:p>
        </w:tc>
        <w:tc>
          <w:tcPr>
            <w:tcW w:w="715" w:type="dxa"/>
            <w:shd w:val="clear" w:color="auto" w:fill="auto"/>
            <w:noWrap/>
            <w:tcMar>
              <w:left w:w="14" w:type="dxa"/>
              <w:right w:w="14" w:type="dxa"/>
            </w:tcMar>
          </w:tcPr>
          <w:p w14:paraId="5F0BACE6" w14:textId="77777777" w:rsidR="004D46AB" w:rsidRPr="00B56AE8" w:rsidRDefault="004D46AB" w:rsidP="009A57F6">
            <w:pPr>
              <w:jc w:val="center"/>
              <w:rPr>
                <w:bCs/>
                <w:color w:val="000000"/>
                <w:sz w:val="22"/>
              </w:rPr>
            </w:pPr>
          </w:p>
        </w:tc>
        <w:tc>
          <w:tcPr>
            <w:tcW w:w="271" w:type="dxa"/>
            <w:shd w:val="clear" w:color="auto" w:fill="auto"/>
            <w:noWrap/>
            <w:tcMar>
              <w:left w:w="14" w:type="dxa"/>
              <w:right w:w="14" w:type="dxa"/>
            </w:tcMar>
          </w:tcPr>
          <w:p w14:paraId="5DF4D5B6"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tcPr>
          <w:p w14:paraId="14B77F03" w14:textId="77777777" w:rsidR="004D46AB" w:rsidRPr="00B56AE8" w:rsidRDefault="004D46AB" w:rsidP="009A57F6">
            <w:pPr>
              <w:jc w:val="center"/>
              <w:rPr>
                <w:color w:val="000000"/>
                <w:sz w:val="22"/>
              </w:rPr>
            </w:pPr>
          </w:p>
        </w:tc>
        <w:tc>
          <w:tcPr>
            <w:tcW w:w="720" w:type="dxa"/>
            <w:shd w:val="clear" w:color="auto" w:fill="auto"/>
            <w:noWrap/>
            <w:tcMar>
              <w:left w:w="14" w:type="dxa"/>
              <w:right w:w="14" w:type="dxa"/>
            </w:tcMar>
          </w:tcPr>
          <w:p w14:paraId="5E904C09" w14:textId="77777777" w:rsidR="004D46AB" w:rsidRPr="00B56AE8" w:rsidRDefault="004D46AB" w:rsidP="009A57F6">
            <w:pPr>
              <w:jc w:val="center"/>
              <w:rPr>
                <w:color w:val="000000"/>
                <w:sz w:val="22"/>
              </w:rPr>
            </w:pPr>
          </w:p>
        </w:tc>
        <w:tc>
          <w:tcPr>
            <w:tcW w:w="742" w:type="dxa"/>
            <w:shd w:val="clear" w:color="auto" w:fill="auto"/>
            <w:noWrap/>
            <w:tcMar>
              <w:left w:w="14" w:type="dxa"/>
              <w:right w:w="14" w:type="dxa"/>
            </w:tcMar>
          </w:tcPr>
          <w:p w14:paraId="60C1ED14" w14:textId="77777777" w:rsidR="004D46AB" w:rsidRPr="00B56AE8" w:rsidRDefault="004D46AB" w:rsidP="009A57F6">
            <w:pPr>
              <w:jc w:val="center"/>
              <w:rPr>
                <w:b/>
                <w:bCs/>
                <w:color w:val="000000"/>
                <w:sz w:val="22"/>
                <w:lang w:eastAsia="zh-CN"/>
              </w:rPr>
            </w:pPr>
          </w:p>
        </w:tc>
        <w:tc>
          <w:tcPr>
            <w:tcW w:w="707" w:type="dxa"/>
            <w:shd w:val="clear" w:color="auto" w:fill="auto"/>
            <w:noWrap/>
            <w:tcMar>
              <w:left w:w="14" w:type="dxa"/>
              <w:right w:w="14" w:type="dxa"/>
            </w:tcMar>
          </w:tcPr>
          <w:p w14:paraId="0AB1031E" w14:textId="77777777" w:rsidR="004D46AB" w:rsidRPr="00B56AE8" w:rsidRDefault="004D46AB" w:rsidP="009A57F6">
            <w:pPr>
              <w:jc w:val="center"/>
              <w:rPr>
                <w:b/>
                <w:bCs/>
                <w:color w:val="000000"/>
                <w:sz w:val="22"/>
              </w:rPr>
            </w:pPr>
          </w:p>
        </w:tc>
        <w:tc>
          <w:tcPr>
            <w:tcW w:w="236" w:type="dxa"/>
            <w:shd w:val="clear" w:color="auto" w:fill="auto"/>
            <w:noWrap/>
            <w:tcMar>
              <w:left w:w="14" w:type="dxa"/>
              <w:right w:w="14" w:type="dxa"/>
            </w:tcMar>
          </w:tcPr>
          <w:p w14:paraId="43D14A20"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tcPr>
          <w:p w14:paraId="4F157841" w14:textId="77777777" w:rsidR="004D46AB" w:rsidRPr="00B56AE8" w:rsidRDefault="004D46AB" w:rsidP="009A57F6">
            <w:pPr>
              <w:jc w:val="center"/>
              <w:rPr>
                <w:color w:val="000000"/>
                <w:sz w:val="22"/>
              </w:rPr>
            </w:pPr>
          </w:p>
        </w:tc>
        <w:tc>
          <w:tcPr>
            <w:tcW w:w="752" w:type="dxa"/>
            <w:shd w:val="clear" w:color="auto" w:fill="auto"/>
            <w:noWrap/>
            <w:tcMar>
              <w:left w:w="14" w:type="dxa"/>
              <w:right w:w="14" w:type="dxa"/>
            </w:tcMar>
          </w:tcPr>
          <w:p w14:paraId="05B32C29" w14:textId="77777777" w:rsidR="004D46AB" w:rsidRPr="00B56AE8" w:rsidRDefault="004D46AB" w:rsidP="009A57F6">
            <w:pPr>
              <w:jc w:val="center"/>
              <w:rPr>
                <w:color w:val="000000"/>
                <w:sz w:val="22"/>
              </w:rPr>
            </w:pPr>
          </w:p>
        </w:tc>
        <w:tc>
          <w:tcPr>
            <w:tcW w:w="752" w:type="dxa"/>
            <w:shd w:val="clear" w:color="auto" w:fill="auto"/>
            <w:noWrap/>
            <w:tcMar>
              <w:left w:w="14" w:type="dxa"/>
              <w:right w:w="14" w:type="dxa"/>
            </w:tcMar>
          </w:tcPr>
          <w:p w14:paraId="45B1CC81" w14:textId="77777777" w:rsidR="004D46AB" w:rsidRPr="00B56AE8" w:rsidRDefault="004D46AB" w:rsidP="009A57F6">
            <w:pPr>
              <w:jc w:val="center"/>
              <w:rPr>
                <w:color w:val="000000"/>
                <w:sz w:val="22"/>
                <w:lang w:eastAsia="zh-CN"/>
              </w:rPr>
            </w:pPr>
          </w:p>
        </w:tc>
        <w:tc>
          <w:tcPr>
            <w:tcW w:w="676" w:type="dxa"/>
            <w:shd w:val="clear" w:color="auto" w:fill="auto"/>
            <w:noWrap/>
            <w:tcMar>
              <w:left w:w="14" w:type="dxa"/>
              <w:right w:w="14" w:type="dxa"/>
            </w:tcMar>
          </w:tcPr>
          <w:p w14:paraId="50FF3FC3" w14:textId="77777777" w:rsidR="004D46AB" w:rsidRPr="00B56AE8" w:rsidRDefault="004D46AB" w:rsidP="009A57F6">
            <w:pPr>
              <w:jc w:val="center"/>
              <w:rPr>
                <w:color w:val="000000"/>
                <w:sz w:val="22"/>
              </w:rPr>
            </w:pPr>
          </w:p>
        </w:tc>
      </w:tr>
      <w:tr w:rsidR="004D46AB" w:rsidRPr="00B56AE8" w14:paraId="2F7DD59A" w14:textId="77777777" w:rsidTr="7D5D9655">
        <w:trPr>
          <w:trHeight w:val="310"/>
        </w:trPr>
        <w:tc>
          <w:tcPr>
            <w:tcW w:w="3022" w:type="dxa"/>
            <w:shd w:val="clear" w:color="auto" w:fill="auto"/>
            <w:noWrap/>
            <w:tcMar>
              <w:left w:w="14" w:type="dxa"/>
              <w:right w:w="14" w:type="dxa"/>
            </w:tcMar>
          </w:tcPr>
          <w:p w14:paraId="4490B42A" w14:textId="5F97A6A6" w:rsidR="004D46AB" w:rsidRPr="00AE1E0B" w:rsidRDefault="004D46AB" w:rsidP="009A57F6">
            <w:pPr>
              <w:rPr>
                <w:color w:val="000000"/>
                <w:sz w:val="22"/>
                <w:lang w:eastAsia="zh-CN"/>
              </w:rPr>
            </w:pPr>
            <w:r>
              <w:rPr>
                <w:color w:val="000000"/>
                <w:sz w:val="22"/>
              </w:rPr>
              <w:t xml:space="preserve">    </w:t>
            </w:r>
            <w:r w:rsidRPr="00EE121F">
              <w:rPr>
                <w:color w:val="000000"/>
                <w:sz w:val="22"/>
              </w:rPr>
              <w:t xml:space="preserve">TNR: </w:t>
            </w:r>
            <w:r>
              <w:rPr>
                <w:color w:val="000000"/>
                <w:sz w:val="22"/>
              </w:rPr>
              <w:t>S</w:t>
            </w:r>
            <w:r w:rsidRPr="00EE121F">
              <w:rPr>
                <w:color w:val="000000"/>
                <w:sz w:val="22"/>
              </w:rPr>
              <w:t xml:space="preserve">tory </w:t>
            </w:r>
            <w:proofErr w:type="spellStart"/>
            <w:r w:rsidR="002F68DE">
              <w:rPr>
                <w:color w:val="000000"/>
                <w:sz w:val="22"/>
              </w:rPr>
              <w:t>G</w:t>
            </w:r>
            <w:r w:rsidR="002F68DE" w:rsidRPr="00EE121F">
              <w:rPr>
                <w:color w:val="000000"/>
                <w:sz w:val="22"/>
              </w:rPr>
              <w:t>rammar</w:t>
            </w:r>
            <w:r w:rsidR="002F68DE">
              <w:rPr>
                <w:color w:val="000000"/>
                <w:sz w:val="22"/>
                <w:vertAlign w:val="superscript"/>
              </w:rPr>
              <w:t>c</w:t>
            </w:r>
            <w:proofErr w:type="spellEnd"/>
          </w:p>
        </w:tc>
        <w:tc>
          <w:tcPr>
            <w:tcW w:w="769" w:type="dxa"/>
          </w:tcPr>
          <w:p w14:paraId="7E5C9395" w14:textId="77777777" w:rsidR="004D46AB" w:rsidRPr="00B56AE8" w:rsidRDefault="007C1340" w:rsidP="009A57F6">
            <w:pPr>
              <w:jc w:val="center"/>
              <w:rPr>
                <w:color w:val="000000"/>
                <w:sz w:val="22"/>
                <w:lang w:eastAsia="zh-TW"/>
              </w:rPr>
            </w:pPr>
            <w:r>
              <w:rPr>
                <w:rFonts w:hint="eastAsia"/>
                <w:color w:val="000000"/>
                <w:sz w:val="22"/>
                <w:lang w:eastAsia="zh-TW"/>
              </w:rPr>
              <w:t>0.0</w:t>
            </w:r>
            <w:r w:rsidR="00F71A7D">
              <w:rPr>
                <w:rFonts w:hint="eastAsia"/>
                <w:color w:val="000000"/>
                <w:sz w:val="22"/>
                <w:lang w:eastAsia="zh-TW"/>
              </w:rPr>
              <w:t>8</w:t>
            </w:r>
          </w:p>
        </w:tc>
        <w:tc>
          <w:tcPr>
            <w:tcW w:w="767" w:type="dxa"/>
            <w:shd w:val="clear" w:color="auto" w:fill="auto"/>
            <w:noWrap/>
            <w:tcMar>
              <w:left w:w="14" w:type="dxa"/>
              <w:right w:w="14" w:type="dxa"/>
            </w:tcMar>
          </w:tcPr>
          <w:p w14:paraId="4096C3A6" w14:textId="77777777" w:rsidR="004D46AB" w:rsidRPr="00B56AE8" w:rsidRDefault="004D46AB" w:rsidP="009A57F6">
            <w:pPr>
              <w:jc w:val="center"/>
              <w:rPr>
                <w:color w:val="000000"/>
                <w:sz w:val="22"/>
              </w:rPr>
            </w:pPr>
            <w:r w:rsidRPr="00B56AE8">
              <w:rPr>
                <w:color w:val="000000"/>
                <w:sz w:val="22"/>
              </w:rPr>
              <w:t>0.15</w:t>
            </w:r>
          </w:p>
        </w:tc>
        <w:tc>
          <w:tcPr>
            <w:tcW w:w="715" w:type="dxa"/>
            <w:shd w:val="clear" w:color="auto" w:fill="auto"/>
            <w:noWrap/>
            <w:tcMar>
              <w:left w:w="14" w:type="dxa"/>
              <w:right w:w="14" w:type="dxa"/>
            </w:tcMar>
          </w:tcPr>
          <w:p w14:paraId="72DC8F58" w14:textId="77777777" w:rsidR="004D46AB" w:rsidRPr="00B56AE8" w:rsidRDefault="004D46AB" w:rsidP="009A57F6">
            <w:pPr>
              <w:jc w:val="center"/>
              <w:rPr>
                <w:color w:val="000000"/>
                <w:sz w:val="22"/>
              </w:rPr>
            </w:pPr>
            <w:r w:rsidRPr="00B56AE8">
              <w:rPr>
                <w:color w:val="000000"/>
                <w:sz w:val="22"/>
              </w:rPr>
              <w:t>0.15</w:t>
            </w:r>
          </w:p>
        </w:tc>
        <w:tc>
          <w:tcPr>
            <w:tcW w:w="791" w:type="dxa"/>
            <w:shd w:val="clear" w:color="auto" w:fill="auto"/>
            <w:noWrap/>
            <w:tcMar>
              <w:left w:w="14" w:type="dxa"/>
              <w:right w:w="14" w:type="dxa"/>
            </w:tcMar>
          </w:tcPr>
          <w:p w14:paraId="12740D38" w14:textId="77777777" w:rsidR="004D46AB" w:rsidRPr="00B56AE8" w:rsidRDefault="004D46AB" w:rsidP="009A57F6">
            <w:pPr>
              <w:jc w:val="center"/>
              <w:rPr>
                <w:bCs/>
                <w:color w:val="000000"/>
                <w:sz w:val="22"/>
                <w:lang w:eastAsia="zh-CN"/>
              </w:rPr>
            </w:pPr>
            <w:r w:rsidRPr="00B56AE8">
              <w:rPr>
                <w:bCs/>
                <w:color w:val="000000"/>
                <w:sz w:val="22"/>
                <w:lang w:eastAsia="zh-CN"/>
              </w:rPr>
              <w:t>.885</w:t>
            </w:r>
          </w:p>
        </w:tc>
        <w:tc>
          <w:tcPr>
            <w:tcW w:w="715" w:type="dxa"/>
            <w:shd w:val="clear" w:color="auto" w:fill="auto"/>
            <w:noWrap/>
            <w:tcMar>
              <w:left w:w="14" w:type="dxa"/>
              <w:right w:w="14" w:type="dxa"/>
            </w:tcMar>
          </w:tcPr>
          <w:p w14:paraId="092BE6B4" w14:textId="77777777" w:rsidR="004D46AB" w:rsidRPr="00B56AE8" w:rsidRDefault="004D46AB" w:rsidP="009A57F6">
            <w:pPr>
              <w:jc w:val="center"/>
              <w:rPr>
                <w:bCs/>
                <w:color w:val="000000"/>
                <w:sz w:val="22"/>
              </w:rPr>
            </w:pPr>
            <w:r w:rsidRPr="00B56AE8">
              <w:rPr>
                <w:bCs/>
                <w:color w:val="000000"/>
                <w:sz w:val="22"/>
              </w:rPr>
              <w:t>0.02</w:t>
            </w:r>
          </w:p>
        </w:tc>
        <w:tc>
          <w:tcPr>
            <w:tcW w:w="271" w:type="dxa"/>
            <w:shd w:val="clear" w:color="auto" w:fill="auto"/>
            <w:noWrap/>
            <w:tcMar>
              <w:left w:w="14" w:type="dxa"/>
              <w:right w:w="14" w:type="dxa"/>
            </w:tcMar>
          </w:tcPr>
          <w:p w14:paraId="743E3432"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tcPr>
          <w:p w14:paraId="116553D5" w14:textId="77777777" w:rsidR="004D46AB" w:rsidRPr="00B56AE8" w:rsidRDefault="004D46AB" w:rsidP="009A57F6">
            <w:pPr>
              <w:jc w:val="center"/>
              <w:rPr>
                <w:color w:val="000000"/>
                <w:sz w:val="22"/>
              </w:rPr>
            </w:pPr>
            <w:r w:rsidRPr="00B56AE8">
              <w:rPr>
                <w:color w:val="000000"/>
                <w:sz w:val="22"/>
              </w:rPr>
              <w:t>1.77</w:t>
            </w:r>
          </w:p>
        </w:tc>
        <w:tc>
          <w:tcPr>
            <w:tcW w:w="720" w:type="dxa"/>
            <w:shd w:val="clear" w:color="auto" w:fill="auto"/>
            <w:noWrap/>
            <w:tcMar>
              <w:left w:w="14" w:type="dxa"/>
              <w:right w:w="14" w:type="dxa"/>
            </w:tcMar>
          </w:tcPr>
          <w:p w14:paraId="774DDAFB" w14:textId="77777777" w:rsidR="004D46AB" w:rsidRPr="00B56AE8" w:rsidRDefault="004D46AB" w:rsidP="009A57F6">
            <w:pPr>
              <w:jc w:val="center"/>
              <w:rPr>
                <w:color w:val="000000"/>
                <w:sz w:val="22"/>
              </w:rPr>
            </w:pPr>
            <w:r w:rsidRPr="00B56AE8">
              <w:rPr>
                <w:color w:val="000000"/>
                <w:sz w:val="22"/>
              </w:rPr>
              <w:t>1.88</w:t>
            </w:r>
          </w:p>
        </w:tc>
        <w:tc>
          <w:tcPr>
            <w:tcW w:w="742" w:type="dxa"/>
            <w:shd w:val="clear" w:color="auto" w:fill="auto"/>
            <w:noWrap/>
            <w:tcMar>
              <w:left w:w="14" w:type="dxa"/>
              <w:right w:w="14" w:type="dxa"/>
            </w:tcMar>
          </w:tcPr>
          <w:p w14:paraId="00D6CFC4" w14:textId="57E120CB" w:rsidR="004D46AB" w:rsidRPr="00B56AE8" w:rsidRDefault="7D5D9655" w:rsidP="7D5D9655">
            <w:pPr>
              <w:jc w:val="center"/>
              <w:rPr>
                <w:color w:val="000000"/>
                <w:sz w:val="22"/>
                <w:szCs w:val="22"/>
                <w:lang w:eastAsia="zh-CN"/>
              </w:rPr>
            </w:pPr>
            <w:r w:rsidRPr="7D5D9655">
              <w:rPr>
                <w:color w:val="000000" w:themeColor="text1"/>
                <w:sz w:val="22"/>
                <w:szCs w:val="22"/>
                <w:lang w:eastAsia="zh-CN"/>
              </w:rPr>
              <w:t>.120</w:t>
            </w:r>
          </w:p>
        </w:tc>
        <w:tc>
          <w:tcPr>
            <w:tcW w:w="707" w:type="dxa"/>
            <w:shd w:val="clear" w:color="auto" w:fill="auto"/>
            <w:noWrap/>
            <w:tcMar>
              <w:left w:w="14" w:type="dxa"/>
              <w:right w:w="14" w:type="dxa"/>
            </w:tcMar>
          </w:tcPr>
          <w:p w14:paraId="4BED39FD" w14:textId="77777777" w:rsidR="004D46AB" w:rsidRPr="00B56AE8" w:rsidRDefault="004D46AB" w:rsidP="009A57F6">
            <w:pPr>
              <w:jc w:val="center"/>
              <w:rPr>
                <w:bCs/>
                <w:color w:val="000000"/>
                <w:sz w:val="22"/>
              </w:rPr>
            </w:pPr>
            <w:r w:rsidRPr="00B56AE8">
              <w:rPr>
                <w:bCs/>
                <w:color w:val="000000"/>
                <w:sz w:val="22"/>
              </w:rPr>
              <w:t>0.26</w:t>
            </w:r>
          </w:p>
        </w:tc>
        <w:tc>
          <w:tcPr>
            <w:tcW w:w="236" w:type="dxa"/>
            <w:shd w:val="clear" w:color="auto" w:fill="auto"/>
            <w:noWrap/>
            <w:tcMar>
              <w:left w:w="14" w:type="dxa"/>
              <w:right w:w="14" w:type="dxa"/>
            </w:tcMar>
          </w:tcPr>
          <w:p w14:paraId="66D68A0F"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tcPr>
          <w:p w14:paraId="4F7B3D03" w14:textId="77777777" w:rsidR="004D46AB" w:rsidRPr="00B56AE8" w:rsidRDefault="004D46AB" w:rsidP="009A57F6">
            <w:pPr>
              <w:jc w:val="center"/>
              <w:rPr>
                <w:color w:val="000000"/>
                <w:sz w:val="22"/>
              </w:rPr>
            </w:pPr>
            <w:r w:rsidRPr="00B56AE8">
              <w:rPr>
                <w:color w:val="000000"/>
                <w:sz w:val="22"/>
              </w:rPr>
              <w:t>1.63</w:t>
            </w:r>
          </w:p>
        </w:tc>
        <w:tc>
          <w:tcPr>
            <w:tcW w:w="752" w:type="dxa"/>
            <w:shd w:val="clear" w:color="auto" w:fill="auto"/>
            <w:noWrap/>
            <w:tcMar>
              <w:left w:w="14" w:type="dxa"/>
              <w:right w:w="14" w:type="dxa"/>
            </w:tcMar>
          </w:tcPr>
          <w:p w14:paraId="45E07495" w14:textId="77777777" w:rsidR="004D46AB" w:rsidRPr="00B56AE8" w:rsidRDefault="004D46AB" w:rsidP="009A57F6">
            <w:pPr>
              <w:jc w:val="center"/>
              <w:rPr>
                <w:color w:val="000000"/>
                <w:sz w:val="22"/>
              </w:rPr>
            </w:pPr>
            <w:r w:rsidRPr="00B56AE8">
              <w:rPr>
                <w:color w:val="000000"/>
                <w:sz w:val="22"/>
              </w:rPr>
              <w:t>1.83</w:t>
            </w:r>
          </w:p>
        </w:tc>
        <w:tc>
          <w:tcPr>
            <w:tcW w:w="752" w:type="dxa"/>
            <w:shd w:val="clear" w:color="auto" w:fill="auto"/>
            <w:noWrap/>
            <w:tcMar>
              <w:left w:w="14" w:type="dxa"/>
              <w:right w:w="14" w:type="dxa"/>
            </w:tcMar>
          </w:tcPr>
          <w:p w14:paraId="4EE53F76" w14:textId="72B3FA90" w:rsidR="004D46AB" w:rsidRPr="00B56AE8" w:rsidRDefault="7D5D9655" w:rsidP="7D5D9655">
            <w:pPr>
              <w:jc w:val="center"/>
              <w:rPr>
                <w:color w:val="000000"/>
                <w:sz w:val="22"/>
                <w:szCs w:val="22"/>
                <w:lang w:eastAsia="zh-CN"/>
              </w:rPr>
            </w:pPr>
            <w:r w:rsidRPr="7D5D9655">
              <w:rPr>
                <w:color w:val="000000" w:themeColor="text1"/>
                <w:sz w:val="22"/>
                <w:szCs w:val="22"/>
                <w:lang w:eastAsia="zh-CN"/>
              </w:rPr>
              <w:t>.227</w:t>
            </w:r>
          </w:p>
        </w:tc>
        <w:tc>
          <w:tcPr>
            <w:tcW w:w="676" w:type="dxa"/>
            <w:shd w:val="clear" w:color="auto" w:fill="auto"/>
            <w:noWrap/>
            <w:tcMar>
              <w:left w:w="14" w:type="dxa"/>
              <w:right w:w="14" w:type="dxa"/>
            </w:tcMar>
          </w:tcPr>
          <w:p w14:paraId="4BC068B5" w14:textId="77777777" w:rsidR="004D46AB" w:rsidRPr="00B56AE8" w:rsidRDefault="004D46AB" w:rsidP="009A57F6">
            <w:pPr>
              <w:jc w:val="center"/>
              <w:rPr>
                <w:color w:val="000000"/>
                <w:sz w:val="22"/>
              </w:rPr>
            </w:pPr>
            <w:r w:rsidRPr="00B56AE8">
              <w:rPr>
                <w:color w:val="000000"/>
                <w:sz w:val="22"/>
              </w:rPr>
              <w:t>0.24</w:t>
            </w:r>
          </w:p>
        </w:tc>
      </w:tr>
      <w:tr w:rsidR="004D46AB" w:rsidRPr="00B56AE8" w14:paraId="06163E65" w14:textId="77777777" w:rsidTr="7D5D9655">
        <w:trPr>
          <w:trHeight w:val="310"/>
        </w:trPr>
        <w:tc>
          <w:tcPr>
            <w:tcW w:w="3022" w:type="dxa"/>
            <w:shd w:val="clear" w:color="auto" w:fill="auto"/>
            <w:noWrap/>
            <w:tcMar>
              <w:left w:w="14" w:type="dxa"/>
              <w:right w:w="14" w:type="dxa"/>
            </w:tcMar>
          </w:tcPr>
          <w:p w14:paraId="0978335D" w14:textId="7D2D601E" w:rsidR="004D46AB" w:rsidRPr="00AE1E0B" w:rsidRDefault="004D46AB" w:rsidP="009A57F6">
            <w:pPr>
              <w:rPr>
                <w:color w:val="000000"/>
                <w:sz w:val="22"/>
                <w:lang w:eastAsia="zh-CN"/>
              </w:rPr>
            </w:pPr>
            <w:r>
              <w:rPr>
                <w:color w:val="000000"/>
                <w:sz w:val="22"/>
              </w:rPr>
              <w:t xml:space="preserve">    </w:t>
            </w:r>
            <w:r w:rsidRPr="00EE121F">
              <w:rPr>
                <w:color w:val="000000"/>
                <w:sz w:val="22"/>
              </w:rPr>
              <w:t xml:space="preserve">TNR: </w:t>
            </w:r>
            <w:r w:rsidR="006F15A0">
              <w:rPr>
                <w:color w:val="000000"/>
                <w:sz w:val="22"/>
              </w:rPr>
              <w:t xml:space="preserve">Story </w:t>
            </w:r>
            <w:proofErr w:type="spellStart"/>
            <w:r w:rsidR="002F68DE">
              <w:rPr>
                <w:color w:val="000000"/>
                <w:sz w:val="22"/>
              </w:rPr>
              <w:t>Cohesion</w:t>
            </w:r>
            <w:r w:rsidR="002F68DE">
              <w:rPr>
                <w:color w:val="000000"/>
                <w:sz w:val="22"/>
                <w:vertAlign w:val="superscript"/>
              </w:rPr>
              <w:t>d</w:t>
            </w:r>
            <w:proofErr w:type="spellEnd"/>
          </w:p>
        </w:tc>
        <w:tc>
          <w:tcPr>
            <w:tcW w:w="769" w:type="dxa"/>
          </w:tcPr>
          <w:p w14:paraId="63573606" w14:textId="50CD5B21" w:rsidR="004D46AB" w:rsidRPr="00B56AE8" w:rsidRDefault="004D46AB" w:rsidP="009A57F6">
            <w:pPr>
              <w:jc w:val="center"/>
              <w:rPr>
                <w:color w:val="000000"/>
                <w:sz w:val="22"/>
                <w:lang w:eastAsia="zh-TW"/>
              </w:rPr>
            </w:pPr>
            <w:r>
              <w:rPr>
                <w:rFonts w:hint="eastAsia"/>
                <w:color w:val="000000"/>
                <w:sz w:val="22"/>
                <w:lang w:eastAsia="zh-TW"/>
              </w:rPr>
              <w:t>0.</w:t>
            </w:r>
            <w:r w:rsidR="00A1391D">
              <w:rPr>
                <w:color w:val="000000"/>
                <w:sz w:val="22"/>
                <w:lang w:eastAsia="zh-TW"/>
              </w:rPr>
              <w:t>11</w:t>
            </w:r>
          </w:p>
        </w:tc>
        <w:tc>
          <w:tcPr>
            <w:tcW w:w="767" w:type="dxa"/>
            <w:shd w:val="clear" w:color="auto" w:fill="auto"/>
            <w:noWrap/>
            <w:tcMar>
              <w:left w:w="14" w:type="dxa"/>
              <w:right w:w="14" w:type="dxa"/>
            </w:tcMar>
          </w:tcPr>
          <w:p w14:paraId="23C069B6" w14:textId="77777777" w:rsidR="004D46AB" w:rsidRPr="00B56AE8" w:rsidRDefault="004D46AB" w:rsidP="009A57F6">
            <w:pPr>
              <w:jc w:val="center"/>
              <w:rPr>
                <w:color w:val="000000"/>
                <w:sz w:val="22"/>
              </w:rPr>
            </w:pPr>
            <w:r w:rsidRPr="00B56AE8">
              <w:rPr>
                <w:color w:val="000000"/>
                <w:sz w:val="22"/>
              </w:rPr>
              <w:t>-0.06</w:t>
            </w:r>
          </w:p>
        </w:tc>
        <w:tc>
          <w:tcPr>
            <w:tcW w:w="715" w:type="dxa"/>
            <w:shd w:val="clear" w:color="auto" w:fill="auto"/>
            <w:noWrap/>
            <w:tcMar>
              <w:left w:w="14" w:type="dxa"/>
              <w:right w:w="14" w:type="dxa"/>
            </w:tcMar>
          </w:tcPr>
          <w:p w14:paraId="27A42351" w14:textId="77777777" w:rsidR="004D46AB" w:rsidRPr="00B56AE8" w:rsidRDefault="004D46AB" w:rsidP="009A57F6">
            <w:pPr>
              <w:jc w:val="center"/>
              <w:rPr>
                <w:color w:val="000000"/>
                <w:sz w:val="22"/>
              </w:rPr>
            </w:pPr>
            <w:r w:rsidRPr="00B56AE8">
              <w:rPr>
                <w:color w:val="000000"/>
                <w:sz w:val="22"/>
              </w:rPr>
              <w:t>-0.45</w:t>
            </w:r>
          </w:p>
        </w:tc>
        <w:tc>
          <w:tcPr>
            <w:tcW w:w="791" w:type="dxa"/>
            <w:shd w:val="clear" w:color="auto" w:fill="auto"/>
            <w:noWrap/>
            <w:tcMar>
              <w:left w:w="14" w:type="dxa"/>
              <w:right w:w="14" w:type="dxa"/>
            </w:tcMar>
          </w:tcPr>
          <w:p w14:paraId="5EEB96BE" w14:textId="712DE11E" w:rsidR="004D46AB" w:rsidRPr="00B56AE8" w:rsidRDefault="7D5D9655" w:rsidP="7D5D9655">
            <w:pPr>
              <w:jc w:val="center"/>
              <w:rPr>
                <w:color w:val="000000"/>
                <w:sz w:val="22"/>
                <w:szCs w:val="22"/>
                <w:lang w:eastAsia="zh-CN"/>
              </w:rPr>
            </w:pPr>
            <w:r w:rsidRPr="7D5D9655">
              <w:rPr>
                <w:color w:val="000000" w:themeColor="text1"/>
                <w:sz w:val="22"/>
                <w:szCs w:val="22"/>
                <w:lang w:eastAsia="zh-CN"/>
              </w:rPr>
              <w:t>.885</w:t>
            </w:r>
          </w:p>
        </w:tc>
        <w:tc>
          <w:tcPr>
            <w:tcW w:w="715" w:type="dxa"/>
            <w:shd w:val="clear" w:color="auto" w:fill="auto"/>
            <w:noWrap/>
            <w:tcMar>
              <w:left w:w="14" w:type="dxa"/>
              <w:right w:w="14" w:type="dxa"/>
            </w:tcMar>
          </w:tcPr>
          <w:p w14:paraId="0F02D955" w14:textId="77777777" w:rsidR="004D46AB" w:rsidRPr="00B56AE8" w:rsidRDefault="004D46AB" w:rsidP="009A57F6">
            <w:pPr>
              <w:jc w:val="center"/>
              <w:rPr>
                <w:bCs/>
                <w:color w:val="000000"/>
                <w:sz w:val="22"/>
              </w:rPr>
            </w:pPr>
            <w:r w:rsidRPr="00B56AE8">
              <w:rPr>
                <w:bCs/>
                <w:color w:val="000000"/>
                <w:sz w:val="22"/>
              </w:rPr>
              <w:t>0.94</w:t>
            </w:r>
            <w:r>
              <w:rPr>
                <w:bCs/>
                <w:color w:val="000000"/>
                <w:sz w:val="22"/>
                <w:vertAlign w:val="superscript"/>
              </w:rPr>
              <w:t>d</w:t>
            </w:r>
          </w:p>
        </w:tc>
        <w:tc>
          <w:tcPr>
            <w:tcW w:w="271" w:type="dxa"/>
            <w:shd w:val="clear" w:color="auto" w:fill="auto"/>
            <w:noWrap/>
            <w:tcMar>
              <w:left w:w="14" w:type="dxa"/>
              <w:right w:w="14" w:type="dxa"/>
            </w:tcMar>
          </w:tcPr>
          <w:p w14:paraId="7B585157"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tcPr>
          <w:p w14:paraId="0635710B" w14:textId="77777777" w:rsidR="004D46AB" w:rsidRPr="00B56AE8" w:rsidRDefault="004D46AB" w:rsidP="009A57F6">
            <w:pPr>
              <w:jc w:val="center"/>
              <w:rPr>
                <w:color w:val="000000"/>
                <w:sz w:val="22"/>
              </w:rPr>
            </w:pPr>
            <w:r w:rsidRPr="00B56AE8">
              <w:rPr>
                <w:color w:val="000000"/>
                <w:sz w:val="22"/>
              </w:rPr>
              <w:t>0.15</w:t>
            </w:r>
          </w:p>
        </w:tc>
        <w:tc>
          <w:tcPr>
            <w:tcW w:w="720" w:type="dxa"/>
            <w:shd w:val="clear" w:color="auto" w:fill="auto"/>
            <w:noWrap/>
            <w:tcMar>
              <w:left w:w="14" w:type="dxa"/>
              <w:right w:w="14" w:type="dxa"/>
            </w:tcMar>
          </w:tcPr>
          <w:p w14:paraId="4B3E5EFB" w14:textId="77777777" w:rsidR="004D46AB" w:rsidRPr="00B56AE8" w:rsidRDefault="004D46AB" w:rsidP="009A57F6">
            <w:pPr>
              <w:jc w:val="center"/>
              <w:rPr>
                <w:color w:val="000000"/>
                <w:sz w:val="22"/>
              </w:rPr>
            </w:pPr>
            <w:r w:rsidRPr="00B56AE8">
              <w:rPr>
                <w:color w:val="000000"/>
                <w:sz w:val="22"/>
              </w:rPr>
              <w:t>1.10</w:t>
            </w:r>
          </w:p>
        </w:tc>
        <w:tc>
          <w:tcPr>
            <w:tcW w:w="742" w:type="dxa"/>
            <w:shd w:val="clear" w:color="auto" w:fill="auto"/>
            <w:noWrap/>
            <w:tcMar>
              <w:left w:w="14" w:type="dxa"/>
              <w:right w:w="14" w:type="dxa"/>
            </w:tcMar>
          </w:tcPr>
          <w:p w14:paraId="32CE8E90" w14:textId="08223DD4" w:rsidR="004D46AB" w:rsidRPr="00B56AE8" w:rsidRDefault="7D5D9655" w:rsidP="7D5D9655">
            <w:pPr>
              <w:jc w:val="center"/>
              <w:rPr>
                <w:color w:val="000000"/>
                <w:sz w:val="22"/>
                <w:szCs w:val="22"/>
                <w:lang w:eastAsia="zh-CN"/>
              </w:rPr>
            </w:pPr>
            <w:r w:rsidRPr="7D5D9655">
              <w:rPr>
                <w:color w:val="000000" w:themeColor="text1"/>
                <w:sz w:val="22"/>
                <w:szCs w:val="22"/>
                <w:lang w:eastAsia="zh-CN"/>
              </w:rPr>
              <w:t>.338</w:t>
            </w:r>
          </w:p>
        </w:tc>
        <w:tc>
          <w:tcPr>
            <w:tcW w:w="707" w:type="dxa"/>
            <w:shd w:val="clear" w:color="auto" w:fill="auto"/>
            <w:noWrap/>
            <w:tcMar>
              <w:left w:w="14" w:type="dxa"/>
              <w:right w:w="14" w:type="dxa"/>
            </w:tcMar>
          </w:tcPr>
          <w:p w14:paraId="393FF9D0" w14:textId="77777777" w:rsidR="004D46AB" w:rsidRPr="00B56AE8" w:rsidRDefault="004D46AB" w:rsidP="009A57F6">
            <w:pPr>
              <w:jc w:val="center"/>
              <w:rPr>
                <w:bCs/>
                <w:color w:val="000000"/>
                <w:sz w:val="22"/>
              </w:rPr>
            </w:pPr>
            <w:r w:rsidRPr="00B56AE8">
              <w:rPr>
                <w:bCs/>
                <w:color w:val="000000"/>
                <w:sz w:val="22"/>
              </w:rPr>
              <w:t>1.16</w:t>
            </w:r>
            <w:r w:rsidRPr="004010AB">
              <w:rPr>
                <w:bCs/>
                <w:color w:val="000000"/>
                <w:sz w:val="22"/>
                <w:vertAlign w:val="superscript"/>
              </w:rPr>
              <w:t>d</w:t>
            </w:r>
          </w:p>
        </w:tc>
        <w:tc>
          <w:tcPr>
            <w:tcW w:w="236" w:type="dxa"/>
            <w:shd w:val="clear" w:color="auto" w:fill="auto"/>
            <w:noWrap/>
            <w:tcMar>
              <w:left w:w="14" w:type="dxa"/>
              <w:right w:w="14" w:type="dxa"/>
            </w:tcMar>
          </w:tcPr>
          <w:p w14:paraId="665F6FAF"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tcPr>
          <w:p w14:paraId="764C8595" w14:textId="77777777" w:rsidR="004D46AB" w:rsidRPr="00B56AE8" w:rsidRDefault="004D46AB" w:rsidP="009A57F6">
            <w:pPr>
              <w:jc w:val="center"/>
              <w:rPr>
                <w:color w:val="000000"/>
                <w:sz w:val="22"/>
              </w:rPr>
            </w:pPr>
            <w:r w:rsidRPr="00B56AE8">
              <w:rPr>
                <w:color w:val="000000"/>
                <w:sz w:val="22"/>
              </w:rPr>
              <w:t>0.21</w:t>
            </w:r>
          </w:p>
        </w:tc>
        <w:tc>
          <w:tcPr>
            <w:tcW w:w="752" w:type="dxa"/>
            <w:shd w:val="clear" w:color="auto" w:fill="auto"/>
            <w:noWrap/>
            <w:tcMar>
              <w:left w:w="14" w:type="dxa"/>
              <w:right w:w="14" w:type="dxa"/>
            </w:tcMar>
          </w:tcPr>
          <w:p w14:paraId="70AD8C61" w14:textId="77777777" w:rsidR="004D46AB" w:rsidRPr="00B56AE8" w:rsidRDefault="004D46AB" w:rsidP="009A57F6">
            <w:pPr>
              <w:jc w:val="center"/>
              <w:rPr>
                <w:color w:val="000000"/>
                <w:sz w:val="22"/>
              </w:rPr>
            </w:pPr>
            <w:r w:rsidRPr="00B56AE8">
              <w:rPr>
                <w:color w:val="000000"/>
                <w:sz w:val="22"/>
              </w:rPr>
              <w:t>1.88</w:t>
            </w:r>
          </w:p>
        </w:tc>
        <w:tc>
          <w:tcPr>
            <w:tcW w:w="752" w:type="dxa"/>
            <w:shd w:val="clear" w:color="auto" w:fill="auto"/>
            <w:noWrap/>
            <w:tcMar>
              <w:left w:w="14" w:type="dxa"/>
              <w:right w:w="14" w:type="dxa"/>
            </w:tcMar>
          </w:tcPr>
          <w:p w14:paraId="4CEF4AC4" w14:textId="24AAA04B" w:rsidR="004D46AB" w:rsidRPr="00B56AE8" w:rsidRDefault="7D5D9655" w:rsidP="7D5D9655">
            <w:pPr>
              <w:jc w:val="center"/>
              <w:rPr>
                <w:color w:val="000000"/>
                <w:sz w:val="22"/>
                <w:szCs w:val="22"/>
                <w:lang w:eastAsia="zh-CN"/>
              </w:rPr>
            </w:pPr>
            <w:r w:rsidRPr="7D5D9655">
              <w:rPr>
                <w:color w:val="000000" w:themeColor="text1"/>
                <w:sz w:val="22"/>
                <w:szCs w:val="22"/>
                <w:lang w:eastAsia="zh-CN"/>
              </w:rPr>
              <w:t>.227</w:t>
            </w:r>
          </w:p>
        </w:tc>
        <w:tc>
          <w:tcPr>
            <w:tcW w:w="676" w:type="dxa"/>
            <w:shd w:val="clear" w:color="auto" w:fill="auto"/>
            <w:noWrap/>
            <w:tcMar>
              <w:left w:w="14" w:type="dxa"/>
              <w:right w:w="14" w:type="dxa"/>
            </w:tcMar>
          </w:tcPr>
          <w:p w14:paraId="13141FD7" w14:textId="77777777" w:rsidR="004D46AB" w:rsidRPr="00B56AE8" w:rsidRDefault="004D46AB" w:rsidP="009A57F6">
            <w:pPr>
              <w:jc w:val="center"/>
              <w:rPr>
                <w:color w:val="000000"/>
                <w:sz w:val="22"/>
              </w:rPr>
            </w:pPr>
            <w:r w:rsidRPr="00B56AE8">
              <w:rPr>
                <w:color w:val="000000"/>
                <w:sz w:val="22"/>
              </w:rPr>
              <w:t>1.23</w:t>
            </w:r>
            <w:r w:rsidRPr="004010AB">
              <w:rPr>
                <w:color w:val="000000"/>
                <w:sz w:val="22"/>
                <w:vertAlign w:val="superscript"/>
              </w:rPr>
              <w:t>d</w:t>
            </w:r>
          </w:p>
        </w:tc>
      </w:tr>
      <w:tr w:rsidR="004D46AB" w:rsidRPr="00B56AE8" w14:paraId="56A9F3E5" w14:textId="77777777" w:rsidTr="7D5D9655">
        <w:trPr>
          <w:trHeight w:val="310"/>
        </w:trPr>
        <w:tc>
          <w:tcPr>
            <w:tcW w:w="3022" w:type="dxa"/>
            <w:shd w:val="clear" w:color="auto" w:fill="auto"/>
            <w:noWrap/>
            <w:tcMar>
              <w:left w:w="14" w:type="dxa"/>
              <w:right w:w="14" w:type="dxa"/>
            </w:tcMar>
          </w:tcPr>
          <w:p w14:paraId="1E646084" w14:textId="6059B1E8" w:rsidR="004D46AB" w:rsidRPr="00AE1E0B" w:rsidRDefault="004D46AB" w:rsidP="009A57F6">
            <w:pPr>
              <w:rPr>
                <w:color w:val="000000"/>
                <w:sz w:val="22"/>
                <w:lang w:eastAsia="zh-CN"/>
              </w:rPr>
            </w:pPr>
            <w:r>
              <w:rPr>
                <w:color w:val="000000"/>
                <w:sz w:val="22"/>
              </w:rPr>
              <w:t xml:space="preserve">    </w:t>
            </w:r>
            <w:r w:rsidRPr="00EE121F">
              <w:rPr>
                <w:color w:val="000000"/>
                <w:sz w:val="22"/>
              </w:rPr>
              <w:t xml:space="preserve">TNR: </w:t>
            </w:r>
            <w:r>
              <w:rPr>
                <w:color w:val="000000"/>
                <w:sz w:val="22"/>
              </w:rPr>
              <w:t>C</w:t>
            </w:r>
            <w:r w:rsidRPr="00EE121F">
              <w:rPr>
                <w:color w:val="000000"/>
                <w:sz w:val="22"/>
              </w:rPr>
              <w:t>omprehension</w:t>
            </w:r>
          </w:p>
        </w:tc>
        <w:tc>
          <w:tcPr>
            <w:tcW w:w="769" w:type="dxa"/>
          </w:tcPr>
          <w:p w14:paraId="0BD767CC" w14:textId="77777777" w:rsidR="004D46AB" w:rsidRPr="00B56AE8" w:rsidRDefault="004D46AB" w:rsidP="009A57F6">
            <w:pPr>
              <w:jc w:val="center"/>
              <w:rPr>
                <w:color w:val="000000"/>
                <w:sz w:val="22"/>
                <w:lang w:eastAsia="zh-TW"/>
              </w:rPr>
            </w:pPr>
            <w:r>
              <w:rPr>
                <w:rFonts w:hint="eastAsia"/>
                <w:color w:val="000000"/>
                <w:sz w:val="22"/>
                <w:lang w:eastAsia="zh-TW"/>
              </w:rPr>
              <w:t>0.16</w:t>
            </w:r>
          </w:p>
        </w:tc>
        <w:tc>
          <w:tcPr>
            <w:tcW w:w="767" w:type="dxa"/>
            <w:shd w:val="clear" w:color="auto" w:fill="auto"/>
            <w:noWrap/>
            <w:tcMar>
              <w:left w:w="14" w:type="dxa"/>
              <w:right w:w="14" w:type="dxa"/>
            </w:tcMar>
          </w:tcPr>
          <w:p w14:paraId="61B5A74B" w14:textId="77777777" w:rsidR="004D46AB" w:rsidRPr="00B56AE8" w:rsidRDefault="004D46AB" w:rsidP="009A57F6">
            <w:pPr>
              <w:jc w:val="center"/>
              <w:rPr>
                <w:color w:val="000000"/>
                <w:sz w:val="22"/>
              </w:rPr>
            </w:pPr>
            <w:r w:rsidRPr="00B56AE8">
              <w:rPr>
                <w:color w:val="000000"/>
                <w:sz w:val="22"/>
              </w:rPr>
              <w:t>-0.35</w:t>
            </w:r>
          </w:p>
        </w:tc>
        <w:tc>
          <w:tcPr>
            <w:tcW w:w="715" w:type="dxa"/>
            <w:shd w:val="clear" w:color="auto" w:fill="auto"/>
            <w:noWrap/>
            <w:tcMar>
              <w:left w:w="14" w:type="dxa"/>
              <w:right w:w="14" w:type="dxa"/>
            </w:tcMar>
          </w:tcPr>
          <w:p w14:paraId="10DFCC34" w14:textId="77777777" w:rsidR="004D46AB" w:rsidRPr="00B56AE8" w:rsidRDefault="004D46AB" w:rsidP="009A57F6">
            <w:pPr>
              <w:jc w:val="center"/>
              <w:rPr>
                <w:color w:val="000000"/>
                <w:sz w:val="22"/>
              </w:rPr>
            </w:pPr>
            <w:r w:rsidRPr="00B56AE8">
              <w:rPr>
                <w:color w:val="000000"/>
                <w:sz w:val="22"/>
              </w:rPr>
              <w:t>-1.42</w:t>
            </w:r>
          </w:p>
        </w:tc>
        <w:tc>
          <w:tcPr>
            <w:tcW w:w="791" w:type="dxa"/>
            <w:shd w:val="clear" w:color="auto" w:fill="auto"/>
            <w:noWrap/>
            <w:tcMar>
              <w:left w:w="14" w:type="dxa"/>
              <w:right w:w="14" w:type="dxa"/>
            </w:tcMar>
          </w:tcPr>
          <w:p w14:paraId="74A9A634" w14:textId="40D43284" w:rsidR="004D46AB" w:rsidRPr="00B56AE8" w:rsidRDefault="7D5D9655" w:rsidP="7D5D9655">
            <w:pPr>
              <w:jc w:val="center"/>
              <w:rPr>
                <w:color w:val="000000"/>
                <w:sz w:val="22"/>
                <w:szCs w:val="22"/>
                <w:lang w:eastAsia="zh-CN"/>
              </w:rPr>
            </w:pPr>
            <w:r w:rsidRPr="7D5D9655">
              <w:rPr>
                <w:color w:val="000000" w:themeColor="text1"/>
                <w:sz w:val="22"/>
                <w:szCs w:val="22"/>
                <w:lang w:eastAsia="zh-CN"/>
              </w:rPr>
              <w:t>.310</w:t>
            </w:r>
          </w:p>
        </w:tc>
        <w:tc>
          <w:tcPr>
            <w:tcW w:w="715" w:type="dxa"/>
            <w:shd w:val="clear" w:color="auto" w:fill="auto"/>
            <w:noWrap/>
            <w:tcMar>
              <w:left w:w="14" w:type="dxa"/>
              <w:right w:w="14" w:type="dxa"/>
            </w:tcMar>
          </w:tcPr>
          <w:p w14:paraId="2B5A0563" w14:textId="77777777" w:rsidR="004D46AB" w:rsidRPr="00B56AE8" w:rsidRDefault="004D46AB" w:rsidP="009A57F6">
            <w:pPr>
              <w:jc w:val="center"/>
              <w:rPr>
                <w:bCs/>
                <w:color w:val="000000"/>
                <w:sz w:val="22"/>
              </w:rPr>
            </w:pPr>
            <w:r w:rsidRPr="00B56AE8">
              <w:rPr>
                <w:bCs/>
                <w:color w:val="000000"/>
                <w:sz w:val="22"/>
              </w:rPr>
              <w:t>-0.25</w:t>
            </w:r>
          </w:p>
        </w:tc>
        <w:tc>
          <w:tcPr>
            <w:tcW w:w="271" w:type="dxa"/>
            <w:shd w:val="clear" w:color="auto" w:fill="auto"/>
            <w:noWrap/>
            <w:tcMar>
              <w:left w:w="14" w:type="dxa"/>
              <w:right w:w="14" w:type="dxa"/>
            </w:tcMar>
          </w:tcPr>
          <w:p w14:paraId="378D8167"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tcPr>
          <w:p w14:paraId="4AAA2F79" w14:textId="77777777" w:rsidR="004D46AB" w:rsidRPr="00B56AE8" w:rsidRDefault="004D46AB" w:rsidP="009A57F6">
            <w:pPr>
              <w:jc w:val="center"/>
              <w:rPr>
                <w:color w:val="000000"/>
                <w:sz w:val="22"/>
              </w:rPr>
            </w:pPr>
            <w:r w:rsidRPr="00B56AE8">
              <w:rPr>
                <w:color w:val="000000"/>
                <w:sz w:val="22"/>
              </w:rPr>
              <w:t>-0.54</w:t>
            </w:r>
          </w:p>
        </w:tc>
        <w:tc>
          <w:tcPr>
            <w:tcW w:w="720" w:type="dxa"/>
            <w:shd w:val="clear" w:color="auto" w:fill="auto"/>
            <w:noWrap/>
            <w:tcMar>
              <w:left w:w="14" w:type="dxa"/>
              <w:right w:w="14" w:type="dxa"/>
            </w:tcMar>
          </w:tcPr>
          <w:p w14:paraId="7DEC13BD" w14:textId="77777777" w:rsidR="004D46AB" w:rsidRPr="00B56AE8" w:rsidRDefault="004D46AB" w:rsidP="009A57F6">
            <w:pPr>
              <w:jc w:val="center"/>
              <w:rPr>
                <w:color w:val="000000"/>
                <w:sz w:val="22"/>
              </w:rPr>
            </w:pPr>
            <w:r w:rsidRPr="00B56AE8">
              <w:rPr>
                <w:color w:val="000000"/>
                <w:sz w:val="22"/>
              </w:rPr>
              <w:t>-2.53</w:t>
            </w:r>
          </w:p>
        </w:tc>
        <w:tc>
          <w:tcPr>
            <w:tcW w:w="742" w:type="dxa"/>
            <w:shd w:val="clear" w:color="auto" w:fill="auto"/>
            <w:noWrap/>
            <w:tcMar>
              <w:left w:w="14" w:type="dxa"/>
              <w:right w:w="14" w:type="dxa"/>
            </w:tcMar>
          </w:tcPr>
          <w:p w14:paraId="64BE313E" w14:textId="27A2C08E" w:rsidR="004D46AB" w:rsidRPr="00B56AE8" w:rsidRDefault="7D5D9655" w:rsidP="7D5D9655">
            <w:pPr>
              <w:jc w:val="center"/>
              <w:rPr>
                <w:b/>
                <w:bCs/>
                <w:color w:val="000000"/>
                <w:sz w:val="22"/>
                <w:szCs w:val="22"/>
                <w:lang w:eastAsia="zh-CN"/>
              </w:rPr>
            </w:pPr>
            <w:r w:rsidRPr="7D5D9655">
              <w:rPr>
                <w:b/>
                <w:bCs/>
                <w:color w:val="000000" w:themeColor="text1"/>
                <w:sz w:val="22"/>
                <w:szCs w:val="22"/>
                <w:lang w:eastAsia="zh-CN"/>
              </w:rPr>
              <w:t>.028</w:t>
            </w:r>
          </w:p>
        </w:tc>
        <w:tc>
          <w:tcPr>
            <w:tcW w:w="707" w:type="dxa"/>
            <w:shd w:val="clear" w:color="auto" w:fill="auto"/>
            <w:noWrap/>
            <w:tcMar>
              <w:left w:w="14" w:type="dxa"/>
              <w:right w:w="14" w:type="dxa"/>
            </w:tcMar>
          </w:tcPr>
          <w:p w14:paraId="6F7413D4" w14:textId="77777777" w:rsidR="004D46AB" w:rsidRPr="00B56AE8" w:rsidRDefault="004D46AB" w:rsidP="009A57F6">
            <w:pPr>
              <w:jc w:val="center"/>
              <w:rPr>
                <w:b/>
                <w:bCs/>
                <w:color w:val="000000"/>
                <w:sz w:val="22"/>
              </w:rPr>
            </w:pPr>
            <w:r w:rsidRPr="00B56AE8">
              <w:rPr>
                <w:b/>
                <w:bCs/>
                <w:color w:val="000000"/>
                <w:sz w:val="22"/>
              </w:rPr>
              <w:t>-0.39</w:t>
            </w:r>
          </w:p>
        </w:tc>
        <w:tc>
          <w:tcPr>
            <w:tcW w:w="236" w:type="dxa"/>
            <w:shd w:val="clear" w:color="auto" w:fill="auto"/>
            <w:noWrap/>
            <w:tcMar>
              <w:left w:w="14" w:type="dxa"/>
              <w:right w:w="14" w:type="dxa"/>
            </w:tcMar>
          </w:tcPr>
          <w:p w14:paraId="532992F7"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tcPr>
          <w:p w14:paraId="7CF7FDBF" w14:textId="77777777" w:rsidR="004D46AB" w:rsidRPr="00B56AE8" w:rsidRDefault="004D46AB" w:rsidP="009A57F6">
            <w:pPr>
              <w:jc w:val="center"/>
              <w:rPr>
                <w:color w:val="000000"/>
                <w:sz w:val="22"/>
              </w:rPr>
            </w:pPr>
            <w:r w:rsidRPr="00B56AE8">
              <w:rPr>
                <w:color w:val="000000"/>
                <w:sz w:val="22"/>
              </w:rPr>
              <w:t>-0.18</w:t>
            </w:r>
          </w:p>
        </w:tc>
        <w:tc>
          <w:tcPr>
            <w:tcW w:w="752" w:type="dxa"/>
            <w:shd w:val="clear" w:color="auto" w:fill="auto"/>
            <w:noWrap/>
            <w:tcMar>
              <w:left w:w="14" w:type="dxa"/>
              <w:right w:w="14" w:type="dxa"/>
            </w:tcMar>
          </w:tcPr>
          <w:p w14:paraId="50CE776E" w14:textId="77777777" w:rsidR="004D46AB" w:rsidRPr="00B56AE8" w:rsidRDefault="004D46AB" w:rsidP="009A57F6">
            <w:pPr>
              <w:jc w:val="center"/>
              <w:rPr>
                <w:color w:val="000000"/>
                <w:sz w:val="22"/>
              </w:rPr>
            </w:pPr>
            <w:r w:rsidRPr="00B56AE8">
              <w:rPr>
                <w:color w:val="000000"/>
                <w:sz w:val="22"/>
              </w:rPr>
              <w:t>-0.75</w:t>
            </w:r>
          </w:p>
        </w:tc>
        <w:tc>
          <w:tcPr>
            <w:tcW w:w="752" w:type="dxa"/>
            <w:shd w:val="clear" w:color="auto" w:fill="auto"/>
            <w:noWrap/>
            <w:tcMar>
              <w:left w:w="14" w:type="dxa"/>
              <w:right w:w="14" w:type="dxa"/>
            </w:tcMar>
          </w:tcPr>
          <w:p w14:paraId="1BC8984C" w14:textId="29C1CFD2" w:rsidR="004D46AB" w:rsidRPr="00B56AE8" w:rsidRDefault="7D5D9655" w:rsidP="7D5D9655">
            <w:pPr>
              <w:jc w:val="center"/>
              <w:rPr>
                <w:color w:val="000000"/>
                <w:sz w:val="22"/>
                <w:szCs w:val="22"/>
                <w:lang w:eastAsia="zh-CN"/>
              </w:rPr>
            </w:pPr>
            <w:r w:rsidRPr="7D5D9655">
              <w:rPr>
                <w:color w:val="000000" w:themeColor="text1"/>
                <w:sz w:val="22"/>
                <w:szCs w:val="22"/>
                <w:lang w:eastAsia="zh-CN"/>
              </w:rPr>
              <w:t>.586</w:t>
            </w:r>
          </w:p>
        </w:tc>
        <w:tc>
          <w:tcPr>
            <w:tcW w:w="676" w:type="dxa"/>
            <w:shd w:val="clear" w:color="auto" w:fill="auto"/>
            <w:noWrap/>
            <w:tcMar>
              <w:left w:w="14" w:type="dxa"/>
              <w:right w:w="14" w:type="dxa"/>
            </w:tcMar>
          </w:tcPr>
          <w:p w14:paraId="79874D35" w14:textId="77777777" w:rsidR="004D46AB" w:rsidRPr="00B56AE8" w:rsidRDefault="004D46AB" w:rsidP="009A57F6">
            <w:pPr>
              <w:jc w:val="center"/>
              <w:rPr>
                <w:color w:val="000000"/>
                <w:sz w:val="22"/>
              </w:rPr>
            </w:pPr>
            <w:r w:rsidRPr="00B56AE8">
              <w:rPr>
                <w:color w:val="000000"/>
                <w:sz w:val="22"/>
              </w:rPr>
              <w:t>-0.13</w:t>
            </w:r>
          </w:p>
        </w:tc>
      </w:tr>
      <w:tr w:rsidR="004D46AB" w:rsidRPr="00B56AE8" w14:paraId="76BDA79E" w14:textId="77777777" w:rsidTr="7D5D9655">
        <w:trPr>
          <w:trHeight w:val="310"/>
        </w:trPr>
        <w:tc>
          <w:tcPr>
            <w:tcW w:w="3022" w:type="dxa"/>
            <w:shd w:val="clear" w:color="auto" w:fill="auto"/>
            <w:noWrap/>
            <w:tcMar>
              <w:left w:w="14" w:type="dxa"/>
              <w:right w:w="14" w:type="dxa"/>
            </w:tcMar>
            <w:hideMark/>
          </w:tcPr>
          <w:p w14:paraId="50FE8BF4" w14:textId="7CF2F303" w:rsidR="004D46AB" w:rsidRPr="00AE1E0B" w:rsidRDefault="004D46AB" w:rsidP="009A57F6">
            <w:pPr>
              <w:rPr>
                <w:color w:val="000000"/>
                <w:sz w:val="22"/>
                <w:lang w:eastAsia="zh-CN"/>
              </w:rPr>
            </w:pPr>
            <w:r>
              <w:rPr>
                <w:color w:val="000000"/>
                <w:sz w:val="22"/>
              </w:rPr>
              <w:t xml:space="preserve">    </w:t>
            </w:r>
            <w:r w:rsidRPr="00EE121F">
              <w:rPr>
                <w:color w:val="000000"/>
                <w:sz w:val="22"/>
              </w:rPr>
              <w:t xml:space="preserve">TNL: </w:t>
            </w:r>
            <w:r>
              <w:rPr>
                <w:color w:val="000000"/>
                <w:sz w:val="22"/>
              </w:rPr>
              <w:t>C</w:t>
            </w:r>
            <w:r w:rsidRPr="00EE121F">
              <w:rPr>
                <w:color w:val="000000"/>
                <w:sz w:val="22"/>
              </w:rPr>
              <w:t>omprehension</w:t>
            </w:r>
          </w:p>
        </w:tc>
        <w:tc>
          <w:tcPr>
            <w:tcW w:w="769" w:type="dxa"/>
          </w:tcPr>
          <w:p w14:paraId="504C01D5" w14:textId="77777777" w:rsidR="004D46AB" w:rsidRPr="004D46AB" w:rsidRDefault="004D46AB" w:rsidP="009A57F6">
            <w:pPr>
              <w:jc w:val="center"/>
              <w:rPr>
                <w:color w:val="000000"/>
                <w:sz w:val="22"/>
                <w:lang w:eastAsia="zh-TW"/>
              </w:rPr>
            </w:pPr>
            <w:r>
              <w:rPr>
                <w:rFonts w:hint="eastAsia"/>
                <w:color w:val="000000"/>
                <w:sz w:val="22"/>
                <w:lang w:eastAsia="zh-TW"/>
              </w:rPr>
              <w:t>0.20</w:t>
            </w:r>
          </w:p>
        </w:tc>
        <w:tc>
          <w:tcPr>
            <w:tcW w:w="767" w:type="dxa"/>
            <w:shd w:val="clear" w:color="auto" w:fill="auto"/>
            <w:noWrap/>
            <w:tcMar>
              <w:left w:w="14" w:type="dxa"/>
              <w:right w:w="14" w:type="dxa"/>
            </w:tcMar>
            <w:hideMark/>
          </w:tcPr>
          <w:p w14:paraId="0EEF1B54" w14:textId="77777777" w:rsidR="004D46AB" w:rsidRPr="00B56AE8" w:rsidRDefault="004D46AB" w:rsidP="009A57F6">
            <w:pPr>
              <w:jc w:val="center"/>
              <w:rPr>
                <w:color w:val="000000"/>
                <w:sz w:val="22"/>
              </w:rPr>
            </w:pPr>
            <w:r w:rsidRPr="00B56AE8">
              <w:rPr>
                <w:color w:val="000000"/>
                <w:sz w:val="22"/>
              </w:rPr>
              <w:t>-0.30</w:t>
            </w:r>
          </w:p>
        </w:tc>
        <w:tc>
          <w:tcPr>
            <w:tcW w:w="715" w:type="dxa"/>
            <w:shd w:val="clear" w:color="auto" w:fill="auto"/>
            <w:noWrap/>
            <w:tcMar>
              <w:left w:w="14" w:type="dxa"/>
              <w:right w:w="14" w:type="dxa"/>
            </w:tcMar>
            <w:hideMark/>
          </w:tcPr>
          <w:p w14:paraId="05F81BEB" w14:textId="77777777" w:rsidR="004D46AB" w:rsidRPr="00B56AE8" w:rsidRDefault="004D46AB" w:rsidP="009A57F6">
            <w:pPr>
              <w:jc w:val="center"/>
              <w:rPr>
                <w:color w:val="000000"/>
                <w:sz w:val="22"/>
              </w:rPr>
            </w:pPr>
            <w:r w:rsidRPr="00B56AE8">
              <w:rPr>
                <w:color w:val="000000"/>
                <w:sz w:val="22"/>
              </w:rPr>
              <w:t>-0.43</w:t>
            </w:r>
          </w:p>
        </w:tc>
        <w:tc>
          <w:tcPr>
            <w:tcW w:w="791" w:type="dxa"/>
            <w:shd w:val="clear" w:color="auto" w:fill="auto"/>
            <w:noWrap/>
            <w:tcMar>
              <w:left w:w="14" w:type="dxa"/>
              <w:right w:w="14" w:type="dxa"/>
            </w:tcMar>
            <w:hideMark/>
          </w:tcPr>
          <w:p w14:paraId="1A53B4E7" w14:textId="0B4E62AA" w:rsidR="004D46AB" w:rsidRPr="00B56AE8" w:rsidRDefault="7D5D9655" w:rsidP="7D5D9655">
            <w:pPr>
              <w:jc w:val="center"/>
              <w:rPr>
                <w:color w:val="000000"/>
                <w:sz w:val="22"/>
                <w:szCs w:val="22"/>
                <w:lang w:eastAsia="zh-CN"/>
              </w:rPr>
            </w:pPr>
            <w:r w:rsidRPr="7D5D9655">
              <w:rPr>
                <w:color w:val="000000" w:themeColor="text1"/>
                <w:sz w:val="22"/>
                <w:szCs w:val="22"/>
              </w:rPr>
              <w:t>.885</w:t>
            </w:r>
          </w:p>
        </w:tc>
        <w:tc>
          <w:tcPr>
            <w:tcW w:w="715" w:type="dxa"/>
            <w:shd w:val="clear" w:color="auto" w:fill="auto"/>
            <w:noWrap/>
            <w:tcMar>
              <w:left w:w="14" w:type="dxa"/>
              <w:right w:w="14" w:type="dxa"/>
            </w:tcMar>
            <w:hideMark/>
          </w:tcPr>
          <w:p w14:paraId="184FD40B" w14:textId="77777777" w:rsidR="004D46AB" w:rsidRPr="00B56AE8" w:rsidRDefault="004D46AB" w:rsidP="009A57F6">
            <w:pPr>
              <w:jc w:val="center"/>
              <w:rPr>
                <w:bCs/>
                <w:color w:val="000000"/>
                <w:sz w:val="22"/>
              </w:rPr>
            </w:pPr>
            <w:r w:rsidRPr="00B56AE8">
              <w:rPr>
                <w:color w:val="000000"/>
                <w:sz w:val="22"/>
              </w:rPr>
              <w:t>-0.05</w:t>
            </w:r>
          </w:p>
        </w:tc>
        <w:tc>
          <w:tcPr>
            <w:tcW w:w="271" w:type="dxa"/>
            <w:shd w:val="clear" w:color="auto" w:fill="auto"/>
            <w:noWrap/>
            <w:tcMar>
              <w:left w:w="14" w:type="dxa"/>
              <w:right w:w="14" w:type="dxa"/>
            </w:tcMar>
            <w:hideMark/>
          </w:tcPr>
          <w:p w14:paraId="49866078" w14:textId="77777777" w:rsidR="004D46AB" w:rsidRPr="00B56AE8" w:rsidRDefault="004D46AB" w:rsidP="009A57F6">
            <w:pPr>
              <w:jc w:val="center"/>
              <w:rPr>
                <w:b/>
                <w:bCs/>
                <w:color w:val="000000"/>
                <w:sz w:val="22"/>
                <w:lang w:eastAsia="zh-CN"/>
              </w:rPr>
            </w:pPr>
          </w:p>
        </w:tc>
        <w:tc>
          <w:tcPr>
            <w:tcW w:w="720" w:type="dxa"/>
            <w:shd w:val="clear" w:color="auto" w:fill="auto"/>
            <w:noWrap/>
            <w:tcMar>
              <w:left w:w="14" w:type="dxa"/>
              <w:right w:w="14" w:type="dxa"/>
            </w:tcMar>
            <w:hideMark/>
          </w:tcPr>
          <w:p w14:paraId="432FB775" w14:textId="77777777" w:rsidR="004D46AB" w:rsidRPr="00B56AE8" w:rsidRDefault="004D46AB" w:rsidP="009A57F6">
            <w:pPr>
              <w:jc w:val="center"/>
              <w:rPr>
                <w:color w:val="000000"/>
                <w:sz w:val="22"/>
              </w:rPr>
            </w:pPr>
            <w:r w:rsidRPr="00B56AE8">
              <w:rPr>
                <w:color w:val="000000"/>
                <w:sz w:val="22"/>
              </w:rPr>
              <w:t>-0.80</w:t>
            </w:r>
          </w:p>
        </w:tc>
        <w:tc>
          <w:tcPr>
            <w:tcW w:w="720" w:type="dxa"/>
            <w:shd w:val="clear" w:color="auto" w:fill="auto"/>
            <w:noWrap/>
            <w:tcMar>
              <w:left w:w="14" w:type="dxa"/>
              <w:right w:w="14" w:type="dxa"/>
            </w:tcMar>
            <w:hideMark/>
          </w:tcPr>
          <w:p w14:paraId="189DD182" w14:textId="77777777" w:rsidR="004D46AB" w:rsidRPr="00B56AE8" w:rsidRDefault="004D46AB" w:rsidP="009A57F6">
            <w:pPr>
              <w:jc w:val="center"/>
              <w:rPr>
                <w:color w:val="000000"/>
                <w:sz w:val="22"/>
              </w:rPr>
            </w:pPr>
            <w:r w:rsidRPr="00B56AE8">
              <w:rPr>
                <w:color w:val="000000"/>
                <w:sz w:val="22"/>
              </w:rPr>
              <w:t>-1.14</w:t>
            </w:r>
          </w:p>
        </w:tc>
        <w:tc>
          <w:tcPr>
            <w:tcW w:w="742" w:type="dxa"/>
            <w:shd w:val="clear" w:color="auto" w:fill="auto"/>
            <w:noWrap/>
            <w:tcMar>
              <w:left w:w="14" w:type="dxa"/>
              <w:right w:w="14" w:type="dxa"/>
            </w:tcMar>
            <w:hideMark/>
          </w:tcPr>
          <w:p w14:paraId="797B1F12" w14:textId="592BD026" w:rsidR="004D46AB" w:rsidRPr="00B56AE8" w:rsidRDefault="7D5D9655" w:rsidP="7D5D9655">
            <w:pPr>
              <w:jc w:val="center"/>
              <w:rPr>
                <w:color w:val="000000"/>
                <w:sz w:val="22"/>
                <w:szCs w:val="22"/>
              </w:rPr>
            </w:pPr>
            <w:r w:rsidRPr="7D5D9655">
              <w:rPr>
                <w:color w:val="000000" w:themeColor="text1"/>
                <w:sz w:val="22"/>
                <w:szCs w:val="22"/>
              </w:rPr>
              <w:t>.338</w:t>
            </w:r>
          </w:p>
        </w:tc>
        <w:tc>
          <w:tcPr>
            <w:tcW w:w="707" w:type="dxa"/>
            <w:shd w:val="clear" w:color="auto" w:fill="auto"/>
            <w:noWrap/>
            <w:tcMar>
              <w:left w:w="14" w:type="dxa"/>
              <w:right w:w="14" w:type="dxa"/>
            </w:tcMar>
            <w:hideMark/>
          </w:tcPr>
          <w:p w14:paraId="0363F43F" w14:textId="77777777" w:rsidR="004D46AB" w:rsidRPr="00B56AE8" w:rsidRDefault="004D46AB" w:rsidP="009A57F6">
            <w:pPr>
              <w:jc w:val="center"/>
              <w:rPr>
                <w:bCs/>
                <w:color w:val="000000"/>
                <w:sz w:val="22"/>
              </w:rPr>
            </w:pPr>
            <w:r w:rsidRPr="00B56AE8">
              <w:rPr>
                <w:color w:val="000000"/>
                <w:sz w:val="22"/>
              </w:rPr>
              <w:t>-0.13</w:t>
            </w:r>
          </w:p>
        </w:tc>
        <w:tc>
          <w:tcPr>
            <w:tcW w:w="236" w:type="dxa"/>
            <w:shd w:val="clear" w:color="auto" w:fill="auto"/>
            <w:noWrap/>
            <w:tcMar>
              <w:left w:w="14" w:type="dxa"/>
              <w:right w:w="14" w:type="dxa"/>
            </w:tcMar>
            <w:hideMark/>
          </w:tcPr>
          <w:p w14:paraId="2C9DCE5C" w14:textId="77777777" w:rsidR="004D46AB" w:rsidRPr="00B56AE8" w:rsidRDefault="004D46AB" w:rsidP="009A57F6">
            <w:pPr>
              <w:jc w:val="center"/>
              <w:rPr>
                <w:b/>
                <w:bCs/>
                <w:color w:val="000000"/>
                <w:sz w:val="22"/>
                <w:lang w:eastAsia="zh-CN"/>
              </w:rPr>
            </w:pPr>
          </w:p>
        </w:tc>
        <w:tc>
          <w:tcPr>
            <w:tcW w:w="752" w:type="dxa"/>
            <w:shd w:val="clear" w:color="auto" w:fill="auto"/>
            <w:noWrap/>
            <w:tcMar>
              <w:left w:w="14" w:type="dxa"/>
              <w:right w:w="14" w:type="dxa"/>
            </w:tcMar>
            <w:hideMark/>
          </w:tcPr>
          <w:p w14:paraId="3D025F1D" w14:textId="77777777" w:rsidR="004D46AB" w:rsidRPr="00B56AE8" w:rsidRDefault="004D46AB" w:rsidP="009A57F6">
            <w:pPr>
              <w:jc w:val="center"/>
              <w:rPr>
                <w:color w:val="000000"/>
                <w:sz w:val="22"/>
              </w:rPr>
            </w:pPr>
            <w:r w:rsidRPr="00B56AE8">
              <w:rPr>
                <w:color w:val="000000"/>
                <w:sz w:val="22"/>
              </w:rPr>
              <w:t>-0.49</w:t>
            </w:r>
          </w:p>
        </w:tc>
        <w:tc>
          <w:tcPr>
            <w:tcW w:w="752" w:type="dxa"/>
            <w:shd w:val="clear" w:color="auto" w:fill="auto"/>
            <w:noWrap/>
            <w:tcMar>
              <w:left w:w="14" w:type="dxa"/>
              <w:right w:w="14" w:type="dxa"/>
            </w:tcMar>
            <w:hideMark/>
          </w:tcPr>
          <w:p w14:paraId="1F079E26" w14:textId="77777777" w:rsidR="004D46AB" w:rsidRPr="00B56AE8" w:rsidRDefault="004D46AB" w:rsidP="009A57F6">
            <w:pPr>
              <w:jc w:val="center"/>
              <w:rPr>
                <w:color w:val="000000"/>
                <w:sz w:val="22"/>
              </w:rPr>
            </w:pPr>
            <w:r w:rsidRPr="00B56AE8">
              <w:rPr>
                <w:color w:val="000000"/>
                <w:sz w:val="22"/>
              </w:rPr>
              <w:t>-0.72</w:t>
            </w:r>
          </w:p>
        </w:tc>
        <w:tc>
          <w:tcPr>
            <w:tcW w:w="752" w:type="dxa"/>
            <w:shd w:val="clear" w:color="auto" w:fill="auto"/>
            <w:noWrap/>
            <w:tcMar>
              <w:left w:w="14" w:type="dxa"/>
              <w:right w:w="14" w:type="dxa"/>
            </w:tcMar>
            <w:hideMark/>
          </w:tcPr>
          <w:p w14:paraId="024ADDA4" w14:textId="00DD2B15" w:rsidR="004D46AB" w:rsidRPr="00B56AE8" w:rsidRDefault="7D5D9655" w:rsidP="7D5D9655">
            <w:pPr>
              <w:jc w:val="center"/>
              <w:rPr>
                <w:color w:val="000000"/>
                <w:sz w:val="22"/>
                <w:szCs w:val="22"/>
                <w:lang w:eastAsia="zh-CN"/>
              </w:rPr>
            </w:pPr>
            <w:r w:rsidRPr="7D5D9655">
              <w:rPr>
                <w:color w:val="000000" w:themeColor="text1"/>
                <w:sz w:val="22"/>
                <w:szCs w:val="22"/>
              </w:rPr>
              <w:t>.586</w:t>
            </w:r>
          </w:p>
        </w:tc>
        <w:tc>
          <w:tcPr>
            <w:tcW w:w="676" w:type="dxa"/>
            <w:shd w:val="clear" w:color="auto" w:fill="auto"/>
            <w:noWrap/>
            <w:tcMar>
              <w:left w:w="14" w:type="dxa"/>
              <w:right w:w="14" w:type="dxa"/>
            </w:tcMar>
            <w:hideMark/>
          </w:tcPr>
          <w:p w14:paraId="0D259B26" w14:textId="77777777" w:rsidR="004D46AB" w:rsidRPr="00B56AE8" w:rsidRDefault="004D46AB" w:rsidP="009A57F6">
            <w:pPr>
              <w:jc w:val="center"/>
              <w:rPr>
                <w:color w:val="000000"/>
                <w:sz w:val="22"/>
              </w:rPr>
            </w:pPr>
            <w:r w:rsidRPr="00B56AE8">
              <w:rPr>
                <w:color w:val="000000"/>
                <w:sz w:val="22"/>
              </w:rPr>
              <w:t>-0.08</w:t>
            </w:r>
          </w:p>
        </w:tc>
      </w:tr>
      <w:tr w:rsidR="004D46AB" w:rsidRPr="00B56AE8" w14:paraId="4820DF12" w14:textId="77777777" w:rsidTr="7D5D9655">
        <w:trPr>
          <w:trHeight w:val="310"/>
        </w:trPr>
        <w:tc>
          <w:tcPr>
            <w:tcW w:w="3022" w:type="dxa"/>
            <w:tcBorders>
              <w:bottom w:val="single" w:sz="4" w:space="0" w:color="auto"/>
            </w:tcBorders>
            <w:shd w:val="clear" w:color="auto" w:fill="auto"/>
            <w:noWrap/>
            <w:tcMar>
              <w:left w:w="14" w:type="dxa"/>
              <w:right w:w="14" w:type="dxa"/>
            </w:tcMar>
            <w:hideMark/>
          </w:tcPr>
          <w:p w14:paraId="64D44CAD" w14:textId="331DA207" w:rsidR="004D46AB" w:rsidRPr="00AE1E0B" w:rsidRDefault="004D46AB" w:rsidP="009A57F6">
            <w:pPr>
              <w:rPr>
                <w:color w:val="000000"/>
                <w:sz w:val="22"/>
                <w:lang w:eastAsia="zh-CN"/>
              </w:rPr>
            </w:pPr>
            <w:r>
              <w:rPr>
                <w:color w:val="000000"/>
                <w:sz w:val="22"/>
              </w:rPr>
              <w:t xml:space="preserve">    </w:t>
            </w:r>
            <w:r w:rsidRPr="00EE121F">
              <w:rPr>
                <w:color w:val="000000"/>
                <w:sz w:val="22"/>
              </w:rPr>
              <w:t>Let’s Know! Vocab</w:t>
            </w:r>
            <w:r>
              <w:rPr>
                <w:color w:val="000000"/>
                <w:sz w:val="22"/>
              </w:rPr>
              <w:t>ulary</w:t>
            </w:r>
          </w:p>
        </w:tc>
        <w:tc>
          <w:tcPr>
            <w:tcW w:w="769" w:type="dxa"/>
            <w:tcBorders>
              <w:bottom w:val="single" w:sz="4" w:space="0" w:color="auto"/>
            </w:tcBorders>
          </w:tcPr>
          <w:p w14:paraId="3F8E7651" w14:textId="77777777" w:rsidR="004D46AB" w:rsidRPr="004D46AB" w:rsidRDefault="004D46AB" w:rsidP="009A57F6">
            <w:pPr>
              <w:jc w:val="center"/>
              <w:rPr>
                <w:color w:val="000000"/>
                <w:sz w:val="22"/>
                <w:lang w:eastAsia="zh-TW"/>
              </w:rPr>
            </w:pPr>
            <w:r>
              <w:rPr>
                <w:rFonts w:hint="eastAsia"/>
                <w:color w:val="000000"/>
                <w:sz w:val="22"/>
                <w:lang w:eastAsia="zh-TW"/>
              </w:rPr>
              <w:t>0.48</w:t>
            </w:r>
          </w:p>
        </w:tc>
        <w:tc>
          <w:tcPr>
            <w:tcW w:w="767" w:type="dxa"/>
            <w:tcBorders>
              <w:bottom w:val="single" w:sz="4" w:space="0" w:color="auto"/>
            </w:tcBorders>
            <w:shd w:val="clear" w:color="auto" w:fill="auto"/>
            <w:noWrap/>
            <w:tcMar>
              <w:left w:w="14" w:type="dxa"/>
              <w:right w:w="14" w:type="dxa"/>
            </w:tcMar>
            <w:hideMark/>
          </w:tcPr>
          <w:p w14:paraId="575DE9BA" w14:textId="77777777" w:rsidR="004D46AB" w:rsidRPr="00B56AE8" w:rsidRDefault="004D46AB" w:rsidP="009A57F6">
            <w:pPr>
              <w:jc w:val="center"/>
              <w:rPr>
                <w:color w:val="000000"/>
                <w:sz w:val="22"/>
                <w:lang w:eastAsia="zh-CN"/>
              </w:rPr>
            </w:pPr>
            <w:r w:rsidRPr="00B56AE8">
              <w:rPr>
                <w:color w:val="000000"/>
                <w:sz w:val="22"/>
              </w:rPr>
              <w:t>5.30</w:t>
            </w:r>
          </w:p>
        </w:tc>
        <w:tc>
          <w:tcPr>
            <w:tcW w:w="715" w:type="dxa"/>
            <w:tcBorders>
              <w:bottom w:val="single" w:sz="4" w:space="0" w:color="auto"/>
            </w:tcBorders>
            <w:shd w:val="clear" w:color="auto" w:fill="auto"/>
            <w:noWrap/>
            <w:tcMar>
              <w:left w:w="14" w:type="dxa"/>
              <w:right w:w="14" w:type="dxa"/>
            </w:tcMar>
            <w:hideMark/>
          </w:tcPr>
          <w:p w14:paraId="48DC586A" w14:textId="77777777" w:rsidR="004D46AB" w:rsidRPr="00B56AE8" w:rsidRDefault="004D46AB" w:rsidP="009A57F6">
            <w:pPr>
              <w:jc w:val="center"/>
              <w:rPr>
                <w:color w:val="000000"/>
                <w:sz w:val="22"/>
                <w:lang w:eastAsia="zh-CN"/>
              </w:rPr>
            </w:pPr>
            <w:r w:rsidRPr="00B56AE8">
              <w:rPr>
                <w:color w:val="000000"/>
                <w:sz w:val="22"/>
              </w:rPr>
              <w:t>5.43</w:t>
            </w:r>
          </w:p>
        </w:tc>
        <w:tc>
          <w:tcPr>
            <w:tcW w:w="791" w:type="dxa"/>
            <w:tcBorders>
              <w:bottom w:val="single" w:sz="4" w:space="0" w:color="auto"/>
            </w:tcBorders>
            <w:shd w:val="clear" w:color="auto" w:fill="auto"/>
            <w:noWrap/>
            <w:tcMar>
              <w:left w:w="14" w:type="dxa"/>
              <w:right w:w="14" w:type="dxa"/>
            </w:tcMar>
            <w:hideMark/>
          </w:tcPr>
          <w:p w14:paraId="4838BE2A" w14:textId="77777777" w:rsidR="004D46AB" w:rsidRPr="00B56AE8" w:rsidRDefault="004D46AB" w:rsidP="009A57F6">
            <w:pPr>
              <w:jc w:val="center"/>
              <w:rPr>
                <w:b/>
                <w:bCs/>
                <w:color w:val="000000"/>
                <w:sz w:val="22"/>
                <w:lang w:eastAsia="zh-CN"/>
              </w:rPr>
            </w:pPr>
            <w:r w:rsidRPr="00B56AE8">
              <w:rPr>
                <w:b/>
                <w:bCs/>
                <w:color w:val="000000"/>
                <w:sz w:val="22"/>
              </w:rPr>
              <w:t>&lt;.001</w:t>
            </w:r>
          </w:p>
        </w:tc>
        <w:tc>
          <w:tcPr>
            <w:tcW w:w="715" w:type="dxa"/>
            <w:tcBorders>
              <w:bottom w:val="single" w:sz="4" w:space="0" w:color="auto"/>
            </w:tcBorders>
            <w:shd w:val="clear" w:color="auto" w:fill="auto"/>
            <w:noWrap/>
            <w:tcMar>
              <w:left w:w="14" w:type="dxa"/>
              <w:right w:w="14" w:type="dxa"/>
            </w:tcMar>
            <w:hideMark/>
          </w:tcPr>
          <w:p w14:paraId="43E41B10" w14:textId="77777777" w:rsidR="004D46AB" w:rsidRPr="00B56AE8" w:rsidRDefault="004D46AB" w:rsidP="009A57F6">
            <w:pPr>
              <w:jc w:val="center"/>
              <w:rPr>
                <w:b/>
                <w:bCs/>
                <w:color w:val="000000"/>
                <w:sz w:val="22"/>
                <w:lang w:eastAsia="zh-CN"/>
              </w:rPr>
            </w:pPr>
            <w:r w:rsidRPr="00B56AE8">
              <w:rPr>
                <w:b/>
                <w:color w:val="000000"/>
                <w:sz w:val="22"/>
              </w:rPr>
              <w:t>0.76</w:t>
            </w:r>
          </w:p>
        </w:tc>
        <w:tc>
          <w:tcPr>
            <w:tcW w:w="271" w:type="dxa"/>
            <w:tcBorders>
              <w:bottom w:val="single" w:sz="4" w:space="0" w:color="auto"/>
            </w:tcBorders>
            <w:shd w:val="clear" w:color="auto" w:fill="auto"/>
            <w:noWrap/>
            <w:tcMar>
              <w:left w:w="14" w:type="dxa"/>
              <w:right w:w="14" w:type="dxa"/>
            </w:tcMar>
            <w:hideMark/>
          </w:tcPr>
          <w:p w14:paraId="20EF0B6F" w14:textId="77777777" w:rsidR="004D46AB" w:rsidRPr="00B56AE8" w:rsidRDefault="004D46AB" w:rsidP="009A57F6">
            <w:pPr>
              <w:jc w:val="center"/>
              <w:rPr>
                <w:color w:val="000000"/>
                <w:sz w:val="22"/>
                <w:lang w:eastAsia="zh-CN"/>
              </w:rPr>
            </w:pPr>
          </w:p>
        </w:tc>
        <w:tc>
          <w:tcPr>
            <w:tcW w:w="720" w:type="dxa"/>
            <w:tcBorders>
              <w:bottom w:val="single" w:sz="4" w:space="0" w:color="auto"/>
            </w:tcBorders>
            <w:shd w:val="clear" w:color="auto" w:fill="auto"/>
            <w:noWrap/>
            <w:tcMar>
              <w:left w:w="14" w:type="dxa"/>
              <w:right w:w="14" w:type="dxa"/>
            </w:tcMar>
            <w:hideMark/>
          </w:tcPr>
          <w:p w14:paraId="0D9653E7" w14:textId="77777777" w:rsidR="004D46AB" w:rsidRPr="00B56AE8" w:rsidRDefault="004D46AB" w:rsidP="009A57F6">
            <w:pPr>
              <w:jc w:val="center"/>
              <w:rPr>
                <w:color w:val="000000"/>
                <w:sz w:val="22"/>
                <w:lang w:eastAsia="zh-CN"/>
              </w:rPr>
            </w:pPr>
            <w:r w:rsidRPr="00B56AE8">
              <w:rPr>
                <w:color w:val="000000"/>
                <w:sz w:val="22"/>
              </w:rPr>
              <w:t>7.83</w:t>
            </w:r>
          </w:p>
        </w:tc>
        <w:tc>
          <w:tcPr>
            <w:tcW w:w="720" w:type="dxa"/>
            <w:tcBorders>
              <w:bottom w:val="single" w:sz="4" w:space="0" w:color="auto"/>
            </w:tcBorders>
            <w:shd w:val="clear" w:color="auto" w:fill="auto"/>
            <w:noWrap/>
            <w:tcMar>
              <w:left w:w="14" w:type="dxa"/>
              <w:right w:w="14" w:type="dxa"/>
            </w:tcMar>
            <w:hideMark/>
          </w:tcPr>
          <w:p w14:paraId="5B1D8FB2" w14:textId="77777777" w:rsidR="004D46AB" w:rsidRPr="00B56AE8" w:rsidRDefault="004D46AB" w:rsidP="009A57F6">
            <w:pPr>
              <w:jc w:val="center"/>
              <w:rPr>
                <w:color w:val="000000"/>
                <w:sz w:val="22"/>
                <w:lang w:eastAsia="zh-CN"/>
              </w:rPr>
            </w:pPr>
            <w:r w:rsidRPr="00B56AE8">
              <w:rPr>
                <w:color w:val="000000"/>
                <w:sz w:val="22"/>
              </w:rPr>
              <w:t>10.64</w:t>
            </w:r>
          </w:p>
        </w:tc>
        <w:tc>
          <w:tcPr>
            <w:tcW w:w="742" w:type="dxa"/>
            <w:tcBorders>
              <w:bottom w:val="single" w:sz="4" w:space="0" w:color="auto"/>
            </w:tcBorders>
            <w:shd w:val="clear" w:color="auto" w:fill="auto"/>
            <w:noWrap/>
            <w:tcMar>
              <w:left w:w="14" w:type="dxa"/>
              <w:right w:w="14" w:type="dxa"/>
            </w:tcMar>
            <w:hideMark/>
          </w:tcPr>
          <w:p w14:paraId="181E8425" w14:textId="77777777" w:rsidR="004D46AB" w:rsidRPr="00B56AE8" w:rsidRDefault="004D46AB" w:rsidP="009A57F6">
            <w:pPr>
              <w:jc w:val="center"/>
              <w:rPr>
                <w:b/>
                <w:bCs/>
                <w:color w:val="000000"/>
                <w:sz w:val="22"/>
                <w:lang w:eastAsia="zh-CN"/>
              </w:rPr>
            </w:pPr>
            <w:r w:rsidRPr="00B56AE8">
              <w:rPr>
                <w:b/>
                <w:bCs/>
                <w:color w:val="000000"/>
                <w:sz w:val="22"/>
              </w:rPr>
              <w:t>&lt;.001</w:t>
            </w:r>
          </w:p>
        </w:tc>
        <w:tc>
          <w:tcPr>
            <w:tcW w:w="707" w:type="dxa"/>
            <w:tcBorders>
              <w:bottom w:val="single" w:sz="4" w:space="0" w:color="auto"/>
            </w:tcBorders>
            <w:shd w:val="clear" w:color="auto" w:fill="auto"/>
            <w:noWrap/>
            <w:tcMar>
              <w:left w:w="14" w:type="dxa"/>
              <w:right w:w="14" w:type="dxa"/>
            </w:tcMar>
            <w:hideMark/>
          </w:tcPr>
          <w:p w14:paraId="65C0492B" w14:textId="77777777" w:rsidR="004D46AB" w:rsidRPr="00B56AE8" w:rsidRDefault="004D46AB" w:rsidP="009A57F6">
            <w:pPr>
              <w:jc w:val="center"/>
              <w:rPr>
                <w:b/>
                <w:bCs/>
                <w:color w:val="000000"/>
                <w:sz w:val="22"/>
                <w:lang w:eastAsia="zh-CN"/>
              </w:rPr>
            </w:pPr>
            <w:r w:rsidRPr="00B56AE8">
              <w:rPr>
                <w:b/>
                <w:color w:val="000000"/>
                <w:sz w:val="22"/>
              </w:rPr>
              <w:t>1.12</w:t>
            </w:r>
          </w:p>
        </w:tc>
        <w:tc>
          <w:tcPr>
            <w:tcW w:w="236" w:type="dxa"/>
            <w:tcBorders>
              <w:bottom w:val="single" w:sz="4" w:space="0" w:color="auto"/>
            </w:tcBorders>
            <w:shd w:val="clear" w:color="auto" w:fill="auto"/>
            <w:noWrap/>
            <w:tcMar>
              <w:left w:w="14" w:type="dxa"/>
              <w:right w:w="14" w:type="dxa"/>
            </w:tcMar>
            <w:hideMark/>
          </w:tcPr>
          <w:p w14:paraId="1CC3ECA3" w14:textId="77777777" w:rsidR="004D46AB" w:rsidRPr="00B56AE8" w:rsidRDefault="004D46AB" w:rsidP="009A57F6">
            <w:pPr>
              <w:jc w:val="center"/>
              <w:rPr>
                <w:color w:val="000000"/>
                <w:sz w:val="22"/>
                <w:lang w:eastAsia="zh-CN"/>
              </w:rPr>
            </w:pPr>
          </w:p>
        </w:tc>
        <w:tc>
          <w:tcPr>
            <w:tcW w:w="752" w:type="dxa"/>
            <w:tcBorders>
              <w:bottom w:val="single" w:sz="4" w:space="0" w:color="auto"/>
            </w:tcBorders>
            <w:shd w:val="clear" w:color="auto" w:fill="auto"/>
            <w:noWrap/>
            <w:tcMar>
              <w:left w:w="14" w:type="dxa"/>
              <w:right w:w="14" w:type="dxa"/>
            </w:tcMar>
            <w:hideMark/>
          </w:tcPr>
          <w:p w14:paraId="2359DFEA" w14:textId="77777777" w:rsidR="004D46AB" w:rsidRPr="00B56AE8" w:rsidRDefault="004D46AB" w:rsidP="009A57F6">
            <w:pPr>
              <w:jc w:val="center"/>
              <w:rPr>
                <w:color w:val="000000"/>
                <w:sz w:val="22"/>
                <w:lang w:eastAsia="zh-CN"/>
              </w:rPr>
            </w:pPr>
            <w:r w:rsidRPr="00B56AE8">
              <w:rPr>
                <w:color w:val="000000"/>
                <w:sz w:val="22"/>
              </w:rPr>
              <w:t>2.54</w:t>
            </w:r>
          </w:p>
        </w:tc>
        <w:tc>
          <w:tcPr>
            <w:tcW w:w="752" w:type="dxa"/>
            <w:tcBorders>
              <w:bottom w:val="single" w:sz="4" w:space="0" w:color="auto"/>
            </w:tcBorders>
            <w:shd w:val="clear" w:color="auto" w:fill="auto"/>
            <w:noWrap/>
            <w:tcMar>
              <w:left w:w="14" w:type="dxa"/>
              <w:right w:w="14" w:type="dxa"/>
            </w:tcMar>
            <w:hideMark/>
          </w:tcPr>
          <w:p w14:paraId="49EFDE69" w14:textId="77777777" w:rsidR="004D46AB" w:rsidRPr="00B56AE8" w:rsidRDefault="004D46AB" w:rsidP="009A57F6">
            <w:pPr>
              <w:jc w:val="center"/>
              <w:rPr>
                <w:color w:val="000000"/>
                <w:sz w:val="22"/>
                <w:lang w:eastAsia="zh-CN"/>
              </w:rPr>
            </w:pPr>
            <w:r w:rsidRPr="00B56AE8">
              <w:rPr>
                <w:color w:val="000000"/>
                <w:sz w:val="22"/>
              </w:rPr>
              <w:t>2.36</w:t>
            </w:r>
          </w:p>
        </w:tc>
        <w:tc>
          <w:tcPr>
            <w:tcW w:w="752" w:type="dxa"/>
            <w:tcBorders>
              <w:bottom w:val="single" w:sz="4" w:space="0" w:color="auto"/>
            </w:tcBorders>
            <w:shd w:val="clear" w:color="auto" w:fill="auto"/>
            <w:noWrap/>
            <w:tcMar>
              <w:left w:w="14" w:type="dxa"/>
              <w:right w:w="14" w:type="dxa"/>
            </w:tcMar>
            <w:hideMark/>
          </w:tcPr>
          <w:p w14:paraId="12344A26" w14:textId="3FCA7FF9" w:rsidR="004D46AB" w:rsidRPr="00E55C68" w:rsidRDefault="7D5D9655" w:rsidP="7D5D9655">
            <w:pPr>
              <w:jc w:val="center"/>
              <w:rPr>
                <w:color w:val="000000"/>
                <w:sz w:val="22"/>
                <w:szCs w:val="22"/>
                <w:lang w:eastAsia="zh-CN"/>
              </w:rPr>
            </w:pPr>
            <w:r w:rsidRPr="00503269">
              <w:rPr>
                <w:color w:val="000000" w:themeColor="text1"/>
                <w:sz w:val="22"/>
                <w:szCs w:val="22"/>
              </w:rPr>
              <w:t>.180</w:t>
            </w:r>
          </w:p>
        </w:tc>
        <w:tc>
          <w:tcPr>
            <w:tcW w:w="676" w:type="dxa"/>
            <w:tcBorders>
              <w:bottom w:val="single" w:sz="4" w:space="0" w:color="auto"/>
            </w:tcBorders>
            <w:shd w:val="clear" w:color="auto" w:fill="auto"/>
            <w:noWrap/>
            <w:tcMar>
              <w:left w:w="14" w:type="dxa"/>
              <w:right w:w="14" w:type="dxa"/>
            </w:tcMar>
            <w:hideMark/>
          </w:tcPr>
          <w:p w14:paraId="7B0D4BC6" w14:textId="77777777" w:rsidR="004D46AB" w:rsidRPr="00B56AE8" w:rsidRDefault="7D5D9655" w:rsidP="7D5D9655">
            <w:pPr>
              <w:jc w:val="center"/>
              <w:rPr>
                <w:color w:val="000000"/>
                <w:sz w:val="22"/>
                <w:szCs w:val="22"/>
                <w:lang w:eastAsia="zh-CN"/>
              </w:rPr>
            </w:pPr>
            <w:r w:rsidRPr="00503269">
              <w:rPr>
                <w:color w:val="000000" w:themeColor="text1"/>
                <w:sz w:val="22"/>
                <w:szCs w:val="22"/>
              </w:rPr>
              <w:t>0.36</w:t>
            </w:r>
          </w:p>
        </w:tc>
      </w:tr>
    </w:tbl>
    <w:p w14:paraId="301A7DFF" w14:textId="569C47E7" w:rsidR="002722E9" w:rsidRPr="008A4255" w:rsidRDefault="002722E9" w:rsidP="009A57F6">
      <w:pPr>
        <w:rPr>
          <w:sz w:val="22"/>
          <w:szCs w:val="22"/>
        </w:rPr>
      </w:pPr>
      <w:r w:rsidRPr="34E93692">
        <w:rPr>
          <w:i/>
          <w:iCs/>
          <w:sz w:val="22"/>
          <w:szCs w:val="22"/>
        </w:rPr>
        <w:t>Note.</w:t>
      </w:r>
      <w:r w:rsidR="009321EA" w:rsidRPr="34E93692">
        <w:rPr>
          <w:i/>
          <w:iCs/>
          <w:sz w:val="22"/>
          <w:szCs w:val="22"/>
        </w:rPr>
        <w:t xml:space="preserve"> </w:t>
      </w:r>
      <w:r w:rsidRPr="00F31771">
        <w:rPr>
          <w:sz w:val="22"/>
          <w:szCs w:val="22"/>
        </w:rPr>
        <w:t>Model estimates are comb</w:t>
      </w:r>
      <w:r w:rsidR="0045729E" w:rsidRPr="00F31771">
        <w:rPr>
          <w:sz w:val="22"/>
          <w:szCs w:val="22"/>
        </w:rPr>
        <w:t xml:space="preserve">ined over 20 imputed datasets. </w:t>
      </w:r>
      <w:r w:rsidRPr="00F31771">
        <w:rPr>
          <w:sz w:val="22"/>
          <w:szCs w:val="22"/>
        </w:rPr>
        <w:t>Significant comparisons (</w:t>
      </w:r>
      <w:r w:rsidRPr="34E93692">
        <w:rPr>
          <w:i/>
          <w:iCs/>
          <w:sz w:val="22"/>
          <w:szCs w:val="22"/>
        </w:rPr>
        <w:t>p</w:t>
      </w:r>
      <w:r w:rsidRPr="00F31771">
        <w:rPr>
          <w:sz w:val="22"/>
          <w:szCs w:val="22"/>
        </w:rPr>
        <w:t xml:space="preserve"> &lt; .05) are </w:t>
      </w:r>
      <w:r w:rsidRPr="34E93692">
        <w:rPr>
          <w:b/>
          <w:bCs/>
          <w:sz w:val="22"/>
          <w:szCs w:val="22"/>
        </w:rPr>
        <w:t>bolded</w:t>
      </w:r>
      <w:r w:rsidRPr="00F31771">
        <w:rPr>
          <w:sz w:val="22"/>
          <w:szCs w:val="22"/>
        </w:rPr>
        <w:t>.</w:t>
      </w:r>
      <w:r w:rsidR="009321EA" w:rsidRPr="00F31771">
        <w:rPr>
          <w:sz w:val="22"/>
          <w:szCs w:val="22"/>
        </w:rPr>
        <w:t xml:space="preserve"> </w:t>
      </w:r>
      <w:r w:rsidRPr="00F31771">
        <w:rPr>
          <w:sz w:val="22"/>
          <w:szCs w:val="22"/>
        </w:rPr>
        <w:t xml:space="preserve">Covariates are not </w:t>
      </w:r>
      <w:r w:rsidR="00F31771" w:rsidRPr="00F31771">
        <w:rPr>
          <w:sz w:val="22"/>
          <w:szCs w:val="22"/>
        </w:rPr>
        <w:t xml:space="preserve">listed </w:t>
      </w:r>
      <w:r w:rsidRPr="00F31771">
        <w:rPr>
          <w:sz w:val="22"/>
          <w:szCs w:val="22"/>
        </w:rPr>
        <w:t xml:space="preserve">but were </w:t>
      </w:r>
      <w:r w:rsidR="0045729E" w:rsidRPr="00F31771">
        <w:rPr>
          <w:sz w:val="22"/>
          <w:szCs w:val="22"/>
        </w:rPr>
        <w:t>included in statistical models.</w:t>
      </w:r>
      <w:r w:rsidRPr="00F31771">
        <w:rPr>
          <w:sz w:val="22"/>
          <w:szCs w:val="22"/>
        </w:rPr>
        <w:t xml:space="preserve"> For </w:t>
      </w:r>
      <w:r w:rsidR="00BC353F">
        <w:rPr>
          <w:sz w:val="22"/>
          <w:szCs w:val="22"/>
        </w:rPr>
        <w:t>measures of targeted comprehension-related skills</w:t>
      </w:r>
      <w:r w:rsidRPr="00F31771">
        <w:rPr>
          <w:sz w:val="22"/>
          <w:szCs w:val="22"/>
        </w:rPr>
        <w:t>, covariates included whether children had English as their primary home language</w:t>
      </w:r>
      <w:r w:rsidR="0045729E" w:rsidRPr="00F31771">
        <w:rPr>
          <w:sz w:val="22"/>
          <w:szCs w:val="22"/>
        </w:rPr>
        <w:t>, cohort, and site.</w:t>
      </w:r>
      <w:r w:rsidRPr="00F31771">
        <w:rPr>
          <w:sz w:val="22"/>
          <w:szCs w:val="22"/>
        </w:rPr>
        <w:t xml:space="preserve"> For language comprehension </w:t>
      </w:r>
      <w:r w:rsidRPr="008A4255">
        <w:rPr>
          <w:sz w:val="22"/>
          <w:szCs w:val="22"/>
        </w:rPr>
        <w:t>outcomes, covariates included the pretest score on the relevant outcome, whether children had English as their primary home language</w:t>
      </w:r>
      <w:r w:rsidR="0045729E" w:rsidRPr="008A4255">
        <w:rPr>
          <w:sz w:val="22"/>
          <w:szCs w:val="22"/>
        </w:rPr>
        <w:t xml:space="preserve">, cohort, and site. </w:t>
      </w:r>
      <w:r w:rsidR="005D04C1" w:rsidRPr="008A4255">
        <w:rPr>
          <w:sz w:val="22"/>
          <w:szCs w:val="22"/>
        </w:rPr>
        <w:t>ICC = intraclass correlation from uncondition</w:t>
      </w:r>
      <w:r w:rsidR="0045729E" w:rsidRPr="008A4255">
        <w:rPr>
          <w:sz w:val="22"/>
          <w:szCs w:val="22"/>
        </w:rPr>
        <w:t>al</w:t>
      </w:r>
      <w:r w:rsidR="005D04C1" w:rsidRPr="008A4255">
        <w:rPr>
          <w:sz w:val="22"/>
          <w:szCs w:val="22"/>
        </w:rPr>
        <w:t xml:space="preserve"> model; </w:t>
      </w:r>
      <w:proofErr w:type="spellStart"/>
      <w:r w:rsidR="006F15A0" w:rsidRPr="008A4255">
        <w:rPr>
          <w:sz w:val="22"/>
          <w:szCs w:val="22"/>
        </w:rPr>
        <w:t>Coef</w:t>
      </w:r>
      <w:proofErr w:type="spellEnd"/>
      <w:r w:rsidR="006F15A0" w:rsidRPr="008A4255">
        <w:rPr>
          <w:sz w:val="22"/>
          <w:szCs w:val="22"/>
        </w:rPr>
        <w:t xml:space="preserve"> = un</w:t>
      </w:r>
      <w:r w:rsidRPr="008A4255">
        <w:rPr>
          <w:sz w:val="22"/>
          <w:szCs w:val="22"/>
        </w:rPr>
        <w:t xml:space="preserve">standardized regression coefficient; </w:t>
      </w:r>
      <w:r w:rsidRPr="008A4255">
        <w:rPr>
          <w:i/>
          <w:iCs/>
          <w:sz w:val="22"/>
          <w:szCs w:val="22"/>
        </w:rPr>
        <w:t>z</w:t>
      </w:r>
      <w:r w:rsidRPr="008A4255">
        <w:rPr>
          <w:sz w:val="22"/>
          <w:szCs w:val="22"/>
        </w:rPr>
        <w:t xml:space="preserve"> = ratio of parameter estimate to standard error; </w:t>
      </w:r>
      <w:r w:rsidRPr="008A4255">
        <w:rPr>
          <w:i/>
          <w:iCs/>
          <w:sz w:val="22"/>
          <w:szCs w:val="22"/>
        </w:rPr>
        <w:t>d</w:t>
      </w:r>
      <w:r w:rsidRPr="008A4255">
        <w:rPr>
          <w:sz w:val="22"/>
          <w:szCs w:val="22"/>
        </w:rPr>
        <w:t xml:space="preserve"> = effect size computed using </w:t>
      </w:r>
      <m:oMath>
        <m:f>
          <m:fPr>
            <m:type m:val="lin"/>
            <m:ctrlPr>
              <w:rPr>
                <w:rFonts w:ascii="Cambria Math" w:hAnsi="Cambria Math"/>
                <w:sz w:val="22"/>
                <w:szCs w:val="22"/>
              </w:rPr>
            </m:ctrlPr>
          </m:fPr>
          <m:num>
            <m:r>
              <w:rPr>
                <w:rFonts w:ascii="Cambria Math" w:hAnsi="Cambria Math"/>
                <w:sz w:val="22"/>
                <w:szCs w:val="22"/>
              </w:rPr>
              <m:t>B</m:t>
            </m:r>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00</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σ</m:t>
                    </m:r>
                  </m:e>
                  <m:sup>
                    <m:r>
                      <w:rPr>
                        <w:rFonts w:ascii="Cambria Math" w:hAnsi="Cambria Math"/>
                        <w:sz w:val="22"/>
                        <w:szCs w:val="22"/>
                      </w:rPr>
                      <m:t>2</m:t>
                    </m:r>
                  </m:sup>
                </m:sSup>
              </m:e>
            </m:rad>
          </m:den>
        </m:f>
      </m:oMath>
      <w:r w:rsidRPr="008A4255">
        <w:rPr>
          <w:sz w:val="22"/>
          <w:szCs w:val="22"/>
        </w:rPr>
        <w:t xml:space="preserve">, in which </w:t>
      </w:r>
      <w:r w:rsidRPr="008A4255">
        <w:rPr>
          <w:i/>
          <w:iCs/>
          <w:sz w:val="22"/>
          <w:szCs w:val="22"/>
        </w:rPr>
        <w:t>B</w:t>
      </w:r>
      <w:r w:rsidRPr="008A4255">
        <w:rPr>
          <w:sz w:val="22"/>
          <w:szCs w:val="22"/>
        </w:rPr>
        <w:t xml:space="preserve"> represents the unstandardized regression coefficient,</w:t>
      </w:r>
      <w:r w:rsidR="0B64AA07" w:rsidRPr="008A4255">
        <w:rPr>
          <w:sz w:val="22"/>
          <w:szCs w:val="22"/>
        </w:rPr>
        <w:t xml:space="preserve"> and</w:t>
      </w:r>
      <w:r w:rsidRPr="008A4255">
        <w:rPr>
          <w:sz w:val="22"/>
          <w:szCs w:val="22"/>
        </w:rPr>
        <w:t xml:space="preserve"> τ</w:t>
      </w:r>
      <w:r w:rsidRPr="008A4255">
        <w:rPr>
          <w:sz w:val="22"/>
          <w:szCs w:val="22"/>
          <w:vertAlign w:val="subscript"/>
        </w:rPr>
        <w:t>00</w:t>
      </w:r>
      <w:r w:rsidRPr="008A4255">
        <w:rPr>
          <w:sz w:val="22"/>
          <w:szCs w:val="22"/>
        </w:rPr>
        <w:t xml:space="preserve"> and σ</w:t>
      </w:r>
      <w:r w:rsidRPr="008A4255">
        <w:rPr>
          <w:sz w:val="22"/>
          <w:szCs w:val="22"/>
          <w:vertAlign w:val="superscript"/>
        </w:rPr>
        <w:t>2</w:t>
      </w:r>
      <w:r w:rsidRPr="008A4255">
        <w:rPr>
          <w:sz w:val="22"/>
          <w:szCs w:val="22"/>
        </w:rPr>
        <w:t xml:space="preserve"> represent</w:t>
      </w:r>
      <w:r w:rsidR="5354A162" w:rsidRPr="008A4255">
        <w:rPr>
          <w:sz w:val="22"/>
          <w:szCs w:val="22"/>
        </w:rPr>
        <w:t xml:space="preserve"> the level-2 variance component and </w:t>
      </w:r>
      <w:r w:rsidRPr="008A4255">
        <w:rPr>
          <w:sz w:val="22"/>
          <w:szCs w:val="22"/>
        </w:rPr>
        <w:t>level-1 residuals</w:t>
      </w:r>
      <w:r w:rsidR="008A4255" w:rsidRPr="008A4255">
        <w:rPr>
          <w:sz w:val="22"/>
          <w:szCs w:val="22"/>
        </w:rPr>
        <w:t>, respectively,</w:t>
      </w:r>
      <w:r w:rsidRPr="008A4255">
        <w:rPr>
          <w:sz w:val="22"/>
          <w:szCs w:val="22"/>
        </w:rPr>
        <w:t xml:space="preserve"> from the unconditional model; CAM = curriculum-aligned measure</w:t>
      </w:r>
      <w:r w:rsidR="000C08A1" w:rsidRPr="008A4255">
        <w:rPr>
          <w:sz w:val="22"/>
          <w:szCs w:val="22"/>
        </w:rPr>
        <w:t>; TNR = Test of Narrative Retell; TNL = Test of Narrative Language</w:t>
      </w:r>
      <w:r w:rsidRPr="008A4255">
        <w:rPr>
          <w:sz w:val="22"/>
          <w:szCs w:val="22"/>
        </w:rPr>
        <w:t>.</w:t>
      </w:r>
      <w:r w:rsidR="009321EA" w:rsidRPr="008A4255">
        <w:rPr>
          <w:sz w:val="22"/>
          <w:szCs w:val="22"/>
        </w:rPr>
        <w:t xml:space="preserve"> </w:t>
      </w:r>
    </w:p>
    <w:p w14:paraId="03606BEB" w14:textId="7FA8463A" w:rsidR="00E54966" w:rsidRPr="00F31771" w:rsidRDefault="002F68DE" w:rsidP="009A57F6">
      <w:pPr>
        <w:rPr>
          <w:sz w:val="22"/>
          <w:szCs w:val="22"/>
        </w:rPr>
      </w:pPr>
      <w:proofErr w:type="spellStart"/>
      <w:r>
        <w:rPr>
          <w:i/>
          <w:iCs/>
          <w:color w:val="000000"/>
          <w:sz w:val="22"/>
          <w:vertAlign w:val="superscript"/>
          <w:lang w:eastAsia="zh-CN"/>
        </w:rPr>
        <w:t>a</w:t>
      </w:r>
      <w:r w:rsidRPr="00C85BD0">
        <w:rPr>
          <w:color w:val="000000"/>
          <w:sz w:val="22"/>
          <w:lang w:eastAsia="zh-CN"/>
        </w:rPr>
        <w:t>Benjamini</w:t>
      </w:r>
      <w:proofErr w:type="spellEnd"/>
      <w:r w:rsidRPr="00C85BD0">
        <w:rPr>
          <w:color w:val="000000"/>
          <w:sz w:val="22"/>
          <w:lang w:eastAsia="zh-CN"/>
        </w:rPr>
        <w:t xml:space="preserve">-Hochberg corrected </w:t>
      </w:r>
      <w:r w:rsidRPr="00A252DB">
        <w:rPr>
          <w:i/>
          <w:color w:val="000000"/>
          <w:sz w:val="22"/>
          <w:lang w:eastAsia="zh-CN"/>
        </w:rPr>
        <w:t>p</w:t>
      </w:r>
      <w:r w:rsidRPr="00C85BD0">
        <w:rPr>
          <w:color w:val="000000"/>
          <w:sz w:val="22"/>
          <w:lang w:eastAsia="zh-CN"/>
        </w:rPr>
        <w:t>-values</w:t>
      </w:r>
      <w:r w:rsidR="008C0D43">
        <w:rPr>
          <w:color w:val="000000"/>
          <w:sz w:val="22"/>
          <w:lang w:eastAsia="zh-CN"/>
        </w:rPr>
        <w:t xml:space="preserve">. </w:t>
      </w:r>
      <w:proofErr w:type="spellStart"/>
      <w:r>
        <w:rPr>
          <w:sz w:val="22"/>
          <w:szCs w:val="22"/>
          <w:vertAlign w:val="superscript"/>
        </w:rPr>
        <w:t>b</w:t>
      </w:r>
      <w:r w:rsidRPr="008A4255">
        <w:rPr>
          <w:sz w:val="22"/>
          <w:szCs w:val="22"/>
        </w:rPr>
        <w:t>Model</w:t>
      </w:r>
      <w:proofErr w:type="spellEnd"/>
      <w:r w:rsidRPr="008A4255">
        <w:rPr>
          <w:sz w:val="22"/>
          <w:szCs w:val="22"/>
        </w:rPr>
        <w:t xml:space="preserve"> </w:t>
      </w:r>
      <w:r w:rsidR="006F15A0" w:rsidRPr="008A4255">
        <w:rPr>
          <w:sz w:val="22"/>
          <w:szCs w:val="22"/>
        </w:rPr>
        <w:t>failed to conver</w:t>
      </w:r>
      <w:r w:rsidR="004010AB" w:rsidRPr="008A4255">
        <w:rPr>
          <w:sz w:val="22"/>
          <w:szCs w:val="22"/>
        </w:rPr>
        <w:t xml:space="preserve">ge for one of the 20 imputed datasets even with adjusted criteria. </w:t>
      </w:r>
      <w:proofErr w:type="spellStart"/>
      <w:r>
        <w:rPr>
          <w:sz w:val="22"/>
          <w:szCs w:val="22"/>
          <w:vertAlign w:val="superscript"/>
        </w:rPr>
        <w:t>c</w:t>
      </w:r>
      <w:r w:rsidRPr="008A4255">
        <w:rPr>
          <w:sz w:val="22"/>
          <w:szCs w:val="22"/>
        </w:rPr>
        <w:t>Estimated</w:t>
      </w:r>
      <w:proofErr w:type="spellEnd"/>
      <w:r w:rsidRPr="008A4255">
        <w:rPr>
          <w:sz w:val="22"/>
          <w:szCs w:val="22"/>
        </w:rPr>
        <w:t xml:space="preserve"> </w:t>
      </w:r>
      <w:r w:rsidR="004010AB" w:rsidRPr="008A4255">
        <w:rPr>
          <w:sz w:val="22"/>
          <w:szCs w:val="22"/>
        </w:rPr>
        <w:t>using a two-part model, with treatment effects only modeled for the continuous part in level-2 (</w:t>
      </w:r>
      <w:r w:rsidR="006F15A0" w:rsidRPr="008A4255">
        <w:rPr>
          <w:sz w:val="22"/>
          <w:szCs w:val="22"/>
        </w:rPr>
        <w:t xml:space="preserve">the </w:t>
      </w:r>
      <w:r w:rsidR="004010AB" w:rsidRPr="008A4255">
        <w:rPr>
          <w:sz w:val="22"/>
          <w:szCs w:val="22"/>
        </w:rPr>
        <w:t>variance component was not significant</w:t>
      </w:r>
      <w:r w:rsidR="00F31771" w:rsidRPr="008A4255">
        <w:rPr>
          <w:sz w:val="22"/>
          <w:szCs w:val="22"/>
        </w:rPr>
        <w:t>ly</w:t>
      </w:r>
      <w:r w:rsidR="004010AB" w:rsidRPr="008A4255">
        <w:rPr>
          <w:sz w:val="22"/>
          <w:szCs w:val="22"/>
        </w:rPr>
        <w:t xml:space="preserve"> different from zero for the binary part</w:t>
      </w:r>
      <w:r w:rsidR="002605FF" w:rsidRPr="008A4255">
        <w:rPr>
          <w:sz w:val="22"/>
          <w:szCs w:val="22"/>
        </w:rPr>
        <w:t xml:space="preserve"> and adding predictors for the binary part caused estimation issues</w:t>
      </w:r>
      <w:r w:rsidR="006F15A0" w:rsidRPr="008A4255">
        <w:rPr>
          <w:sz w:val="22"/>
          <w:szCs w:val="22"/>
        </w:rPr>
        <w:t>)</w:t>
      </w:r>
      <w:r w:rsidR="00103948" w:rsidRPr="008A4255">
        <w:rPr>
          <w:rFonts w:hint="eastAsia"/>
          <w:sz w:val="22"/>
          <w:szCs w:val="22"/>
          <w:lang w:eastAsia="zh-TW"/>
        </w:rPr>
        <w:t xml:space="preserve">; ICC </w:t>
      </w:r>
      <w:r w:rsidR="00F71A7D" w:rsidRPr="008A4255">
        <w:rPr>
          <w:rFonts w:hint="eastAsia"/>
          <w:sz w:val="22"/>
          <w:szCs w:val="22"/>
          <w:lang w:eastAsia="zh-TW"/>
        </w:rPr>
        <w:t xml:space="preserve">based on </w:t>
      </w:r>
      <w:r w:rsidR="00BA1BE5" w:rsidRPr="008A4255">
        <w:rPr>
          <w:rFonts w:hint="eastAsia"/>
          <w:sz w:val="22"/>
          <w:szCs w:val="22"/>
          <w:lang w:eastAsia="zh-TW"/>
        </w:rPr>
        <w:t xml:space="preserve">the </w:t>
      </w:r>
      <w:r w:rsidR="006D380F" w:rsidRPr="008A4255">
        <w:rPr>
          <w:sz w:val="22"/>
          <w:szCs w:val="22"/>
          <w:lang w:eastAsia="zh-TW"/>
        </w:rPr>
        <w:t xml:space="preserve">unconditional </w:t>
      </w:r>
      <w:r w:rsidR="00BA1BE5" w:rsidRPr="008A4255">
        <w:rPr>
          <w:rFonts w:hint="eastAsia"/>
          <w:sz w:val="22"/>
          <w:szCs w:val="22"/>
          <w:lang w:eastAsia="zh-TW"/>
        </w:rPr>
        <w:t xml:space="preserve">multilevel </w:t>
      </w:r>
      <w:r w:rsidR="002605FF" w:rsidRPr="008A4255">
        <w:rPr>
          <w:sz w:val="22"/>
          <w:szCs w:val="22"/>
          <w:lang w:eastAsia="zh-TW"/>
        </w:rPr>
        <w:t>model</w:t>
      </w:r>
      <w:r w:rsidR="004010AB" w:rsidRPr="008A4255">
        <w:rPr>
          <w:sz w:val="22"/>
          <w:szCs w:val="22"/>
        </w:rPr>
        <w:t xml:space="preserve">). </w:t>
      </w:r>
      <w:proofErr w:type="spellStart"/>
      <w:r>
        <w:rPr>
          <w:sz w:val="22"/>
          <w:szCs w:val="22"/>
          <w:vertAlign w:val="superscript"/>
        </w:rPr>
        <w:t>d</w:t>
      </w:r>
      <w:r w:rsidRPr="008A4255">
        <w:rPr>
          <w:sz w:val="22"/>
          <w:szCs w:val="22"/>
        </w:rPr>
        <w:t>Estimated</w:t>
      </w:r>
      <w:proofErr w:type="spellEnd"/>
      <w:r w:rsidRPr="008A4255">
        <w:rPr>
          <w:sz w:val="22"/>
          <w:szCs w:val="22"/>
        </w:rPr>
        <w:t xml:space="preserve"> </w:t>
      </w:r>
      <w:r w:rsidR="004010AB" w:rsidRPr="008A4255">
        <w:rPr>
          <w:sz w:val="22"/>
          <w:szCs w:val="22"/>
        </w:rPr>
        <w:t xml:space="preserve">using negative binomial model given distribution. </w:t>
      </w:r>
      <w:proofErr w:type="spellStart"/>
      <w:r w:rsidR="004010AB" w:rsidRPr="008A4255">
        <w:rPr>
          <w:sz w:val="22"/>
          <w:szCs w:val="22"/>
          <w:vertAlign w:val="superscript"/>
        </w:rPr>
        <w:t>d</w:t>
      </w:r>
      <w:r w:rsidR="004010AB" w:rsidRPr="008A4255">
        <w:rPr>
          <w:sz w:val="22"/>
          <w:szCs w:val="22"/>
        </w:rPr>
        <w:t>Incidence</w:t>
      </w:r>
      <w:proofErr w:type="spellEnd"/>
      <w:r w:rsidR="004010AB" w:rsidRPr="008A4255">
        <w:rPr>
          <w:sz w:val="22"/>
          <w:szCs w:val="22"/>
        </w:rPr>
        <w:t xml:space="preserve"> rate ratio</w:t>
      </w:r>
      <w:r w:rsidR="00CB0F8F" w:rsidRPr="008A4255">
        <w:rPr>
          <w:rFonts w:hint="eastAsia"/>
          <w:sz w:val="22"/>
          <w:szCs w:val="22"/>
          <w:lang w:eastAsia="zh-TW"/>
        </w:rPr>
        <w:t xml:space="preserve"> = </w:t>
      </w:r>
      <w:proofErr w:type="gramStart"/>
      <w:r w:rsidR="00CB0F8F" w:rsidRPr="008A4255">
        <w:rPr>
          <w:rFonts w:hint="eastAsia"/>
          <w:sz w:val="22"/>
          <w:szCs w:val="22"/>
          <w:lang w:eastAsia="zh-TW"/>
        </w:rPr>
        <w:t>exp(</w:t>
      </w:r>
      <w:proofErr w:type="spellStart"/>
      <w:proofErr w:type="gramEnd"/>
      <w:r w:rsidR="00CB0F8F" w:rsidRPr="008A4255">
        <w:rPr>
          <w:rFonts w:hint="eastAsia"/>
          <w:sz w:val="22"/>
          <w:szCs w:val="22"/>
          <w:lang w:eastAsia="zh-TW"/>
        </w:rPr>
        <w:t>Coef</w:t>
      </w:r>
      <w:proofErr w:type="spellEnd"/>
      <w:r w:rsidR="00CB0F8F" w:rsidRPr="008A4255">
        <w:rPr>
          <w:rFonts w:hint="eastAsia"/>
          <w:sz w:val="22"/>
          <w:szCs w:val="22"/>
          <w:lang w:eastAsia="zh-TW"/>
        </w:rPr>
        <w:t>)</w:t>
      </w:r>
      <w:r w:rsidR="004010AB" w:rsidRPr="008A4255">
        <w:rPr>
          <w:sz w:val="22"/>
          <w:szCs w:val="22"/>
        </w:rPr>
        <w:t>.</w:t>
      </w:r>
      <w:r w:rsidR="00E54966" w:rsidRPr="00F31771">
        <w:rPr>
          <w:sz w:val="22"/>
          <w:szCs w:val="22"/>
        </w:rPr>
        <w:br w:type="page"/>
      </w:r>
    </w:p>
    <w:p w14:paraId="2518C667" w14:textId="77777777" w:rsidR="00E54966" w:rsidRPr="00F31771" w:rsidRDefault="00E54966" w:rsidP="009A57F6">
      <w:pPr>
        <w:rPr>
          <w:sz w:val="22"/>
          <w:szCs w:val="22"/>
        </w:rPr>
        <w:sectPr w:rsidR="00E54966" w:rsidRPr="00F31771" w:rsidSect="00CB3D78">
          <w:footerReference w:type="default" r:id="rId80"/>
          <w:footerReference w:type="first" r:id="rId81"/>
          <w:pgSz w:w="15840" w:h="12240" w:orient="landscape"/>
          <w:pgMar w:top="1440" w:right="1440" w:bottom="1440" w:left="1440" w:header="720" w:footer="720" w:gutter="0"/>
          <w:cols w:space="720"/>
          <w:docGrid w:linePitch="360"/>
        </w:sectPr>
      </w:pPr>
    </w:p>
    <w:p w14:paraId="4AEF2773" w14:textId="77777777" w:rsidR="00F31771" w:rsidRPr="00F31771" w:rsidRDefault="00F31771" w:rsidP="009A57F6">
      <w:pPr>
        <w:pStyle w:val="msonormal0"/>
        <w:spacing w:before="0" w:beforeAutospacing="0" w:after="0" w:afterAutospacing="0"/>
        <w:rPr>
          <w:rFonts w:eastAsiaTheme="minorHAnsi" w:cstheme="minorBidi"/>
          <w:b/>
          <w:szCs w:val="22"/>
        </w:rPr>
      </w:pPr>
      <w:r w:rsidRPr="00F31771">
        <w:rPr>
          <w:rFonts w:eastAsiaTheme="minorHAnsi" w:cstheme="minorBidi"/>
          <w:b/>
          <w:szCs w:val="22"/>
        </w:rPr>
        <w:lastRenderedPageBreak/>
        <w:t>Figure 1</w:t>
      </w:r>
    </w:p>
    <w:p w14:paraId="216EA861" w14:textId="69B11E95" w:rsidR="00F31771" w:rsidRDefault="009321EA" w:rsidP="009A57F6">
      <w:pPr>
        <w:pStyle w:val="msonormal0"/>
        <w:spacing w:before="0" w:beforeAutospacing="0" w:after="0" w:afterAutospacing="0"/>
        <w:rPr>
          <w:rFonts w:eastAsiaTheme="minorHAnsi" w:cstheme="minorBidi"/>
          <w:i/>
          <w:szCs w:val="22"/>
        </w:rPr>
      </w:pPr>
      <w:r>
        <w:rPr>
          <w:rFonts w:eastAsiaTheme="minorHAnsi" w:cstheme="minorBidi"/>
          <w:i/>
          <w:szCs w:val="22"/>
        </w:rPr>
        <w:t xml:space="preserve"> </w:t>
      </w:r>
    </w:p>
    <w:p w14:paraId="42802174" w14:textId="21686985" w:rsidR="00E54966" w:rsidRPr="00F31771" w:rsidRDefault="00E54966" w:rsidP="009A57F6">
      <w:pPr>
        <w:pStyle w:val="msonormal0"/>
        <w:spacing w:before="0" w:beforeAutospacing="0" w:after="0" w:afterAutospacing="0"/>
        <w:rPr>
          <w:rFonts w:eastAsiaTheme="minorHAnsi" w:cstheme="minorBidi"/>
          <w:i/>
          <w:szCs w:val="22"/>
        </w:rPr>
      </w:pPr>
      <w:r w:rsidRPr="00F31771">
        <w:rPr>
          <w:rFonts w:eastAsiaTheme="minorHAnsi" w:cstheme="minorBidi"/>
          <w:i/>
          <w:szCs w:val="22"/>
        </w:rPr>
        <w:t xml:space="preserve">Results of </w:t>
      </w:r>
      <w:r w:rsidR="00F31771" w:rsidRPr="00F31771">
        <w:rPr>
          <w:rFonts w:eastAsiaTheme="minorHAnsi" w:cstheme="minorBidi"/>
          <w:i/>
          <w:szCs w:val="22"/>
        </w:rPr>
        <w:t>M</w:t>
      </w:r>
      <w:r w:rsidRPr="00F31771">
        <w:rPr>
          <w:rFonts w:eastAsiaTheme="minorHAnsi" w:cstheme="minorBidi"/>
          <w:i/>
          <w:szCs w:val="22"/>
        </w:rPr>
        <w:t xml:space="preserve">ultilevel </w:t>
      </w:r>
      <w:r w:rsidR="00F31771" w:rsidRPr="00F31771">
        <w:rPr>
          <w:rFonts w:eastAsiaTheme="minorHAnsi" w:cstheme="minorBidi"/>
          <w:i/>
          <w:szCs w:val="22"/>
        </w:rPr>
        <w:t>P</w:t>
      </w:r>
      <w:r w:rsidRPr="00F31771">
        <w:rPr>
          <w:rFonts w:eastAsiaTheme="minorHAnsi" w:cstheme="minorBidi"/>
          <w:i/>
          <w:szCs w:val="22"/>
        </w:rPr>
        <w:t xml:space="preserve">ath </w:t>
      </w:r>
      <w:r w:rsidR="00F31771" w:rsidRPr="00F31771">
        <w:rPr>
          <w:rFonts w:eastAsiaTheme="minorHAnsi" w:cstheme="minorBidi"/>
          <w:i/>
          <w:szCs w:val="22"/>
        </w:rPr>
        <w:t>M</w:t>
      </w:r>
      <w:r w:rsidRPr="00F31771">
        <w:rPr>
          <w:rFonts w:eastAsiaTheme="minorHAnsi" w:cstheme="minorBidi"/>
          <w:i/>
          <w:szCs w:val="22"/>
        </w:rPr>
        <w:t xml:space="preserve">odel </w:t>
      </w:r>
      <w:r w:rsidR="00F31771" w:rsidRPr="00F31771">
        <w:rPr>
          <w:rFonts w:eastAsiaTheme="minorHAnsi" w:cstheme="minorBidi"/>
          <w:i/>
          <w:szCs w:val="22"/>
        </w:rPr>
        <w:t>T</w:t>
      </w:r>
      <w:r w:rsidRPr="00F31771">
        <w:rPr>
          <w:rFonts w:eastAsiaTheme="minorHAnsi" w:cstheme="minorBidi"/>
          <w:i/>
          <w:szCs w:val="22"/>
        </w:rPr>
        <w:t xml:space="preserve">esting </w:t>
      </w:r>
      <w:r w:rsidR="00F31771" w:rsidRPr="00F31771">
        <w:rPr>
          <w:rFonts w:eastAsiaTheme="minorHAnsi" w:cstheme="minorBidi"/>
          <w:i/>
          <w:szCs w:val="22"/>
        </w:rPr>
        <w:t>I</w:t>
      </w:r>
      <w:r w:rsidRPr="00F31771">
        <w:rPr>
          <w:rFonts w:eastAsiaTheme="minorHAnsi" w:cstheme="minorBidi"/>
          <w:i/>
          <w:szCs w:val="22"/>
        </w:rPr>
        <w:t xml:space="preserve">ndirect </w:t>
      </w:r>
      <w:r w:rsidR="00F31771" w:rsidRPr="00F31771">
        <w:rPr>
          <w:rFonts w:eastAsiaTheme="minorHAnsi" w:cstheme="minorBidi"/>
          <w:i/>
          <w:szCs w:val="22"/>
        </w:rPr>
        <w:t>E</w:t>
      </w:r>
      <w:r w:rsidRPr="00F31771">
        <w:rPr>
          <w:rFonts w:eastAsiaTheme="minorHAnsi" w:cstheme="minorBidi"/>
          <w:i/>
          <w:szCs w:val="22"/>
        </w:rPr>
        <w:t xml:space="preserve">ffects of Let’s Know! on </w:t>
      </w:r>
      <w:r w:rsidR="00F31771" w:rsidRPr="00F31771">
        <w:rPr>
          <w:rFonts w:eastAsiaTheme="minorHAnsi" w:cstheme="minorBidi"/>
          <w:i/>
          <w:szCs w:val="22"/>
        </w:rPr>
        <w:t>L</w:t>
      </w:r>
      <w:r w:rsidRPr="00F31771">
        <w:rPr>
          <w:rFonts w:eastAsiaTheme="minorHAnsi" w:cstheme="minorBidi"/>
          <w:i/>
          <w:szCs w:val="22"/>
        </w:rPr>
        <w:t xml:space="preserve">anguage </w:t>
      </w:r>
      <w:r w:rsidR="00F31771" w:rsidRPr="00F31771">
        <w:rPr>
          <w:rFonts w:eastAsiaTheme="minorHAnsi" w:cstheme="minorBidi"/>
          <w:i/>
          <w:szCs w:val="22"/>
        </w:rPr>
        <w:t>C</w:t>
      </w:r>
      <w:r w:rsidRPr="00F31771">
        <w:rPr>
          <w:rFonts w:eastAsiaTheme="minorHAnsi" w:cstheme="minorBidi"/>
          <w:i/>
          <w:szCs w:val="22"/>
        </w:rPr>
        <w:t xml:space="preserve">omprehension </w:t>
      </w:r>
      <w:r w:rsidR="00F31771" w:rsidRPr="00F31771">
        <w:rPr>
          <w:rFonts w:eastAsiaTheme="minorHAnsi" w:cstheme="minorBidi"/>
          <w:i/>
          <w:szCs w:val="22"/>
        </w:rPr>
        <w:t>O</w:t>
      </w:r>
      <w:r w:rsidRPr="00F31771">
        <w:rPr>
          <w:rFonts w:eastAsiaTheme="minorHAnsi" w:cstheme="minorBidi"/>
          <w:i/>
          <w:szCs w:val="22"/>
        </w:rPr>
        <w:t xml:space="preserve">utcomes in the </w:t>
      </w:r>
      <w:r w:rsidR="00F31771" w:rsidRPr="00F31771">
        <w:rPr>
          <w:rFonts w:eastAsiaTheme="minorHAnsi" w:cstheme="minorBidi"/>
          <w:i/>
          <w:szCs w:val="22"/>
        </w:rPr>
        <w:t>P</w:t>
      </w:r>
      <w:r w:rsidRPr="00F31771">
        <w:rPr>
          <w:rFonts w:eastAsiaTheme="minorHAnsi" w:cstheme="minorBidi"/>
          <w:i/>
          <w:szCs w:val="22"/>
        </w:rPr>
        <w:t xml:space="preserve">rekindergarten </w:t>
      </w:r>
      <w:r w:rsidR="00F31771" w:rsidRPr="00F31771">
        <w:rPr>
          <w:rFonts w:eastAsiaTheme="minorHAnsi" w:cstheme="minorBidi"/>
          <w:i/>
          <w:szCs w:val="22"/>
        </w:rPr>
        <w:t>Sample</w:t>
      </w:r>
    </w:p>
    <w:p w14:paraId="0026B38F" w14:textId="77777777" w:rsidR="00F31771" w:rsidRDefault="00F31771" w:rsidP="009A57F6">
      <w:pPr>
        <w:pStyle w:val="msonormal0"/>
        <w:spacing w:before="0" w:beforeAutospacing="0" w:after="0" w:afterAutospacing="0"/>
        <w:rPr>
          <w:rFonts w:eastAsiaTheme="minorHAnsi" w:cstheme="minorBidi"/>
          <w:szCs w:val="22"/>
        </w:rPr>
      </w:pPr>
    </w:p>
    <w:p w14:paraId="48903648" w14:textId="77777777" w:rsidR="00391DA9" w:rsidRPr="00016DF8" w:rsidRDefault="0045729E" w:rsidP="009A57F6">
      <w:pPr>
        <w:pStyle w:val="EndNoteBibliographyTitle"/>
        <w:rPr>
          <w:rFonts w:eastAsia="Times New Roman"/>
          <w:szCs w:val="24"/>
        </w:rPr>
      </w:pPr>
      <w:r>
        <w:drawing>
          <wp:inline distT="0" distB="0" distL="0" distR="0" wp14:anchorId="03312CAD" wp14:editId="484D37DC">
            <wp:extent cx="5887260" cy="4486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2">
                      <a:extLst>
                        <a:ext uri="{28A0092B-C50C-407E-A947-70E740481C1C}">
                          <a14:useLocalDpi xmlns:a14="http://schemas.microsoft.com/office/drawing/2010/main" val="0"/>
                        </a:ext>
                      </a:extLst>
                    </a:blip>
                    <a:stretch>
                      <a:fillRect/>
                    </a:stretch>
                  </pic:blipFill>
                  <pic:spPr>
                    <a:xfrm>
                      <a:off x="0" y="0"/>
                      <a:ext cx="5887260" cy="4486275"/>
                    </a:xfrm>
                    <a:prstGeom prst="rect">
                      <a:avLst/>
                    </a:prstGeom>
                  </pic:spPr>
                </pic:pic>
              </a:graphicData>
            </a:graphic>
          </wp:inline>
        </w:drawing>
      </w:r>
    </w:p>
    <w:tbl>
      <w:tblPr>
        <w:tblW w:w="0" w:type="auto"/>
        <w:tblLook w:val="04A0" w:firstRow="1" w:lastRow="0" w:firstColumn="1" w:lastColumn="0" w:noHBand="0" w:noVBand="1"/>
      </w:tblPr>
      <w:tblGrid>
        <w:gridCol w:w="1515"/>
        <w:gridCol w:w="729"/>
        <w:gridCol w:w="703"/>
        <w:gridCol w:w="723"/>
        <w:gridCol w:w="88"/>
        <w:gridCol w:w="708"/>
        <w:gridCol w:w="707"/>
        <w:gridCol w:w="727"/>
        <w:gridCol w:w="34"/>
        <w:gridCol w:w="802"/>
        <w:gridCol w:w="801"/>
        <w:gridCol w:w="825"/>
      </w:tblGrid>
      <w:tr w:rsidR="00E54966" w:rsidRPr="00BD2510" w14:paraId="71A5FDC3" w14:textId="77777777" w:rsidTr="00411F23">
        <w:trPr>
          <w:trHeight w:val="20"/>
          <w:tblHeader/>
        </w:trPr>
        <w:tc>
          <w:tcPr>
            <w:tcW w:w="0" w:type="auto"/>
            <w:tcBorders>
              <w:top w:val="single" w:sz="4" w:space="0" w:color="auto"/>
            </w:tcBorders>
            <w:tcMar>
              <w:left w:w="14" w:type="dxa"/>
              <w:right w:w="14" w:type="dxa"/>
            </w:tcMar>
            <w:vAlign w:val="center"/>
          </w:tcPr>
          <w:p w14:paraId="5F7F4B82" w14:textId="77777777" w:rsidR="00E54966" w:rsidRPr="00BD2510" w:rsidRDefault="00E54966" w:rsidP="009A57F6">
            <w:pPr>
              <w:rPr>
                <w:b/>
                <w:bCs/>
                <w:color w:val="000000"/>
              </w:rPr>
            </w:pPr>
          </w:p>
        </w:tc>
        <w:tc>
          <w:tcPr>
            <w:tcW w:w="0" w:type="auto"/>
            <w:gridSpan w:val="3"/>
            <w:tcBorders>
              <w:top w:val="single" w:sz="4" w:space="0" w:color="auto"/>
              <w:bottom w:val="single" w:sz="4" w:space="0" w:color="auto"/>
            </w:tcBorders>
            <w:shd w:val="clear" w:color="auto" w:fill="auto"/>
            <w:tcMar>
              <w:left w:w="14" w:type="dxa"/>
              <w:right w:w="14" w:type="dxa"/>
            </w:tcMar>
            <w:vAlign w:val="bottom"/>
          </w:tcPr>
          <w:p w14:paraId="3180B4E3" w14:textId="77777777" w:rsidR="00E54966" w:rsidRPr="00BD2510" w:rsidRDefault="00E54966" w:rsidP="009A57F6">
            <w:pPr>
              <w:jc w:val="center"/>
              <w:rPr>
                <w:iCs/>
                <w:color w:val="000000"/>
              </w:rPr>
            </w:pPr>
            <w:r w:rsidRPr="00BD2510">
              <w:rPr>
                <w:iCs/>
                <w:color w:val="000000"/>
              </w:rPr>
              <w:t>TNR: Comprehension</w:t>
            </w:r>
          </w:p>
        </w:tc>
        <w:tc>
          <w:tcPr>
            <w:tcW w:w="0" w:type="auto"/>
            <w:tcBorders>
              <w:top w:val="single" w:sz="4" w:space="0" w:color="auto"/>
            </w:tcBorders>
            <w:shd w:val="clear" w:color="auto" w:fill="auto"/>
            <w:tcMar>
              <w:left w:w="14" w:type="dxa"/>
              <w:right w:w="14" w:type="dxa"/>
            </w:tcMar>
            <w:vAlign w:val="bottom"/>
          </w:tcPr>
          <w:p w14:paraId="31A82934" w14:textId="77777777" w:rsidR="00E54966" w:rsidRPr="00BD2510" w:rsidRDefault="00E54966" w:rsidP="009A57F6">
            <w:pPr>
              <w:jc w:val="center"/>
              <w:rPr>
                <w:color w:val="000000"/>
              </w:rPr>
            </w:pPr>
          </w:p>
        </w:tc>
        <w:tc>
          <w:tcPr>
            <w:tcW w:w="0" w:type="auto"/>
            <w:gridSpan w:val="3"/>
            <w:tcBorders>
              <w:top w:val="single" w:sz="4" w:space="0" w:color="auto"/>
              <w:bottom w:val="single" w:sz="4" w:space="0" w:color="auto"/>
            </w:tcBorders>
            <w:shd w:val="clear" w:color="auto" w:fill="auto"/>
            <w:tcMar>
              <w:left w:w="14" w:type="dxa"/>
              <w:right w:w="14" w:type="dxa"/>
            </w:tcMar>
            <w:vAlign w:val="bottom"/>
          </w:tcPr>
          <w:p w14:paraId="1B418756" w14:textId="77777777" w:rsidR="00E54966" w:rsidRPr="00BD2510" w:rsidRDefault="00E54966" w:rsidP="009A57F6">
            <w:pPr>
              <w:jc w:val="center"/>
              <w:rPr>
                <w:iCs/>
                <w:color w:val="000000"/>
              </w:rPr>
            </w:pPr>
            <w:r w:rsidRPr="00BD2510">
              <w:rPr>
                <w:iCs/>
                <w:color w:val="000000"/>
              </w:rPr>
              <w:t>TNL: Comprehension</w:t>
            </w:r>
          </w:p>
        </w:tc>
        <w:tc>
          <w:tcPr>
            <w:tcW w:w="0" w:type="auto"/>
            <w:tcBorders>
              <w:top w:val="single" w:sz="4" w:space="0" w:color="auto"/>
            </w:tcBorders>
            <w:tcMar>
              <w:left w:w="14" w:type="dxa"/>
              <w:right w:w="14" w:type="dxa"/>
            </w:tcMar>
          </w:tcPr>
          <w:p w14:paraId="3BF1A0BF" w14:textId="77777777" w:rsidR="00E54966" w:rsidRPr="00BD2510" w:rsidRDefault="00E54966" w:rsidP="009A57F6">
            <w:pPr>
              <w:jc w:val="center"/>
              <w:rPr>
                <w:iCs/>
                <w:color w:val="000000"/>
              </w:rPr>
            </w:pPr>
          </w:p>
        </w:tc>
        <w:tc>
          <w:tcPr>
            <w:tcW w:w="0" w:type="auto"/>
            <w:gridSpan w:val="3"/>
            <w:tcBorders>
              <w:top w:val="single" w:sz="4" w:space="0" w:color="auto"/>
              <w:bottom w:val="single" w:sz="4" w:space="0" w:color="auto"/>
            </w:tcBorders>
            <w:tcMar>
              <w:left w:w="14" w:type="dxa"/>
              <w:right w:w="14" w:type="dxa"/>
            </w:tcMar>
            <w:vAlign w:val="bottom"/>
          </w:tcPr>
          <w:p w14:paraId="3FB08332" w14:textId="77777777" w:rsidR="00E54966" w:rsidRPr="00BD2510" w:rsidRDefault="00E54966" w:rsidP="009A57F6">
            <w:pPr>
              <w:jc w:val="center"/>
              <w:rPr>
                <w:iCs/>
                <w:color w:val="000000"/>
              </w:rPr>
            </w:pPr>
            <w:r w:rsidRPr="00BD2510">
              <w:rPr>
                <w:iCs/>
                <w:color w:val="000000"/>
              </w:rPr>
              <w:t>Let’s Know! Vocabulary</w:t>
            </w:r>
          </w:p>
        </w:tc>
      </w:tr>
      <w:tr w:rsidR="00E54966" w:rsidRPr="00BD2510" w14:paraId="4D8F1EA0" w14:textId="77777777" w:rsidTr="00411F23">
        <w:trPr>
          <w:trHeight w:val="20"/>
          <w:tblHeader/>
        </w:trPr>
        <w:tc>
          <w:tcPr>
            <w:tcW w:w="0" w:type="auto"/>
            <w:tcBorders>
              <w:bottom w:val="single" w:sz="4" w:space="0" w:color="auto"/>
            </w:tcBorders>
            <w:tcMar>
              <w:left w:w="14" w:type="dxa"/>
              <w:right w:w="14" w:type="dxa"/>
            </w:tcMar>
            <w:vAlign w:val="center"/>
            <w:hideMark/>
          </w:tcPr>
          <w:p w14:paraId="08051190" w14:textId="77777777" w:rsidR="00E54966" w:rsidRPr="00BD2510" w:rsidRDefault="00E54966" w:rsidP="009A57F6">
            <w:pPr>
              <w:rPr>
                <w:bCs/>
                <w:color w:val="000000"/>
              </w:rPr>
            </w:pPr>
            <w:r w:rsidRPr="00BD2510">
              <w:rPr>
                <w:bCs/>
                <w:color w:val="000000"/>
              </w:rPr>
              <w:t>Model estimate</w:t>
            </w:r>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457F6E32" w14:textId="77777777" w:rsidR="00E54966" w:rsidRPr="00BD2510" w:rsidRDefault="00E54966" w:rsidP="009A57F6">
            <w:pPr>
              <w:jc w:val="center"/>
              <w:rPr>
                <w:color w:val="000000"/>
              </w:rPr>
            </w:pPr>
            <w:proofErr w:type="spellStart"/>
            <w:r w:rsidRPr="00BD2510">
              <w:rPr>
                <w:color w:val="000000"/>
              </w:rPr>
              <w:t>Coef</w:t>
            </w:r>
            <w:proofErr w:type="spellEnd"/>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44B3466F" w14:textId="77777777" w:rsidR="00E54966" w:rsidRPr="00BD2510" w:rsidRDefault="00E54966" w:rsidP="009A57F6">
            <w:pPr>
              <w:jc w:val="center"/>
              <w:rPr>
                <w:i/>
                <w:iCs/>
                <w:color w:val="000000"/>
              </w:rPr>
            </w:pPr>
            <w:r w:rsidRPr="00BD2510">
              <w:rPr>
                <w:i/>
                <w:iCs/>
                <w:color w:val="000000"/>
              </w:rPr>
              <w:t>z</w:t>
            </w:r>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2CA1FB19" w14:textId="77777777" w:rsidR="00E54966" w:rsidRPr="00BD2510" w:rsidRDefault="00E54966" w:rsidP="009A57F6">
            <w:pPr>
              <w:jc w:val="center"/>
              <w:rPr>
                <w:i/>
                <w:iCs/>
                <w:color w:val="000000"/>
              </w:rPr>
            </w:pPr>
            <w:r w:rsidRPr="00BD2510">
              <w:rPr>
                <w:i/>
                <w:iCs/>
                <w:color w:val="000000"/>
              </w:rPr>
              <w:t>p</w:t>
            </w:r>
          </w:p>
        </w:tc>
        <w:tc>
          <w:tcPr>
            <w:tcW w:w="0" w:type="auto"/>
            <w:tcBorders>
              <w:bottom w:val="single" w:sz="4" w:space="0" w:color="auto"/>
            </w:tcBorders>
            <w:shd w:val="clear" w:color="auto" w:fill="auto"/>
            <w:tcMar>
              <w:left w:w="14" w:type="dxa"/>
              <w:right w:w="14" w:type="dxa"/>
            </w:tcMar>
            <w:vAlign w:val="bottom"/>
            <w:hideMark/>
          </w:tcPr>
          <w:p w14:paraId="5D2AC1B3" w14:textId="77777777" w:rsidR="00E54966" w:rsidRPr="00BD2510" w:rsidRDefault="00E54966" w:rsidP="009A57F6">
            <w:pPr>
              <w:jc w:val="center"/>
              <w:rPr>
                <w:color w:val="000000"/>
              </w:rPr>
            </w:pPr>
            <w:r w:rsidRPr="00BD2510">
              <w:rPr>
                <w:color w:val="000000"/>
              </w:rPr>
              <w:t> </w:t>
            </w:r>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4C55E524" w14:textId="77777777" w:rsidR="00E54966" w:rsidRPr="00BD2510" w:rsidRDefault="00E54966" w:rsidP="009A57F6">
            <w:pPr>
              <w:jc w:val="center"/>
              <w:rPr>
                <w:color w:val="000000"/>
              </w:rPr>
            </w:pPr>
            <w:proofErr w:type="spellStart"/>
            <w:r w:rsidRPr="00BD2510">
              <w:rPr>
                <w:color w:val="000000"/>
              </w:rPr>
              <w:t>Coef</w:t>
            </w:r>
            <w:proofErr w:type="spellEnd"/>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16446C40" w14:textId="77777777" w:rsidR="00E54966" w:rsidRPr="00BD2510" w:rsidRDefault="00E54966" w:rsidP="009A57F6">
            <w:pPr>
              <w:jc w:val="center"/>
              <w:rPr>
                <w:i/>
                <w:iCs/>
                <w:color w:val="000000"/>
              </w:rPr>
            </w:pPr>
            <w:r w:rsidRPr="00BD2510">
              <w:rPr>
                <w:i/>
                <w:iCs/>
                <w:color w:val="000000"/>
              </w:rPr>
              <w:t>z</w:t>
            </w:r>
          </w:p>
        </w:tc>
        <w:tc>
          <w:tcPr>
            <w:tcW w:w="0" w:type="auto"/>
            <w:tcBorders>
              <w:top w:val="single" w:sz="4" w:space="0" w:color="auto"/>
              <w:bottom w:val="single" w:sz="4" w:space="0" w:color="auto"/>
            </w:tcBorders>
            <w:shd w:val="clear" w:color="auto" w:fill="auto"/>
            <w:tcMar>
              <w:left w:w="14" w:type="dxa"/>
              <w:right w:w="14" w:type="dxa"/>
            </w:tcMar>
            <w:vAlign w:val="bottom"/>
            <w:hideMark/>
          </w:tcPr>
          <w:p w14:paraId="59F98261" w14:textId="77777777" w:rsidR="00E54966" w:rsidRPr="00BD2510" w:rsidRDefault="00E54966" w:rsidP="009A57F6">
            <w:pPr>
              <w:jc w:val="center"/>
              <w:rPr>
                <w:i/>
                <w:iCs/>
                <w:color w:val="000000"/>
              </w:rPr>
            </w:pPr>
            <w:r w:rsidRPr="00BD2510">
              <w:rPr>
                <w:i/>
                <w:iCs/>
                <w:color w:val="000000"/>
              </w:rPr>
              <w:t>p</w:t>
            </w:r>
          </w:p>
        </w:tc>
        <w:tc>
          <w:tcPr>
            <w:tcW w:w="0" w:type="auto"/>
            <w:tcBorders>
              <w:bottom w:val="single" w:sz="4" w:space="0" w:color="auto"/>
            </w:tcBorders>
            <w:tcMar>
              <w:left w:w="14" w:type="dxa"/>
              <w:right w:w="14" w:type="dxa"/>
            </w:tcMar>
          </w:tcPr>
          <w:p w14:paraId="540BA6BE" w14:textId="77777777" w:rsidR="00E54966" w:rsidRPr="00BD2510" w:rsidRDefault="00E54966" w:rsidP="009A57F6">
            <w:pPr>
              <w:jc w:val="center"/>
              <w:rPr>
                <w:i/>
                <w:iCs/>
                <w:color w:val="000000"/>
              </w:rPr>
            </w:pPr>
          </w:p>
        </w:tc>
        <w:tc>
          <w:tcPr>
            <w:tcW w:w="0" w:type="auto"/>
            <w:tcBorders>
              <w:top w:val="single" w:sz="4" w:space="0" w:color="auto"/>
              <w:bottom w:val="single" w:sz="4" w:space="0" w:color="auto"/>
            </w:tcBorders>
            <w:tcMar>
              <w:left w:w="14" w:type="dxa"/>
              <w:right w:w="14" w:type="dxa"/>
            </w:tcMar>
            <w:vAlign w:val="bottom"/>
          </w:tcPr>
          <w:p w14:paraId="5E08A941" w14:textId="77777777" w:rsidR="00E54966" w:rsidRPr="00BD2510" w:rsidRDefault="00E54966" w:rsidP="009A57F6">
            <w:pPr>
              <w:jc w:val="center"/>
              <w:rPr>
                <w:i/>
                <w:iCs/>
                <w:color w:val="000000"/>
              </w:rPr>
            </w:pPr>
            <w:proofErr w:type="spellStart"/>
            <w:r w:rsidRPr="00BD2510">
              <w:rPr>
                <w:color w:val="000000"/>
              </w:rPr>
              <w:t>Coef</w:t>
            </w:r>
            <w:proofErr w:type="spellEnd"/>
          </w:p>
        </w:tc>
        <w:tc>
          <w:tcPr>
            <w:tcW w:w="0" w:type="auto"/>
            <w:tcBorders>
              <w:top w:val="single" w:sz="4" w:space="0" w:color="auto"/>
              <w:bottom w:val="single" w:sz="4" w:space="0" w:color="auto"/>
            </w:tcBorders>
            <w:tcMar>
              <w:left w:w="14" w:type="dxa"/>
              <w:right w:w="14" w:type="dxa"/>
            </w:tcMar>
            <w:vAlign w:val="bottom"/>
          </w:tcPr>
          <w:p w14:paraId="0D52017A" w14:textId="77777777" w:rsidR="00E54966" w:rsidRPr="00BD2510" w:rsidRDefault="00E54966" w:rsidP="009A57F6">
            <w:pPr>
              <w:jc w:val="center"/>
              <w:rPr>
                <w:i/>
                <w:iCs/>
                <w:color w:val="000000"/>
              </w:rPr>
            </w:pPr>
            <w:r w:rsidRPr="00BD2510">
              <w:rPr>
                <w:i/>
                <w:iCs/>
                <w:color w:val="000000"/>
              </w:rPr>
              <w:t>z</w:t>
            </w:r>
          </w:p>
        </w:tc>
        <w:tc>
          <w:tcPr>
            <w:tcW w:w="0" w:type="auto"/>
            <w:tcBorders>
              <w:top w:val="single" w:sz="4" w:space="0" w:color="auto"/>
              <w:bottom w:val="single" w:sz="4" w:space="0" w:color="auto"/>
            </w:tcBorders>
            <w:tcMar>
              <w:left w:w="14" w:type="dxa"/>
              <w:right w:w="14" w:type="dxa"/>
            </w:tcMar>
            <w:vAlign w:val="bottom"/>
          </w:tcPr>
          <w:p w14:paraId="1E0F5726" w14:textId="77777777" w:rsidR="00E54966" w:rsidRPr="00BD2510" w:rsidRDefault="00E54966" w:rsidP="009A57F6">
            <w:pPr>
              <w:jc w:val="center"/>
              <w:rPr>
                <w:i/>
                <w:iCs/>
                <w:color w:val="000000"/>
              </w:rPr>
            </w:pPr>
            <w:r w:rsidRPr="00BD2510">
              <w:rPr>
                <w:i/>
                <w:iCs/>
                <w:color w:val="000000"/>
              </w:rPr>
              <w:t>p</w:t>
            </w:r>
          </w:p>
        </w:tc>
      </w:tr>
      <w:tr w:rsidR="00E54966" w:rsidRPr="00BD2510" w14:paraId="77C0AD55" w14:textId="77777777" w:rsidTr="00411F23">
        <w:trPr>
          <w:trHeight w:val="20"/>
        </w:trPr>
        <w:tc>
          <w:tcPr>
            <w:tcW w:w="0" w:type="auto"/>
            <w:tcBorders>
              <w:top w:val="single" w:sz="4" w:space="0" w:color="auto"/>
            </w:tcBorders>
            <w:shd w:val="clear" w:color="auto" w:fill="auto"/>
            <w:tcMar>
              <w:left w:w="14" w:type="dxa"/>
              <w:right w:w="14" w:type="dxa"/>
            </w:tcMar>
            <w:vAlign w:val="bottom"/>
            <w:hideMark/>
          </w:tcPr>
          <w:p w14:paraId="0696C774" w14:textId="77777777" w:rsidR="00E54966" w:rsidRPr="00BD2510" w:rsidRDefault="00E54966" w:rsidP="009A57F6">
            <w:pPr>
              <w:rPr>
                <w:color w:val="000000"/>
              </w:rPr>
            </w:pPr>
            <w:r w:rsidRPr="00BD2510">
              <w:rPr>
                <w:color w:val="000000"/>
              </w:rPr>
              <w:t>Within level</w:t>
            </w:r>
          </w:p>
        </w:tc>
        <w:tc>
          <w:tcPr>
            <w:tcW w:w="0" w:type="auto"/>
            <w:tcBorders>
              <w:top w:val="single" w:sz="4" w:space="0" w:color="auto"/>
            </w:tcBorders>
            <w:shd w:val="clear" w:color="auto" w:fill="auto"/>
            <w:tcMar>
              <w:left w:w="14" w:type="dxa"/>
              <w:right w:w="14" w:type="dxa"/>
            </w:tcMar>
            <w:vAlign w:val="bottom"/>
            <w:hideMark/>
          </w:tcPr>
          <w:p w14:paraId="616E731F"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65435F20"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64A539EC"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31ABF0C5"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2C408DD5"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438DFD2B" w14:textId="77777777" w:rsidR="00E54966" w:rsidRPr="00BD2510" w:rsidRDefault="00E54966" w:rsidP="009A57F6">
            <w:pPr>
              <w:jc w:val="center"/>
            </w:pPr>
          </w:p>
        </w:tc>
        <w:tc>
          <w:tcPr>
            <w:tcW w:w="0" w:type="auto"/>
            <w:tcBorders>
              <w:top w:val="single" w:sz="4" w:space="0" w:color="auto"/>
            </w:tcBorders>
            <w:shd w:val="clear" w:color="auto" w:fill="auto"/>
            <w:tcMar>
              <w:left w:w="14" w:type="dxa"/>
              <w:right w:w="14" w:type="dxa"/>
            </w:tcMar>
            <w:vAlign w:val="bottom"/>
            <w:hideMark/>
          </w:tcPr>
          <w:p w14:paraId="39363DD4" w14:textId="77777777" w:rsidR="00E54966" w:rsidRPr="00BD2510" w:rsidRDefault="00E54966" w:rsidP="009A57F6">
            <w:pPr>
              <w:jc w:val="center"/>
            </w:pPr>
          </w:p>
        </w:tc>
        <w:tc>
          <w:tcPr>
            <w:tcW w:w="0" w:type="auto"/>
            <w:tcBorders>
              <w:top w:val="single" w:sz="4" w:space="0" w:color="auto"/>
            </w:tcBorders>
            <w:tcMar>
              <w:left w:w="14" w:type="dxa"/>
              <w:right w:w="14" w:type="dxa"/>
            </w:tcMar>
          </w:tcPr>
          <w:p w14:paraId="70EEB45F" w14:textId="77777777" w:rsidR="00E54966" w:rsidRPr="00BD2510" w:rsidRDefault="00E54966" w:rsidP="009A57F6">
            <w:pPr>
              <w:jc w:val="center"/>
            </w:pPr>
          </w:p>
        </w:tc>
        <w:tc>
          <w:tcPr>
            <w:tcW w:w="0" w:type="auto"/>
            <w:tcBorders>
              <w:top w:val="single" w:sz="4" w:space="0" w:color="auto"/>
            </w:tcBorders>
            <w:tcMar>
              <w:left w:w="14" w:type="dxa"/>
              <w:right w:w="14" w:type="dxa"/>
            </w:tcMar>
            <w:vAlign w:val="bottom"/>
          </w:tcPr>
          <w:p w14:paraId="108A8FDC" w14:textId="77777777" w:rsidR="00E54966" w:rsidRPr="00BD2510" w:rsidRDefault="00E54966" w:rsidP="009A57F6">
            <w:pPr>
              <w:jc w:val="center"/>
            </w:pPr>
          </w:p>
        </w:tc>
        <w:tc>
          <w:tcPr>
            <w:tcW w:w="0" w:type="auto"/>
            <w:tcBorders>
              <w:top w:val="single" w:sz="4" w:space="0" w:color="auto"/>
            </w:tcBorders>
            <w:tcMar>
              <w:left w:w="14" w:type="dxa"/>
              <w:right w:w="14" w:type="dxa"/>
            </w:tcMar>
            <w:vAlign w:val="bottom"/>
          </w:tcPr>
          <w:p w14:paraId="2EBD9B67" w14:textId="77777777" w:rsidR="00E54966" w:rsidRPr="00BD2510" w:rsidRDefault="00E54966" w:rsidP="009A57F6">
            <w:pPr>
              <w:jc w:val="center"/>
            </w:pPr>
          </w:p>
        </w:tc>
        <w:tc>
          <w:tcPr>
            <w:tcW w:w="0" w:type="auto"/>
            <w:tcBorders>
              <w:top w:val="single" w:sz="4" w:space="0" w:color="auto"/>
            </w:tcBorders>
            <w:tcMar>
              <w:left w:w="14" w:type="dxa"/>
              <w:right w:w="14" w:type="dxa"/>
            </w:tcMar>
            <w:vAlign w:val="bottom"/>
          </w:tcPr>
          <w:p w14:paraId="3AFF85E6" w14:textId="77777777" w:rsidR="00E54966" w:rsidRPr="00BD2510" w:rsidRDefault="00E54966" w:rsidP="009A57F6">
            <w:pPr>
              <w:jc w:val="center"/>
            </w:pPr>
          </w:p>
        </w:tc>
      </w:tr>
      <w:tr w:rsidR="00E54966" w:rsidRPr="00BD2510" w14:paraId="788AF822" w14:textId="77777777" w:rsidTr="008A4255">
        <w:trPr>
          <w:trHeight w:val="20"/>
        </w:trPr>
        <w:tc>
          <w:tcPr>
            <w:tcW w:w="0" w:type="auto"/>
            <w:shd w:val="clear" w:color="auto" w:fill="auto"/>
            <w:tcMar>
              <w:left w:w="14" w:type="dxa"/>
              <w:right w:w="14" w:type="dxa"/>
            </w:tcMar>
            <w:vAlign w:val="bottom"/>
            <w:hideMark/>
          </w:tcPr>
          <w:p w14:paraId="35C67B7C" w14:textId="6B1381F3" w:rsidR="00E54966" w:rsidRPr="00BD2510" w:rsidRDefault="00E54966" w:rsidP="009A57F6">
            <w:pPr>
              <w:rPr>
                <w:color w:val="000000"/>
              </w:rPr>
            </w:pPr>
            <w:r w:rsidRPr="00BD2510">
              <w:rPr>
                <w:color w:val="000000"/>
              </w:rPr>
              <w:t xml:space="preserve">  b1_w</w:t>
            </w:r>
          </w:p>
        </w:tc>
        <w:tc>
          <w:tcPr>
            <w:tcW w:w="0" w:type="auto"/>
            <w:shd w:val="clear" w:color="auto" w:fill="auto"/>
            <w:tcMar>
              <w:left w:w="14" w:type="dxa"/>
              <w:right w:w="14" w:type="dxa"/>
            </w:tcMar>
            <w:vAlign w:val="bottom"/>
            <w:hideMark/>
          </w:tcPr>
          <w:p w14:paraId="1A7C0337" w14:textId="77777777" w:rsidR="00E54966" w:rsidRPr="00BD2510" w:rsidRDefault="00E54966" w:rsidP="009A57F6">
            <w:pPr>
              <w:jc w:val="center"/>
              <w:rPr>
                <w:color w:val="000000"/>
              </w:rPr>
            </w:pPr>
            <w:r w:rsidRPr="00BD2510">
              <w:rPr>
                <w:color w:val="000000"/>
              </w:rPr>
              <w:t xml:space="preserve"> 0.</w:t>
            </w:r>
            <w:r w:rsidR="00FA758A" w:rsidRPr="00BD2510">
              <w:rPr>
                <w:color w:val="000000"/>
              </w:rPr>
              <w:t>09</w:t>
            </w:r>
          </w:p>
        </w:tc>
        <w:tc>
          <w:tcPr>
            <w:tcW w:w="0" w:type="auto"/>
            <w:shd w:val="clear" w:color="auto" w:fill="auto"/>
            <w:tcMar>
              <w:left w:w="14" w:type="dxa"/>
              <w:right w:w="14" w:type="dxa"/>
            </w:tcMar>
            <w:vAlign w:val="bottom"/>
            <w:hideMark/>
          </w:tcPr>
          <w:p w14:paraId="22940D2E" w14:textId="77777777" w:rsidR="00E54966" w:rsidRPr="00BD2510" w:rsidRDefault="00E54966" w:rsidP="009A57F6">
            <w:pPr>
              <w:jc w:val="center"/>
              <w:rPr>
                <w:color w:val="000000"/>
              </w:rPr>
            </w:pPr>
            <w:r w:rsidRPr="00BD2510">
              <w:rPr>
                <w:color w:val="000000"/>
              </w:rPr>
              <w:t xml:space="preserve"> </w:t>
            </w:r>
            <w:r w:rsidR="00FA758A" w:rsidRPr="00BD2510">
              <w:rPr>
                <w:color w:val="000000"/>
              </w:rPr>
              <w:t>2.51</w:t>
            </w:r>
          </w:p>
        </w:tc>
        <w:tc>
          <w:tcPr>
            <w:tcW w:w="0" w:type="auto"/>
            <w:shd w:val="clear" w:color="auto" w:fill="auto"/>
            <w:tcMar>
              <w:left w:w="14" w:type="dxa"/>
              <w:right w:w="14" w:type="dxa"/>
            </w:tcMar>
            <w:vAlign w:val="bottom"/>
            <w:hideMark/>
          </w:tcPr>
          <w:p w14:paraId="24CA5A08" w14:textId="77777777" w:rsidR="00E54966" w:rsidRPr="00BD2510" w:rsidRDefault="00E54966" w:rsidP="009A57F6">
            <w:pPr>
              <w:jc w:val="center"/>
              <w:rPr>
                <w:color w:val="000000"/>
              </w:rPr>
            </w:pPr>
            <w:r w:rsidRPr="00BD2510">
              <w:rPr>
                <w:color w:val="000000"/>
              </w:rPr>
              <w:t>.0</w:t>
            </w:r>
            <w:r w:rsidR="00FA758A" w:rsidRPr="00BD2510">
              <w:rPr>
                <w:color w:val="000000"/>
              </w:rPr>
              <w:t>12</w:t>
            </w:r>
          </w:p>
        </w:tc>
        <w:tc>
          <w:tcPr>
            <w:tcW w:w="0" w:type="auto"/>
            <w:shd w:val="clear" w:color="auto" w:fill="auto"/>
            <w:tcMar>
              <w:left w:w="14" w:type="dxa"/>
              <w:right w:w="14" w:type="dxa"/>
            </w:tcMar>
            <w:vAlign w:val="bottom"/>
            <w:hideMark/>
          </w:tcPr>
          <w:p w14:paraId="01ECA0DA"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6DE38AA8" w14:textId="77777777" w:rsidR="00E54966" w:rsidRPr="00BD2510" w:rsidRDefault="00E54966" w:rsidP="009A57F6">
            <w:pPr>
              <w:jc w:val="center"/>
              <w:rPr>
                <w:color w:val="000000"/>
              </w:rPr>
            </w:pPr>
            <w:r w:rsidRPr="00BD2510">
              <w:rPr>
                <w:color w:val="000000"/>
              </w:rPr>
              <w:t xml:space="preserve"> 0.</w:t>
            </w:r>
            <w:r w:rsidR="00417AC9" w:rsidRPr="00BD2510">
              <w:rPr>
                <w:color w:val="000000"/>
              </w:rPr>
              <w:t>22</w:t>
            </w:r>
          </w:p>
        </w:tc>
        <w:tc>
          <w:tcPr>
            <w:tcW w:w="0" w:type="auto"/>
            <w:shd w:val="clear" w:color="auto" w:fill="auto"/>
            <w:tcMar>
              <w:left w:w="14" w:type="dxa"/>
              <w:right w:w="14" w:type="dxa"/>
            </w:tcMar>
            <w:vAlign w:val="bottom"/>
            <w:hideMark/>
          </w:tcPr>
          <w:p w14:paraId="4D4B4977" w14:textId="77777777" w:rsidR="00E54966" w:rsidRPr="00BD2510" w:rsidRDefault="00417AC9" w:rsidP="009A57F6">
            <w:pPr>
              <w:jc w:val="center"/>
              <w:rPr>
                <w:color w:val="000000"/>
              </w:rPr>
            </w:pPr>
            <w:r w:rsidRPr="00BD2510">
              <w:rPr>
                <w:color w:val="000000"/>
              </w:rPr>
              <w:t xml:space="preserve"> 2.18</w:t>
            </w:r>
          </w:p>
        </w:tc>
        <w:tc>
          <w:tcPr>
            <w:tcW w:w="0" w:type="auto"/>
            <w:shd w:val="clear" w:color="auto" w:fill="auto"/>
            <w:tcMar>
              <w:left w:w="14" w:type="dxa"/>
              <w:right w:w="14" w:type="dxa"/>
            </w:tcMar>
            <w:vAlign w:val="bottom"/>
            <w:hideMark/>
          </w:tcPr>
          <w:p w14:paraId="5C4E4381" w14:textId="77777777" w:rsidR="00E54966" w:rsidRPr="00BD2510" w:rsidRDefault="00E54966" w:rsidP="009A57F6">
            <w:pPr>
              <w:jc w:val="center"/>
              <w:rPr>
                <w:color w:val="000000"/>
              </w:rPr>
            </w:pPr>
            <w:r w:rsidRPr="00BD2510">
              <w:rPr>
                <w:color w:val="000000"/>
              </w:rPr>
              <w:t>.0</w:t>
            </w:r>
            <w:r w:rsidR="00417AC9" w:rsidRPr="00BD2510">
              <w:rPr>
                <w:color w:val="000000"/>
              </w:rPr>
              <w:t>29</w:t>
            </w:r>
          </w:p>
        </w:tc>
        <w:tc>
          <w:tcPr>
            <w:tcW w:w="0" w:type="auto"/>
            <w:tcMar>
              <w:left w:w="14" w:type="dxa"/>
              <w:right w:w="14" w:type="dxa"/>
            </w:tcMar>
          </w:tcPr>
          <w:p w14:paraId="41808D92" w14:textId="77777777" w:rsidR="00E54966" w:rsidRPr="00BD2510" w:rsidRDefault="00E54966" w:rsidP="009A57F6">
            <w:pPr>
              <w:jc w:val="center"/>
              <w:rPr>
                <w:color w:val="000000"/>
              </w:rPr>
            </w:pPr>
          </w:p>
        </w:tc>
        <w:tc>
          <w:tcPr>
            <w:tcW w:w="0" w:type="auto"/>
            <w:tcMar>
              <w:left w:w="14" w:type="dxa"/>
              <w:right w:w="14" w:type="dxa"/>
            </w:tcMar>
            <w:vAlign w:val="bottom"/>
          </w:tcPr>
          <w:p w14:paraId="7BC3EE7B" w14:textId="77777777" w:rsidR="00E54966" w:rsidRPr="00BD2510" w:rsidRDefault="00E54966" w:rsidP="009A57F6">
            <w:pPr>
              <w:jc w:val="center"/>
              <w:rPr>
                <w:color w:val="000000"/>
              </w:rPr>
            </w:pPr>
            <w:r w:rsidRPr="00BD2510">
              <w:rPr>
                <w:color w:val="000000"/>
              </w:rPr>
              <w:t xml:space="preserve"> 0.05</w:t>
            </w:r>
          </w:p>
        </w:tc>
        <w:tc>
          <w:tcPr>
            <w:tcW w:w="0" w:type="auto"/>
            <w:tcMar>
              <w:left w:w="14" w:type="dxa"/>
              <w:right w:w="14" w:type="dxa"/>
            </w:tcMar>
            <w:vAlign w:val="bottom"/>
          </w:tcPr>
          <w:p w14:paraId="26A0D9B9" w14:textId="77777777" w:rsidR="00E54966" w:rsidRPr="00BD2510" w:rsidRDefault="00E54966" w:rsidP="009A57F6">
            <w:pPr>
              <w:jc w:val="center"/>
              <w:rPr>
                <w:color w:val="000000"/>
              </w:rPr>
            </w:pPr>
            <w:r w:rsidRPr="00BD2510">
              <w:rPr>
                <w:color w:val="000000"/>
              </w:rPr>
              <w:t xml:space="preserve"> 0.53</w:t>
            </w:r>
          </w:p>
        </w:tc>
        <w:tc>
          <w:tcPr>
            <w:tcW w:w="0" w:type="auto"/>
            <w:tcMar>
              <w:left w:w="14" w:type="dxa"/>
              <w:right w:w="14" w:type="dxa"/>
            </w:tcMar>
            <w:vAlign w:val="bottom"/>
          </w:tcPr>
          <w:p w14:paraId="03CD5D8F" w14:textId="77777777" w:rsidR="00E54966" w:rsidRPr="00BD2510" w:rsidRDefault="00E54966" w:rsidP="009A57F6">
            <w:pPr>
              <w:jc w:val="center"/>
              <w:rPr>
                <w:color w:val="000000"/>
              </w:rPr>
            </w:pPr>
            <w:r w:rsidRPr="00BD2510">
              <w:rPr>
                <w:color w:val="000000"/>
              </w:rPr>
              <w:t>.594</w:t>
            </w:r>
          </w:p>
        </w:tc>
      </w:tr>
      <w:tr w:rsidR="00E54966" w:rsidRPr="00BD2510" w14:paraId="5AEFAD56" w14:textId="77777777" w:rsidTr="008A4255">
        <w:trPr>
          <w:trHeight w:val="20"/>
        </w:trPr>
        <w:tc>
          <w:tcPr>
            <w:tcW w:w="0" w:type="auto"/>
            <w:shd w:val="clear" w:color="auto" w:fill="auto"/>
            <w:tcMar>
              <w:left w:w="14" w:type="dxa"/>
              <w:right w:w="14" w:type="dxa"/>
            </w:tcMar>
            <w:vAlign w:val="bottom"/>
            <w:hideMark/>
          </w:tcPr>
          <w:p w14:paraId="065E319B" w14:textId="666D31C0" w:rsidR="00E54966" w:rsidRPr="00BD2510" w:rsidRDefault="00E54966" w:rsidP="009A57F6">
            <w:pPr>
              <w:rPr>
                <w:color w:val="000000"/>
              </w:rPr>
            </w:pPr>
            <w:r w:rsidRPr="00BD2510">
              <w:rPr>
                <w:color w:val="000000"/>
              </w:rPr>
              <w:t xml:space="preserve">  b2_w</w:t>
            </w:r>
          </w:p>
        </w:tc>
        <w:tc>
          <w:tcPr>
            <w:tcW w:w="0" w:type="auto"/>
            <w:shd w:val="clear" w:color="auto" w:fill="auto"/>
            <w:tcMar>
              <w:left w:w="14" w:type="dxa"/>
              <w:right w:w="14" w:type="dxa"/>
            </w:tcMar>
            <w:vAlign w:val="bottom"/>
            <w:hideMark/>
          </w:tcPr>
          <w:p w14:paraId="66A1C785" w14:textId="77777777" w:rsidR="00E54966" w:rsidRPr="00BD2510" w:rsidRDefault="00E54966" w:rsidP="009A57F6">
            <w:pPr>
              <w:jc w:val="center"/>
              <w:rPr>
                <w:color w:val="000000"/>
              </w:rPr>
            </w:pPr>
            <w:r w:rsidRPr="00BD2510">
              <w:rPr>
                <w:color w:val="000000"/>
              </w:rPr>
              <w:t xml:space="preserve"> 0.0</w:t>
            </w:r>
            <w:r w:rsidR="00A910D9" w:rsidRPr="00BD2510">
              <w:rPr>
                <w:color w:val="000000"/>
              </w:rPr>
              <w:t>3</w:t>
            </w:r>
          </w:p>
        </w:tc>
        <w:tc>
          <w:tcPr>
            <w:tcW w:w="0" w:type="auto"/>
            <w:shd w:val="clear" w:color="auto" w:fill="auto"/>
            <w:tcMar>
              <w:left w:w="14" w:type="dxa"/>
              <w:right w:w="14" w:type="dxa"/>
            </w:tcMar>
            <w:vAlign w:val="bottom"/>
            <w:hideMark/>
          </w:tcPr>
          <w:p w14:paraId="67702CB4" w14:textId="77777777" w:rsidR="00E54966" w:rsidRPr="00BD2510" w:rsidRDefault="00E54966" w:rsidP="009A57F6">
            <w:pPr>
              <w:jc w:val="center"/>
              <w:rPr>
                <w:color w:val="000000"/>
              </w:rPr>
            </w:pPr>
            <w:r w:rsidRPr="00BD2510">
              <w:rPr>
                <w:color w:val="000000"/>
              </w:rPr>
              <w:t xml:space="preserve"> </w:t>
            </w:r>
            <w:r w:rsidR="00A910D9" w:rsidRPr="00BD2510">
              <w:rPr>
                <w:color w:val="000000"/>
              </w:rPr>
              <w:t>2.40</w:t>
            </w:r>
          </w:p>
        </w:tc>
        <w:tc>
          <w:tcPr>
            <w:tcW w:w="0" w:type="auto"/>
            <w:shd w:val="clear" w:color="auto" w:fill="auto"/>
            <w:tcMar>
              <w:left w:w="14" w:type="dxa"/>
              <w:right w:w="14" w:type="dxa"/>
            </w:tcMar>
            <w:vAlign w:val="bottom"/>
            <w:hideMark/>
          </w:tcPr>
          <w:p w14:paraId="556FEB1A" w14:textId="77777777" w:rsidR="00E54966" w:rsidRPr="00BD2510" w:rsidRDefault="00E54966" w:rsidP="009A57F6">
            <w:pPr>
              <w:jc w:val="center"/>
              <w:rPr>
                <w:color w:val="000000"/>
              </w:rPr>
            </w:pPr>
            <w:r w:rsidRPr="00BD2510">
              <w:rPr>
                <w:color w:val="000000"/>
              </w:rPr>
              <w:t>.0</w:t>
            </w:r>
            <w:r w:rsidR="00A910D9" w:rsidRPr="00BD2510">
              <w:rPr>
                <w:color w:val="000000"/>
              </w:rPr>
              <w:t>16</w:t>
            </w:r>
          </w:p>
        </w:tc>
        <w:tc>
          <w:tcPr>
            <w:tcW w:w="0" w:type="auto"/>
            <w:shd w:val="clear" w:color="auto" w:fill="auto"/>
            <w:tcMar>
              <w:left w:w="14" w:type="dxa"/>
              <w:right w:w="14" w:type="dxa"/>
            </w:tcMar>
            <w:vAlign w:val="bottom"/>
            <w:hideMark/>
          </w:tcPr>
          <w:p w14:paraId="419B2BFF"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78F3B086" w14:textId="77777777" w:rsidR="00E54966" w:rsidRPr="00BD2510" w:rsidRDefault="00E54966" w:rsidP="009A57F6">
            <w:pPr>
              <w:jc w:val="center"/>
              <w:rPr>
                <w:color w:val="000000"/>
              </w:rPr>
            </w:pPr>
            <w:r w:rsidRPr="00BD2510">
              <w:rPr>
                <w:color w:val="000000"/>
              </w:rPr>
              <w:t xml:space="preserve"> 0.</w:t>
            </w:r>
            <w:r w:rsidR="00417AC9" w:rsidRPr="00BD2510">
              <w:rPr>
                <w:color w:val="000000"/>
              </w:rPr>
              <w:t>10</w:t>
            </w:r>
          </w:p>
        </w:tc>
        <w:tc>
          <w:tcPr>
            <w:tcW w:w="0" w:type="auto"/>
            <w:shd w:val="clear" w:color="auto" w:fill="auto"/>
            <w:tcMar>
              <w:left w:w="14" w:type="dxa"/>
              <w:right w:w="14" w:type="dxa"/>
            </w:tcMar>
            <w:vAlign w:val="bottom"/>
            <w:hideMark/>
          </w:tcPr>
          <w:p w14:paraId="37C7EB2F" w14:textId="77777777" w:rsidR="00E54966" w:rsidRPr="00BD2510" w:rsidRDefault="00E54966" w:rsidP="009A57F6">
            <w:pPr>
              <w:jc w:val="center"/>
              <w:rPr>
                <w:color w:val="000000"/>
              </w:rPr>
            </w:pPr>
            <w:r w:rsidRPr="00BD2510">
              <w:rPr>
                <w:color w:val="000000"/>
              </w:rPr>
              <w:t xml:space="preserve"> </w:t>
            </w:r>
            <w:r w:rsidR="00417AC9" w:rsidRPr="00BD2510">
              <w:rPr>
                <w:color w:val="000000"/>
              </w:rPr>
              <w:t>2.95</w:t>
            </w:r>
          </w:p>
        </w:tc>
        <w:tc>
          <w:tcPr>
            <w:tcW w:w="0" w:type="auto"/>
            <w:shd w:val="clear" w:color="auto" w:fill="auto"/>
            <w:tcMar>
              <w:left w:w="14" w:type="dxa"/>
              <w:right w:w="14" w:type="dxa"/>
            </w:tcMar>
            <w:vAlign w:val="bottom"/>
            <w:hideMark/>
          </w:tcPr>
          <w:p w14:paraId="0B963023" w14:textId="77777777" w:rsidR="00E54966" w:rsidRPr="00BD2510" w:rsidRDefault="00E54966" w:rsidP="009A57F6">
            <w:pPr>
              <w:jc w:val="center"/>
              <w:rPr>
                <w:color w:val="000000"/>
              </w:rPr>
            </w:pPr>
            <w:r w:rsidRPr="00BD2510">
              <w:rPr>
                <w:color w:val="000000"/>
              </w:rPr>
              <w:t>.00</w:t>
            </w:r>
            <w:r w:rsidR="00417AC9" w:rsidRPr="00BD2510">
              <w:rPr>
                <w:color w:val="000000"/>
              </w:rPr>
              <w:t>3</w:t>
            </w:r>
          </w:p>
        </w:tc>
        <w:tc>
          <w:tcPr>
            <w:tcW w:w="0" w:type="auto"/>
            <w:tcMar>
              <w:left w:w="14" w:type="dxa"/>
              <w:right w:w="14" w:type="dxa"/>
            </w:tcMar>
          </w:tcPr>
          <w:p w14:paraId="1BC15BD3" w14:textId="77777777" w:rsidR="00E54966" w:rsidRPr="00BD2510" w:rsidRDefault="00E54966" w:rsidP="009A57F6">
            <w:pPr>
              <w:jc w:val="center"/>
              <w:rPr>
                <w:color w:val="000000"/>
              </w:rPr>
            </w:pPr>
          </w:p>
        </w:tc>
        <w:tc>
          <w:tcPr>
            <w:tcW w:w="0" w:type="auto"/>
            <w:tcMar>
              <w:left w:w="14" w:type="dxa"/>
              <w:right w:w="14" w:type="dxa"/>
            </w:tcMar>
            <w:vAlign w:val="bottom"/>
          </w:tcPr>
          <w:p w14:paraId="63EC6E77" w14:textId="77777777" w:rsidR="00E54966" w:rsidRPr="00BD2510" w:rsidRDefault="00E54966" w:rsidP="009A57F6">
            <w:pPr>
              <w:jc w:val="center"/>
              <w:rPr>
                <w:color w:val="000000"/>
              </w:rPr>
            </w:pPr>
            <w:r w:rsidRPr="00BD2510">
              <w:rPr>
                <w:color w:val="000000"/>
              </w:rPr>
              <w:t xml:space="preserve"> 0.27</w:t>
            </w:r>
          </w:p>
        </w:tc>
        <w:tc>
          <w:tcPr>
            <w:tcW w:w="0" w:type="auto"/>
            <w:tcMar>
              <w:left w:w="14" w:type="dxa"/>
              <w:right w:w="14" w:type="dxa"/>
            </w:tcMar>
            <w:vAlign w:val="bottom"/>
          </w:tcPr>
          <w:p w14:paraId="0056A9A5" w14:textId="77777777" w:rsidR="00E54966" w:rsidRPr="00BD2510" w:rsidRDefault="00E54966" w:rsidP="009A57F6">
            <w:pPr>
              <w:jc w:val="center"/>
              <w:rPr>
                <w:color w:val="000000"/>
              </w:rPr>
            </w:pPr>
            <w:r w:rsidRPr="00BD2510">
              <w:rPr>
                <w:color w:val="000000"/>
              </w:rPr>
              <w:t xml:space="preserve"> 8.0</w:t>
            </w:r>
            <w:r w:rsidR="0031655E" w:rsidRPr="00BD2510">
              <w:rPr>
                <w:color w:val="000000"/>
              </w:rPr>
              <w:t>1</w:t>
            </w:r>
          </w:p>
        </w:tc>
        <w:tc>
          <w:tcPr>
            <w:tcW w:w="0" w:type="auto"/>
            <w:tcMar>
              <w:left w:w="14" w:type="dxa"/>
              <w:right w:w="14" w:type="dxa"/>
            </w:tcMar>
            <w:vAlign w:val="bottom"/>
          </w:tcPr>
          <w:p w14:paraId="17B6CD53" w14:textId="77777777" w:rsidR="00E54966" w:rsidRPr="00BD2510" w:rsidRDefault="00E54966" w:rsidP="009A57F6">
            <w:pPr>
              <w:jc w:val="center"/>
              <w:rPr>
                <w:color w:val="000000"/>
              </w:rPr>
            </w:pPr>
            <w:r w:rsidRPr="00BD2510">
              <w:rPr>
                <w:color w:val="000000"/>
              </w:rPr>
              <w:t>&lt;.001</w:t>
            </w:r>
          </w:p>
        </w:tc>
      </w:tr>
      <w:tr w:rsidR="00E54966" w:rsidRPr="00BD2510" w14:paraId="6BA5403C" w14:textId="77777777" w:rsidTr="008A4255">
        <w:trPr>
          <w:trHeight w:val="20"/>
        </w:trPr>
        <w:tc>
          <w:tcPr>
            <w:tcW w:w="0" w:type="auto"/>
            <w:shd w:val="clear" w:color="auto" w:fill="auto"/>
            <w:tcMar>
              <w:left w:w="14" w:type="dxa"/>
              <w:right w:w="14" w:type="dxa"/>
            </w:tcMar>
            <w:vAlign w:val="bottom"/>
            <w:hideMark/>
          </w:tcPr>
          <w:p w14:paraId="37D9AFB0" w14:textId="061A70F0" w:rsidR="00E54966" w:rsidRPr="00BD2510" w:rsidRDefault="00E54966" w:rsidP="009A57F6">
            <w:pPr>
              <w:rPr>
                <w:color w:val="000000"/>
              </w:rPr>
            </w:pPr>
            <w:r w:rsidRPr="00BD2510">
              <w:rPr>
                <w:color w:val="000000"/>
              </w:rPr>
              <w:t xml:space="preserve">  b3_w</w:t>
            </w:r>
          </w:p>
        </w:tc>
        <w:tc>
          <w:tcPr>
            <w:tcW w:w="0" w:type="auto"/>
            <w:shd w:val="clear" w:color="auto" w:fill="auto"/>
            <w:tcMar>
              <w:left w:w="14" w:type="dxa"/>
              <w:right w:w="14" w:type="dxa"/>
            </w:tcMar>
            <w:vAlign w:val="bottom"/>
            <w:hideMark/>
          </w:tcPr>
          <w:p w14:paraId="3535D120" w14:textId="77777777" w:rsidR="00E54966" w:rsidRPr="00BD2510" w:rsidRDefault="00E54966" w:rsidP="009A57F6">
            <w:pPr>
              <w:jc w:val="center"/>
              <w:rPr>
                <w:color w:val="000000"/>
              </w:rPr>
            </w:pPr>
            <w:r w:rsidRPr="00BD2510">
              <w:rPr>
                <w:color w:val="000000"/>
              </w:rPr>
              <w:t>-0.0</w:t>
            </w:r>
            <w:r w:rsidR="00A910D9" w:rsidRPr="00BD2510">
              <w:rPr>
                <w:color w:val="000000"/>
              </w:rPr>
              <w:t>7</w:t>
            </w:r>
          </w:p>
        </w:tc>
        <w:tc>
          <w:tcPr>
            <w:tcW w:w="0" w:type="auto"/>
            <w:shd w:val="clear" w:color="auto" w:fill="auto"/>
            <w:tcMar>
              <w:left w:w="14" w:type="dxa"/>
              <w:right w:w="14" w:type="dxa"/>
            </w:tcMar>
            <w:vAlign w:val="bottom"/>
            <w:hideMark/>
          </w:tcPr>
          <w:p w14:paraId="6CA47876" w14:textId="77777777" w:rsidR="00E54966" w:rsidRPr="00BD2510" w:rsidRDefault="00E54966" w:rsidP="009A57F6">
            <w:pPr>
              <w:jc w:val="center"/>
              <w:rPr>
                <w:color w:val="000000"/>
              </w:rPr>
            </w:pPr>
            <w:r w:rsidRPr="00BD2510">
              <w:rPr>
                <w:color w:val="000000"/>
              </w:rPr>
              <w:t>-1.</w:t>
            </w:r>
            <w:r w:rsidR="00A910D9" w:rsidRPr="00BD2510">
              <w:rPr>
                <w:color w:val="000000"/>
              </w:rPr>
              <w:t>0</w:t>
            </w:r>
            <w:r w:rsidR="00BE740A" w:rsidRPr="00BD2510">
              <w:rPr>
                <w:color w:val="000000"/>
              </w:rPr>
              <w:t>8</w:t>
            </w:r>
          </w:p>
        </w:tc>
        <w:tc>
          <w:tcPr>
            <w:tcW w:w="0" w:type="auto"/>
            <w:shd w:val="clear" w:color="auto" w:fill="auto"/>
            <w:tcMar>
              <w:left w:w="14" w:type="dxa"/>
              <w:right w:w="14" w:type="dxa"/>
            </w:tcMar>
            <w:vAlign w:val="bottom"/>
            <w:hideMark/>
          </w:tcPr>
          <w:p w14:paraId="7CAE3DC6" w14:textId="77777777" w:rsidR="00E54966" w:rsidRPr="00BD2510" w:rsidRDefault="00E54966" w:rsidP="009A57F6">
            <w:pPr>
              <w:jc w:val="center"/>
              <w:rPr>
                <w:color w:val="000000"/>
              </w:rPr>
            </w:pPr>
            <w:r w:rsidRPr="00BD2510">
              <w:rPr>
                <w:color w:val="000000"/>
              </w:rPr>
              <w:t>.</w:t>
            </w:r>
            <w:r w:rsidR="00A910D9" w:rsidRPr="00BD2510">
              <w:rPr>
                <w:color w:val="000000"/>
              </w:rPr>
              <w:t>2</w:t>
            </w:r>
            <w:r w:rsidR="00855E53" w:rsidRPr="00BD2510">
              <w:rPr>
                <w:color w:val="000000"/>
              </w:rPr>
              <w:t>82</w:t>
            </w:r>
          </w:p>
        </w:tc>
        <w:tc>
          <w:tcPr>
            <w:tcW w:w="0" w:type="auto"/>
            <w:shd w:val="clear" w:color="auto" w:fill="auto"/>
            <w:tcMar>
              <w:left w:w="14" w:type="dxa"/>
              <w:right w:w="14" w:type="dxa"/>
            </w:tcMar>
            <w:vAlign w:val="bottom"/>
            <w:hideMark/>
          </w:tcPr>
          <w:p w14:paraId="4384DF53" w14:textId="77777777" w:rsidR="00E54966" w:rsidRPr="00BD2510" w:rsidRDefault="00E54966" w:rsidP="009A57F6">
            <w:pPr>
              <w:jc w:val="center"/>
              <w:rPr>
                <w:color w:val="000000"/>
              </w:rPr>
            </w:pPr>
            <w:r w:rsidRPr="00BD2510">
              <w:rPr>
                <w:color w:val="000000"/>
              </w:rPr>
              <w:t xml:space="preserve"> </w:t>
            </w:r>
          </w:p>
        </w:tc>
        <w:tc>
          <w:tcPr>
            <w:tcW w:w="0" w:type="auto"/>
            <w:shd w:val="clear" w:color="auto" w:fill="auto"/>
            <w:tcMar>
              <w:left w:w="14" w:type="dxa"/>
              <w:right w:w="14" w:type="dxa"/>
            </w:tcMar>
            <w:vAlign w:val="bottom"/>
            <w:hideMark/>
          </w:tcPr>
          <w:p w14:paraId="5B783982" w14:textId="77777777" w:rsidR="00E54966" w:rsidRPr="00BD2510" w:rsidRDefault="00E54966" w:rsidP="009A57F6">
            <w:pPr>
              <w:jc w:val="center"/>
              <w:rPr>
                <w:color w:val="000000"/>
              </w:rPr>
            </w:pPr>
            <w:r w:rsidRPr="00BD2510">
              <w:rPr>
                <w:color w:val="000000"/>
              </w:rPr>
              <w:t xml:space="preserve"> 0.</w:t>
            </w:r>
            <w:r w:rsidR="00417AC9" w:rsidRPr="00BD2510">
              <w:rPr>
                <w:color w:val="000000"/>
              </w:rPr>
              <w:t>30</w:t>
            </w:r>
          </w:p>
        </w:tc>
        <w:tc>
          <w:tcPr>
            <w:tcW w:w="0" w:type="auto"/>
            <w:shd w:val="clear" w:color="auto" w:fill="auto"/>
            <w:tcMar>
              <w:left w:w="14" w:type="dxa"/>
              <w:right w:w="14" w:type="dxa"/>
            </w:tcMar>
            <w:vAlign w:val="bottom"/>
            <w:hideMark/>
          </w:tcPr>
          <w:p w14:paraId="2E431F92" w14:textId="77777777" w:rsidR="00E54966" w:rsidRPr="00BD2510" w:rsidRDefault="00E54966" w:rsidP="009A57F6">
            <w:pPr>
              <w:jc w:val="center"/>
              <w:rPr>
                <w:color w:val="000000"/>
              </w:rPr>
            </w:pPr>
            <w:r w:rsidRPr="00BD2510">
              <w:rPr>
                <w:color w:val="000000"/>
              </w:rPr>
              <w:t xml:space="preserve"> </w:t>
            </w:r>
            <w:r w:rsidR="00417AC9" w:rsidRPr="00BD2510">
              <w:rPr>
                <w:color w:val="000000"/>
              </w:rPr>
              <w:t>1.56</w:t>
            </w:r>
          </w:p>
        </w:tc>
        <w:tc>
          <w:tcPr>
            <w:tcW w:w="0" w:type="auto"/>
            <w:shd w:val="clear" w:color="auto" w:fill="auto"/>
            <w:tcMar>
              <w:left w:w="14" w:type="dxa"/>
              <w:right w:w="14" w:type="dxa"/>
            </w:tcMar>
            <w:vAlign w:val="bottom"/>
            <w:hideMark/>
          </w:tcPr>
          <w:p w14:paraId="601EFABB" w14:textId="77777777" w:rsidR="00E54966" w:rsidRPr="00BD2510" w:rsidRDefault="00E54966" w:rsidP="009A57F6">
            <w:pPr>
              <w:jc w:val="center"/>
              <w:rPr>
                <w:color w:val="000000"/>
              </w:rPr>
            </w:pPr>
            <w:r w:rsidRPr="00BD2510">
              <w:rPr>
                <w:color w:val="000000"/>
              </w:rPr>
              <w:t>.</w:t>
            </w:r>
            <w:r w:rsidR="00417AC9" w:rsidRPr="00BD2510">
              <w:rPr>
                <w:color w:val="000000"/>
              </w:rPr>
              <w:t>118</w:t>
            </w:r>
          </w:p>
        </w:tc>
        <w:tc>
          <w:tcPr>
            <w:tcW w:w="0" w:type="auto"/>
            <w:tcMar>
              <w:left w:w="14" w:type="dxa"/>
              <w:right w:w="14" w:type="dxa"/>
            </w:tcMar>
          </w:tcPr>
          <w:p w14:paraId="1F85B7D8" w14:textId="77777777" w:rsidR="00E54966" w:rsidRPr="00BD2510" w:rsidRDefault="00E54966" w:rsidP="009A57F6">
            <w:pPr>
              <w:jc w:val="center"/>
              <w:rPr>
                <w:color w:val="000000"/>
              </w:rPr>
            </w:pPr>
          </w:p>
        </w:tc>
        <w:tc>
          <w:tcPr>
            <w:tcW w:w="0" w:type="auto"/>
            <w:tcMar>
              <w:left w:w="14" w:type="dxa"/>
              <w:right w:w="14" w:type="dxa"/>
            </w:tcMar>
            <w:vAlign w:val="bottom"/>
          </w:tcPr>
          <w:p w14:paraId="67EAA020" w14:textId="77777777" w:rsidR="00E54966" w:rsidRPr="00BD2510" w:rsidRDefault="00E54966" w:rsidP="009A57F6">
            <w:pPr>
              <w:jc w:val="center"/>
              <w:rPr>
                <w:color w:val="000000"/>
              </w:rPr>
            </w:pPr>
            <w:r w:rsidRPr="00BD2510">
              <w:rPr>
                <w:color w:val="000000"/>
              </w:rPr>
              <w:t>-0.</w:t>
            </w:r>
            <w:r w:rsidR="0031655E" w:rsidRPr="00BD2510">
              <w:rPr>
                <w:color w:val="000000"/>
              </w:rPr>
              <w:t>09</w:t>
            </w:r>
          </w:p>
        </w:tc>
        <w:tc>
          <w:tcPr>
            <w:tcW w:w="0" w:type="auto"/>
            <w:tcMar>
              <w:left w:w="14" w:type="dxa"/>
              <w:right w:w="14" w:type="dxa"/>
            </w:tcMar>
            <w:vAlign w:val="bottom"/>
          </w:tcPr>
          <w:p w14:paraId="2F0DD07B" w14:textId="77777777" w:rsidR="00E54966" w:rsidRPr="00BD2510" w:rsidRDefault="00E54966" w:rsidP="009A57F6">
            <w:pPr>
              <w:jc w:val="center"/>
              <w:rPr>
                <w:color w:val="000000"/>
              </w:rPr>
            </w:pPr>
            <w:r w:rsidRPr="00BD2510">
              <w:rPr>
                <w:color w:val="000000"/>
              </w:rPr>
              <w:t>-0.4</w:t>
            </w:r>
            <w:r w:rsidR="0031655E" w:rsidRPr="00BD2510">
              <w:rPr>
                <w:color w:val="000000"/>
              </w:rPr>
              <w:t>8</w:t>
            </w:r>
          </w:p>
        </w:tc>
        <w:tc>
          <w:tcPr>
            <w:tcW w:w="0" w:type="auto"/>
            <w:tcMar>
              <w:left w:w="14" w:type="dxa"/>
              <w:right w:w="14" w:type="dxa"/>
            </w:tcMar>
            <w:vAlign w:val="bottom"/>
          </w:tcPr>
          <w:p w14:paraId="4003C4E4" w14:textId="77777777" w:rsidR="00E54966" w:rsidRPr="00BD2510" w:rsidRDefault="00E54966" w:rsidP="009A57F6">
            <w:pPr>
              <w:jc w:val="center"/>
              <w:rPr>
                <w:color w:val="000000"/>
              </w:rPr>
            </w:pPr>
            <w:r w:rsidRPr="00BD2510">
              <w:rPr>
                <w:color w:val="000000"/>
              </w:rPr>
              <w:t>.6</w:t>
            </w:r>
            <w:r w:rsidR="00B9601F" w:rsidRPr="00BD2510">
              <w:rPr>
                <w:color w:val="000000"/>
              </w:rPr>
              <w:t>31</w:t>
            </w:r>
          </w:p>
        </w:tc>
      </w:tr>
      <w:tr w:rsidR="00E54966" w:rsidRPr="00BD2510" w14:paraId="5758AAAF" w14:textId="77777777" w:rsidTr="008A4255">
        <w:trPr>
          <w:trHeight w:val="20"/>
        </w:trPr>
        <w:tc>
          <w:tcPr>
            <w:tcW w:w="0" w:type="auto"/>
            <w:shd w:val="clear" w:color="auto" w:fill="auto"/>
            <w:tcMar>
              <w:left w:w="14" w:type="dxa"/>
              <w:right w:w="14" w:type="dxa"/>
            </w:tcMar>
            <w:vAlign w:val="bottom"/>
            <w:hideMark/>
          </w:tcPr>
          <w:p w14:paraId="3D9E1CBB" w14:textId="77777777" w:rsidR="00E54966" w:rsidRPr="00BD2510" w:rsidRDefault="00E54966" w:rsidP="009A57F6">
            <w:pPr>
              <w:rPr>
                <w:color w:val="000000"/>
              </w:rPr>
            </w:pPr>
            <w:r w:rsidRPr="00BD2510">
              <w:rPr>
                <w:color w:val="000000"/>
              </w:rPr>
              <w:t>Between level</w:t>
            </w:r>
          </w:p>
        </w:tc>
        <w:tc>
          <w:tcPr>
            <w:tcW w:w="0" w:type="auto"/>
            <w:shd w:val="clear" w:color="auto" w:fill="auto"/>
            <w:tcMar>
              <w:left w:w="14" w:type="dxa"/>
              <w:right w:w="14" w:type="dxa"/>
            </w:tcMar>
            <w:vAlign w:val="bottom"/>
            <w:hideMark/>
          </w:tcPr>
          <w:p w14:paraId="75C1112A"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0ABC734B"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7A9FC19C"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5DD374CE"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1434FBD9"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4FAE74B8" w14:textId="77777777" w:rsidR="00E54966" w:rsidRPr="00BD2510" w:rsidRDefault="00E54966" w:rsidP="009A57F6">
            <w:pPr>
              <w:jc w:val="center"/>
            </w:pPr>
          </w:p>
        </w:tc>
        <w:tc>
          <w:tcPr>
            <w:tcW w:w="0" w:type="auto"/>
            <w:shd w:val="clear" w:color="auto" w:fill="auto"/>
            <w:tcMar>
              <w:left w:w="14" w:type="dxa"/>
              <w:right w:w="14" w:type="dxa"/>
            </w:tcMar>
            <w:vAlign w:val="bottom"/>
            <w:hideMark/>
          </w:tcPr>
          <w:p w14:paraId="72C09C38" w14:textId="77777777" w:rsidR="00E54966" w:rsidRPr="00BD2510" w:rsidRDefault="00E54966" w:rsidP="009A57F6">
            <w:pPr>
              <w:jc w:val="center"/>
            </w:pPr>
          </w:p>
        </w:tc>
        <w:tc>
          <w:tcPr>
            <w:tcW w:w="0" w:type="auto"/>
            <w:tcMar>
              <w:left w:w="14" w:type="dxa"/>
              <w:right w:w="14" w:type="dxa"/>
            </w:tcMar>
          </w:tcPr>
          <w:p w14:paraId="62360754" w14:textId="77777777" w:rsidR="00E54966" w:rsidRPr="00BD2510" w:rsidRDefault="00E54966" w:rsidP="009A57F6">
            <w:pPr>
              <w:jc w:val="center"/>
            </w:pPr>
          </w:p>
        </w:tc>
        <w:tc>
          <w:tcPr>
            <w:tcW w:w="0" w:type="auto"/>
            <w:tcMar>
              <w:left w:w="14" w:type="dxa"/>
              <w:right w:w="14" w:type="dxa"/>
            </w:tcMar>
            <w:vAlign w:val="bottom"/>
          </w:tcPr>
          <w:p w14:paraId="4DC40C70" w14:textId="77777777" w:rsidR="00E54966" w:rsidRPr="00BD2510" w:rsidRDefault="00E54966" w:rsidP="009A57F6">
            <w:pPr>
              <w:jc w:val="center"/>
            </w:pPr>
          </w:p>
        </w:tc>
        <w:tc>
          <w:tcPr>
            <w:tcW w:w="0" w:type="auto"/>
            <w:tcMar>
              <w:left w:w="14" w:type="dxa"/>
              <w:right w:w="14" w:type="dxa"/>
            </w:tcMar>
            <w:vAlign w:val="bottom"/>
          </w:tcPr>
          <w:p w14:paraId="751E063E" w14:textId="77777777" w:rsidR="00E54966" w:rsidRPr="00BD2510" w:rsidRDefault="00E54966" w:rsidP="009A57F6">
            <w:pPr>
              <w:jc w:val="center"/>
            </w:pPr>
          </w:p>
        </w:tc>
        <w:tc>
          <w:tcPr>
            <w:tcW w:w="0" w:type="auto"/>
            <w:tcMar>
              <w:left w:w="14" w:type="dxa"/>
              <w:right w:w="14" w:type="dxa"/>
            </w:tcMar>
            <w:vAlign w:val="bottom"/>
          </w:tcPr>
          <w:p w14:paraId="1BE26566" w14:textId="77777777" w:rsidR="00E54966" w:rsidRPr="00BD2510" w:rsidRDefault="00E54966" w:rsidP="009A57F6">
            <w:pPr>
              <w:jc w:val="center"/>
            </w:pPr>
          </w:p>
        </w:tc>
      </w:tr>
      <w:tr w:rsidR="00E54966" w:rsidRPr="00BD2510" w14:paraId="392E98F8" w14:textId="77777777" w:rsidTr="008A4255">
        <w:trPr>
          <w:trHeight w:val="20"/>
        </w:trPr>
        <w:tc>
          <w:tcPr>
            <w:tcW w:w="0" w:type="auto"/>
            <w:shd w:val="clear" w:color="auto" w:fill="auto"/>
            <w:tcMar>
              <w:left w:w="14" w:type="dxa"/>
              <w:right w:w="14" w:type="dxa"/>
            </w:tcMar>
            <w:vAlign w:val="bottom"/>
            <w:hideMark/>
          </w:tcPr>
          <w:p w14:paraId="7F98D0FD" w14:textId="3F6B6707" w:rsidR="00E54966" w:rsidRPr="00BD2510" w:rsidRDefault="00E54966" w:rsidP="009A57F6">
            <w:pPr>
              <w:rPr>
                <w:color w:val="000000"/>
              </w:rPr>
            </w:pPr>
            <w:r w:rsidRPr="00BD2510">
              <w:rPr>
                <w:color w:val="000000"/>
              </w:rPr>
              <w:t xml:space="preserve">  b1</w:t>
            </w:r>
          </w:p>
        </w:tc>
        <w:tc>
          <w:tcPr>
            <w:tcW w:w="0" w:type="auto"/>
            <w:shd w:val="clear" w:color="auto" w:fill="auto"/>
            <w:tcMar>
              <w:left w:w="14" w:type="dxa"/>
              <w:right w:w="14" w:type="dxa"/>
            </w:tcMar>
            <w:vAlign w:val="bottom"/>
            <w:hideMark/>
          </w:tcPr>
          <w:p w14:paraId="24967CD0" w14:textId="77777777" w:rsidR="00E54966" w:rsidRPr="00BD2510" w:rsidRDefault="00E54966" w:rsidP="009A57F6">
            <w:pPr>
              <w:jc w:val="center"/>
              <w:rPr>
                <w:color w:val="000000"/>
              </w:rPr>
            </w:pPr>
            <w:r w:rsidRPr="00BD2510">
              <w:rPr>
                <w:color w:val="000000"/>
              </w:rPr>
              <w:t xml:space="preserve"> </w:t>
            </w:r>
            <w:r w:rsidR="00A910D9" w:rsidRPr="00BD2510">
              <w:rPr>
                <w:color w:val="000000"/>
              </w:rPr>
              <w:t>-</w:t>
            </w:r>
            <w:r w:rsidRPr="00BD2510">
              <w:rPr>
                <w:color w:val="000000"/>
              </w:rPr>
              <w:t>0.0</w:t>
            </w:r>
            <w:r w:rsidR="00A910D9" w:rsidRPr="00BD2510">
              <w:rPr>
                <w:color w:val="000000"/>
              </w:rPr>
              <w:t>1</w:t>
            </w:r>
          </w:p>
        </w:tc>
        <w:tc>
          <w:tcPr>
            <w:tcW w:w="0" w:type="auto"/>
            <w:shd w:val="clear" w:color="auto" w:fill="auto"/>
            <w:tcMar>
              <w:left w:w="14" w:type="dxa"/>
              <w:right w:w="14" w:type="dxa"/>
            </w:tcMar>
            <w:vAlign w:val="bottom"/>
            <w:hideMark/>
          </w:tcPr>
          <w:p w14:paraId="3C3EF7A0" w14:textId="77777777" w:rsidR="00E54966" w:rsidRPr="00BD2510" w:rsidRDefault="00855E53" w:rsidP="009A57F6">
            <w:pPr>
              <w:jc w:val="center"/>
              <w:rPr>
                <w:color w:val="000000"/>
              </w:rPr>
            </w:pPr>
            <w:r w:rsidRPr="00BD2510">
              <w:rPr>
                <w:color w:val="000000"/>
              </w:rPr>
              <w:t>-</w:t>
            </w:r>
            <w:r w:rsidR="00E54966" w:rsidRPr="00BD2510">
              <w:rPr>
                <w:color w:val="000000"/>
              </w:rPr>
              <w:t>0.</w:t>
            </w:r>
            <w:r w:rsidRPr="00BD2510">
              <w:rPr>
                <w:color w:val="000000"/>
              </w:rPr>
              <w:t>06</w:t>
            </w:r>
          </w:p>
        </w:tc>
        <w:tc>
          <w:tcPr>
            <w:tcW w:w="0" w:type="auto"/>
            <w:shd w:val="clear" w:color="auto" w:fill="auto"/>
            <w:tcMar>
              <w:left w:w="14" w:type="dxa"/>
              <w:right w:w="14" w:type="dxa"/>
            </w:tcMar>
            <w:vAlign w:val="bottom"/>
            <w:hideMark/>
          </w:tcPr>
          <w:p w14:paraId="56AE9A94" w14:textId="77777777" w:rsidR="00E54966" w:rsidRPr="00BD2510" w:rsidRDefault="00E54966" w:rsidP="009A57F6">
            <w:pPr>
              <w:rPr>
                <w:color w:val="000000"/>
              </w:rPr>
            </w:pPr>
            <w:r w:rsidRPr="00BD2510">
              <w:rPr>
                <w:color w:val="000000"/>
              </w:rPr>
              <w:t xml:space="preserve"> .</w:t>
            </w:r>
            <w:r w:rsidR="00A910D9" w:rsidRPr="00BD2510">
              <w:rPr>
                <w:color w:val="000000"/>
              </w:rPr>
              <w:t>95</w:t>
            </w:r>
            <w:r w:rsidR="00855E53" w:rsidRPr="00BD2510">
              <w:rPr>
                <w:color w:val="000000"/>
              </w:rPr>
              <w:t>4</w:t>
            </w:r>
          </w:p>
        </w:tc>
        <w:tc>
          <w:tcPr>
            <w:tcW w:w="0" w:type="auto"/>
            <w:shd w:val="clear" w:color="auto" w:fill="auto"/>
            <w:tcMar>
              <w:left w:w="14" w:type="dxa"/>
              <w:right w:w="14" w:type="dxa"/>
            </w:tcMar>
            <w:vAlign w:val="bottom"/>
            <w:hideMark/>
          </w:tcPr>
          <w:p w14:paraId="036CF75C"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065A44DD" w14:textId="77777777" w:rsidR="00E54966" w:rsidRPr="00BD2510" w:rsidRDefault="00E54966" w:rsidP="009A57F6">
            <w:pPr>
              <w:jc w:val="center"/>
              <w:rPr>
                <w:color w:val="000000"/>
              </w:rPr>
            </w:pPr>
            <w:r w:rsidRPr="00BD2510">
              <w:rPr>
                <w:color w:val="000000"/>
              </w:rPr>
              <w:t xml:space="preserve"> 0.</w:t>
            </w:r>
            <w:r w:rsidR="00417AC9" w:rsidRPr="00BD2510">
              <w:rPr>
                <w:color w:val="000000"/>
              </w:rPr>
              <w:t>42</w:t>
            </w:r>
          </w:p>
        </w:tc>
        <w:tc>
          <w:tcPr>
            <w:tcW w:w="0" w:type="auto"/>
            <w:shd w:val="clear" w:color="auto" w:fill="auto"/>
            <w:tcMar>
              <w:left w:w="14" w:type="dxa"/>
              <w:right w:w="14" w:type="dxa"/>
            </w:tcMar>
            <w:vAlign w:val="bottom"/>
            <w:hideMark/>
          </w:tcPr>
          <w:p w14:paraId="50108DDA" w14:textId="77777777" w:rsidR="00E54966" w:rsidRPr="00BD2510" w:rsidRDefault="00E54966" w:rsidP="009A57F6">
            <w:pPr>
              <w:jc w:val="center"/>
              <w:rPr>
                <w:color w:val="000000"/>
              </w:rPr>
            </w:pPr>
            <w:r w:rsidRPr="00BD2510">
              <w:rPr>
                <w:color w:val="000000"/>
              </w:rPr>
              <w:t xml:space="preserve"> 1.</w:t>
            </w:r>
            <w:r w:rsidR="006759D8" w:rsidRPr="00BD2510">
              <w:rPr>
                <w:color w:val="000000"/>
              </w:rPr>
              <w:t>28</w:t>
            </w:r>
          </w:p>
        </w:tc>
        <w:tc>
          <w:tcPr>
            <w:tcW w:w="0" w:type="auto"/>
            <w:shd w:val="clear" w:color="auto" w:fill="auto"/>
            <w:tcMar>
              <w:left w:w="14" w:type="dxa"/>
              <w:right w:w="14" w:type="dxa"/>
            </w:tcMar>
            <w:vAlign w:val="bottom"/>
            <w:hideMark/>
          </w:tcPr>
          <w:p w14:paraId="261ECD8C" w14:textId="77777777" w:rsidR="00E54966" w:rsidRPr="00BD2510" w:rsidRDefault="00E54966" w:rsidP="009A57F6">
            <w:pPr>
              <w:jc w:val="center"/>
              <w:rPr>
                <w:color w:val="000000"/>
              </w:rPr>
            </w:pPr>
            <w:r w:rsidRPr="00BD2510">
              <w:rPr>
                <w:color w:val="000000"/>
              </w:rPr>
              <w:t>.1</w:t>
            </w:r>
            <w:r w:rsidR="006759D8" w:rsidRPr="00BD2510">
              <w:rPr>
                <w:color w:val="000000"/>
              </w:rPr>
              <w:t>99</w:t>
            </w:r>
          </w:p>
        </w:tc>
        <w:tc>
          <w:tcPr>
            <w:tcW w:w="0" w:type="auto"/>
            <w:tcMar>
              <w:left w:w="14" w:type="dxa"/>
              <w:right w:w="14" w:type="dxa"/>
            </w:tcMar>
          </w:tcPr>
          <w:p w14:paraId="06C0362D" w14:textId="77777777" w:rsidR="00E54966" w:rsidRPr="00BD2510" w:rsidRDefault="00E54966" w:rsidP="009A57F6">
            <w:pPr>
              <w:jc w:val="center"/>
              <w:rPr>
                <w:color w:val="000000"/>
              </w:rPr>
            </w:pPr>
          </w:p>
        </w:tc>
        <w:tc>
          <w:tcPr>
            <w:tcW w:w="0" w:type="auto"/>
            <w:tcMar>
              <w:left w:w="14" w:type="dxa"/>
              <w:right w:w="14" w:type="dxa"/>
            </w:tcMar>
            <w:vAlign w:val="bottom"/>
          </w:tcPr>
          <w:p w14:paraId="16EB064F" w14:textId="77777777" w:rsidR="00E54966" w:rsidRPr="00BD2510" w:rsidRDefault="00E54966" w:rsidP="009A57F6">
            <w:pPr>
              <w:jc w:val="center"/>
              <w:rPr>
                <w:color w:val="000000"/>
              </w:rPr>
            </w:pPr>
            <w:r w:rsidRPr="00BD2510">
              <w:rPr>
                <w:color w:val="000000"/>
              </w:rPr>
              <w:t>-0.0</w:t>
            </w:r>
            <w:r w:rsidR="00B9601F" w:rsidRPr="00BD2510">
              <w:rPr>
                <w:color w:val="000000"/>
              </w:rPr>
              <w:t>0</w:t>
            </w:r>
          </w:p>
        </w:tc>
        <w:tc>
          <w:tcPr>
            <w:tcW w:w="0" w:type="auto"/>
            <w:tcMar>
              <w:left w:w="14" w:type="dxa"/>
              <w:right w:w="14" w:type="dxa"/>
            </w:tcMar>
            <w:vAlign w:val="bottom"/>
          </w:tcPr>
          <w:p w14:paraId="515DD3BF" w14:textId="77777777" w:rsidR="00E54966" w:rsidRPr="00BD2510" w:rsidRDefault="00E54966" w:rsidP="009A57F6">
            <w:pPr>
              <w:jc w:val="center"/>
              <w:rPr>
                <w:color w:val="000000"/>
              </w:rPr>
            </w:pPr>
            <w:r w:rsidRPr="00BD2510">
              <w:rPr>
                <w:color w:val="000000"/>
              </w:rPr>
              <w:t>-0.0</w:t>
            </w:r>
            <w:r w:rsidR="00B9601F" w:rsidRPr="00BD2510">
              <w:rPr>
                <w:color w:val="000000"/>
              </w:rPr>
              <w:t>1</w:t>
            </w:r>
          </w:p>
        </w:tc>
        <w:tc>
          <w:tcPr>
            <w:tcW w:w="0" w:type="auto"/>
            <w:tcMar>
              <w:left w:w="14" w:type="dxa"/>
              <w:right w:w="14" w:type="dxa"/>
            </w:tcMar>
            <w:vAlign w:val="bottom"/>
          </w:tcPr>
          <w:p w14:paraId="1791386E" w14:textId="77777777" w:rsidR="00E54966" w:rsidRPr="00BD2510" w:rsidRDefault="00E54966" w:rsidP="009A57F6">
            <w:pPr>
              <w:jc w:val="center"/>
              <w:rPr>
                <w:color w:val="000000"/>
              </w:rPr>
            </w:pPr>
            <w:r w:rsidRPr="00BD2510">
              <w:rPr>
                <w:color w:val="000000"/>
              </w:rPr>
              <w:t>.9</w:t>
            </w:r>
            <w:r w:rsidR="00B9601F" w:rsidRPr="00BD2510">
              <w:rPr>
                <w:color w:val="000000"/>
              </w:rPr>
              <w:t>95</w:t>
            </w:r>
          </w:p>
        </w:tc>
      </w:tr>
      <w:tr w:rsidR="00E54966" w:rsidRPr="00BD2510" w14:paraId="2648E46D" w14:textId="77777777" w:rsidTr="008A4255">
        <w:trPr>
          <w:trHeight w:val="20"/>
        </w:trPr>
        <w:tc>
          <w:tcPr>
            <w:tcW w:w="0" w:type="auto"/>
            <w:shd w:val="clear" w:color="auto" w:fill="auto"/>
            <w:tcMar>
              <w:left w:w="14" w:type="dxa"/>
              <w:right w:w="14" w:type="dxa"/>
            </w:tcMar>
            <w:vAlign w:val="bottom"/>
            <w:hideMark/>
          </w:tcPr>
          <w:p w14:paraId="4BAF4719" w14:textId="165C4818" w:rsidR="00E54966" w:rsidRPr="00BD2510" w:rsidRDefault="00E54966" w:rsidP="009A57F6">
            <w:pPr>
              <w:rPr>
                <w:color w:val="000000"/>
              </w:rPr>
            </w:pPr>
            <w:r w:rsidRPr="00BD2510">
              <w:rPr>
                <w:color w:val="000000"/>
              </w:rPr>
              <w:t xml:space="preserve">  b2</w:t>
            </w:r>
          </w:p>
        </w:tc>
        <w:tc>
          <w:tcPr>
            <w:tcW w:w="0" w:type="auto"/>
            <w:shd w:val="clear" w:color="auto" w:fill="auto"/>
            <w:tcMar>
              <w:left w:w="14" w:type="dxa"/>
              <w:right w:w="14" w:type="dxa"/>
            </w:tcMar>
            <w:vAlign w:val="bottom"/>
            <w:hideMark/>
          </w:tcPr>
          <w:p w14:paraId="1E475E3B" w14:textId="77777777" w:rsidR="00E54966" w:rsidRPr="00BD2510" w:rsidRDefault="00E54966" w:rsidP="009A57F6">
            <w:pPr>
              <w:jc w:val="center"/>
              <w:rPr>
                <w:color w:val="000000"/>
              </w:rPr>
            </w:pPr>
            <w:r w:rsidRPr="00BD2510">
              <w:rPr>
                <w:color w:val="000000"/>
              </w:rPr>
              <w:t>-0.0</w:t>
            </w:r>
            <w:r w:rsidR="00A910D9" w:rsidRPr="00BD2510">
              <w:rPr>
                <w:color w:val="000000"/>
              </w:rPr>
              <w:t>0</w:t>
            </w:r>
          </w:p>
        </w:tc>
        <w:tc>
          <w:tcPr>
            <w:tcW w:w="0" w:type="auto"/>
            <w:shd w:val="clear" w:color="auto" w:fill="auto"/>
            <w:tcMar>
              <w:left w:w="14" w:type="dxa"/>
              <w:right w:w="14" w:type="dxa"/>
            </w:tcMar>
            <w:vAlign w:val="bottom"/>
            <w:hideMark/>
          </w:tcPr>
          <w:p w14:paraId="32F6B03C" w14:textId="77777777" w:rsidR="00E54966" w:rsidRPr="00BD2510" w:rsidRDefault="00E54966" w:rsidP="009A57F6">
            <w:pPr>
              <w:jc w:val="center"/>
              <w:rPr>
                <w:color w:val="000000"/>
              </w:rPr>
            </w:pPr>
            <w:r w:rsidRPr="00BD2510">
              <w:rPr>
                <w:color w:val="000000"/>
              </w:rPr>
              <w:t>-0.</w:t>
            </w:r>
            <w:r w:rsidR="00855E53" w:rsidRPr="00BD2510">
              <w:rPr>
                <w:color w:val="000000"/>
              </w:rPr>
              <w:t>0</w:t>
            </w:r>
            <w:r w:rsidRPr="00BD2510">
              <w:rPr>
                <w:color w:val="000000"/>
              </w:rPr>
              <w:t>6</w:t>
            </w:r>
          </w:p>
        </w:tc>
        <w:tc>
          <w:tcPr>
            <w:tcW w:w="0" w:type="auto"/>
            <w:shd w:val="clear" w:color="auto" w:fill="auto"/>
            <w:tcMar>
              <w:left w:w="14" w:type="dxa"/>
              <w:right w:w="14" w:type="dxa"/>
            </w:tcMar>
            <w:vAlign w:val="bottom"/>
            <w:hideMark/>
          </w:tcPr>
          <w:p w14:paraId="3CD3CD7B" w14:textId="77777777" w:rsidR="00E54966" w:rsidRPr="00BD2510" w:rsidRDefault="00E54966" w:rsidP="009A57F6">
            <w:pPr>
              <w:jc w:val="center"/>
              <w:rPr>
                <w:color w:val="000000"/>
              </w:rPr>
            </w:pPr>
            <w:r w:rsidRPr="00BD2510">
              <w:rPr>
                <w:color w:val="000000"/>
              </w:rPr>
              <w:t>.</w:t>
            </w:r>
            <w:r w:rsidR="00A910D9" w:rsidRPr="00BD2510">
              <w:rPr>
                <w:color w:val="000000"/>
              </w:rPr>
              <w:t>95</w:t>
            </w:r>
            <w:r w:rsidR="00855E53" w:rsidRPr="00BD2510">
              <w:rPr>
                <w:color w:val="000000"/>
              </w:rPr>
              <w:t>6</w:t>
            </w:r>
          </w:p>
        </w:tc>
        <w:tc>
          <w:tcPr>
            <w:tcW w:w="0" w:type="auto"/>
            <w:shd w:val="clear" w:color="auto" w:fill="auto"/>
            <w:tcMar>
              <w:left w:w="14" w:type="dxa"/>
              <w:right w:w="14" w:type="dxa"/>
            </w:tcMar>
            <w:vAlign w:val="bottom"/>
            <w:hideMark/>
          </w:tcPr>
          <w:p w14:paraId="247EBFCD"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2D90E654" w14:textId="77777777" w:rsidR="00E54966" w:rsidRPr="00BD2510" w:rsidRDefault="00E54966" w:rsidP="009A57F6">
            <w:pPr>
              <w:jc w:val="center"/>
              <w:rPr>
                <w:color w:val="000000"/>
              </w:rPr>
            </w:pPr>
            <w:r w:rsidRPr="00BD2510">
              <w:rPr>
                <w:color w:val="000000"/>
              </w:rPr>
              <w:t>-0.0</w:t>
            </w:r>
            <w:r w:rsidR="00417AC9" w:rsidRPr="00BD2510">
              <w:rPr>
                <w:color w:val="000000"/>
              </w:rPr>
              <w:t>5</w:t>
            </w:r>
          </w:p>
        </w:tc>
        <w:tc>
          <w:tcPr>
            <w:tcW w:w="0" w:type="auto"/>
            <w:shd w:val="clear" w:color="auto" w:fill="auto"/>
            <w:tcMar>
              <w:left w:w="14" w:type="dxa"/>
              <w:right w:w="14" w:type="dxa"/>
            </w:tcMar>
            <w:vAlign w:val="bottom"/>
            <w:hideMark/>
          </w:tcPr>
          <w:p w14:paraId="2AE0E99A" w14:textId="77777777" w:rsidR="00E54966" w:rsidRPr="00BD2510" w:rsidRDefault="00E54966" w:rsidP="009A57F6">
            <w:pPr>
              <w:jc w:val="center"/>
              <w:rPr>
                <w:color w:val="000000"/>
              </w:rPr>
            </w:pPr>
            <w:r w:rsidRPr="00BD2510">
              <w:rPr>
                <w:color w:val="000000"/>
              </w:rPr>
              <w:t>-</w:t>
            </w:r>
            <w:r w:rsidR="00417AC9" w:rsidRPr="00BD2510">
              <w:rPr>
                <w:color w:val="000000"/>
              </w:rPr>
              <w:t>0.83</w:t>
            </w:r>
          </w:p>
        </w:tc>
        <w:tc>
          <w:tcPr>
            <w:tcW w:w="0" w:type="auto"/>
            <w:shd w:val="clear" w:color="auto" w:fill="auto"/>
            <w:tcMar>
              <w:left w:w="14" w:type="dxa"/>
              <w:right w:w="14" w:type="dxa"/>
            </w:tcMar>
            <w:vAlign w:val="bottom"/>
            <w:hideMark/>
          </w:tcPr>
          <w:p w14:paraId="116E7E8F" w14:textId="77777777" w:rsidR="00E54966" w:rsidRPr="00BD2510" w:rsidRDefault="00E54966" w:rsidP="009A57F6">
            <w:pPr>
              <w:jc w:val="center"/>
              <w:rPr>
                <w:color w:val="000000"/>
              </w:rPr>
            </w:pPr>
            <w:r w:rsidRPr="00BD2510">
              <w:rPr>
                <w:color w:val="000000"/>
              </w:rPr>
              <w:t>.</w:t>
            </w:r>
            <w:r w:rsidR="006759D8" w:rsidRPr="00BD2510">
              <w:rPr>
                <w:color w:val="000000"/>
              </w:rPr>
              <w:t>406</w:t>
            </w:r>
          </w:p>
        </w:tc>
        <w:tc>
          <w:tcPr>
            <w:tcW w:w="0" w:type="auto"/>
            <w:tcMar>
              <w:left w:w="14" w:type="dxa"/>
              <w:right w:w="14" w:type="dxa"/>
            </w:tcMar>
          </w:tcPr>
          <w:p w14:paraId="56F9DD9C" w14:textId="77777777" w:rsidR="00E54966" w:rsidRPr="00BD2510" w:rsidRDefault="00E54966" w:rsidP="009A57F6">
            <w:pPr>
              <w:jc w:val="center"/>
              <w:rPr>
                <w:color w:val="000000"/>
              </w:rPr>
            </w:pPr>
          </w:p>
        </w:tc>
        <w:tc>
          <w:tcPr>
            <w:tcW w:w="0" w:type="auto"/>
            <w:tcMar>
              <w:left w:w="14" w:type="dxa"/>
              <w:right w:w="14" w:type="dxa"/>
            </w:tcMar>
            <w:vAlign w:val="bottom"/>
          </w:tcPr>
          <w:p w14:paraId="4AB78336" w14:textId="77777777" w:rsidR="00E54966" w:rsidRPr="00BD2510" w:rsidRDefault="00E54966" w:rsidP="009A57F6">
            <w:pPr>
              <w:jc w:val="center"/>
              <w:rPr>
                <w:color w:val="000000"/>
              </w:rPr>
            </w:pPr>
            <w:r w:rsidRPr="00BD2510">
              <w:rPr>
                <w:color w:val="000000"/>
              </w:rPr>
              <w:t xml:space="preserve"> 0.31</w:t>
            </w:r>
          </w:p>
        </w:tc>
        <w:tc>
          <w:tcPr>
            <w:tcW w:w="0" w:type="auto"/>
            <w:tcMar>
              <w:left w:w="14" w:type="dxa"/>
              <w:right w:w="14" w:type="dxa"/>
            </w:tcMar>
            <w:vAlign w:val="bottom"/>
          </w:tcPr>
          <w:p w14:paraId="7D318AC7" w14:textId="77777777" w:rsidR="00E54966" w:rsidRPr="00BD2510" w:rsidRDefault="00E54966" w:rsidP="009A57F6">
            <w:pPr>
              <w:jc w:val="center"/>
              <w:rPr>
                <w:color w:val="000000"/>
              </w:rPr>
            </w:pPr>
            <w:r w:rsidRPr="00BD2510">
              <w:rPr>
                <w:color w:val="000000"/>
              </w:rPr>
              <w:t xml:space="preserve"> 3.8</w:t>
            </w:r>
            <w:r w:rsidR="00B9601F" w:rsidRPr="00BD2510">
              <w:rPr>
                <w:color w:val="000000"/>
              </w:rPr>
              <w:t>1</w:t>
            </w:r>
          </w:p>
        </w:tc>
        <w:tc>
          <w:tcPr>
            <w:tcW w:w="0" w:type="auto"/>
            <w:tcMar>
              <w:left w:w="14" w:type="dxa"/>
              <w:right w:w="14" w:type="dxa"/>
            </w:tcMar>
            <w:vAlign w:val="bottom"/>
          </w:tcPr>
          <w:p w14:paraId="70A5DE2A" w14:textId="77777777" w:rsidR="00E54966" w:rsidRPr="00BD2510" w:rsidRDefault="00E54966" w:rsidP="009A57F6">
            <w:pPr>
              <w:jc w:val="center"/>
              <w:rPr>
                <w:color w:val="000000"/>
              </w:rPr>
            </w:pPr>
            <w:r w:rsidRPr="00BD2510">
              <w:rPr>
                <w:color w:val="000000"/>
              </w:rPr>
              <w:t>&lt;.001</w:t>
            </w:r>
          </w:p>
        </w:tc>
      </w:tr>
      <w:tr w:rsidR="00E54966" w:rsidRPr="00BD2510" w14:paraId="29A93425" w14:textId="77777777" w:rsidTr="008A4255">
        <w:trPr>
          <w:trHeight w:val="20"/>
        </w:trPr>
        <w:tc>
          <w:tcPr>
            <w:tcW w:w="0" w:type="auto"/>
            <w:shd w:val="clear" w:color="auto" w:fill="auto"/>
            <w:tcMar>
              <w:left w:w="14" w:type="dxa"/>
              <w:right w:w="14" w:type="dxa"/>
            </w:tcMar>
            <w:vAlign w:val="bottom"/>
          </w:tcPr>
          <w:p w14:paraId="556FE41E" w14:textId="6D467E4F" w:rsidR="00E54966" w:rsidRPr="00BD2510" w:rsidRDefault="00E54966" w:rsidP="009A57F6">
            <w:pPr>
              <w:rPr>
                <w:color w:val="000000"/>
              </w:rPr>
            </w:pPr>
            <w:r w:rsidRPr="00BD2510">
              <w:rPr>
                <w:color w:val="000000"/>
              </w:rPr>
              <w:t xml:space="preserve">  b3</w:t>
            </w:r>
          </w:p>
        </w:tc>
        <w:tc>
          <w:tcPr>
            <w:tcW w:w="0" w:type="auto"/>
            <w:shd w:val="clear" w:color="auto" w:fill="auto"/>
            <w:tcMar>
              <w:left w:w="14" w:type="dxa"/>
              <w:right w:w="14" w:type="dxa"/>
            </w:tcMar>
            <w:vAlign w:val="bottom"/>
          </w:tcPr>
          <w:p w14:paraId="408F276B" w14:textId="77777777" w:rsidR="00E54966" w:rsidRPr="00BD2510" w:rsidRDefault="00E54966" w:rsidP="009A57F6">
            <w:pPr>
              <w:jc w:val="center"/>
              <w:rPr>
                <w:color w:val="000000"/>
              </w:rPr>
            </w:pPr>
            <w:r w:rsidRPr="00BD2510">
              <w:rPr>
                <w:color w:val="000000"/>
              </w:rPr>
              <w:t>-0.</w:t>
            </w:r>
            <w:r w:rsidR="00A910D9" w:rsidRPr="00BD2510">
              <w:rPr>
                <w:color w:val="000000"/>
              </w:rPr>
              <w:t>0</w:t>
            </w:r>
            <w:r w:rsidR="00855E53" w:rsidRPr="00BD2510">
              <w:rPr>
                <w:color w:val="000000"/>
              </w:rPr>
              <w:t>6</w:t>
            </w:r>
          </w:p>
        </w:tc>
        <w:tc>
          <w:tcPr>
            <w:tcW w:w="0" w:type="auto"/>
            <w:shd w:val="clear" w:color="auto" w:fill="auto"/>
            <w:tcMar>
              <w:left w:w="14" w:type="dxa"/>
              <w:right w:w="14" w:type="dxa"/>
            </w:tcMar>
            <w:vAlign w:val="bottom"/>
          </w:tcPr>
          <w:p w14:paraId="4EE80983" w14:textId="77777777" w:rsidR="00E54966" w:rsidRPr="00BD2510" w:rsidRDefault="00E54966" w:rsidP="009A57F6">
            <w:pPr>
              <w:jc w:val="center"/>
              <w:rPr>
                <w:color w:val="000000"/>
              </w:rPr>
            </w:pPr>
            <w:r w:rsidRPr="00BD2510">
              <w:rPr>
                <w:color w:val="000000"/>
              </w:rPr>
              <w:t>-0.</w:t>
            </w:r>
            <w:r w:rsidR="00855E53" w:rsidRPr="00BD2510">
              <w:rPr>
                <w:color w:val="000000"/>
              </w:rPr>
              <w:t>29</w:t>
            </w:r>
          </w:p>
        </w:tc>
        <w:tc>
          <w:tcPr>
            <w:tcW w:w="0" w:type="auto"/>
            <w:shd w:val="clear" w:color="auto" w:fill="auto"/>
            <w:tcMar>
              <w:left w:w="14" w:type="dxa"/>
              <w:right w:w="14" w:type="dxa"/>
            </w:tcMar>
            <w:vAlign w:val="bottom"/>
          </w:tcPr>
          <w:p w14:paraId="36C1D808" w14:textId="77777777" w:rsidR="00E54966" w:rsidRPr="00BD2510" w:rsidRDefault="00E54966" w:rsidP="009A57F6">
            <w:pPr>
              <w:jc w:val="center"/>
              <w:rPr>
                <w:color w:val="000000"/>
              </w:rPr>
            </w:pPr>
            <w:r w:rsidRPr="00BD2510">
              <w:rPr>
                <w:color w:val="000000"/>
              </w:rPr>
              <w:t>.</w:t>
            </w:r>
            <w:r w:rsidR="00A910D9" w:rsidRPr="00BD2510">
              <w:rPr>
                <w:color w:val="000000"/>
              </w:rPr>
              <w:t>7</w:t>
            </w:r>
            <w:r w:rsidR="00855E53" w:rsidRPr="00BD2510">
              <w:rPr>
                <w:color w:val="000000"/>
              </w:rPr>
              <w:t>71</w:t>
            </w:r>
          </w:p>
        </w:tc>
        <w:tc>
          <w:tcPr>
            <w:tcW w:w="0" w:type="auto"/>
            <w:shd w:val="clear" w:color="auto" w:fill="auto"/>
            <w:tcMar>
              <w:left w:w="14" w:type="dxa"/>
              <w:right w:w="14" w:type="dxa"/>
            </w:tcMar>
            <w:vAlign w:val="bottom"/>
          </w:tcPr>
          <w:p w14:paraId="458984E5"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47BC24CD" w14:textId="77777777" w:rsidR="00E54966" w:rsidRPr="00BD2510" w:rsidRDefault="00E54966" w:rsidP="009A57F6">
            <w:pPr>
              <w:jc w:val="center"/>
              <w:rPr>
                <w:color w:val="000000"/>
              </w:rPr>
            </w:pPr>
            <w:r w:rsidRPr="00BD2510">
              <w:rPr>
                <w:color w:val="000000"/>
              </w:rPr>
              <w:t xml:space="preserve"> 0.</w:t>
            </w:r>
            <w:r w:rsidR="00417AC9" w:rsidRPr="00BD2510">
              <w:rPr>
                <w:color w:val="000000"/>
              </w:rPr>
              <w:t>64</w:t>
            </w:r>
          </w:p>
        </w:tc>
        <w:tc>
          <w:tcPr>
            <w:tcW w:w="0" w:type="auto"/>
            <w:shd w:val="clear" w:color="auto" w:fill="auto"/>
            <w:tcMar>
              <w:left w:w="14" w:type="dxa"/>
              <w:right w:w="14" w:type="dxa"/>
            </w:tcMar>
            <w:vAlign w:val="bottom"/>
          </w:tcPr>
          <w:p w14:paraId="17DC9D9F" w14:textId="77777777" w:rsidR="00E54966" w:rsidRPr="00BD2510" w:rsidRDefault="00E54966" w:rsidP="009A57F6">
            <w:pPr>
              <w:jc w:val="center"/>
              <w:rPr>
                <w:color w:val="000000"/>
              </w:rPr>
            </w:pPr>
            <w:r w:rsidRPr="00BD2510">
              <w:rPr>
                <w:color w:val="000000"/>
              </w:rPr>
              <w:t xml:space="preserve"> </w:t>
            </w:r>
            <w:r w:rsidR="00417AC9" w:rsidRPr="00BD2510">
              <w:rPr>
                <w:color w:val="000000"/>
              </w:rPr>
              <w:t>1.45</w:t>
            </w:r>
          </w:p>
        </w:tc>
        <w:tc>
          <w:tcPr>
            <w:tcW w:w="0" w:type="auto"/>
            <w:shd w:val="clear" w:color="auto" w:fill="auto"/>
            <w:tcMar>
              <w:left w:w="14" w:type="dxa"/>
              <w:right w:w="14" w:type="dxa"/>
            </w:tcMar>
            <w:vAlign w:val="bottom"/>
          </w:tcPr>
          <w:p w14:paraId="0597ABBD" w14:textId="77777777" w:rsidR="00E54966" w:rsidRPr="00BD2510" w:rsidRDefault="00E54966" w:rsidP="009A57F6">
            <w:pPr>
              <w:jc w:val="center"/>
              <w:rPr>
                <w:color w:val="000000"/>
              </w:rPr>
            </w:pPr>
            <w:r w:rsidRPr="00BD2510">
              <w:rPr>
                <w:color w:val="000000"/>
              </w:rPr>
              <w:t>.</w:t>
            </w:r>
            <w:r w:rsidR="006759D8" w:rsidRPr="00BD2510">
              <w:rPr>
                <w:color w:val="000000"/>
              </w:rPr>
              <w:t>149</w:t>
            </w:r>
          </w:p>
        </w:tc>
        <w:tc>
          <w:tcPr>
            <w:tcW w:w="0" w:type="auto"/>
            <w:tcMar>
              <w:left w:w="14" w:type="dxa"/>
              <w:right w:w="14" w:type="dxa"/>
            </w:tcMar>
          </w:tcPr>
          <w:p w14:paraId="26A4365F" w14:textId="77777777" w:rsidR="00E54966" w:rsidRPr="00BD2510" w:rsidRDefault="00E54966" w:rsidP="009A57F6">
            <w:pPr>
              <w:jc w:val="center"/>
              <w:rPr>
                <w:color w:val="000000"/>
              </w:rPr>
            </w:pPr>
          </w:p>
        </w:tc>
        <w:tc>
          <w:tcPr>
            <w:tcW w:w="0" w:type="auto"/>
            <w:tcMar>
              <w:left w:w="14" w:type="dxa"/>
              <w:right w:w="14" w:type="dxa"/>
            </w:tcMar>
            <w:vAlign w:val="bottom"/>
          </w:tcPr>
          <w:p w14:paraId="04C6A3A5" w14:textId="77777777" w:rsidR="00E54966" w:rsidRPr="00BD2510" w:rsidRDefault="00E54966" w:rsidP="009A57F6">
            <w:pPr>
              <w:jc w:val="center"/>
              <w:rPr>
                <w:color w:val="000000"/>
              </w:rPr>
            </w:pPr>
            <w:r w:rsidRPr="00BD2510">
              <w:rPr>
                <w:color w:val="000000"/>
              </w:rPr>
              <w:t>-1.</w:t>
            </w:r>
            <w:r w:rsidR="00B9601F" w:rsidRPr="00BD2510">
              <w:rPr>
                <w:color w:val="000000"/>
              </w:rPr>
              <w:t>18</w:t>
            </w:r>
          </w:p>
        </w:tc>
        <w:tc>
          <w:tcPr>
            <w:tcW w:w="0" w:type="auto"/>
            <w:tcMar>
              <w:left w:w="14" w:type="dxa"/>
              <w:right w:w="14" w:type="dxa"/>
            </w:tcMar>
            <w:vAlign w:val="bottom"/>
          </w:tcPr>
          <w:p w14:paraId="5380AF35" w14:textId="77777777" w:rsidR="00E54966" w:rsidRPr="00BD2510" w:rsidRDefault="00E54966" w:rsidP="009A57F6">
            <w:pPr>
              <w:jc w:val="center"/>
              <w:rPr>
                <w:color w:val="000000"/>
              </w:rPr>
            </w:pPr>
            <w:r w:rsidRPr="00BD2510">
              <w:rPr>
                <w:color w:val="000000"/>
              </w:rPr>
              <w:t>-2</w:t>
            </w:r>
            <w:r w:rsidR="00B9601F" w:rsidRPr="00BD2510">
              <w:rPr>
                <w:color w:val="000000"/>
              </w:rPr>
              <w:t>.19</w:t>
            </w:r>
          </w:p>
        </w:tc>
        <w:tc>
          <w:tcPr>
            <w:tcW w:w="0" w:type="auto"/>
            <w:tcMar>
              <w:left w:w="14" w:type="dxa"/>
              <w:right w:w="14" w:type="dxa"/>
            </w:tcMar>
            <w:vAlign w:val="bottom"/>
          </w:tcPr>
          <w:p w14:paraId="0ACE5BEC" w14:textId="77777777" w:rsidR="00E54966" w:rsidRPr="00BD2510" w:rsidRDefault="00E54966" w:rsidP="009A57F6">
            <w:pPr>
              <w:jc w:val="center"/>
              <w:rPr>
                <w:color w:val="000000"/>
              </w:rPr>
            </w:pPr>
            <w:r w:rsidRPr="00BD2510">
              <w:rPr>
                <w:color w:val="000000"/>
              </w:rPr>
              <w:t>.02</w:t>
            </w:r>
            <w:r w:rsidR="00B9601F" w:rsidRPr="00BD2510">
              <w:rPr>
                <w:color w:val="000000"/>
              </w:rPr>
              <w:t>8</w:t>
            </w:r>
          </w:p>
        </w:tc>
      </w:tr>
      <w:tr w:rsidR="00E54966" w:rsidRPr="00BD2510" w14:paraId="32EA9BFC" w14:textId="77777777" w:rsidTr="008A4255">
        <w:trPr>
          <w:trHeight w:val="20"/>
        </w:trPr>
        <w:tc>
          <w:tcPr>
            <w:tcW w:w="0" w:type="auto"/>
            <w:shd w:val="clear" w:color="auto" w:fill="auto"/>
            <w:tcMar>
              <w:left w:w="14" w:type="dxa"/>
              <w:right w:w="14" w:type="dxa"/>
            </w:tcMar>
            <w:vAlign w:val="bottom"/>
            <w:hideMark/>
          </w:tcPr>
          <w:p w14:paraId="5B4226E3" w14:textId="44688261" w:rsidR="00E54966" w:rsidRPr="00BD2510" w:rsidRDefault="00E54966" w:rsidP="009A57F6">
            <w:pPr>
              <w:rPr>
                <w:color w:val="000000"/>
              </w:rPr>
            </w:pPr>
            <w:r w:rsidRPr="00BD2510">
              <w:rPr>
                <w:color w:val="000000"/>
              </w:rPr>
              <w:t xml:space="preserve">  a1_1</w:t>
            </w:r>
          </w:p>
        </w:tc>
        <w:tc>
          <w:tcPr>
            <w:tcW w:w="0" w:type="auto"/>
            <w:shd w:val="clear" w:color="auto" w:fill="auto"/>
            <w:tcMar>
              <w:left w:w="14" w:type="dxa"/>
              <w:right w:w="14" w:type="dxa"/>
            </w:tcMar>
            <w:vAlign w:val="bottom"/>
            <w:hideMark/>
          </w:tcPr>
          <w:p w14:paraId="13DABC31" w14:textId="77777777" w:rsidR="00E54966" w:rsidRPr="00BD2510" w:rsidRDefault="00E54966" w:rsidP="009A57F6">
            <w:pPr>
              <w:jc w:val="center"/>
              <w:rPr>
                <w:color w:val="000000"/>
              </w:rPr>
            </w:pPr>
            <w:r w:rsidRPr="00BD2510">
              <w:rPr>
                <w:color w:val="000000"/>
              </w:rPr>
              <w:t xml:space="preserve"> 2.</w:t>
            </w:r>
            <w:r w:rsidR="00855E53" w:rsidRPr="00BD2510">
              <w:rPr>
                <w:color w:val="000000"/>
              </w:rPr>
              <w:t>40</w:t>
            </w:r>
          </w:p>
        </w:tc>
        <w:tc>
          <w:tcPr>
            <w:tcW w:w="0" w:type="auto"/>
            <w:shd w:val="clear" w:color="auto" w:fill="auto"/>
            <w:tcMar>
              <w:left w:w="14" w:type="dxa"/>
              <w:right w:w="14" w:type="dxa"/>
            </w:tcMar>
            <w:vAlign w:val="bottom"/>
            <w:hideMark/>
          </w:tcPr>
          <w:p w14:paraId="49726297" w14:textId="77777777" w:rsidR="00E54966" w:rsidRPr="00BD2510" w:rsidRDefault="00E54966" w:rsidP="009A57F6">
            <w:pPr>
              <w:jc w:val="center"/>
              <w:rPr>
                <w:color w:val="000000"/>
              </w:rPr>
            </w:pPr>
            <w:r w:rsidRPr="00BD2510">
              <w:rPr>
                <w:color w:val="000000"/>
              </w:rPr>
              <w:t xml:space="preserve"> 3.</w:t>
            </w:r>
            <w:r w:rsidR="00A910D9" w:rsidRPr="00BD2510">
              <w:rPr>
                <w:color w:val="000000"/>
              </w:rPr>
              <w:t>4</w:t>
            </w:r>
            <w:r w:rsidR="00855E53" w:rsidRPr="00BD2510">
              <w:rPr>
                <w:color w:val="000000"/>
              </w:rPr>
              <w:t>5</w:t>
            </w:r>
          </w:p>
        </w:tc>
        <w:tc>
          <w:tcPr>
            <w:tcW w:w="0" w:type="auto"/>
            <w:shd w:val="clear" w:color="auto" w:fill="auto"/>
            <w:tcMar>
              <w:left w:w="14" w:type="dxa"/>
              <w:right w:w="14" w:type="dxa"/>
            </w:tcMar>
            <w:vAlign w:val="bottom"/>
            <w:hideMark/>
          </w:tcPr>
          <w:p w14:paraId="443D1CF0" w14:textId="77777777" w:rsidR="00E54966" w:rsidRPr="00BD2510" w:rsidRDefault="00E54966" w:rsidP="009A57F6">
            <w:pPr>
              <w:jc w:val="center"/>
              <w:rPr>
                <w:color w:val="000000"/>
              </w:rPr>
            </w:pPr>
            <w:r w:rsidRPr="00BD2510">
              <w:rPr>
                <w:color w:val="000000"/>
              </w:rPr>
              <w:t>.001</w:t>
            </w:r>
          </w:p>
        </w:tc>
        <w:tc>
          <w:tcPr>
            <w:tcW w:w="0" w:type="auto"/>
            <w:shd w:val="clear" w:color="auto" w:fill="auto"/>
            <w:tcMar>
              <w:left w:w="14" w:type="dxa"/>
              <w:right w:w="14" w:type="dxa"/>
            </w:tcMar>
            <w:vAlign w:val="bottom"/>
            <w:hideMark/>
          </w:tcPr>
          <w:p w14:paraId="778BF41B"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4F20B69B" w14:textId="77777777" w:rsidR="00E54966" w:rsidRPr="00BD2510" w:rsidRDefault="00E54966" w:rsidP="009A57F6">
            <w:pPr>
              <w:jc w:val="center"/>
              <w:rPr>
                <w:color w:val="000000"/>
              </w:rPr>
            </w:pPr>
            <w:r w:rsidRPr="00BD2510">
              <w:rPr>
                <w:color w:val="000000"/>
              </w:rPr>
              <w:t xml:space="preserve"> 2.</w:t>
            </w:r>
            <w:r w:rsidR="006759D8" w:rsidRPr="00BD2510">
              <w:rPr>
                <w:color w:val="000000"/>
              </w:rPr>
              <w:t>38</w:t>
            </w:r>
          </w:p>
        </w:tc>
        <w:tc>
          <w:tcPr>
            <w:tcW w:w="0" w:type="auto"/>
            <w:shd w:val="clear" w:color="auto" w:fill="auto"/>
            <w:tcMar>
              <w:left w:w="14" w:type="dxa"/>
              <w:right w:w="14" w:type="dxa"/>
            </w:tcMar>
            <w:vAlign w:val="bottom"/>
            <w:hideMark/>
          </w:tcPr>
          <w:p w14:paraId="350A2975" w14:textId="77777777" w:rsidR="00E54966" w:rsidRPr="00BD2510" w:rsidRDefault="00E54966" w:rsidP="009A57F6">
            <w:pPr>
              <w:jc w:val="center"/>
              <w:rPr>
                <w:color w:val="000000"/>
              </w:rPr>
            </w:pPr>
            <w:r w:rsidRPr="00BD2510">
              <w:rPr>
                <w:color w:val="000000"/>
              </w:rPr>
              <w:t xml:space="preserve"> 3.</w:t>
            </w:r>
            <w:r w:rsidR="006759D8" w:rsidRPr="00BD2510">
              <w:rPr>
                <w:color w:val="000000"/>
              </w:rPr>
              <w:t>50</w:t>
            </w:r>
          </w:p>
        </w:tc>
        <w:tc>
          <w:tcPr>
            <w:tcW w:w="0" w:type="auto"/>
            <w:shd w:val="clear" w:color="auto" w:fill="auto"/>
            <w:tcMar>
              <w:left w:w="14" w:type="dxa"/>
              <w:right w:w="14" w:type="dxa"/>
            </w:tcMar>
            <w:vAlign w:val="bottom"/>
            <w:hideMark/>
          </w:tcPr>
          <w:p w14:paraId="61E53C7A" w14:textId="77777777" w:rsidR="00E54966" w:rsidRPr="00BD2510" w:rsidRDefault="006759D8" w:rsidP="009A57F6">
            <w:pPr>
              <w:jc w:val="center"/>
              <w:rPr>
                <w:color w:val="000000"/>
              </w:rPr>
            </w:pPr>
            <w:r w:rsidRPr="00BD2510">
              <w:rPr>
                <w:color w:val="000000"/>
              </w:rPr>
              <w:t>&lt;</w:t>
            </w:r>
            <w:r w:rsidR="00E54966" w:rsidRPr="00BD2510">
              <w:rPr>
                <w:color w:val="000000"/>
              </w:rPr>
              <w:t>.001</w:t>
            </w:r>
          </w:p>
        </w:tc>
        <w:tc>
          <w:tcPr>
            <w:tcW w:w="0" w:type="auto"/>
            <w:tcMar>
              <w:left w:w="14" w:type="dxa"/>
              <w:right w:w="14" w:type="dxa"/>
            </w:tcMar>
          </w:tcPr>
          <w:p w14:paraId="324DFF65" w14:textId="77777777" w:rsidR="00E54966" w:rsidRPr="00BD2510" w:rsidRDefault="00E54966" w:rsidP="009A57F6">
            <w:pPr>
              <w:jc w:val="center"/>
              <w:rPr>
                <w:color w:val="000000"/>
              </w:rPr>
            </w:pPr>
          </w:p>
        </w:tc>
        <w:tc>
          <w:tcPr>
            <w:tcW w:w="0" w:type="auto"/>
            <w:tcMar>
              <w:left w:w="14" w:type="dxa"/>
              <w:right w:w="14" w:type="dxa"/>
            </w:tcMar>
            <w:vAlign w:val="bottom"/>
          </w:tcPr>
          <w:p w14:paraId="754B8ED2" w14:textId="77777777" w:rsidR="00E54966" w:rsidRPr="00BD2510" w:rsidRDefault="00E54966" w:rsidP="009A57F6">
            <w:pPr>
              <w:jc w:val="center"/>
              <w:rPr>
                <w:color w:val="000000"/>
              </w:rPr>
            </w:pPr>
            <w:r w:rsidRPr="00BD2510">
              <w:rPr>
                <w:color w:val="000000"/>
              </w:rPr>
              <w:t xml:space="preserve"> 2.25</w:t>
            </w:r>
          </w:p>
        </w:tc>
        <w:tc>
          <w:tcPr>
            <w:tcW w:w="0" w:type="auto"/>
            <w:tcMar>
              <w:left w:w="14" w:type="dxa"/>
              <w:right w:w="14" w:type="dxa"/>
            </w:tcMar>
            <w:vAlign w:val="bottom"/>
          </w:tcPr>
          <w:p w14:paraId="6EB2F2EA" w14:textId="77777777" w:rsidR="00E54966" w:rsidRPr="00BD2510" w:rsidRDefault="00E54966" w:rsidP="009A57F6">
            <w:pPr>
              <w:jc w:val="center"/>
              <w:rPr>
                <w:color w:val="000000"/>
              </w:rPr>
            </w:pPr>
            <w:r w:rsidRPr="00BD2510">
              <w:rPr>
                <w:color w:val="000000"/>
              </w:rPr>
              <w:t xml:space="preserve"> 3.14</w:t>
            </w:r>
          </w:p>
        </w:tc>
        <w:tc>
          <w:tcPr>
            <w:tcW w:w="0" w:type="auto"/>
            <w:tcMar>
              <w:left w:w="14" w:type="dxa"/>
              <w:right w:w="14" w:type="dxa"/>
            </w:tcMar>
            <w:vAlign w:val="bottom"/>
          </w:tcPr>
          <w:p w14:paraId="621DF91C" w14:textId="77777777" w:rsidR="00E54966" w:rsidRPr="00BD2510" w:rsidRDefault="00E54966" w:rsidP="009A57F6">
            <w:pPr>
              <w:jc w:val="center"/>
              <w:rPr>
                <w:color w:val="000000"/>
              </w:rPr>
            </w:pPr>
            <w:r w:rsidRPr="00BD2510">
              <w:rPr>
                <w:color w:val="000000"/>
              </w:rPr>
              <w:t>.002</w:t>
            </w:r>
          </w:p>
        </w:tc>
      </w:tr>
      <w:tr w:rsidR="00E54966" w:rsidRPr="00BD2510" w14:paraId="68937048" w14:textId="77777777" w:rsidTr="008A4255">
        <w:trPr>
          <w:trHeight w:val="20"/>
        </w:trPr>
        <w:tc>
          <w:tcPr>
            <w:tcW w:w="0" w:type="auto"/>
            <w:shd w:val="clear" w:color="auto" w:fill="auto"/>
            <w:tcMar>
              <w:left w:w="14" w:type="dxa"/>
              <w:right w:w="14" w:type="dxa"/>
            </w:tcMar>
            <w:vAlign w:val="bottom"/>
            <w:hideMark/>
          </w:tcPr>
          <w:p w14:paraId="6D6EF334" w14:textId="785E8971" w:rsidR="00E54966" w:rsidRPr="00BD2510" w:rsidRDefault="00E54966" w:rsidP="009A57F6">
            <w:pPr>
              <w:rPr>
                <w:color w:val="000000"/>
              </w:rPr>
            </w:pPr>
            <w:r w:rsidRPr="00BD2510">
              <w:rPr>
                <w:color w:val="000000"/>
              </w:rPr>
              <w:t xml:space="preserve">  a1_2</w:t>
            </w:r>
          </w:p>
        </w:tc>
        <w:tc>
          <w:tcPr>
            <w:tcW w:w="0" w:type="auto"/>
            <w:shd w:val="clear" w:color="auto" w:fill="auto"/>
            <w:tcMar>
              <w:left w:w="14" w:type="dxa"/>
              <w:right w:w="14" w:type="dxa"/>
            </w:tcMar>
            <w:vAlign w:val="bottom"/>
            <w:hideMark/>
          </w:tcPr>
          <w:p w14:paraId="5474F7DE" w14:textId="77777777" w:rsidR="00E54966" w:rsidRPr="00BD2510" w:rsidRDefault="00E54966" w:rsidP="009A57F6">
            <w:pPr>
              <w:jc w:val="center"/>
              <w:rPr>
                <w:color w:val="000000"/>
              </w:rPr>
            </w:pPr>
            <w:r w:rsidRPr="00BD2510">
              <w:rPr>
                <w:color w:val="000000"/>
              </w:rPr>
              <w:t>15.</w:t>
            </w:r>
            <w:r w:rsidR="00855E53" w:rsidRPr="00BD2510">
              <w:rPr>
                <w:color w:val="000000"/>
              </w:rPr>
              <w:t>70</w:t>
            </w:r>
          </w:p>
        </w:tc>
        <w:tc>
          <w:tcPr>
            <w:tcW w:w="0" w:type="auto"/>
            <w:shd w:val="clear" w:color="auto" w:fill="auto"/>
            <w:tcMar>
              <w:left w:w="14" w:type="dxa"/>
              <w:right w:w="14" w:type="dxa"/>
            </w:tcMar>
            <w:vAlign w:val="bottom"/>
            <w:hideMark/>
          </w:tcPr>
          <w:p w14:paraId="2655E1BB" w14:textId="77777777" w:rsidR="00E54966" w:rsidRPr="00BD2510" w:rsidRDefault="00E54966" w:rsidP="009A57F6">
            <w:pPr>
              <w:jc w:val="center"/>
              <w:rPr>
                <w:color w:val="000000"/>
              </w:rPr>
            </w:pPr>
            <w:r w:rsidRPr="00BD2510">
              <w:rPr>
                <w:color w:val="000000"/>
              </w:rPr>
              <w:t xml:space="preserve"> 5.</w:t>
            </w:r>
            <w:r w:rsidR="00A910D9" w:rsidRPr="00BD2510">
              <w:rPr>
                <w:color w:val="000000"/>
              </w:rPr>
              <w:t>59</w:t>
            </w:r>
          </w:p>
        </w:tc>
        <w:tc>
          <w:tcPr>
            <w:tcW w:w="0" w:type="auto"/>
            <w:shd w:val="clear" w:color="auto" w:fill="auto"/>
            <w:tcMar>
              <w:left w:w="14" w:type="dxa"/>
              <w:right w:w="14" w:type="dxa"/>
            </w:tcMar>
            <w:vAlign w:val="bottom"/>
            <w:hideMark/>
          </w:tcPr>
          <w:p w14:paraId="47C193DB" w14:textId="77777777" w:rsidR="00E54966" w:rsidRPr="00BD2510" w:rsidRDefault="00E54966" w:rsidP="009A57F6">
            <w:pPr>
              <w:jc w:val="center"/>
              <w:rPr>
                <w:color w:val="000000"/>
              </w:rPr>
            </w:pPr>
            <w:r w:rsidRPr="00BD2510">
              <w:rPr>
                <w:color w:val="000000"/>
              </w:rPr>
              <w:t>&lt;.001</w:t>
            </w:r>
          </w:p>
        </w:tc>
        <w:tc>
          <w:tcPr>
            <w:tcW w:w="0" w:type="auto"/>
            <w:shd w:val="clear" w:color="auto" w:fill="auto"/>
            <w:tcMar>
              <w:left w:w="14" w:type="dxa"/>
              <w:right w:w="14" w:type="dxa"/>
            </w:tcMar>
            <w:vAlign w:val="bottom"/>
            <w:hideMark/>
          </w:tcPr>
          <w:p w14:paraId="685218FD"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30959959" w14:textId="77777777" w:rsidR="00E54966" w:rsidRPr="00BD2510" w:rsidRDefault="00E54966" w:rsidP="009A57F6">
            <w:pPr>
              <w:jc w:val="center"/>
              <w:rPr>
                <w:color w:val="000000"/>
              </w:rPr>
            </w:pPr>
            <w:r w:rsidRPr="00BD2510">
              <w:rPr>
                <w:color w:val="000000"/>
              </w:rPr>
              <w:t>15.</w:t>
            </w:r>
            <w:r w:rsidR="006759D8" w:rsidRPr="00BD2510">
              <w:rPr>
                <w:color w:val="000000"/>
              </w:rPr>
              <w:t>90</w:t>
            </w:r>
          </w:p>
        </w:tc>
        <w:tc>
          <w:tcPr>
            <w:tcW w:w="0" w:type="auto"/>
            <w:shd w:val="clear" w:color="auto" w:fill="auto"/>
            <w:tcMar>
              <w:left w:w="14" w:type="dxa"/>
              <w:right w:w="14" w:type="dxa"/>
            </w:tcMar>
            <w:vAlign w:val="bottom"/>
            <w:hideMark/>
          </w:tcPr>
          <w:p w14:paraId="7628B356" w14:textId="77777777" w:rsidR="00E54966" w:rsidRPr="00BD2510" w:rsidRDefault="00E54966" w:rsidP="009A57F6">
            <w:pPr>
              <w:jc w:val="center"/>
              <w:rPr>
                <w:color w:val="000000"/>
              </w:rPr>
            </w:pPr>
            <w:r w:rsidRPr="00BD2510">
              <w:rPr>
                <w:color w:val="000000"/>
              </w:rPr>
              <w:t xml:space="preserve"> 5.6</w:t>
            </w:r>
            <w:r w:rsidR="006759D8" w:rsidRPr="00BD2510">
              <w:rPr>
                <w:color w:val="000000"/>
              </w:rPr>
              <w:t>9</w:t>
            </w:r>
          </w:p>
        </w:tc>
        <w:tc>
          <w:tcPr>
            <w:tcW w:w="0" w:type="auto"/>
            <w:shd w:val="clear" w:color="auto" w:fill="auto"/>
            <w:tcMar>
              <w:left w:w="14" w:type="dxa"/>
              <w:right w:w="14" w:type="dxa"/>
            </w:tcMar>
            <w:vAlign w:val="bottom"/>
            <w:hideMark/>
          </w:tcPr>
          <w:p w14:paraId="1274D970" w14:textId="77777777" w:rsidR="00E54966" w:rsidRPr="00BD2510" w:rsidRDefault="00E54966" w:rsidP="009A57F6">
            <w:pPr>
              <w:jc w:val="center"/>
              <w:rPr>
                <w:color w:val="000000"/>
              </w:rPr>
            </w:pPr>
            <w:r w:rsidRPr="00BD2510">
              <w:rPr>
                <w:color w:val="000000"/>
              </w:rPr>
              <w:t>&lt;.001</w:t>
            </w:r>
          </w:p>
        </w:tc>
        <w:tc>
          <w:tcPr>
            <w:tcW w:w="0" w:type="auto"/>
            <w:tcMar>
              <w:left w:w="14" w:type="dxa"/>
              <w:right w:w="14" w:type="dxa"/>
            </w:tcMar>
          </w:tcPr>
          <w:p w14:paraId="27C66672" w14:textId="77777777" w:rsidR="00E54966" w:rsidRPr="00BD2510" w:rsidRDefault="00E54966" w:rsidP="009A57F6">
            <w:pPr>
              <w:jc w:val="center"/>
              <w:rPr>
                <w:color w:val="000000"/>
              </w:rPr>
            </w:pPr>
          </w:p>
        </w:tc>
        <w:tc>
          <w:tcPr>
            <w:tcW w:w="0" w:type="auto"/>
            <w:tcMar>
              <w:left w:w="14" w:type="dxa"/>
              <w:right w:w="14" w:type="dxa"/>
            </w:tcMar>
            <w:vAlign w:val="bottom"/>
          </w:tcPr>
          <w:p w14:paraId="0154E535" w14:textId="77777777" w:rsidR="00E54966" w:rsidRPr="00BD2510" w:rsidRDefault="00E54966" w:rsidP="009A57F6">
            <w:pPr>
              <w:jc w:val="center"/>
              <w:rPr>
                <w:color w:val="000000"/>
              </w:rPr>
            </w:pPr>
            <w:r w:rsidRPr="00BD2510">
              <w:rPr>
                <w:color w:val="000000"/>
              </w:rPr>
              <w:t>15.3</w:t>
            </w:r>
            <w:r w:rsidR="00B9601F" w:rsidRPr="00BD2510">
              <w:rPr>
                <w:color w:val="000000"/>
              </w:rPr>
              <w:t>2</w:t>
            </w:r>
          </w:p>
        </w:tc>
        <w:tc>
          <w:tcPr>
            <w:tcW w:w="0" w:type="auto"/>
            <w:tcMar>
              <w:left w:w="14" w:type="dxa"/>
              <w:right w:w="14" w:type="dxa"/>
            </w:tcMar>
            <w:vAlign w:val="bottom"/>
          </w:tcPr>
          <w:p w14:paraId="30E9C1CD" w14:textId="77777777" w:rsidR="00E54966" w:rsidRPr="00BD2510" w:rsidRDefault="00E54966" w:rsidP="009A57F6">
            <w:pPr>
              <w:jc w:val="center"/>
              <w:rPr>
                <w:color w:val="000000"/>
              </w:rPr>
            </w:pPr>
            <w:r w:rsidRPr="00BD2510">
              <w:rPr>
                <w:color w:val="000000"/>
              </w:rPr>
              <w:t xml:space="preserve"> 5.3</w:t>
            </w:r>
            <w:r w:rsidR="00B9601F" w:rsidRPr="00BD2510">
              <w:rPr>
                <w:color w:val="000000"/>
              </w:rPr>
              <w:t>8</w:t>
            </w:r>
          </w:p>
        </w:tc>
        <w:tc>
          <w:tcPr>
            <w:tcW w:w="0" w:type="auto"/>
            <w:tcMar>
              <w:left w:w="14" w:type="dxa"/>
              <w:right w:w="14" w:type="dxa"/>
            </w:tcMar>
            <w:vAlign w:val="bottom"/>
          </w:tcPr>
          <w:p w14:paraId="12BC9B03" w14:textId="77777777" w:rsidR="00E54966" w:rsidRPr="00BD2510" w:rsidRDefault="00E54966" w:rsidP="009A57F6">
            <w:pPr>
              <w:jc w:val="center"/>
              <w:rPr>
                <w:color w:val="000000"/>
              </w:rPr>
            </w:pPr>
            <w:r w:rsidRPr="00BD2510">
              <w:rPr>
                <w:color w:val="000000"/>
              </w:rPr>
              <w:t>&lt;.001</w:t>
            </w:r>
          </w:p>
        </w:tc>
      </w:tr>
      <w:tr w:rsidR="00E54966" w:rsidRPr="00BD2510" w14:paraId="0A434BA6" w14:textId="77777777" w:rsidTr="008A4255">
        <w:trPr>
          <w:trHeight w:val="20"/>
        </w:trPr>
        <w:tc>
          <w:tcPr>
            <w:tcW w:w="0" w:type="auto"/>
            <w:shd w:val="clear" w:color="auto" w:fill="auto"/>
            <w:tcMar>
              <w:left w:w="14" w:type="dxa"/>
              <w:right w:w="14" w:type="dxa"/>
            </w:tcMar>
            <w:vAlign w:val="bottom"/>
            <w:hideMark/>
          </w:tcPr>
          <w:p w14:paraId="7B476676" w14:textId="5DCBBBD2" w:rsidR="00E54966" w:rsidRPr="00BD2510" w:rsidRDefault="00E54966" w:rsidP="009A57F6">
            <w:pPr>
              <w:rPr>
                <w:color w:val="000000"/>
              </w:rPr>
            </w:pPr>
            <w:r w:rsidRPr="00BD2510">
              <w:rPr>
                <w:color w:val="000000"/>
              </w:rPr>
              <w:t xml:space="preserve">  a1_3</w:t>
            </w:r>
          </w:p>
        </w:tc>
        <w:tc>
          <w:tcPr>
            <w:tcW w:w="0" w:type="auto"/>
            <w:shd w:val="clear" w:color="auto" w:fill="auto"/>
            <w:tcMar>
              <w:left w:w="14" w:type="dxa"/>
              <w:right w:w="14" w:type="dxa"/>
            </w:tcMar>
            <w:vAlign w:val="bottom"/>
            <w:hideMark/>
          </w:tcPr>
          <w:p w14:paraId="7D32BF64" w14:textId="77777777" w:rsidR="00E54966" w:rsidRPr="00BD2510" w:rsidRDefault="00E54966" w:rsidP="009A57F6">
            <w:pPr>
              <w:jc w:val="center"/>
              <w:rPr>
                <w:color w:val="000000"/>
              </w:rPr>
            </w:pPr>
            <w:r w:rsidRPr="00BD2510">
              <w:rPr>
                <w:color w:val="000000"/>
              </w:rPr>
              <w:t xml:space="preserve"> 0.</w:t>
            </w:r>
            <w:r w:rsidR="00A910D9" w:rsidRPr="00BD2510">
              <w:rPr>
                <w:color w:val="000000"/>
              </w:rPr>
              <w:t>6</w:t>
            </w:r>
            <w:r w:rsidR="00855E53" w:rsidRPr="00BD2510">
              <w:rPr>
                <w:color w:val="000000"/>
              </w:rPr>
              <w:t>9</w:t>
            </w:r>
          </w:p>
        </w:tc>
        <w:tc>
          <w:tcPr>
            <w:tcW w:w="0" w:type="auto"/>
            <w:shd w:val="clear" w:color="auto" w:fill="auto"/>
            <w:tcMar>
              <w:left w:w="14" w:type="dxa"/>
              <w:right w:w="14" w:type="dxa"/>
            </w:tcMar>
            <w:vAlign w:val="bottom"/>
            <w:hideMark/>
          </w:tcPr>
          <w:p w14:paraId="1EE5495B" w14:textId="77777777" w:rsidR="00E54966" w:rsidRPr="00BD2510" w:rsidRDefault="00E54966" w:rsidP="009A57F6">
            <w:pPr>
              <w:jc w:val="center"/>
              <w:rPr>
                <w:color w:val="000000"/>
              </w:rPr>
            </w:pPr>
            <w:r w:rsidRPr="00BD2510">
              <w:rPr>
                <w:color w:val="000000"/>
              </w:rPr>
              <w:t xml:space="preserve"> 1.9</w:t>
            </w:r>
            <w:r w:rsidR="00855E53" w:rsidRPr="00BD2510">
              <w:rPr>
                <w:color w:val="000000"/>
              </w:rPr>
              <w:t>8</w:t>
            </w:r>
          </w:p>
        </w:tc>
        <w:tc>
          <w:tcPr>
            <w:tcW w:w="0" w:type="auto"/>
            <w:shd w:val="clear" w:color="auto" w:fill="auto"/>
            <w:tcMar>
              <w:left w:w="14" w:type="dxa"/>
              <w:right w:w="14" w:type="dxa"/>
            </w:tcMar>
            <w:vAlign w:val="bottom"/>
            <w:hideMark/>
          </w:tcPr>
          <w:p w14:paraId="5D3BDC6F" w14:textId="77777777" w:rsidR="00E54966" w:rsidRPr="00BD2510" w:rsidRDefault="00E54966" w:rsidP="009A57F6">
            <w:pPr>
              <w:jc w:val="center"/>
              <w:rPr>
                <w:color w:val="000000"/>
              </w:rPr>
            </w:pPr>
            <w:r w:rsidRPr="00BD2510">
              <w:rPr>
                <w:color w:val="000000"/>
              </w:rPr>
              <w:t>.0</w:t>
            </w:r>
            <w:r w:rsidR="00855E53" w:rsidRPr="00BD2510">
              <w:rPr>
                <w:color w:val="000000"/>
              </w:rPr>
              <w:t>48</w:t>
            </w:r>
          </w:p>
        </w:tc>
        <w:tc>
          <w:tcPr>
            <w:tcW w:w="0" w:type="auto"/>
            <w:shd w:val="clear" w:color="auto" w:fill="auto"/>
            <w:tcMar>
              <w:left w:w="14" w:type="dxa"/>
              <w:right w:w="14" w:type="dxa"/>
            </w:tcMar>
            <w:vAlign w:val="bottom"/>
            <w:hideMark/>
          </w:tcPr>
          <w:p w14:paraId="5C8466E3"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5E6C0720" w14:textId="77777777" w:rsidR="00E54966" w:rsidRPr="00BD2510" w:rsidRDefault="00E54966" w:rsidP="009A57F6">
            <w:pPr>
              <w:jc w:val="center"/>
              <w:rPr>
                <w:color w:val="000000"/>
              </w:rPr>
            </w:pPr>
            <w:r w:rsidRPr="00BD2510">
              <w:rPr>
                <w:color w:val="000000"/>
              </w:rPr>
              <w:t xml:space="preserve"> 0.66</w:t>
            </w:r>
          </w:p>
        </w:tc>
        <w:tc>
          <w:tcPr>
            <w:tcW w:w="0" w:type="auto"/>
            <w:shd w:val="clear" w:color="auto" w:fill="auto"/>
            <w:tcMar>
              <w:left w:w="14" w:type="dxa"/>
              <w:right w:w="14" w:type="dxa"/>
            </w:tcMar>
            <w:vAlign w:val="bottom"/>
            <w:hideMark/>
          </w:tcPr>
          <w:p w14:paraId="715A4FB5" w14:textId="77777777" w:rsidR="00E54966" w:rsidRPr="00BD2510" w:rsidRDefault="00E54966" w:rsidP="009A57F6">
            <w:pPr>
              <w:jc w:val="center"/>
              <w:rPr>
                <w:color w:val="000000"/>
              </w:rPr>
            </w:pPr>
            <w:r w:rsidRPr="00BD2510">
              <w:rPr>
                <w:color w:val="000000"/>
              </w:rPr>
              <w:t xml:space="preserve"> 1.9</w:t>
            </w:r>
            <w:r w:rsidR="006759D8" w:rsidRPr="00BD2510">
              <w:rPr>
                <w:color w:val="000000"/>
              </w:rPr>
              <w:t>2</w:t>
            </w:r>
          </w:p>
        </w:tc>
        <w:tc>
          <w:tcPr>
            <w:tcW w:w="0" w:type="auto"/>
            <w:shd w:val="clear" w:color="auto" w:fill="auto"/>
            <w:tcMar>
              <w:left w:w="14" w:type="dxa"/>
              <w:right w:w="14" w:type="dxa"/>
            </w:tcMar>
            <w:vAlign w:val="bottom"/>
            <w:hideMark/>
          </w:tcPr>
          <w:p w14:paraId="30B0C0FA" w14:textId="77777777" w:rsidR="00E54966" w:rsidRPr="00BD2510" w:rsidRDefault="00E54966" w:rsidP="009A57F6">
            <w:pPr>
              <w:jc w:val="center"/>
              <w:rPr>
                <w:color w:val="000000"/>
              </w:rPr>
            </w:pPr>
            <w:r w:rsidRPr="00BD2510">
              <w:rPr>
                <w:color w:val="000000"/>
              </w:rPr>
              <w:t>.0</w:t>
            </w:r>
            <w:r w:rsidR="006759D8" w:rsidRPr="00BD2510">
              <w:rPr>
                <w:color w:val="000000"/>
              </w:rPr>
              <w:t>55</w:t>
            </w:r>
          </w:p>
        </w:tc>
        <w:tc>
          <w:tcPr>
            <w:tcW w:w="0" w:type="auto"/>
            <w:tcMar>
              <w:left w:w="14" w:type="dxa"/>
              <w:right w:w="14" w:type="dxa"/>
            </w:tcMar>
          </w:tcPr>
          <w:p w14:paraId="07E7F1CB" w14:textId="77777777" w:rsidR="00E54966" w:rsidRPr="00BD2510" w:rsidRDefault="00E54966" w:rsidP="009A57F6">
            <w:pPr>
              <w:jc w:val="center"/>
              <w:rPr>
                <w:color w:val="000000"/>
              </w:rPr>
            </w:pPr>
          </w:p>
        </w:tc>
        <w:tc>
          <w:tcPr>
            <w:tcW w:w="0" w:type="auto"/>
            <w:tcMar>
              <w:left w:w="14" w:type="dxa"/>
              <w:right w:w="14" w:type="dxa"/>
            </w:tcMar>
            <w:vAlign w:val="bottom"/>
          </w:tcPr>
          <w:p w14:paraId="6833AA59" w14:textId="77777777" w:rsidR="00E54966" w:rsidRPr="00BD2510" w:rsidRDefault="00E54966" w:rsidP="009A57F6">
            <w:pPr>
              <w:jc w:val="center"/>
              <w:rPr>
                <w:color w:val="000000"/>
              </w:rPr>
            </w:pPr>
            <w:r w:rsidRPr="00BD2510">
              <w:rPr>
                <w:color w:val="000000"/>
              </w:rPr>
              <w:t xml:space="preserve"> 0.</w:t>
            </w:r>
            <w:r w:rsidR="00B9601F" w:rsidRPr="00BD2510">
              <w:rPr>
                <w:color w:val="000000"/>
              </w:rPr>
              <w:t>60</w:t>
            </w:r>
          </w:p>
        </w:tc>
        <w:tc>
          <w:tcPr>
            <w:tcW w:w="0" w:type="auto"/>
            <w:tcMar>
              <w:left w:w="14" w:type="dxa"/>
              <w:right w:w="14" w:type="dxa"/>
            </w:tcMar>
            <w:vAlign w:val="bottom"/>
          </w:tcPr>
          <w:p w14:paraId="211AFB9D" w14:textId="77777777" w:rsidR="00E54966" w:rsidRPr="00BD2510" w:rsidRDefault="00E54966" w:rsidP="009A57F6">
            <w:pPr>
              <w:jc w:val="center"/>
              <w:rPr>
                <w:color w:val="000000"/>
              </w:rPr>
            </w:pPr>
            <w:r w:rsidRPr="00BD2510">
              <w:rPr>
                <w:color w:val="000000"/>
              </w:rPr>
              <w:t xml:space="preserve"> 1.7</w:t>
            </w:r>
            <w:r w:rsidR="00B9601F" w:rsidRPr="00BD2510">
              <w:rPr>
                <w:color w:val="000000"/>
              </w:rPr>
              <w:t>4</w:t>
            </w:r>
          </w:p>
        </w:tc>
        <w:tc>
          <w:tcPr>
            <w:tcW w:w="0" w:type="auto"/>
            <w:tcMar>
              <w:left w:w="14" w:type="dxa"/>
              <w:right w:w="14" w:type="dxa"/>
            </w:tcMar>
            <w:vAlign w:val="bottom"/>
          </w:tcPr>
          <w:p w14:paraId="2333835D" w14:textId="77777777" w:rsidR="00E54966" w:rsidRPr="00BD2510" w:rsidRDefault="00E54966" w:rsidP="009A57F6">
            <w:pPr>
              <w:jc w:val="center"/>
              <w:rPr>
                <w:color w:val="000000"/>
              </w:rPr>
            </w:pPr>
            <w:r w:rsidRPr="00BD2510">
              <w:rPr>
                <w:color w:val="000000"/>
              </w:rPr>
              <w:t>.08</w:t>
            </w:r>
            <w:r w:rsidR="00B9601F" w:rsidRPr="00BD2510">
              <w:rPr>
                <w:color w:val="000000"/>
              </w:rPr>
              <w:t>2</w:t>
            </w:r>
          </w:p>
        </w:tc>
      </w:tr>
      <w:tr w:rsidR="00E54966" w:rsidRPr="00BD2510" w14:paraId="79343927" w14:textId="77777777" w:rsidTr="008A4255">
        <w:trPr>
          <w:trHeight w:val="20"/>
        </w:trPr>
        <w:tc>
          <w:tcPr>
            <w:tcW w:w="0" w:type="auto"/>
            <w:shd w:val="clear" w:color="auto" w:fill="auto"/>
            <w:tcMar>
              <w:left w:w="14" w:type="dxa"/>
              <w:right w:w="14" w:type="dxa"/>
            </w:tcMar>
            <w:vAlign w:val="bottom"/>
            <w:hideMark/>
          </w:tcPr>
          <w:p w14:paraId="52B9D002" w14:textId="6BF14639" w:rsidR="00E54966" w:rsidRPr="00BD2510" w:rsidRDefault="00E54966" w:rsidP="009A57F6">
            <w:pPr>
              <w:rPr>
                <w:color w:val="000000"/>
              </w:rPr>
            </w:pPr>
            <w:r w:rsidRPr="00BD2510">
              <w:rPr>
                <w:color w:val="000000"/>
              </w:rPr>
              <w:t xml:space="preserve">  a2_1 </w:t>
            </w:r>
          </w:p>
        </w:tc>
        <w:tc>
          <w:tcPr>
            <w:tcW w:w="0" w:type="auto"/>
            <w:shd w:val="clear" w:color="auto" w:fill="auto"/>
            <w:tcMar>
              <w:left w:w="14" w:type="dxa"/>
              <w:right w:w="14" w:type="dxa"/>
            </w:tcMar>
            <w:vAlign w:val="bottom"/>
            <w:hideMark/>
          </w:tcPr>
          <w:p w14:paraId="3D6DB91D" w14:textId="77777777" w:rsidR="00E54966" w:rsidRPr="00BD2510" w:rsidRDefault="00E54966" w:rsidP="009A57F6">
            <w:pPr>
              <w:jc w:val="center"/>
              <w:rPr>
                <w:color w:val="000000"/>
              </w:rPr>
            </w:pPr>
            <w:r w:rsidRPr="00BD2510">
              <w:rPr>
                <w:color w:val="000000"/>
              </w:rPr>
              <w:t xml:space="preserve"> 3.</w:t>
            </w:r>
            <w:r w:rsidR="00A910D9" w:rsidRPr="00BD2510">
              <w:rPr>
                <w:color w:val="000000"/>
              </w:rPr>
              <w:t>34</w:t>
            </w:r>
          </w:p>
        </w:tc>
        <w:tc>
          <w:tcPr>
            <w:tcW w:w="0" w:type="auto"/>
            <w:shd w:val="clear" w:color="auto" w:fill="auto"/>
            <w:tcMar>
              <w:left w:w="14" w:type="dxa"/>
              <w:right w:w="14" w:type="dxa"/>
            </w:tcMar>
            <w:vAlign w:val="bottom"/>
            <w:hideMark/>
          </w:tcPr>
          <w:p w14:paraId="356365F4" w14:textId="77777777" w:rsidR="00E54966" w:rsidRPr="00BD2510" w:rsidRDefault="00E54966" w:rsidP="009A57F6">
            <w:pPr>
              <w:jc w:val="center"/>
              <w:rPr>
                <w:color w:val="000000"/>
              </w:rPr>
            </w:pPr>
            <w:r w:rsidRPr="00BD2510">
              <w:rPr>
                <w:color w:val="000000"/>
              </w:rPr>
              <w:t xml:space="preserve"> 5.</w:t>
            </w:r>
            <w:r w:rsidR="00A910D9" w:rsidRPr="00BD2510">
              <w:rPr>
                <w:color w:val="000000"/>
              </w:rPr>
              <w:t>60</w:t>
            </w:r>
          </w:p>
        </w:tc>
        <w:tc>
          <w:tcPr>
            <w:tcW w:w="0" w:type="auto"/>
            <w:shd w:val="clear" w:color="auto" w:fill="auto"/>
            <w:tcMar>
              <w:left w:w="14" w:type="dxa"/>
              <w:right w:w="14" w:type="dxa"/>
            </w:tcMar>
            <w:vAlign w:val="bottom"/>
            <w:hideMark/>
          </w:tcPr>
          <w:p w14:paraId="414B0201" w14:textId="77777777" w:rsidR="00E54966" w:rsidRPr="00BD2510" w:rsidRDefault="00E54966" w:rsidP="009A57F6">
            <w:pPr>
              <w:jc w:val="center"/>
              <w:rPr>
                <w:color w:val="000000"/>
              </w:rPr>
            </w:pPr>
            <w:r w:rsidRPr="00BD2510">
              <w:rPr>
                <w:color w:val="000000"/>
              </w:rPr>
              <w:t>&lt;.001</w:t>
            </w:r>
          </w:p>
        </w:tc>
        <w:tc>
          <w:tcPr>
            <w:tcW w:w="0" w:type="auto"/>
            <w:shd w:val="clear" w:color="auto" w:fill="auto"/>
            <w:tcMar>
              <w:left w:w="14" w:type="dxa"/>
              <w:right w:w="14" w:type="dxa"/>
            </w:tcMar>
            <w:vAlign w:val="bottom"/>
            <w:hideMark/>
          </w:tcPr>
          <w:p w14:paraId="7598BB53"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7F574C9E" w14:textId="77777777" w:rsidR="00E54966" w:rsidRPr="00BD2510" w:rsidRDefault="00E54966" w:rsidP="009A57F6">
            <w:pPr>
              <w:jc w:val="center"/>
              <w:rPr>
                <w:color w:val="000000"/>
              </w:rPr>
            </w:pPr>
            <w:r w:rsidRPr="00BD2510">
              <w:rPr>
                <w:color w:val="000000"/>
              </w:rPr>
              <w:t xml:space="preserve"> 3.</w:t>
            </w:r>
            <w:r w:rsidR="006759D8" w:rsidRPr="00BD2510">
              <w:rPr>
                <w:color w:val="000000"/>
              </w:rPr>
              <w:t>47</w:t>
            </w:r>
          </w:p>
        </w:tc>
        <w:tc>
          <w:tcPr>
            <w:tcW w:w="0" w:type="auto"/>
            <w:shd w:val="clear" w:color="auto" w:fill="auto"/>
            <w:tcMar>
              <w:left w:w="14" w:type="dxa"/>
              <w:right w:w="14" w:type="dxa"/>
            </w:tcMar>
            <w:vAlign w:val="bottom"/>
            <w:hideMark/>
          </w:tcPr>
          <w:p w14:paraId="53235823" w14:textId="77777777" w:rsidR="00E54966" w:rsidRPr="00BD2510" w:rsidRDefault="00E54966" w:rsidP="009A57F6">
            <w:pPr>
              <w:jc w:val="center"/>
              <w:rPr>
                <w:color w:val="000000"/>
              </w:rPr>
            </w:pPr>
            <w:r w:rsidRPr="00BD2510">
              <w:rPr>
                <w:color w:val="000000"/>
              </w:rPr>
              <w:t xml:space="preserve"> 5.</w:t>
            </w:r>
            <w:r w:rsidR="006759D8" w:rsidRPr="00BD2510">
              <w:rPr>
                <w:color w:val="000000"/>
              </w:rPr>
              <w:t>82</w:t>
            </w:r>
          </w:p>
        </w:tc>
        <w:tc>
          <w:tcPr>
            <w:tcW w:w="0" w:type="auto"/>
            <w:shd w:val="clear" w:color="auto" w:fill="auto"/>
            <w:tcMar>
              <w:left w:w="14" w:type="dxa"/>
              <w:right w:w="14" w:type="dxa"/>
            </w:tcMar>
            <w:vAlign w:val="bottom"/>
            <w:hideMark/>
          </w:tcPr>
          <w:p w14:paraId="0DF9119B" w14:textId="77777777" w:rsidR="00E54966" w:rsidRPr="00BD2510" w:rsidRDefault="00E54966" w:rsidP="009A57F6">
            <w:pPr>
              <w:jc w:val="center"/>
              <w:rPr>
                <w:color w:val="000000"/>
              </w:rPr>
            </w:pPr>
            <w:r w:rsidRPr="00BD2510">
              <w:rPr>
                <w:color w:val="000000"/>
              </w:rPr>
              <w:t>&lt;.001</w:t>
            </w:r>
          </w:p>
        </w:tc>
        <w:tc>
          <w:tcPr>
            <w:tcW w:w="0" w:type="auto"/>
            <w:tcMar>
              <w:left w:w="14" w:type="dxa"/>
              <w:right w:w="14" w:type="dxa"/>
            </w:tcMar>
          </w:tcPr>
          <w:p w14:paraId="27252773" w14:textId="77777777" w:rsidR="00E54966" w:rsidRPr="00BD2510" w:rsidRDefault="00E54966" w:rsidP="009A57F6">
            <w:pPr>
              <w:jc w:val="center"/>
              <w:rPr>
                <w:color w:val="000000"/>
              </w:rPr>
            </w:pPr>
          </w:p>
        </w:tc>
        <w:tc>
          <w:tcPr>
            <w:tcW w:w="0" w:type="auto"/>
            <w:tcMar>
              <w:left w:w="14" w:type="dxa"/>
              <w:right w:w="14" w:type="dxa"/>
            </w:tcMar>
            <w:vAlign w:val="bottom"/>
          </w:tcPr>
          <w:p w14:paraId="57672CD6" w14:textId="77777777" w:rsidR="00E54966" w:rsidRPr="00BD2510" w:rsidRDefault="00E54966" w:rsidP="009A57F6">
            <w:pPr>
              <w:jc w:val="center"/>
              <w:rPr>
                <w:color w:val="000000"/>
              </w:rPr>
            </w:pPr>
            <w:r w:rsidRPr="00BD2510">
              <w:rPr>
                <w:color w:val="000000"/>
              </w:rPr>
              <w:t xml:space="preserve"> 3.2</w:t>
            </w:r>
            <w:r w:rsidR="00B9601F" w:rsidRPr="00BD2510">
              <w:rPr>
                <w:color w:val="000000"/>
              </w:rPr>
              <w:t>6</w:t>
            </w:r>
          </w:p>
        </w:tc>
        <w:tc>
          <w:tcPr>
            <w:tcW w:w="0" w:type="auto"/>
            <w:tcMar>
              <w:left w:w="14" w:type="dxa"/>
              <w:right w:w="14" w:type="dxa"/>
            </w:tcMar>
            <w:vAlign w:val="bottom"/>
          </w:tcPr>
          <w:p w14:paraId="2C2FE137" w14:textId="77777777" w:rsidR="00E54966" w:rsidRPr="00BD2510" w:rsidRDefault="00E54966" w:rsidP="009A57F6">
            <w:pPr>
              <w:jc w:val="center"/>
              <w:rPr>
                <w:color w:val="000000"/>
              </w:rPr>
            </w:pPr>
            <w:r w:rsidRPr="00BD2510">
              <w:rPr>
                <w:color w:val="000000"/>
              </w:rPr>
              <w:t xml:space="preserve"> 5.2</w:t>
            </w:r>
            <w:r w:rsidR="00B9601F" w:rsidRPr="00BD2510">
              <w:rPr>
                <w:color w:val="000000"/>
              </w:rPr>
              <w:t>6</w:t>
            </w:r>
          </w:p>
        </w:tc>
        <w:tc>
          <w:tcPr>
            <w:tcW w:w="0" w:type="auto"/>
            <w:tcMar>
              <w:left w:w="14" w:type="dxa"/>
              <w:right w:w="14" w:type="dxa"/>
            </w:tcMar>
            <w:vAlign w:val="bottom"/>
          </w:tcPr>
          <w:p w14:paraId="43DFBBCB" w14:textId="77777777" w:rsidR="00E54966" w:rsidRPr="00BD2510" w:rsidRDefault="00E54966" w:rsidP="009A57F6">
            <w:pPr>
              <w:jc w:val="center"/>
              <w:rPr>
                <w:color w:val="000000"/>
              </w:rPr>
            </w:pPr>
            <w:r w:rsidRPr="00BD2510">
              <w:rPr>
                <w:color w:val="000000"/>
              </w:rPr>
              <w:t>&lt;.001</w:t>
            </w:r>
          </w:p>
        </w:tc>
      </w:tr>
      <w:tr w:rsidR="00E54966" w:rsidRPr="00BD2510" w14:paraId="673246EF" w14:textId="77777777" w:rsidTr="008A4255">
        <w:trPr>
          <w:trHeight w:val="20"/>
        </w:trPr>
        <w:tc>
          <w:tcPr>
            <w:tcW w:w="0" w:type="auto"/>
            <w:shd w:val="clear" w:color="auto" w:fill="auto"/>
            <w:tcMar>
              <w:left w:w="14" w:type="dxa"/>
              <w:right w:w="14" w:type="dxa"/>
            </w:tcMar>
            <w:vAlign w:val="bottom"/>
            <w:hideMark/>
          </w:tcPr>
          <w:p w14:paraId="63818846" w14:textId="221FD7DE" w:rsidR="00E54966" w:rsidRPr="00BD2510" w:rsidRDefault="00E54966" w:rsidP="009A57F6">
            <w:pPr>
              <w:rPr>
                <w:color w:val="000000"/>
              </w:rPr>
            </w:pPr>
            <w:r w:rsidRPr="00BD2510">
              <w:rPr>
                <w:color w:val="000000"/>
              </w:rPr>
              <w:t xml:space="preserve">  a2_2</w:t>
            </w:r>
          </w:p>
        </w:tc>
        <w:tc>
          <w:tcPr>
            <w:tcW w:w="0" w:type="auto"/>
            <w:shd w:val="clear" w:color="auto" w:fill="auto"/>
            <w:tcMar>
              <w:left w:w="14" w:type="dxa"/>
              <w:right w:w="14" w:type="dxa"/>
            </w:tcMar>
            <w:vAlign w:val="bottom"/>
            <w:hideMark/>
          </w:tcPr>
          <w:p w14:paraId="7B55D00D" w14:textId="77777777" w:rsidR="00E54966" w:rsidRPr="00BD2510" w:rsidRDefault="00E54966" w:rsidP="009A57F6">
            <w:pPr>
              <w:jc w:val="center"/>
              <w:rPr>
                <w:color w:val="000000"/>
              </w:rPr>
            </w:pPr>
            <w:r w:rsidRPr="00BD2510">
              <w:rPr>
                <w:color w:val="000000"/>
              </w:rPr>
              <w:t>2</w:t>
            </w:r>
            <w:r w:rsidR="00A910D9" w:rsidRPr="00BD2510">
              <w:rPr>
                <w:color w:val="000000"/>
              </w:rPr>
              <w:t>1.1</w:t>
            </w:r>
            <w:r w:rsidR="00855E53" w:rsidRPr="00BD2510">
              <w:rPr>
                <w:color w:val="000000"/>
              </w:rPr>
              <w:t>0</w:t>
            </w:r>
          </w:p>
        </w:tc>
        <w:tc>
          <w:tcPr>
            <w:tcW w:w="0" w:type="auto"/>
            <w:shd w:val="clear" w:color="auto" w:fill="auto"/>
            <w:tcMar>
              <w:left w:w="14" w:type="dxa"/>
              <w:right w:w="14" w:type="dxa"/>
            </w:tcMar>
            <w:vAlign w:val="bottom"/>
            <w:hideMark/>
          </w:tcPr>
          <w:p w14:paraId="261B6EC5" w14:textId="77777777" w:rsidR="00E54966" w:rsidRPr="00BD2510" w:rsidRDefault="00E54966" w:rsidP="009A57F6">
            <w:pPr>
              <w:jc w:val="center"/>
              <w:rPr>
                <w:color w:val="000000"/>
              </w:rPr>
            </w:pPr>
            <w:r w:rsidRPr="00BD2510">
              <w:rPr>
                <w:color w:val="000000"/>
              </w:rPr>
              <w:t>10.</w:t>
            </w:r>
            <w:r w:rsidR="00855E53" w:rsidRPr="00BD2510">
              <w:rPr>
                <w:color w:val="000000"/>
              </w:rPr>
              <w:t>7</w:t>
            </w:r>
            <w:r w:rsidR="00A910D9" w:rsidRPr="00BD2510">
              <w:rPr>
                <w:color w:val="000000"/>
              </w:rPr>
              <w:t>0</w:t>
            </w:r>
          </w:p>
        </w:tc>
        <w:tc>
          <w:tcPr>
            <w:tcW w:w="0" w:type="auto"/>
            <w:shd w:val="clear" w:color="auto" w:fill="auto"/>
            <w:tcMar>
              <w:left w:w="14" w:type="dxa"/>
              <w:right w:w="14" w:type="dxa"/>
            </w:tcMar>
            <w:vAlign w:val="bottom"/>
            <w:hideMark/>
          </w:tcPr>
          <w:p w14:paraId="057552B6" w14:textId="77777777" w:rsidR="00E54966" w:rsidRPr="00BD2510" w:rsidRDefault="00E54966" w:rsidP="009A57F6">
            <w:pPr>
              <w:jc w:val="center"/>
              <w:rPr>
                <w:color w:val="000000"/>
              </w:rPr>
            </w:pPr>
            <w:r w:rsidRPr="00BD2510">
              <w:rPr>
                <w:color w:val="000000"/>
              </w:rPr>
              <w:t>&lt;.001</w:t>
            </w:r>
          </w:p>
        </w:tc>
        <w:tc>
          <w:tcPr>
            <w:tcW w:w="0" w:type="auto"/>
            <w:shd w:val="clear" w:color="auto" w:fill="auto"/>
            <w:tcMar>
              <w:left w:w="14" w:type="dxa"/>
              <w:right w:w="14" w:type="dxa"/>
            </w:tcMar>
            <w:vAlign w:val="bottom"/>
            <w:hideMark/>
          </w:tcPr>
          <w:p w14:paraId="00F2CD1D"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hideMark/>
          </w:tcPr>
          <w:p w14:paraId="7DB37F76" w14:textId="77777777" w:rsidR="00E54966" w:rsidRPr="00BD2510" w:rsidRDefault="00E54966" w:rsidP="009A57F6">
            <w:pPr>
              <w:jc w:val="center"/>
              <w:rPr>
                <w:color w:val="000000"/>
              </w:rPr>
            </w:pPr>
            <w:r w:rsidRPr="00BD2510">
              <w:rPr>
                <w:color w:val="000000"/>
              </w:rPr>
              <w:t>2</w:t>
            </w:r>
            <w:r w:rsidR="006759D8" w:rsidRPr="00BD2510">
              <w:rPr>
                <w:color w:val="000000"/>
              </w:rPr>
              <w:t>1.62</w:t>
            </w:r>
          </w:p>
        </w:tc>
        <w:tc>
          <w:tcPr>
            <w:tcW w:w="0" w:type="auto"/>
            <w:shd w:val="clear" w:color="auto" w:fill="auto"/>
            <w:tcMar>
              <w:left w:w="14" w:type="dxa"/>
              <w:right w:w="14" w:type="dxa"/>
            </w:tcMar>
            <w:vAlign w:val="bottom"/>
            <w:hideMark/>
          </w:tcPr>
          <w:p w14:paraId="6A2DDF55" w14:textId="77777777" w:rsidR="00E54966" w:rsidRPr="00BD2510" w:rsidRDefault="006759D8" w:rsidP="009A57F6">
            <w:pPr>
              <w:jc w:val="center"/>
              <w:rPr>
                <w:color w:val="000000"/>
              </w:rPr>
            </w:pPr>
            <w:r w:rsidRPr="00BD2510">
              <w:rPr>
                <w:color w:val="000000"/>
              </w:rPr>
              <w:t>11.79</w:t>
            </w:r>
          </w:p>
        </w:tc>
        <w:tc>
          <w:tcPr>
            <w:tcW w:w="0" w:type="auto"/>
            <w:shd w:val="clear" w:color="auto" w:fill="auto"/>
            <w:tcMar>
              <w:left w:w="14" w:type="dxa"/>
              <w:right w:w="14" w:type="dxa"/>
            </w:tcMar>
            <w:vAlign w:val="bottom"/>
            <w:hideMark/>
          </w:tcPr>
          <w:p w14:paraId="7CDDA2DB" w14:textId="77777777" w:rsidR="00E54966" w:rsidRPr="00BD2510" w:rsidRDefault="00E54966" w:rsidP="009A57F6">
            <w:pPr>
              <w:jc w:val="center"/>
              <w:rPr>
                <w:color w:val="000000"/>
              </w:rPr>
            </w:pPr>
            <w:r w:rsidRPr="00BD2510">
              <w:rPr>
                <w:color w:val="000000"/>
              </w:rPr>
              <w:t>&lt;.001</w:t>
            </w:r>
          </w:p>
        </w:tc>
        <w:tc>
          <w:tcPr>
            <w:tcW w:w="0" w:type="auto"/>
            <w:tcMar>
              <w:left w:w="14" w:type="dxa"/>
              <w:right w:w="14" w:type="dxa"/>
            </w:tcMar>
          </w:tcPr>
          <w:p w14:paraId="5DBDA9BD" w14:textId="77777777" w:rsidR="00E54966" w:rsidRPr="00BD2510" w:rsidRDefault="00E54966" w:rsidP="009A57F6">
            <w:pPr>
              <w:jc w:val="center"/>
              <w:rPr>
                <w:color w:val="000000"/>
              </w:rPr>
            </w:pPr>
          </w:p>
        </w:tc>
        <w:tc>
          <w:tcPr>
            <w:tcW w:w="0" w:type="auto"/>
            <w:tcMar>
              <w:left w:w="14" w:type="dxa"/>
              <w:right w:w="14" w:type="dxa"/>
            </w:tcMar>
            <w:vAlign w:val="bottom"/>
          </w:tcPr>
          <w:p w14:paraId="50258D01" w14:textId="77777777" w:rsidR="00E54966" w:rsidRPr="00BD2510" w:rsidRDefault="00E54966" w:rsidP="009A57F6">
            <w:pPr>
              <w:jc w:val="center"/>
              <w:rPr>
                <w:color w:val="000000"/>
              </w:rPr>
            </w:pPr>
            <w:r w:rsidRPr="00BD2510">
              <w:rPr>
                <w:color w:val="000000"/>
              </w:rPr>
              <w:t>20.7</w:t>
            </w:r>
            <w:r w:rsidR="00B9601F" w:rsidRPr="00BD2510">
              <w:rPr>
                <w:color w:val="000000"/>
              </w:rPr>
              <w:t>7</w:t>
            </w:r>
          </w:p>
        </w:tc>
        <w:tc>
          <w:tcPr>
            <w:tcW w:w="0" w:type="auto"/>
            <w:tcMar>
              <w:left w:w="14" w:type="dxa"/>
              <w:right w:w="14" w:type="dxa"/>
            </w:tcMar>
            <w:vAlign w:val="bottom"/>
          </w:tcPr>
          <w:p w14:paraId="4B9F34EE" w14:textId="77777777" w:rsidR="00E54966" w:rsidRPr="00BD2510" w:rsidRDefault="00E54966" w:rsidP="009A57F6">
            <w:pPr>
              <w:jc w:val="center"/>
              <w:rPr>
                <w:color w:val="000000"/>
              </w:rPr>
            </w:pPr>
            <w:r w:rsidRPr="00BD2510">
              <w:rPr>
                <w:color w:val="000000"/>
              </w:rPr>
              <w:t>10.2</w:t>
            </w:r>
            <w:r w:rsidR="00B9601F" w:rsidRPr="00BD2510">
              <w:rPr>
                <w:color w:val="000000"/>
              </w:rPr>
              <w:t>1</w:t>
            </w:r>
          </w:p>
        </w:tc>
        <w:tc>
          <w:tcPr>
            <w:tcW w:w="0" w:type="auto"/>
            <w:tcMar>
              <w:left w:w="14" w:type="dxa"/>
              <w:right w:w="14" w:type="dxa"/>
            </w:tcMar>
            <w:vAlign w:val="bottom"/>
          </w:tcPr>
          <w:p w14:paraId="35BE78EF" w14:textId="77777777" w:rsidR="00E54966" w:rsidRPr="00BD2510" w:rsidRDefault="00E54966" w:rsidP="009A57F6">
            <w:pPr>
              <w:jc w:val="center"/>
              <w:rPr>
                <w:color w:val="000000"/>
              </w:rPr>
            </w:pPr>
            <w:r w:rsidRPr="00BD2510">
              <w:rPr>
                <w:color w:val="000000"/>
              </w:rPr>
              <w:t>&lt;.001</w:t>
            </w:r>
          </w:p>
        </w:tc>
      </w:tr>
      <w:tr w:rsidR="00E54966" w:rsidRPr="00BD2510" w14:paraId="6F5EBC5B" w14:textId="77777777" w:rsidTr="00411F23">
        <w:trPr>
          <w:trHeight w:val="20"/>
        </w:trPr>
        <w:tc>
          <w:tcPr>
            <w:tcW w:w="0" w:type="auto"/>
            <w:tcBorders>
              <w:bottom w:val="single" w:sz="4" w:space="0" w:color="auto"/>
            </w:tcBorders>
            <w:shd w:val="clear" w:color="auto" w:fill="auto"/>
            <w:tcMar>
              <w:left w:w="14" w:type="dxa"/>
              <w:right w:w="14" w:type="dxa"/>
            </w:tcMar>
            <w:vAlign w:val="bottom"/>
            <w:hideMark/>
          </w:tcPr>
          <w:p w14:paraId="0ED81E10" w14:textId="3AA92D80" w:rsidR="00E54966" w:rsidRPr="00BD2510" w:rsidRDefault="00E54966" w:rsidP="009A57F6">
            <w:pPr>
              <w:rPr>
                <w:color w:val="000000"/>
              </w:rPr>
            </w:pPr>
            <w:r w:rsidRPr="00BD2510">
              <w:rPr>
                <w:color w:val="000000"/>
              </w:rPr>
              <w:t xml:space="preserve">  a2_3</w:t>
            </w:r>
          </w:p>
        </w:tc>
        <w:tc>
          <w:tcPr>
            <w:tcW w:w="0" w:type="auto"/>
            <w:tcBorders>
              <w:bottom w:val="single" w:sz="4" w:space="0" w:color="auto"/>
            </w:tcBorders>
            <w:shd w:val="clear" w:color="auto" w:fill="auto"/>
            <w:tcMar>
              <w:left w:w="14" w:type="dxa"/>
              <w:right w:w="14" w:type="dxa"/>
            </w:tcMar>
            <w:vAlign w:val="bottom"/>
            <w:hideMark/>
          </w:tcPr>
          <w:p w14:paraId="1405FA1F" w14:textId="77777777" w:rsidR="00E54966" w:rsidRPr="00BD2510" w:rsidRDefault="00E54966" w:rsidP="009A57F6">
            <w:pPr>
              <w:jc w:val="center"/>
              <w:rPr>
                <w:color w:val="000000"/>
              </w:rPr>
            </w:pPr>
            <w:r w:rsidRPr="00BD2510">
              <w:rPr>
                <w:color w:val="000000"/>
              </w:rPr>
              <w:t xml:space="preserve"> 0.7</w:t>
            </w:r>
            <w:r w:rsidR="00855E53" w:rsidRPr="00BD2510">
              <w:rPr>
                <w:color w:val="000000"/>
              </w:rPr>
              <w:t>7</w:t>
            </w:r>
          </w:p>
        </w:tc>
        <w:tc>
          <w:tcPr>
            <w:tcW w:w="0" w:type="auto"/>
            <w:tcBorders>
              <w:bottom w:val="single" w:sz="4" w:space="0" w:color="auto"/>
            </w:tcBorders>
            <w:shd w:val="clear" w:color="auto" w:fill="auto"/>
            <w:tcMar>
              <w:left w:w="14" w:type="dxa"/>
              <w:right w:w="14" w:type="dxa"/>
            </w:tcMar>
            <w:vAlign w:val="bottom"/>
            <w:hideMark/>
          </w:tcPr>
          <w:p w14:paraId="4459347A" w14:textId="77777777" w:rsidR="00E54966" w:rsidRPr="00BD2510" w:rsidRDefault="00E54966" w:rsidP="009A57F6">
            <w:pPr>
              <w:jc w:val="center"/>
              <w:rPr>
                <w:color w:val="000000"/>
              </w:rPr>
            </w:pPr>
            <w:r w:rsidRPr="00BD2510">
              <w:rPr>
                <w:color w:val="000000"/>
              </w:rPr>
              <w:t xml:space="preserve"> 3.</w:t>
            </w:r>
            <w:r w:rsidR="00A910D9" w:rsidRPr="00BD2510">
              <w:rPr>
                <w:color w:val="000000"/>
              </w:rPr>
              <w:t>20</w:t>
            </w:r>
          </w:p>
        </w:tc>
        <w:tc>
          <w:tcPr>
            <w:tcW w:w="0" w:type="auto"/>
            <w:tcBorders>
              <w:bottom w:val="single" w:sz="4" w:space="0" w:color="auto"/>
            </w:tcBorders>
            <w:shd w:val="clear" w:color="auto" w:fill="auto"/>
            <w:tcMar>
              <w:left w:w="14" w:type="dxa"/>
              <w:right w:w="14" w:type="dxa"/>
            </w:tcMar>
            <w:vAlign w:val="bottom"/>
            <w:hideMark/>
          </w:tcPr>
          <w:p w14:paraId="2D3F1585" w14:textId="77777777" w:rsidR="00E54966" w:rsidRPr="00BD2510" w:rsidRDefault="00E54966" w:rsidP="009A57F6">
            <w:pPr>
              <w:jc w:val="center"/>
              <w:rPr>
                <w:color w:val="000000"/>
              </w:rPr>
            </w:pPr>
            <w:r w:rsidRPr="00BD2510">
              <w:rPr>
                <w:color w:val="000000"/>
              </w:rPr>
              <w:t>.001</w:t>
            </w:r>
          </w:p>
        </w:tc>
        <w:tc>
          <w:tcPr>
            <w:tcW w:w="0" w:type="auto"/>
            <w:tcBorders>
              <w:bottom w:val="single" w:sz="4" w:space="0" w:color="auto"/>
            </w:tcBorders>
            <w:shd w:val="clear" w:color="auto" w:fill="auto"/>
            <w:tcMar>
              <w:left w:w="14" w:type="dxa"/>
              <w:right w:w="14" w:type="dxa"/>
            </w:tcMar>
            <w:vAlign w:val="bottom"/>
            <w:hideMark/>
          </w:tcPr>
          <w:p w14:paraId="68296A0D" w14:textId="77777777" w:rsidR="00E54966" w:rsidRPr="00BD2510" w:rsidRDefault="00E54966" w:rsidP="009A57F6">
            <w:pPr>
              <w:jc w:val="center"/>
              <w:rPr>
                <w:color w:val="000000"/>
              </w:rPr>
            </w:pPr>
          </w:p>
        </w:tc>
        <w:tc>
          <w:tcPr>
            <w:tcW w:w="0" w:type="auto"/>
            <w:tcBorders>
              <w:bottom w:val="single" w:sz="4" w:space="0" w:color="auto"/>
            </w:tcBorders>
            <w:shd w:val="clear" w:color="auto" w:fill="auto"/>
            <w:tcMar>
              <w:left w:w="14" w:type="dxa"/>
              <w:right w:w="14" w:type="dxa"/>
            </w:tcMar>
            <w:vAlign w:val="bottom"/>
            <w:hideMark/>
          </w:tcPr>
          <w:p w14:paraId="17D673A7" w14:textId="77777777" w:rsidR="00E54966" w:rsidRPr="00BD2510" w:rsidRDefault="00E54966" w:rsidP="009A57F6">
            <w:pPr>
              <w:jc w:val="center"/>
              <w:rPr>
                <w:color w:val="000000"/>
              </w:rPr>
            </w:pPr>
            <w:r w:rsidRPr="00BD2510">
              <w:rPr>
                <w:color w:val="000000"/>
              </w:rPr>
              <w:t xml:space="preserve"> 0.7</w:t>
            </w:r>
            <w:r w:rsidR="006759D8" w:rsidRPr="00BD2510">
              <w:rPr>
                <w:color w:val="000000"/>
              </w:rPr>
              <w:t>9</w:t>
            </w:r>
          </w:p>
        </w:tc>
        <w:tc>
          <w:tcPr>
            <w:tcW w:w="0" w:type="auto"/>
            <w:tcBorders>
              <w:bottom w:val="single" w:sz="4" w:space="0" w:color="auto"/>
            </w:tcBorders>
            <w:shd w:val="clear" w:color="auto" w:fill="auto"/>
            <w:tcMar>
              <w:left w:w="14" w:type="dxa"/>
              <w:right w:w="14" w:type="dxa"/>
            </w:tcMar>
            <w:vAlign w:val="bottom"/>
            <w:hideMark/>
          </w:tcPr>
          <w:p w14:paraId="191F9BF9" w14:textId="77777777" w:rsidR="00E54966" w:rsidRPr="00BD2510" w:rsidRDefault="00E54966" w:rsidP="009A57F6">
            <w:pPr>
              <w:jc w:val="center"/>
              <w:rPr>
                <w:color w:val="000000"/>
              </w:rPr>
            </w:pPr>
            <w:r w:rsidRPr="00BD2510">
              <w:rPr>
                <w:color w:val="000000"/>
              </w:rPr>
              <w:t xml:space="preserve"> 3.</w:t>
            </w:r>
            <w:r w:rsidR="006759D8" w:rsidRPr="00BD2510">
              <w:rPr>
                <w:color w:val="000000"/>
              </w:rPr>
              <w:t>28</w:t>
            </w:r>
          </w:p>
        </w:tc>
        <w:tc>
          <w:tcPr>
            <w:tcW w:w="0" w:type="auto"/>
            <w:tcBorders>
              <w:bottom w:val="single" w:sz="4" w:space="0" w:color="auto"/>
            </w:tcBorders>
            <w:shd w:val="clear" w:color="auto" w:fill="auto"/>
            <w:tcMar>
              <w:left w:w="14" w:type="dxa"/>
              <w:right w:w="14" w:type="dxa"/>
            </w:tcMar>
            <w:vAlign w:val="bottom"/>
            <w:hideMark/>
          </w:tcPr>
          <w:p w14:paraId="6CAF4BD0" w14:textId="77777777" w:rsidR="00E54966" w:rsidRPr="00BD2510" w:rsidRDefault="00E54966" w:rsidP="009A57F6">
            <w:pPr>
              <w:jc w:val="center"/>
              <w:rPr>
                <w:color w:val="000000"/>
              </w:rPr>
            </w:pPr>
            <w:r w:rsidRPr="00BD2510">
              <w:rPr>
                <w:color w:val="000000"/>
              </w:rPr>
              <w:t>.001</w:t>
            </w:r>
          </w:p>
        </w:tc>
        <w:tc>
          <w:tcPr>
            <w:tcW w:w="0" w:type="auto"/>
            <w:tcBorders>
              <w:bottom w:val="single" w:sz="4" w:space="0" w:color="auto"/>
            </w:tcBorders>
            <w:tcMar>
              <w:left w:w="14" w:type="dxa"/>
              <w:right w:w="14" w:type="dxa"/>
            </w:tcMar>
          </w:tcPr>
          <w:p w14:paraId="1BFC58C9" w14:textId="77777777" w:rsidR="00E54966" w:rsidRPr="00BD2510" w:rsidRDefault="00E54966" w:rsidP="009A57F6">
            <w:pPr>
              <w:jc w:val="center"/>
              <w:rPr>
                <w:color w:val="000000"/>
              </w:rPr>
            </w:pPr>
          </w:p>
        </w:tc>
        <w:tc>
          <w:tcPr>
            <w:tcW w:w="0" w:type="auto"/>
            <w:tcBorders>
              <w:bottom w:val="single" w:sz="4" w:space="0" w:color="auto"/>
            </w:tcBorders>
            <w:tcMar>
              <w:left w:w="14" w:type="dxa"/>
              <w:right w:w="14" w:type="dxa"/>
            </w:tcMar>
            <w:vAlign w:val="bottom"/>
          </w:tcPr>
          <w:p w14:paraId="3AE6D1FD" w14:textId="77777777" w:rsidR="00E54966" w:rsidRPr="00BD2510" w:rsidRDefault="00E54966" w:rsidP="009A57F6">
            <w:pPr>
              <w:jc w:val="center"/>
              <w:rPr>
                <w:color w:val="000000"/>
              </w:rPr>
            </w:pPr>
            <w:r w:rsidRPr="00BD2510">
              <w:rPr>
                <w:color w:val="000000"/>
              </w:rPr>
              <w:t xml:space="preserve"> 0.8</w:t>
            </w:r>
            <w:r w:rsidR="00B9601F" w:rsidRPr="00BD2510">
              <w:rPr>
                <w:color w:val="000000"/>
              </w:rPr>
              <w:t>1</w:t>
            </w:r>
          </w:p>
        </w:tc>
        <w:tc>
          <w:tcPr>
            <w:tcW w:w="0" w:type="auto"/>
            <w:tcBorders>
              <w:bottom w:val="single" w:sz="4" w:space="0" w:color="auto"/>
            </w:tcBorders>
            <w:tcMar>
              <w:left w:w="14" w:type="dxa"/>
              <w:right w:w="14" w:type="dxa"/>
            </w:tcMar>
            <w:vAlign w:val="bottom"/>
          </w:tcPr>
          <w:p w14:paraId="4412AEE0" w14:textId="77777777" w:rsidR="00E54966" w:rsidRPr="00BD2510" w:rsidRDefault="00E54966" w:rsidP="009A57F6">
            <w:pPr>
              <w:jc w:val="center"/>
              <w:rPr>
                <w:color w:val="000000"/>
              </w:rPr>
            </w:pPr>
            <w:r w:rsidRPr="00BD2510">
              <w:rPr>
                <w:color w:val="000000"/>
              </w:rPr>
              <w:t xml:space="preserve"> 3.3</w:t>
            </w:r>
            <w:r w:rsidR="00B9601F" w:rsidRPr="00BD2510">
              <w:rPr>
                <w:color w:val="000000"/>
              </w:rPr>
              <w:t>7</w:t>
            </w:r>
          </w:p>
        </w:tc>
        <w:tc>
          <w:tcPr>
            <w:tcW w:w="0" w:type="auto"/>
            <w:tcBorders>
              <w:bottom w:val="single" w:sz="4" w:space="0" w:color="auto"/>
            </w:tcBorders>
            <w:tcMar>
              <w:left w:w="14" w:type="dxa"/>
              <w:right w:w="14" w:type="dxa"/>
            </w:tcMar>
            <w:vAlign w:val="bottom"/>
          </w:tcPr>
          <w:p w14:paraId="1BCBAAA8" w14:textId="77777777" w:rsidR="00E54966" w:rsidRPr="00BD2510" w:rsidRDefault="00E54966" w:rsidP="009A57F6">
            <w:pPr>
              <w:jc w:val="center"/>
              <w:rPr>
                <w:color w:val="000000"/>
              </w:rPr>
            </w:pPr>
            <w:r w:rsidRPr="00BD2510">
              <w:rPr>
                <w:color w:val="000000"/>
              </w:rPr>
              <w:t>.001</w:t>
            </w:r>
          </w:p>
        </w:tc>
      </w:tr>
      <w:tr w:rsidR="008A4255" w:rsidRPr="00BD2510" w14:paraId="53F670DC" w14:textId="77777777" w:rsidTr="00411F23">
        <w:trPr>
          <w:trHeight w:val="20"/>
        </w:trPr>
        <w:tc>
          <w:tcPr>
            <w:tcW w:w="0" w:type="auto"/>
            <w:gridSpan w:val="2"/>
            <w:tcBorders>
              <w:top w:val="single" w:sz="4" w:space="0" w:color="auto"/>
            </w:tcBorders>
            <w:shd w:val="clear" w:color="auto" w:fill="auto"/>
            <w:tcMar>
              <w:left w:w="14" w:type="dxa"/>
              <w:right w:w="14" w:type="dxa"/>
            </w:tcMar>
            <w:vAlign w:val="bottom"/>
          </w:tcPr>
          <w:p w14:paraId="0AFED34D" w14:textId="1B580381" w:rsidR="008A4255" w:rsidRPr="00BD2510" w:rsidRDefault="008A4255" w:rsidP="008A4255">
            <w:pPr>
              <w:rPr>
                <w:color w:val="000000"/>
              </w:rPr>
            </w:pPr>
            <w:r w:rsidRPr="00BD2510">
              <w:rPr>
                <w:color w:val="000000"/>
              </w:rPr>
              <w:lastRenderedPageBreak/>
              <w:t>Indirect effects</w:t>
            </w:r>
          </w:p>
        </w:tc>
        <w:tc>
          <w:tcPr>
            <w:tcW w:w="0" w:type="auto"/>
            <w:tcBorders>
              <w:top w:val="single" w:sz="4" w:space="0" w:color="auto"/>
            </w:tcBorders>
            <w:shd w:val="clear" w:color="auto" w:fill="auto"/>
            <w:tcMar>
              <w:left w:w="14" w:type="dxa"/>
              <w:right w:w="14" w:type="dxa"/>
            </w:tcMar>
            <w:vAlign w:val="bottom"/>
          </w:tcPr>
          <w:p w14:paraId="6CFCEDF6" w14:textId="77777777" w:rsidR="008A4255" w:rsidRPr="00BD2510" w:rsidRDefault="008A4255" w:rsidP="009A57F6">
            <w:pPr>
              <w:jc w:val="center"/>
              <w:rPr>
                <w:color w:val="000000"/>
              </w:rPr>
            </w:pPr>
          </w:p>
        </w:tc>
        <w:tc>
          <w:tcPr>
            <w:tcW w:w="0" w:type="auto"/>
            <w:tcBorders>
              <w:top w:val="single" w:sz="4" w:space="0" w:color="auto"/>
            </w:tcBorders>
            <w:shd w:val="clear" w:color="auto" w:fill="auto"/>
            <w:tcMar>
              <w:left w:w="14" w:type="dxa"/>
              <w:right w:w="14" w:type="dxa"/>
            </w:tcMar>
            <w:vAlign w:val="bottom"/>
          </w:tcPr>
          <w:p w14:paraId="3E41F106" w14:textId="77777777" w:rsidR="008A4255" w:rsidRPr="00BD2510" w:rsidRDefault="008A4255" w:rsidP="009A57F6">
            <w:pPr>
              <w:jc w:val="center"/>
              <w:rPr>
                <w:color w:val="000000"/>
              </w:rPr>
            </w:pPr>
          </w:p>
        </w:tc>
        <w:tc>
          <w:tcPr>
            <w:tcW w:w="0" w:type="auto"/>
            <w:tcBorders>
              <w:top w:val="single" w:sz="4" w:space="0" w:color="auto"/>
            </w:tcBorders>
            <w:shd w:val="clear" w:color="auto" w:fill="auto"/>
            <w:tcMar>
              <w:left w:w="14" w:type="dxa"/>
              <w:right w:w="14" w:type="dxa"/>
            </w:tcMar>
            <w:vAlign w:val="bottom"/>
          </w:tcPr>
          <w:p w14:paraId="02C85A5C" w14:textId="77777777" w:rsidR="008A4255" w:rsidRPr="00BD2510" w:rsidRDefault="008A4255" w:rsidP="009A57F6">
            <w:pPr>
              <w:jc w:val="center"/>
              <w:rPr>
                <w:color w:val="000000"/>
              </w:rPr>
            </w:pPr>
          </w:p>
        </w:tc>
        <w:tc>
          <w:tcPr>
            <w:tcW w:w="0" w:type="auto"/>
            <w:tcBorders>
              <w:top w:val="single" w:sz="4" w:space="0" w:color="auto"/>
            </w:tcBorders>
            <w:shd w:val="clear" w:color="auto" w:fill="auto"/>
            <w:tcMar>
              <w:left w:w="14" w:type="dxa"/>
              <w:right w:w="14" w:type="dxa"/>
            </w:tcMar>
            <w:vAlign w:val="bottom"/>
          </w:tcPr>
          <w:p w14:paraId="5B3F3378" w14:textId="77777777" w:rsidR="008A4255" w:rsidRPr="00BD2510" w:rsidRDefault="008A4255" w:rsidP="009A57F6">
            <w:pPr>
              <w:jc w:val="center"/>
              <w:rPr>
                <w:color w:val="000000"/>
              </w:rPr>
            </w:pPr>
          </w:p>
        </w:tc>
        <w:tc>
          <w:tcPr>
            <w:tcW w:w="0" w:type="auto"/>
            <w:tcBorders>
              <w:top w:val="single" w:sz="4" w:space="0" w:color="auto"/>
            </w:tcBorders>
            <w:shd w:val="clear" w:color="auto" w:fill="auto"/>
            <w:tcMar>
              <w:left w:w="14" w:type="dxa"/>
              <w:right w:w="14" w:type="dxa"/>
            </w:tcMar>
            <w:vAlign w:val="bottom"/>
          </w:tcPr>
          <w:p w14:paraId="22A65758" w14:textId="77777777" w:rsidR="008A4255" w:rsidRPr="00BD2510" w:rsidRDefault="008A4255" w:rsidP="009A57F6">
            <w:pPr>
              <w:jc w:val="center"/>
              <w:rPr>
                <w:color w:val="000000"/>
              </w:rPr>
            </w:pPr>
          </w:p>
        </w:tc>
        <w:tc>
          <w:tcPr>
            <w:tcW w:w="0" w:type="auto"/>
            <w:tcBorders>
              <w:top w:val="single" w:sz="4" w:space="0" w:color="auto"/>
            </w:tcBorders>
            <w:shd w:val="clear" w:color="auto" w:fill="auto"/>
            <w:tcMar>
              <w:left w:w="14" w:type="dxa"/>
              <w:right w:w="14" w:type="dxa"/>
            </w:tcMar>
            <w:vAlign w:val="bottom"/>
          </w:tcPr>
          <w:p w14:paraId="62717FCB" w14:textId="77777777" w:rsidR="008A4255" w:rsidRPr="00BD2510" w:rsidRDefault="008A4255" w:rsidP="009A57F6">
            <w:pPr>
              <w:jc w:val="center"/>
              <w:rPr>
                <w:color w:val="000000"/>
              </w:rPr>
            </w:pPr>
          </w:p>
        </w:tc>
        <w:tc>
          <w:tcPr>
            <w:tcW w:w="0" w:type="auto"/>
            <w:tcBorders>
              <w:top w:val="single" w:sz="4" w:space="0" w:color="auto"/>
            </w:tcBorders>
            <w:tcMar>
              <w:left w:w="14" w:type="dxa"/>
              <w:right w:w="14" w:type="dxa"/>
            </w:tcMar>
          </w:tcPr>
          <w:p w14:paraId="37406AC2" w14:textId="77777777" w:rsidR="008A4255" w:rsidRPr="00BD2510" w:rsidRDefault="008A4255" w:rsidP="009A57F6">
            <w:pPr>
              <w:jc w:val="center"/>
              <w:rPr>
                <w:color w:val="000000"/>
              </w:rPr>
            </w:pPr>
          </w:p>
        </w:tc>
        <w:tc>
          <w:tcPr>
            <w:tcW w:w="0" w:type="auto"/>
            <w:tcBorders>
              <w:top w:val="single" w:sz="4" w:space="0" w:color="auto"/>
            </w:tcBorders>
            <w:tcMar>
              <w:left w:w="14" w:type="dxa"/>
              <w:right w:w="14" w:type="dxa"/>
            </w:tcMar>
            <w:vAlign w:val="bottom"/>
          </w:tcPr>
          <w:p w14:paraId="3D4C706A" w14:textId="77777777" w:rsidR="008A4255" w:rsidRPr="00BD2510" w:rsidRDefault="008A4255" w:rsidP="009A57F6">
            <w:pPr>
              <w:jc w:val="center"/>
              <w:rPr>
                <w:color w:val="000000"/>
              </w:rPr>
            </w:pPr>
          </w:p>
        </w:tc>
        <w:tc>
          <w:tcPr>
            <w:tcW w:w="0" w:type="auto"/>
            <w:tcBorders>
              <w:top w:val="single" w:sz="4" w:space="0" w:color="auto"/>
            </w:tcBorders>
            <w:tcMar>
              <w:left w:w="14" w:type="dxa"/>
              <w:right w:w="14" w:type="dxa"/>
            </w:tcMar>
            <w:vAlign w:val="bottom"/>
          </w:tcPr>
          <w:p w14:paraId="3881677A" w14:textId="77777777" w:rsidR="008A4255" w:rsidRPr="00BD2510" w:rsidRDefault="008A4255" w:rsidP="009A57F6">
            <w:pPr>
              <w:jc w:val="center"/>
              <w:rPr>
                <w:color w:val="000000"/>
              </w:rPr>
            </w:pPr>
          </w:p>
        </w:tc>
        <w:tc>
          <w:tcPr>
            <w:tcW w:w="0" w:type="auto"/>
            <w:tcBorders>
              <w:top w:val="single" w:sz="4" w:space="0" w:color="auto"/>
            </w:tcBorders>
            <w:tcMar>
              <w:left w:w="14" w:type="dxa"/>
              <w:right w:w="14" w:type="dxa"/>
            </w:tcMar>
            <w:vAlign w:val="bottom"/>
          </w:tcPr>
          <w:p w14:paraId="576B8C69" w14:textId="77777777" w:rsidR="008A4255" w:rsidRPr="00BD2510" w:rsidRDefault="008A4255" w:rsidP="009A57F6">
            <w:pPr>
              <w:jc w:val="center"/>
              <w:rPr>
                <w:color w:val="000000"/>
              </w:rPr>
            </w:pPr>
          </w:p>
        </w:tc>
      </w:tr>
      <w:tr w:rsidR="00E54966" w:rsidRPr="00BD2510" w14:paraId="6CBD0163" w14:textId="77777777" w:rsidTr="008A4255">
        <w:trPr>
          <w:trHeight w:val="20"/>
        </w:trPr>
        <w:tc>
          <w:tcPr>
            <w:tcW w:w="0" w:type="auto"/>
            <w:shd w:val="clear" w:color="auto" w:fill="auto"/>
            <w:tcMar>
              <w:left w:w="14" w:type="dxa"/>
              <w:right w:w="14" w:type="dxa"/>
            </w:tcMar>
            <w:vAlign w:val="bottom"/>
          </w:tcPr>
          <w:p w14:paraId="30548429" w14:textId="074356C7" w:rsidR="00E54966" w:rsidRPr="00BD2510" w:rsidRDefault="00E54966" w:rsidP="009A57F6">
            <w:pPr>
              <w:rPr>
                <w:color w:val="000000"/>
              </w:rPr>
            </w:pPr>
            <w:r w:rsidRPr="00BD2510">
              <w:rPr>
                <w:color w:val="000000"/>
              </w:rPr>
              <w:t xml:space="preserve">  a1_1*b1</w:t>
            </w:r>
          </w:p>
        </w:tc>
        <w:tc>
          <w:tcPr>
            <w:tcW w:w="0" w:type="auto"/>
            <w:shd w:val="clear" w:color="auto" w:fill="auto"/>
            <w:tcMar>
              <w:left w:w="14" w:type="dxa"/>
              <w:right w:w="14" w:type="dxa"/>
            </w:tcMar>
            <w:vAlign w:val="bottom"/>
          </w:tcPr>
          <w:p w14:paraId="355EE360" w14:textId="77777777" w:rsidR="00E54966" w:rsidRPr="00BD2510" w:rsidRDefault="00DB1284" w:rsidP="009A57F6">
            <w:pPr>
              <w:jc w:val="center"/>
              <w:rPr>
                <w:color w:val="000000"/>
              </w:rPr>
            </w:pPr>
            <w:r w:rsidRPr="00BD2510">
              <w:rPr>
                <w:color w:val="000000"/>
              </w:rPr>
              <w:t>-</w:t>
            </w:r>
            <w:r w:rsidR="00E54966" w:rsidRPr="00BD2510">
              <w:rPr>
                <w:color w:val="000000"/>
              </w:rPr>
              <w:t>0.0</w:t>
            </w:r>
            <w:r w:rsidRPr="00BD2510">
              <w:rPr>
                <w:color w:val="000000"/>
              </w:rPr>
              <w:t>3</w:t>
            </w:r>
          </w:p>
        </w:tc>
        <w:tc>
          <w:tcPr>
            <w:tcW w:w="0" w:type="auto"/>
            <w:shd w:val="clear" w:color="auto" w:fill="auto"/>
            <w:tcMar>
              <w:left w:w="14" w:type="dxa"/>
              <w:right w:w="14" w:type="dxa"/>
            </w:tcMar>
            <w:vAlign w:val="bottom"/>
          </w:tcPr>
          <w:p w14:paraId="1445A27C" w14:textId="77777777" w:rsidR="00E54966" w:rsidRPr="00BD2510" w:rsidRDefault="00DB1284" w:rsidP="009A57F6">
            <w:pPr>
              <w:jc w:val="center"/>
              <w:rPr>
                <w:color w:val="000000"/>
              </w:rPr>
            </w:pPr>
            <w:r w:rsidRPr="00BD2510">
              <w:rPr>
                <w:color w:val="000000"/>
              </w:rPr>
              <w:t>-</w:t>
            </w:r>
            <w:r w:rsidR="00E54966" w:rsidRPr="00BD2510">
              <w:rPr>
                <w:color w:val="000000"/>
              </w:rPr>
              <w:t>0.</w:t>
            </w:r>
            <w:r w:rsidRPr="00BD2510">
              <w:rPr>
                <w:color w:val="000000"/>
              </w:rPr>
              <w:t>0</w:t>
            </w:r>
            <w:r w:rsidR="00E54966" w:rsidRPr="00BD2510">
              <w:rPr>
                <w:color w:val="000000"/>
              </w:rPr>
              <w:t>8</w:t>
            </w:r>
          </w:p>
        </w:tc>
        <w:tc>
          <w:tcPr>
            <w:tcW w:w="0" w:type="auto"/>
            <w:shd w:val="clear" w:color="auto" w:fill="auto"/>
            <w:tcMar>
              <w:left w:w="14" w:type="dxa"/>
              <w:right w:w="14" w:type="dxa"/>
            </w:tcMar>
            <w:vAlign w:val="bottom"/>
          </w:tcPr>
          <w:p w14:paraId="4E7722E6" w14:textId="77777777" w:rsidR="00E54966" w:rsidRPr="00BD2510" w:rsidRDefault="00E54966" w:rsidP="009A57F6">
            <w:pPr>
              <w:jc w:val="center"/>
              <w:rPr>
                <w:color w:val="000000"/>
              </w:rPr>
            </w:pPr>
            <w:r w:rsidRPr="00BD2510">
              <w:rPr>
                <w:color w:val="000000"/>
              </w:rPr>
              <w:t>.</w:t>
            </w:r>
            <w:r w:rsidR="00DB1284" w:rsidRPr="00BD2510">
              <w:rPr>
                <w:color w:val="000000"/>
              </w:rPr>
              <w:t>93</w:t>
            </w:r>
            <w:r w:rsidR="00855E53" w:rsidRPr="00BD2510">
              <w:rPr>
                <w:color w:val="000000"/>
              </w:rPr>
              <w:t>5</w:t>
            </w:r>
          </w:p>
        </w:tc>
        <w:tc>
          <w:tcPr>
            <w:tcW w:w="0" w:type="auto"/>
            <w:shd w:val="clear" w:color="auto" w:fill="auto"/>
            <w:tcMar>
              <w:left w:w="14" w:type="dxa"/>
              <w:right w:w="14" w:type="dxa"/>
            </w:tcMar>
            <w:vAlign w:val="bottom"/>
          </w:tcPr>
          <w:p w14:paraId="4B829FB4"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6D35A789" w14:textId="77777777" w:rsidR="00E54966" w:rsidRPr="00BD2510" w:rsidRDefault="00E54966" w:rsidP="009A57F6">
            <w:pPr>
              <w:jc w:val="center"/>
              <w:rPr>
                <w:color w:val="000000"/>
              </w:rPr>
            </w:pPr>
            <w:r w:rsidRPr="00BD2510">
              <w:rPr>
                <w:color w:val="000000"/>
              </w:rPr>
              <w:t xml:space="preserve"> </w:t>
            </w:r>
            <w:r w:rsidR="006759D8" w:rsidRPr="00BD2510">
              <w:rPr>
                <w:color w:val="000000"/>
              </w:rPr>
              <w:t>0.99</w:t>
            </w:r>
          </w:p>
        </w:tc>
        <w:tc>
          <w:tcPr>
            <w:tcW w:w="0" w:type="auto"/>
            <w:shd w:val="clear" w:color="auto" w:fill="auto"/>
            <w:tcMar>
              <w:left w:w="14" w:type="dxa"/>
              <w:right w:w="14" w:type="dxa"/>
            </w:tcMar>
            <w:vAlign w:val="bottom"/>
          </w:tcPr>
          <w:p w14:paraId="3E69293B" w14:textId="77777777" w:rsidR="00E54966" w:rsidRPr="00BD2510" w:rsidRDefault="00E54966" w:rsidP="009A57F6">
            <w:pPr>
              <w:jc w:val="center"/>
              <w:rPr>
                <w:color w:val="000000"/>
              </w:rPr>
            </w:pPr>
            <w:r w:rsidRPr="00BD2510">
              <w:rPr>
                <w:color w:val="000000"/>
              </w:rPr>
              <w:t xml:space="preserve"> 1.3</w:t>
            </w:r>
            <w:r w:rsidR="006759D8" w:rsidRPr="00BD2510">
              <w:rPr>
                <w:color w:val="000000"/>
              </w:rPr>
              <w:t>3</w:t>
            </w:r>
          </w:p>
        </w:tc>
        <w:tc>
          <w:tcPr>
            <w:tcW w:w="0" w:type="auto"/>
            <w:shd w:val="clear" w:color="auto" w:fill="auto"/>
            <w:tcMar>
              <w:left w:w="14" w:type="dxa"/>
              <w:right w:w="14" w:type="dxa"/>
            </w:tcMar>
            <w:vAlign w:val="bottom"/>
          </w:tcPr>
          <w:p w14:paraId="635F9D04" w14:textId="77777777" w:rsidR="00E54966" w:rsidRPr="00BD2510" w:rsidRDefault="00E54966" w:rsidP="009A57F6">
            <w:pPr>
              <w:jc w:val="center"/>
              <w:rPr>
                <w:color w:val="000000"/>
              </w:rPr>
            </w:pPr>
            <w:r w:rsidRPr="00BD2510">
              <w:rPr>
                <w:color w:val="000000"/>
              </w:rPr>
              <w:t>.18</w:t>
            </w:r>
            <w:r w:rsidR="006759D8" w:rsidRPr="00BD2510">
              <w:rPr>
                <w:color w:val="000000"/>
              </w:rPr>
              <w:t>2</w:t>
            </w:r>
          </w:p>
        </w:tc>
        <w:tc>
          <w:tcPr>
            <w:tcW w:w="0" w:type="auto"/>
            <w:tcMar>
              <w:left w:w="14" w:type="dxa"/>
              <w:right w:w="14" w:type="dxa"/>
            </w:tcMar>
          </w:tcPr>
          <w:p w14:paraId="66178176" w14:textId="77777777" w:rsidR="00E54966" w:rsidRPr="00BD2510" w:rsidRDefault="00E54966" w:rsidP="009A57F6">
            <w:pPr>
              <w:jc w:val="center"/>
              <w:rPr>
                <w:color w:val="000000"/>
              </w:rPr>
            </w:pPr>
          </w:p>
        </w:tc>
        <w:tc>
          <w:tcPr>
            <w:tcW w:w="0" w:type="auto"/>
            <w:tcMar>
              <w:left w:w="14" w:type="dxa"/>
              <w:right w:w="14" w:type="dxa"/>
            </w:tcMar>
            <w:vAlign w:val="bottom"/>
          </w:tcPr>
          <w:p w14:paraId="2ECE71FF" w14:textId="77777777" w:rsidR="00E54966" w:rsidRPr="00BD2510" w:rsidRDefault="00E54966" w:rsidP="009A57F6">
            <w:pPr>
              <w:jc w:val="center"/>
              <w:rPr>
                <w:color w:val="000000"/>
              </w:rPr>
            </w:pPr>
            <w:r w:rsidRPr="00BD2510">
              <w:rPr>
                <w:color w:val="000000"/>
              </w:rPr>
              <w:t xml:space="preserve"> 0.0</w:t>
            </w:r>
            <w:r w:rsidR="00B9601F" w:rsidRPr="00BD2510">
              <w:rPr>
                <w:color w:val="000000"/>
              </w:rPr>
              <w:t>2</w:t>
            </w:r>
          </w:p>
        </w:tc>
        <w:tc>
          <w:tcPr>
            <w:tcW w:w="0" w:type="auto"/>
            <w:tcMar>
              <w:left w:w="14" w:type="dxa"/>
              <w:right w:w="14" w:type="dxa"/>
            </w:tcMar>
            <w:vAlign w:val="bottom"/>
          </w:tcPr>
          <w:p w14:paraId="40F80D37" w14:textId="77777777" w:rsidR="00E54966" w:rsidRPr="00BD2510" w:rsidRDefault="00E54966" w:rsidP="009A57F6">
            <w:pPr>
              <w:jc w:val="center"/>
              <w:rPr>
                <w:color w:val="000000"/>
              </w:rPr>
            </w:pPr>
            <w:r w:rsidRPr="00BD2510">
              <w:rPr>
                <w:color w:val="000000"/>
              </w:rPr>
              <w:t xml:space="preserve"> 0.02</w:t>
            </w:r>
          </w:p>
        </w:tc>
        <w:tc>
          <w:tcPr>
            <w:tcW w:w="0" w:type="auto"/>
            <w:tcMar>
              <w:left w:w="14" w:type="dxa"/>
              <w:right w:w="14" w:type="dxa"/>
            </w:tcMar>
            <w:vAlign w:val="bottom"/>
          </w:tcPr>
          <w:p w14:paraId="071FDF0F" w14:textId="77777777" w:rsidR="00E54966" w:rsidRPr="00BD2510" w:rsidRDefault="00E54966" w:rsidP="009A57F6">
            <w:pPr>
              <w:jc w:val="center"/>
              <w:rPr>
                <w:color w:val="000000"/>
              </w:rPr>
            </w:pPr>
            <w:r w:rsidRPr="00BD2510">
              <w:rPr>
                <w:color w:val="000000"/>
              </w:rPr>
              <w:t>.9</w:t>
            </w:r>
            <w:r w:rsidR="00B9601F" w:rsidRPr="00BD2510">
              <w:rPr>
                <w:color w:val="000000"/>
              </w:rPr>
              <w:t>85</w:t>
            </w:r>
          </w:p>
        </w:tc>
      </w:tr>
      <w:tr w:rsidR="00E54966" w:rsidRPr="00BD2510" w14:paraId="6FB8BB5C" w14:textId="77777777" w:rsidTr="008A4255">
        <w:trPr>
          <w:trHeight w:val="20"/>
        </w:trPr>
        <w:tc>
          <w:tcPr>
            <w:tcW w:w="0" w:type="auto"/>
            <w:shd w:val="clear" w:color="auto" w:fill="auto"/>
            <w:tcMar>
              <w:left w:w="14" w:type="dxa"/>
              <w:right w:w="14" w:type="dxa"/>
            </w:tcMar>
            <w:vAlign w:val="bottom"/>
          </w:tcPr>
          <w:p w14:paraId="29EB22FC" w14:textId="3D64CA83" w:rsidR="00E54966" w:rsidRPr="00BD2510" w:rsidRDefault="00E54966" w:rsidP="009A57F6">
            <w:pPr>
              <w:rPr>
                <w:color w:val="000000"/>
              </w:rPr>
            </w:pPr>
            <w:r w:rsidRPr="00BD2510">
              <w:rPr>
                <w:color w:val="000000"/>
              </w:rPr>
              <w:t xml:space="preserve">  a2_1*b1</w:t>
            </w:r>
          </w:p>
        </w:tc>
        <w:tc>
          <w:tcPr>
            <w:tcW w:w="0" w:type="auto"/>
            <w:shd w:val="clear" w:color="auto" w:fill="auto"/>
            <w:tcMar>
              <w:left w:w="14" w:type="dxa"/>
              <w:right w:w="14" w:type="dxa"/>
            </w:tcMar>
            <w:vAlign w:val="bottom"/>
          </w:tcPr>
          <w:p w14:paraId="3CA9E64E" w14:textId="77777777" w:rsidR="00E54966" w:rsidRPr="00BD2510" w:rsidRDefault="00DB1284" w:rsidP="009A57F6">
            <w:pPr>
              <w:jc w:val="center"/>
              <w:rPr>
                <w:color w:val="000000"/>
              </w:rPr>
            </w:pPr>
            <w:r w:rsidRPr="00BD2510">
              <w:rPr>
                <w:color w:val="000000"/>
              </w:rPr>
              <w:t>-</w:t>
            </w:r>
            <w:r w:rsidR="00E54966" w:rsidRPr="00BD2510">
              <w:rPr>
                <w:color w:val="000000"/>
              </w:rPr>
              <w:t>0.0</w:t>
            </w:r>
            <w:r w:rsidRPr="00BD2510">
              <w:rPr>
                <w:color w:val="000000"/>
              </w:rPr>
              <w:t>3</w:t>
            </w:r>
          </w:p>
        </w:tc>
        <w:tc>
          <w:tcPr>
            <w:tcW w:w="0" w:type="auto"/>
            <w:shd w:val="clear" w:color="auto" w:fill="auto"/>
            <w:tcMar>
              <w:left w:w="14" w:type="dxa"/>
              <w:right w:w="14" w:type="dxa"/>
            </w:tcMar>
            <w:vAlign w:val="bottom"/>
          </w:tcPr>
          <w:p w14:paraId="5CF5001F" w14:textId="77777777" w:rsidR="00E54966" w:rsidRPr="00BD2510" w:rsidRDefault="00DB1284" w:rsidP="009A57F6">
            <w:pPr>
              <w:jc w:val="center"/>
              <w:rPr>
                <w:color w:val="000000"/>
              </w:rPr>
            </w:pPr>
            <w:r w:rsidRPr="00BD2510">
              <w:rPr>
                <w:color w:val="000000"/>
              </w:rPr>
              <w:t>-</w:t>
            </w:r>
            <w:r w:rsidR="00E54966" w:rsidRPr="00BD2510">
              <w:rPr>
                <w:color w:val="000000"/>
              </w:rPr>
              <w:t>0.</w:t>
            </w:r>
            <w:r w:rsidRPr="00BD2510">
              <w:rPr>
                <w:color w:val="000000"/>
              </w:rPr>
              <w:t>06</w:t>
            </w:r>
          </w:p>
        </w:tc>
        <w:tc>
          <w:tcPr>
            <w:tcW w:w="0" w:type="auto"/>
            <w:shd w:val="clear" w:color="auto" w:fill="auto"/>
            <w:tcMar>
              <w:left w:w="14" w:type="dxa"/>
              <w:right w:w="14" w:type="dxa"/>
            </w:tcMar>
            <w:vAlign w:val="bottom"/>
          </w:tcPr>
          <w:p w14:paraId="3E129189" w14:textId="77777777" w:rsidR="00E54966" w:rsidRPr="00BD2510" w:rsidRDefault="00E54966" w:rsidP="009A57F6">
            <w:pPr>
              <w:jc w:val="center"/>
              <w:rPr>
                <w:color w:val="000000"/>
              </w:rPr>
            </w:pPr>
            <w:r w:rsidRPr="00BD2510">
              <w:rPr>
                <w:color w:val="000000"/>
              </w:rPr>
              <w:t>.</w:t>
            </w:r>
            <w:r w:rsidR="00DB1284" w:rsidRPr="00BD2510">
              <w:rPr>
                <w:color w:val="000000"/>
              </w:rPr>
              <w:t>9</w:t>
            </w:r>
            <w:r w:rsidR="00855E53" w:rsidRPr="00BD2510">
              <w:rPr>
                <w:color w:val="000000"/>
              </w:rPr>
              <w:t>49</w:t>
            </w:r>
          </w:p>
        </w:tc>
        <w:tc>
          <w:tcPr>
            <w:tcW w:w="0" w:type="auto"/>
            <w:shd w:val="clear" w:color="auto" w:fill="auto"/>
            <w:tcMar>
              <w:left w:w="14" w:type="dxa"/>
              <w:right w:w="14" w:type="dxa"/>
            </w:tcMar>
            <w:vAlign w:val="bottom"/>
          </w:tcPr>
          <w:p w14:paraId="6965FA4D"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08404B65" w14:textId="77777777" w:rsidR="00E54966" w:rsidRPr="00BD2510" w:rsidRDefault="00E54966" w:rsidP="009A57F6">
            <w:pPr>
              <w:jc w:val="center"/>
              <w:rPr>
                <w:color w:val="000000"/>
              </w:rPr>
            </w:pPr>
            <w:r w:rsidRPr="00BD2510">
              <w:rPr>
                <w:color w:val="000000"/>
              </w:rPr>
              <w:t xml:space="preserve"> 1.</w:t>
            </w:r>
            <w:r w:rsidR="006759D8" w:rsidRPr="00BD2510">
              <w:rPr>
                <w:color w:val="000000"/>
              </w:rPr>
              <w:t>47</w:t>
            </w:r>
          </w:p>
        </w:tc>
        <w:tc>
          <w:tcPr>
            <w:tcW w:w="0" w:type="auto"/>
            <w:shd w:val="clear" w:color="auto" w:fill="auto"/>
            <w:tcMar>
              <w:left w:w="14" w:type="dxa"/>
              <w:right w:w="14" w:type="dxa"/>
            </w:tcMar>
            <w:vAlign w:val="bottom"/>
          </w:tcPr>
          <w:p w14:paraId="259918FE" w14:textId="77777777" w:rsidR="00E54966" w:rsidRPr="00BD2510" w:rsidRDefault="00E54966" w:rsidP="009A57F6">
            <w:pPr>
              <w:jc w:val="center"/>
              <w:rPr>
                <w:color w:val="000000"/>
              </w:rPr>
            </w:pPr>
            <w:r w:rsidRPr="00BD2510">
              <w:rPr>
                <w:color w:val="000000"/>
              </w:rPr>
              <w:t xml:space="preserve"> 1.</w:t>
            </w:r>
            <w:r w:rsidR="006759D8" w:rsidRPr="00BD2510">
              <w:rPr>
                <w:color w:val="000000"/>
              </w:rPr>
              <w:t>24</w:t>
            </w:r>
          </w:p>
        </w:tc>
        <w:tc>
          <w:tcPr>
            <w:tcW w:w="0" w:type="auto"/>
            <w:shd w:val="clear" w:color="auto" w:fill="auto"/>
            <w:tcMar>
              <w:left w:w="14" w:type="dxa"/>
              <w:right w:w="14" w:type="dxa"/>
            </w:tcMar>
            <w:vAlign w:val="bottom"/>
          </w:tcPr>
          <w:p w14:paraId="7D607DB2" w14:textId="77777777" w:rsidR="00E54966" w:rsidRPr="00BD2510" w:rsidRDefault="00E54966" w:rsidP="009A57F6">
            <w:pPr>
              <w:jc w:val="center"/>
              <w:rPr>
                <w:color w:val="000000"/>
              </w:rPr>
            </w:pPr>
            <w:r w:rsidRPr="00BD2510">
              <w:rPr>
                <w:color w:val="000000"/>
              </w:rPr>
              <w:t>.</w:t>
            </w:r>
            <w:r w:rsidR="006759D8" w:rsidRPr="00BD2510">
              <w:rPr>
                <w:color w:val="000000"/>
              </w:rPr>
              <w:t>214</w:t>
            </w:r>
          </w:p>
        </w:tc>
        <w:tc>
          <w:tcPr>
            <w:tcW w:w="0" w:type="auto"/>
            <w:tcMar>
              <w:left w:w="14" w:type="dxa"/>
              <w:right w:w="14" w:type="dxa"/>
            </w:tcMar>
          </w:tcPr>
          <w:p w14:paraId="79C3030E" w14:textId="77777777" w:rsidR="00E54966" w:rsidRPr="00BD2510" w:rsidRDefault="00E54966" w:rsidP="009A57F6">
            <w:pPr>
              <w:jc w:val="center"/>
              <w:rPr>
                <w:color w:val="000000"/>
              </w:rPr>
            </w:pPr>
          </w:p>
        </w:tc>
        <w:tc>
          <w:tcPr>
            <w:tcW w:w="0" w:type="auto"/>
            <w:tcMar>
              <w:left w:w="14" w:type="dxa"/>
              <w:right w:w="14" w:type="dxa"/>
            </w:tcMar>
            <w:vAlign w:val="bottom"/>
          </w:tcPr>
          <w:p w14:paraId="495937C8" w14:textId="77777777" w:rsidR="00E54966" w:rsidRPr="00BD2510" w:rsidRDefault="00E54966" w:rsidP="009A57F6">
            <w:pPr>
              <w:jc w:val="center"/>
              <w:rPr>
                <w:color w:val="000000"/>
              </w:rPr>
            </w:pPr>
            <w:r w:rsidRPr="00BD2510">
              <w:rPr>
                <w:color w:val="000000"/>
              </w:rPr>
              <w:t>-0.0</w:t>
            </w:r>
            <w:r w:rsidR="00B9601F" w:rsidRPr="00BD2510">
              <w:rPr>
                <w:color w:val="000000"/>
              </w:rPr>
              <w:t>2</w:t>
            </w:r>
          </w:p>
        </w:tc>
        <w:tc>
          <w:tcPr>
            <w:tcW w:w="0" w:type="auto"/>
            <w:tcMar>
              <w:left w:w="14" w:type="dxa"/>
              <w:right w:w="14" w:type="dxa"/>
            </w:tcMar>
            <w:vAlign w:val="bottom"/>
          </w:tcPr>
          <w:p w14:paraId="7EBDCBB2" w14:textId="77777777" w:rsidR="00E54966" w:rsidRPr="00BD2510" w:rsidRDefault="00E54966" w:rsidP="009A57F6">
            <w:pPr>
              <w:jc w:val="center"/>
              <w:rPr>
                <w:color w:val="000000"/>
              </w:rPr>
            </w:pPr>
            <w:r w:rsidRPr="00BD2510">
              <w:rPr>
                <w:color w:val="000000"/>
              </w:rPr>
              <w:t>-0.0</w:t>
            </w:r>
            <w:r w:rsidR="00B9601F" w:rsidRPr="00BD2510">
              <w:rPr>
                <w:color w:val="000000"/>
              </w:rPr>
              <w:t>1</w:t>
            </w:r>
          </w:p>
        </w:tc>
        <w:tc>
          <w:tcPr>
            <w:tcW w:w="0" w:type="auto"/>
            <w:tcMar>
              <w:left w:w="14" w:type="dxa"/>
              <w:right w:w="14" w:type="dxa"/>
            </w:tcMar>
            <w:vAlign w:val="bottom"/>
          </w:tcPr>
          <w:p w14:paraId="523C55E9" w14:textId="77777777" w:rsidR="00E54966" w:rsidRPr="00BD2510" w:rsidRDefault="00E54966" w:rsidP="009A57F6">
            <w:pPr>
              <w:jc w:val="center"/>
              <w:rPr>
                <w:color w:val="000000"/>
              </w:rPr>
            </w:pPr>
            <w:r w:rsidRPr="00BD2510">
              <w:rPr>
                <w:color w:val="000000"/>
              </w:rPr>
              <w:t>.9</w:t>
            </w:r>
            <w:r w:rsidR="00B9601F" w:rsidRPr="00BD2510">
              <w:rPr>
                <w:color w:val="000000"/>
              </w:rPr>
              <w:t>89</w:t>
            </w:r>
          </w:p>
        </w:tc>
      </w:tr>
      <w:tr w:rsidR="00E54966" w:rsidRPr="00BD2510" w14:paraId="49372ECF" w14:textId="77777777" w:rsidTr="008A4255">
        <w:trPr>
          <w:trHeight w:val="20"/>
        </w:trPr>
        <w:tc>
          <w:tcPr>
            <w:tcW w:w="0" w:type="auto"/>
            <w:shd w:val="clear" w:color="auto" w:fill="auto"/>
            <w:tcMar>
              <w:left w:w="14" w:type="dxa"/>
              <w:right w:w="14" w:type="dxa"/>
            </w:tcMar>
            <w:vAlign w:val="bottom"/>
          </w:tcPr>
          <w:p w14:paraId="1CF8B1F5" w14:textId="5EB9E299" w:rsidR="00E54966" w:rsidRPr="00BD2510" w:rsidRDefault="00E54966" w:rsidP="009A57F6">
            <w:pPr>
              <w:rPr>
                <w:color w:val="000000"/>
              </w:rPr>
            </w:pPr>
            <w:r w:rsidRPr="00BD2510">
              <w:rPr>
                <w:color w:val="000000"/>
              </w:rPr>
              <w:t xml:space="preserve">  a1_2*b2</w:t>
            </w:r>
          </w:p>
        </w:tc>
        <w:tc>
          <w:tcPr>
            <w:tcW w:w="0" w:type="auto"/>
            <w:shd w:val="clear" w:color="auto" w:fill="auto"/>
            <w:tcMar>
              <w:left w:w="14" w:type="dxa"/>
              <w:right w:w="14" w:type="dxa"/>
            </w:tcMar>
            <w:vAlign w:val="bottom"/>
          </w:tcPr>
          <w:p w14:paraId="0BCFCF76" w14:textId="77777777" w:rsidR="00E54966" w:rsidRPr="00BD2510" w:rsidRDefault="00DB1284" w:rsidP="009A57F6">
            <w:pPr>
              <w:rPr>
                <w:color w:val="000000"/>
              </w:rPr>
            </w:pPr>
            <w:r w:rsidRPr="00BD2510">
              <w:rPr>
                <w:color w:val="000000"/>
              </w:rPr>
              <w:t xml:space="preserve"> </w:t>
            </w:r>
            <w:r w:rsidR="00E54966" w:rsidRPr="00BD2510">
              <w:rPr>
                <w:color w:val="000000"/>
              </w:rPr>
              <w:t>-0.</w:t>
            </w:r>
            <w:r w:rsidRPr="00BD2510">
              <w:rPr>
                <w:color w:val="000000"/>
              </w:rPr>
              <w:t>0</w:t>
            </w:r>
            <w:r w:rsidR="00E54966" w:rsidRPr="00BD2510">
              <w:rPr>
                <w:color w:val="000000"/>
              </w:rPr>
              <w:t>3</w:t>
            </w:r>
          </w:p>
        </w:tc>
        <w:tc>
          <w:tcPr>
            <w:tcW w:w="0" w:type="auto"/>
            <w:shd w:val="clear" w:color="auto" w:fill="auto"/>
            <w:tcMar>
              <w:left w:w="14" w:type="dxa"/>
              <w:right w:w="14" w:type="dxa"/>
            </w:tcMar>
            <w:vAlign w:val="bottom"/>
          </w:tcPr>
          <w:p w14:paraId="3E5691F9" w14:textId="77777777" w:rsidR="00E54966" w:rsidRPr="00BD2510" w:rsidRDefault="00E54966" w:rsidP="009A57F6">
            <w:pPr>
              <w:jc w:val="center"/>
              <w:rPr>
                <w:color w:val="000000"/>
              </w:rPr>
            </w:pPr>
            <w:r w:rsidRPr="00BD2510">
              <w:rPr>
                <w:color w:val="000000"/>
              </w:rPr>
              <w:t>-0.</w:t>
            </w:r>
            <w:r w:rsidR="00DB1284" w:rsidRPr="00BD2510">
              <w:rPr>
                <w:color w:val="000000"/>
              </w:rPr>
              <w:t>0</w:t>
            </w:r>
            <w:r w:rsidR="00855E53" w:rsidRPr="00BD2510">
              <w:rPr>
                <w:color w:val="000000"/>
              </w:rPr>
              <w:t>5</w:t>
            </w:r>
          </w:p>
        </w:tc>
        <w:tc>
          <w:tcPr>
            <w:tcW w:w="0" w:type="auto"/>
            <w:shd w:val="clear" w:color="auto" w:fill="auto"/>
            <w:tcMar>
              <w:left w:w="14" w:type="dxa"/>
              <w:right w:w="14" w:type="dxa"/>
            </w:tcMar>
            <w:vAlign w:val="bottom"/>
          </w:tcPr>
          <w:p w14:paraId="1A2AC876" w14:textId="77777777" w:rsidR="00E54966" w:rsidRPr="00BD2510" w:rsidRDefault="00E54966" w:rsidP="009A57F6">
            <w:pPr>
              <w:jc w:val="center"/>
              <w:rPr>
                <w:color w:val="000000"/>
              </w:rPr>
            </w:pPr>
            <w:r w:rsidRPr="00BD2510">
              <w:rPr>
                <w:color w:val="000000"/>
              </w:rPr>
              <w:t>.</w:t>
            </w:r>
            <w:r w:rsidR="00DB1284" w:rsidRPr="00BD2510">
              <w:rPr>
                <w:color w:val="000000"/>
              </w:rPr>
              <w:t>95</w:t>
            </w:r>
            <w:r w:rsidR="00855E53" w:rsidRPr="00BD2510">
              <w:rPr>
                <w:color w:val="000000"/>
              </w:rPr>
              <w:t>8</w:t>
            </w:r>
          </w:p>
        </w:tc>
        <w:tc>
          <w:tcPr>
            <w:tcW w:w="0" w:type="auto"/>
            <w:shd w:val="clear" w:color="auto" w:fill="auto"/>
            <w:tcMar>
              <w:left w:w="14" w:type="dxa"/>
              <w:right w:w="14" w:type="dxa"/>
            </w:tcMar>
            <w:vAlign w:val="bottom"/>
          </w:tcPr>
          <w:p w14:paraId="765929E2"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55A8CD32" w14:textId="77777777" w:rsidR="00E54966" w:rsidRPr="00BD2510" w:rsidRDefault="00E54966" w:rsidP="009A57F6">
            <w:pPr>
              <w:jc w:val="center"/>
              <w:rPr>
                <w:color w:val="000000"/>
              </w:rPr>
            </w:pPr>
            <w:r w:rsidRPr="00BD2510">
              <w:rPr>
                <w:color w:val="000000"/>
              </w:rPr>
              <w:t>-</w:t>
            </w:r>
            <w:r w:rsidR="006759D8" w:rsidRPr="00BD2510">
              <w:rPr>
                <w:color w:val="000000"/>
              </w:rPr>
              <w:t>0.88</w:t>
            </w:r>
          </w:p>
        </w:tc>
        <w:tc>
          <w:tcPr>
            <w:tcW w:w="0" w:type="auto"/>
            <w:shd w:val="clear" w:color="auto" w:fill="auto"/>
            <w:tcMar>
              <w:left w:w="14" w:type="dxa"/>
              <w:right w:w="14" w:type="dxa"/>
            </w:tcMar>
            <w:vAlign w:val="bottom"/>
          </w:tcPr>
          <w:p w14:paraId="47D4C803" w14:textId="77777777" w:rsidR="00E54966" w:rsidRPr="00BD2510" w:rsidRDefault="00E54966" w:rsidP="009A57F6">
            <w:pPr>
              <w:jc w:val="center"/>
              <w:rPr>
                <w:color w:val="000000"/>
              </w:rPr>
            </w:pPr>
            <w:r w:rsidRPr="00BD2510">
              <w:rPr>
                <w:color w:val="000000"/>
              </w:rPr>
              <w:t>-</w:t>
            </w:r>
            <w:r w:rsidR="006759D8" w:rsidRPr="00BD2510">
              <w:rPr>
                <w:color w:val="000000"/>
              </w:rPr>
              <w:t>0.83</w:t>
            </w:r>
          </w:p>
        </w:tc>
        <w:tc>
          <w:tcPr>
            <w:tcW w:w="0" w:type="auto"/>
            <w:shd w:val="clear" w:color="auto" w:fill="auto"/>
            <w:tcMar>
              <w:left w:w="14" w:type="dxa"/>
              <w:right w:w="14" w:type="dxa"/>
            </w:tcMar>
            <w:vAlign w:val="bottom"/>
          </w:tcPr>
          <w:p w14:paraId="4909F48E" w14:textId="77777777" w:rsidR="00E54966" w:rsidRPr="00BD2510" w:rsidRDefault="00E54966" w:rsidP="009A57F6">
            <w:pPr>
              <w:jc w:val="center"/>
              <w:rPr>
                <w:color w:val="000000"/>
              </w:rPr>
            </w:pPr>
            <w:r w:rsidRPr="00BD2510">
              <w:rPr>
                <w:color w:val="000000"/>
              </w:rPr>
              <w:t>.</w:t>
            </w:r>
            <w:r w:rsidR="006759D8" w:rsidRPr="00BD2510">
              <w:rPr>
                <w:color w:val="000000"/>
              </w:rPr>
              <w:t>406</w:t>
            </w:r>
          </w:p>
        </w:tc>
        <w:tc>
          <w:tcPr>
            <w:tcW w:w="0" w:type="auto"/>
            <w:tcMar>
              <w:left w:w="14" w:type="dxa"/>
              <w:right w:w="14" w:type="dxa"/>
            </w:tcMar>
          </w:tcPr>
          <w:p w14:paraId="1DF7C0C8" w14:textId="77777777" w:rsidR="00E54966" w:rsidRPr="00BD2510" w:rsidRDefault="00E54966" w:rsidP="009A57F6">
            <w:pPr>
              <w:jc w:val="center"/>
              <w:rPr>
                <w:color w:val="000000"/>
              </w:rPr>
            </w:pPr>
          </w:p>
        </w:tc>
        <w:tc>
          <w:tcPr>
            <w:tcW w:w="0" w:type="auto"/>
            <w:tcMar>
              <w:left w:w="14" w:type="dxa"/>
              <w:right w:w="14" w:type="dxa"/>
            </w:tcMar>
            <w:vAlign w:val="bottom"/>
          </w:tcPr>
          <w:p w14:paraId="44AB804A" w14:textId="77777777" w:rsidR="00E54966" w:rsidRPr="00BD2510" w:rsidRDefault="00E54966" w:rsidP="009A57F6">
            <w:pPr>
              <w:jc w:val="center"/>
              <w:rPr>
                <w:color w:val="000000"/>
              </w:rPr>
            </w:pPr>
            <w:r w:rsidRPr="00BD2510">
              <w:rPr>
                <w:color w:val="000000"/>
              </w:rPr>
              <w:t xml:space="preserve"> 4.</w:t>
            </w:r>
            <w:r w:rsidR="00B9601F" w:rsidRPr="00BD2510">
              <w:rPr>
                <w:color w:val="000000"/>
              </w:rPr>
              <w:t>69</w:t>
            </w:r>
          </w:p>
        </w:tc>
        <w:tc>
          <w:tcPr>
            <w:tcW w:w="0" w:type="auto"/>
            <w:tcMar>
              <w:left w:w="14" w:type="dxa"/>
              <w:right w:w="14" w:type="dxa"/>
            </w:tcMar>
            <w:vAlign w:val="bottom"/>
          </w:tcPr>
          <w:p w14:paraId="0265633D" w14:textId="77777777" w:rsidR="00E54966" w:rsidRPr="00BD2510" w:rsidRDefault="00E54966" w:rsidP="009A57F6">
            <w:pPr>
              <w:jc w:val="center"/>
              <w:rPr>
                <w:color w:val="000000"/>
              </w:rPr>
            </w:pPr>
            <w:r w:rsidRPr="00BD2510">
              <w:rPr>
                <w:color w:val="000000"/>
              </w:rPr>
              <w:t xml:space="preserve"> 2.9</w:t>
            </w:r>
            <w:r w:rsidR="00B9601F" w:rsidRPr="00BD2510">
              <w:rPr>
                <w:color w:val="000000"/>
              </w:rPr>
              <w:t>1</w:t>
            </w:r>
          </w:p>
        </w:tc>
        <w:tc>
          <w:tcPr>
            <w:tcW w:w="0" w:type="auto"/>
            <w:tcMar>
              <w:left w:w="14" w:type="dxa"/>
              <w:right w:w="14" w:type="dxa"/>
            </w:tcMar>
            <w:vAlign w:val="bottom"/>
          </w:tcPr>
          <w:p w14:paraId="069CD229" w14:textId="77777777" w:rsidR="00E54966" w:rsidRPr="00BD2510" w:rsidRDefault="00E54966" w:rsidP="009A57F6">
            <w:pPr>
              <w:jc w:val="center"/>
              <w:rPr>
                <w:color w:val="000000"/>
              </w:rPr>
            </w:pPr>
            <w:r w:rsidRPr="00BD2510">
              <w:rPr>
                <w:b/>
                <w:color w:val="000000"/>
              </w:rPr>
              <w:t>.004</w:t>
            </w:r>
          </w:p>
        </w:tc>
      </w:tr>
      <w:tr w:rsidR="00E54966" w:rsidRPr="00BD2510" w14:paraId="2499AAD0" w14:textId="77777777" w:rsidTr="008A4255">
        <w:trPr>
          <w:trHeight w:val="20"/>
        </w:trPr>
        <w:tc>
          <w:tcPr>
            <w:tcW w:w="0" w:type="auto"/>
            <w:shd w:val="clear" w:color="auto" w:fill="auto"/>
            <w:tcMar>
              <w:left w:w="14" w:type="dxa"/>
              <w:right w:w="14" w:type="dxa"/>
            </w:tcMar>
            <w:vAlign w:val="bottom"/>
          </w:tcPr>
          <w:p w14:paraId="650BA9B5" w14:textId="1C36EDB6" w:rsidR="00E54966" w:rsidRPr="00BD2510" w:rsidRDefault="00E54966" w:rsidP="009A57F6">
            <w:pPr>
              <w:rPr>
                <w:color w:val="000000"/>
              </w:rPr>
            </w:pPr>
            <w:r w:rsidRPr="00BD2510">
              <w:rPr>
                <w:color w:val="000000"/>
              </w:rPr>
              <w:t xml:space="preserve">  a2_2*b2</w:t>
            </w:r>
          </w:p>
        </w:tc>
        <w:tc>
          <w:tcPr>
            <w:tcW w:w="0" w:type="auto"/>
            <w:shd w:val="clear" w:color="auto" w:fill="auto"/>
            <w:tcMar>
              <w:left w:w="14" w:type="dxa"/>
              <w:right w:w="14" w:type="dxa"/>
            </w:tcMar>
            <w:vAlign w:val="bottom"/>
          </w:tcPr>
          <w:p w14:paraId="0B7A729A" w14:textId="77777777" w:rsidR="00E54966" w:rsidRPr="00BD2510" w:rsidRDefault="00E54966" w:rsidP="009A57F6">
            <w:pPr>
              <w:jc w:val="center"/>
              <w:rPr>
                <w:color w:val="000000"/>
              </w:rPr>
            </w:pPr>
            <w:r w:rsidRPr="00BD2510">
              <w:rPr>
                <w:color w:val="000000"/>
              </w:rPr>
              <w:t>-0.</w:t>
            </w:r>
            <w:r w:rsidR="00DB1284" w:rsidRPr="00BD2510">
              <w:rPr>
                <w:color w:val="000000"/>
              </w:rPr>
              <w:t>04</w:t>
            </w:r>
          </w:p>
        </w:tc>
        <w:tc>
          <w:tcPr>
            <w:tcW w:w="0" w:type="auto"/>
            <w:shd w:val="clear" w:color="auto" w:fill="auto"/>
            <w:tcMar>
              <w:left w:w="14" w:type="dxa"/>
              <w:right w:w="14" w:type="dxa"/>
            </w:tcMar>
            <w:vAlign w:val="bottom"/>
          </w:tcPr>
          <w:p w14:paraId="738B3C5C" w14:textId="77777777" w:rsidR="00E54966" w:rsidRPr="00BD2510" w:rsidRDefault="00E54966" w:rsidP="009A57F6">
            <w:pPr>
              <w:jc w:val="center"/>
              <w:rPr>
                <w:color w:val="000000"/>
              </w:rPr>
            </w:pPr>
            <w:r w:rsidRPr="00BD2510">
              <w:rPr>
                <w:color w:val="000000"/>
              </w:rPr>
              <w:t>-0.</w:t>
            </w:r>
            <w:r w:rsidR="00DB1284" w:rsidRPr="00BD2510">
              <w:rPr>
                <w:color w:val="000000"/>
              </w:rPr>
              <w:t>06</w:t>
            </w:r>
          </w:p>
        </w:tc>
        <w:tc>
          <w:tcPr>
            <w:tcW w:w="0" w:type="auto"/>
            <w:shd w:val="clear" w:color="auto" w:fill="auto"/>
            <w:tcMar>
              <w:left w:w="14" w:type="dxa"/>
              <w:right w:w="14" w:type="dxa"/>
            </w:tcMar>
            <w:vAlign w:val="bottom"/>
          </w:tcPr>
          <w:p w14:paraId="3F977B06" w14:textId="77777777" w:rsidR="00E54966" w:rsidRPr="00BD2510" w:rsidRDefault="00E54966" w:rsidP="009A57F6">
            <w:pPr>
              <w:jc w:val="center"/>
              <w:rPr>
                <w:color w:val="000000"/>
              </w:rPr>
            </w:pPr>
            <w:r w:rsidRPr="00BD2510">
              <w:rPr>
                <w:color w:val="000000"/>
              </w:rPr>
              <w:t>.</w:t>
            </w:r>
            <w:r w:rsidR="00DB1284" w:rsidRPr="00BD2510">
              <w:rPr>
                <w:color w:val="000000"/>
              </w:rPr>
              <w:t>95</w:t>
            </w:r>
            <w:r w:rsidR="00855E53" w:rsidRPr="00BD2510">
              <w:rPr>
                <w:color w:val="000000"/>
              </w:rPr>
              <w:t>5</w:t>
            </w:r>
          </w:p>
        </w:tc>
        <w:tc>
          <w:tcPr>
            <w:tcW w:w="0" w:type="auto"/>
            <w:shd w:val="clear" w:color="auto" w:fill="auto"/>
            <w:tcMar>
              <w:left w:w="14" w:type="dxa"/>
              <w:right w:w="14" w:type="dxa"/>
            </w:tcMar>
            <w:vAlign w:val="bottom"/>
          </w:tcPr>
          <w:p w14:paraId="31577AB5"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040B5051" w14:textId="77777777" w:rsidR="00E54966" w:rsidRPr="00BD2510" w:rsidRDefault="00E54966" w:rsidP="009A57F6">
            <w:pPr>
              <w:jc w:val="center"/>
              <w:rPr>
                <w:color w:val="000000"/>
              </w:rPr>
            </w:pPr>
            <w:r w:rsidRPr="00BD2510">
              <w:rPr>
                <w:color w:val="000000"/>
              </w:rPr>
              <w:t>-1.</w:t>
            </w:r>
            <w:r w:rsidR="006759D8" w:rsidRPr="00BD2510">
              <w:rPr>
                <w:color w:val="000000"/>
              </w:rPr>
              <w:t>19</w:t>
            </w:r>
          </w:p>
        </w:tc>
        <w:tc>
          <w:tcPr>
            <w:tcW w:w="0" w:type="auto"/>
            <w:shd w:val="clear" w:color="auto" w:fill="auto"/>
            <w:tcMar>
              <w:left w:w="14" w:type="dxa"/>
              <w:right w:w="14" w:type="dxa"/>
            </w:tcMar>
            <w:vAlign w:val="bottom"/>
          </w:tcPr>
          <w:p w14:paraId="4114EFBE" w14:textId="77777777" w:rsidR="00E54966" w:rsidRPr="00BD2510" w:rsidRDefault="00E54966" w:rsidP="009A57F6">
            <w:pPr>
              <w:jc w:val="center"/>
              <w:rPr>
                <w:color w:val="000000"/>
              </w:rPr>
            </w:pPr>
            <w:r w:rsidRPr="00BD2510">
              <w:rPr>
                <w:color w:val="000000"/>
              </w:rPr>
              <w:t>-</w:t>
            </w:r>
            <w:r w:rsidR="006759D8" w:rsidRPr="00BD2510">
              <w:rPr>
                <w:color w:val="000000"/>
              </w:rPr>
              <w:t>0.83</w:t>
            </w:r>
          </w:p>
        </w:tc>
        <w:tc>
          <w:tcPr>
            <w:tcW w:w="0" w:type="auto"/>
            <w:shd w:val="clear" w:color="auto" w:fill="auto"/>
            <w:tcMar>
              <w:left w:w="14" w:type="dxa"/>
              <w:right w:w="14" w:type="dxa"/>
            </w:tcMar>
            <w:vAlign w:val="bottom"/>
          </w:tcPr>
          <w:p w14:paraId="5B3E2E54" w14:textId="77777777" w:rsidR="00E54966" w:rsidRPr="00BD2510" w:rsidRDefault="00E54966" w:rsidP="009A57F6">
            <w:pPr>
              <w:jc w:val="center"/>
              <w:rPr>
                <w:color w:val="000000"/>
              </w:rPr>
            </w:pPr>
            <w:r w:rsidRPr="00BD2510">
              <w:rPr>
                <w:color w:val="000000"/>
              </w:rPr>
              <w:t>.</w:t>
            </w:r>
            <w:r w:rsidR="006759D8" w:rsidRPr="00BD2510">
              <w:rPr>
                <w:color w:val="000000"/>
              </w:rPr>
              <w:t>409</w:t>
            </w:r>
          </w:p>
        </w:tc>
        <w:tc>
          <w:tcPr>
            <w:tcW w:w="0" w:type="auto"/>
            <w:tcMar>
              <w:left w:w="14" w:type="dxa"/>
              <w:right w:w="14" w:type="dxa"/>
            </w:tcMar>
          </w:tcPr>
          <w:p w14:paraId="7B843257" w14:textId="77777777" w:rsidR="00E54966" w:rsidRPr="00BD2510" w:rsidRDefault="00E54966" w:rsidP="009A57F6">
            <w:pPr>
              <w:jc w:val="center"/>
              <w:rPr>
                <w:color w:val="000000"/>
              </w:rPr>
            </w:pPr>
          </w:p>
        </w:tc>
        <w:tc>
          <w:tcPr>
            <w:tcW w:w="0" w:type="auto"/>
            <w:tcMar>
              <w:left w:w="14" w:type="dxa"/>
              <w:right w:w="14" w:type="dxa"/>
            </w:tcMar>
            <w:vAlign w:val="bottom"/>
          </w:tcPr>
          <w:p w14:paraId="198C2E0A" w14:textId="77777777" w:rsidR="00E54966" w:rsidRPr="00BD2510" w:rsidRDefault="00E54966" w:rsidP="009A57F6">
            <w:pPr>
              <w:jc w:val="center"/>
              <w:rPr>
                <w:color w:val="000000"/>
              </w:rPr>
            </w:pPr>
            <w:r w:rsidRPr="00BD2510">
              <w:rPr>
                <w:color w:val="000000"/>
              </w:rPr>
              <w:t xml:space="preserve"> 6.</w:t>
            </w:r>
            <w:r w:rsidR="00B9601F" w:rsidRPr="00BD2510">
              <w:rPr>
                <w:color w:val="000000"/>
              </w:rPr>
              <w:t>35</w:t>
            </w:r>
          </w:p>
        </w:tc>
        <w:tc>
          <w:tcPr>
            <w:tcW w:w="0" w:type="auto"/>
            <w:tcMar>
              <w:left w:w="14" w:type="dxa"/>
              <w:right w:w="14" w:type="dxa"/>
            </w:tcMar>
            <w:vAlign w:val="bottom"/>
          </w:tcPr>
          <w:p w14:paraId="31CF07FB" w14:textId="77777777" w:rsidR="00E54966" w:rsidRPr="00BD2510" w:rsidRDefault="00E54966" w:rsidP="009A57F6">
            <w:pPr>
              <w:jc w:val="center"/>
              <w:rPr>
                <w:color w:val="000000"/>
              </w:rPr>
            </w:pPr>
            <w:r w:rsidRPr="00BD2510">
              <w:rPr>
                <w:color w:val="000000"/>
              </w:rPr>
              <w:t xml:space="preserve"> 3.6</w:t>
            </w:r>
            <w:r w:rsidR="00B9601F" w:rsidRPr="00BD2510">
              <w:rPr>
                <w:color w:val="000000"/>
              </w:rPr>
              <w:t>4</w:t>
            </w:r>
          </w:p>
        </w:tc>
        <w:tc>
          <w:tcPr>
            <w:tcW w:w="0" w:type="auto"/>
            <w:tcMar>
              <w:left w:w="14" w:type="dxa"/>
              <w:right w:w="14" w:type="dxa"/>
            </w:tcMar>
            <w:vAlign w:val="bottom"/>
          </w:tcPr>
          <w:p w14:paraId="6E71F38F" w14:textId="77777777" w:rsidR="00E54966" w:rsidRPr="00BD2510" w:rsidRDefault="00E54966" w:rsidP="009A57F6">
            <w:pPr>
              <w:jc w:val="center"/>
              <w:rPr>
                <w:color w:val="000000"/>
              </w:rPr>
            </w:pPr>
            <w:r w:rsidRPr="00BD2510">
              <w:rPr>
                <w:b/>
                <w:color w:val="000000"/>
              </w:rPr>
              <w:t>&lt;.001</w:t>
            </w:r>
          </w:p>
        </w:tc>
      </w:tr>
      <w:tr w:rsidR="00E54966" w:rsidRPr="00BD2510" w14:paraId="455677ED" w14:textId="77777777" w:rsidTr="008A4255">
        <w:trPr>
          <w:trHeight w:val="20"/>
        </w:trPr>
        <w:tc>
          <w:tcPr>
            <w:tcW w:w="0" w:type="auto"/>
            <w:shd w:val="clear" w:color="auto" w:fill="auto"/>
            <w:tcMar>
              <w:left w:w="14" w:type="dxa"/>
              <w:right w:w="14" w:type="dxa"/>
            </w:tcMar>
            <w:vAlign w:val="bottom"/>
          </w:tcPr>
          <w:p w14:paraId="363ABCC3" w14:textId="024A28B3" w:rsidR="00E54966" w:rsidRPr="00BD2510" w:rsidRDefault="00E54966" w:rsidP="009A57F6">
            <w:pPr>
              <w:rPr>
                <w:color w:val="000000"/>
              </w:rPr>
            </w:pPr>
            <w:r w:rsidRPr="00BD2510">
              <w:rPr>
                <w:color w:val="000000"/>
              </w:rPr>
              <w:t xml:space="preserve">  a1_3*b3</w:t>
            </w:r>
          </w:p>
        </w:tc>
        <w:tc>
          <w:tcPr>
            <w:tcW w:w="0" w:type="auto"/>
            <w:shd w:val="clear" w:color="auto" w:fill="auto"/>
            <w:tcMar>
              <w:left w:w="14" w:type="dxa"/>
              <w:right w:w="14" w:type="dxa"/>
            </w:tcMar>
            <w:vAlign w:val="bottom"/>
          </w:tcPr>
          <w:p w14:paraId="06685E75" w14:textId="77777777" w:rsidR="00E54966" w:rsidRPr="00BD2510" w:rsidRDefault="00E54966" w:rsidP="009A57F6">
            <w:pPr>
              <w:jc w:val="center"/>
              <w:rPr>
                <w:color w:val="000000"/>
              </w:rPr>
            </w:pPr>
            <w:r w:rsidRPr="00BD2510">
              <w:rPr>
                <w:color w:val="000000"/>
              </w:rPr>
              <w:t>-0.0</w:t>
            </w:r>
            <w:r w:rsidR="00DB1284" w:rsidRPr="00BD2510">
              <w:rPr>
                <w:color w:val="000000"/>
              </w:rPr>
              <w:t>4</w:t>
            </w:r>
          </w:p>
        </w:tc>
        <w:tc>
          <w:tcPr>
            <w:tcW w:w="0" w:type="auto"/>
            <w:shd w:val="clear" w:color="auto" w:fill="auto"/>
            <w:tcMar>
              <w:left w:w="14" w:type="dxa"/>
              <w:right w:w="14" w:type="dxa"/>
            </w:tcMar>
            <w:vAlign w:val="bottom"/>
          </w:tcPr>
          <w:p w14:paraId="6CFC6B45" w14:textId="77777777" w:rsidR="00E54966" w:rsidRPr="00BD2510" w:rsidRDefault="00E54966" w:rsidP="009A57F6">
            <w:pPr>
              <w:jc w:val="center"/>
              <w:rPr>
                <w:color w:val="000000"/>
              </w:rPr>
            </w:pPr>
            <w:r w:rsidRPr="00BD2510">
              <w:rPr>
                <w:color w:val="000000"/>
              </w:rPr>
              <w:t>-0.</w:t>
            </w:r>
            <w:r w:rsidR="00DB1284" w:rsidRPr="00BD2510">
              <w:rPr>
                <w:color w:val="000000"/>
              </w:rPr>
              <w:t>2</w:t>
            </w:r>
            <w:r w:rsidR="00855E53" w:rsidRPr="00BD2510">
              <w:rPr>
                <w:color w:val="000000"/>
              </w:rPr>
              <w:t>7</w:t>
            </w:r>
          </w:p>
        </w:tc>
        <w:tc>
          <w:tcPr>
            <w:tcW w:w="0" w:type="auto"/>
            <w:shd w:val="clear" w:color="auto" w:fill="auto"/>
            <w:tcMar>
              <w:left w:w="14" w:type="dxa"/>
              <w:right w:w="14" w:type="dxa"/>
            </w:tcMar>
            <w:vAlign w:val="bottom"/>
          </w:tcPr>
          <w:p w14:paraId="2AAC1BD2" w14:textId="77777777" w:rsidR="00E54966" w:rsidRPr="00BD2510" w:rsidRDefault="00E54966" w:rsidP="009A57F6">
            <w:pPr>
              <w:jc w:val="center"/>
              <w:rPr>
                <w:color w:val="000000"/>
              </w:rPr>
            </w:pPr>
            <w:r w:rsidRPr="00BD2510">
              <w:rPr>
                <w:color w:val="000000"/>
              </w:rPr>
              <w:t>.</w:t>
            </w:r>
            <w:r w:rsidR="00855E53" w:rsidRPr="00BD2510">
              <w:rPr>
                <w:color w:val="000000"/>
              </w:rPr>
              <w:t>785</w:t>
            </w:r>
          </w:p>
        </w:tc>
        <w:tc>
          <w:tcPr>
            <w:tcW w:w="0" w:type="auto"/>
            <w:shd w:val="clear" w:color="auto" w:fill="auto"/>
            <w:tcMar>
              <w:left w:w="14" w:type="dxa"/>
              <w:right w:w="14" w:type="dxa"/>
            </w:tcMar>
            <w:vAlign w:val="bottom"/>
          </w:tcPr>
          <w:p w14:paraId="27B4148B" w14:textId="77777777" w:rsidR="00E54966" w:rsidRPr="00BD2510" w:rsidRDefault="00E54966" w:rsidP="009A57F6">
            <w:pPr>
              <w:jc w:val="center"/>
              <w:rPr>
                <w:color w:val="000000"/>
              </w:rPr>
            </w:pPr>
          </w:p>
        </w:tc>
        <w:tc>
          <w:tcPr>
            <w:tcW w:w="0" w:type="auto"/>
            <w:shd w:val="clear" w:color="auto" w:fill="auto"/>
            <w:tcMar>
              <w:left w:w="14" w:type="dxa"/>
              <w:right w:w="14" w:type="dxa"/>
            </w:tcMar>
            <w:vAlign w:val="bottom"/>
          </w:tcPr>
          <w:p w14:paraId="4284D663" w14:textId="77777777" w:rsidR="00E54966" w:rsidRPr="00BD2510" w:rsidRDefault="00E54966" w:rsidP="009A57F6">
            <w:pPr>
              <w:jc w:val="center"/>
              <w:rPr>
                <w:color w:val="000000"/>
              </w:rPr>
            </w:pPr>
            <w:r w:rsidRPr="00BD2510">
              <w:rPr>
                <w:color w:val="000000"/>
              </w:rPr>
              <w:t xml:space="preserve"> 0.</w:t>
            </w:r>
            <w:r w:rsidR="006759D8" w:rsidRPr="00BD2510">
              <w:rPr>
                <w:color w:val="000000"/>
              </w:rPr>
              <w:t>41</w:t>
            </w:r>
          </w:p>
        </w:tc>
        <w:tc>
          <w:tcPr>
            <w:tcW w:w="0" w:type="auto"/>
            <w:shd w:val="clear" w:color="auto" w:fill="auto"/>
            <w:tcMar>
              <w:left w:w="14" w:type="dxa"/>
              <w:right w:w="14" w:type="dxa"/>
            </w:tcMar>
            <w:vAlign w:val="bottom"/>
          </w:tcPr>
          <w:p w14:paraId="7D216F26" w14:textId="77777777" w:rsidR="00E54966" w:rsidRPr="00BD2510" w:rsidRDefault="00E54966" w:rsidP="009A57F6">
            <w:pPr>
              <w:jc w:val="center"/>
              <w:rPr>
                <w:color w:val="000000"/>
              </w:rPr>
            </w:pPr>
            <w:r w:rsidRPr="00BD2510">
              <w:rPr>
                <w:color w:val="000000"/>
              </w:rPr>
              <w:t xml:space="preserve"> </w:t>
            </w:r>
            <w:r w:rsidR="006759D8" w:rsidRPr="00BD2510">
              <w:rPr>
                <w:color w:val="000000"/>
              </w:rPr>
              <w:t>1.23</w:t>
            </w:r>
          </w:p>
        </w:tc>
        <w:tc>
          <w:tcPr>
            <w:tcW w:w="0" w:type="auto"/>
            <w:shd w:val="clear" w:color="auto" w:fill="auto"/>
            <w:tcMar>
              <w:left w:w="14" w:type="dxa"/>
              <w:right w:w="14" w:type="dxa"/>
            </w:tcMar>
            <w:vAlign w:val="bottom"/>
          </w:tcPr>
          <w:p w14:paraId="06B2072F" w14:textId="77777777" w:rsidR="00E54966" w:rsidRPr="00BD2510" w:rsidRDefault="00E54966" w:rsidP="009A57F6">
            <w:pPr>
              <w:jc w:val="center"/>
              <w:rPr>
                <w:color w:val="000000"/>
              </w:rPr>
            </w:pPr>
            <w:r w:rsidRPr="00BD2510">
              <w:rPr>
                <w:color w:val="000000"/>
              </w:rPr>
              <w:t>.</w:t>
            </w:r>
            <w:r w:rsidR="006759D8" w:rsidRPr="00BD2510">
              <w:rPr>
                <w:color w:val="000000"/>
              </w:rPr>
              <w:t>209</w:t>
            </w:r>
          </w:p>
        </w:tc>
        <w:tc>
          <w:tcPr>
            <w:tcW w:w="0" w:type="auto"/>
            <w:tcMar>
              <w:left w:w="14" w:type="dxa"/>
              <w:right w:w="14" w:type="dxa"/>
            </w:tcMar>
          </w:tcPr>
          <w:p w14:paraId="76CA4BA5" w14:textId="77777777" w:rsidR="00E54966" w:rsidRPr="00BD2510" w:rsidRDefault="00E54966" w:rsidP="009A57F6">
            <w:pPr>
              <w:jc w:val="center"/>
              <w:rPr>
                <w:color w:val="000000"/>
              </w:rPr>
            </w:pPr>
          </w:p>
        </w:tc>
        <w:tc>
          <w:tcPr>
            <w:tcW w:w="0" w:type="auto"/>
            <w:tcMar>
              <w:left w:w="14" w:type="dxa"/>
              <w:right w:w="14" w:type="dxa"/>
            </w:tcMar>
            <w:vAlign w:val="bottom"/>
          </w:tcPr>
          <w:p w14:paraId="49C4F446" w14:textId="77777777" w:rsidR="00E54966" w:rsidRPr="00BD2510" w:rsidRDefault="00E54966" w:rsidP="009A57F6">
            <w:pPr>
              <w:jc w:val="center"/>
              <w:rPr>
                <w:color w:val="000000"/>
              </w:rPr>
            </w:pPr>
            <w:r w:rsidRPr="00BD2510">
              <w:rPr>
                <w:color w:val="000000"/>
              </w:rPr>
              <w:t>-0.7</w:t>
            </w:r>
            <w:r w:rsidR="00B9601F" w:rsidRPr="00BD2510">
              <w:rPr>
                <w:color w:val="000000"/>
              </w:rPr>
              <w:t>0</w:t>
            </w:r>
          </w:p>
        </w:tc>
        <w:tc>
          <w:tcPr>
            <w:tcW w:w="0" w:type="auto"/>
            <w:tcMar>
              <w:left w:w="14" w:type="dxa"/>
              <w:right w:w="14" w:type="dxa"/>
            </w:tcMar>
            <w:vAlign w:val="bottom"/>
          </w:tcPr>
          <w:p w14:paraId="23DBFAAC" w14:textId="77777777" w:rsidR="00E54966" w:rsidRPr="00BD2510" w:rsidRDefault="00E54966" w:rsidP="009A57F6">
            <w:pPr>
              <w:jc w:val="center"/>
              <w:rPr>
                <w:color w:val="000000"/>
              </w:rPr>
            </w:pPr>
            <w:r w:rsidRPr="00BD2510">
              <w:rPr>
                <w:color w:val="000000"/>
              </w:rPr>
              <w:t>-</w:t>
            </w:r>
            <w:r w:rsidR="00B9601F" w:rsidRPr="00BD2510">
              <w:rPr>
                <w:color w:val="000000"/>
              </w:rPr>
              <w:t>1</w:t>
            </w:r>
            <w:r w:rsidRPr="00BD2510">
              <w:rPr>
                <w:color w:val="000000"/>
              </w:rPr>
              <w:t>.7</w:t>
            </w:r>
            <w:r w:rsidR="00B9601F" w:rsidRPr="00BD2510">
              <w:rPr>
                <w:color w:val="000000"/>
              </w:rPr>
              <w:t>4</w:t>
            </w:r>
          </w:p>
        </w:tc>
        <w:tc>
          <w:tcPr>
            <w:tcW w:w="0" w:type="auto"/>
            <w:tcMar>
              <w:left w:w="14" w:type="dxa"/>
              <w:right w:w="14" w:type="dxa"/>
            </w:tcMar>
            <w:vAlign w:val="bottom"/>
          </w:tcPr>
          <w:p w14:paraId="492C58C6" w14:textId="77777777" w:rsidR="00E54966" w:rsidRPr="00BD2510" w:rsidRDefault="00E54966" w:rsidP="009A57F6">
            <w:pPr>
              <w:jc w:val="center"/>
              <w:rPr>
                <w:color w:val="000000"/>
              </w:rPr>
            </w:pPr>
            <w:r w:rsidRPr="00BD2510">
              <w:rPr>
                <w:color w:val="000000"/>
              </w:rPr>
              <w:t>.082</w:t>
            </w:r>
          </w:p>
        </w:tc>
      </w:tr>
      <w:tr w:rsidR="00E54966" w:rsidRPr="00BD2510" w14:paraId="4F7CE073" w14:textId="77777777" w:rsidTr="008A4255">
        <w:trPr>
          <w:trHeight w:val="20"/>
        </w:trPr>
        <w:tc>
          <w:tcPr>
            <w:tcW w:w="0" w:type="auto"/>
            <w:tcBorders>
              <w:bottom w:val="single" w:sz="4" w:space="0" w:color="auto"/>
            </w:tcBorders>
            <w:shd w:val="clear" w:color="auto" w:fill="auto"/>
            <w:tcMar>
              <w:left w:w="14" w:type="dxa"/>
              <w:right w:w="14" w:type="dxa"/>
            </w:tcMar>
            <w:vAlign w:val="bottom"/>
          </w:tcPr>
          <w:p w14:paraId="21438A54" w14:textId="72081CBD" w:rsidR="00E54966" w:rsidRPr="00BD2510" w:rsidRDefault="00E54966" w:rsidP="009A57F6">
            <w:pPr>
              <w:rPr>
                <w:color w:val="000000"/>
              </w:rPr>
            </w:pPr>
            <w:r w:rsidRPr="00BD2510">
              <w:rPr>
                <w:color w:val="000000"/>
              </w:rPr>
              <w:t xml:space="preserve">  a2_3*b3</w:t>
            </w:r>
          </w:p>
        </w:tc>
        <w:tc>
          <w:tcPr>
            <w:tcW w:w="0" w:type="auto"/>
            <w:tcBorders>
              <w:bottom w:val="single" w:sz="4" w:space="0" w:color="auto"/>
            </w:tcBorders>
            <w:shd w:val="clear" w:color="auto" w:fill="auto"/>
            <w:tcMar>
              <w:left w:w="14" w:type="dxa"/>
              <w:right w:w="14" w:type="dxa"/>
            </w:tcMar>
            <w:vAlign w:val="bottom"/>
          </w:tcPr>
          <w:p w14:paraId="371E7A14" w14:textId="77777777" w:rsidR="00E54966" w:rsidRPr="00BD2510" w:rsidRDefault="00E54966" w:rsidP="009A57F6">
            <w:pPr>
              <w:jc w:val="center"/>
              <w:rPr>
                <w:color w:val="000000"/>
              </w:rPr>
            </w:pPr>
            <w:r w:rsidRPr="00BD2510">
              <w:rPr>
                <w:color w:val="000000"/>
              </w:rPr>
              <w:t>-0.0</w:t>
            </w:r>
            <w:r w:rsidR="00DB1284" w:rsidRPr="00BD2510">
              <w:rPr>
                <w:color w:val="000000"/>
              </w:rPr>
              <w:t>4</w:t>
            </w:r>
          </w:p>
        </w:tc>
        <w:tc>
          <w:tcPr>
            <w:tcW w:w="0" w:type="auto"/>
            <w:tcBorders>
              <w:bottom w:val="single" w:sz="4" w:space="0" w:color="auto"/>
            </w:tcBorders>
            <w:shd w:val="clear" w:color="auto" w:fill="auto"/>
            <w:tcMar>
              <w:left w:w="14" w:type="dxa"/>
              <w:right w:w="14" w:type="dxa"/>
            </w:tcMar>
            <w:vAlign w:val="bottom"/>
          </w:tcPr>
          <w:p w14:paraId="273E28A2" w14:textId="77777777" w:rsidR="00E54966" w:rsidRPr="00BD2510" w:rsidRDefault="00E54966" w:rsidP="009A57F6">
            <w:pPr>
              <w:jc w:val="center"/>
              <w:rPr>
                <w:color w:val="000000"/>
              </w:rPr>
            </w:pPr>
            <w:r w:rsidRPr="00BD2510">
              <w:rPr>
                <w:color w:val="000000"/>
              </w:rPr>
              <w:t>-0.</w:t>
            </w:r>
            <w:r w:rsidR="00DB1284" w:rsidRPr="00BD2510">
              <w:rPr>
                <w:color w:val="000000"/>
              </w:rPr>
              <w:t>2</w:t>
            </w:r>
            <w:r w:rsidR="00855E53" w:rsidRPr="00BD2510">
              <w:rPr>
                <w:color w:val="000000"/>
              </w:rPr>
              <w:t>8</w:t>
            </w:r>
          </w:p>
        </w:tc>
        <w:tc>
          <w:tcPr>
            <w:tcW w:w="0" w:type="auto"/>
            <w:tcBorders>
              <w:bottom w:val="single" w:sz="4" w:space="0" w:color="auto"/>
            </w:tcBorders>
            <w:shd w:val="clear" w:color="auto" w:fill="auto"/>
            <w:tcMar>
              <w:left w:w="14" w:type="dxa"/>
              <w:right w:w="14" w:type="dxa"/>
            </w:tcMar>
            <w:vAlign w:val="bottom"/>
          </w:tcPr>
          <w:p w14:paraId="16A9A0C0" w14:textId="77777777" w:rsidR="00E54966" w:rsidRPr="00BD2510" w:rsidRDefault="00DB1284" w:rsidP="009A57F6">
            <w:pPr>
              <w:jc w:val="center"/>
              <w:rPr>
                <w:color w:val="000000"/>
              </w:rPr>
            </w:pPr>
            <w:r w:rsidRPr="00BD2510">
              <w:rPr>
                <w:color w:val="000000"/>
              </w:rPr>
              <w:t>.</w:t>
            </w:r>
            <w:r w:rsidR="00855E53" w:rsidRPr="00BD2510">
              <w:rPr>
                <w:color w:val="000000"/>
              </w:rPr>
              <w:t>780</w:t>
            </w:r>
          </w:p>
        </w:tc>
        <w:tc>
          <w:tcPr>
            <w:tcW w:w="0" w:type="auto"/>
            <w:tcBorders>
              <w:bottom w:val="single" w:sz="4" w:space="0" w:color="auto"/>
            </w:tcBorders>
            <w:shd w:val="clear" w:color="auto" w:fill="auto"/>
            <w:tcMar>
              <w:left w:w="14" w:type="dxa"/>
              <w:right w:w="14" w:type="dxa"/>
            </w:tcMar>
            <w:vAlign w:val="bottom"/>
          </w:tcPr>
          <w:p w14:paraId="0488ADAF" w14:textId="77777777" w:rsidR="00E54966" w:rsidRPr="00BD2510" w:rsidRDefault="00E54966" w:rsidP="009A57F6">
            <w:pPr>
              <w:jc w:val="center"/>
              <w:rPr>
                <w:color w:val="000000"/>
              </w:rPr>
            </w:pPr>
          </w:p>
        </w:tc>
        <w:tc>
          <w:tcPr>
            <w:tcW w:w="0" w:type="auto"/>
            <w:tcBorders>
              <w:bottom w:val="single" w:sz="4" w:space="0" w:color="auto"/>
            </w:tcBorders>
            <w:shd w:val="clear" w:color="auto" w:fill="auto"/>
            <w:tcMar>
              <w:left w:w="14" w:type="dxa"/>
              <w:right w:w="14" w:type="dxa"/>
            </w:tcMar>
            <w:vAlign w:val="bottom"/>
          </w:tcPr>
          <w:p w14:paraId="0A7BD471" w14:textId="77777777" w:rsidR="00E54966" w:rsidRPr="00BD2510" w:rsidRDefault="00E54966" w:rsidP="009A57F6">
            <w:pPr>
              <w:jc w:val="center"/>
              <w:rPr>
                <w:color w:val="000000"/>
              </w:rPr>
            </w:pPr>
            <w:r w:rsidRPr="00BD2510">
              <w:rPr>
                <w:color w:val="000000"/>
              </w:rPr>
              <w:t xml:space="preserve"> 0.</w:t>
            </w:r>
            <w:r w:rsidR="006759D8" w:rsidRPr="00BD2510">
              <w:rPr>
                <w:color w:val="000000"/>
              </w:rPr>
              <w:t>50</w:t>
            </w:r>
          </w:p>
        </w:tc>
        <w:tc>
          <w:tcPr>
            <w:tcW w:w="0" w:type="auto"/>
            <w:tcBorders>
              <w:bottom w:val="single" w:sz="4" w:space="0" w:color="auto"/>
            </w:tcBorders>
            <w:shd w:val="clear" w:color="auto" w:fill="auto"/>
            <w:tcMar>
              <w:left w:w="14" w:type="dxa"/>
              <w:right w:w="14" w:type="dxa"/>
            </w:tcMar>
            <w:vAlign w:val="bottom"/>
          </w:tcPr>
          <w:p w14:paraId="4B919990" w14:textId="77777777" w:rsidR="00E54966" w:rsidRPr="00BD2510" w:rsidRDefault="00E54966" w:rsidP="009A57F6">
            <w:pPr>
              <w:jc w:val="center"/>
              <w:rPr>
                <w:color w:val="000000"/>
              </w:rPr>
            </w:pPr>
            <w:r w:rsidRPr="00BD2510">
              <w:rPr>
                <w:color w:val="000000"/>
              </w:rPr>
              <w:t xml:space="preserve"> </w:t>
            </w:r>
            <w:r w:rsidR="006759D8" w:rsidRPr="00BD2510">
              <w:rPr>
                <w:color w:val="000000"/>
              </w:rPr>
              <w:t>1.33</w:t>
            </w:r>
          </w:p>
        </w:tc>
        <w:tc>
          <w:tcPr>
            <w:tcW w:w="0" w:type="auto"/>
            <w:tcBorders>
              <w:bottom w:val="single" w:sz="4" w:space="0" w:color="auto"/>
            </w:tcBorders>
            <w:shd w:val="clear" w:color="auto" w:fill="auto"/>
            <w:tcMar>
              <w:left w:w="14" w:type="dxa"/>
              <w:right w:w="14" w:type="dxa"/>
            </w:tcMar>
            <w:vAlign w:val="bottom"/>
          </w:tcPr>
          <w:p w14:paraId="2BBD1117" w14:textId="77777777" w:rsidR="00E54966" w:rsidRPr="00BD2510" w:rsidRDefault="00E54966" w:rsidP="009A57F6">
            <w:pPr>
              <w:jc w:val="center"/>
              <w:rPr>
                <w:color w:val="000000"/>
              </w:rPr>
            </w:pPr>
            <w:r w:rsidRPr="00BD2510">
              <w:rPr>
                <w:color w:val="000000"/>
              </w:rPr>
              <w:t>.</w:t>
            </w:r>
            <w:r w:rsidR="006759D8" w:rsidRPr="00BD2510">
              <w:rPr>
                <w:color w:val="000000"/>
              </w:rPr>
              <w:t>185</w:t>
            </w:r>
          </w:p>
        </w:tc>
        <w:tc>
          <w:tcPr>
            <w:tcW w:w="0" w:type="auto"/>
            <w:tcBorders>
              <w:bottom w:val="single" w:sz="4" w:space="0" w:color="auto"/>
            </w:tcBorders>
            <w:tcMar>
              <w:left w:w="14" w:type="dxa"/>
              <w:right w:w="14" w:type="dxa"/>
            </w:tcMar>
          </w:tcPr>
          <w:p w14:paraId="0F4568CA" w14:textId="77777777" w:rsidR="00E54966" w:rsidRPr="00BD2510" w:rsidRDefault="00E54966" w:rsidP="009A57F6">
            <w:pPr>
              <w:jc w:val="center"/>
              <w:rPr>
                <w:color w:val="000000"/>
              </w:rPr>
            </w:pPr>
          </w:p>
        </w:tc>
        <w:tc>
          <w:tcPr>
            <w:tcW w:w="0" w:type="auto"/>
            <w:tcBorders>
              <w:bottom w:val="single" w:sz="4" w:space="0" w:color="auto"/>
            </w:tcBorders>
            <w:tcMar>
              <w:left w:w="14" w:type="dxa"/>
              <w:right w:w="14" w:type="dxa"/>
            </w:tcMar>
            <w:vAlign w:val="bottom"/>
          </w:tcPr>
          <w:p w14:paraId="74D1C128" w14:textId="77777777" w:rsidR="00E54966" w:rsidRPr="00BD2510" w:rsidRDefault="00E54966" w:rsidP="009A57F6">
            <w:pPr>
              <w:jc w:val="center"/>
              <w:rPr>
                <w:color w:val="000000"/>
              </w:rPr>
            </w:pPr>
            <w:r w:rsidRPr="00BD2510">
              <w:rPr>
                <w:color w:val="000000"/>
              </w:rPr>
              <w:t>-</w:t>
            </w:r>
            <w:r w:rsidR="00B9601F" w:rsidRPr="00BD2510">
              <w:rPr>
                <w:color w:val="000000"/>
              </w:rPr>
              <w:t>0.96</w:t>
            </w:r>
          </w:p>
        </w:tc>
        <w:tc>
          <w:tcPr>
            <w:tcW w:w="0" w:type="auto"/>
            <w:tcBorders>
              <w:bottom w:val="single" w:sz="4" w:space="0" w:color="auto"/>
            </w:tcBorders>
            <w:tcMar>
              <w:left w:w="14" w:type="dxa"/>
              <w:right w:w="14" w:type="dxa"/>
            </w:tcMar>
            <w:vAlign w:val="bottom"/>
          </w:tcPr>
          <w:p w14:paraId="2DEC0914" w14:textId="77777777" w:rsidR="00E54966" w:rsidRPr="00BD2510" w:rsidRDefault="00E54966" w:rsidP="009A57F6">
            <w:pPr>
              <w:jc w:val="center"/>
              <w:rPr>
                <w:color w:val="000000"/>
              </w:rPr>
            </w:pPr>
            <w:r w:rsidRPr="00BD2510">
              <w:rPr>
                <w:color w:val="000000"/>
              </w:rPr>
              <w:t>-</w:t>
            </w:r>
            <w:r w:rsidR="00B9601F" w:rsidRPr="00BD2510">
              <w:rPr>
                <w:color w:val="000000"/>
              </w:rPr>
              <w:t>1.73</w:t>
            </w:r>
          </w:p>
        </w:tc>
        <w:tc>
          <w:tcPr>
            <w:tcW w:w="0" w:type="auto"/>
            <w:tcBorders>
              <w:bottom w:val="single" w:sz="4" w:space="0" w:color="auto"/>
            </w:tcBorders>
            <w:tcMar>
              <w:left w:w="14" w:type="dxa"/>
              <w:right w:w="14" w:type="dxa"/>
            </w:tcMar>
            <w:vAlign w:val="bottom"/>
          </w:tcPr>
          <w:p w14:paraId="53250D52" w14:textId="77777777" w:rsidR="00E54966" w:rsidRPr="00BD2510" w:rsidRDefault="00E54966" w:rsidP="009A57F6">
            <w:pPr>
              <w:jc w:val="center"/>
              <w:rPr>
                <w:color w:val="000000"/>
              </w:rPr>
            </w:pPr>
            <w:r w:rsidRPr="00BD2510">
              <w:rPr>
                <w:color w:val="000000"/>
              </w:rPr>
              <w:t>.0</w:t>
            </w:r>
            <w:r w:rsidR="00B9601F" w:rsidRPr="00BD2510">
              <w:rPr>
                <w:color w:val="000000"/>
              </w:rPr>
              <w:t>84</w:t>
            </w:r>
          </w:p>
        </w:tc>
      </w:tr>
    </w:tbl>
    <w:p w14:paraId="04BB7792" w14:textId="759B2DCE" w:rsidR="00712EF5" w:rsidRPr="00F31771" w:rsidRDefault="00712EF5" w:rsidP="009A57F6">
      <w:pPr>
        <w:rPr>
          <w:sz w:val="22"/>
          <w:szCs w:val="22"/>
        </w:rPr>
      </w:pPr>
      <w:r w:rsidRPr="00F31771">
        <w:rPr>
          <w:i/>
          <w:sz w:val="22"/>
          <w:szCs w:val="22"/>
        </w:rPr>
        <w:t>Note</w:t>
      </w:r>
      <w:r w:rsidRPr="00F31771">
        <w:rPr>
          <w:sz w:val="22"/>
          <w:szCs w:val="22"/>
        </w:rPr>
        <w:t>.</w:t>
      </w:r>
      <w:r w:rsidR="009321EA" w:rsidRPr="00F31771">
        <w:rPr>
          <w:sz w:val="22"/>
          <w:szCs w:val="22"/>
        </w:rPr>
        <w:t xml:space="preserve"> </w:t>
      </w:r>
      <w:r w:rsidR="00016DF8">
        <w:rPr>
          <w:sz w:val="22"/>
          <w:szCs w:val="22"/>
        </w:rPr>
        <w:t>E</w:t>
      </w:r>
      <w:r w:rsidRPr="00F31771">
        <w:rPr>
          <w:sz w:val="22"/>
          <w:szCs w:val="22"/>
        </w:rPr>
        <w:t>stimates combined over 20 imputed datasets.</w:t>
      </w:r>
      <w:r w:rsidR="009321EA" w:rsidRPr="00F31771">
        <w:rPr>
          <w:sz w:val="22"/>
          <w:szCs w:val="22"/>
        </w:rPr>
        <w:t xml:space="preserve"> </w:t>
      </w:r>
      <w:r w:rsidRPr="00F31771">
        <w:rPr>
          <w:sz w:val="22"/>
          <w:szCs w:val="22"/>
        </w:rPr>
        <w:t>Significant indirect effects (</w:t>
      </w:r>
      <w:r w:rsidRPr="00F31771">
        <w:rPr>
          <w:i/>
          <w:sz w:val="22"/>
          <w:szCs w:val="22"/>
        </w:rPr>
        <w:t>p</w:t>
      </w:r>
      <w:r w:rsidRPr="00F31771">
        <w:rPr>
          <w:sz w:val="22"/>
          <w:szCs w:val="22"/>
        </w:rPr>
        <w:t xml:space="preserve"> &lt; .05) are bolded.</w:t>
      </w:r>
      <w:r w:rsidR="009321EA" w:rsidRPr="00F31771">
        <w:rPr>
          <w:sz w:val="22"/>
          <w:szCs w:val="22"/>
        </w:rPr>
        <w:t xml:space="preserve"> </w:t>
      </w:r>
      <w:r w:rsidRPr="00F31771">
        <w:rPr>
          <w:sz w:val="22"/>
          <w:szCs w:val="22"/>
        </w:rPr>
        <w:t>Covariates are not depicted but were included in statistical models.</w:t>
      </w:r>
      <w:r w:rsidR="009321EA" w:rsidRPr="00F31771">
        <w:rPr>
          <w:sz w:val="22"/>
          <w:szCs w:val="22"/>
        </w:rPr>
        <w:t xml:space="preserve"> </w:t>
      </w:r>
      <w:r w:rsidRPr="00F31771">
        <w:rPr>
          <w:sz w:val="22"/>
          <w:szCs w:val="22"/>
        </w:rPr>
        <w:t xml:space="preserve">For </w:t>
      </w:r>
      <w:r w:rsidR="008F790E">
        <w:rPr>
          <w:sz w:val="22"/>
          <w:szCs w:val="22"/>
        </w:rPr>
        <w:t>measures of targeted comprehension-related skills</w:t>
      </w:r>
      <w:r w:rsidRPr="00F31771">
        <w:rPr>
          <w:sz w:val="22"/>
          <w:szCs w:val="22"/>
        </w:rPr>
        <w:t xml:space="preserve">, covariates included pretest Let’s Know! Vocabulary scores, pretest TNR </w:t>
      </w:r>
      <w:r w:rsidR="007E7656" w:rsidRPr="00F31771">
        <w:rPr>
          <w:sz w:val="22"/>
          <w:szCs w:val="22"/>
        </w:rPr>
        <w:t>story cohesion</w:t>
      </w:r>
      <w:r w:rsidRPr="00F31771">
        <w:rPr>
          <w:sz w:val="22"/>
          <w:szCs w:val="22"/>
        </w:rPr>
        <w:t xml:space="preserve"> scores, cohort, and site.</w:t>
      </w:r>
      <w:r w:rsidR="009321EA" w:rsidRPr="00F31771">
        <w:rPr>
          <w:sz w:val="22"/>
          <w:szCs w:val="22"/>
        </w:rPr>
        <w:t xml:space="preserve"> </w:t>
      </w:r>
      <w:r w:rsidRPr="00F31771">
        <w:rPr>
          <w:sz w:val="22"/>
          <w:szCs w:val="22"/>
        </w:rPr>
        <w:t xml:space="preserve">For language comprehension outcomes, covariates included the pretest score on the relevant outcome, Let’s Know! Vocabulary scores, pretest TNR </w:t>
      </w:r>
      <w:r w:rsidR="007E7656" w:rsidRPr="00F31771">
        <w:rPr>
          <w:sz w:val="22"/>
          <w:szCs w:val="22"/>
        </w:rPr>
        <w:t>story cohesion</w:t>
      </w:r>
      <w:r w:rsidRPr="00F31771">
        <w:rPr>
          <w:sz w:val="22"/>
          <w:szCs w:val="22"/>
        </w:rPr>
        <w:t xml:space="preserve"> scores, cohort, and site.</w:t>
      </w:r>
      <w:r w:rsidR="009321EA" w:rsidRPr="00F31771">
        <w:rPr>
          <w:sz w:val="22"/>
          <w:szCs w:val="22"/>
        </w:rPr>
        <w:t xml:space="preserve"> </w:t>
      </w:r>
      <w:r w:rsidRPr="00F31771">
        <w:rPr>
          <w:sz w:val="22"/>
          <w:szCs w:val="22"/>
        </w:rPr>
        <w:t>Comp = comprehension; Expository Text = Understanding Expository Text; TNR = Test of Narrative Retell; TNL = Test of Narrative La</w:t>
      </w:r>
      <w:r w:rsidR="006F15A0" w:rsidRPr="00F31771">
        <w:rPr>
          <w:sz w:val="22"/>
          <w:szCs w:val="22"/>
        </w:rPr>
        <w:t xml:space="preserve">nguage; </w:t>
      </w:r>
      <w:proofErr w:type="spellStart"/>
      <w:r w:rsidR="006F15A0" w:rsidRPr="00F31771">
        <w:rPr>
          <w:sz w:val="22"/>
          <w:szCs w:val="22"/>
        </w:rPr>
        <w:t>Coef</w:t>
      </w:r>
      <w:proofErr w:type="spellEnd"/>
      <w:r w:rsidR="006F15A0" w:rsidRPr="00F31771">
        <w:rPr>
          <w:sz w:val="22"/>
          <w:szCs w:val="22"/>
        </w:rPr>
        <w:t xml:space="preserve"> = un</w:t>
      </w:r>
      <w:r w:rsidRPr="00F31771">
        <w:rPr>
          <w:sz w:val="22"/>
          <w:szCs w:val="22"/>
        </w:rPr>
        <w:t xml:space="preserve">standardized regression coefficient; </w:t>
      </w:r>
      <w:r w:rsidRPr="00F31771">
        <w:rPr>
          <w:i/>
          <w:sz w:val="22"/>
          <w:szCs w:val="22"/>
        </w:rPr>
        <w:t>z</w:t>
      </w:r>
      <w:r w:rsidRPr="00F31771">
        <w:rPr>
          <w:sz w:val="22"/>
          <w:szCs w:val="22"/>
        </w:rPr>
        <w:t xml:space="preserve"> = ratio of parameter </w:t>
      </w:r>
      <w:proofErr w:type="gramStart"/>
      <w:r w:rsidRPr="00F31771">
        <w:rPr>
          <w:sz w:val="22"/>
          <w:szCs w:val="22"/>
        </w:rPr>
        <w:t>estimate</w:t>
      </w:r>
      <w:proofErr w:type="gramEnd"/>
      <w:r w:rsidRPr="00F31771">
        <w:rPr>
          <w:sz w:val="22"/>
          <w:szCs w:val="22"/>
        </w:rPr>
        <w:t xml:space="preserve"> to standard error. </w:t>
      </w:r>
    </w:p>
    <w:p w14:paraId="26E6BCB6" w14:textId="77777777" w:rsidR="00712EF5" w:rsidRDefault="00712EF5" w:rsidP="009A57F6"/>
    <w:p w14:paraId="7CE24D15" w14:textId="77777777" w:rsidR="00E54966" w:rsidRDefault="00E54966" w:rsidP="009A57F6"/>
    <w:p w14:paraId="10B41CF6" w14:textId="77777777" w:rsidR="00E54966" w:rsidRDefault="00E54966" w:rsidP="009A57F6">
      <w:pPr>
        <w:pStyle w:val="Revision"/>
      </w:pPr>
      <w:r>
        <w:br w:type="page"/>
      </w:r>
    </w:p>
    <w:p w14:paraId="45F1A4C8" w14:textId="77777777" w:rsidR="00F31771" w:rsidRPr="00F31771" w:rsidRDefault="00F31771" w:rsidP="009A57F6">
      <w:pPr>
        <w:pStyle w:val="msonormal0"/>
        <w:spacing w:before="0" w:beforeAutospacing="0" w:after="0" w:afterAutospacing="0"/>
        <w:rPr>
          <w:rFonts w:eastAsiaTheme="minorHAnsi" w:cstheme="minorBidi"/>
          <w:b/>
          <w:szCs w:val="22"/>
        </w:rPr>
      </w:pPr>
      <w:r w:rsidRPr="00F31771">
        <w:rPr>
          <w:rFonts w:eastAsiaTheme="minorHAnsi" w:cstheme="minorBidi"/>
          <w:b/>
          <w:szCs w:val="22"/>
        </w:rPr>
        <w:lastRenderedPageBreak/>
        <w:t>Figure 2</w:t>
      </w:r>
    </w:p>
    <w:p w14:paraId="6739B39D" w14:textId="77777777" w:rsidR="00F31771" w:rsidRDefault="00F31771" w:rsidP="009A57F6">
      <w:pPr>
        <w:pStyle w:val="msonormal0"/>
        <w:spacing w:before="0" w:beforeAutospacing="0" w:after="0" w:afterAutospacing="0"/>
        <w:rPr>
          <w:rFonts w:eastAsiaTheme="minorHAnsi" w:cstheme="minorBidi"/>
          <w:i/>
          <w:szCs w:val="22"/>
        </w:rPr>
      </w:pPr>
    </w:p>
    <w:p w14:paraId="5C436288" w14:textId="50872CCB" w:rsidR="00F31771" w:rsidRDefault="00E54966" w:rsidP="009A57F6">
      <w:pPr>
        <w:pStyle w:val="msonormal0"/>
        <w:spacing w:before="0" w:beforeAutospacing="0" w:after="0" w:afterAutospacing="0"/>
        <w:rPr>
          <w:rFonts w:eastAsiaTheme="minorHAnsi" w:cstheme="minorBidi"/>
          <w:i/>
          <w:szCs w:val="22"/>
        </w:rPr>
      </w:pPr>
      <w:r w:rsidRPr="00F31771">
        <w:rPr>
          <w:rFonts w:eastAsiaTheme="minorHAnsi" w:cstheme="minorBidi"/>
          <w:i/>
          <w:szCs w:val="22"/>
        </w:rPr>
        <w:t xml:space="preserve">Results of </w:t>
      </w:r>
      <w:r w:rsidR="00F31771" w:rsidRPr="00F31771">
        <w:rPr>
          <w:rFonts w:eastAsiaTheme="minorHAnsi" w:cstheme="minorBidi"/>
          <w:i/>
          <w:szCs w:val="22"/>
        </w:rPr>
        <w:t>M</w:t>
      </w:r>
      <w:r w:rsidRPr="00F31771">
        <w:rPr>
          <w:rFonts w:eastAsiaTheme="minorHAnsi" w:cstheme="minorBidi"/>
          <w:i/>
          <w:szCs w:val="22"/>
        </w:rPr>
        <w:t xml:space="preserve">ultilevel </w:t>
      </w:r>
      <w:r w:rsidR="00F31771" w:rsidRPr="00F31771">
        <w:rPr>
          <w:rFonts w:eastAsiaTheme="minorHAnsi" w:cstheme="minorBidi"/>
          <w:i/>
          <w:szCs w:val="22"/>
        </w:rPr>
        <w:t>P</w:t>
      </w:r>
      <w:r w:rsidRPr="00F31771">
        <w:rPr>
          <w:rFonts w:eastAsiaTheme="minorHAnsi" w:cstheme="minorBidi"/>
          <w:i/>
          <w:szCs w:val="22"/>
        </w:rPr>
        <w:t xml:space="preserve">ath </w:t>
      </w:r>
      <w:r w:rsidR="00F31771" w:rsidRPr="00F31771">
        <w:rPr>
          <w:rFonts w:eastAsiaTheme="minorHAnsi" w:cstheme="minorBidi"/>
          <w:i/>
          <w:szCs w:val="22"/>
        </w:rPr>
        <w:t>M</w:t>
      </w:r>
      <w:r w:rsidRPr="00F31771">
        <w:rPr>
          <w:rFonts w:eastAsiaTheme="minorHAnsi" w:cstheme="minorBidi"/>
          <w:i/>
          <w:szCs w:val="22"/>
        </w:rPr>
        <w:t xml:space="preserve">odel </w:t>
      </w:r>
      <w:r w:rsidR="00F31771" w:rsidRPr="00F31771">
        <w:rPr>
          <w:rFonts w:eastAsiaTheme="minorHAnsi" w:cstheme="minorBidi"/>
          <w:i/>
          <w:szCs w:val="22"/>
        </w:rPr>
        <w:t>T</w:t>
      </w:r>
      <w:r w:rsidRPr="00F31771">
        <w:rPr>
          <w:rFonts w:eastAsiaTheme="minorHAnsi" w:cstheme="minorBidi"/>
          <w:i/>
          <w:szCs w:val="22"/>
        </w:rPr>
        <w:t xml:space="preserve">esting </w:t>
      </w:r>
      <w:r w:rsidR="00F31771" w:rsidRPr="00F31771">
        <w:rPr>
          <w:rFonts w:eastAsiaTheme="minorHAnsi" w:cstheme="minorBidi"/>
          <w:i/>
          <w:szCs w:val="22"/>
        </w:rPr>
        <w:t>I</w:t>
      </w:r>
      <w:r w:rsidRPr="00F31771">
        <w:rPr>
          <w:rFonts w:eastAsiaTheme="minorHAnsi" w:cstheme="minorBidi"/>
          <w:i/>
          <w:szCs w:val="22"/>
        </w:rPr>
        <w:t xml:space="preserve">ndirect </w:t>
      </w:r>
      <w:r w:rsidR="00F31771" w:rsidRPr="00F31771">
        <w:rPr>
          <w:rFonts w:eastAsiaTheme="minorHAnsi" w:cstheme="minorBidi"/>
          <w:i/>
          <w:szCs w:val="22"/>
        </w:rPr>
        <w:t>Effects of Let’s Know! on Language Comprehension Outcomes in the K</w:t>
      </w:r>
      <w:r w:rsidRPr="00F31771">
        <w:rPr>
          <w:rFonts w:eastAsiaTheme="minorHAnsi" w:cstheme="minorBidi"/>
          <w:i/>
          <w:szCs w:val="22"/>
        </w:rPr>
        <w:t xml:space="preserve">indergarten </w:t>
      </w:r>
      <w:r w:rsidR="00F31771" w:rsidRPr="00F31771">
        <w:rPr>
          <w:rFonts w:eastAsiaTheme="minorHAnsi" w:cstheme="minorBidi"/>
          <w:i/>
          <w:szCs w:val="22"/>
        </w:rPr>
        <w:t>Sample</w:t>
      </w:r>
      <w:r w:rsidR="009321EA" w:rsidRPr="00F31771">
        <w:rPr>
          <w:rFonts w:eastAsiaTheme="minorHAnsi" w:cstheme="minorBidi"/>
          <w:i/>
          <w:szCs w:val="22"/>
        </w:rPr>
        <w:t xml:space="preserve"> </w:t>
      </w:r>
    </w:p>
    <w:p w14:paraId="6CCE4B53" w14:textId="77777777" w:rsidR="00BD2510" w:rsidRDefault="00BD2510" w:rsidP="009A57F6">
      <w:pPr>
        <w:pStyle w:val="msonormal0"/>
        <w:spacing w:before="0" w:beforeAutospacing="0" w:after="0" w:afterAutospacing="0"/>
        <w:rPr>
          <w:rFonts w:eastAsiaTheme="minorHAnsi" w:cstheme="minorBidi"/>
          <w:szCs w:val="22"/>
        </w:rPr>
      </w:pPr>
    </w:p>
    <w:p w14:paraId="53146B96" w14:textId="77777777" w:rsidR="00E54966" w:rsidRPr="0045729E" w:rsidRDefault="0045729E" w:rsidP="009A57F6">
      <w:pPr>
        <w:pStyle w:val="msonormal0"/>
        <w:spacing w:before="0" w:beforeAutospacing="0" w:after="0" w:afterAutospacing="0"/>
        <w:jc w:val="center"/>
        <w:rPr>
          <w:rFonts w:eastAsiaTheme="minorHAnsi" w:cstheme="minorBidi"/>
          <w:szCs w:val="22"/>
        </w:rPr>
      </w:pPr>
      <w:r>
        <w:rPr>
          <w:noProof/>
        </w:rPr>
        <w:drawing>
          <wp:inline distT="0" distB="0" distL="0" distR="0" wp14:anchorId="56803342" wp14:editId="7062ED8B">
            <wp:extent cx="6135236" cy="4352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83">
                      <a:extLst>
                        <a:ext uri="{28A0092B-C50C-407E-A947-70E740481C1C}">
                          <a14:useLocalDpi xmlns:a14="http://schemas.microsoft.com/office/drawing/2010/main" val="0"/>
                        </a:ext>
                      </a:extLst>
                    </a:blip>
                    <a:stretch>
                      <a:fillRect/>
                    </a:stretch>
                  </pic:blipFill>
                  <pic:spPr>
                    <a:xfrm>
                      <a:off x="0" y="0"/>
                      <a:ext cx="6135236" cy="4352925"/>
                    </a:xfrm>
                    <a:prstGeom prst="rect">
                      <a:avLst/>
                    </a:prstGeom>
                  </pic:spPr>
                </pic:pic>
              </a:graphicData>
            </a:graphic>
          </wp:inline>
        </w:drawing>
      </w:r>
    </w:p>
    <w:tbl>
      <w:tblPr>
        <w:tblW w:w="9636" w:type="dxa"/>
        <w:tblInd w:w="-162" w:type="dxa"/>
        <w:tblLayout w:type="fixed"/>
        <w:tblLook w:val="04A0" w:firstRow="1" w:lastRow="0" w:firstColumn="1" w:lastColumn="0" w:noHBand="0" w:noVBand="1"/>
      </w:tblPr>
      <w:tblGrid>
        <w:gridCol w:w="1440"/>
        <w:gridCol w:w="576"/>
        <w:gridCol w:w="576"/>
        <w:gridCol w:w="720"/>
        <w:gridCol w:w="236"/>
        <w:gridCol w:w="576"/>
        <w:gridCol w:w="576"/>
        <w:gridCol w:w="720"/>
        <w:gridCol w:w="236"/>
        <w:gridCol w:w="576"/>
        <w:gridCol w:w="576"/>
        <w:gridCol w:w="720"/>
        <w:gridCol w:w="236"/>
        <w:gridCol w:w="576"/>
        <w:gridCol w:w="576"/>
        <w:gridCol w:w="720"/>
      </w:tblGrid>
      <w:tr w:rsidR="00C75FCD" w:rsidRPr="00BD2510" w14:paraId="527576C0" w14:textId="77777777" w:rsidTr="00411F23">
        <w:trPr>
          <w:trHeight w:val="20"/>
          <w:tblHeader/>
        </w:trPr>
        <w:tc>
          <w:tcPr>
            <w:tcW w:w="1440" w:type="dxa"/>
            <w:tcBorders>
              <w:top w:val="single" w:sz="4" w:space="0" w:color="auto"/>
            </w:tcBorders>
            <w:shd w:val="clear" w:color="auto" w:fill="auto"/>
            <w:tcMar>
              <w:left w:w="14" w:type="dxa"/>
              <w:right w:w="14" w:type="dxa"/>
            </w:tcMar>
            <w:vAlign w:val="bottom"/>
          </w:tcPr>
          <w:p w14:paraId="51703C79" w14:textId="77777777" w:rsidR="00E54966" w:rsidRPr="00BD2510" w:rsidRDefault="00E54966" w:rsidP="009A57F6">
            <w:pPr>
              <w:rPr>
                <w:color w:val="000000"/>
              </w:rPr>
            </w:pPr>
          </w:p>
        </w:tc>
        <w:tc>
          <w:tcPr>
            <w:tcW w:w="1872" w:type="dxa"/>
            <w:gridSpan w:val="3"/>
            <w:tcBorders>
              <w:top w:val="single" w:sz="4" w:space="0" w:color="auto"/>
              <w:bottom w:val="single" w:sz="4" w:space="0" w:color="auto"/>
            </w:tcBorders>
            <w:shd w:val="clear" w:color="auto" w:fill="auto"/>
            <w:tcMar>
              <w:left w:w="14" w:type="dxa"/>
              <w:right w:w="14" w:type="dxa"/>
            </w:tcMar>
            <w:vAlign w:val="bottom"/>
          </w:tcPr>
          <w:p w14:paraId="59CCC5C6" w14:textId="77777777" w:rsidR="00712EF5" w:rsidRPr="00BD2510" w:rsidRDefault="00E54966" w:rsidP="009A57F6">
            <w:pPr>
              <w:jc w:val="center"/>
              <w:rPr>
                <w:color w:val="000000"/>
              </w:rPr>
            </w:pPr>
            <w:r w:rsidRPr="00BD2510">
              <w:rPr>
                <w:color w:val="000000"/>
              </w:rPr>
              <w:t xml:space="preserve">TNR: </w:t>
            </w:r>
          </w:p>
          <w:p w14:paraId="1FCC1246" w14:textId="77777777" w:rsidR="00E54966" w:rsidRPr="00BD2510" w:rsidRDefault="007E7656" w:rsidP="009A57F6">
            <w:pPr>
              <w:jc w:val="center"/>
              <w:rPr>
                <w:color w:val="000000"/>
              </w:rPr>
            </w:pPr>
            <w:r w:rsidRPr="00BD2510">
              <w:rPr>
                <w:color w:val="000000"/>
              </w:rPr>
              <w:t>Story Cohesion</w:t>
            </w:r>
          </w:p>
        </w:tc>
        <w:tc>
          <w:tcPr>
            <w:tcW w:w="236" w:type="dxa"/>
            <w:tcBorders>
              <w:top w:val="single" w:sz="4" w:space="0" w:color="auto"/>
            </w:tcBorders>
            <w:shd w:val="clear" w:color="auto" w:fill="auto"/>
            <w:tcMar>
              <w:left w:w="14" w:type="dxa"/>
              <w:right w:w="14" w:type="dxa"/>
            </w:tcMar>
            <w:vAlign w:val="center"/>
          </w:tcPr>
          <w:p w14:paraId="72E5DCFF" w14:textId="77777777" w:rsidR="00E54966" w:rsidRPr="00BD2510" w:rsidRDefault="00E54966" w:rsidP="009A57F6">
            <w:pPr>
              <w:jc w:val="center"/>
              <w:rPr>
                <w:color w:val="000000"/>
              </w:rPr>
            </w:pPr>
          </w:p>
        </w:tc>
        <w:tc>
          <w:tcPr>
            <w:tcW w:w="1872" w:type="dxa"/>
            <w:gridSpan w:val="3"/>
            <w:tcBorders>
              <w:top w:val="single" w:sz="4" w:space="0" w:color="auto"/>
              <w:bottom w:val="single" w:sz="4" w:space="0" w:color="auto"/>
            </w:tcBorders>
            <w:shd w:val="clear" w:color="auto" w:fill="auto"/>
            <w:tcMar>
              <w:left w:w="14" w:type="dxa"/>
              <w:right w:w="14" w:type="dxa"/>
            </w:tcMar>
            <w:vAlign w:val="bottom"/>
          </w:tcPr>
          <w:p w14:paraId="775C0D1B" w14:textId="77777777" w:rsidR="00E54966" w:rsidRPr="00BD2510" w:rsidRDefault="00E54966" w:rsidP="009A57F6">
            <w:pPr>
              <w:jc w:val="center"/>
              <w:rPr>
                <w:color w:val="000000"/>
              </w:rPr>
            </w:pPr>
            <w:r w:rsidRPr="00BD2510">
              <w:rPr>
                <w:color w:val="000000"/>
              </w:rPr>
              <w:t>TNR: Comprehension</w:t>
            </w:r>
          </w:p>
        </w:tc>
        <w:tc>
          <w:tcPr>
            <w:tcW w:w="236" w:type="dxa"/>
            <w:tcBorders>
              <w:top w:val="single" w:sz="4" w:space="0" w:color="auto"/>
            </w:tcBorders>
            <w:shd w:val="clear" w:color="auto" w:fill="auto"/>
            <w:tcMar>
              <w:left w:w="14" w:type="dxa"/>
              <w:right w:w="14" w:type="dxa"/>
            </w:tcMar>
            <w:vAlign w:val="bottom"/>
          </w:tcPr>
          <w:p w14:paraId="216FC95C" w14:textId="77777777" w:rsidR="00E54966" w:rsidRPr="00BD2510" w:rsidRDefault="00E54966" w:rsidP="009A57F6">
            <w:pPr>
              <w:jc w:val="center"/>
              <w:rPr>
                <w:color w:val="000000"/>
              </w:rPr>
            </w:pPr>
          </w:p>
        </w:tc>
        <w:tc>
          <w:tcPr>
            <w:tcW w:w="1872" w:type="dxa"/>
            <w:gridSpan w:val="3"/>
            <w:tcBorders>
              <w:top w:val="single" w:sz="4" w:space="0" w:color="auto"/>
              <w:bottom w:val="single" w:sz="4" w:space="0" w:color="auto"/>
            </w:tcBorders>
            <w:shd w:val="clear" w:color="auto" w:fill="auto"/>
            <w:tcMar>
              <w:left w:w="14" w:type="dxa"/>
              <w:right w:w="14" w:type="dxa"/>
            </w:tcMar>
            <w:vAlign w:val="bottom"/>
          </w:tcPr>
          <w:p w14:paraId="588C8E56" w14:textId="77777777" w:rsidR="00E54966" w:rsidRPr="00BD2510" w:rsidRDefault="00E54966" w:rsidP="009A57F6">
            <w:pPr>
              <w:jc w:val="center"/>
              <w:rPr>
                <w:color w:val="000000"/>
              </w:rPr>
            </w:pPr>
            <w:r w:rsidRPr="00BD2510">
              <w:rPr>
                <w:color w:val="000000"/>
              </w:rPr>
              <w:t>TNL: Comprehension</w:t>
            </w:r>
          </w:p>
        </w:tc>
        <w:tc>
          <w:tcPr>
            <w:tcW w:w="236" w:type="dxa"/>
            <w:tcBorders>
              <w:top w:val="single" w:sz="4" w:space="0" w:color="auto"/>
            </w:tcBorders>
            <w:tcMar>
              <w:left w:w="14" w:type="dxa"/>
              <w:right w:w="14" w:type="dxa"/>
            </w:tcMar>
          </w:tcPr>
          <w:p w14:paraId="233D50C3" w14:textId="77777777" w:rsidR="00E54966" w:rsidRPr="00BD2510" w:rsidRDefault="00E54966" w:rsidP="009A57F6">
            <w:pPr>
              <w:jc w:val="center"/>
              <w:rPr>
                <w:color w:val="000000"/>
              </w:rPr>
            </w:pPr>
          </w:p>
        </w:tc>
        <w:tc>
          <w:tcPr>
            <w:tcW w:w="1872" w:type="dxa"/>
            <w:gridSpan w:val="3"/>
            <w:tcBorders>
              <w:top w:val="single" w:sz="4" w:space="0" w:color="auto"/>
              <w:bottom w:val="single" w:sz="4" w:space="0" w:color="auto"/>
            </w:tcBorders>
            <w:tcMar>
              <w:left w:w="14" w:type="dxa"/>
              <w:right w:w="14" w:type="dxa"/>
            </w:tcMar>
            <w:vAlign w:val="bottom"/>
          </w:tcPr>
          <w:p w14:paraId="02500250" w14:textId="77777777" w:rsidR="00E54966" w:rsidRPr="00BD2510" w:rsidRDefault="00E54966" w:rsidP="009A57F6">
            <w:pPr>
              <w:jc w:val="center"/>
              <w:rPr>
                <w:color w:val="000000"/>
              </w:rPr>
            </w:pPr>
            <w:r w:rsidRPr="00BD2510">
              <w:rPr>
                <w:color w:val="000000"/>
              </w:rPr>
              <w:t>Let’s Know! Vocabulary</w:t>
            </w:r>
          </w:p>
        </w:tc>
      </w:tr>
      <w:tr w:rsidR="00106107" w:rsidRPr="00BD2510" w14:paraId="237C9E25" w14:textId="77777777" w:rsidTr="00411F23">
        <w:trPr>
          <w:trHeight w:val="20"/>
          <w:tblHeader/>
        </w:trPr>
        <w:tc>
          <w:tcPr>
            <w:tcW w:w="1440" w:type="dxa"/>
            <w:tcBorders>
              <w:bottom w:val="single" w:sz="4" w:space="0" w:color="auto"/>
            </w:tcBorders>
            <w:shd w:val="clear" w:color="auto" w:fill="auto"/>
            <w:tcMar>
              <w:left w:w="14" w:type="dxa"/>
              <w:right w:w="14" w:type="dxa"/>
            </w:tcMar>
            <w:vAlign w:val="bottom"/>
          </w:tcPr>
          <w:p w14:paraId="7F598CB9" w14:textId="77777777" w:rsidR="00E54966" w:rsidRPr="00BD2510" w:rsidRDefault="00E54966" w:rsidP="008A4255">
            <w:pPr>
              <w:jc w:val="center"/>
              <w:rPr>
                <w:color w:val="000000"/>
              </w:rPr>
            </w:pPr>
            <w:r w:rsidRPr="00BD2510">
              <w:rPr>
                <w:color w:val="000000"/>
              </w:rPr>
              <w:t>Model estimate</w:t>
            </w:r>
          </w:p>
        </w:tc>
        <w:tc>
          <w:tcPr>
            <w:tcW w:w="576" w:type="dxa"/>
            <w:tcBorders>
              <w:top w:val="single" w:sz="4" w:space="0" w:color="auto"/>
              <w:bottom w:val="single" w:sz="4" w:space="0" w:color="auto"/>
            </w:tcBorders>
            <w:shd w:val="clear" w:color="auto" w:fill="auto"/>
            <w:tcMar>
              <w:left w:w="14" w:type="dxa"/>
              <w:right w:w="14" w:type="dxa"/>
            </w:tcMar>
            <w:vAlign w:val="bottom"/>
          </w:tcPr>
          <w:p w14:paraId="29789868" w14:textId="77777777" w:rsidR="00E54966" w:rsidRPr="00BD2510" w:rsidRDefault="00E54966" w:rsidP="009A57F6">
            <w:pPr>
              <w:jc w:val="center"/>
              <w:rPr>
                <w:color w:val="000000"/>
              </w:rPr>
            </w:pPr>
            <w:proofErr w:type="spellStart"/>
            <w:r w:rsidRPr="00BD2510">
              <w:rPr>
                <w:color w:val="000000"/>
              </w:rPr>
              <w:t>Coef</w:t>
            </w:r>
            <w:proofErr w:type="spellEnd"/>
          </w:p>
        </w:tc>
        <w:tc>
          <w:tcPr>
            <w:tcW w:w="576" w:type="dxa"/>
            <w:tcBorders>
              <w:top w:val="single" w:sz="4" w:space="0" w:color="auto"/>
              <w:bottom w:val="single" w:sz="4" w:space="0" w:color="auto"/>
            </w:tcBorders>
            <w:shd w:val="clear" w:color="auto" w:fill="auto"/>
            <w:tcMar>
              <w:left w:w="14" w:type="dxa"/>
              <w:right w:w="14" w:type="dxa"/>
            </w:tcMar>
            <w:vAlign w:val="bottom"/>
          </w:tcPr>
          <w:p w14:paraId="127BA9B9" w14:textId="77777777" w:rsidR="00E54966" w:rsidRPr="00BD2510" w:rsidRDefault="00E54966" w:rsidP="009A57F6">
            <w:pPr>
              <w:jc w:val="center"/>
              <w:rPr>
                <w:color w:val="000000"/>
              </w:rPr>
            </w:pPr>
            <w:r w:rsidRPr="00BD2510">
              <w:rPr>
                <w:i/>
                <w:iCs/>
                <w:color w:val="000000"/>
              </w:rPr>
              <w:t>z</w:t>
            </w:r>
          </w:p>
        </w:tc>
        <w:tc>
          <w:tcPr>
            <w:tcW w:w="720" w:type="dxa"/>
            <w:tcBorders>
              <w:top w:val="single" w:sz="4" w:space="0" w:color="auto"/>
              <w:bottom w:val="single" w:sz="4" w:space="0" w:color="auto"/>
            </w:tcBorders>
            <w:shd w:val="clear" w:color="auto" w:fill="auto"/>
            <w:tcMar>
              <w:left w:w="14" w:type="dxa"/>
              <w:right w:w="14" w:type="dxa"/>
            </w:tcMar>
            <w:vAlign w:val="bottom"/>
          </w:tcPr>
          <w:p w14:paraId="2D2ACCD0" w14:textId="77777777" w:rsidR="00E54966" w:rsidRPr="00BD2510" w:rsidRDefault="00E54966" w:rsidP="009A57F6">
            <w:pPr>
              <w:jc w:val="center"/>
              <w:rPr>
                <w:color w:val="000000"/>
              </w:rPr>
            </w:pPr>
            <w:r w:rsidRPr="00BD2510">
              <w:rPr>
                <w:i/>
                <w:iCs/>
                <w:color w:val="000000"/>
              </w:rPr>
              <w:t>p</w:t>
            </w:r>
          </w:p>
        </w:tc>
        <w:tc>
          <w:tcPr>
            <w:tcW w:w="236" w:type="dxa"/>
            <w:tcBorders>
              <w:bottom w:val="single" w:sz="4" w:space="0" w:color="auto"/>
            </w:tcBorders>
            <w:shd w:val="clear" w:color="auto" w:fill="auto"/>
            <w:tcMar>
              <w:left w:w="14" w:type="dxa"/>
              <w:right w:w="14" w:type="dxa"/>
            </w:tcMar>
            <w:vAlign w:val="center"/>
          </w:tcPr>
          <w:p w14:paraId="5E0020A7" w14:textId="77777777" w:rsidR="00E54966" w:rsidRPr="00BD2510" w:rsidRDefault="00E54966" w:rsidP="009A57F6">
            <w:pPr>
              <w:jc w:val="center"/>
              <w:rPr>
                <w:color w:val="000000"/>
              </w:rPr>
            </w:pPr>
          </w:p>
        </w:tc>
        <w:tc>
          <w:tcPr>
            <w:tcW w:w="576" w:type="dxa"/>
            <w:tcBorders>
              <w:top w:val="single" w:sz="4" w:space="0" w:color="auto"/>
              <w:bottom w:val="single" w:sz="4" w:space="0" w:color="auto"/>
            </w:tcBorders>
            <w:shd w:val="clear" w:color="auto" w:fill="auto"/>
            <w:tcMar>
              <w:left w:w="14" w:type="dxa"/>
              <w:right w:w="14" w:type="dxa"/>
            </w:tcMar>
            <w:vAlign w:val="bottom"/>
          </w:tcPr>
          <w:p w14:paraId="45F17F62" w14:textId="77777777" w:rsidR="00E54966" w:rsidRPr="00BD2510" w:rsidRDefault="00E54966" w:rsidP="009A57F6">
            <w:pPr>
              <w:jc w:val="center"/>
              <w:rPr>
                <w:color w:val="000000"/>
              </w:rPr>
            </w:pPr>
            <w:proofErr w:type="spellStart"/>
            <w:r w:rsidRPr="00BD2510">
              <w:rPr>
                <w:color w:val="000000"/>
              </w:rPr>
              <w:t>Coef</w:t>
            </w:r>
            <w:proofErr w:type="spellEnd"/>
          </w:p>
        </w:tc>
        <w:tc>
          <w:tcPr>
            <w:tcW w:w="576" w:type="dxa"/>
            <w:tcBorders>
              <w:top w:val="single" w:sz="4" w:space="0" w:color="auto"/>
              <w:bottom w:val="single" w:sz="4" w:space="0" w:color="auto"/>
            </w:tcBorders>
            <w:shd w:val="clear" w:color="auto" w:fill="auto"/>
            <w:tcMar>
              <w:left w:w="14" w:type="dxa"/>
              <w:right w:w="14" w:type="dxa"/>
            </w:tcMar>
            <w:vAlign w:val="bottom"/>
          </w:tcPr>
          <w:p w14:paraId="5CB0AED6" w14:textId="77777777" w:rsidR="00E54966" w:rsidRPr="00BD2510" w:rsidRDefault="00E54966" w:rsidP="009A57F6">
            <w:pPr>
              <w:jc w:val="center"/>
              <w:rPr>
                <w:color w:val="000000"/>
              </w:rPr>
            </w:pPr>
            <w:r w:rsidRPr="00BD2510">
              <w:rPr>
                <w:i/>
                <w:iCs/>
                <w:color w:val="000000"/>
              </w:rPr>
              <w:t>z</w:t>
            </w:r>
          </w:p>
        </w:tc>
        <w:tc>
          <w:tcPr>
            <w:tcW w:w="720" w:type="dxa"/>
            <w:tcBorders>
              <w:top w:val="single" w:sz="4" w:space="0" w:color="auto"/>
              <w:bottom w:val="single" w:sz="4" w:space="0" w:color="auto"/>
            </w:tcBorders>
            <w:shd w:val="clear" w:color="auto" w:fill="auto"/>
            <w:tcMar>
              <w:left w:w="14" w:type="dxa"/>
              <w:right w:w="14" w:type="dxa"/>
            </w:tcMar>
            <w:vAlign w:val="bottom"/>
          </w:tcPr>
          <w:p w14:paraId="01303897" w14:textId="77777777" w:rsidR="00E54966" w:rsidRPr="00BD2510" w:rsidRDefault="00E54966" w:rsidP="009A57F6">
            <w:pPr>
              <w:jc w:val="center"/>
              <w:rPr>
                <w:color w:val="000000"/>
              </w:rPr>
            </w:pPr>
            <w:r w:rsidRPr="00BD2510">
              <w:rPr>
                <w:i/>
                <w:iCs/>
                <w:color w:val="000000"/>
              </w:rPr>
              <w:t>p</w:t>
            </w:r>
          </w:p>
        </w:tc>
        <w:tc>
          <w:tcPr>
            <w:tcW w:w="236" w:type="dxa"/>
            <w:tcBorders>
              <w:bottom w:val="single" w:sz="4" w:space="0" w:color="auto"/>
            </w:tcBorders>
            <w:shd w:val="clear" w:color="auto" w:fill="auto"/>
            <w:tcMar>
              <w:left w:w="14" w:type="dxa"/>
              <w:right w:w="14" w:type="dxa"/>
            </w:tcMar>
            <w:vAlign w:val="bottom"/>
          </w:tcPr>
          <w:p w14:paraId="31F79B19" w14:textId="77777777" w:rsidR="00E54966" w:rsidRPr="00BD2510" w:rsidRDefault="00E54966" w:rsidP="009A57F6">
            <w:pPr>
              <w:jc w:val="center"/>
              <w:rPr>
                <w:color w:val="000000"/>
              </w:rPr>
            </w:pPr>
          </w:p>
        </w:tc>
        <w:tc>
          <w:tcPr>
            <w:tcW w:w="576" w:type="dxa"/>
            <w:tcBorders>
              <w:top w:val="single" w:sz="4" w:space="0" w:color="auto"/>
              <w:bottom w:val="single" w:sz="4" w:space="0" w:color="auto"/>
            </w:tcBorders>
            <w:shd w:val="clear" w:color="auto" w:fill="auto"/>
            <w:tcMar>
              <w:left w:w="14" w:type="dxa"/>
              <w:right w:w="14" w:type="dxa"/>
            </w:tcMar>
            <w:vAlign w:val="bottom"/>
          </w:tcPr>
          <w:p w14:paraId="0305E84D" w14:textId="77777777" w:rsidR="00E54966" w:rsidRPr="00BD2510" w:rsidRDefault="00E54966" w:rsidP="009A57F6">
            <w:pPr>
              <w:jc w:val="center"/>
              <w:rPr>
                <w:color w:val="000000"/>
              </w:rPr>
            </w:pPr>
            <w:proofErr w:type="spellStart"/>
            <w:r w:rsidRPr="00BD2510">
              <w:rPr>
                <w:color w:val="000000"/>
              </w:rPr>
              <w:t>Coef</w:t>
            </w:r>
            <w:proofErr w:type="spellEnd"/>
          </w:p>
        </w:tc>
        <w:tc>
          <w:tcPr>
            <w:tcW w:w="576" w:type="dxa"/>
            <w:tcBorders>
              <w:top w:val="single" w:sz="4" w:space="0" w:color="auto"/>
              <w:bottom w:val="single" w:sz="4" w:space="0" w:color="auto"/>
            </w:tcBorders>
            <w:shd w:val="clear" w:color="auto" w:fill="auto"/>
            <w:tcMar>
              <w:left w:w="14" w:type="dxa"/>
              <w:right w:w="14" w:type="dxa"/>
            </w:tcMar>
            <w:vAlign w:val="bottom"/>
          </w:tcPr>
          <w:p w14:paraId="14AD8544" w14:textId="77777777" w:rsidR="00E54966" w:rsidRPr="00BD2510" w:rsidRDefault="00E54966" w:rsidP="009A57F6">
            <w:pPr>
              <w:jc w:val="center"/>
              <w:rPr>
                <w:color w:val="000000"/>
              </w:rPr>
            </w:pPr>
            <w:r w:rsidRPr="00BD2510">
              <w:rPr>
                <w:i/>
                <w:iCs/>
                <w:color w:val="000000"/>
              </w:rPr>
              <w:t>z</w:t>
            </w:r>
          </w:p>
        </w:tc>
        <w:tc>
          <w:tcPr>
            <w:tcW w:w="720" w:type="dxa"/>
            <w:tcBorders>
              <w:top w:val="single" w:sz="4" w:space="0" w:color="auto"/>
              <w:bottom w:val="single" w:sz="4" w:space="0" w:color="auto"/>
            </w:tcBorders>
            <w:shd w:val="clear" w:color="auto" w:fill="auto"/>
            <w:tcMar>
              <w:left w:w="14" w:type="dxa"/>
              <w:right w:w="14" w:type="dxa"/>
            </w:tcMar>
            <w:vAlign w:val="bottom"/>
          </w:tcPr>
          <w:p w14:paraId="5FDE2EC6" w14:textId="77777777" w:rsidR="00E54966" w:rsidRPr="00BD2510" w:rsidRDefault="00E54966" w:rsidP="009A57F6">
            <w:pPr>
              <w:jc w:val="center"/>
              <w:rPr>
                <w:color w:val="000000"/>
              </w:rPr>
            </w:pPr>
            <w:r w:rsidRPr="00BD2510">
              <w:rPr>
                <w:i/>
                <w:iCs/>
                <w:color w:val="000000"/>
              </w:rPr>
              <w:t>p</w:t>
            </w:r>
          </w:p>
        </w:tc>
        <w:tc>
          <w:tcPr>
            <w:tcW w:w="236" w:type="dxa"/>
            <w:tcBorders>
              <w:bottom w:val="single" w:sz="4" w:space="0" w:color="auto"/>
            </w:tcBorders>
            <w:tcMar>
              <w:left w:w="14" w:type="dxa"/>
              <w:right w:w="14" w:type="dxa"/>
            </w:tcMar>
          </w:tcPr>
          <w:p w14:paraId="69B54971" w14:textId="77777777" w:rsidR="00E54966" w:rsidRPr="00BD2510" w:rsidRDefault="00E54966" w:rsidP="009A57F6">
            <w:pPr>
              <w:jc w:val="center"/>
              <w:rPr>
                <w:color w:val="000000"/>
              </w:rPr>
            </w:pPr>
          </w:p>
        </w:tc>
        <w:tc>
          <w:tcPr>
            <w:tcW w:w="576" w:type="dxa"/>
            <w:tcBorders>
              <w:top w:val="single" w:sz="4" w:space="0" w:color="auto"/>
              <w:bottom w:val="single" w:sz="4" w:space="0" w:color="auto"/>
            </w:tcBorders>
            <w:tcMar>
              <w:left w:w="14" w:type="dxa"/>
              <w:right w:w="14" w:type="dxa"/>
            </w:tcMar>
            <w:vAlign w:val="bottom"/>
          </w:tcPr>
          <w:p w14:paraId="6ACF5E99" w14:textId="77777777" w:rsidR="00E54966" w:rsidRPr="00BD2510" w:rsidRDefault="00E54966" w:rsidP="009A57F6">
            <w:pPr>
              <w:jc w:val="center"/>
              <w:rPr>
                <w:color w:val="000000"/>
              </w:rPr>
            </w:pPr>
            <w:proofErr w:type="spellStart"/>
            <w:r w:rsidRPr="00BD2510">
              <w:rPr>
                <w:color w:val="000000"/>
              </w:rPr>
              <w:t>Coef</w:t>
            </w:r>
            <w:proofErr w:type="spellEnd"/>
          </w:p>
        </w:tc>
        <w:tc>
          <w:tcPr>
            <w:tcW w:w="576" w:type="dxa"/>
            <w:tcBorders>
              <w:top w:val="single" w:sz="4" w:space="0" w:color="auto"/>
              <w:bottom w:val="single" w:sz="4" w:space="0" w:color="auto"/>
            </w:tcBorders>
            <w:tcMar>
              <w:left w:w="14" w:type="dxa"/>
              <w:right w:w="14" w:type="dxa"/>
            </w:tcMar>
            <w:vAlign w:val="bottom"/>
          </w:tcPr>
          <w:p w14:paraId="306CF8A9" w14:textId="77777777" w:rsidR="00E54966" w:rsidRPr="00BD2510" w:rsidRDefault="00E54966" w:rsidP="009A57F6">
            <w:pPr>
              <w:jc w:val="center"/>
              <w:rPr>
                <w:color w:val="000000"/>
              </w:rPr>
            </w:pPr>
            <w:r w:rsidRPr="00BD2510">
              <w:rPr>
                <w:i/>
                <w:iCs/>
                <w:color w:val="000000"/>
              </w:rPr>
              <w:t>z</w:t>
            </w:r>
          </w:p>
        </w:tc>
        <w:tc>
          <w:tcPr>
            <w:tcW w:w="720" w:type="dxa"/>
            <w:tcBorders>
              <w:top w:val="single" w:sz="4" w:space="0" w:color="auto"/>
              <w:bottom w:val="single" w:sz="4" w:space="0" w:color="auto"/>
            </w:tcBorders>
            <w:tcMar>
              <w:left w:w="14" w:type="dxa"/>
              <w:right w:w="14" w:type="dxa"/>
            </w:tcMar>
            <w:vAlign w:val="bottom"/>
          </w:tcPr>
          <w:p w14:paraId="5F8C4695" w14:textId="77777777" w:rsidR="00E54966" w:rsidRPr="00BD2510" w:rsidRDefault="00E54966" w:rsidP="009A57F6">
            <w:pPr>
              <w:jc w:val="center"/>
              <w:rPr>
                <w:color w:val="000000"/>
              </w:rPr>
            </w:pPr>
            <w:r w:rsidRPr="00BD2510">
              <w:rPr>
                <w:i/>
                <w:iCs/>
                <w:color w:val="000000"/>
              </w:rPr>
              <w:t>p</w:t>
            </w:r>
          </w:p>
        </w:tc>
      </w:tr>
      <w:tr w:rsidR="00E54966" w:rsidRPr="00BD2510" w14:paraId="40EAD41C" w14:textId="77777777" w:rsidTr="008A4255">
        <w:trPr>
          <w:trHeight w:val="20"/>
        </w:trPr>
        <w:tc>
          <w:tcPr>
            <w:tcW w:w="1440" w:type="dxa"/>
            <w:tcBorders>
              <w:top w:val="single" w:sz="4" w:space="0" w:color="auto"/>
            </w:tcBorders>
            <w:shd w:val="clear" w:color="auto" w:fill="auto"/>
            <w:tcMar>
              <w:left w:w="14" w:type="dxa"/>
              <w:right w:w="14" w:type="dxa"/>
            </w:tcMar>
            <w:vAlign w:val="bottom"/>
            <w:hideMark/>
          </w:tcPr>
          <w:p w14:paraId="7ECBA703" w14:textId="77777777" w:rsidR="00E54966" w:rsidRPr="00BD2510" w:rsidRDefault="00E54966" w:rsidP="009A57F6">
            <w:pPr>
              <w:rPr>
                <w:color w:val="000000"/>
              </w:rPr>
            </w:pPr>
            <w:r w:rsidRPr="00BD2510">
              <w:rPr>
                <w:color w:val="000000"/>
              </w:rPr>
              <w:t>Within level</w:t>
            </w:r>
          </w:p>
        </w:tc>
        <w:tc>
          <w:tcPr>
            <w:tcW w:w="576" w:type="dxa"/>
            <w:tcBorders>
              <w:top w:val="single" w:sz="4" w:space="0" w:color="auto"/>
            </w:tcBorders>
            <w:shd w:val="clear" w:color="auto" w:fill="auto"/>
            <w:tcMar>
              <w:left w:w="14" w:type="dxa"/>
              <w:right w:w="14" w:type="dxa"/>
            </w:tcMar>
            <w:vAlign w:val="bottom"/>
            <w:hideMark/>
          </w:tcPr>
          <w:p w14:paraId="65D3196B" w14:textId="77777777" w:rsidR="00E54966" w:rsidRPr="00BD2510" w:rsidRDefault="00E54966" w:rsidP="009A57F6">
            <w:pPr>
              <w:jc w:val="center"/>
              <w:rPr>
                <w:color w:val="000000"/>
              </w:rPr>
            </w:pPr>
          </w:p>
        </w:tc>
        <w:tc>
          <w:tcPr>
            <w:tcW w:w="576" w:type="dxa"/>
            <w:tcBorders>
              <w:top w:val="single" w:sz="4" w:space="0" w:color="auto"/>
            </w:tcBorders>
            <w:shd w:val="clear" w:color="auto" w:fill="auto"/>
            <w:tcMar>
              <w:left w:w="14" w:type="dxa"/>
              <w:right w:w="14" w:type="dxa"/>
            </w:tcMar>
            <w:vAlign w:val="bottom"/>
            <w:hideMark/>
          </w:tcPr>
          <w:p w14:paraId="6E831D79" w14:textId="77777777" w:rsidR="00E54966" w:rsidRPr="00BD2510" w:rsidRDefault="00E54966" w:rsidP="009A57F6">
            <w:pPr>
              <w:jc w:val="center"/>
              <w:rPr>
                <w:color w:val="000000"/>
              </w:rPr>
            </w:pPr>
          </w:p>
        </w:tc>
        <w:tc>
          <w:tcPr>
            <w:tcW w:w="720" w:type="dxa"/>
            <w:tcBorders>
              <w:top w:val="single" w:sz="4" w:space="0" w:color="auto"/>
            </w:tcBorders>
            <w:shd w:val="clear" w:color="auto" w:fill="auto"/>
            <w:tcMar>
              <w:left w:w="14" w:type="dxa"/>
              <w:right w:w="14" w:type="dxa"/>
            </w:tcMar>
            <w:vAlign w:val="bottom"/>
            <w:hideMark/>
          </w:tcPr>
          <w:p w14:paraId="370E919C" w14:textId="77777777" w:rsidR="00E54966" w:rsidRPr="00BD2510" w:rsidRDefault="00E54966" w:rsidP="009A57F6">
            <w:pPr>
              <w:jc w:val="center"/>
              <w:rPr>
                <w:color w:val="000000"/>
              </w:rPr>
            </w:pPr>
          </w:p>
        </w:tc>
        <w:tc>
          <w:tcPr>
            <w:tcW w:w="236" w:type="dxa"/>
            <w:tcBorders>
              <w:top w:val="single" w:sz="4" w:space="0" w:color="auto"/>
            </w:tcBorders>
            <w:shd w:val="clear" w:color="auto" w:fill="auto"/>
            <w:tcMar>
              <w:left w:w="14" w:type="dxa"/>
              <w:right w:w="14" w:type="dxa"/>
            </w:tcMar>
            <w:vAlign w:val="center"/>
            <w:hideMark/>
          </w:tcPr>
          <w:p w14:paraId="44F4E1D1" w14:textId="77777777" w:rsidR="00E54966" w:rsidRPr="00BD2510" w:rsidRDefault="00E54966" w:rsidP="009A57F6">
            <w:pPr>
              <w:jc w:val="center"/>
              <w:rPr>
                <w:color w:val="000000"/>
              </w:rPr>
            </w:pPr>
          </w:p>
        </w:tc>
        <w:tc>
          <w:tcPr>
            <w:tcW w:w="576" w:type="dxa"/>
            <w:tcBorders>
              <w:top w:val="single" w:sz="4" w:space="0" w:color="auto"/>
            </w:tcBorders>
            <w:shd w:val="clear" w:color="auto" w:fill="auto"/>
            <w:tcMar>
              <w:left w:w="14" w:type="dxa"/>
              <w:right w:w="14" w:type="dxa"/>
            </w:tcMar>
            <w:vAlign w:val="bottom"/>
            <w:hideMark/>
          </w:tcPr>
          <w:p w14:paraId="0187E818" w14:textId="77777777" w:rsidR="00E54966" w:rsidRPr="00BD2510" w:rsidRDefault="00E54966" w:rsidP="009A57F6">
            <w:pPr>
              <w:jc w:val="center"/>
              <w:rPr>
                <w:color w:val="000000"/>
              </w:rPr>
            </w:pPr>
          </w:p>
        </w:tc>
        <w:tc>
          <w:tcPr>
            <w:tcW w:w="576" w:type="dxa"/>
            <w:tcBorders>
              <w:top w:val="single" w:sz="4" w:space="0" w:color="auto"/>
            </w:tcBorders>
            <w:shd w:val="clear" w:color="auto" w:fill="auto"/>
            <w:tcMar>
              <w:left w:w="14" w:type="dxa"/>
              <w:right w:w="14" w:type="dxa"/>
            </w:tcMar>
            <w:vAlign w:val="bottom"/>
            <w:hideMark/>
          </w:tcPr>
          <w:p w14:paraId="55DF9A0A" w14:textId="77777777" w:rsidR="00E54966" w:rsidRPr="00BD2510" w:rsidRDefault="00E54966" w:rsidP="009A57F6">
            <w:pPr>
              <w:jc w:val="center"/>
              <w:rPr>
                <w:color w:val="000000"/>
              </w:rPr>
            </w:pPr>
          </w:p>
        </w:tc>
        <w:tc>
          <w:tcPr>
            <w:tcW w:w="720" w:type="dxa"/>
            <w:tcBorders>
              <w:top w:val="single" w:sz="4" w:space="0" w:color="auto"/>
            </w:tcBorders>
            <w:shd w:val="clear" w:color="auto" w:fill="auto"/>
            <w:tcMar>
              <w:left w:w="14" w:type="dxa"/>
              <w:right w:w="14" w:type="dxa"/>
            </w:tcMar>
            <w:vAlign w:val="bottom"/>
            <w:hideMark/>
          </w:tcPr>
          <w:p w14:paraId="7E2549BF" w14:textId="77777777" w:rsidR="00E54966" w:rsidRPr="00BD2510" w:rsidRDefault="00E54966" w:rsidP="009A57F6">
            <w:pPr>
              <w:jc w:val="center"/>
              <w:rPr>
                <w:color w:val="000000"/>
              </w:rPr>
            </w:pPr>
          </w:p>
        </w:tc>
        <w:tc>
          <w:tcPr>
            <w:tcW w:w="236" w:type="dxa"/>
            <w:tcBorders>
              <w:top w:val="single" w:sz="4" w:space="0" w:color="auto"/>
            </w:tcBorders>
            <w:shd w:val="clear" w:color="auto" w:fill="auto"/>
            <w:tcMar>
              <w:left w:w="14" w:type="dxa"/>
              <w:right w:w="14" w:type="dxa"/>
            </w:tcMar>
            <w:vAlign w:val="bottom"/>
            <w:hideMark/>
          </w:tcPr>
          <w:p w14:paraId="778B2110" w14:textId="77777777" w:rsidR="00E54966" w:rsidRPr="00BD2510" w:rsidRDefault="00E54966" w:rsidP="009A57F6">
            <w:pPr>
              <w:jc w:val="center"/>
              <w:rPr>
                <w:color w:val="000000"/>
              </w:rPr>
            </w:pPr>
          </w:p>
        </w:tc>
        <w:tc>
          <w:tcPr>
            <w:tcW w:w="576" w:type="dxa"/>
            <w:tcBorders>
              <w:top w:val="single" w:sz="4" w:space="0" w:color="auto"/>
            </w:tcBorders>
            <w:shd w:val="clear" w:color="auto" w:fill="auto"/>
            <w:tcMar>
              <w:left w:w="14" w:type="dxa"/>
              <w:right w:w="14" w:type="dxa"/>
            </w:tcMar>
            <w:vAlign w:val="bottom"/>
            <w:hideMark/>
          </w:tcPr>
          <w:p w14:paraId="2F806C9B" w14:textId="77777777" w:rsidR="00E54966" w:rsidRPr="00BD2510" w:rsidRDefault="00E54966" w:rsidP="009A57F6">
            <w:pPr>
              <w:jc w:val="center"/>
              <w:rPr>
                <w:color w:val="000000"/>
              </w:rPr>
            </w:pPr>
          </w:p>
        </w:tc>
        <w:tc>
          <w:tcPr>
            <w:tcW w:w="576" w:type="dxa"/>
            <w:tcBorders>
              <w:top w:val="single" w:sz="4" w:space="0" w:color="auto"/>
            </w:tcBorders>
            <w:shd w:val="clear" w:color="auto" w:fill="auto"/>
            <w:tcMar>
              <w:left w:w="14" w:type="dxa"/>
              <w:right w:w="14" w:type="dxa"/>
            </w:tcMar>
            <w:vAlign w:val="bottom"/>
            <w:hideMark/>
          </w:tcPr>
          <w:p w14:paraId="6CD351A5" w14:textId="77777777" w:rsidR="00E54966" w:rsidRPr="00BD2510" w:rsidRDefault="00E54966" w:rsidP="009A57F6">
            <w:pPr>
              <w:jc w:val="center"/>
              <w:rPr>
                <w:color w:val="000000"/>
              </w:rPr>
            </w:pPr>
          </w:p>
        </w:tc>
        <w:tc>
          <w:tcPr>
            <w:tcW w:w="720" w:type="dxa"/>
            <w:tcBorders>
              <w:top w:val="single" w:sz="4" w:space="0" w:color="auto"/>
            </w:tcBorders>
            <w:shd w:val="clear" w:color="auto" w:fill="auto"/>
            <w:tcMar>
              <w:left w:w="14" w:type="dxa"/>
              <w:right w:w="14" w:type="dxa"/>
            </w:tcMar>
            <w:vAlign w:val="bottom"/>
            <w:hideMark/>
          </w:tcPr>
          <w:p w14:paraId="01F010E5" w14:textId="77777777" w:rsidR="00E54966" w:rsidRPr="00BD2510" w:rsidRDefault="00E54966" w:rsidP="009A57F6">
            <w:pPr>
              <w:jc w:val="center"/>
              <w:rPr>
                <w:color w:val="000000"/>
              </w:rPr>
            </w:pPr>
          </w:p>
        </w:tc>
        <w:tc>
          <w:tcPr>
            <w:tcW w:w="236" w:type="dxa"/>
            <w:tcBorders>
              <w:top w:val="single" w:sz="4" w:space="0" w:color="auto"/>
            </w:tcBorders>
            <w:tcMar>
              <w:left w:w="14" w:type="dxa"/>
              <w:right w:w="14" w:type="dxa"/>
            </w:tcMar>
          </w:tcPr>
          <w:p w14:paraId="71C4CEAC" w14:textId="77777777" w:rsidR="00E54966" w:rsidRPr="00BD2510" w:rsidRDefault="00E54966" w:rsidP="009A57F6">
            <w:pPr>
              <w:jc w:val="center"/>
              <w:rPr>
                <w:color w:val="000000"/>
              </w:rPr>
            </w:pPr>
          </w:p>
        </w:tc>
        <w:tc>
          <w:tcPr>
            <w:tcW w:w="576" w:type="dxa"/>
            <w:tcBorders>
              <w:top w:val="single" w:sz="4" w:space="0" w:color="auto"/>
            </w:tcBorders>
            <w:tcMar>
              <w:left w:w="14" w:type="dxa"/>
              <w:right w:w="14" w:type="dxa"/>
            </w:tcMar>
            <w:vAlign w:val="bottom"/>
          </w:tcPr>
          <w:p w14:paraId="26398025" w14:textId="77777777" w:rsidR="00E54966" w:rsidRPr="00BD2510" w:rsidRDefault="00E54966" w:rsidP="009A57F6">
            <w:pPr>
              <w:jc w:val="center"/>
              <w:rPr>
                <w:color w:val="000000"/>
              </w:rPr>
            </w:pPr>
          </w:p>
        </w:tc>
        <w:tc>
          <w:tcPr>
            <w:tcW w:w="576" w:type="dxa"/>
            <w:tcBorders>
              <w:top w:val="single" w:sz="4" w:space="0" w:color="auto"/>
            </w:tcBorders>
            <w:tcMar>
              <w:left w:w="14" w:type="dxa"/>
              <w:right w:w="14" w:type="dxa"/>
            </w:tcMar>
            <w:vAlign w:val="bottom"/>
          </w:tcPr>
          <w:p w14:paraId="06F5C5F7" w14:textId="77777777" w:rsidR="00E54966" w:rsidRPr="00BD2510" w:rsidRDefault="00E54966" w:rsidP="009A57F6">
            <w:pPr>
              <w:jc w:val="center"/>
              <w:rPr>
                <w:color w:val="000000"/>
              </w:rPr>
            </w:pPr>
          </w:p>
        </w:tc>
        <w:tc>
          <w:tcPr>
            <w:tcW w:w="720" w:type="dxa"/>
            <w:tcBorders>
              <w:top w:val="single" w:sz="4" w:space="0" w:color="auto"/>
            </w:tcBorders>
            <w:tcMar>
              <w:left w:w="14" w:type="dxa"/>
              <w:right w:w="14" w:type="dxa"/>
            </w:tcMar>
            <w:vAlign w:val="bottom"/>
          </w:tcPr>
          <w:p w14:paraId="1DB842E4" w14:textId="77777777" w:rsidR="00E54966" w:rsidRPr="00BD2510" w:rsidRDefault="00E54966" w:rsidP="009A57F6">
            <w:pPr>
              <w:jc w:val="center"/>
              <w:rPr>
                <w:color w:val="000000"/>
              </w:rPr>
            </w:pPr>
          </w:p>
        </w:tc>
      </w:tr>
      <w:tr w:rsidR="00E54966" w:rsidRPr="00BD2510" w14:paraId="597C38AC" w14:textId="77777777" w:rsidTr="008A4255">
        <w:trPr>
          <w:trHeight w:val="20"/>
        </w:trPr>
        <w:tc>
          <w:tcPr>
            <w:tcW w:w="1440" w:type="dxa"/>
            <w:shd w:val="clear" w:color="auto" w:fill="auto"/>
            <w:tcMar>
              <w:left w:w="14" w:type="dxa"/>
              <w:right w:w="14" w:type="dxa"/>
            </w:tcMar>
            <w:vAlign w:val="bottom"/>
            <w:hideMark/>
          </w:tcPr>
          <w:p w14:paraId="0BD80141" w14:textId="0A9C1F67" w:rsidR="00E54966" w:rsidRPr="00BD2510" w:rsidRDefault="00E54966" w:rsidP="009A57F6">
            <w:pPr>
              <w:rPr>
                <w:color w:val="000000"/>
              </w:rPr>
            </w:pPr>
            <w:r w:rsidRPr="00BD2510">
              <w:rPr>
                <w:color w:val="000000"/>
              </w:rPr>
              <w:t xml:space="preserve">  b1_w</w:t>
            </w:r>
          </w:p>
        </w:tc>
        <w:tc>
          <w:tcPr>
            <w:tcW w:w="576" w:type="dxa"/>
            <w:shd w:val="clear" w:color="auto" w:fill="auto"/>
            <w:tcMar>
              <w:left w:w="14" w:type="dxa"/>
              <w:right w:w="14" w:type="dxa"/>
            </w:tcMar>
            <w:vAlign w:val="bottom"/>
            <w:hideMark/>
          </w:tcPr>
          <w:p w14:paraId="78B4CE3C" w14:textId="36FB3712" w:rsidR="00E54966" w:rsidRPr="00BD2510" w:rsidRDefault="21D2C6A5" w:rsidP="009A57F6">
            <w:pPr>
              <w:jc w:val="right"/>
              <w:rPr>
                <w:color w:val="000000"/>
              </w:rPr>
            </w:pPr>
            <w:r w:rsidRPr="0402C566">
              <w:rPr>
                <w:color w:val="000000" w:themeColor="text1"/>
              </w:rPr>
              <w:t>0.04</w:t>
            </w:r>
          </w:p>
        </w:tc>
        <w:tc>
          <w:tcPr>
            <w:tcW w:w="576" w:type="dxa"/>
            <w:shd w:val="clear" w:color="auto" w:fill="auto"/>
            <w:tcMar>
              <w:left w:w="14" w:type="dxa"/>
              <w:right w:w="14" w:type="dxa"/>
            </w:tcMar>
            <w:vAlign w:val="bottom"/>
            <w:hideMark/>
          </w:tcPr>
          <w:p w14:paraId="4B58D9C5" w14:textId="5E7C8A73" w:rsidR="00E54966" w:rsidRPr="00BD2510" w:rsidRDefault="36BB8B88" w:rsidP="009A57F6">
            <w:pPr>
              <w:jc w:val="right"/>
              <w:rPr>
                <w:color w:val="000000"/>
              </w:rPr>
            </w:pPr>
            <w:r w:rsidRPr="0402C566">
              <w:rPr>
                <w:color w:val="000000" w:themeColor="text1"/>
              </w:rPr>
              <w:t>2.06</w:t>
            </w:r>
          </w:p>
        </w:tc>
        <w:tc>
          <w:tcPr>
            <w:tcW w:w="720" w:type="dxa"/>
            <w:shd w:val="clear" w:color="auto" w:fill="auto"/>
            <w:tcMar>
              <w:left w:w="14" w:type="dxa"/>
              <w:right w:w="14" w:type="dxa"/>
            </w:tcMar>
            <w:vAlign w:val="bottom"/>
            <w:hideMark/>
          </w:tcPr>
          <w:p w14:paraId="2AA72BB7" w14:textId="6AD8409B" w:rsidR="00E54966" w:rsidRPr="00BD2510" w:rsidRDefault="00E54966" w:rsidP="009A57F6">
            <w:pPr>
              <w:jc w:val="right"/>
              <w:rPr>
                <w:color w:val="000000"/>
              </w:rPr>
            </w:pPr>
            <w:r w:rsidRPr="0402C566">
              <w:rPr>
                <w:color w:val="000000" w:themeColor="text1"/>
              </w:rPr>
              <w:t>.0</w:t>
            </w:r>
            <w:r w:rsidR="69A3E739" w:rsidRPr="0402C566">
              <w:rPr>
                <w:color w:val="000000" w:themeColor="text1"/>
              </w:rPr>
              <w:t>39</w:t>
            </w:r>
          </w:p>
        </w:tc>
        <w:tc>
          <w:tcPr>
            <w:tcW w:w="236" w:type="dxa"/>
            <w:shd w:val="clear" w:color="auto" w:fill="auto"/>
            <w:tcMar>
              <w:left w:w="14" w:type="dxa"/>
              <w:right w:w="14" w:type="dxa"/>
            </w:tcMar>
            <w:vAlign w:val="bottom"/>
            <w:hideMark/>
          </w:tcPr>
          <w:p w14:paraId="6A44DA74"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6E7D7F36" w14:textId="77777777" w:rsidR="00E54966" w:rsidRPr="00BD2510" w:rsidRDefault="00E54966" w:rsidP="009A57F6">
            <w:pPr>
              <w:jc w:val="right"/>
              <w:rPr>
                <w:color w:val="000000"/>
              </w:rPr>
            </w:pPr>
            <w:r w:rsidRPr="00BD2510">
              <w:rPr>
                <w:color w:val="000000"/>
              </w:rPr>
              <w:t>0.06</w:t>
            </w:r>
          </w:p>
        </w:tc>
        <w:tc>
          <w:tcPr>
            <w:tcW w:w="576" w:type="dxa"/>
            <w:shd w:val="clear" w:color="auto" w:fill="auto"/>
            <w:tcMar>
              <w:left w:w="14" w:type="dxa"/>
              <w:right w:w="14" w:type="dxa"/>
            </w:tcMar>
            <w:vAlign w:val="bottom"/>
            <w:hideMark/>
          </w:tcPr>
          <w:p w14:paraId="5F862A1C" w14:textId="77777777" w:rsidR="00E54966" w:rsidRPr="00BD2510" w:rsidRDefault="00E54966" w:rsidP="009A57F6">
            <w:pPr>
              <w:jc w:val="right"/>
              <w:rPr>
                <w:color w:val="000000"/>
              </w:rPr>
            </w:pPr>
            <w:r w:rsidRPr="00BD2510">
              <w:rPr>
                <w:color w:val="000000"/>
              </w:rPr>
              <w:t>1.85</w:t>
            </w:r>
          </w:p>
        </w:tc>
        <w:tc>
          <w:tcPr>
            <w:tcW w:w="720" w:type="dxa"/>
            <w:shd w:val="clear" w:color="auto" w:fill="auto"/>
            <w:tcMar>
              <w:left w:w="14" w:type="dxa"/>
              <w:right w:w="14" w:type="dxa"/>
            </w:tcMar>
            <w:vAlign w:val="bottom"/>
            <w:hideMark/>
          </w:tcPr>
          <w:p w14:paraId="390A58CD" w14:textId="77777777" w:rsidR="00E54966" w:rsidRPr="00BD2510" w:rsidRDefault="00E54966" w:rsidP="009A57F6">
            <w:pPr>
              <w:jc w:val="right"/>
              <w:rPr>
                <w:color w:val="000000"/>
              </w:rPr>
            </w:pPr>
            <w:r w:rsidRPr="00BD2510">
              <w:rPr>
                <w:color w:val="000000"/>
              </w:rPr>
              <w:t>.064</w:t>
            </w:r>
          </w:p>
        </w:tc>
        <w:tc>
          <w:tcPr>
            <w:tcW w:w="236" w:type="dxa"/>
            <w:shd w:val="clear" w:color="auto" w:fill="auto"/>
            <w:tcMar>
              <w:left w:w="14" w:type="dxa"/>
              <w:right w:w="14" w:type="dxa"/>
            </w:tcMar>
            <w:vAlign w:val="bottom"/>
            <w:hideMark/>
          </w:tcPr>
          <w:p w14:paraId="5CFD8823"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055C947D" w14:textId="77777777" w:rsidR="00E54966" w:rsidRPr="00BD2510" w:rsidRDefault="00E54966" w:rsidP="009A57F6">
            <w:pPr>
              <w:jc w:val="right"/>
              <w:rPr>
                <w:color w:val="000000"/>
              </w:rPr>
            </w:pPr>
            <w:r w:rsidRPr="00BD2510">
              <w:rPr>
                <w:color w:val="000000"/>
              </w:rPr>
              <w:t>0.29</w:t>
            </w:r>
          </w:p>
        </w:tc>
        <w:tc>
          <w:tcPr>
            <w:tcW w:w="576" w:type="dxa"/>
            <w:shd w:val="clear" w:color="auto" w:fill="auto"/>
            <w:tcMar>
              <w:left w:w="14" w:type="dxa"/>
              <w:right w:w="14" w:type="dxa"/>
            </w:tcMar>
            <w:vAlign w:val="bottom"/>
            <w:hideMark/>
          </w:tcPr>
          <w:p w14:paraId="4BB936DB" w14:textId="77777777" w:rsidR="00E54966" w:rsidRPr="00BD2510" w:rsidRDefault="00E54966" w:rsidP="009A57F6">
            <w:pPr>
              <w:jc w:val="right"/>
              <w:rPr>
                <w:color w:val="000000"/>
              </w:rPr>
            </w:pPr>
            <w:r w:rsidRPr="00BD2510">
              <w:rPr>
                <w:color w:val="000000"/>
              </w:rPr>
              <w:t>3.28</w:t>
            </w:r>
          </w:p>
        </w:tc>
        <w:tc>
          <w:tcPr>
            <w:tcW w:w="720" w:type="dxa"/>
            <w:shd w:val="clear" w:color="auto" w:fill="auto"/>
            <w:tcMar>
              <w:left w:w="14" w:type="dxa"/>
              <w:right w:w="14" w:type="dxa"/>
            </w:tcMar>
            <w:vAlign w:val="bottom"/>
            <w:hideMark/>
          </w:tcPr>
          <w:p w14:paraId="1B7A5949" w14:textId="77777777" w:rsidR="00E54966" w:rsidRPr="00BD2510" w:rsidRDefault="00E54966" w:rsidP="009A57F6">
            <w:pPr>
              <w:jc w:val="right"/>
              <w:rPr>
                <w:color w:val="000000"/>
              </w:rPr>
            </w:pPr>
            <w:r w:rsidRPr="00BD2510">
              <w:rPr>
                <w:color w:val="000000"/>
              </w:rPr>
              <w:t>.001</w:t>
            </w:r>
          </w:p>
        </w:tc>
        <w:tc>
          <w:tcPr>
            <w:tcW w:w="236" w:type="dxa"/>
            <w:tcMar>
              <w:left w:w="14" w:type="dxa"/>
              <w:right w:w="14" w:type="dxa"/>
            </w:tcMar>
          </w:tcPr>
          <w:p w14:paraId="3FC0044F" w14:textId="77777777" w:rsidR="00E54966" w:rsidRPr="00BD2510" w:rsidRDefault="00E54966" w:rsidP="009A57F6">
            <w:pPr>
              <w:jc w:val="right"/>
              <w:rPr>
                <w:color w:val="000000"/>
              </w:rPr>
            </w:pPr>
          </w:p>
        </w:tc>
        <w:tc>
          <w:tcPr>
            <w:tcW w:w="576" w:type="dxa"/>
            <w:tcMar>
              <w:left w:w="14" w:type="dxa"/>
              <w:right w:w="14" w:type="dxa"/>
            </w:tcMar>
            <w:vAlign w:val="bottom"/>
          </w:tcPr>
          <w:p w14:paraId="44722CC8" w14:textId="77777777" w:rsidR="00E54966" w:rsidRPr="00BD2510" w:rsidRDefault="00E54966" w:rsidP="009A57F6">
            <w:pPr>
              <w:jc w:val="right"/>
              <w:rPr>
                <w:color w:val="000000"/>
              </w:rPr>
            </w:pPr>
            <w:r w:rsidRPr="00BD2510">
              <w:rPr>
                <w:color w:val="000000"/>
              </w:rPr>
              <w:t>0.19</w:t>
            </w:r>
          </w:p>
        </w:tc>
        <w:tc>
          <w:tcPr>
            <w:tcW w:w="576" w:type="dxa"/>
            <w:tcMar>
              <w:left w:w="14" w:type="dxa"/>
              <w:right w:w="14" w:type="dxa"/>
            </w:tcMar>
            <w:vAlign w:val="bottom"/>
          </w:tcPr>
          <w:p w14:paraId="6B2CC594" w14:textId="77777777" w:rsidR="00E54966" w:rsidRPr="00BD2510" w:rsidRDefault="00E54966" w:rsidP="009A57F6">
            <w:pPr>
              <w:jc w:val="right"/>
              <w:rPr>
                <w:color w:val="000000"/>
              </w:rPr>
            </w:pPr>
            <w:r w:rsidRPr="00BD2510">
              <w:rPr>
                <w:color w:val="000000"/>
              </w:rPr>
              <w:t>2.66</w:t>
            </w:r>
          </w:p>
        </w:tc>
        <w:tc>
          <w:tcPr>
            <w:tcW w:w="720" w:type="dxa"/>
            <w:tcMar>
              <w:left w:w="14" w:type="dxa"/>
              <w:right w:w="14" w:type="dxa"/>
            </w:tcMar>
            <w:vAlign w:val="bottom"/>
          </w:tcPr>
          <w:p w14:paraId="2FA49F33" w14:textId="77777777" w:rsidR="00E54966" w:rsidRPr="00BD2510" w:rsidRDefault="00E54966" w:rsidP="009A57F6">
            <w:pPr>
              <w:jc w:val="right"/>
              <w:rPr>
                <w:color w:val="000000"/>
              </w:rPr>
            </w:pPr>
            <w:r w:rsidRPr="00BD2510">
              <w:rPr>
                <w:color w:val="000000"/>
              </w:rPr>
              <w:t>.008</w:t>
            </w:r>
          </w:p>
        </w:tc>
      </w:tr>
      <w:tr w:rsidR="00E54966" w:rsidRPr="00BD2510" w14:paraId="200C4EEC" w14:textId="77777777" w:rsidTr="008A4255">
        <w:trPr>
          <w:trHeight w:val="20"/>
        </w:trPr>
        <w:tc>
          <w:tcPr>
            <w:tcW w:w="1440" w:type="dxa"/>
            <w:shd w:val="clear" w:color="auto" w:fill="auto"/>
            <w:tcMar>
              <w:left w:w="14" w:type="dxa"/>
              <w:right w:w="14" w:type="dxa"/>
            </w:tcMar>
            <w:vAlign w:val="bottom"/>
            <w:hideMark/>
          </w:tcPr>
          <w:p w14:paraId="0D9713D3" w14:textId="226D7050" w:rsidR="00E54966" w:rsidRPr="00BD2510" w:rsidRDefault="00E54966" w:rsidP="009A57F6">
            <w:pPr>
              <w:rPr>
                <w:color w:val="000000"/>
              </w:rPr>
            </w:pPr>
            <w:r w:rsidRPr="00BD2510">
              <w:rPr>
                <w:color w:val="000000"/>
              </w:rPr>
              <w:t xml:space="preserve">  b2_w</w:t>
            </w:r>
          </w:p>
        </w:tc>
        <w:tc>
          <w:tcPr>
            <w:tcW w:w="576" w:type="dxa"/>
            <w:shd w:val="clear" w:color="auto" w:fill="auto"/>
            <w:tcMar>
              <w:left w:w="14" w:type="dxa"/>
              <w:right w:w="14" w:type="dxa"/>
            </w:tcMar>
            <w:vAlign w:val="bottom"/>
            <w:hideMark/>
          </w:tcPr>
          <w:p w14:paraId="77E04A5C" w14:textId="77777777" w:rsidR="00E54966" w:rsidRPr="00BD2510" w:rsidRDefault="00E54966" w:rsidP="009A57F6">
            <w:pPr>
              <w:jc w:val="right"/>
              <w:rPr>
                <w:color w:val="000000"/>
              </w:rPr>
            </w:pPr>
            <w:r w:rsidRPr="00BD2510">
              <w:rPr>
                <w:color w:val="000000"/>
              </w:rPr>
              <w:t>0.01</w:t>
            </w:r>
          </w:p>
        </w:tc>
        <w:tc>
          <w:tcPr>
            <w:tcW w:w="576" w:type="dxa"/>
            <w:shd w:val="clear" w:color="auto" w:fill="auto"/>
            <w:tcMar>
              <w:left w:w="14" w:type="dxa"/>
              <w:right w:w="14" w:type="dxa"/>
            </w:tcMar>
            <w:vAlign w:val="bottom"/>
            <w:hideMark/>
          </w:tcPr>
          <w:p w14:paraId="72919AEA" w14:textId="05336A8E" w:rsidR="00E54966" w:rsidRPr="00BD2510" w:rsidRDefault="00E54966" w:rsidP="009A57F6">
            <w:pPr>
              <w:jc w:val="right"/>
              <w:rPr>
                <w:color w:val="000000"/>
              </w:rPr>
            </w:pPr>
            <w:r w:rsidRPr="0402C566">
              <w:rPr>
                <w:color w:val="000000" w:themeColor="text1"/>
              </w:rPr>
              <w:t>1.</w:t>
            </w:r>
            <w:r w:rsidR="17287E8D" w:rsidRPr="0402C566">
              <w:rPr>
                <w:color w:val="000000" w:themeColor="text1"/>
              </w:rPr>
              <w:t>17</w:t>
            </w:r>
          </w:p>
        </w:tc>
        <w:tc>
          <w:tcPr>
            <w:tcW w:w="720" w:type="dxa"/>
            <w:shd w:val="clear" w:color="auto" w:fill="auto"/>
            <w:tcMar>
              <w:left w:w="14" w:type="dxa"/>
              <w:right w:w="14" w:type="dxa"/>
            </w:tcMar>
            <w:vAlign w:val="bottom"/>
            <w:hideMark/>
          </w:tcPr>
          <w:p w14:paraId="56F0E7A3" w14:textId="208B80F6" w:rsidR="00E54966" w:rsidRPr="00BD2510" w:rsidRDefault="00E54966" w:rsidP="009A57F6">
            <w:pPr>
              <w:jc w:val="right"/>
              <w:rPr>
                <w:color w:val="000000"/>
              </w:rPr>
            </w:pPr>
            <w:r w:rsidRPr="0402C566">
              <w:rPr>
                <w:color w:val="000000" w:themeColor="text1"/>
              </w:rPr>
              <w:t>.2</w:t>
            </w:r>
            <w:r w:rsidR="2BAEAA89" w:rsidRPr="0402C566">
              <w:rPr>
                <w:color w:val="000000" w:themeColor="text1"/>
              </w:rPr>
              <w:t>41</w:t>
            </w:r>
          </w:p>
        </w:tc>
        <w:tc>
          <w:tcPr>
            <w:tcW w:w="236" w:type="dxa"/>
            <w:shd w:val="clear" w:color="auto" w:fill="auto"/>
            <w:tcMar>
              <w:left w:w="14" w:type="dxa"/>
              <w:right w:w="14" w:type="dxa"/>
            </w:tcMar>
            <w:vAlign w:val="center"/>
            <w:hideMark/>
          </w:tcPr>
          <w:p w14:paraId="72F32FF4"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76839860" w14:textId="77777777" w:rsidR="00E54966" w:rsidRPr="00BD2510" w:rsidRDefault="00E54966" w:rsidP="009A57F6">
            <w:pPr>
              <w:jc w:val="right"/>
              <w:rPr>
                <w:color w:val="000000"/>
              </w:rPr>
            </w:pPr>
            <w:r w:rsidRPr="00BD2510">
              <w:rPr>
                <w:color w:val="000000"/>
              </w:rPr>
              <w:t>0.03</w:t>
            </w:r>
          </w:p>
        </w:tc>
        <w:tc>
          <w:tcPr>
            <w:tcW w:w="576" w:type="dxa"/>
            <w:shd w:val="clear" w:color="auto" w:fill="auto"/>
            <w:tcMar>
              <w:left w:w="14" w:type="dxa"/>
              <w:right w:w="14" w:type="dxa"/>
            </w:tcMar>
            <w:vAlign w:val="bottom"/>
            <w:hideMark/>
          </w:tcPr>
          <w:p w14:paraId="31799B14" w14:textId="77777777" w:rsidR="00E54966" w:rsidRPr="00BD2510" w:rsidRDefault="00E54966" w:rsidP="009A57F6">
            <w:pPr>
              <w:jc w:val="right"/>
              <w:rPr>
                <w:color w:val="000000"/>
              </w:rPr>
            </w:pPr>
            <w:r w:rsidRPr="00BD2510">
              <w:rPr>
                <w:color w:val="000000"/>
              </w:rPr>
              <w:t>3.95</w:t>
            </w:r>
          </w:p>
        </w:tc>
        <w:tc>
          <w:tcPr>
            <w:tcW w:w="720" w:type="dxa"/>
            <w:shd w:val="clear" w:color="auto" w:fill="auto"/>
            <w:tcMar>
              <w:left w:w="14" w:type="dxa"/>
              <w:right w:w="14" w:type="dxa"/>
            </w:tcMar>
            <w:vAlign w:val="bottom"/>
            <w:hideMark/>
          </w:tcPr>
          <w:p w14:paraId="213F2004"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bottom"/>
            <w:hideMark/>
          </w:tcPr>
          <w:p w14:paraId="0DBBF373"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7E774CE1" w14:textId="77777777" w:rsidR="00E54966" w:rsidRPr="00BD2510" w:rsidRDefault="00E54966" w:rsidP="009A57F6">
            <w:pPr>
              <w:jc w:val="right"/>
              <w:rPr>
                <w:color w:val="000000"/>
              </w:rPr>
            </w:pPr>
            <w:r w:rsidRPr="00BD2510">
              <w:rPr>
                <w:color w:val="000000"/>
              </w:rPr>
              <w:t>0.13</w:t>
            </w:r>
          </w:p>
        </w:tc>
        <w:tc>
          <w:tcPr>
            <w:tcW w:w="576" w:type="dxa"/>
            <w:shd w:val="clear" w:color="auto" w:fill="auto"/>
            <w:tcMar>
              <w:left w:w="14" w:type="dxa"/>
              <w:right w:w="14" w:type="dxa"/>
            </w:tcMar>
            <w:vAlign w:val="bottom"/>
            <w:hideMark/>
          </w:tcPr>
          <w:p w14:paraId="41CD463B" w14:textId="77777777" w:rsidR="00E54966" w:rsidRPr="00BD2510" w:rsidRDefault="00E54966" w:rsidP="009A57F6">
            <w:pPr>
              <w:jc w:val="right"/>
              <w:rPr>
                <w:color w:val="000000"/>
              </w:rPr>
            </w:pPr>
            <w:r w:rsidRPr="00BD2510">
              <w:rPr>
                <w:color w:val="000000"/>
              </w:rPr>
              <w:t>4.84</w:t>
            </w:r>
          </w:p>
        </w:tc>
        <w:tc>
          <w:tcPr>
            <w:tcW w:w="720" w:type="dxa"/>
            <w:shd w:val="clear" w:color="auto" w:fill="auto"/>
            <w:tcMar>
              <w:left w:w="14" w:type="dxa"/>
              <w:right w:w="14" w:type="dxa"/>
            </w:tcMar>
            <w:vAlign w:val="bottom"/>
            <w:hideMark/>
          </w:tcPr>
          <w:p w14:paraId="7B0C0DE3" w14:textId="77777777" w:rsidR="00E54966" w:rsidRPr="00BD2510" w:rsidRDefault="00E54966" w:rsidP="009A57F6">
            <w:pPr>
              <w:jc w:val="right"/>
              <w:rPr>
                <w:color w:val="000000"/>
              </w:rPr>
            </w:pPr>
            <w:r w:rsidRPr="00BD2510">
              <w:rPr>
                <w:color w:val="000000"/>
              </w:rPr>
              <w:t>&lt;.000</w:t>
            </w:r>
          </w:p>
        </w:tc>
        <w:tc>
          <w:tcPr>
            <w:tcW w:w="236" w:type="dxa"/>
            <w:tcMar>
              <w:left w:w="14" w:type="dxa"/>
              <w:right w:w="14" w:type="dxa"/>
            </w:tcMar>
          </w:tcPr>
          <w:p w14:paraId="187DB01C" w14:textId="77777777" w:rsidR="00E54966" w:rsidRPr="00BD2510" w:rsidRDefault="00E54966" w:rsidP="009A57F6">
            <w:pPr>
              <w:jc w:val="right"/>
              <w:rPr>
                <w:color w:val="000000"/>
              </w:rPr>
            </w:pPr>
          </w:p>
        </w:tc>
        <w:tc>
          <w:tcPr>
            <w:tcW w:w="576" w:type="dxa"/>
            <w:tcMar>
              <w:left w:w="14" w:type="dxa"/>
              <w:right w:w="14" w:type="dxa"/>
            </w:tcMar>
            <w:vAlign w:val="bottom"/>
          </w:tcPr>
          <w:p w14:paraId="28D9D25A" w14:textId="77777777" w:rsidR="00E54966" w:rsidRPr="00BD2510" w:rsidRDefault="00E54966" w:rsidP="009A57F6">
            <w:pPr>
              <w:jc w:val="right"/>
              <w:rPr>
                <w:color w:val="000000"/>
              </w:rPr>
            </w:pPr>
            <w:r w:rsidRPr="00BD2510">
              <w:rPr>
                <w:color w:val="000000"/>
              </w:rPr>
              <w:t>0.29</w:t>
            </w:r>
          </w:p>
        </w:tc>
        <w:tc>
          <w:tcPr>
            <w:tcW w:w="576" w:type="dxa"/>
            <w:tcMar>
              <w:left w:w="14" w:type="dxa"/>
              <w:right w:w="14" w:type="dxa"/>
            </w:tcMar>
            <w:vAlign w:val="bottom"/>
          </w:tcPr>
          <w:p w14:paraId="476798AB" w14:textId="77777777" w:rsidR="00E54966" w:rsidRPr="00BD2510" w:rsidRDefault="00E54966" w:rsidP="009A57F6">
            <w:pPr>
              <w:jc w:val="right"/>
              <w:rPr>
                <w:color w:val="000000"/>
              </w:rPr>
            </w:pPr>
            <w:r w:rsidRPr="00BD2510">
              <w:rPr>
                <w:color w:val="000000"/>
              </w:rPr>
              <w:t>9.33</w:t>
            </w:r>
          </w:p>
        </w:tc>
        <w:tc>
          <w:tcPr>
            <w:tcW w:w="720" w:type="dxa"/>
            <w:tcMar>
              <w:left w:w="14" w:type="dxa"/>
              <w:right w:w="14" w:type="dxa"/>
            </w:tcMar>
            <w:vAlign w:val="bottom"/>
          </w:tcPr>
          <w:p w14:paraId="6C58A705" w14:textId="77777777" w:rsidR="00E54966" w:rsidRPr="00BD2510" w:rsidRDefault="00E54966" w:rsidP="009A57F6">
            <w:pPr>
              <w:jc w:val="right"/>
              <w:rPr>
                <w:color w:val="000000"/>
              </w:rPr>
            </w:pPr>
            <w:r w:rsidRPr="00BD2510">
              <w:rPr>
                <w:color w:val="000000"/>
              </w:rPr>
              <w:t>&lt;.001</w:t>
            </w:r>
          </w:p>
        </w:tc>
      </w:tr>
      <w:tr w:rsidR="00E54966" w:rsidRPr="00BD2510" w14:paraId="0EC1AAB6" w14:textId="77777777" w:rsidTr="008A4255">
        <w:trPr>
          <w:trHeight w:val="20"/>
        </w:trPr>
        <w:tc>
          <w:tcPr>
            <w:tcW w:w="1440" w:type="dxa"/>
            <w:shd w:val="clear" w:color="auto" w:fill="auto"/>
            <w:tcMar>
              <w:left w:w="14" w:type="dxa"/>
              <w:right w:w="14" w:type="dxa"/>
            </w:tcMar>
            <w:vAlign w:val="bottom"/>
            <w:hideMark/>
          </w:tcPr>
          <w:p w14:paraId="133C80FD" w14:textId="77777777" w:rsidR="00E54966" w:rsidRPr="00BD2510" w:rsidRDefault="00E54966" w:rsidP="009A57F6">
            <w:pPr>
              <w:rPr>
                <w:color w:val="000000"/>
              </w:rPr>
            </w:pPr>
            <w:r w:rsidRPr="00BD2510">
              <w:rPr>
                <w:color w:val="000000"/>
              </w:rPr>
              <w:t>Between level</w:t>
            </w:r>
          </w:p>
        </w:tc>
        <w:tc>
          <w:tcPr>
            <w:tcW w:w="576" w:type="dxa"/>
            <w:shd w:val="clear" w:color="auto" w:fill="auto"/>
            <w:tcMar>
              <w:left w:w="14" w:type="dxa"/>
              <w:right w:w="14" w:type="dxa"/>
            </w:tcMar>
            <w:vAlign w:val="bottom"/>
            <w:hideMark/>
          </w:tcPr>
          <w:p w14:paraId="132D27CE"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465CBEA9" w14:textId="77777777" w:rsidR="00E54966" w:rsidRPr="00BD2510" w:rsidRDefault="00E54966" w:rsidP="009A57F6">
            <w:pPr>
              <w:jc w:val="center"/>
              <w:rPr>
                <w:color w:val="000000"/>
              </w:rPr>
            </w:pPr>
          </w:p>
        </w:tc>
        <w:tc>
          <w:tcPr>
            <w:tcW w:w="720" w:type="dxa"/>
            <w:shd w:val="clear" w:color="auto" w:fill="auto"/>
            <w:tcMar>
              <w:left w:w="14" w:type="dxa"/>
              <w:right w:w="14" w:type="dxa"/>
            </w:tcMar>
            <w:vAlign w:val="bottom"/>
            <w:hideMark/>
          </w:tcPr>
          <w:p w14:paraId="6F0B3567" w14:textId="77777777" w:rsidR="00E54966" w:rsidRPr="00BD2510" w:rsidRDefault="00E54966" w:rsidP="009A57F6">
            <w:pPr>
              <w:jc w:val="center"/>
              <w:rPr>
                <w:color w:val="000000"/>
              </w:rPr>
            </w:pPr>
          </w:p>
        </w:tc>
        <w:tc>
          <w:tcPr>
            <w:tcW w:w="236" w:type="dxa"/>
            <w:shd w:val="clear" w:color="auto" w:fill="auto"/>
            <w:tcMar>
              <w:left w:w="14" w:type="dxa"/>
              <w:right w:w="14" w:type="dxa"/>
            </w:tcMar>
            <w:vAlign w:val="center"/>
            <w:hideMark/>
          </w:tcPr>
          <w:p w14:paraId="1C0CB2B9"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E3111E4"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B881186" w14:textId="77777777" w:rsidR="00E54966" w:rsidRPr="00BD2510" w:rsidRDefault="00E54966" w:rsidP="009A57F6">
            <w:pPr>
              <w:jc w:val="center"/>
              <w:rPr>
                <w:color w:val="000000"/>
              </w:rPr>
            </w:pPr>
          </w:p>
        </w:tc>
        <w:tc>
          <w:tcPr>
            <w:tcW w:w="720" w:type="dxa"/>
            <w:shd w:val="clear" w:color="auto" w:fill="auto"/>
            <w:tcMar>
              <w:left w:w="14" w:type="dxa"/>
              <w:right w:w="14" w:type="dxa"/>
            </w:tcMar>
            <w:vAlign w:val="bottom"/>
            <w:hideMark/>
          </w:tcPr>
          <w:p w14:paraId="1E151647" w14:textId="77777777" w:rsidR="00E54966" w:rsidRPr="00BD2510" w:rsidRDefault="00E54966" w:rsidP="009A57F6">
            <w:pPr>
              <w:jc w:val="center"/>
              <w:rPr>
                <w:color w:val="000000"/>
              </w:rPr>
            </w:pPr>
          </w:p>
        </w:tc>
        <w:tc>
          <w:tcPr>
            <w:tcW w:w="236" w:type="dxa"/>
            <w:shd w:val="clear" w:color="auto" w:fill="auto"/>
            <w:tcMar>
              <w:left w:w="14" w:type="dxa"/>
              <w:right w:w="14" w:type="dxa"/>
            </w:tcMar>
            <w:vAlign w:val="bottom"/>
            <w:hideMark/>
          </w:tcPr>
          <w:p w14:paraId="2A04580B"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03B264F5"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6DD7BF00" w14:textId="77777777" w:rsidR="00E54966" w:rsidRPr="00BD2510" w:rsidRDefault="00E54966" w:rsidP="009A57F6">
            <w:pPr>
              <w:jc w:val="center"/>
              <w:rPr>
                <w:color w:val="000000"/>
              </w:rPr>
            </w:pPr>
          </w:p>
        </w:tc>
        <w:tc>
          <w:tcPr>
            <w:tcW w:w="720" w:type="dxa"/>
            <w:shd w:val="clear" w:color="auto" w:fill="auto"/>
            <w:tcMar>
              <w:left w:w="14" w:type="dxa"/>
              <w:right w:w="14" w:type="dxa"/>
            </w:tcMar>
            <w:vAlign w:val="bottom"/>
            <w:hideMark/>
          </w:tcPr>
          <w:p w14:paraId="08C76574" w14:textId="77777777" w:rsidR="00E54966" w:rsidRPr="00BD2510" w:rsidRDefault="00E54966" w:rsidP="009A57F6">
            <w:pPr>
              <w:jc w:val="center"/>
              <w:rPr>
                <w:color w:val="000000"/>
              </w:rPr>
            </w:pPr>
          </w:p>
        </w:tc>
        <w:tc>
          <w:tcPr>
            <w:tcW w:w="236" w:type="dxa"/>
            <w:tcMar>
              <w:left w:w="14" w:type="dxa"/>
              <w:right w:w="14" w:type="dxa"/>
            </w:tcMar>
          </w:tcPr>
          <w:p w14:paraId="648BCFC1" w14:textId="77777777" w:rsidR="00E54966" w:rsidRPr="00BD2510" w:rsidRDefault="00E54966" w:rsidP="009A57F6">
            <w:pPr>
              <w:jc w:val="center"/>
              <w:rPr>
                <w:color w:val="000000"/>
              </w:rPr>
            </w:pPr>
          </w:p>
        </w:tc>
        <w:tc>
          <w:tcPr>
            <w:tcW w:w="576" w:type="dxa"/>
            <w:tcMar>
              <w:left w:w="14" w:type="dxa"/>
              <w:right w:w="14" w:type="dxa"/>
            </w:tcMar>
            <w:vAlign w:val="bottom"/>
          </w:tcPr>
          <w:p w14:paraId="62AE1D4A" w14:textId="77777777" w:rsidR="00E54966" w:rsidRPr="00BD2510" w:rsidRDefault="00E54966" w:rsidP="009A57F6">
            <w:pPr>
              <w:jc w:val="center"/>
              <w:rPr>
                <w:color w:val="000000"/>
              </w:rPr>
            </w:pPr>
          </w:p>
        </w:tc>
        <w:tc>
          <w:tcPr>
            <w:tcW w:w="576" w:type="dxa"/>
            <w:tcMar>
              <w:left w:w="14" w:type="dxa"/>
              <w:right w:w="14" w:type="dxa"/>
            </w:tcMar>
            <w:vAlign w:val="bottom"/>
          </w:tcPr>
          <w:p w14:paraId="4CA69B97" w14:textId="77777777" w:rsidR="00E54966" w:rsidRPr="00BD2510" w:rsidRDefault="00E54966" w:rsidP="009A57F6">
            <w:pPr>
              <w:jc w:val="center"/>
              <w:rPr>
                <w:color w:val="000000"/>
              </w:rPr>
            </w:pPr>
          </w:p>
        </w:tc>
        <w:tc>
          <w:tcPr>
            <w:tcW w:w="720" w:type="dxa"/>
            <w:tcMar>
              <w:left w:w="14" w:type="dxa"/>
              <w:right w:w="14" w:type="dxa"/>
            </w:tcMar>
            <w:vAlign w:val="bottom"/>
          </w:tcPr>
          <w:p w14:paraId="2EABC56D" w14:textId="77777777" w:rsidR="00E54966" w:rsidRPr="00BD2510" w:rsidRDefault="00E54966" w:rsidP="009A57F6">
            <w:pPr>
              <w:jc w:val="center"/>
              <w:rPr>
                <w:color w:val="000000"/>
              </w:rPr>
            </w:pPr>
          </w:p>
        </w:tc>
      </w:tr>
      <w:tr w:rsidR="00E54966" w:rsidRPr="00BD2510" w14:paraId="76374E09" w14:textId="77777777" w:rsidTr="008A4255">
        <w:trPr>
          <w:trHeight w:val="20"/>
        </w:trPr>
        <w:tc>
          <w:tcPr>
            <w:tcW w:w="1440" w:type="dxa"/>
            <w:shd w:val="clear" w:color="auto" w:fill="auto"/>
            <w:tcMar>
              <w:left w:w="14" w:type="dxa"/>
              <w:right w:w="14" w:type="dxa"/>
            </w:tcMar>
            <w:vAlign w:val="bottom"/>
            <w:hideMark/>
          </w:tcPr>
          <w:p w14:paraId="36BEBFDD" w14:textId="5B7A61E3" w:rsidR="00E54966" w:rsidRPr="00BD2510" w:rsidRDefault="00E54966" w:rsidP="009A57F6">
            <w:pPr>
              <w:rPr>
                <w:color w:val="000000"/>
              </w:rPr>
            </w:pPr>
            <w:r w:rsidRPr="00BD2510">
              <w:rPr>
                <w:color w:val="000000"/>
              </w:rPr>
              <w:t xml:space="preserve">  b1</w:t>
            </w:r>
          </w:p>
        </w:tc>
        <w:tc>
          <w:tcPr>
            <w:tcW w:w="576" w:type="dxa"/>
            <w:shd w:val="clear" w:color="auto" w:fill="auto"/>
            <w:tcMar>
              <w:left w:w="14" w:type="dxa"/>
              <w:right w:w="14" w:type="dxa"/>
            </w:tcMar>
            <w:vAlign w:val="bottom"/>
            <w:hideMark/>
          </w:tcPr>
          <w:p w14:paraId="4ED36085" w14:textId="22DF19C3" w:rsidR="00E54966" w:rsidRPr="00BD2510" w:rsidRDefault="5667E509" w:rsidP="009A57F6">
            <w:pPr>
              <w:jc w:val="right"/>
              <w:rPr>
                <w:color w:val="000000"/>
              </w:rPr>
            </w:pPr>
            <w:r w:rsidRPr="0402C566">
              <w:rPr>
                <w:color w:val="000000" w:themeColor="text1"/>
              </w:rPr>
              <w:t>-0.03</w:t>
            </w:r>
          </w:p>
        </w:tc>
        <w:tc>
          <w:tcPr>
            <w:tcW w:w="576" w:type="dxa"/>
            <w:shd w:val="clear" w:color="auto" w:fill="auto"/>
            <w:tcMar>
              <w:left w:w="14" w:type="dxa"/>
              <w:right w:w="14" w:type="dxa"/>
            </w:tcMar>
            <w:vAlign w:val="bottom"/>
            <w:hideMark/>
          </w:tcPr>
          <w:p w14:paraId="1E2AA2FD" w14:textId="63EC10C0" w:rsidR="00E54966" w:rsidRPr="00BD2510" w:rsidRDefault="18829CBF" w:rsidP="009A57F6">
            <w:pPr>
              <w:jc w:val="right"/>
              <w:rPr>
                <w:color w:val="000000"/>
              </w:rPr>
            </w:pPr>
            <w:r w:rsidRPr="0402C566">
              <w:rPr>
                <w:color w:val="000000" w:themeColor="text1"/>
              </w:rPr>
              <w:t>-0.33</w:t>
            </w:r>
          </w:p>
        </w:tc>
        <w:tc>
          <w:tcPr>
            <w:tcW w:w="720" w:type="dxa"/>
            <w:shd w:val="clear" w:color="auto" w:fill="auto"/>
            <w:tcMar>
              <w:left w:w="14" w:type="dxa"/>
              <w:right w:w="14" w:type="dxa"/>
            </w:tcMar>
            <w:vAlign w:val="bottom"/>
            <w:hideMark/>
          </w:tcPr>
          <w:p w14:paraId="64BB8120" w14:textId="724B7774" w:rsidR="00E54966" w:rsidRPr="00BD2510" w:rsidRDefault="00E54966" w:rsidP="009A57F6">
            <w:pPr>
              <w:jc w:val="right"/>
              <w:rPr>
                <w:color w:val="000000"/>
              </w:rPr>
            </w:pPr>
            <w:r w:rsidRPr="0402C566">
              <w:rPr>
                <w:color w:val="000000" w:themeColor="text1"/>
              </w:rPr>
              <w:t>.</w:t>
            </w:r>
            <w:r w:rsidR="27382923" w:rsidRPr="0402C566">
              <w:rPr>
                <w:color w:val="000000" w:themeColor="text1"/>
              </w:rPr>
              <w:t>740</w:t>
            </w:r>
          </w:p>
        </w:tc>
        <w:tc>
          <w:tcPr>
            <w:tcW w:w="236" w:type="dxa"/>
            <w:shd w:val="clear" w:color="auto" w:fill="auto"/>
            <w:tcMar>
              <w:left w:w="14" w:type="dxa"/>
              <w:right w:w="14" w:type="dxa"/>
            </w:tcMar>
            <w:vAlign w:val="bottom"/>
            <w:hideMark/>
          </w:tcPr>
          <w:p w14:paraId="085591D4"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55C82664" w14:textId="77777777" w:rsidR="00E54966" w:rsidRPr="00BD2510" w:rsidRDefault="00E54966" w:rsidP="009A57F6">
            <w:pPr>
              <w:jc w:val="right"/>
              <w:rPr>
                <w:color w:val="000000"/>
              </w:rPr>
            </w:pPr>
            <w:r w:rsidRPr="00BD2510">
              <w:rPr>
                <w:color w:val="000000"/>
              </w:rPr>
              <w:t>-0.10</w:t>
            </w:r>
          </w:p>
        </w:tc>
        <w:tc>
          <w:tcPr>
            <w:tcW w:w="576" w:type="dxa"/>
            <w:shd w:val="clear" w:color="auto" w:fill="auto"/>
            <w:tcMar>
              <w:left w:w="14" w:type="dxa"/>
              <w:right w:w="14" w:type="dxa"/>
            </w:tcMar>
            <w:vAlign w:val="bottom"/>
            <w:hideMark/>
          </w:tcPr>
          <w:p w14:paraId="7A75A2E4" w14:textId="77777777" w:rsidR="00E54966" w:rsidRPr="00BD2510" w:rsidRDefault="00E54966" w:rsidP="009A57F6">
            <w:pPr>
              <w:jc w:val="right"/>
              <w:rPr>
                <w:color w:val="000000"/>
              </w:rPr>
            </w:pPr>
            <w:r w:rsidRPr="00BD2510">
              <w:rPr>
                <w:color w:val="000000"/>
              </w:rPr>
              <w:t>-0.88</w:t>
            </w:r>
          </w:p>
        </w:tc>
        <w:tc>
          <w:tcPr>
            <w:tcW w:w="720" w:type="dxa"/>
            <w:shd w:val="clear" w:color="auto" w:fill="auto"/>
            <w:tcMar>
              <w:left w:w="14" w:type="dxa"/>
              <w:right w:w="14" w:type="dxa"/>
            </w:tcMar>
            <w:vAlign w:val="bottom"/>
            <w:hideMark/>
          </w:tcPr>
          <w:p w14:paraId="0DF6F97F" w14:textId="77777777" w:rsidR="00E54966" w:rsidRPr="00BD2510" w:rsidRDefault="00E54966" w:rsidP="009A57F6">
            <w:pPr>
              <w:jc w:val="right"/>
              <w:rPr>
                <w:color w:val="000000"/>
              </w:rPr>
            </w:pPr>
            <w:r w:rsidRPr="00BD2510">
              <w:rPr>
                <w:color w:val="000000"/>
              </w:rPr>
              <w:t>.381</w:t>
            </w:r>
          </w:p>
        </w:tc>
        <w:tc>
          <w:tcPr>
            <w:tcW w:w="236" w:type="dxa"/>
            <w:shd w:val="clear" w:color="auto" w:fill="auto"/>
            <w:tcMar>
              <w:left w:w="14" w:type="dxa"/>
              <w:right w:w="14" w:type="dxa"/>
            </w:tcMar>
            <w:vAlign w:val="bottom"/>
            <w:hideMark/>
          </w:tcPr>
          <w:p w14:paraId="56CE2991"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3E1D94DD" w14:textId="77777777" w:rsidR="00E54966" w:rsidRPr="00BD2510" w:rsidRDefault="00E54966" w:rsidP="009A57F6">
            <w:pPr>
              <w:jc w:val="right"/>
              <w:rPr>
                <w:color w:val="000000"/>
              </w:rPr>
            </w:pPr>
            <w:r w:rsidRPr="00BD2510">
              <w:rPr>
                <w:color w:val="000000"/>
              </w:rPr>
              <w:t>-0.40</w:t>
            </w:r>
          </w:p>
        </w:tc>
        <w:tc>
          <w:tcPr>
            <w:tcW w:w="576" w:type="dxa"/>
            <w:shd w:val="clear" w:color="auto" w:fill="auto"/>
            <w:tcMar>
              <w:left w:w="14" w:type="dxa"/>
              <w:right w:w="14" w:type="dxa"/>
            </w:tcMar>
            <w:vAlign w:val="bottom"/>
            <w:hideMark/>
          </w:tcPr>
          <w:p w14:paraId="0FE4BF6D" w14:textId="77777777" w:rsidR="00E54966" w:rsidRPr="00BD2510" w:rsidRDefault="00E54966" w:rsidP="009A57F6">
            <w:pPr>
              <w:jc w:val="right"/>
              <w:rPr>
                <w:color w:val="000000"/>
              </w:rPr>
            </w:pPr>
            <w:r w:rsidRPr="00BD2510">
              <w:rPr>
                <w:color w:val="000000"/>
              </w:rPr>
              <w:t>-1.00</w:t>
            </w:r>
          </w:p>
        </w:tc>
        <w:tc>
          <w:tcPr>
            <w:tcW w:w="720" w:type="dxa"/>
            <w:shd w:val="clear" w:color="auto" w:fill="auto"/>
            <w:tcMar>
              <w:left w:w="14" w:type="dxa"/>
              <w:right w:w="14" w:type="dxa"/>
            </w:tcMar>
            <w:vAlign w:val="bottom"/>
            <w:hideMark/>
          </w:tcPr>
          <w:p w14:paraId="5590639B" w14:textId="77777777" w:rsidR="00E54966" w:rsidRPr="00BD2510" w:rsidRDefault="00E54966" w:rsidP="009A57F6">
            <w:pPr>
              <w:jc w:val="right"/>
              <w:rPr>
                <w:color w:val="000000"/>
              </w:rPr>
            </w:pPr>
            <w:r w:rsidRPr="00BD2510">
              <w:rPr>
                <w:color w:val="000000"/>
              </w:rPr>
              <w:t>.316</w:t>
            </w:r>
          </w:p>
        </w:tc>
        <w:tc>
          <w:tcPr>
            <w:tcW w:w="236" w:type="dxa"/>
            <w:tcMar>
              <w:left w:w="14" w:type="dxa"/>
              <w:right w:w="14" w:type="dxa"/>
            </w:tcMar>
          </w:tcPr>
          <w:p w14:paraId="1F4A1531" w14:textId="77777777" w:rsidR="00E54966" w:rsidRPr="00BD2510" w:rsidRDefault="00E54966" w:rsidP="009A57F6">
            <w:pPr>
              <w:jc w:val="right"/>
              <w:rPr>
                <w:color w:val="000000"/>
              </w:rPr>
            </w:pPr>
          </w:p>
        </w:tc>
        <w:tc>
          <w:tcPr>
            <w:tcW w:w="576" w:type="dxa"/>
            <w:tcMar>
              <w:left w:w="14" w:type="dxa"/>
              <w:right w:w="14" w:type="dxa"/>
            </w:tcMar>
            <w:vAlign w:val="bottom"/>
          </w:tcPr>
          <w:p w14:paraId="781BB125" w14:textId="77777777" w:rsidR="00E54966" w:rsidRPr="00BD2510" w:rsidRDefault="00E54966" w:rsidP="009A57F6">
            <w:pPr>
              <w:jc w:val="right"/>
              <w:rPr>
                <w:color w:val="000000"/>
              </w:rPr>
            </w:pPr>
            <w:r w:rsidRPr="00BD2510">
              <w:rPr>
                <w:color w:val="000000"/>
              </w:rPr>
              <w:t>-0.82</w:t>
            </w:r>
          </w:p>
        </w:tc>
        <w:tc>
          <w:tcPr>
            <w:tcW w:w="576" w:type="dxa"/>
            <w:tcMar>
              <w:left w:w="14" w:type="dxa"/>
              <w:right w:w="14" w:type="dxa"/>
            </w:tcMar>
            <w:vAlign w:val="bottom"/>
          </w:tcPr>
          <w:p w14:paraId="5967C90F" w14:textId="77777777" w:rsidR="00E54966" w:rsidRPr="00BD2510" w:rsidRDefault="00E54966" w:rsidP="009A57F6">
            <w:pPr>
              <w:jc w:val="right"/>
              <w:rPr>
                <w:color w:val="000000"/>
              </w:rPr>
            </w:pPr>
            <w:r w:rsidRPr="00BD2510">
              <w:rPr>
                <w:color w:val="000000"/>
              </w:rPr>
              <w:t>-1.63</w:t>
            </w:r>
          </w:p>
        </w:tc>
        <w:tc>
          <w:tcPr>
            <w:tcW w:w="720" w:type="dxa"/>
            <w:tcMar>
              <w:left w:w="14" w:type="dxa"/>
              <w:right w:w="14" w:type="dxa"/>
            </w:tcMar>
            <w:vAlign w:val="bottom"/>
          </w:tcPr>
          <w:p w14:paraId="7D991E96" w14:textId="77777777" w:rsidR="00E54966" w:rsidRPr="00BD2510" w:rsidRDefault="00E54966" w:rsidP="009A57F6">
            <w:pPr>
              <w:jc w:val="right"/>
              <w:rPr>
                <w:color w:val="000000"/>
              </w:rPr>
            </w:pPr>
            <w:r w:rsidRPr="00BD2510">
              <w:rPr>
                <w:color w:val="000000"/>
              </w:rPr>
              <w:t>.104</w:t>
            </w:r>
          </w:p>
        </w:tc>
      </w:tr>
      <w:tr w:rsidR="00E54966" w:rsidRPr="00BD2510" w14:paraId="44B35491" w14:textId="77777777" w:rsidTr="008A4255">
        <w:trPr>
          <w:trHeight w:val="20"/>
        </w:trPr>
        <w:tc>
          <w:tcPr>
            <w:tcW w:w="1440" w:type="dxa"/>
            <w:shd w:val="clear" w:color="auto" w:fill="auto"/>
            <w:tcMar>
              <w:left w:w="14" w:type="dxa"/>
              <w:right w:w="14" w:type="dxa"/>
            </w:tcMar>
            <w:vAlign w:val="bottom"/>
            <w:hideMark/>
          </w:tcPr>
          <w:p w14:paraId="42B99EB0" w14:textId="010A1D7B" w:rsidR="00E54966" w:rsidRPr="00BD2510" w:rsidRDefault="00E54966" w:rsidP="009A57F6">
            <w:pPr>
              <w:rPr>
                <w:color w:val="000000"/>
              </w:rPr>
            </w:pPr>
            <w:r w:rsidRPr="00BD2510">
              <w:rPr>
                <w:color w:val="000000"/>
              </w:rPr>
              <w:t xml:space="preserve">  b2</w:t>
            </w:r>
          </w:p>
        </w:tc>
        <w:tc>
          <w:tcPr>
            <w:tcW w:w="576" w:type="dxa"/>
            <w:shd w:val="clear" w:color="auto" w:fill="auto"/>
            <w:tcMar>
              <w:left w:w="14" w:type="dxa"/>
              <w:right w:w="14" w:type="dxa"/>
            </w:tcMar>
            <w:vAlign w:val="bottom"/>
            <w:hideMark/>
          </w:tcPr>
          <w:p w14:paraId="6609A3AC" w14:textId="543297F2" w:rsidR="00E54966" w:rsidRPr="00BD2510" w:rsidRDefault="1DB7B11F" w:rsidP="009A57F6">
            <w:pPr>
              <w:jc w:val="right"/>
              <w:rPr>
                <w:color w:val="000000"/>
              </w:rPr>
            </w:pPr>
            <w:r w:rsidRPr="0402C566">
              <w:rPr>
                <w:color w:val="000000" w:themeColor="text1"/>
              </w:rPr>
              <w:t>-0.01</w:t>
            </w:r>
          </w:p>
        </w:tc>
        <w:tc>
          <w:tcPr>
            <w:tcW w:w="576" w:type="dxa"/>
            <w:shd w:val="clear" w:color="auto" w:fill="auto"/>
            <w:tcMar>
              <w:left w:w="14" w:type="dxa"/>
              <w:right w:w="14" w:type="dxa"/>
            </w:tcMar>
            <w:vAlign w:val="bottom"/>
            <w:hideMark/>
          </w:tcPr>
          <w:p w14:paraId="1AD8E03E" w14:textId="33FC1407" w:rsidR="00E54966" w:rsidRPr="00BD2510" w:rsidRDefault="00E54966" w:rsidP="009A57F6">
            <w:pPr>
              <w:jc w:val="right"/>
              <w:rPr>
                <w:color w:val="000000"/>
              </w:rPr>
            </w:pPr>
            <w:r w:rsidRPr="0402C566">
              <w:rPr>
                <w:color w:val="000000" w:themeColor="text1"/>
              </w:rPr>
              <w:t>-0.</w:t>
            </w:r>
            <w:r w:rsidR="39079527" w:rsidRPr="0402C566">
              <w:rPr>
                <w:color w:val="000000" w:themeColor="text1"/>
              </w:rPr>
              <w:t>30</w:t>
            </w:r>
          </w:p>
        </w:tc>
        <w:tc>
          <w:tcPr>
            <w:tcW w:w="720" w:type="dxa"/>
            <w:shd w:val="clear" w:color="auto" w:fill="auto"/>
            <w:tcMar>
              <w:left w:w="14" w:type="dxa"/>
              <w:right w:w="14" w:type="dxa"/>
            </w:tcMar>
            <w:vAlign w:val="bottom"/>
            <w:hideMark/>
          </w:tcPr>
          <w:p w14:paraId="0D1F6D70" w14:textId="689926B5" w:rsidR="00E54966" w:rsidRPr="00BD2510" w:rsidRDefault="00E54966" w:rsidP="009A57F6">
            <w:pPr>
              <w:jc w:val="right"/>
              <w:rPr>
                <w:color w:val="000000"/>
              </w:rPr>
            </w:pPr>
            <w:r w:rsidRPr="0402C566">
              <w:rPr>
                <w:color w:val="000000" w:themeColor="text1"/>
              </w:rPr>
              <w:t>.76</w:t>
            </w:r>
            <w:r w:rsidR="52F16D8E" w:rsidRPr="0402C566">
              <w:rPr>
                <w:color w:val="000000" w:themeColor="text1"/>
              </w:rPr>
              <w:t>4</w:t>
            </w:r>
          </w:p>
        </w:tc>
        <w:tc>
          <w:tcPr>
            <w:tcW w:w="236" w:type="dxa"/>
            <w:shd w:val="clear" w:color="auto" w:fill="auto"/>
            <w:tcMar>
              <w:left w:w="14" w:type="dxa"/>
              <w:right w:w="14" w:type="dxa"/>
            </w:tcMar>
            <w:vAlign w:val="center"/>
            <w:hideMark/>
          </w:tcPr>
          <w:p w14:paraId="09B61D09"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A84905A" w14:textId="77777777" w:rsidR="00E54966" w:rsidRPr="00BD2510" w:rsidRDefault="00E54966" w:rsidP="009A57F6">
            <w:pPr>
              <w:jc w:val="right"/>
              <w:rPr>
                <w:color w:val="000000"/>
              </w:rPr>
            </w:pPr>
            <w:r w:rsidRPr="00BD2510">
              <w:rPr>
                <w:color w:val="000000"/>
              </w:rPr>
              <w:t>0.00</w:t>
            </w:r>
          </w:p>
        </w:tc>
        <w:tc>
          <w:tcPr>
            <w:tcW w:w="576" w:type="dxa"/>
            <w:shd w:val="clear" w:color="auto" w:fill="auto"/>
            <w:tcMar>
              <w:left w:w="14" w:type="dxa"/>
              <w:right w:w="14" w:type="dxa"/>
            </w:tcMar>
            <w:vAlign w:val="bottom"/>
            <w:hideMark/>
          </w:tcPr>
          <w:p w14:paraId="3AA29B5F" w14:textId="77777777" w:rsidR="00E54966" w:rsidRPr="00BD2510" w:rsidRDefault="00E54966" w:rsidP="009A57F6">
            <w:pPr>
              <w:jc w:val="right"/>
              <w:rPr>
                <w:color w:val="000000"/>
              </w:rPr>
            </w:pPr>
            <w:r w:rsidRPr="00BD2510">
              <w:rPr>
                <w:color w:val="000000"/>
              </w:rPr>
              <w:t>0.03</w:t>
            </w:r>
          </w:p>
        </w:tc>
        <w:tc>
          <w:tcPr>
            <w:tcW w:w="720" w:type="dxa"/>
            <w:shd w:val="clear" w:color="auto" w:fill="auto"/>
            <w:tcMar>
              <w:left w:w="14" w:type="dxa"/>
              <w:right w:w="14" w:type="dxa"/>
            </w:tcMar>
            <w:vAlign w:val="bottom"/>
            <w:hideMark/>
          </w:tcPr>
          <w:p w14:paraId="0B2F5AB7" w14:textId="77777777" w:rsidR="00E54966" w:rsidRPr="00BD2510" w:rsidRDefault="00E54966" w:rsidP="009A57F6">
            <w:pPr>
              <w:jc w:val="right"/>
              <w:rPr>
                <w:color w:val="000000"/>
              </w:rPr>
            </w:pPr>
            <w:r w:rsidRPr="00BD2510">
              <w:rPr>
                <w:color w:val="000000"/>
              </w:rPr>
              <w:t>.977</w:t>
            </w:r>
          </w:p>
        </w:tc>
        <w:tc>
          <w:tcPr>
            <w:tcW w:w="236" w:type="dxa"/>
            <w:shd w:val="clear" w:color="auto" w:fill="auto"/>
            <w:tcMar>
              <w:left w:w="14" w:type="dxa"/>
              <w:right w:w="14" w:type="dxa"/>
            </w:tcMar>
            <w:vAlign w:val="bottom"/>
            <w:hideMark/>
          </w:tcPr>
          <w:p w14:paraId="32B7D1BC"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50F5D610" w14:textId="77777777" w:rsidR="00E54966" w:rsidRPr="00BD2510" w:rsidRDefault="00E54966" w:rsidP="009A57F6">
            <w:pPr>
              <w:jc w:val="right"/>
              <w:rPr>
                <w:color w:val="000000"/>
              </w:rPr>
            </w:pPr>
            <w:r w:rsidRPr="00BD2510">
              <w:rPr>
                <w:color w:val="000000"/>
              </w:rPr>
              <w:t>0.06</w:t>
            </w:r>
          </w:p>
        </w:tc>
        <w:tc>
          <w:tcPr>
            <w:tcW w:w="576" w:type="dxa"/>
            <w:shd w:val="clear" w:color="auto" w:fill="auto"/>
            <w:tcMar>
              <w:left w:w="14" w:type="dxa"/>
              <w:right w:w="14" w:type="dxa"/>
            </w:tcMar>
            <w:vAlign w:val="bottom"/>
            <w:hideMark/>
          </w:tcPr>
          <w:p w14:paraId="02220992" w14:textId="77777777" w:rsidR="00E54966" w:rsidRPr="00BD2510" w:rsidRDefault="00E54966" w:rsidP="009A57F6">
            <w:pPr>
              <w:jc w:val="right"/>
              <w:rPr>
                <w:color w:val="000000"/>
              </w:rPr>
            </w:pPr>
            <w:r w:rsidRPr="00BD2510">
              <w:rPr>
                <w:color w:val="000000"/>
              </w:rPr>
              <w:t>0.86</w:t>
            </w:r>
          </w:p>
        </w:tc>
        <w:tc>
          <w:tcPr>
            <w:tcW w:w="720" w:type="dxa"/>
            <w:shd w:val="clear" w:color="auto" w:fill="auto"/>
            <w:tcMar>
              <w:left w:w="14" w:type="dxa"/>
              <w:right w:w="14" w:type="dxa"/>
            </w:tcMar>
            <w:vAlign w:val="bottom"/>
            <w:hideMark/>
          </w:tcPr>
          <w:p w14:paraId="6ED5CCC6" w14:textId="77777777" w:rsidR="00E54966" w:rsidRPr="00BD2510" w:rsidRDefault="00E54966" w:rsidP="009A57F6">
            <w:pPr>
              <w:jc w:val="right"/>
              <w:rPr>
                <w:color w:val="000000"/>
              </w:rPr>
            </w:pPr>
            <w:r w:rsidRPr="00BD2510">
              <w:rPr>
                <w:color w:val="000000"/>
              </w:rPr>
              <w:t>.391</w:t>
            </w:r>
          </w:p>
        </w:tc>
        <w:tc>
          <w:tcPr>
            <w:tcW w:w="236" w:type="dxa"/>
            <w:tcMar>
              <w:left w:w="14" w:type="dxa"/>
              <w:right w:w="14" w:type="dxa"/>
            </w:tcMar>
          </w:tcPr>
          <w:p w14:paraId="1B1DC49E" w14:textId="77777777" w:rsidR="00E54966" w:rsidRPr="00BD2510" w:rsidRDefault="00E54966" w:rsidP="009A57F6">
            <w:pPr>
              <w:jc w:val="right"/>
              <w:rPr>
                <w:color w:val="000000"/>
              </w:rPr>
            </w:pPr>
          </w:p>
        </w:tc>
        <w:tc>
          <w:tcPr>
            <w:tcW w:w="576" w:type="dxa"/>
            <w:tcMar>
              <w:left w:w="14" w:type="dxa"/>
              <w:right w:w="14" w:type="dxa"/>
            </w:tcMar>
            <w:vAlign w:val="bottom"/>
          </w:tcPr>
          <w:p w14:paraId="600C8F2E" w14:textId="77777777" w:rsidR="00E54966" w:rsidRPr="00BD2510" w:rsidRDefault="00E54966" w:rsidP="009A57F6">
            <w:pPr>
              <w:jc w:val="right"/>
              <w:rPr>
                <w:color w:val="000000"/>
              </w:rPr>
            </w:pPr>
            <w:r w:rsidRPr="00BD2510">
              <w:rPr>
                <w:color w:val="000000"/>
              </w:rPr>
              <w:t>0.42</w:t>
            </w:r>
          </w:p>
        </w:tc>
        <w:tc>
          <w:tcPr>
            <w:tcW w:w="576" w:type="dxa"/>
            <w:tcMar>
              <w:left w:w="14" w:type="dxa"/>
              <w:right w:w="14" w:type="dxa"/>
            </w:tcMar>
            <w:vAlign w:val="bottom"/>
          </w:tcPr>
          <w:p w14:paraId="5CDDB0E0" w14:textId="77777777" w:rsidR="00E54966" w:rsidRPr="00BD2510" w:rsidRDefault="00E54966" w:rsidP="009A57F6">
            <w:pPr>
              <w:jc w:val="right"/>
              <w:rPr>
                <w:color w:val="000000"/>
              </w:rPr>
            </w:pPr>
            <w:r w:rsidRPr="00BD2510">
              <w:rPr>
                <w:color w:val="000000"/>
              </w:rPr>
              <w:t>4.53</w:t>
            </w:r>
          </w:p>
        </w:tc>
        <w:tc>
          <w:tcPr>
            <w:tcW w:w="720" w:type="dxa"/>
            <w:tcMar>
              <w:left w:w="14" w:type="dxa"/>
              <w:right w:w="14" w:type="dxa"/>
            </w:tcMar>
            <w:vAlign w:val="bottom"/>
          </w:tcPr>
          <w:p w14:paraId="3FD7610F" w14:textId="77777777" w:rsidR="00E54966" w:rsidRPr="00BD2510" w:rsidRDefault="00E54966" w:rsidP="009A57F6">
            <w:pPr>
              <w:jc w:val="right"/>
              <w:rPr>
                <w:color w:val="000000"/>
              </w:rPr>
            </w:pPr>
            <w:r w:rsidRPr="00BD2510">
              <w:rPr>
                <w:color w:val="000000"/>
              </w:rPr>
              <w:t>&lt;.001</w:t>
            </w:r>
          </w:p>
        </w:tc>
      </w:tr>
      <w:tr w:rsidR="00E54966" w:rsidRPr="00BD2510" w14:paraId="493B8C15" w14:textId="77777777" w:rsidTr="008A4255">
        <w:trPr>
          <w:trHeight w:val="20"/>
        </w:trPr>
        <w:tc>
          <w:tcPr>
            <w:tcW w:w="1440" w:type="dxa"/>
            <w:shd w:val="clear" w:color="auto" w:fill="auto"/>
            <w:tcMar>
              <w:left w:w="14" w:type="dxa"/>
              <w:right w:w="14" w:type="dxa"/>
            </w:tcMar>
            <w:vAlign w:val="bottom"/>
            <w:hideMark/>
          </w:tcPr>
          <w:p w14:paraId="2EC00988" w14:textId="7C19AD41" w:rsidR="00E54966" w:rsidRPr="00BD2510" w:rsidRDefault="00E54966" w:rsidP="009A57F6">
            <w:pPr>
              <w:rPr>
                <w:color w:val="000000"/>
              </w:rPr>
            </w:pPr>
            <w:r w:rsidRPr="00BD2510">
              <w:rPr>
                <w:color w:val="000000"/>
              </w:rPr>
              <w:t xml:space="preserve">  a1_1</w:t>
            </w:r>
          </w:p>
        </w:tc>
        <w:tc>
          <w:tcPr>
            <w:tcW w:w="576" w:type="dxa"/>
            <w:shd w:val="clear" w:color="auto" w:fill="auto"/>
            <w:tcMar>
              <w:left w:w="14" w:type="dxa"/>
              <w:right w:w="14" w:type="dxa"/>
            </w:tcMar>
            <w:vAlign w:val="bottom"/>
            <w:hideMark/>
          </w:tcPr>
          <w:p w14:paraId="183A6B7E" w14:textId="566EE99C" w:rsidR="00E54966" w:rsidRPr="00BD2510" w:rsidRDefault="00E54966" w:rsidP="009A57F6">
            <w:pPr>
              <w:jc w:val="right"/>
              <w:rPr>
                <w:color w:val="000000"/>
              </w:rPr>
            </w:pPr>
            <w:r w:rsidRPr="0402C566">
              <w:rPr>
                <w:color w:val="000000" w:themeColor="text1"/>
              </w:rPr>
              <w:t>4.</w:t>
            </w:r>
            <w:r w:rsidR="6C5DE5B5" w:rsidRPr="0402C566">
              <w:rPr>
                <w:color w:val="000000" w:themeColor="text1"/>
              </w:rPr>
              <w:t>47</w:t>
            </w:r>
          </w:p>
        </w:tc>
        <w:tc>
          <w:tcPr>
            <w:tcW w:w="576" w:type="dxa"/>
            <w:shd w:val="clear" w:color="auto" w:fill="auto"/>
            <w:tcMar>
              <w:left w:w="14" w:type="dxa"/>
              <w:right w:w="14" w:type="dxa"/>
            </w:tcMar>
            <w:vAlign w:val="bottom"/>
            <w:hideMark/>
          </w:tcPr>
          <w:p w14:paraId="143A8663" w14:textId="7804E92C" w:rsidR="00E54966" w:rsidRPr="00BD2510" w:rsidRDefault="12D39662" w:rsidP="009A57F6">
            <w:pPr>
              <w:jc w:val="right"/>
              <w:rPr>
                <w:color w:val="000000"/>
              </w:rPr>
            </w:pPr>
            <w:r w:rsidRPr="0402C566">
              <w:rPr>
                <w:color w:val="000000" w:themeColor="text1"/>
              </w:rPr>
              <w:t>6.39</w:t>
            </w:r>
          </w:p>
        </w:tc>
        <w:tc>
          <w:tcPr>
            <w:tcW w:w="720" w:type="dxa"/>
            <w:shd w:val="clear" w:color="auto" w:fill="auto"/>
            <w:tcMar>
              <w:left w:w="14" w:type="dxa"/>
              <w:right w:w="14" w:type="dxa"/>
            </w:tcMar>
            <w:vAlign w:val="bottom"/>
            <w:hideMark/>
          </w:tcPr>
          <w:p w14:paraId="24422DA1"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center"/>
            <w:hideMark/>
          </w:tcPr>
          <w:p w14:paraId="19DD2CAB"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550751EB" w14:textId="77777777" w:rsidR="00E54966" w:rsidRPr="00BD2510" w:rsidRDefault="00E54966" w:rsidP="009A57F6">
            <w:pPr>
              <w:jc w:val="right"/>
              <w:rPr>
                <w:color w:val="000000"/>
              </w:rPr>
            </w:pPr>
            <w:r w:rsidRPr="00BD2510">
              <w:rPr>
                <w:color w:val="000000"/>
              </w:rPr>
              <w:t>4.22</w:t>
            </w:r>
          </w:p>
        </w:tc>
        <w:tc>
          <w:tcPr>
            <w:tcW w:w="576" w:type="dxa"/>
            <w:shd w:val="clear" w:color="auto" w:fill="auto"/>
            <w:tcMar>
              <w:left w:w="14" w:type="dxa"/>
              <w:right w:w="14" w:type="dxa"/>
            </w:tcMar>
            <w:vAlign w:val="bottom"/>
            <w:hideMark/>
          </w:tcPr>
          <w:p w14:paraId="14DE8E3F" w14:textId="77777777" w:rsidR="00E54966" w:rsidRPr="00BD2510" w:rsidRDefault="00E54966" w:rsidP="009A57F6">
            <w:pPr>
              <w:jc w:val="right"/>
              <w:rPr>
                <w:color w:val="000000"/>
              </w:rPr>
            </w:pPr>
            <w:r w:rsidRPr="00BD2510">
              <w:rPr>
                <w:color w:val="000000"/>
              </w:rPr>
              <w:t>6.09</w:t>
            </w:r>
          </w:p>
        </w:tc>
        <w:tc>
          <w:tcPr>
            <w:tcW w:w="720" w:type="dxa"/>
            <w:shd w:val="clear" w:color="auto" w:fill="auto"/>
            <w:tcMar>
              <w:left w:w="14" w:type="dxa"/>
              <w:right w:w="14" w:type="dxa"/>
            </w:tcMar>
            <w:vAlign w:val="bottom"/>
            <w:hideMark/>
          </w:tcPr>
          <w:p w14:paraId="3903D39D"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bottom"/>
            <w:hideMark/>
          </w:tcPr>
          <w:p w14:paraId="62DA07DF"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616CEE0C" w14:textId="77777777" w:rsidR="00E54966" w:rsidRPr="00BD2510" w:rsidRDefault="00E54966" w:rsidP="009A57F6">
            <w:pPr>
              <w:jc w:val="right"/>
              <w:rPr>
                <w:color w:val="000000"/>
              </w:rPr>
            </w:pPr>
            <w:r w:rsidRPr="00BD2510">
              <w:rPr>
                <w:color w:val="000000"/>
              </w:rPr>
              <w:t>4.42</w:t>
            </w:r>
          </w:p>
        </w:tc>
        <w:tc>
          <w:tcPr>
            <w:tcW w:w="576" w:type="dxa"/>
            <w:shd w:val="clear" w:color="auto" w:fill="auto"/>
            <w:tcMar>
              <w:left w:w="14" w:type="dxa"/>
              <w:right w:w="14" w:type="dxa"/>
            </w:tcMar>
            <w:vAlign w:val="bottom"/>
            <w:hideMark/>
          </w:tcPr>
          <w:p w14:paraId="2AF51BC0" w14:textId="77777777" w:rsidR="00E54966" w:rsidRPr="00BD2510" w:rsidRDefault="00E54966" w:rsidP="009A57F6">
            <w:pPr>
              <w:jc w:val="right"/>
              <w:rPr>
                <w:color w:val="000000"/>
              </w:rPr>
            </w:pPr>
            <w:r w:rsidRPr="00BD2510">
              <w:rPr>
                <w:color w:val="000000"/>
              </w:rPr>
              <w:t>6.93</w:t>
            </w:r>
          </w:p>
        </w:tc>
        <w:tc>
          <w:tcPr>
            <w:tcW w:w="720" w:type="dxa"/>
            <w:shd w:val="clear" w:color="auto" w:fill="auto"/>
            <w:tcMar>
              <w:left w:w="14" w:type="dxa"/>
              <w:right w:w="14" w:type="dxa"/>
            </w:tcMar>
            <w:vAlign w:val="bottom"/>
            <w:hideMark/>
          </w:tcPr>
          <w:p w14:paraId="183662FA" w14:textId="77777777" w:rsidR="00E54966" w:rsidRPr="00BD2510" w:rsidRDefault="00E54966" w:rsidP="009A57F6">
            <w:pPr>
              <w:jc w:val="right"/>
              <w:rPr>
                <w:color w:val="000000"/>
              </w:rPr>
            </w:pPr>
            <w:r w:rsidRPr="00BD2510">
              <w:rPr>
                <w:color w:val="000000"/>
              </w:rPr>
              <w:t>&lt;.001</w:t>
            </w:r>
          </w:p>
        </w:tc>
        <w:tc>
          <w:tcPr>
            <w:tcW w:w="236" w:type="dxa"/>
            <w:tcMar>
              <w:left w:w="14" w:type="dxa"/>
              <w:right w:w="14" w:type="dxa"/>
            </w:tcMar>
          </w:tcPr>
          <w:p w14:paraId="797FDC92" w14:textId="77777777" w:rsidR="00E54966" w:rsidRPr="00BD2510" w:rsidRDefault="00E54966" w:rsidP="009A57F6">
            <w:pPr>
              <w:jc w:val="right"/>
              <w:rPr>
                <w:color w:val="000000"/>
              </w:rPr>
            </w:pPr>
          </w:p>
        </w:tc>
        <w:tc>
          <w:tcPr>
            <w:tcW w:w="576" w:type="dxa"/>
            <w:tcMar>
              <w:left w:w="14" w:type="dxa"/>
              <w:right w:w="14" w:type="dxa"/>
            </w:tcMar>
            <w:vAlign w:val="bottom"/>
          </w:tcPr>
          <w:p w14:paraId="393DBF61" w14:textId="77777777" w:rsidR="00E54966" w:rsidRPr="00BD2510" w:rsidRDefault="00E54966" w:rsidP="009A57F6">
            <w:pPr>
              <w:jc w:val="right"/>
              <w:rPr>
                <w:color w:val="000000"/>
              </w:rPr>
            </w:pPr>
            <w:r w:rsidRPr="00BD2510">
              <w:rPr>
                <w:color w:val="000000"/>
              </w:rPr>
              <w:t>3.90</w:t>
            </w:r>
          </w:p>
        </w:tc>
        <w:tc>
          <w:tcPr>
            <w:tcW w:w="576" w:type="dxa"/>
            <w:tcMar>
              <w:left w:w="14" w:type="dxa"/>
              <w:right w:w="14" w:type="dxa"/>
            </w:tcMar>
            <w:vAlign w:val="bottom"/>
          </w:tcPr>
          <w:p w14:paraId="10E3CD46" w14:textId="77777777" w:rsidR="00E54966" w:rsidRPr="00BD2510" w:rsidRDefault="00E54966" w:rsidP="009A57F6">
            <w:pPr>
              <w:jc w:val="right"/>
              <w:rPr>
                <w:color w:val="000000"/>
              </w:rPr>
            </w:pPr>
            <w:r w:rsidRPr="00BD2510">
              <w:rPr>
                <w:color w:val="000000"/>
              </w:rPr>
              <w:t>5.71</w:t>
            </w:r>
          </w:p>
        </w:tc>
        <w:tc>
          <w:tcPr>
            <w:tcW w:w="720" w:type="dxa"/>
            <w:tcMar>
              <w:left w:w="14" w:type="dxa"/>
              <w:right w:w="14" w:type="dxa"/>
            </w:tcMar>
            <w:vAlign w:val="bottom"/>
          </w:tcPr>
          <w:p w14:paraId="0E46B287" w14:textId="77777777" w:rsidR="00E54966" w:rsidRPr="00BD2510" w:rsidRDefault="00E54966" w:rsidP="009A57F6">
            <w:pPr>
              <w:jc w:val="right"/>
              <w:rPr>
                <w:color w:val="000000"/>
              </w:rPr>
            </w:pPr>
            <w:r w:rsidRPr="00BD2510">
              <w:rPr>
                <w:color w:val="000000"/>
              </w:rPr>
              <w:t>&lt;.001</w:t>
            </w:r>
          </w:p>
        </w:tc>
      </w:tr>
      <w:tr w:rsidR="00E54966" w:rsidRPr="00BD2510" w14:paraId="12544928" w14:textId="77777777" w:rsidTr="008A4255">
        <w:trPr>
          <w:trHeight w:val="20"/>
        </w:trPr>
        <w:tc>
          <w:tcPr>
            <w:tcW w:w="1440" w:type="dxa"/>
            <w:shd w:val="clear" w:color="auto" w:fill="auto"/>
            <w:tcMar>
              <w:left w:w="14" w:type="dxa"/>
              <w:right w:w="14" w:type="dxa"/>
            </w:tcMar>
            <w:vAlign w:val="bottom"/>
            <w:hideMark/>
          </w:tcPr>
          <w:p w14:paraId="0C79CD76" w14:textId="001891F3" w:rsidR="00E54966" w:rsidRPr="00BD2510" w:rsidRDefault="00E54966" w:rsidP="009A57F6">
            <w:pPr>
              <w:rPr>
                <w:color w:val="000000"/>
              </w:rPr>
            </w:pPr>
            <w:r w:rsidRPr="00BD2510">
              <w:rPr>
                <w:color w:val="000000"/>
              </w:rPr>
              <w:t xml:space="preserve">  a1_2</w:t>
            </w:r>
          </w:p>
        </w:tc>
        <w:tc>
          <w:tcPr>
            <w:tcW w:w="576" w:type="dxa"/>
            <w:shd w:val="clear" w:color="auto" w:fill="auto"/>
            <w:tcMar>
              <w:left w:w="14" w:type="dxa"/>
              <w:right w:w="14" w:type="dxa"/>
            </w:tcMar>
            <w:vAlign w:val="bottom"/>
            <w:hideMark/>
          </w:tcPr>
          <w:p w14:paraId="37CBD473" w14:textId="6F724593" w:rsidR="00E54966" w:rsidRPr="00BD2510" w:rsidRDefault="00E54966" w:rsidP="009A57F6">
            <w:pPr>
              <w:jc w:val="right"/>
              <w:rPr>
                <w:color w:val="000000"/>
              </w:rPr>
            </w:pPr>
            <w:r w:rsidRPr="0402C566">
              <w:rPr>
                <w:color w:val="000000" w:themeColor="text1"/>
              </w:rPr>
              <w:t>2</w:t>
            </w:r>
            <w:r w:rsidR="35D029CD" w:rsidRPr="0402C566">
              <w:rPr>
                <w:color w:val="000000" w:themeColor="text1"/>
              </w:rPr>
              <w:t>3.29</w:t>
            </w:r>
          </w:p>
        </w:tc>
        <w:tc>
          <w:tcPr>
            <w:tcW w:w="576" w:type="dxa"/>
            <w:shd w:val="clear" w:color="auto" w:fill="auto"/>
            <w:tcMar>
              <w:left w:w="14" w:type="dxa"/>
              <w:right w:w="14" w:type="dxa"/>
            </w:tcMar>
            <w:vAlign w:val="bottom"/>
            <w:hideMark/>
          </w:tcPr>
          <w:p w14:paraId="21A21C8A" w14:textId="0DE41DB4" w:rsidR="00E54966" w:rsidRPr="00BD2510" w:rsidRDefault="5109B2E9" w:rsidP="009A57F6">
            <w:pPr>
              <w:jc w:val="right"/>
              <w:rPr>
                <w:color w:val="000000"/>
              </w:rPr>
            </w:pPr>
            <w:r w:rsidRPr="0402C566">
              <w:rPr>
                <w:color w:val="000000" w:themeColor="text1"/>
              </w:rPr>
              <w:t>10.60</w:t>
            </w:r>
          </w:p>
        </w:tc>
        <w:tc>
          <w:tcPr>
            <w:tcW w:w="720" w:type="dxa"/>
            <w:shd w:val="clear" w:color="auto" w:fill="auto"/>
            <w:tcMar>
              <w:left w:w="14" w:type="dxa"/>
              <w:right w:w="14" w:type="dxa"/>
            </w:tcMar>
            <w:vAlign w:val="bottom"/>
            <w:hideMark/>
          </w:tcPr>
          <w:p w14:paraId="632DAF06"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center"/>
            <w:hideMark/>
          </w:tcPr>
          <w:p w14:paraId="6AA071A9"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8356399" w14:textId="77777777" w:rsidR="00E54966" w:rsidRPr="00BD2510" w:rsidRDefault="00E54966" w:rsidP="009A57F6">
            <w:pPr>
              <w:jc w:val="right"/>
              <w:rPr>
                <w:color w:val="000000"/>
              </w:rPr>
            </w:pPr>
            <w:r w:rsidRPr="00BD2510">
              <w:rPr>
                <w:color w:val="000000"/>
              </w:rPr>
              <w:t>22.49</w:t>
            </w:r>
          </w:p>
        </w:tc>
        <w:tc>
          <w:tcPr>
            <w:tcW w:w="576" w:type="dxa"/>
            <w:shd w:val="clear" w:color="auto" w:fill="auto"/>
            <w:tcMar>
              <w:left w:w="14" w:type="dxa"/>
              <w:right w:w="14" w:type="dxa"/>
            </w:tcMar>
            <w:vAlign w:val="bottom"/>
            <w:hideMark/>
          </w:tcPr>
          <w:p w14:paraId="233A9A15" w14:textId="77777777" w:rsidR="00E54966" w:rsidRPr="00BD2510" w:rsidRDefault="00E54966" w:rsidP="009A57F6">
            <w:pPr>
              <w:jc w:val="right"/>
              <w:rPr>
                <w:color w:val="000000"/>
              </w:rPr>
            </w:pPr>
            <w:r w:rsidRPr="00BD2510">
              <w:rPr>
                <w:color w:val="000000"/>
              </w:rPr>
              <w:t>10.11</w:t>
            </w:r>
          </w:p>
        </w:tc>
        <w:tc>
          <w:tcPr>
            <w:tcW w:w="720" w:type="dxa"/>
            <w:shd w:val="clear" w:color="auto" w:fill="auto"/>
            <w:tcMar>
              <w:left w:w="14" w:type="dxa"/>
              <w:right w:w="14" w:type="dxa"/>
            </w:tcMar>
            <w:vAlign w:val="bottom"/>
            <w:hideMark/>
          </w:tcPr>
          <w:p w14:paraId="1A35E5A2"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bottom"/>
            <w:hideMark/>
          </w:tcPr>
          <w:p w14:paraId="20B72EB4"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E87615F" w14:textId="77777777" w:rsidR="00E54966" w:rsidRPr="00BD2510" w:rsidRDefault="00E54966" w:rsidP="009A57F6">
            <w:pPr>
              <w:jc w:val="right"/>
              <w:rPr>
                <w:color w:val="000000"/>
              </w:rPr>
            </w:pPr>
            <w:r w:rsidRPr="00BD2510">
              <w:rPr>
                <w:color w:val="000000"/>
              </w:rPr>
              <w:t>23.13</w:t>
            </w:r>
          </w:p>
        </w:tc>
        <w:tc>
          <w:tcPr>
            <w:tcW w:w="576" w:type="dxa"/>
            <w:shd w:val="clear" w:color="auto" w:fill="auto"/>
            <w:tcMar>
              <w:left w:w="14" w:type="dxa"/>
              <w:right w:w="14" w:type="dxa"/>
            </w:tcMar>
            <w:vAlign w:val="bottom"/>
            <w:hideMark/>
          </w:tcPr>
          <w:p w14:paraId="1AAF32E9" w14:textId="77777777" w:rsidR="00E54966" w:rsidRPr="00BD2510" w:rsidRDefault="00E54966" w:rsidP="009A57F6">
            <w:pPr>
              <w:jc w:val="right"/>
              <w:rPr>
                <w:color w:val="000000"/>
              </w:rPr>
            </w:pPr>
            <w:r w:rsidRPr="00BD2510">
              <w:rPr>
                <w:color w:val="000000"/>
              </w:rPr>
              <w:t>11.76</w:t>
            </w:r>
          </w:p>
        </w:tc>
        <w:tc>
          <w:tcPr>
            <w:tcW w:w="720" w:type="dxa"/>
            <w:shd w:val="clear" w:color="auto" w:fill="auto"/>
            <w:tcMar>
              <w:left w:w="14" w:type="dxa"/>
              <w:right w:w="14" w:type="dxa"/>
            </w:tcMar>
            <w:vAlign w:val="bottom"/>
            <w:hideMark/>
          </w:tcPr>
          <w:p w14:paraId="4E40CD5D" w14:textId="77777777" w:rsidR="00E54966" w:rsidRPr="00BD2510" w:rsidRDefault="00E54966" w:rsidP="009A57F6">
            <w:pPr>
              <w:jc w:val="right"/>
              <w:rPr>
                <w:color w:val="000000"/>
              </w:rPr>
            </w:pPr>
            <w:r w:rsidRPr="00BD2510">
              <w:rPr>
                <w:color w:val="000000"/>
              </w:rPr>
              <w:t>&lt;.001</w:t>
            </w:r>
          </w:p>
        </w:tc>
        <w:tc>
          <w:tcPr>
            <w:tcW w:w="236" w:type="dxa"/>
            <w:tcMar>
              <w:left w:w="14" w:type="dxa"/>
              <w:right w:w="14" w:type="dxa"/>
            </w:tcMar>
          </w:tcPr>
          <w:p w14:paraId="271355E2" w14:textId="77777777" w:rsidR="00E54966" w:rsidRPr="00BD2510" w:rsidRDefault="00E54966" w:rsidP="009A57F6">
            <w:pPr>
              <w:jc w:val="right"/>
              <w:rPr>
                <w:color w:val="000000"/>
              </w:rPr>
            </w:pPr>
          </w:p>
        </w:tc>
        <w:tc>
          <w:tcPr>
            <w:tcW w:w="576" w:type="dxa"/>
            <w:tcMar>
              <w:left w:w="14" w:type="dxa"/>
              <w:right w:w="14" w:type="dxa"/>
            </w:tcMar>
            <w:vAlign w:val="bottom"/>
          </w:tcPr>
          <w:p w14:paraId="2BD28490" w14:textId="77777777" w:rsidR="00E54966" w:rsidRPr="00BD2510" w:rsidRDefault="00E54966" w:rsidP="009A57F6">
            <w:pPr>
              <w:jc w:val="right"/>
              <w:rPr>
                <w:color w:val="000000"/>
              </w:rPr>
            </w:pPr>
            <w:r w:rsidRPr="00BD2510">
              <w:rPr>
                <w:color w:val="000000"/>
              </w:rPr>
              <w:t>20.91</w:t>
            </w:r>
          </w:p>
        </w:tc>
        <w:tc>
          <w:tcPr>
            <w:tcW w:w="576" w:type="dxa"/>
            <w:tcMar>
              <w:left w:w="14" w:type="dxa"/>
              <w:right w:w="14" w:type="dxa"/>
            </w:tcMar>
            <w:vAlign w:val="bottom"/>
          </w:tcPr>
          <w:p w14:paraId="46344A66" w14:textId="77777777" w:rsidR="00E54966" w:rsidRPr="00BD2510" w:rsidRDefault="00E54966" w:rsidP="009A57F6">
            <w:pPr>
              <w:jc w:val="right"/>
              <w:rPr>
                <w:color w:val="000000"/>
              </w:rPr>
            </w:pPr>
            <w:r w:rsidRPr="00BD2510">
              <w:rPr>
                <w:color w:val="000000"/>
              </w:rPr>
              <w:t>9.26</w:t>
            </w:r>
          </w:p>
        </w:tc>
        <w:tc>
          <w:tcPr>
            <w:tcW w:w="720" w:type="dxa"/>
            <w:tcMar>
              <w:left w:w="14" w:type="dxa"/>
              <w:right w:w="14" w:type="dxa"/>
            </w:tcMar>
            <w:vAlign w:val="bottom"/>
          </w:tcPr>
          <w:p w14:paraId="5F170CD6" w14:textId="77777777" w:rsidR="00E54966" w:rsidRPr="00BD2510" w:rsidRDefault="00E54966" w:rsidP="009A57F6">
            <w:pPr>
              <w:jc w:val="right"/>
              <w:rPr>
                <w:color w:val="000000"/>
              </w:rPr>
            </w:pPr>
            <w:r w:rsidRPr="00BD2510">
              <w:rPr>
                <w:color w:val="000000"/>
              </w:rPr>
              <w:t>&lt;.001</w:t>
            </w:r>
          </w:p>
        </w:tc>
      </w:tr>
      <w:tr w:rsidR="00E54966" w:rsidRPr="00BD2510" w14:paraId="0CF7EE68" w14:textId="77777777" w:rsidTr="008A4255">
        <w:trPr>
          <w:trHeight w:val="20"/>
        </w:trPr>
        <w:tc>
          <w:tcPr>
            <w:tcW w:w="1440" w:type="dxa"/>
            <w:shd w:val="clear" w:color="auto" w:fill="auto"/>
            <w:tcMar>
              <w:left w:w="14" w:type="dxa"/>
              <w:right w:w="14" w:type="dxa"/>
            </w:tcMar>
            <w:vAlign w:val="bottom"/>
            <w:hideMark/>
          </w:tcPr>
          <w:p w14:paraId="46874E16" w14:textId="49A3D58B" w:rsidR="00E54966" w:rsidRPr="00BD2510" w:rsidRDefault="00E54966" w:rsidP="009A57F6">
            <w:pPr>
              <w:rPr>
                <w:color w:val="000000"/>
              </w:rPr>
            </w:pPr>
            <w:r w:rsidRPr="00BD2510">
              <w:rPr>
                <w:color w:val="000000"/>
              </w:rPr>
              <w:t xml:space="preserve">  a2_1</w:t>
            </w:r>
          </w:p>
        </w:tc>
        <w:tc>
          <w:tcPr>
            <w:tcW w:w="576" w:type="dxa"/>
            <w:shd w:val="clear" w:color="auto" w:fill="auto"/>
            <w:tcMar>
              <w:left w:w="14" w:type="dxa"/>
              <w:right w:w="14" w:type="dxa"/>
            </w:tcMar>
            <w:vAlign w:val="bottom"/>
            <w:hideMark/>
          </w:tcPr>
          <w:p w14:paraId="4FCB7191" w14:textId="03543B44" w:rsidR="00E54966" w:rsidRPr="00BD2510" w:rsidRDefault="00E54966" w:rsidP="009A57F6">
            <w:pPr>
              <w:jc w:val="right"/>
              <w:rPr>
                <w:color w:val="000000"/>
              </w:rPr>
            </w:pPr>
            <w:r w:rsidRPr="0402C566">
              <w:rPr>
                <w:color w:val="000000" w:themeColor="text1"/>
              </w:rPr>
              <w:t>4.</w:t>
            </w:r>
            <w:r w:rsidR="6E4B0446" w:rsidRPr="0402C566">
              <w:rPr>
                <w:color w:val="000000" w:themeColor="text1"/>
              </w:rPr>
              <w:t>58</w:t>
            </w:r>
          </w:p>
        </w:tc>
        <w:tc>
          <w:tcPr>
            <w:tcW w:w="576" w:type="dxa"/>
            <w:shd w:val="clear" w:color="auto" w:fill="auto"/>
            <w:tcMar>
              <w:left w:w="14" w:type="dxa"/>
              <w:right w:w="14" w:type="dxa"/>
            </w:tcMar>
            <w:vAlign w:val="bottom"/>
            <w:hideMark/>
          </w:tcPr>
          <w:p w14:paraId="4AD09DC5" w14:textId="51724E02" w:rsidR="00E54966" w:rsidRPr="00BD2510" w:rsidRDefault="00E54966" w:rsidP="009A57F6">
            <w:pPr>
              <w:jc w:val="right"/>
              <w:rPr>
                <w:color w:val="000000"/>
              </w:rPr>
            </w:pPr>
            <w:r w:rsidRPr="0402C566">
              <w:rPr>
                <w:color w:val="000000" w:themeColor="text1"/>
              </w:rPr>
              <w:t>5.</w:t>
            </w:r>
            <w:r w:rsidR="60591F3E" w:rsidRPr="0402C566">
              <w:rPr>
                <w:color w:val="000000" w:themeColor="text1"/>
              </w:rPr>
              <w:t>60</w:t>
            </w:r>
          </w:p>
        </w:tc>
        <w:tc>
          <w:tcPr>
            <w:tcW w:w="720" w:type="dxa"/>
            <w:shd w:val="clear" w:color="auto" w:fill="auto"/>
            <w:tcMar>
              <w:left w:w="14" w:type="dxa"/>
              <w:right w:w="14" w:type="dxa"/>
            </w:tcMar>
            <w:vAlign w:val="bottom"/>
            <w:hideMark/>
          </w:tcPr>
          <w:p w14:paraId="40415D17"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center"/>
            <w:hideMark/>
          </w:tcPr>
          <w:p w14:paraId="269D22FC"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7553D909" w14:textId="77777777" w:rsidR="00E54966" w:rsidRPr="00BD2510" w:rsidRDefault="00E54966" w:rsidP="009A57F6">
            <w:pPr>
              <w:jc w:val="right"/>
              <w:rPr>
                <w:color w:val="000000"/>
              </w:rPr>
            </w:pPr>
            <w:r w:rsidRPr="00BD2510">
              <w:rPr>
                <w:color w:val="000000"/>
              </w:rPr>
              <w:t>4.64</w:t>
            </w:r>
          </w:p>
        </w:tc>
        <w:tc>
          <w:tcPr>
            <w:tcW w:w="576" w:type="dxa"/>
            <w:shd w:val="clear" w:color="auto" w:fill="auto"/>
            <w:tcMar>
              <w:left w:w="14" w:type="dxa"/>
              <w:right w:w="14" w:type="dxa"/>
            </w:tcMar>
            <w:vAlign w:val="bottom"/>
            <w:hideMark/>
          </w:tcPr>
          <w:p w14:paraId="2CBA3704" w14:textId="77777777" w:rsidR="00E54966" w:rsidRPr="00BD2510" w:rsidRDefault="00E54966" w:rsidP="009A57F6">
            <w:pPr>
              <w:jc w:val="right"/>
              <w:rPr>
                <w:color w:val="000000"/>
              </w:rPr>
            </w:pPr>
            <w:r w:rsidRPr="00BD2510">
              <w:rPr>
                <w:color w:val="000000"/>
              </w:rPr>
              <w:t>6.43</w:t>
            </w:r>
          </w:p>
        </w:tc>
        <w:tc>
          <w:tcPr>
            <w:tcW w:w="720" w:type="dxa"/>
            <w:shd w:val="clear" w:color="auto" w:fill="auto"/>
            <w:tcMar>
              <w:left w:w="14" w:type="dxa"/>
              <w:right w:w="14" w:type="dxa"/>
            </w:tcMar>
            <w:vAlign w:val="bottom"/>
            <w:hideMark/>
          </w:tcPr>
          <w:p w14:paraId="7EDD5AF5"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bottom"/>
            <w:hideMark/>
          </w:tcPr>
          <w:p w14:paraId="0CF7664A"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0A1BCCF9" w14:textId="77777777" w:rsidR="00E54966" w:rsidRPr="00BD2510" w:rsidRDefault="00E54966" w:rsidP="009A57F6">
            <w:pPr>
              <w:jc w:val="right"/>
              <w:rPr>
                <w:color w:val="000000"/>
              </w:rPr>
            </w:pPr>
            <w:r w:rsidRPr="00BD2510">
              <w:rPr>
                <w:color w:val="000000"/>
              </w:rPr>
              <w:t>4.61</w:t>
            </w:r>
          </w:p>
        </w:tc>
        <w:tc>
          <w:tcPr>
            <w:tcW w:w="576" w:type="dxa"/>
            <w:shd w:val="clear" w:color="auto" w:fill="auto"/>
            <w:tcMar>
              <w:left w:w="14" w:type="dxa"/>
              <w:right w:w="14" w:type="dxa"/>
            </w:tcMar>
            <w:vAlign w:val="bottom"/>
            <w:hideMark/>
          </w:tcPr>
          <w:p w14:paraId="679326C0" w14:textId="77777777" w:rsidR="00E54966" w:rsidRPr="00BD2510" w:rsidRDefault="00E54966" w:rsidP="009A57F6">
            <w:pPr>
              <w:jc w:val="right"/>
              <w:rPr>
                <w:color w:val="000000"/>
              </w:rPr>
            </w:pPr>
            <w:r w:rsidRPr="00BD2510">
              <w:rPr>
                <w:color w:val="000000"/>
              </w:rPr>
              <w:t>6.80</w:t>
            </w:r>
          </w:p>
        </w:tc>
        <w:tc>
          <w:tcPr>
            <w:tcW w:w="720" w:type="dxa"/>
            <w:shd w:val="clear" w:color="auto" w:fill="auto"/>
            <w:tcMar>
              <w:left w:w="14" w:type="dxa"/>
              <w:right w:w="14" w:type="dxa"/>
            </w:tcMar>
            <w:vAlign w:val="bottom"/>
            <w:hideMark/>
          </w:tcPr>
          <w:p w14:paraId="134279BB" w14:textId="77777777" w:rsidR="00E54966" w:rsidRPr="00BD2510" w:rsidRDefault="00E54966" w:rsidP="009A57F6">
            <w:pPr>
              <w:jc w:val="right"/>
              <w:rPr>
                <w:color w:val="000000"/>
              </w:rPr>
            </w:pPr>
            <w:r w:rsidRPr="00BD2510">
              <w:rPr>
                <w:color w:val="000000"/>
              </w:rPr>
              <w:t>&lt;.001</w:t>
            </w:r>
          </w:p>
        </w:tc>
        <w:tc>
          <w:tcPr>
            <w:tcW w:w="236" w:type="dxa"/>
            <w:tcMar>
              <w:left w:w="14" w:type="dxa"/>
              <w:right w:w="14" w:type="dxa"/>
            </w:tcMar>
          </w:tcPr>
          <w:p w14:paraId="7844B693" w14:textId="77777777" w:rsidR="00E54966" w:rsidRPr="00BD2510" w:rsidRDefault="00E54966" w:rsidP="009A57F6">
            <w:pPr>
              <w:jc w:val="right"/>
              <w:rPr>
                <w:color w:val="000000"/>
              </w:rPr>
            </w:pPr>
          </w:p>
        </w:tc>
        <w:tc>
          <w:tcPr>
            <w:tcW w:w="576" w:type="dxa"/>
            <w:tcMar>
              <w:left w:w="14" w:type="dxa"/>
              <w:right w:w="14" w:type="dxa"/>
            </w:tcMar>
            <w:vAlign w:val="bottom"/>
          </w:tcPr>
          <w:p w14:paraId="7F1D15B7" w14:textId="77777777" w:rsidR="00E54966" w:rsidRPr="00BD2510" w:rsidRDefault="00E54966" w:rsidP="009A57F6">
            <w:pPr>
              <w:jc w:val="right"/>
              <w:rPr>
                <w:color w:val="000000"/>
              </w:rPr>
            </w:pPr>
            <w:r w:rsidRPr="00BD2510">
              <w:rPr>
                <w:color w:val="000000"/>
              </w:rPr>
              <w:t>3.74</w:t>
            </w:r>
          </w:p>
        </w:tc>
        <w:tc>
          <w:tcPr>
            <w:tcW w:w="576" w:type="dxa"/>
            <w:tcMar>
              <w:left w:w="14" w:type="dxa"/>
              <w:right w:w="14" w:type="dxa"/>
            </w:tcMar>
            <w:vAlign w:val="bottom"/>
          </w:tcPr>
          <w:p w14:paraId="19D7187A" w14:textId="77777777" w:rsidR="00E54966" w:rsidRPr="00BD2510" w:rsidRDefault="00E54966" w:rsidP="009A57F6">
            <w:pPr>
              <w:jc w:val="right"/>
              <w:rPr>
                <w:color w:val="000000"/>
              </w:rPr>
            </w:pPr>
            <w:r w:rsidRPr="00BD2510">
              <w:rPr>
                <w:color w:val="000000"/>
              </w:rPr>
              <w:t>4.68</w:t>
            </w:r>
          </w:p>
        </w:tc>
        <w:tc>
          <w:tcPr>
            <w:tcW w:w="720" w:type="dxa"/>
            <w:tcMar>
              <w:left w:w="14" w:type="dxa"/>
              <w:right w:w="14" w:type="dxa"/>
            </w:tcMar>
            <w:vAlign w:val="bottom"/>
          </w:tcPr>
          <w:p w14:paraId="6BD2B1B2" w14:textId="77777777" w:rsidR="00E54966" w:rsidRPr="00BD2510" w:rsidRDefault="00E54966" w:rsidP="009A57F6">
            <w:pPr>
              <w:jc w:val="right"/>
              <w:rPr>
                <w:color w:val="000000"/>
              </w:rPr>
            </w:pPr>
            <w:r w:rsidRPr="00BD2510">
              <w:rPr>
                <w:color w:val="000000"/>
              </w:rPr>
              <w:t>&lt;.001</w:t>
            </w:r>
          </w:p>
        </w:tc>
      </w:tr>
      <w:tr w:rsidR="00E54966" w:rsidRPr="00BD2510" w14:paraId="62878A49" w14:textId="77777777" w:rsidTr="008A4255">
        <w:trPr>
          <w:trHeight w:val="20"/>
        </w:trPr>
        <w:tc>
          <w:tcPr>
            <w:tcW w:w="1440" w:type="dxa"/>
            <w:shd w:val="clear" w:color="auto" w:fill="auto"/>
            <w:tcMar>
              <w:left w:w="14" w:type="dxa"/>
              <w:right w:w="14" w:type="dxa"/>
            </w:tcMar>
            <w:vAlign w:val="bottom"/>
            <w:hideMark/>
          </w:tcPr>
          <w:p w14:paraId="1E81BF42" w14:textId="2D440D2A" w:rsidR="00E54966" w:rsidRPr="00BD2510" w:rsidRDefault="00E54966" w:rsidP="009A57F6">
            <w:pPr>
              <w:rPr>
                <w:color w:val="000000"/>
              </w:rPr>
            </w:pPr>
            <w:r w:rsidRPr="00BD2510">
              <w:rPr>
                <w:color w:val="000000"/>
              </w:rPr>
              <w:t xml:space="preserve">  a2_2</w:t>
            </w:r>
          </w:p>
        </w:tc>
        <w:tc>
          <w:tcPr>
            <w:tcW w:w="576" w:type="dxa"/>
            <w:shd w:val="clear" w:color="auto" w:fill="auto"/>
            <w:tcMar>
              <w:left w:w="14" w:type="dxa"/>
              <w:right w:w="14" w:type="dxa"/>
            </w:tcMar>
            <w:vAlign w:val="bottom"/>
            <w:hideMark/>
          </w:tcPr>
          <w:p w14:paraId="729318A5" w14:textId="2927864F" w:rsidR="00E54966" w:rsidRPr="00BD2510" w:rsidRDefault="00E54966" w:rsidP="009A57F6">
            <w:pPr>
              <w:jc w:val="right"/>
              <w:rPr>
                <w:color w:val="000000"/>
              </w:rPr>
            </w:pPr>
            <w:r w:rsidRPr="0402C566">
              <w:rPr>
                <w:color w:val="000000" w:themeColor="text1"/>
              </w:rPr>
              <w:t>26.</w:t>
            </w:r>
            <w:r w:rsidR="505D8D1C" w:rsidRPr="0402C566">
              <w:rPr>
                <w:color w:val="000000" w:themeColor="text1"/>
              </w:rPr>
              <w:t>96</w:t>
            </w:r>
          </w:p>
        </w:tc>
        <w:tc>
          <w:tcPr>
            <w:tcW w:w="576" w:type="dxa"/>
            <w:shd w:val="clear" w:color="auto" w:fill="auto"/>
            <w:tcMar>
              <w:left w:w="14" w:type="dxa"/>
              <w:right w:w="14" w:type="dxa"/>
            </w:tcMar>
            <w:vAlign w:val="bottom"/>
            <w:hideMark/>
          </w:tcPr>
          <w:p w14:paraId="102571B3" w14:textId="6C585E89" w:rsidR="00E54966" w:rsidRPr="00BD2510" w:rsidRDefault="00E54966" w:rsidP="009A57F6">
            <w:pPr>
              <w:jc w:val="right"/>
              <w:rPr>
                <w:color w:val="000000"/>
              </w:rPr>
            </w:pPr>
            <w:r w:rsidRPr="0402C566">
              <w:rPr>
                <w:color w:val="000000" w:themeColor="text1"/>
              </w:rPr>
              <w:t>10.</w:t>
            </w:r>
            <w:r w:rsidR="306E2E6D" w:rsidRPr="0402C566">
              <w:rPr>
                <w:color w:val="000000" w:themeColor="text1"/>
              </w:rPr>
              <w:t>44</w:t>
            </w:r>
          </w:p>
        </w:tc>
        <w:tc>
          <w:tcPr>
            <w:tcW w:w="720" w:type="dxa"/>
            <w:shd w:val="clear" w:color="auto" w:fill="auto"/>
            <w:tcMar>
              <w:left w:w="14" w:type="dxa"/>
              <w:right w:w="14" w:type="dxa"/>
            </w:tcMar>
            <w:vAlign w:val="bottom"/>
            <w:hideMark/>
          </w:tcPr>
          <w:p w14:paraId="078787F8"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center"/>
            <w:hideMark/>
          </w:tcPr>
          <w:p w14:paraId="7577E173"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1310E700" w14:textId="77777777" w:rsidR="00E54966" w:rsidRPr="00BD2510" w:rsidRDefault="00E54966" w:rsidP="009A57F6">
            <w:pPr>
              <w:jc w:val="right"/>
              <w:rPr>
                <w:color w:val="000000"/>
              </w:rPr>
            </w:pPr>
            <w:r w:rsidRPr="00BD2510">
              <w:rPr>
                <w:color w:val="000000"/>
              </w:rPr>
              <w:t>27.06</w:t>
            </w:r>
          </w:p>
        </w:tc>
        <w:tc>
          <w:tcPr>
            <w:tcW w:w="576" w:type="dxa"/>
            <w:shd w:val="clear" w:color="auto" w:fill="auto"/>
            <w:tcMar>
              <w:left w:w="14" w:type="dxa"/>
              <w:right w:w="14" w:type="dxa"/>
            </w:tcMar>
            <w:vAlign w:val="bottom"/>
            <w:hideMark/>
          </w:tcPr>
          <w:p w14:paraId="0A7AA5F9" w14:textId="77777777" w:rsidR="00E54966" w:rsidRPr="00BD2510" w:rsidRDefault="00E54966" w:rsidP="009A57F6">
            <w:pPr>
              <w:jc w:val="right"/>
              <w:rPr>
                <w:color w:val="000000"/>
              </w:rPr>
            </w:pPr>
            <w:r w:rsidRPr="00BD2510">
              <w:rPr>
                <w:color w:val="000000"/>
              </w:rPr>
              <w:t>11.15</w:t>
            </w:r>
          </w:p>
        </w:tc>
        <w:tc>
          <w:tcPr>
            <w:tcW w:w="720" w:type="dxa"/>
            <w:shd w:val="clear" w:color="auto" w:fill="auto"/>
            <w:tcMar>
              <w:left w:w="14" w:type="dxa"/>
              <w:right w:w="14" w:type="dxa"/>
            </w:tcMar>
            <w:vAlign w:val="bottom"/>
            <w:hideMark/>
          </w:tcPr>
          <w:p w14:paraId="1E3DF310" w14:textId="77777777" w:rsidR="00E54966" w:rsidRPr="00BD2510" w:rsidRDefault="00E54966" w:rsidP="009A57F6">
            <w:pPr>
              <w:jc w:val="right"/>
              <w:rPr>
                <w:color w:val="000000"/>
              </w:rPr>
            </w:pPr>
            <w:r w:rsidRPr="00BD2510">
              <w:rPr>
                <w:color w:val="000000"/>
              </w:rPr>
              <w:t>&lt;.001</w:t>
            </w:r>
          </w:p>
        </w:tc>
        <w:tc>
          <w:tcPr>
            <w:tcW w:w="236" w:type="dxa"/>
            <w:shd w:val="clear" w:color="auto" w:fill="auto"/>
            <w:tcMar>
              <w:left w:w="14" w:type="dxa"/>
              <w:right w:w="14" w:type="dxa"/>
            </w:tcMar>
            <w:vAlign w:val="bottom"/>
            <w:hideMark/>
          </w:tcPr>
          <w:p w14:paraId="49A269BB"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76BEF842" w14:textId="77777777" w:rsidR="00E54966" w:rsidRPr="00BD2510" w:rsidRDefault="00E54966" w:rsidP="009A57F6">
            <w:pPr>
              <w:jc w:val="right"/>
              <w:rPr>
                <w:color w:val="000000"/>
              </w:rPr>
            </w:pPr>
            <w:r w:rsidRPr="00BD2510">
              <w:rPr>
                <w:color w:val="000000"/>
              </w:rPr>
              <w:t>26.72</w:t>
            </w:r>
          </w:p>
        </w:tc>
        <w:tc>
          <w:tcPr>
            <w:tcW w:w="576" w:type="dxa"/>
            <w:shd w:val="clear" w:color="auto" w:fill="auto"/>
            <w:tcMar>
              <w:left w:w="14" w:type="dxa"/>
              <w:right w:w="14" w:type="dxa"/>
            </w:tcMar>
            <w:vAlign w:val="bottom"/>
            <w:hideMark/>
          </w:tcPr>
          <w:p w14:paraId="1746E734" w14:textId="77777777" w:rsidR="00E54966" w:rsidRPr="00BD2510" w:rsidRDefault="00E54966" w:rsidP="009A57F6">
            <w:pPr>
              <w:jc w:val="right"/>
              <w:rPr>
                <w:color w:val="000000"/>
              </w:rPr>
            </w:pPr>
            <w:r w:rsidRPr="00BD2510">
              <w:rPr>
                <w:color w:val="000000"/>
              </w:rPr>
              <w:t>10.86</w:t>
            </w:r>
          </w:p>
        </w:tc>
        <w:tc>
          <w:tcPr>
            <w:tcW w:w="720" w:type="dxa"/>
            <w:shd w:val="clear" w:color="auto" w:fill="auto"/>
            <w:tcMar>
              <w:left w:w="14" w:type="dxa"/>
              <w:right w:w="14" w:type="dxa"/>
            </w:tcMar>
            <w:vAlign w:val="bottom"/>
            <w:hideMark/>
          </w:tcPr>
          <w:p w14:paraId="162066AC" w14:textId="77777777" w:rsidR="00E54966" w:rsidRPr="00BD2510" w:rsidRDefault="00E54966" w:rsidP="009A57F6">
            <w:pPr>
              <w:jc w:val="right"/>
              <w:rPr>
                <w:color w:val="000000"/>
              </w:rPr>
            </w:pPr>
            <w:r w:rsidRPr="00BD2510">
              <w:rPr>
                <w:color w:val="000000"/>
              </w:rPr>
              <w:t>&lt;.001</w:t>
            </w:r>
          </w:p>
        </w:tc>
        <w:tc>
          <w:tcPr>
            <w:tcW w:w="236" w:type="dxa"/>
            <w:tcMar>
              <w:left w:w="14" w:type="dxa"/>
              <w:right w:w="14" w:type="dxa"/>
            </w:tcMar>
          </w:tcPr>
          <w:p w14:paraId="740F9179" w14:textId="77777777" w:rsidR="00E54966" w:rsidRPr="00BD2510" w:rsidRDefault="00E54966" w:rsidP="009A57F6">
            <w:pPr>
              <w:jc w:val="right"/>
              <w:rPr>
                <w:color w:val="000000"/>
              </w:rPr>
            </w:pPr>
          </w:p>
        </w:tc>
        <w:tc>
          <w:tcPr>
            <w:tcW w:w="576" w:type="dxa"/>
            <w:tcMar>
              <w:left w:w="14" w:type="dxa"/>
              <w:right w:w="14" w:type="dxa"/>
            </w:tcMar>
            <w:vAlign w:val="bottom"/>
          </w:tcPr>
          <w:p w14:paraId="144CC99E" w14:textId="77777777" w:rsidR="00E54966" w:rsidRPr="00BD2510" w:rsidRDefault="00E54966" w:rsidP="009A57F6">
            <w:pPr>
              <w:jc w:val="right"/>
              <w:rPr>
                <w:color w:val="000000"/>
              </w:rPr>
            </w:pPr>
            <w:r w:rsidRPr="00BD2510">
              <w:rPr>
                <w:color w:val="000000"/>
              </w:rPr>
              <w:t>24.48</w:t>
            </w:r>
          </w:p>
        </w:tc>
        <w:tc>
          <w:tcPr>
            <w:tcW w:w="576" w:type="dxa"/>
            <w:tcMar>
              <w:left w:w="14" w:type="dxa"/>
              <w:right w:w="14" w:type="dxa"/>
            </w:tcMar>
            <w:vAlign w:val="bottom"/>
          </w:tcPr>
          <w:p w14:paraId="60DF7336" w14:textId="77777777" w:rsidR="00E54966" w:rsidRPr="00BD2510" w:rsidRDefault="00E54966" w:rsidP="009A57F6">
            <w:pPr>
              <w:jc w:val="right"/>
              <w:rPr>
                <w:color w:val="000000"/>
              </w:rPr>
            </w:pPr>
            <w:r w:rsidRPr="00BD2510">
              <w:rPr>
                <w:color w:val="000000"/>
              </w:rPr>
              <w:t>9.09</w:t>
            </w:r>
          </w:p>
        </w:tc>
        <w:tc>
          <w:tcPr>
            <w:tcW w:w="720" w:type="dxa"/>
            <w:tcMar>
              <w:left w:w="14" w:type="dxa"/>
              <w:right w:w="14" w:type="dxa"/>
            </w:tcMar>
            <w:vAlign w:val="bottom"/>
          </w:tcPr>
          <w:p w14:paraId="7753BD06" w14:textId="77777777" w:rsidR="00E54966" w:rsidRPr="00BD2510" w:rsidRDefault="00E54966" w:rsidP="009A57F6">
            <w:pPr>
              <w:jc w:val="right"/>
              <w:rPr>
                <w:color w:val="000000"/>
              </w:rPr>
            </w:pPr>
            <w:r w:rsidRPr="00BD2510">
              <w:rPr>
                <w:color w:val="000000"/>
              </w:rPr>
              <w:t>&lt;.001</w:t>
            </w:r>
          </w:p>
        </w:tc>
      </w:tr>
      <w:tr w:rsidR="008A4255" w:rsidRPr="00BD2510" w14:paraId="47C77C7F" w14:textId="77777777" w:rsidTr="007049B6">
        <w:trPr>
          <w:trHeight w:val="20"/>
        </w:trPr>
        <w:tc>
          <w:tcPr>
            <w:tcW w:w="2016" w:type="dxa"/>
            <w:gridSpan w:val="2"/>
            <w:shd w:val="clear" w:color="auto" w:fill="auto"/>
            <w:tcMar>
              <w:left w:w="14" w:type="dxa"/>
              <w:right w:w="14" w:type="dxa"/>
            </w:tcMar>
            <w:vAlign w:val="bottom"/>
          </w:tcPr>
          <w:p w14:paraId="608C3A20" w14:textId="45817444" w:rsidR="008A4255" w:rsidRPr="00BD2510" w:rsidRDefault="008A4255" w:rsidP="008A4255">
            <w:pPr>
              <w:rPr>
                <w:color w:val="000000"/>
              </w:rPr>
            </w:pPr>
            <w:r w:rsidRPr="00BD2510">
              <w:rPr>
                <w:color w:val="000000"/>
              </w:rPr>
              <w:t>Indirect effects</w:t>
            </w:r>
          </w:p>
        </w:tc>
        <w:tc>
          <w:tcPr>
            <w:tcW w:w="576" w:type="dxa"/>
            <w:shd w:val="clear" w:color="auto" w:fill="auto"/>
            <w:tcMar>
              <w:left w:w="14" w:type="dxa"/>
              <w:right w:w="14" w:type="dxa"/>
            </w:tcMar>
            <w:vAlign w:val="bottom"/>
          </w:tcPr>
          <w:p w14:paraId="7E9EB49D" w14:textId="77777777" w:rsidR="008A4255" w:rsidRPr="00BD2510" w:rsidRDefault="008A4255" w:rsidP="009A57F6">
            <w:pPr>
              <w:jc w:val="right"/>
              <w:rPr>
                <w:color w:val="000000"/>
              </w:rPr>
            </w:pPr>
          </w:p>
        </w:tc>
        <w:tc>
          <w:tcPr>
            <w:tcW w:w="720" w:type="dxa"/>
            <w:shd w:val="clear" w:color="auto" w:fill="auto"/>
            <w:tcMar>
              <w:left w:w="14" w:type="dxa"/>
              <w:right w:w="14" w:type="dxa"/>
            </w:tcMar>
            <w:vAlign w:val="bottom"/>
          </w:tcPr>
          <w:p w14:paraId="2983E6D2" w14:textId="77777777" w:rsidR="008A4255" w:rsidRPr="00BD2510" w:rsidRDefault="008A4255" w:rsidP="009A57F6">
            <w:pPr>
              <w:jc w:val="right"/>
              <w:rPr>
                <w:color w:val="000000"/>
              </w:rPr>
            </w:pPr>
          </w:p>
        </w:tc>
        <w:tc>
          <w:tcPr>
            <w:tcW w:w="236" w:type="dxa"/>
            <w:shd w:val="clear" w:color="auto" w:fill="auto"/>
            <w:tcMar>
              <w:left w:w="14" w:type="dxa"/>
              <w:right w:w="14" w:type="dxa"/>
            </w:tcMar>
            <w:vAlign w:val="bottom"/>
          </w:tcPr>
          <w:p w14:paraId="443ABC76" w14:textId="77777777" w:rsidR="008A4255" w:rsidRPr="00BD2510" w:rsidRDefault="008A4255" w:rsidP="009A57F6">
            <w:pPr>
              <w:jc w:val="center"/>
              <w:rPr>
                <w:color w:val="000000"/>
              </w:rPr>
            </w:pPr>
          </w:p>
        </w:tc>
        <w:tc>
          <w:tcPr>
            <w:tcW w:w="576" w:type="dxa"/>
            <w:shd w:val="clear" w:color="auto" w:fill="auto"/>
            <w:tcMar>
              <w:left w:w="14" w:type="dxa"/>
              <w:right w:w="14" w:type="dxa"/>
            </w:tcMar>
            <w:vAlign w:val="bottom"/>
          </w:tcPr>
          <w:p w14:paraId="1C5CE139" w14:textId="77777777" w:rsidR="008A4255" w:rsidRPr="00BD2510" w:rsidRDefault="008A4255" w:rsidP="009A57F6">
            <w:pPr>
              <w:jc w:val="right"/>
              <w:rPr>
                <w:color w:val="000000"/>
              </w:rPr>
            </w:pPr>
          </w:p>
        </w:tc>
        <w:tc>
          <w:tcPr>
            <w:tcW w:w="576" w:type="dxa"/>
            <w:shd w:val="clear" w:color="auto" w:fill="auto"/>
            <w:tcMar>
              <w:left w:w="14" w:type="dxa"/>
              <w:right w:w="14" w:type="dxa"/>
            </w:tcMar>
            <w:vAlign w:val="bottom"/>
          </w:tcPr>
          <w:p w14:paraId="3238FFD4" w14:textId="77777777" w:rsidR="008A4255" w:rsidRPr="00BD2510" w:rsidRDefault="008A4255" w:rsidP="009A57F6">
            <w:pPr>
              <w:jc w:val="right"/>
              <w:rPr>
                <w:color w:val="000000"/>
              </w:rPr>
            </w:pPr>
          </w:p>
        </w:tc>
        <w:tc>
          <w:tcPr>
            <w:tcW w:w="720" w:type="dxa"/>
            <w:shd w:val="clear" w:color="auto" w:fill="auto"/>
            <w:tcMar>
              <w:left w:w="14" w:type="dxa"/>
              <w:right w:w="14" w:type="dxa"/>
            </w:tcMar>
            <w:vAlign w:val="bottom"/>
          </w:tcPr>
          <w:p w14:paraId="4FBB43BA" w14:textId="77777777" w:rsidR="008A4255" w:rsidRPr="00BD2510" w:rsidRDefault="008A4255" w:rsidP="009A57F6">
            <w:pPr>
              <w:jc w:val="right"/>
              <w:rPr>
                <w:color w:val="000000"/>
              </w:rPr>
            </w:pPr>
          </w:p>
        </w:tc>
        <w:tc>
          <w:tcPr>
            <w:tcW w:w="236" w:type="dxa"/>
            <w:shd w:val="clear" w:color="auto" w:fill="auto"/>
            <w:tcMar>
              <w:left w:w="14" w:type="dxa"/>
              <w:right w:w="14" w:type="dxa"/>
            </w:tcMar>
            <w:vAlign w:val="bottom"/>
          </w:tcPr>
          <w:p w14:paraId="5E221CFF" w14:textId="77777777" w:rsidR="008A4255" w:rsidRPr="00BD2510" w:rsidRDefault="008A4255" w:rsidP="009A57F6">
            <w:pPr>
              <w:jc w:val="center"/>
              <w:rPr>
                <w:color w:val="000000"/>
              </w:rPr>
            </w:pPr>
          </w:p>
        </w:tc>
        <w:tc>
          <w:tcPr>
            <w:tcW w:w="576" w:type="dxa"/>
            <w:shd w:val="clear" w:color="auto" w:fill="auto"/>
            <w:tcMar>
              <w:left w:w="14" w:type="dxa"/>
              <w:right w:w="14" w:type="dxa"/>
            </w:tcMar>
            <w:vAlign w:val="bottom"/>
          </w:tcPr>
          <w:p w14:paraId="5DBF4817" w14:textId="77777777" w:rsidR="008A4255" w:rsidRPr="00BD2510" w:rsidRDefault="008A4255" w:rsidP="009A57F6">
            <w:pPr>
              <w:jc w:val="right"/>
              <w:rPr>
                <w:color w:val="000000"/>
              </w:rPr>
            </w:pPr>
          </w:p>
        </w:tc>
        <w:tc>
          <w:tcPr>
            <w:tcW w:w="576" w:type="dxa"/>
            <w:shd w:val="clear" w:color="auto" w:fill="auto"/>
            <w:tcMar>
              <w:left w:w="14" w:type="dxa"/>
              <w:right w:w="14" w:type="dxa"/>
            </w:tcMar>
            <w:vAlign w:val="bottom"/>
          </w:tcPr>
          <w:p w14:paraId="0E3D71F3" w14:textId="77777777" w:rsidR="008A4255" w:rsidRPr="00BD2510" w:rsidRDefault="008A4255" w:rsidP="009A57F6">
            <w:pPr>
              <w:jc w:val="right"/>
              <w:rPr>
                <w:color w:val="000000"/>
              </w:rPr>
            </w:pPr>
          </w:p>
        </w:tc>
        <w:tc>
          <w:tcPr>
            <w:tcW w:w="720" w:type="dxa"/>
            <w:shd w:val="clear" w:color="auto" w:fill="auto"/>
            <w:tcMar>
              <w:left w:w="14" w:type="dxa"/>
              <w:right w:w="14" w:type="dxa"/>
            </w:tcMar>
            <w:vAlign w:val="bottom"/>
          </w:tcPr>
          <w:p w14:paraId="664937B7" w14:textId="77777777" w:rsidR="008A4255" w:rsidRPr="00BD2510" w:rsidRDefault="008A4255" w:rsidP="009A57F6">
            <w:pPr>
              <w:jc w:val="right"/>
              <w:rPr>
                <w:color w:val="000000"/>
              </w:rPr>
            </w:pPr>
          </w:p>
        </w:tc>
        <w:tc>
          <w:tcPr>
            <w:tcW w:w="236" w:type="dxa"/>
            <w:tcMar>
              <w:left w:w="14" w:type="dxa"/>
              <w:right w:w="14" w:type="dxa"/>
            </w:tcMar>
          </w:tcPr>
          <w:p w14:paraId="21EB496A" w14:textId="77777777" w:rsidR="008A4255" w:rsidRPr="00BD2510" w:rsidRDefault="008A4255" w:rsidP="009A57F6">
            <w:pPr>
              <w:jc w:val="right"/>
              <w:rPr>
                <w:color w:val="000000"/>
              </w:rPr>
            </w:pPr>
          </w:p>
        </w:tc>
        <w:tc>
          <w:tcPr>
            <w:tcW w:w="576" w:type="dxa"/>
            <w:tcMar>
              <w:left w:w="14" w:type="dxa"/>
              <w:right w:w="14" w:type="dxa"/>
            </w:tcMar>
            <w:vAlign w:val="bottom"/>
          </w:tcPr>
          <w:p w14:paraId="5A6C2A7E" w14:textId="77777777" w:rsidR="008A4255" w:rsidRPr="00BD2510" w:rsidRDefault="008A4255" w:rsidP="009A57F6">
            <w:pPr>
              <w:jc w:val="right"/>
              <w:rPr>
                <w:color w:val="000000"/>
              </w:rPr>
            </w:pPr>
          </w:p>
        </w:tc>
        <w:tc>
          <w:tcPr>
            <w:tcW w:w="576" w:type="dxa"/>
            <w:tcMar>
              <w:left w:w="14" w:type="dxa"/>
              <w:right w:w="14" w:type="dxa"/>
            </w:tcMar>
            <w:vAlign w:val="bottom"/>
          </w:tcPr>
          <w:p w14:paraId="02A70C74" w14:textId="77777777" w:rsidR="008A4255" w:rsidRPr="00BD2510" w:rsidRDefault="008A4255" w:rsidP="009A57F6">
            <w:pPr>
              <w:jc w:val="right"/>
              <w:rPr>
                <w:color w:val="000000"/>
              </w:rPr>
            </w:pPr>
          </w:p>
        </w:tc>
        <w:tc>
          <w:tcPr>
            <w:tcW w:w="720" w:type="dxa"/>
            <w:tcMar>
              <w:left w:w="14" w:type="dxa"/>
              <w:right w:w="14" w:type="dxa"/>
            </w:tcMar>
            <w:vAlign w:val="bottom"/>
          </w:tcPr>
          <w:p w14:paraId="5D956819" w14:textId="77777777" w:rsidR="008A4255" w:rsidRPr="00BD2510" w:rsidRDefault="008A4255" w:rsidP="009A57F6">
            <w:pPr>
              <w:jc w:val="right"/>
              <w:rPr>
                <w:color w:val="000000"/>
              </w:rPr>
            </w:pPr>
          </w:p>
        </w:tc>
      </w:tr>
      <w:tr w:rsidR="00E54966" w:rsidRPr="00BD2510" w14:paraId="0343FCD0" w14:textId="77777777" w:rsidTr="008A4255">
        <w:trPr>
          <w:trHeight w:val="20"/>
        </w:trPr>
        <w:tc>
          <w:tcPr>
            <w:tcW w:w="1440" w:type="dxa"/>
            <w:shd w:val="clear" w:color="auto" w:fill="auto"/>
            <w:tcMar>
              <w:left w:w="14" w:type="dxa"/>
              <w:right w:w="14" w:type="dxa"/>
            </w:tcMar>
            <w:vAlign w:val="bottom"/>
            <w:hideMark/>
          </w:tcPr>
          <w:p w14:paraId="4AFFF6D1" w14:textId="26B9D94E" w:rsidR="00E54966" w:rsidRPr="00BD2510" w:rsidRDefault="00E54966" w:rsidP="009A57F6">
            <w:pPr>
              <w:rPr>
                <w:color w:val="000000"/>
              </w:rPr>
            </w:pPr>
            <w:r w:rsidRPr="00BD2510">
              <w:rPr>
                <w:color w:val="000000"/>
              </w:rPr>
              <w:t xml:space="preserve">  a1_1*b1</w:t>
            </w:r>
          </w:p>
        </w:tc>
        <w:tc>
          <w:tcPr>
            <w:tcW w:w="576" w:type="dxa"/>
            <w:shd w:val="clear" w:color="auto" w:fill="auto"/>
            <w:tcMar>
              <w:left w:w="14" w:type="dxa"/>
              <w:right w:w="14" w:type="dxa"/>
            </w:tcMar>
            <w:vAlign w:val="bottom"/>
            <w:hideMark/>
          </w:tcPr>
          <w:p w14:paraId="58AC923B" w14:textId="5FF8A960" w:rsidR="00E54966" w:rsidRPr="00BD2510" w:rsidRDefault="59A97D26" w:rsidP="009A57F6">
            <w:pPr>
              <w:jc w:val="right"/>
              <w:rPr>
                <w:color w:val="000000"/>
              </w:rPr>
            </w:pPr>
            <w:r w:rsidRPr="0402C566">
              <w:rPr>
                <w:color w:val="000000" w:themeColor="text1"/>
              </w:rPr>
              <w:t>-</w:t>
            </w:r>
            <w:r w:rsidR="166E379A" w:rsidRPr="0402C566">
              <w:rPr>
                <w:color w:val="000000" w:themeColor="text1"/>
              </w:rPr>
              <w:t>0.13</w:t>
            </w:r>
          </w:p>
        </w:tc>
        <w:tc>
          <w:tcPr>
            <w:tcW w:w="576" w:type="dxa"/>
            <w:shd w:val="clear" w:color="auto" w:fill="auto"/>
            <w:tcMar>
              <w:left w:w="14" w:type="dxa"/>
              <w:right w:w="14" w:type="dxa"/>
            </w:tcMar>
            <w:vAlign w:val="bottom"/>
            <w:hideMark/>
          </w:tcPr>
          <w:p w14:paraId="6F72C742" w14:textId="6186A409" w:rsidR="00E54966" w:rsidRPr="00BD2510" w:rsidRDefault="6510DAF6" w:rsidP="009A57F6">
            <w:pPr>
              <w:jc w:val="right"/>
              <w:rPr>
                <w:color w:val="000000"/>
              </w:rPr>
            </w:pPr>
            <w:r w:rsidRPr="0402C566">
              <w:rPr>
                <w:color w:val="000000" w:themeColor="text1"/>
              </w:rPr>
              <w:t>-0.34</w:t>
            </w:r>
          </w:p>
        </w:tc>
        <w:tc>
          <w:tcPr>
            <w:tcW w:w="720" w:type="dxa"/>
            <w:shd w:val="clear" w:color="auto" w:fill="auto"/>
            <w:tcMar>
              <w:left w:w="14" w:type="dxa"/>
              <w:right w:w="14" w:type="dxa"/>
            </w:tcMar>
            <w:vAlign w:val="bottom"/>
            <w:hideMark/>
          </w:tcPr>
          <w:p w14:paraId="21532969" w14:textId="054FD726" w:rsidR="00E54966" w:rsidRPr="00BD2510" w:rsidRDefault="00E54966" w:rsidP="009A57F6">
            <w:pPr>
              <w:jc w:val="right"/>
              <w:rPr>
                <w:color w:val="000000"/>
              </w:rPr>
            </w:pPr>
            <w:r w:rsidRPr="0402C566">
              <w:rPr>
                <w:color w:val="000000" w:themeColor="text1"/>
              </w:rPr>
              <w:t>.</w:t>
            </w:r>
            <w:r w:rsidR="4DCF4B2A" w:rsidRPr="0402C566">
              <w:rPr>
                <w:color w:val="000000" w:themeColor="text1"/>
              </w:rPr>
              <w:t>736</w:t>
            </w:r>
          </w:p>
        </w:tc>
        <w:tc>
          <w:tcPr>
            <w:tcW w:w="236" w:type="dxa"/>
            <w:shd w:val="clear" w:color="auto" w:fill="auto"/>
            <w:tcMar>
              <w:left w:w="14" w:type="dxa"/>
              <w:right w:w="14" w:type="dxa"/>
            </w:tcMar>
            <w:vAlign w:val="bottom"/>
            <w:hideMark/>
          </w:tcPr>
          <w:p w14:paraId="0E68737E"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58237426" w14:textId="77777777" w:rsidR="00E54966" w:rsidRPr="00BD2510" w:rsidRDefault="00E54966" w:rsidP="009A57F6">
            <w:pPr>
              <w:jc w:val="right"/>
              <w:rPr>
                <w:color w:val="000000"/>
              </w:rPr>
            </w:pPr>
            <w:r w:rsidRPr="00BD2510">
              <w:rPr>
                <w:color w:val="000000"/>
              </w:rPr>
              <w:t>-0.42</w:t>
            </w:r>
          </w:p>
        </w:tc>
        <w:tc>
          <w:tcPr>
            <w:tcW w:w="576" w:type="dxa"/>
            <w:shd w:val="clear" w:color="auto" w:fill="auto"/>
            <w:tcMar>
              <w:left w:w="14" w:type="dxa"/>
              <w:right w:w="14" w:type="dxa"/>
            </w:tcMar>
            <w:vAlign w:val="bottom"/>
            <w:hideMark/>
          </w:tcPr>
          <w:p w14:paraId="632BCBAA" w14:textId="77777777" w:rsidR="00E54966" w:rsidRPr="00BD2510" w:rsidRDefault="00E54966" w:rsidP="009A57F6">
            <w:pPr>
              <w:jc w:val="right"/>
              <w:rPr>
                <w:color w:val="000000"/>
              </w:rPr>
            </w:pPr>
            <w:r w:rsidRPr="00BD2510">
              <w:rPr>
                <w:color w:val="000000"/>
              </w:rPr>
              <w:t>-0.90</w:t>
            </w:r>
          </w:p>
        </w:tc>
        <w:tc>
          <w:tcPr>
            <w:tcW w:w="720" w:type="dxa"/>
            <w:shd w:val="clear" w:color="auto" w:fill="auto"/>
            <w:tcMar>
              <w:left w:w="14" w:type="dxa"/>
              <w:right w:w="14" w:type="dxa"/>
            </w:tcMar>
            <w:vAlign w:val="bottom"/>
            <w:hideMark/>
          </w:tcPr>
          <w:p w14:paraId="22312E3F" w14:textId="77777777" w:rsidR="00E54966" w:rsidRPr="00BD2510" w:rsidRDefault="00E54966" w:rsidP="009A57F6">
            <w:pPr>
              <w:jc w:val="right"/>
              <w:rPr>
                <w:color w:val="000000"/>
              </w:rPr>
            </w:pPr>
            <w:r w:rsidRPr="00BD2510">
              <w:rPr>
                <w:color w:val="000000"/>
              </w:rPr>
              <w:t>.368</w:t>
            </w:r>
          </w:p>
        </w:tc>
        <w:tc>
          <w:tcPr>
            <w:tcW w:w="236" w:type="dxa"/>
            <w:shd w:val="clear" w:color="auto" w:fill="auto"/>
            <w:tcMar>
              <w:left w:w="14" w:type="dxa"/>
              <w:right w:w="14" w:type="dxa"/>
            </w:tcMar>
            <w:vAlign w:val="bottom"/>
            <w:hideMark/>
          </w:tcPr>
          <w:p w14:paraId="53C7F988"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39BCBDA8" w14:textId="77777777" w:rsidR="00E54966" w:rsidRPr="00BD2510" w:rsidRDefault="00E54966" w:rsidP="009A57F6">
            <w:pPr>
              <w:jc w:val="right"/>
              <w:rPr>
                <w:color w:val="000000"/>
              </w:rPr>
            </w:pPr>
            <w:r w:rsidRPr="00BD2510">
              <w:rPr>
                <w:color w:val="000000"/>
              </w:rPr>
              <w:t>-1.74</w:t>
            </w:r>
          </w:p>
        </w:tc>
        <w:tc>
          <w:tcPr>
            <w:tcW w:w="576" w:type="dxa"/>
            <w:shd w:val="clear" w:color="auto" w:fill="auto"/>
            <w:tcMar>
              <w:left w:w="14" w:type="dxa"/>
              <w:right w:w="14" w:type="dxa"/>
            </w:tcMar>
            <w:vAlign w:val="bottom"/>
            <w:hideMark/>
          </w:tcPr>
          <w:p w14:paraId="18C4BB69" w14:textId="77777777" w:rsidR="00E54966" w:rsidRPr="00BD2510" w:rsidRDefault="00E54966" w:rsidP="009A57F6">
            <w:pPr>
              <w:jc w:val="right"/>
              <w:rPr>
                <w:color w:val="000000"/>
              </w:rPr>
            </w:pPr>
            <w:r w:rsidRPr="00BD2510">
              <w:rPr>
                <w:color w:val="000000"/>
              </w:rPr>
              <w:t>-1.04</w:t>
            </w:r>
          </w:p>
        </w:tc>
        <w:tc>
          <w:tcPr>
            <w:tcW w:w="720" w:type="dxa"/>
            <w:shd w:val="clear" w:color="auto" w:fill="auto"/>
            <w:tcMar>
              <w:left w:w="14" w:type="dxa"/>
              <w:right w:w="14" w:type="dxa"/>
            </w:tcMar>
            <w:vAlign w:val="bottom"/>
            <w:hideMark/>
          </w:tcPr>
          <w:p w14:paraId="4E567BC4" w14:textId="77777777" w:rsidR="00E54966" w:rsidRPr="00BD2510" w:rsidRDefault="00E54966" w:rsidP="009A57F6">
            <w:pPr>
              <w:jc w:val="right"/>
              <w:rPr>
                <w:color w:val="000000"/>
              </w:rPr>
            </w:pPr>
            <w:r w:rsidRPr="00BD2510">
              <w:rPr>
                <w:color w:val="000000"/>
              </w:rPr>
              <w:t>.298</w:t>
            </w:r>
          </w:p>
        </w:tc>
        <w:tc>
          <w:tcPr>
            <w:tcW w:w="236" w:type="dxa"/>
            <w:tcMar>
              <w:left w:w="14" w:type="dxa"/>
              <w:right w:w="14" w:type="dxa"/>
            </w:tcMar>
          </w:tcPr>
          <w:p w14:paraId="66D6F920" w14:textId="77777777" w:rsidR="00E54966" w:rsidRPr="00BD2510" w:rsidRDefault="00E54966" w:rsidP="009A57F6">
            <w:pPr>
              <w:jc w:val="right"/>
              <w:rPr>
                <w:color w:val="000000"/>
              </w:rPr>
            </w:pPr>
          </w:p>
        </w:tc>
        <w:tc>
          <w:tcPr>
            <w:tcW w:w="576" w:type="dxa"/>
            <w:tcMar>
              <w:left w:w="14" w:type="dxa"/>
              <w:right w:w="14" w:type="dxa"/>
            </w:tcMar>
            <w:vAlign w:val="bottom"/>
          </w:tcPr>
          <w:p w14:paraId="6020222E" w14:textId="77777777" w:rsidR="00E54966" w:rsidRPr="00BD2510" w:rsidRDefault="00E54966" w:rsidP="009A57F6">
            <w:pPr>
              <w:jc w:val="center"/>
              <w:rPr>
                <w:color w:val="000000"/>
              </w:rPr>
            </w:pPr>
            <w:r w:rsidRPr="00BD2510">
              <w:rPr>
                <w:color w:val="000000"/>
              </w:rPr>
              <w:t>-3.20</w:t>
            </w:r>
          </w:p>
        </w:tc>
        <w:tc>
          <w:tcPr>
            <w:tcW w:w="576" w:type="dxa"/>
            <w:tcMar>
              <w:left w:w="14" w:type="dxa"/>
              <w:right w:w="14" w:type="dxa"/>
            </w:tcMar>
            <w:vAlign w:val="bottom"/>
          </w:tcPr>
          <w:p w14:paraId="4BCC2B95" w14:textId="77777777" w:rsidR="00E54966" w:rsidRPr="00BD2510" w:rsidRDefault="00E54966" w:rsidP="009A57F6">
            <w:pPr>
              <w:jc w:val="right"/>
              <w:rPr>
                <w:color w:val="000000"/>
              </w:rPr>
            </w:pPr>
            <w:r w:rsidRPr="00BD2510">
              <w:rPr>
                <w:color w:val="000000"/>
              </w:rPr>
              <w:t>-1.57</w:t>
            </w:r>
          </w:p>
        </w:tc>
        <w:tc>
          <w:tcPr>
            <w:tcW w:w="720" w:type="dxa"/>
            <w:tcMar>
              <w:left w:w="14" w:type="dxa"/>
              <w:right w:w="14" w:type="dxa"/>
            </w:tcMar>
            <w:vAlign w:val="bottom"/>
          </w:tcPr>
          <w:p w14:paraId="72B0CA0B" w14:textId="77777777" w:rsidR="00E54966" w:rsidRPr="00BD2510" w:rsidRDefault="00E54966" w:rsidP="009A57F6">
            <w:pPr>
              <w:jc w:val="right"/>
              <w:rPr>
                <w:color w:val="000000"/>
              </w:rPr>
            </w:pPr>
            <w:r w:rsidRPr="00BD2510">
              <w:rPr>
                <w:color w:val="000000"/>
              </w:rPr>
              <w:t>.117</w:t>
            </w:r>
          </w:p>
        </w:tc>
      </w:tr>
      <w:tr w:rsidR="00E54966" w:rsidRPr="00BD2510" w14:paraId="693B5F05" w14:textId="77777777" w:rsidTr="008A4255">
        <w:trPr>
          <w:trHeight w:val="20"/>
        </w:trPr>
        <w:tc>
          <w:tcPr>
            <w:tcW w:w="1440" w:type="dxa"/>
            <w:shd w:val="clear" w:color="auto" w:fill="auto"/>
            <w:tcMar>
              <w:left w:w="14" w:type="dxa"/>
              <w:right w:w="14" w:type="dxa"/>
            </w:tcMar>
            <w:vAlign w:val="bottom"/>
            <w:hideMark/>
          </w:tcPr>
          <w:p w14:paraId="624671EE" w14:textId="188F99F3" w:rsidR="00E54966" w:rsidRPr="00BD2510" w:rsidRDefault="008A4255" w:rsidP="009A57F6">
            <w:pPr>
              <w:rPr>
                <w:color w:val="000000"/>
              </w:rPr>
            </w:pPr>
            <w:r>
              <w:rPr>
                <w:color w:val="000000"/>
              </w:rPr>
              <w:t xml:space="preserve">  a2_</w:t>
            </w:r>
            <w:r w:rsidR="00E54966" w:rsidRPr="00BD2510">
              <w:rPr>
                <w:color w:val="000000"/>
              </w:rPr>
              <w:t>1*b1</w:t>
            </w:r>
          </w:p>
        </w:tc>
        <w:tc>
          <w:tcPr>
            <w:tcW w:w="576" w:type="dxa"/>
            <w:shd w:val="clear" w:color="auto" w:fill="auto"/>
            <w:tcMar>
              <w:left w:w="14" w:type="dxa"/>
              <w:right w:w="14" w:type="dxa"/>
            </w:tcMar>
            <w:vAlign w:val="bottom"/>
            <w:hideMark/>
          </w:tcPr>
          <w:p w14:paraId="438DA469" w14:textId="62FD732B" w:rsidR="00E54966" w:rsidRPr="00BD2510" w:rsidRDefault="77F465E2" w:rsidP="009A57F6">
            <w:pPr>
              <w:jc w:val="right"/>
              <w:rPr>
                <w:color w:val="000000"/>
              </w:rPr>
            </w:pPr>
            <w:r w:rsidRPr="0402C566">
              <w:rPr>
                <w:color w:val="000000" w:themeColor="text1"/>
              </w:rPr>
              <w:t>-0.13</w:t>
            </w:r>
          </w:p>
        </w:tc>
        <w:tc>
          <w:tcPr>
            <w:tcW w:w="576" w:type="dxa"/>
            <w:shd w:val="clear" w:color="auto" w:fill="auto"/>
            <w:tcMar>
              <w:left w:w="14" w:type="dxa"/>
              <w:right w:w="14" w:type="dxa"/>
            </w:tcMar>
            <w:vAlign w:val="bottom"/>
            <w:hideMark/>
          </w:tcPr>
          <w:p w14:paraId="2BE91EAC" w14:textId="30381276" w:rsidR="00E54966" w:rsidRPr="00BD2510" w:rsidRDefault="51293F2C" w:rsidP="009A57F6">
            <w:pPr>
              <w:jc w:val="right"/>
              <w:rPr>
                <w:color w:val="000000"/>
              </w:rPr>
            </w:pPr>
            <w:r w:rsidRPr="0402C566">
              <w:rPr>
                <w:color w:val="000000" w:themeColor="text1"/>
              </w:rPr>
              <w:t>-0.33</w:t>
            </w:r>
          </w:p>
        </w:tc>
        <w:tc>
          <w:tcPr>
            <w:tcW w:w="720" w:type="dxa"/>
            <w:shd w:val="clear" w:color="auto" w:fill="auto"/>
            <w:tcMar>
              <w:left w:w="14" w:type="dxa"/>
              <w:right w:w="14" w:type="dxa"/>
            </w:tcMar>
            <w:vAlign w:val="bottom"/>
            <w:hideMark/>
          </w:tcPr>
          <w:p w14:paraId="294A6DC0" w14:textId="2B862986" w:rsidR="00E54966" w:rsidRPr="00BD2510" w:rsidRDefault="00E54966" w:rsidP="009A57F6">
            <w:pPr>
              <w:jc w:val="right"/>
              <w:rPr>
                <w:color w:val="000000"/>
              </w:rPr>
            </w:pPr>
            <w:r w:rsidRPr="0402C566">
              <w:rPr>
                <w:color w:val="000000" w:themeColor="text1"/>
              </w:rPr>
              <w:t>.</w:t>
            </w:r>
            <w:r w:rsidR="03D4661F" w:rsidRPr="0402C566">
              <w:rPr>
                <w:color w:val="000000" w:themeColor="text1"/>
              </w:rPr>
              <w:t>745</w:t>
            </w:r>
          </w:p>
        </w:tc>
        <w:tc>
          <w:tcPr>
            <w:tcW w:w="236" w:type="dxa"/>
            <w:shd w:val="clear" w:color="auto" w:fill="auto"/>
            <w:tcMar>
              <w:left w:w="14" w:type="dxa"/>
              <w:right w:w="14" w:type="dxa"/>
            </w:tcMar>
            <w:vAlign w:val="bottom"/>
            <w:hideMark/>
          </w:tcPr>
          <w:p w14:paraId="27611A3F"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53389EE7" w14:textId="77777777" w:rsidR="00E54966" w:rsidRPr="00BD2510" w:rsidRDefault="00E54966" w:rsidP="009A57F6">
            <w:pPr>
              <w:jc w:val="right"/>
              <w:rPr>
                <w:color w:val="000000"/>
              </w:rPr>
            </w:pPr>
            <w:r w:rsidRPr="00BD2510">
              <w:rPr>
                <w:color w:val="000000"/>
              </w:rPr>
              <w:t>-0.46</w:t>
            </w:r>
          </w:p>
        </w:tc>
        <w:tc>
          <w:tcPr>
            <w:tcW w:w="576" w:type="dxa"/>
            <w:shd w:val="clear" w:color="auto" w:fill="auto"/>
            <w:tcMar>
              <w:left w:w="14" w:type="dxa"/>
              <w:right w:w="14" w:type="dxa"/>
            </w:tcMar>
            <w:vAlign w:val="bottom"/>
            <w:hideMark/>
          </w:tcPr>
          <w:p w14:paraId="3E34F0B7" w14:textId="77777777" w:rsidR="00E54966" w:rsidRPr="00BD2510" w:rsidRDefault="00E54966" w:rsidP="009A57F6">
            <w:pPr>
              <w:jc w:val="right"/>
              <w:rPr>
                <w:color w:val="000000"/>
              </w:rPr>
            </w:pPr>
            <w:r w:rsidRPr="00BD2510">
              <w:rPr>
                <w:color w:val="000000"/>
              </w:rPr>
              <w:t>-0.87</w:t>
            </w:r>
          </w:p>
        </w:tc>
        <w:tc>
          <w:tcPr>
            <w:tcW w:w="720" w:type="dxa"/>
            <w:shd w:val="clear" w:color="auto" w:fill="auto"/>
            <w:tcMar>
              <w:left w:w="14" w:type="dxa"/>
              <w:right w:w="14" w:type="dxa"/>
            </w:tcMar>
            <w:vAlign w:val="bottom"/>
            <w:hideMark/>
          </w:tcPr>
          <w:p w14:paraId="10036C6F" w14:textId="77777777" w:rsidR="00E54966" w:rsidRPr="00BD2510" w:rsidRDefault="00E54966" w:rsidP="009A57F6">
            <w:pPr>
              <w:jc w:val="right"/>
              <w:rPr>
                <w:color w:val="000000"/>
              </w:rPr>
            </w:pPr>
            <w:r w:rsidRPr="00BD2510">
              <w:rPr>
                <w:color w:val="000000"/>
              </w:rPr>
              <w:t>.384</w:t>
            </w:r>
          </w:p>
        </w:tc>
        <w:tc>
          <w:tcPr>
            <w:tcW w:w="236" w:type="dxa"/>
            <w:shd w:val="clear" w:color="auto" w:fill="auto"/>
            <w:tcMar>
              <w:left w:w="14" w:type="dxa"/>
              <w:right w:w="14" w:type="dxa"/>
            </w:tcMar>
            <w:vAlign w:val="bottom"/>
            <w:hideMark/>
          </w:tcPr>
          <w:p w14:paraId="6E638A88"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7BC663B0" w14:textId="77777777" w:rsidR="00E54966" w:rsidRPr="00BD2510" w:rsidRDefault="00E54966" w:rsidP="009A57F6">
            <w:pPr>
              <w:jc w:val="right"/>
              <w:rPr>
                <w:color w:val="000000"/>
              </w:rPr>
            </w:pPr>
            <w:r w:rsidRPr="00BD2510">
              <w:rPr>
                <w:color w:val="000000"/>
              </w:rPr>
              <w:t>-1.83</w:t>
            </w:r>
          </w:p>
        </w:tc>
        <w:tc>
          <w:tcPr>
            <w:tcW w:w="576" w:type="dxa"/>
            <w:shd w:val="clear" w:color="auto" w:fill="auto"/>
            <w:tcMar>
              <w:left w:w="14" w:type="dxa"/>
              <w:right w:w="14" w:type="dxa"/>
            </w:tcMar>
            <w:vAlign w:val="bottom"/>
            <w:hideMark/>
          </w:tcPr>
          <w:p w14:paraId="04EB4084" w14:textId="77777777" w:rsidR="00E54966" w:rsidRPr="00BD2510" w:rsidRDefault="00E54966" w:rsidP="009A57F6">
            <w:pPr>
              <w:jc w:val="right"/>
              <w:rPr>
                <w:color w:val="000000"/>
              </w:rPr>
            </w:pPr>
            <w:r w:rsidRPr="00BD2510">
              <w:rPr>
                <w:color w:val="000000"/>
              </w:rPr>
              <w:t>-0.97</w:t>
            </w:r>
          </w:p>
        </w:tc>
        <w:tc>
          <w:tcPr>
            <w:tcW w:w="720" w:type="dxa"/>
            <w:shd w:val="clear" w:color="auto" w:fill="auto"/>
            <w:tcMar>
              <w:left w:w="14" w:type="dxa"/>
              <w:right w:w="14" w:type="dxa"/>
            </w:tcMar>
            <w:vAlign w:val="bottom"/>
            <w:hideMark/>
          </w:tcPr>
          <w:p w14:paraId="5016B8E1" w14:textId="77777777" w:rsidR="00E54966" w:rsidRPr="00BD2510" w:rsidRDefault="00E54966" w:rsidP="009A57F6">
            <w:pPr>
              <w:jc w:val="right"/>
              <w:rPr>
                <w:color w:val="000000"/>
              </w:rPr>
            </w:pPr>
            <w:r w:rsidRPr="00BD2510">
              <w:rPr>
                <w:color w:val="000000"/>
              </w:rPr>
              <w:t>.331</w:t>
            </w:r>
          </w:p>
        </w:tc>
        <w:tc>
          <w:tcPr>
            <w:tcW w:w="236" w:type="dxa"/>
            <w:tcMar>
              <w:left w:w="14" w:type="dxa"/>
              <w:right w:w="14" w:type="dxa"/>
            </w:tcMar>
          </w:tcPr>
          <w:p w14:paraId="12BF8108" w14:textId="77777777" w:rsidR="00E54966" w:rsidRPr="00BD2510" w:rsidRDefault="00E54966" w:rsidP="009A57F6">
            <w:pPr>
              <w:jc w:val="right"/>
              <w:rPr>
                <w:color w:val="000000"/>
              </w:rPr>
            </w:pPr>
          </w:p>
        </w:tc>
        <w:tc>
          <w:tcPr>
            <w:tcW w:w="576" w:type="dxa"/>
            <w:tcMar>
              <w:left w:w="14" w:type="dxa"/>
              <w:right w:w="14" w:type="dxa"/>
            </w:tcMar>
            <w:vAlign w:val="bottom"/>
          </w:tcPr>
          <w:p w14:paraId="57C5DBF5" w14:textId="77777777" w:rsidR="00E54966" w:rsidRPr="00BD2510" w:rsidRDefault="00E54966" w:rsidP="009A57F6">
            <w:pPr>
              <w:jc w:val="center"/>
              <w:rPr>
                <w:color w:val="000000"/>
              </w:rPr>
            </w:pPr>
            <w:r w:rsidRPr="00BD2510">
              <w:rPr>
                <w:color w:val="000000"/>
              </w:rPr>
              <w:t>-3.05</w:t>
            </w:r>
          </w:p>
        </w:tc>
        <w:tc>
          <w:tcPr>
            <w:tcW w:w="576" w:type="dxa"/>
            <w:tcMar>
              <w:left w:w="14" w:type="dxa"/>
              <w:right w:w="14" w:type="dxa"/>
            </w:tcMar>
            <w:vAlign w:val="bottom"/>
          </w:tcPr>
          <w:p w14:paraId="5C942DDA" w14:textId="77777777" w:rsidR="00E54966" w:rsidRPr="00BD2510" w:rsidRDefault="00E54966" w:rsidP="009A57F6">
            <w:pPr>
              <w:jc w:val="right"/>
              <w:rPr>
                <w:color w:val="000000"/>
              </w:rPr>
            </w:pPr>
            <w:r w:rsidRPr="00BD2510">
              <w:rPr>
                <w:color w:val="000000"/>
              </w:rPr>
              <w:t>-1.71</w:t>
            </w:r>
          </w:p>
        </w:tc>
        <w:tc>
          <w:tcPr>
            <w:tcW w:w="720" w:type="dxa"/>
            <w:tcMar>
              <w:left w:w="14" w:type="dxa"/>
              <w:right w:w="14" w:type="dxa"/>
            </w:tcMar>
            <w:vAlign w:val="bottom"/>
          </w:tcPr>
          <w:p w14:paraId="3BAFFAF5" w14:textId="77777777" w:rsidR="00E54966" w:rsidRPr="00BD2510" w:rsidRDefault="00E54966" w:rsidP="009A57F6">
            <w:pPr>
              <w:jc w:val="right"/>
              <w:rPr>
                <w:color w:val="000000"/>
              </w:rPr>
            </w:pPr>
            <w:r w:rsidRPr="00BD2510">
              <w:rPr>
                <w:color w:val="000000"/>
              </w:rPr>
              <w:t>.087</w:t>
            </w:r>
          </w:p>
        </w:tc>
      </w:tr>
      <w:tr w:rsidR="00E54966" w:rsidRPr="00BD2510" w14:paraId="0256E535" w14:textId="77777777" w:rsidTr="008A4255">
        <w:trPr>
          <w:trHeight w:val="20"/>
        </w:trPr>
        <w:tc>
          <w:tcPr>
            <w:tcW w:w="1440" w:type="dxa"/>
            <w:shd w:val="clear" w:color="auto" w:fill="auto"/>
            <w:tcMar>
              <w:left w:w="14" w:type="dxa"/>
              <w:right w:w="14" w:type="dxa"/>
            </w:tcMar>
            <w:vAlign w:val="bottom"/>
            <w:hideMark/>
          </w:tcPr>
          <w:p w14:paraId="25B930BD" w14:textId="16C8EA81" w:rsidR="00E54966" w:rsidRPr="00BD2510" w:rsidRDefault="00E54966" w:rsidP="009A57F6">
            <w:pPr>
              <w:rPr>
                <w:color w:val="000000"/>
              </w:rPr>
            </w:pPr>
            <w:r w:rsidRPr="00BD2510">
              <w:rPr>
                <w:color w:val="000000"/>
              </w:rPr>
              <w:lastRenderedPageBreak/>
              <w:t xml:space="preserve">  a1_2*b2</w:t>
            </w:r>
          </w:p>
        </w:tc>
        <w:tc>
          <w:tcPr>
            <w:tcW w:w="576" w:type="dxa"/>
            <w:shd w:val="clear" w:color="auto" w:fill="auto"/>
            <w:tcMar>
              <w:left w:w="14" w:type="dxa"/>
              <w:right w:w="14" w:type="dxa"/>
            </w:tcMar>
            <w:vAlign w:val="bottom"/>
            <w:hideMark/>
          </w:tcPr>
          <w:p w14:paraId="4C8F880B" w14:textId="54F3C7FB" w:rsidR="00E54966" w:rsidRPr="00BD2510" w:rsidRDefault="00E54966" w:rsidP="009A57F6">
            <w:pPr>
              <w:jc w:val="right"/>
              <w:rPr>
                <w:color w:val="000000"/>
              </w:rPr>
            </w:pPr>
            <w:r w:rsidRPr="0402C566">
              <w:rPr>
                <w:color w:val="000000" w:themeColor="text1"/>
              </w:rPr>
              <w:t>-0.</w:t>
            </w:r>
            <w:r w:rsidR="6A4615F4" w:rsidRPr="0402C566">
              <w:rPr>
                <w:color w:val="000000" w:themeColor="text1"/>
              </w:rPr>
              <w:t>11</w:t>
            </w:r>
          </w:p>
        </w:tc>
        <w:tc>
          <w:tcPr>
            <w:tcW w:w="576" w:type="dxa"/>
            <w:shd w:val="clear" w:color="auto" w:fill="auto"/>
            <w:tcMar>
              <w:left w:w="14" w:type="dxa"/>
              <w:right w:w="14" w:type="dxa"/>
            </w:tcMar>
            <w:vAlign w:val="bottom"/>
            <w:hideMark/>
          </w:tcPr>
          <w:p w14:paraId="3962EF7B" w14:textId="274BBAE8" w:rsidR="00E54966" w:rsidRPr="00BD2510" w:rsidRDefault="00E54966" w:rsidP="009A57F6">
            <w:pPr>
              <w:jc w:val="right"/>
              <w:rPr>
                <w:color w:val="000000"/>
              </w:rPr>
            </w:pPr>
            <w:r w:rsidRPr="0402C566">
              <w:rPr>
                <w:color w:val="000000" w:themeColor="text1"/>
              </w:rPr>
              <w:t>-0.</w:t>
            </w:r>
            <w:r w:rsidR="040D77A8" w:rsidRPr="0402C566">
              <w:rPr>
                <w:color w:val="000000" w:themeColor="text1"/>
              </w:rPr>
              <w:t>30</w:t>
            </w:r>
          </w:p>
        </w:tc>
        <w:tc>
          <w:tcPr>
            <w:tcW w:w="720" w:type="dxa"/>
            <w:shd w:val="clear" w:color="auto" w:fill="auto"/>
            <w:tcMar>
              <w:left w:w="14" w:type="dxa"/>
              <w:right w:w="14" w:type="dxa"/>
            </w:tcMar>
            <w:vAlign w:val="bottom"/>
            <w:hideMark/>
          </w:tcPr>
          <w:p w14:paraId="238A013A" w14:textId="1F4E1E24" w:rsidR="00E54966" w:rsidRPr="00BD2510" w:rsidRDefault="00E54966" w:rsidP="009A57F6">
            <w:pPr>
              <w:jc w:val="right"/>
              <w:rPr>
                <w:color w:val="000000"/>
              </w:rPr>
            </w:pPr>
            <w:r w:rsidRPr="0402C566">
              <w:rPr>
                <w:color w:val="000000" w:themeColor="text1"/>
              </w:rPr>
              <w:t>.7</w:t>
            </w:r>
            <w:r w:rsidR="65E18E07" w:rsidRPr="0402C566">
              <w:rPr>
                <w:color w:val="000000" w:themeColor="text1"/>
              </w:rPr>
              <w:t>67</w:t>
            </w:r>
          </w:p>
        </w:tc>
        <w:tc>
          <w:tcPr>
            <w:tcW w:w="236" w:type="dxa"/>
            <w:shd w:val="clear" w:color="auto" w:fill="auto"/>
            <w:tcMar>
              <w:left w:w="14" w:type="dxa"/>
              <w:right w:w="14" w:type="dxa"/>
            </w:tcMar>
            <w:vAlign w:val="bottom"/>
            <w:hideMark/>
          </w:tcPr>
          <w:p w14:paraId="005DC2C0"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2804E777" w14:textId="77777777" w:rsidR="00E54966" w:rsidRPr="00BD2510" w:rsidRDefault="00E54966" w:rsidP="009A57F6">
            <w:pPr>
              <w:jc w:val="right"/>
              <w:rPr>
                <w:color w:val="000000"/>
              </w:rPr>
            </w:pPr>
            <w:r w:rsidRPr="00BD2510">
              <w:rPr>
                <w:color w:val="000000"/>
              </w:rPr>
              <w:t>0.01</w:t>
            </w:r>
          </w:p>
        </w:tc>
        <w:tc>
          <w:tcPr>
            <w:tcW w:w="576" w:type="dxa"/>
            <w:shd w:val="clear" w:color="auto" w:fill="auto"/>
            <w:tcMar>
              <w:left w:w="14" w:type="dxa"/>
              <w:right w:w="14" w:type="dxa"/>
            </w:tcMar>
            <w:vAlign w:val="bottom"/>
            <w:hideMark/>
          </w:tcPr>
          <w:p w14:paraId="5F307E0C" w14:textId="77777777" w:rsidR="00E54966" w:rsidRPr="00BD2510" w:rsidRDefault="00E54966" w:rsidP="009A57F6">
            <w:pPr>
              <w:jc w:val="right"/>
              <w:rPr>
                <w:color w:val="000000"/>
              </w:rPr>
            </w:pPr>
            <w:r w:rsidRPr="00BD2510">
              <w:rPr>
                <w:color w:val="000000"/>
              </w:rPr>
              <w:t>0.03</w:t>
            </w:r>
          </w:p>
        </w:tc>
        <w:tc>
          <w:tcPr>
            <w:tcW w:w="720" w:type="dxa"/>
            <w:shd w:val="clear" w:color="auto" w:fill="auto"/>
            <w:tcMar>
              <w:left w:w="14" w:type="dxa"/>
              <w:right w:w="14" w:type="dxa"/>
            </w:tcMar>
            <w:vAlign w:val="bottom"/>
            <w:hideMark/>
          </w:tcPr>
          <w:p w14:paraId="626074F7" w14:textId="77777777" w:rsidR="00E54966" w:rsidRPr="00BD2510" w:rsidRDefault="00E54966" w:rsidP="009A57F6">
            <w:pPr>
              <w:jc w:val="right"/>
              <w:rPr>
                <w:color w:val="000000"/>
              </w:rPr>
            </w:pPr>
            <w:r w:rsidRPr="00BD2510">
              <w:rPr>
                <w:color w:val="000000"/>
              </w:rPr>
              <w:t>.977</w:t>
            </w:r>
          </w:p>
        </w:tc>
        <w:tc>
          <w:tcPr>
            <w:tcW w:w="236" w:type="dxa"/>
            <w:shd w:val="clear" w:color="auto" w:fill="auto"/>
            <w:tcMar>
              <w:left w:w="14" w:type="dxa"/>
              <w:right w:w="14" w:type="dxa"/>
            </w:tcMar>
            <w:vAlign w:val="bottom"/>
            <w:hideMark/>
          </w:tcPr>
          <w:p w14:paraId="29740312" w14:textId="77777777" w:rsidR="00E54966" w:rsidRPr="00BD2510" w:rsidRDefault="00E54966" w:rsidP="009A57F6">
            <w:pPr>
              <w:jc w:val="center"/>
              <w:rPr>
                <w:color w:val="000000"/>
              </w:rPr>
            </w:pPr>
          </w:p>
        </w:tc>
        <w:tc>
          <w:tcPr>
            <w:tcW w:w="576" w:type="dxa"/>
            <w:shd w:val="clear" w:color="auto" w:fill="auto"/>
            <w:tcMar>
              <w:left w:w="14" w:type="dxa"/>
              <w:right w:w="14" w:type="dxa"/>
            </w:tcMar>
            <w:vAlign w:val="bottom"/>
            <w:hideMark/>
          </w:tcPr>
          <w:p w14:paraId="62A68D1F" w14:textId="77777777" w:rsidR="00E54966" w:rsidRPr="00BD2510" w:rsidRDefault="00E54966" w:rsidP="009A57F6">
            <w:pPr>
              <w:jc w:val="right"/>
              <w:rPr>
                <w:color w:val="000000"/>
              </w:rPr>
            </w:pPr>
            <w:r w:rsidRPr="00BD2510">
              <w:rPr>
                <w:color w:val="000000"/>
              </w:rPr>
              <w:t>1.44</w:t>
            </w:r>
          </w:p>
        </w:tc>
        <w:tc>
          <w:tcPr>
            <w:tcW w:w="576" w:type="dxa"/>
            <w:shd w:val="clear" w:color="auto" w:fill="auto"/>
            <w:tcMar>
              <w:left w:w="14" w:type="dxa"/>
              <w:right w:w="14" w:type="dxa"/>
            </w:tcMar>
            <w:vAlign w:val="bottom"/>
            <w:hideMark/>
          </w:tcPr>
          <w:p w14:paraId="2A80D852" w14:textId="77777777" w:rsidR="00E54966" w:rsidRPr="00BD2510" w:rsidRDefault="00E54966" w:rsidP="009A57F6">
            <w:pPr>
              <w:jc w:val="right"/>
              <w:rPr>
                <w:color w:val="000000"/>
              </w:rPr>
            </w:pPr>
            <w:r w:rsidRPr="00BD2510">
              <w:rPr>
                <w:color w:val="000000"/>
              </w:rPr>
              <w:t>0.86</w:t>
            </w:r>
          </w:p>
        </w:tc>
        <w:tc>
          <w:tcPr>
            <w:tcW w:w="720" w:type="dxa"/>
            <w:shd w:val="clear" w:color="auto" w:fill="auto"/>
            <w:tcMar>
              <w:left w:w="14" w:type="dxa"/>
              <w:right w:w="14" w:type="dxa"/>
            </w:tcMar>
            <w:vAlign w:val="bottom"/>
            <w:hideMark/>
          </w:tcPr>
          <w:p w14:paraId="2BF79782" w14:textId="77777777" w:rsidR="00E54966" w:rsidRPr="00BD2510" w:rsidRDefault="00E54966" w:rsidP="009A57F6">
            <w:pPr>
              <w:jc w:val="right"/>
              <w:rPr>
                <w:color w:val="000000"/>
              </w:rPr>
            </w:pPr>
            <w:r w:rsidRPr="00BD2510">
              <w:rPr>
                <w:color w:val="000000"/>
              </w:rPr>
              <w:t>.389</w:t>
            </w:r>
          </w:p>
        </w:tc>
        <w:tc>
          <w:tcPr>
            <w:tcW w:w="236" w:type="dxa"/>
            <w:tcMar>
              <w:left w:w="14" w:type="dxa"/>
              <w:right w:w="14" w:type="dxa"/>
            </w:tcMar>
          </w:tcPr>
          <w:p w14:paraId="547C2846" w14:textId="77777777" w:rsidR="00E54966" w:rsidRPr="00BD2510" w:rsidRDefault="00E54966" w:rsidP="009A57F6">
            <w:pPr>
              <w:jc w:val="right"/>
              <w:rPr>
                <w:color w:val="000000"/>
              </w:rPr>
            </w:pPr>
          </w:p>
        </w:tc>
        <w:tc>
          <w:tcPr>
            <w:tcW w:w="576" w:type="dxa"/>
            <w:tcMar>
              <w:left w:w="14" w:type="dxa"/>
              <w:right w:w="14" w:type="dxa"/>
            </w:tcMar>
            <w:vAlign w:val="bottom"/>
          </w:tcPr>
          <w:p w14:paraId="3A21DB4C" w14:textId="77777777" w:rsidR="00E54966" w:rsidRPr="00BD2510" w:rsidRDefault="00E54966" w:rsidP="009A57F6">
            <w:pPr>
              <w:jc w:val="right"/>
              <w:rPr>
                <w:color w:val="000000"/>
              </w:rPr>
            </w:pPr>
            <w:r w:rsidRPr="00BD2510">
              <w:rPr>
                <w:color w:val="000000"/>
              </w:rPr>
              <w:t>8.69</w:t>
            </w:r>
          </w:p>
        </w:tc>
        <w:tc>
          <w:tcPr>
            <w:tcW w:w="576" w:type="dxa"/>
            <w:tcMar>
              <w:left w:w="14" w:type="dxa"/>
              <w:right w:w="14" w:type="dxa"/>
            </w:tcMar>
            <w:vAlign w:val="bottom"/>
          </w:tcPr>
          <w:p w14:paraId="3FE6D298" w14:textId="77777777" w:rsidR="00E54966" w:rsidRPr="00BD2510" w:rsidRDefault="00E54966" w:rsidP="009A57F6">
            <w:pPr>
              <w:jc w:val="right"/>
              <w:rPr>
                <w:color w:val="000000"/>
              </w:rPr>
            </w:pPr>
            <w:r w:rsidRPr="00BD2510">
              <w:rPr>
                <w:color w:val="000000"/>
              </w:rPr>
              <w:t>4.42</w:t>
            </w:r>
          </w:p>
        </w:tc>
        <w:tc>
          <w:tcPr>
            <w:tcW w:w="720" w:type="dxa"/>
            <w:tcMar>
              <w:left w:w="14" w:type="dxa"/>
              <w:right w:w="14" w:type="dxa"/>
            </w:tcMar>
            <w:vAlign w:val="bottom"/>
          </w:tcPr>
          <w:p w14:paraId="1529DED9" w14:textId="77777777" w:rsidR="00E54966" w:rsidRPr="00BD2510" w:rsidRDefault="00E54966" w:rsidP="009A57F6">
            <w:pPr>
              <w:jc w:val="right"/>
              <w:rPr>
                <w:color w:val="000000"/>
              </w:rPr>
            </w:pPr>
            <w:r w:rsidRPr="00BD2510">
              <w:rPr>
                <w:b/>
                <w:bCs/>
                <w:color w:val="000000"/>
              </w:rPr>
              <w:t>&lt;.001</w:t>
            </w:r>
          </w:p>
        </w:tc>
      </w:tr>
      <w:tr w:rsidR="00E54966" w:rsidRPr="00BD2510" w14:paraId="122C73A7" w14:textId="77777777" w:rsidTr="008A4255">
        <w:trPr>
          <w:trHeight w:val="20"/>
        </w:trPr>
        <w:tc>
          <w:tcPr>
            <w:tcW w:w="1440" w:type="dxa"/>
            <w:tcBorders>
              <w:bottom w:val="single" w:sz="4" w:space="0" w:color="auto"/>
            </w:tcBorders>
            <w:shd w:val="clear" w:color="auto" w:fill="auto"/>
            <w:tcMar>
              <w:left w:w="14" w:type="dxa"/>
              <w:right w:w="14" w:type="dxa"/>
            </w:tcMar>
            <w:vAlign w:val="bottom"/>
            <w:hideMark/>
          </w:tcPr>
          <w:p w14:paraId="5AA3C279" w14:textId="34D90D1D" w:rsidR="00E54966" w:rsidRPr="00BD2510" w:rsidRDefault="00E54966" w:rsidP="009A57F6">
            <w:pPr>
              <w:rPr>
                <w:color w:val="000000"/>
              </w:rPr>
            </w:pPr>
            <w:r w:rsidRPr="00BD2510">
              <w:rPr>
                <w:color w:val="000000"/>
              </w:rPr>
              <w:t xml:space="preserve">  a2_2*b2</w:t>
            </w:r>
          </w:p>
        </w:tc>
        <w:tc>
          <w:tcPr>
            <w:tcW w:w="576" w:type="dxa"/>
            <w:tcBorders>
              <w:bottom w:val="single" w:sz="4" w:space="0" w:color="auto"/>
            </w:tcBorders>
            <w:shd w:val="clear" w:color="auto" w:fill="auto"/>
            <w:tcMar>
              <w:left w:w="14" w:type="dxa"/>
              <w:right w:w="14" w:type="dxa"/>
            </w:tcMar>
            <w:vAlign w:val="bottom"/>
            <w:hideMark/>
          </w:tcPr>
          <w:p w14:paraId="576879D8" w14:textId="12E705FA" w:rsidR="00E54966" w:rsidRPr="00BD2510" w:rsidRDefault="00E54966" w:rsidP="009A57F6">
            <w:pPr>
              <w:jc w:val="right"/>
              <w:rPr>
                <w:color w:val="000000"/>
              </w:rPr>
            </w:pPr>
            <w:r w:rsidRPr="0402C566">
              <w:rPr>
                <w:color w:val="000000" w:themeColor="text1"/>
              </w:rPr>
              <w:t>-0.</w:t>
            </w:r>
            <w:r w:rsidR="70E865CF" w:rsidRPr="0402C566">
              <w:rPr>
                <w:color w:val="000000" w:themeColor="text1"/>
              </w:rPr>
              <w:t>13</w:t>
            </w:r>
          </w:p>
        </w:tc>
        <w:tc>
          <w:tcPr>
            <w:tcW w:w="576" w:type="dxa"/>
            <w:tcBorders>
              <w:bottom w:val="single" w:sz="4" w:space="0" w:color="auto"/>
            </w:tcBorders>
            <w:shd w:val="clear" w:color="auto" w:fill="auto"/>
            <w:tcMar>
              <w:left w:w="14" w:type="dxa"/>
              <w:right w:w="14" w:type="dxa"/>
            </w:tcMar>
            <w:vAlign w:val="bottom"/>
            <w:hideMark/>
          </w:tcPr>
          <w:p w14:paraId="5E1734CD" w14:textId="77777777" w:rsidR="00E54966" w:rsidRPr="00BD2510" w:rsidRDefault="00E54966" w:rsidP="009A57F6">
            <w:pPr>
              <w:jc w:val="right"/>
              <w:rPr>
                <w:color w:val="000000"/>
              </w:rPr>
            </w:pPr>
            <w:r w:rsidRPr="00BD2510">
              <w:rPr>
                <w:color w:val="000000"/>
              </w:rPr>
              <w:t>-0.30</w:t>
            </w:r>
          </w:p>
        </w:tc>
        <w:tc>
          <w:tcPr>
            <w:tcW w:w="720" w:type="dxa"/>
            <w:tcBorders>
              <w:bottom w:val="single" w:sz="4" w:space="0" w:color="auto"/>
            </w:tcBorders>
            <w:shd w:val="clear" w:color="auto" w:fill="auto"/>
            <w:tcMar>
              <w:left w:w="14" w:type="dxa"/>
              <w:right w:w="14" w:type="dxa"/>
            </w:tcMar>
            <w:vAlign w:val="bottom"/>
            <w:hideMark/>
          </w:tcPr>
          <w:p w14:paraId="3B517470" w14:textId="43DCF274" w:rsidR="00E54966" w:rsidRPr="00BD2510" w:rsidRDefault="00E54966" w:rsidP="009A57F6">
            <w:pPr>
              <w:jc w:val="right"/>
              <w:rPr>
                <w:color w:val="000000"/>
              </w:rPr>
            </w:pPr>
            <w:r w:rsidRPr="0402C566">
              <w:rPr>
                <w:color w:val="000000" w:themeColor="text1"/>
              </w:rPr>
              <w:t>.76</w:t>
            </w:r>
            <w:r w:rsidR="28D2DD6F" w:rsidRPr="0402C566">
              <w:rPr>
                <w:color w:val="000000" w:themeColor="text1"/>
              </w:rPr>
              <w:t>4</w:t>
            </w:r>
          </w:p>
        </w:tc>
        <w:tc>
          <w:tcPr>
            <w:tcW w:w="236" w:type="dxa"/>
            <w:tcBorders>
              <w:bottom w:val="single" w:sz="4" w:space="0" w:color="auto"/>
            </w:tcBorders>
            <w:shd w:val="clear" w:color="auto" w:fill="auto"/>
            <w:tcMar>
              <w:left w:w="14" w:type="dxa"/>
              <w:right w:w="14" w:type="dxa"/>
            </w:tcMar>
            <w:vAlign w:val="bottom"/>
            <w:hideMark/>
          </w:tcPr>
          <w:p w14:paraId="3EECCFF8" w14:textId="77777777" w:rsidR="00E54966" w:rsidRPr="00BD2510" w:rsidRDefault="00E54966" w:rsidP="009A57F6">
            <w:pPr>
              <w:jc w:val="center"/>
              <w:rPr>
                <w:color w:val="000000"/>
              </w:rPr>
            </w:pPr>
            <w:r w:rsidRPr="00BD2510">
              <w:rPr>
                <w:color w:val="000000"/>
              </w:rPr>
              <w:t> </w:t>
            </w:r>
          </w:p>
        </w:tc>
        <w:tc>
          <w:tcPr>
            <w:tcW w:w="576" w:type="dxa"/>
            <w:tcBorders>
              <w:bottom w:val="single" w:sz="4" w:space="0" w:color="auto"/>
            </w:tcBorders>
            <w:shd w:val="clear" w:color="auto" w:fill="auto"/>
            <w:tcMar>
              <w:left w:w="14" w:type="dxa"/>
              <w:right w:w="14" w:type="dxa"/>
            </w:tcMar>
            <w:vAlign w:val="bottom"/>
            <w:hideMark/>
          </w:tcPr>
          <w:p w14:paraId="1DF32A6C" w14:textId="77777777" w:rsidR="00E54966" w:rsidRPr="00BD2510" w:rsidRDefault="00E54966" w:rsidP="009A57F6">
            <w:pPr>
              <w:jc w:val="right"/>
              <w:rPr>
                <w:color w:val="000000"/>
              </w:rPr>
            </w:pPr>
            <w:r w:rsidRPr="00BD2510">
              <w:rPr>
                <w:color w:val="000000"/>
              </w:rPr>
              <w:t>0.02</w:t>
            </w:r>
          </w:p>
        </w:tc>
        <w:tc>
          <w:tcPr>
            <w:tcW w:w="576" w:type="dxa"/>
            <w:tcBorders>
              <w:bottom w:val="single" w:sz="4" w:space="0" w:color="auto"/>
            </w:tcBorders>
            <w:shd w:val="clear" w:color="auto" w:fill="auto"/>
            <w:tcMar>
              <w:left w:w="14" w:type="dxa"/>
              <w:right w:w="14" w:type="dxa"/>
            </w:tcMar>
            <w:vAlign w:val="bottom"/>
            <w:hideMark/>
          </w:tcPr>
          <w:p w14:paraId="14AF3619" w14:textId="77777777" w:rsidR="00E54966" w:rsidRPr="00BD2510" w:rsidRDefault="00E54966" w:rsidP="009A57F6">
            <w:pPr>
              <w:jc w:val="right"/>
              <w:rPr>
                <w:color w:val="000000"/>
              </w:rPr>
            </w:pPr>
            <w:r w:rsidRPr="00BD2510">
              <w:rPr>
                <w:color w:val="000000"/>
              </w:rPr>
              <w:t>0.03</w:t>
            </w:r>
          </w:p>
        </w:tc>
        <w:tc>
          <w:tcPr>
            <w:tcW w:w="720" w:type="dxa"/>
            <w:tcBorders>
              <w:bottom w:val="single" w:sz="4" w:space="0" w:color="auto"/>
            </w:tcBorders>
            <w:shd w:val="clear" w:color="auto" w:fill="auto"/>
            <w:tcMar>
              <w:left w:w="14" w:type="dxa"/>
              <w:right w:w="14" w:type="dxa"/>
            </w:tcMar>
            <w:vAlign w:val="bottom"/>
            <w:hideMark/>
          </w:tcPr>
          <w:p w14:paraId="20BB0DCA" w14:textId="77777777" w:rsidR="00E54966" w:rsidRPr="00BD2510" w:rsidRDefault="00E54966" w:rsidP="009A57F6">
            <w:pPr>
              <w:jc w:val="right"/>
              <w:rPr>
                <w:color w:val="000000"/>
              </w:rPr>
            </w:pPr>
            <w:r w:rsidRPr="00BD2510">
              <w:rPr>
                <w:color w:val="000000"/>
              </w:rPr>
              <w:t>.977</w:t>
            </w:r>
          </w:p>
        </w:tc>
        <w:tc>
          <w:tcPr>
            <w:tcW w:w="236" w:type="dxa"/>
            <w:tcBorders>
              <w:bottom w:val="single" w:sz="4" w:space="0" w:color="auto"/>
            </w:tcBorders>
            <w:shd w:val="clear" w:color="auto" w:fill="auto"/>
            <w:tcMar>
              <w:left w:w="14" w:type="dxa"/>
              <w:right w:w="14" w:type="dxa"/>
            </w:tcMar>
            <w:vAlign w:val="bottom"/>
            <w:hideMark/>
          </w:tcPr>
          <w:p w14:paraId="430CB468" w14:textId="77777777" w:rsidR="00E54966" w:rsidRPr="00BD2510" w:rsidRDefault="00E54966" w:rsidP="009A57F6">
            <w:pPr>
              <w:jc w:val="center"/>
              <w:rPr>
                <w:color w:val="000000"/>
              </w:rPr>
            </w:pPr>
            <w:r w:rsidRPr="00BD2510">
              <w:rPr>
                <w:color w:val="000000"/>
              </w:rPr>
              <w:t> </w:t>
            </w:r>
          </w:p>
        </w:tc>
        <w:tc>
          <w:tcPr>
            <w:tcW w:w="576" w:type="dxa"/>
            <w:tcBorders>
              <w:bottom w:val="single" w:sz="4" w:space="0" w:color="auto"/>
            </w:tcBorders>
            <w:shd w:val="clear" w:color="auto" w:fill="auto"/>
            <w:tcMar>
              <w:left w:w="14" w:type="dxa"/>
              <w:right w:w="14" w:type="dxa"/>
            </w:tcMar>
            <w:vAlign w:val="bottom"/>
            <w:hideMark/>
          </w:tcPr>
          <w:p w14:paraId="5971D232" w14:textId="77777777" w:rsidR="00E54966" w:rsidRPr="00BD2510" w:rsidRDefault="00E54966" w:rsidP="009A57F6">
            <w:pPr>
              <w:jc w:val="right"/>
              <w:rPr>
                <w:color w:val="000000"/>
              </w:rPr>
            </w:pPr>
            <w:r w:rsidRPr="00BD2510">
              <w:rPr>
                <w:color w:val="000000"/>
              </w:rPr>
              <w:t>1.67</w:t>
            </w:r>
          </w:p>
        </w:tc>
        <w:tc>
          <w:tcPr>
            <w:tcW w:w="576" w:type="dxa"/>
            <w:tcBorders>
              <w:bottom w:val="single" w:sz="4" w:space="0" w:color="auto"/>
            </w:tcBorders>
            <w:shd w:val="clear" w:color="auto" w:fill="auto"/>
            <w:tcMar>
              <w:left w:w="14" w:type="dxa"/>
              <w:right w:w="14" w:type="dxa"/>
            </w:tcMar>
            <w:vAlign w:val="bottom"/>
            <w:hideMark/>
          </w:tcPr>
          <w:p w14:paraId="7E99AEE3" w14:textId="77777777" w:rsidR="00E54966" w:rsidRPr="00BD2510" w:rsidRDefault="00E54966" w:rsidP="009A57F6">
            <w:pPr>
              <w:jc w:val="right"/>
              <w:rPr>
                <w:color w:val="000000"/>
              </w:rPr>
            </w:pPr>
            <w:r w:rsidRPr="00BD2510">
              <w:rPr>
                <w:color w:val="000000"/>
              </w:rPr>
              <w:t>0.85</w:t>
            </w:r>
          </w:p>
        </w:tc>
        <w:tc>
          <w:tcPr>
            <w:tcW w:w="720" w:type="dxa"/>
            <w:tcBorders>
              <w:bottom w:val="single" w:sz="4" w:space="0" w:color="auto"/>
            </w:tcBorders>
            <w:shd w:val="clear" w:color="auto" w:fill="auto"/>
            <w:tcMar>
              <w:left w:w="14" w:type="dxa"/>
              <w:right w:w="14" w:type="dxa"/>
            </w:tcMar>
            <w:vAlign w:val="bottom"/>
            <w:hideMark/>
          </w:tcPr>
          <w:p w14:paraId="68D73BCA" w14:textId="77777777" w:rsidR="00E54966" w:rsidRPr="00BD2510" w:rsidRDefault="00E54966" w:rsidP="009A57F6">
            <w:pPr>
              <w:jc w:val="right"/>
              <w:rPr>
                <w:color w:val="000000"/>
              </w:rPr>
            </w:pPr>
            <w:r w:rsidRPr="00BD2510">
              <w:rPr>
                <w:color w:val="000000"/>
              </w:rPr>
              <w:t>.396</w:t>
            </w:r>
          </w:p>
        </w:tc>
        <w:tc>
          <w:tcPr>
            <w:tcW w:w="236" w:type="dxa"/>
            <w:tcBorders>
              <w:bottom w:val="single" w:sz="4" w:space="0" w:color="auto"/>
            </w:tcBorders>
            <w:tcMar>
              <w:left w:w="14" w:type="dxa"/>
              <w:right w:w="14" w:type="dxa"/>
            </w:tcMar>
          </w:tcPr>
          <w:p w14:paraId="241DA201" w14:textId="77777777" w:rsidR="00E54966" w:rsidRPr="00BD2510" w:rsidRDefault="00E54966" w:rsidP="009A57F6">
            <w:pPr>
              <w:jc w:val="right"/>
              <w:rPr>
                <w:color w:val="000000"/>
              </w:rPr>
            </w:pPr>
          </w:p>
        </w:tc>
        <w:tc>
          <w:tcPr>
            <w:tcW w:w="576" w:type="dxa"/>
            <w:tcBorders>
              <w:bottom w:val="single" w:sz="4" w:space="0" w:color="auto"/>
            </w:tcBorders>
            <w:tcMar>
              <w:left w:w="14" w:type="dxa"/>
              <w:right w:w="14" w:type="dxa"/>
            </w:tcMar>
            <w:vAlign w:val="bottom"/>
          </w:tcPr>
          <w:p w14:paraId="1FDCD03D" w14:textId="77777777" w:rsidR="00E54966" w:rsidRPr="00BD2510" w:rsidRDefault="00E54966" w:rsidP="009A57F6">
            <w:pPr>
              <w:jc w:val="right"/>
              <w:rPr>
                <w:color w:val="000000"/>
              </w:rPr>
            </w:pPr>
            <w:r w:rsidRPr="00BD2510">
              <w:rPr>
                <w:color w:val="000000"/>
              </w:rPr>
              <w:t>10.17</w:t>
            </w:r>
          </w:p>
        </w:tc>
        <w:tc>
          <w:tcPr>
            <w:tcW w:w="576" w:type="dxa"/>
            <w:tcBorders>
              <w:bottom w:val="single" w:sz="4" w:space="0" w:color="auto"/>
            </w:tcBorders>
            <w:tcMar>
              <w:left w:w="14" w:type="dxa"/>
              <w:right w:w="14" w:type="dxa"/>
            </w:tcMar>
            <w:vAlign w:val="bottom"/>
          </w:tcPr>
          <w:p w14:paraId="752D7FC3" w14:textId="77777777" w:rsidR="00E54966" w:rsidRPr="00BD2510" w:rsidRDefault="00E54966" w:rsidP="009A57F6">
            <w:pPr>
              <w:jc w:val="right"/>
              <w:rPr>
                <w:color w:val="000000"/>
              </w:rPr>
            </w:pPr>
            <w:r w:rsidRPr="00BD2510">
              <w:rPr>
                <w:color w:val="000000"/>
              </w:rPr>
              <w:t>4.42</w:t>
            </w:r>
          </w:p>
        </w:tc>
        <w:tc>
          <w:tcPr>
            <w:tcW w:w="720" w:type="dxa"/>
            <w:tcBorders>
              <w:bottom w:val="single" w:sz="4" w:space="0" w:color="auto"/>
            </w:tcBorders>
            <w:tcMar>
              <w:left w:w="14" w:type="dxa"/>
              <w:right w:w="14" w:type="dxa"/>
            </w:tcMar>
            <w:vAlign w:val="bottom"/>
          </w:tcPr>
          <w:p w14:paraId="6D8B403E" w14:textId="77777777" w:rsidR="00E54966" w:rsidRPr="00BD2510" w:rsidRDefault="00E54966" w:rsidP="009A57F6">
            <w:pPr>
              <w:jc w:val="right"/>
              <w:rPr>
                <w:color w:val="000000"/>
              </w:rPr>
            </w:pPr>
            <w:r w:rsidRPr="00BD2510">
              <w:rPr>
                <w:b/>
                <w:bCs/>
                <w:color w:val="000000"/>
              </w:rPr>
              <w:t>&lt;.001</w:t>
            </w:r>
          </w:p>
        </w:tc>
      </w:tr>
    </w:tbl>
    <w:p w14:paraId="734A4475" w14:textId="774FE791" w:rsidR="00982ED7" w:rsidRDefault="00712EF5" w:rsidP="009A57F6">
      <w:pPr>
        <w:ind w:left="-180"/>
      </w:pPr>
      <w:r w:rsidRPr="00F31771">
        <w:rPr>
          <w:i/>
          <w:sz w:val="22"/>
          <w:szCs w:val="22"/>
        </w:rPr>
        <w:t>Note</w:t>
      </w:r>
      <w:r w:rsidRPr="00F31771">
        <w:rPr>
          <w:sz w:val="22"/>
          <w:szCs w:val="22"/>
        </w:rPr>
        <w:t>.</w:t>
      </w:r>
      <w:r w:rsidR="009321EA" w:rsidRPr="00F31771">
        <w:rPr>
          <w:sz w:val="22"/>
          <w:szCs w:val="22"/>
        </w:rPr>
        <w:t xml:space="preserve"> </w:t>
      </w:r>
      <w:r w:rsidR="00016DF8">
        <w:rPr>
          <w:sz w:val="22"/>
          <w:szCs w:val="22"/>
        </w:rPr>
        <w:t>E</w:t>
      </w:r>
      <w:r w:rsidRPr="00F31771">
        <w:rPr>
          <w:sz w:val="22"/>
          <w:szCs w:val="22"/>
        </w:rPr>
        <w:t>stimates combined over 20 imputed datasets. Significant indirect effects (</w:t>
      </w:r>
      <w:r w:rsidRPr="00F31771">
        <w:rPr>
          <w:i/>
          <w:sz w:val="22"/>
          <w:szCs w:val="22"/>
        </w:rPr>
        <w:t>p</w:t>
      </w:r>
      <w:r w:rsidR="00016DF8">
        <w:rPr>
          <w:sz w:val="22"/>
          <w:szCs w:val="22"/>
        </w:rPr>
        <w:t xml:space="preserve"> &lt; .05) are bolded. </w:t>
      </w:r>
      <w:r w:rsidRPr="00F31771">
        <w:rPr>
          <w:sz w:val="22"/>
          <w:szCs w:val="22"/>
        </w:rPr>
        <w:t>Covariates are not depicted but were included in statistical models.</w:t>
      </w:r>
      <w:r w:rsidR="009321EA" w:rsidRPr="00F31771">
        <w:rPr>
          <w:sz w:val="22"/>
          <w:szCs w:val="22"/>
        </w:rPr>
        <w:t xml:space="preserve"> </w:t>
      </w:r>
      <w:r w:rsidRPr="00F31771">
        <w:rPr>
          <w:sz w:val="22"/>
          <w:szCs w:val="22"/>
        </w:rPr>
        <w:t xml:space="preserve">For </w:t>
      </w:r>
      <w:r w:rsidR="00A51975">
        <w:rPr>
          <w:sz w:val="22"/>
          <w:szCs w:val="22"/>
        </w:rPr>
        <w:t xml:space="preserve">targeted </w:t>
      </w:r>
      <w:r w:rsidR="00A0732E">
        <w:rPr>
          <w:sz w:val="22"/>
          <w:szCs w:val="22"/>
        </w:rPr>
        <w:t xml:space="preserve">comprehension-related </w:t>
      </w:r>
      <w:r w:rsidR="00A51975">
        <w:rPr>
          <w:sz w:val="22"/>
          <w:szCs w:val="22"/>
        </w:rPr>
        <w:t>skill</w:t>
      </w:r>
      <w:r w:rsidR="00A0732E">
        <w:rPr>
          <w:sz w:val="22"/>
          <w:szCs w:val="22"/>
        </w:rPr>
        <w:t>s</w:t>
      </w:r>
      <w:r w:rsidRPr="00F31771">
        <w:rPr>
          <w:sz w:val="22"/>
          <w:szCs w:val="22"/>
        </w:rPr>
        <w:t>, covariates included whether children had English as their primary home language, cohort, and site.</w:t>
      </w:r>
      <w:r w:rsidR="009321EA" w:rsidRPr="00F31771">
        <w:rPr>
          <w:sz w:val="22"/>
          <w:szCs w:val="22"/>
        </w:rPr>
        <w:t xml:space="preserve"> </w:t>
      </w:r>
      <w:r w:rsidRPr="00F31771">
        <w:rPr>
          <w:sz w:val="22"/>
          <w:szCs w:val="22"/>
        </w:rPr>
        <w:t>For language comprehension outcomes, covariates included the pretest score on the relevant outcome, whether children had English as their primary home language, cohort, and site.</w:t>
      </w:r>
      <w:r w:rsidR="009321EA" w:rsidRPr="00F31771">
        <w:rPr>
          <w:sz w:val="22"/>
          <w:szCs w:val="22"/>
        </w:rPr>
        <w:t xml:space="preserve"> </w:t>
      </w:r>
      <w:r w:rsidRPr="00F31771">
        <w:rPr>
          <w:sz w:val="22"/>
          <w:szCs w:val="22"/>
        </w:rPr>
        <w:t>Comp = comprehension; TNR = Test of Narrative Retell; TNL = Test o</w:t>
      </w:r>
      <w:r w:rsidR="006F15A0" w:rsidRPr="00F31771">
        <w:rPr>
          <w:sz w:val="22"/>
          <w:szCs w:val="22"/>
        </w:rPr>
        <w:t xml:space="preserve">f Narrative Language; </w:t>
      </w:r>
      <w:proofErr w:type="spellStart"/>
      <w:r w:rsidR="006F15A0" w:rsidRPr="00F31771">
        <w:rPr>
          <w:sz w:val="22"/>
          <w:szCs w:val="22"/>
        </w:rPr>
        <w:t>Coef</w:t>
      </w:r>
      <w:proofErr w:type="spellEnd"/>
      <w:r w:rsidR="006F15A0" w:rsidRPr="00F31771">
        <w:rPr>
          <w:sz w:val="22"/>
          <w:szCs w:val="22"/>
        </w:rPr>
        <w:t xml:space="preserve"> = un</w:t>
      </w:r>
      <w:r w:rsidRPr="00F31771">
        <w:rPr>
          <w:sz w:val="22"/>
          <w:szCs w:val="22"/>
        </w:rPr>
        <w:t xml:space="preserve">standardized regression coefficient; </w:t>
      </w:r>
      <w:r w:rsidRPr="00F31771">
        <w:rPr>
          <w:i/>
          <w:sz w:val="22"/>
          <w:szCs w:val="22"/>
        </w:rPr>
        <w:t>z</w:t>
      </w:r>
      <w:r w:rsidRPr="00F31771">
        <w:rPr>
          <w:sz w:val="22"/>
          <w:szCs w:val="22"/>
        </w:rPr>
        <w:t xml:space="preserve"> = ratio of parameter </w:t>
      </w:r>
      <w:proofErr w:type="gramStart"/>
      <w:r w:rsidRPr="00F31771">
        <w:rPr>
          <w:sz w:val="22"/>
          <w:szCs w:val="22"/>
        </w:rPr>
        <w:t>estimate</w:t>
      </w:r>
      <w:proofErr w:type="gramEnd"/>
      <w:r w:rsidRPr="00F31771">
        <w:rPr>
          <w:sz w:val="22"/>
          <w:szCs w:val="22"/>
        </w:rPr>
        <w:t xml:space="preserve"> to standard error. </w:t>
      </w:r>
    </w:p>
    <w:sectPr w:rsidR="00982ED7" w:rsidSect="00CB3D78">
      <w:footerReference w:type="default" r:id="rId84"/>
      <w:footerReference w:type="first" r:id="rId8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2DC70" w14:textId="77777777" w:rsidR="00FE531C" w:rsidRDefault="00FE531C" w:rsidP="00E80174">
      <w:r>
        <w:separator/>
      </w:r>
    </w:p>
  </w:endnote>
  <w:endnote w:type="continuationSeparator" w:id="0">
    <w:p w14:paraId="596CA19F" w14:textId="77777777" w:rsidR="00FE531C" w:rsidRDefault="00FE531C" w:rsidP="00E80174">
      <w:r>
        <w:continuationSeparator/>
      </w:r>
    </w:p>
  </w:endnote>
  <w:endnote w:type="continuationNotice" w:id="1">
    <w:p w14:paraId="751A9BC6" w14:textId="77777777" w:rsidR="00FE531C" w:rsidRDefault="00FE53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9C127" w14:textId="77777777" w:rsidR="00941DA1" w:rsidRDefault="00941D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C190" w14:textId="49236233" w:rsidR="00941DA1" w:rsidRDefault="00941DA1" w:rsidP="42CA59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00941DA1" w14:paraId="5A971A63" w14:textId="77777777" w:rsidTr="42CA5987">
      <w:tc>
        <w:tcPr>
          <w:tcW w:w="4320" w:type="dxa"/>
        </w:tcPr>
        <w:p w14:paraId="6EB408E4" w14:textId="3D586D74" w:rsidR="00941DA1" w:rsidRDefault="00941DA1" w:rsidP="42CA5987">
          <w:pPr>
            <w:pStyle w:val="Header"/>
            <w:ind w:left="-115"/>
          </w:pPr>
        </w:p>
      </w:tc>
      <w:tc>
        <w:tcPr>
          <w:tcW w:w="4320" w:type="dxa"/>
        </w:tcPr>
        <w:p w14:paraId="67286273" w14:textId="10D0690F" w:rsidR="00941DA1" w:rsidRDefault="00941DA1" w:rsidP="42CA5987">
          <w:pPr>
            <w:pStyle w:val="Header"/>
            <w:jc w:val="center"/>
          </w:pPr>
        </w:p>
      </w:tc>
      <w:tc>
        <w:tcPr>
          <w:tcW w:w="4320" w:type="dxa"/>
        </w:tcPr>
        <w:p w14:paraId="389122AE" w14:textId="71DB09CC" w:rsidR="00941DA1" w:rsidRDefault="00941DA1" w:rsidP="42CA5987">
          <w:pPr>
            <w:pStyle w:val="Header"/>
            <w:ind w:right="-115"/>
            <w:jc w:val="right"/>
          </w:pPr>
        </w:p>
      </w:tc>
    </w:tr>
  </w:tbl>
  <w:p w14:paraId="4E8D01EF" w14:textId="69CF7AE4" w:rsidR="00941DA1" w:rsidRDefault="00941DA1" w:rsidP="42CA59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7412E" w14:textId="0A668F07" w:rsidR="00941DA1" w:rsidRDefault="00941DA1" w:rsidP="42CA59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E81CE" w14:textId="068D3FEF" w:rsidR="00941DA1" w:rsidRDefault="00941DA1" w:rsidP="42CA5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CA8FA" w14:textId="77777777" w:rsidR="00FE531C" w:rsidRDefault="00FE531C" w:rsidP="00E80174">
      <w:r>
        <w:separator/>
      </w:r>
    </w:p>
  </w:footnote>
  <w:footnote w:type="continuationSeparator" w:id="0">
    <w:p w14:paraId="6DB3A3AD" w14:textId="77777777" w:rsidR="00FE531C" w:rsidRDefault="00FE531C" w:rsidP="00E80174">
      <w:r>
        <w:continuationSeparator/>
      </w:r>
    </w:p>
  </w:footnote>
  <w:footnote w:type="continuationNotice" w:id="1">
    <w:p w14:paraId="1BB1F045" w14:textId="77777777" w:rsidR="00FE531C" w:rsidRDefault="00FE53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BE4C2" w14:textId="1726D026" w:rsidR="00941DA1" w:rsidRDefault="00941DA1">
    <w:pPr>
      <w:pStyle w:val="Header"/>
    </w:pPr>
    <w:r>
      <w:t>PK AND K IMPACTS OF LET’S KNOW!</w:t>
    </w:r>
    <w:r>
      <w:tab/>
    </w:r>
    <w:r>
      <w:tab/>
    </w:r>
    <w:r>
      <w:fldChar w:fldCharType="begin"/>
    </w:r>
    <w:r>
      <w:instrText xml:space="preserve"> PAGE   \* MERGEFORMAT </w:instrText>
    </w:r>
    <w:r>
      <w:fldChar w:fldCharType="separate"/>
    </w:r>
    <w:r w:rsidR="00A556A8">
      <w:rPr>
        <w:noProof/>
      </w:rPr>
      <w:t>59</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51DC4" w14:textId="03E1C57C" w:rsidR="00941DA1" w:rsidRDefault="00941DA1" w:rsidP="00E80174">
    <w:pPr>
      <w:pStyle w:val="Header"/>
    </w:pPr>
    <w:r>
      <w:t>PK AND K IMPACTS OF LET’S KNOW!</w:t>
    </w:r>
    <w:r>
      <w:tab/>
    </w:r>
    <w:r>
      <w:tab/>
    </w:r>
    <w:r>
      <w:fldChar w:fldCharType="begin"/>
    </w:r>
    <w:r>
      <w:instrText xml:space="preserve"> PAGE   \* MERGEFORMAT </w:instrText>
    </w:r>
    <w:r>
      <w:fldChar w:fldCharType="separate"/>
    </w:r>
    <w:r w:rsidR="00A556A8">
      <w:rPr>
        <w:noProof/>
      </w:rPr>
      <w:t>63</w:t>
    </w:r>
    <w:r>
      <w:rPr>
        <w:noProof/>
      </w:rPr>
      <w:fldChar w:fldCharType="end"/>
    </w:r>
  </w:p>
  <w:p w14:paraId="6333A2CC" w14:textId="77777777" w:rsidR="00941DA1" w:rsidRDefault="00941D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E6806"/>
    <w:multiLevelType w:val="hybridMultilevel"/>
    <w:tmpl w:val="F2008510"/>
    <w:lvl w:ilvl="0" w:tplc="2B6AF496">
      <w:start w:val="1"/>
      <w:numFmt w:val="bullet"/>
      <w:lvlText w:val=""/>
      <w:lvlJc w:val="left"/>
      <w:pPr>
        <w:tabs>
          <w:tab w:val="num" w:pos="720"/>
        </w:tabs>
        <w:ind w:left="720" w:hanging="360"/>
      </w:pPr>
      <w:rPr>
        <w:rFonts w:ascii="Wingdings 3" w:hAnsi="Wingdings 3" w:hint="default"/>
      </w:rPr>
    </w:lvl>
    <w:lvl w:ilvl="1" w:tplc="DD0813D4" w:tentative="1">
      <w:start w:val="1"/>
      <w:numFmt w:val="bullet"/>
      <w:lvlText w:val=""/>
      <w:lvlJc w:val="left"/>
      <w:pPr>
        <w:tabs>
          <w:tab w:val="num" w:pos="1440"/>
        </w:tabs>
        <w:ind w:left="1440" w:hanging="360"/>
      </w:pPr>
      <w:rPr>
        <w:rFonts w:ascii="Wingdings 3" w:hAnsi="Wingdings 3" w:hint="default"/>
      </w:rPr>
    </w:lvl>
    <w:lvl w:ilvl="2" w:tplc="25A8067E" w:tentative="1">
      <w:start w:val="1"/>
      <w:numFmt w:val="bullet"/>
      <w:lvlText w:val=""/>
      <w:lvlJc w:val="left"/>
      <w:pPr>
        <w:tabs>
          <w:tab w:val="num" w:pos="2160"/>
        </w:tabs>
        <w:ind w:left="2160" w:hanging="360"/>
      </w:pPr>
      <w:rPr>
        <w:rFonts w:ascii="Wingdings 3" w:hAnsi="Wingdings 3" w:hint="default"/>
      </w:rPr>
    </w:lvl>
    <w:lvl w:ilvl="3" w:tplc="6C44E4A6" w:tentative="1">
      <w:start w:val="1"/>
      <w:numFmt w:val="bullet"/>
      <w:lvlText w:val=""/>
      <w:lvlJc w:val="left"/>
      <w:pPr>
        <w:tabs>
          <w:tab w:val="num" w:pos="2880"/>
        </w:tabs>
        <w:ind w:left="2880" w:hanging="360"/>
      </w:pPr>
      <w:rPr>
        <w:rFonts w:ascii="Wingdings 3" w:hAnsi="Wingdings 3" w:hint="default"/>
      </w:rPr>
    </w:lvl>
    <w:lvl w:ilvl="4" w:tplc="646E4AA8" w:tentative="1">
      <w:start w:val="1"/>
      <w:numFmt w:val="bullet"/>
      <w:lvlText w:val=""/>
      <w:lvlJc w:val="left"/>
      <w:pPr>
        <w:tabs>
          <w:tab w:val="num" w:pos="3600"/>
        </w:tabs>
        <w:ind w:left="3600" w:hanging="360"/>
      </w:pPr>
      <w:rPr>
        <w:rFonts w:ascii="Wingdings 3" w:hAnsi="Wingdings 3" w:hint="default"/>
      </w:rPr>
    </w:lvl>
    <w:lvl w:ilvl="5" w:tplc="9B5A497A" w:tentative="1">
      <w:start w:val="1"/>
      <w:numFmt w:val="bullet"/>
      <w:lvlText w:val=""/>
      <w:lvlJc w:val="left"/>
      <w:pPr>
        <w:tabs>
          <w:tab w:val="num" w:pos="4320"/>
        </w:tabs>
        <w:ind w:left="4320" w:hanging="360"/>
      </w:pPr>
      <w:rPr>
        <w:rFonts w:ascii="Wingdings 3" w:hAnsi="Wingdings 3" w:hint="default"/>
      </w:rPr>
    </w:lvl>
    <w:lvl w:ilvl="6" w:tplc="53487886" w:tentative="1">
      <w:start w:val="1"/>
      <w:numFmt w:val="bullet"/>
      <w:lvlText w:val=""/>
      <w:lvlJc w:val="left"/>
      <w:pPr>
        <w:tabs>
          <w:tab w:val="num" w:pos="5040"/>
        </w:tabs>
        <w:ind w:left="5040" w:hanging="360"/>
      </w:pPr>
      <w:rPr>
        <w:rFonts w:ascii="Wingdings 3" w:hAnsi="Wingdings 3" w:hint="default"/>
      </w:rPr>
    </w:lvl>
    <w:lvl w:ilvl="7" w:tplc="0BDEBDA8" w:tentative="1">
      <w:start w:val="1"/>
      <w:numFmt w:val="bullet"/>
      <w:lvlText w:val=""/>
      <w:lvlJc w:val="left"/>
      <w:pPr>
        <w:tabs>
          <w:tab w:val="num" w:pos="5760"/>
        </w:tabs>
        <w:ind w:left="5760" w:hanging="360"/>
      </w:pPr>
      <w:rPr>
        <w:rFonts w:ascii="Wingdings 3" w:hAnsi="Wingdings 3" w:hint="default"/>
      </w:rPr>
    </w:lvl>
    <w:lvl w:ilvl="8" w:tplc="8E9C7F58"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13DB7845"/>
    <w:multiLevelType w:val="hybridMultilevel"/>
    <w:tmpl w:val="A1DE7164"/>
    <w:lvl w:ilvl="0" w:tplc="66FA156C">
      <w:start w:val="1"/>
      <w:numFmt w:val="decimal"/>
      <w:lvlText w:val="%1."/>
      <w:lvlJc w:val="left"/>
      <w:pPr>
        <w:tabs>
          <w:tab w:val="num" w:pos="720"/>
        </w:tabs>
        <w:ind w:left="720" w:hanging="360"/>
      </w:pPr>
    </w:lvl>
    <w:lvl w:ilvl="1" w:tplc="152EF35C" w:tentative="1">
      <w:start w:val="1"/>
      <w:numFmt w:val="decimal"/>
      <w:lvlText w:val="%2."/>
      <w:lvlJc w:val="left"/>
      <w:pPr>
        <w:tabs>
          <w:tab w:val="num" w:pos="1440"/>
        </w:tabs>
        <w:ind w:left="1440" w:hanging="360"/>
      </w:pPr>
    </w:lvl>
    <w:lvl w:ilvl="2" w:tplc="B7747C64" w:tentative="1">
      <w:start w:val="1"/>
      <w:numFmt w:val="decimal"/>
      <w:lvlText w:val="%3."/>
      <w:lvlJc w:val="left"/>
      <w:pPr>
        <w:tabs>
          <w:tab w:val="num" w:pos="2160"/>
        </w:tabs>
        <w:ind w:left="2160" w:hanging="360"/>
      </w:pPr>
    </w:lvl>
    <w:lvl w:ilvl="3" w:tplc="9D345B4C" w:tentative="1">
      <w:start w:val="1"/>
      <w:numFmt w:val="decimal"/>
      <w:lvlText w:val="%4."/>
      <w:lvlJc w:val="left"/>
      <w:pPr>
        <w:tabs>
          <w:tab w:val="num" w:pos="2880"/>
        </w:tabs>
        <w:ind w:left="2880" w:hanging="360"/>
      </w:pPr>
    </w:lvl>
    <w:lvl w:ilvl="4" w:tplc="FDD46B80" w:tentative="1">
      <w:start w:val="1"/>
      <w:numFmt w:val="decimal"/>
      <w:lvlText w:val="%5."/>
      <w:lvlJc w:val="left"/>
      <w:pPr>
        <w:tabs>
          <w:tab w:val="num" w:pos="3600"/>
        </w:tabs>
        <w:ind w:left="3600" w:hanging="360"/>
      </w:pPr>
    </w:lvl>
    <w:lvl w:ilvl="5" w:tplc="8E446906" w:tentative="1">
      <w:start w:val="1"/>
      <w:numFmt w:val="decimal"/>
      <w:lvlText w:val="%6."/>
      <w:lvlJc w:val="left"/>
      <w:pPr>
        <w:tabs>
          <w:tab w:val="num" w:pos="4320"/>
        </w:tabs>
        <w:ind w:left="4320" w:hanging="360"/>
      </w:pPr>
    </w:lvl>
    <w:lvl w:ilvl="6" w:tplc="6EA297D0" w:tentative="1">
      <w:start w:val="1"/>
      <w:numFmt w:val="decimal"/>
      <w:lvlText w:val="%7."/>
      <w:lvlJc w:val="left"/>
      <w:pPr>
        <w:tabs>
          <w:tab w:val="num" w:pos="5040"/>
        </w:tabs>
        <w:ind w:left="5040" w:hanging="360"/>
      </w:pPr>
    </w:lvl>
    <w:lvl w:ilvl="7" w:tplc="803CFE74" w:tentative="1">
      <w:start w:val="1"/>
      <w:numFmt w:val="decimal"/>
      <w:lvlText w:val="%8."/>
      <w:lvlJc w:val="left"/>
      <w:pPr>
        <w:tabs>
          <w:tab w:val="num" w:pos="5760"/>
        </w:tabs>
        <w:ind w:left="5760" w:hanging="360"/>
      </w:pPr>
    </w:lvl>
    <w:lvl w:ilvl="8" w:tplc="2EF6EFB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9d9evse6ffp07eesfqptv2lparspxf0d952&quot;&gt;ShaynePiasta-Recovered Aug 2021-Saved&lt;record-ids&gt;&lt;item&gt;323&lt;/item&gt;&lt;item&gt;524&lt;/item&gt;&lt;item&gt;801&lt;/item&gt;&lt;item&gt;1041&lt;/item&gt;&lt;item&gt;1177&lt;/item&gt;&lt;item&gt;1235&lt;/item&gt;&lt;item&gt;1329&lt;/item&gt;&lt;item&gt;1360&lt;/item&gt;&lt;item&gt;1942&lt;/item&gt;&lt;item&gt;2101&lt;/item&gt;&lt;item&gt;2271&lt;/item&gt;&lt;item&gt;2533&lt;/item&gt;&lt;item&gt;2537&lt;/item&gt;&lt;item&gt;2567&lt;/item&gt;&lt;item&gt;2664&lt;/item&gt;&lt;item&gt;2670&lt;/item&gt;&lt;item&gt;2698&lt;/item&gt;&lt;item&gt;2733&lt;/item&gt;&lt;item&gt;2859&lt;/item&gt;&lt;item&gt;2912&lt;/item&gt;&lt;item&gt;2962&lt;/item&gt;&lt;item&gt;3321&lt;/item&gt;&lt;item&gt;3331&lt;/item&gt;&lt;item&gt;3420&lt;/item&gt;&lt;item&gt;3563&lt;/item&gt;&lt;item&gt;3584&lt;/item&gt;&lt;item&gt;3639&lt;/item&gt;&lt;item&gt;3724&lt;/item&gt;&lt;item&gt;3740&lt;/item&gt;&lt;item&gt;3779&lt;/item&gt;&lt;item&gt;3781&lt;/item&gt;&lt;item&gt;3795&lt;/item&gt;&lt;item&gt;3805&lt;/item&gt;&lt;item&gt;3831&lt;/item&gt;&lt;item&gt;3861&lt;/item&gt;&lt;item&gt;3889&lt;/item&gt;&lt;item&gt;3929&lt;/item&gt;&lt;item&gt;3988&lt;/item&gt;&lt;item&gt;3992&lt;/item&gt;&lt;item&gt;4015&lt;/item&gt;&lt;item&gt;4023&lt;/item&gt;&lt;item&gt;4106&lt;/item&gt;&lt;item&gt;4113&lt;/item&gt;&lt;item&gt;4123&lt;/item&gt;&lt;item&gt;4275&lt;/item&gt;&lt;item&gt;4422&lt;/item&gt;&lt;item&gt;4448&lt;/item&gt;&lt;item&gt;4457&lt;/item&gt;&lt;item&gt;4505&lt;/item&gt;&lt;item&gt;4544&lt;/item&gt;&lt;item&gt;4565&lt;/item&gt;&lt;item&gt;4571&lt;/item&gt;&lt;item&gt;4702&lt;/item&gt;&lt;item&gt;4703&lt;/item&gt;&lt;item&gt;4704&lt;/item&gt;&lt;item&gt;4705&lt;/item&gt;&lt;item&gt;4706&lt;/item&gt;&lt;item&gt;4707&lt;/item&gt;&lt;item&gt;4708&lt;/item&gt;&lt;item&gt;4709&lt;/item&gt;&lt;item&gt;4728&lt;/item&gt;&lt;item&gt;4824&lt;/item&gt;&lt;item&gt;4827&lt;/item&gt;&lt;item&gt;4831&lt;/item&gt;&lt;item&gt;4883&lt;/item&gt;&lt;item&gt;4919&lt;/item&gt;&lt;item&gt;4978&lt;/item&gt;&lt;item&gt;5095&lt;/item&gt;&lt;item&gt;5110&lt;/item&gt;&lt;item&gt;5204&lt;/item&gt;&lt;item&gt;5205&lt;/item&gt;&lt;item&gt;5207&lt;/item&gt;&lt;item&gt;5208&lt;/item&gt;&lt;item&gt;5209&lt;/item&gt;&lt;item&gt;5210&lt;/item&gt;&lt;item&gt;5212&lt;/item&gt;&lt;item&gt;5213&lt;/item&gt;&lt;item&gt;5214&lt;/item&gt;&lt;item&gt;5259&lt;/item&gt;&lt;item&gt;5260&lt;/item&gt;&lt;item&gt;5262&lt;/item&gt;&lt;item&gt;5389&lt;/item&gt;&lt;item&gt;5415&lt;/item&gt;&lt;item&gt;5430&lt;/item&gt;&lt;item&gt;5439&lt;/item&gt;&lt;item&gt;5440&lt;/item&gt;&lt;item&gt;5441&lt;/item&gt;&lt;item&gt;5442&lt;/item&gt;&lt;item&gt;5443&lt;/item&gt;&lt;item&gt;5444&lt;/item&gt;&lt;item&gt;5445&lt;/item&gt;&lt;item&gt;5470&lt;/item&gt;&lt;/record-ids&gt;&lt;/item&gt;&lt;/Libraries&gt;"/>
  </w:docVars>
  <w:rsids>
    <w:rsidRoot w:val="00E80174"/>
    <w:rsid w:val="00000C05"/>
    <w:rsid w:val="000012BC"/>
    <w:rsid w:val="0000388C"/>
    <w:rsid w:val="00004E5A"/>
    <w:rsid w:val="00005483"/>
    <w:rsid w:val="0000643D"/>
    <w:rsid w:val="000064F5"/>
    <w:rsid w:val="0001068F"/>
    <w:rsid w:val="00010B02"/>
    <w:rsid w:val="00011176"/>
    <w:rsid w:val="00012D80"/>
    <w:rsid w:val="00014D44"/>
    <w:rsid w:val="00015CC0"/>
    <w:rsid w:val="00016DF8"/>
    <w:rsid w:val="000206D7"/>
    <w:rsid w:val="000216A0"/>
    <w:rsid w:val="0002250E"/>
    <w:rsid w:val="00022BA8"/>
    <w:rsid w:val="00023427"/>
    <w:rsid w:val="0002371D"/>
    <w:rsid w:val="00023808"/>
    <w:rsid w:val="00025E09"/>
    <w:rsid w:val="00026C5B"/>
    <w:rsid w:val="00027B54"/>
    <w:rsid w:val="000305F7"/>
    <w:rsid w:val="0003232E"/>
    <w:rsid w:val="000341C7"/>
    <w:rsid w:val="000343F5"/>
    <w:rsid w:val="00034CC9"/>
    <w:rsid w:val="00035BB8"/>
    <w:rsid w:val="000439BA"/>
    <w:rsid w:val="00046E9D"/>
    <w:rsid w:val="000472C2"/>
    <w:rsid w:val="000509B9"/>
    <w:rsid w:val="00050C71"/>
    <w:rsid w:val="00051AE2"/>
    <w:rsid w:val="0005292E"/>
    <w:rsid w:val="00052D49"/>
    <w:rsid w:val="0005431E"/>
    <w:rsid w:val="00054AF1"/>
    <w:rsid w:val="00054C46"/>
    <w:rsid w:val="00054DAC"/>
    <w:rsid w:val="00055CAF"/>
    <w:rsid w:val="00057E75"/>
    <w:rsid w:val="00062EEE"/>
    <w:rsid w:val="00063518"/>
    <w:rsid w:val="00063818"/>
    <w:rsid w:val="00066609"/>
    <w:rsid w:val="00066E6A"/>
    <w:rsid w:val="00072464"/>
    <w:rsid w:val="0007305B"/>
    <w:rsid w:val="000745BD"/>
    <w:rsid w:val="00074A3D"/>
    <w:rsid w:val="0007597E"/>
    <w:rsid w:val="000767A4"/>
    <w:rsid w:val="00076AFE"/>
    <w:rsid w:val="000779AC"/>
    <w:rsid w:val="00077A88"/>
    <w:rsid w:val="00077DA2"/>
    <w:rsid w:val="000814F7"/>
    <w:rsid w:val="00083C74"/>
    <w:rsid w:val="000849E2"/>
    <w:rsid w:val="000851A5"/>
    <w:rsid w:val="0009112F"/>
    <w:rsid w:val="000922DD"/>
    <w:rsid w:val="00092CA3"/>
    <w:rsid w:val="00093872"/>
    <w:rsid w:val="00094887"/>
    <w:rsid w:val="00095394"/>
    <w:rsid w:val="00095465"/>
    <w:rsid w:val="000975B6"/>
    <w:rsid w:val="000A008C"/>
    <w:rsid w:val="000A0093"/>
    <w:rsid w:val="000A0E4B"/>
    <w:rsid w:val="000A17F0"/>
    <w:rsid w:val="000A289C"/>
    <w:rsid w:val="000A2906"/>
    <w:rsid w:val="000A32D0"/>
    <w:rsid w:val="000A4B29"/>
    <w:rsid w:val="000A584A"/>
    <w:rsid w:val="000A6241"/>
    <w:rsid w:val="000A7649"/>
    <w:rsid w:val="000B2455"/>
    <w:rsid w:val="000B452E"/>
    <w:rsid w:val="000B530B"/>
    <w:rsid w:val="000B6729"/>
    <w:rsid w:val="000B6FCA"/>
    <w:rsid w:val="000B7271"/>
    <w:rsid w:val="000B7983"/>
    <w:rsid w:val="000C08A1"/>
    <w:rsid w:val="000C30E4"/>
    <w:rsid w:val="000C5945"/>
    <w:rsid w:val="000C59E7"/>
    <w:rsid w:val="000C7593"/>
    <w:rsid w:val="000D04BC"/>
    <w:rsid w:val="000D1B69"/>
    <w:rsid w:val="000D2042"/>
    <w:rsid w:val="000D43D8"/>
    <w:rsid w:val="000D47F2"/>
    <w:rsid w:val="000D5FB8"/>
    <w:rsid w:val="000D749C"/>
    <w:rsid w:val="000E0A44"/>
    <w:rsid w:val="000E123C"/>
    <w:rsid w:val="000E25C2"/>
    <w:rsid w:val="000E2BAB"/>
    <w:rsid w:val="000E4C50"/>
    <w:rsid w:val="000E6C31"/>
    <w:rsid w:val="000F0E69"/>
    <w:rsid w:val="000F217B"/>
    <w:rsid w:val="000F2438"/>
    <w:rsid w:val="000F4852"/>
    <w:rsid w:val="000F5452"/>
    <w:rsid w:val="00100B3E"/>
    <w:rsid w:val="00100D54"/>
    <w:rsid w:val="00101142"/>
    <w:rsid w:val="00103005"/>
    <w:rsid w:val="00103948"/>
    <w:rsid w:val="00104750"/>
    <w:rsid w:val="00104EB8"/>
    <w:rsid w:val="00106107"/>
    <w:rsid w:val="00106D69"/>
    <w:rsid w:val="00107183"/>
    <w:rsid w:val="00111397"/>
    <w:rsid w:val="001113CA"/>
    <w:rsid w:val="001117DF"/>
    <w:rsid w:val="00112210"/>
    <w:rsid w:val="00113BC2"/>
    <w:rsid w:val="001143D9"/>
    <w:rsid w:val="00114E89"/>
    <w:rsid w:val="00116203"/>
    <w:rsid w:val="00117012"/>
    <w:rsid w:val="00117270"/>
    <w:rsid w:val="0011736C"/>
    <w:rsid w:val="00117854"/>
    <w:rsid w:val="00120E77"/>
    <w:rsid w:val="001216CF"/>
    <w:rsid w:val="00121E5A"/>
    <w:rsid w:val="001230C6"/>
    <w:rsid w:val="00124CF1"/>
    <w:rsid w:val="001269E6"/>
    <w:rsid w:val="00130245"/>
    <w:rsid w:val="001316B4"/>
    <w:rsid w:val="00131FDE"/>
    <w:rsid w:val="001323DD"/>
    <w:rsid w:val="001326A6"/>
    <w:rsid w:val="001328D4"/>
    <w:rsid w:val="00133F1D"/>
    <w:rsid w:val="00134FEC"/>
    <w:rsid w:val="001356AF"/>
    <w:rsid w:val="00140F19"/>
    <w:rsid w:val="001413FA"/>
    <w:rsid w:val="00144540"/>
    <w:rsid w:val="00146C4C"/>
    <w:rsid w:val="00147FCF"/>
    <w:rsid w:val="00150622"/>
    <w:rsid w:val="00150951"/>
    <w:rsid w:val="00155596"/>
    <w:rsid w:val="00156AB0"/>
    <w:rsid w:val="00157135"/>
    <w:rsid w:val="001572E7"/>
    <w:rsid w:val="00157302"/>
    <w:rsid w:val="00157AE9"/>
    <w:rsid w:val="0016099D"/>
    <w:rsid w:val="00160B06"/>
    <w:rsid w:val="00160B6E"/>
    <w:rsid w:val="00160C61"/>
    <w:rsid w:val="00163E9F"/>
    <w:rsid w:val="00165767"/>
    <w:rsid w:val="00165F49"/>
    <w:rsid w:val="001746D3"/>
    <w:rsid w:val="001754E4"/>
    <w:rsid w:val="00175A17"/>
    <w:rsid w:val="00176A4A"/>
    <w:rsid w:val="00177225"/>
    <w:rsid w:val="00183660"/>
    <w:rsid w:val="00183C97"/>
    <w:rsid w:val="00185173"/>
    <w:rsid w:val="001863F2"/>
    <w:rsid w:val="00186BF6"/>
    <w:rsid w:val="00191BD3"/>
    <w:rsid w:val="001922F3"/>
    <w:rsid w:val="001923F3"/>
    <w:rsid w:val="0019261B"/>
    <w:rsid w:val="00192B4F"/>
    <w:rsid w:val="00193422"/>
    <w:rsid w:val="00193934"/>
    <w:rsid w:val="00194F25"/>
    <w:rsid w:val="00195B2D"/>
    <w:rsid w:val="0019665F"/>
    <w:rsid w:val="001A124A"/>
    <w:rsid w:val="001A47A8"/>
    <w:rsid w:val="001A70B6"/>
    <w:rsid w:val="001A7541"/>
    <w:rsid w:val="001B4B52"/>
    <w:rsid w:val="001B59A1"/>
    <w:rsid w:val="001C0208"/>
    <w:rsid w:val="001C0DA6"/>
    <w:rsid w:val="001C1341"/>
    <w:rsid w:val="001C3030"/>
    <w:rsid w:val="001C38CB"/>
    <w:rsid w:val="001C566D"/>
    <w:rsid w:val="001C7748"/>
    <w:rsid w:val="001D1B96"/>
    <w:rsid w:val="001D513A"/>
    <w:rsid w:val="001D6511"/>
    <w:rsid w:val="001E092E"/>
    <w:rsid w:val="001E0A21"/>
    <w:rsid w:val="001E10AB"/>
    <w:rsid w:val="001E1702"/>
    <w:rsid w:val="001E1C1A"/>
    <w:rsid w:val="001E2E1C"/>
    <w:rsid w:val="001E3CE0"/>
    <w:rsid w:val="001E40B7"/>
    <w:rsid w:val="001E7039"/>
    <w:rsid w:val="001E76AE"/>
    <w:rsid w:val="001F1B4A"/>
    <w:rsid w:val="001F40D5"/>
    <w:rsid w:val="001F5F65"/>
    <w:rsid w:val="00201A1F"/>
    <w:rsid w:val="0020213D"/>
    <w:rsid w:val="00204609"/>
    <w:rsid w:val="0020503E"/>
    <w:rsid w:val="00205346"/>
    <w:rsid w:val="00206C2E"/>
    <w:rsid w:val="00210FD7"/>
    <w:rsid w:val="00213320"/>
    <w:rsid w:val="00213C3D"/>
    <w:rsid w:val="00214147"/>
    <w:rsid w:val="00214B16"/>
    <w:rsid w:val="00215F4A"/>
    <w:rsid w:val="002172BF"/>
    <w:rsid w:val="00220DD6"/>
    <w:rsid w:val="00223897"/>
    <w:rsid w:val="002304E1"/>
    <w:rsid w:val="00231CE7"/>
    <w:rsid w:val="00233388"/>
    <w:rsid w:val="002336BC"/>
    <w:rsid w:val="0023384A"/>
    <w:rsid w:val="00235275"/>
    <w:rsid w:val="0023542B"/>
    <w:rsid w:val="00236AEB"/>
    <w:rsid w:val="0024039C"/>
    <w:rsid w:val="002416E6"/>
    <w:rsid w:val="00241870"/>
    <w:rsid w:val="00241882"/>
    <w:rsid w:val="00245288"/>
    <w:rsid w:val="0024590A"/>
    <w:rsid w:val="002468AE"/>
    <w:rsid w:val="00246CAE"/>
    <w:rsid w:val="00247F60"/>
    <w:rsid w:val="0025134E"/>
    <w:rsid w:val="00253ABC"/>
    <w:rsid w:val="00255ADC"/>
    <w:rsid w:val="00255B0F"/>
    <w:rsid w:val="00260546"/>
    <w:rsid w:val="002605FF"/>
    <w:rsid w:val="00260D18"/>
    <w:rsid w:val="002611C9"/>
    <w:rsid w:val="00261636"/>
    <w:rsid w:val="002629E8"/>
    <w:rsid w:val="00264A2F"/>
    <w:rsid w:val="00264DD9"/>
    <w:rsid w:val="00270535"/>
    <w:rsid w:val="002722E9"/>
    <w:rsid w:val="00273154"/>
    <w:rsid w:val="002739D6"/>
    <w:rsid w:val="00273FBC"/>
    <w:rsid w:val="00274BD8"/>
    <w:rsid w:val="00275A58"/>
    <w:rsid w:val="0028083E"/>
    <w:rsid w:val="002815A1"/>
    <w:rsid w:val="00281B06"/>
    <w:rsid w:val="00282AB3"/>
    <w:rsid w:val="002874E0"/>
    <w:rsid w:val="002902BF"/>
    <w:rsid w:val="0029187F"/>
    <w:rsid w:val="00291964"/>
    <w:rsid w:val="00292ACF"/>
    <w:rsid w:val="00292C89"/>
    <w:rsid w:val="002939A1"/>
    <w:rsid w:val="00293FE9"/>
    <w:rsid w:val="002941C1"/>
    <w:rsid w:val="00295137"/>
    <w:rsid w:val="0029584C"/>
    <w:rsid w:val="0029627B"/>
    <w:rsid w:val="00296B2C"/>
    <w:rsid w:val="00297C80"/>
    <w:rsid w:val="002A019C"/>
    <w:rsid w:val="002A0BB0"/>
    <w:rsid w:val="002A1021"/>
    <w:rsid w:val="002A7FE3"/>
    <w:rsid w:val="002A7FF6"/>
    <w:rsid w:val="002B148A"/>
    <w:rsid w:val="002B2C8E"/>
    <w:rsid w:val="002B2FBA"/>
    <w:rsid w:val="002B320D"/>
    <w:rsid w:val="002B449A"/>
    <w:rsid w:val="002B4A00"/>
    <w:rsid w:val="002B6A6E"/>
    <w:rsid w:val="002B6ABE"/>
    <w:rsid w:val="002B76F5"/>
    <w:rsid w:val="002C0CB4"/>
    <w:rsid w:val="002C35C9"/>
    <w:rsid w:val="002C48AB"/>
    <w:rsid w:val="002C5B10"/>
    <w:rsid w:val="002D05AA"/>
    <w:rsid w:val="002D0AC1"/>
    <w:rsid w:val="002D223B"/>
    <w:rsid w:val="002D2AA0"/>
    <w:rsid w:val="002D50BF"/>
    <w:rsid w:val="002D59A2"/>
    <w:rsid w:val="002D5B6D"/>
    <w:rsid w:val="002D6089"/>
    <w:rsid w:val="002D7E57"/>
    <w:rsid w:val="002E1CFF"/>
    <w:rsid w:val="002E31AB"/>
    <w:rsid w:val="002E6F07"/>
    <w:rsid w:val="002E6F97"/>
    <w:rsid w:val="002E7517"/>
    <w:rsid w:val="002E751F"/>
    <w:rsid w:val="002F37CE"/>
    <w:rsid w:val="002F3B45"/>
    <w:rsid w:val="002F46A2"/>
    <w:rsid w:val="002F52CF"/>
    <w:rsid w:val="002F5546"/>
    <w:rsid w:val="002F6230"/>
    <w:rsid w:val="002F68DE"/>
    <w:rsid w:val="002F6B5B"/>
    <w:rsid w:val="002F703D"/>
    <w:rsid w:val="00300D93"/>
    <w:rsid w:val="00301BE7"/>
    <w:rsid w:val="00302D7A"/>
    <w:rsid w:val="00303523"/>
    <w:rsid w:val="00303827"/>
    <w:rsid w:val="00304A4C"/>
    <w:rsid w:val="00304BCA"/>
    <w:rsid w:val="00304C17"/>
    <w:rsid w:val="00304DF9"/>
    <w:rsid w:val="00304E5B"/>
    <w:rsid w:val="00304F65"/>
    <w:rsid w:val="00305BF5"/>
    <w:rsid w:val="00305C13"/>
    <w:rsid w:val="0030626D"/>
    <w:rsid w:val="00306604"/>
    <w:rsid w:val="00306699"/>
    <w:rsid w:val="003066E2"/>
    <w:rsid w:val="00310114"/>
    <w:rsid w:val="00311CC2"/>
    <w:rsid w:val="00312F3A"/>
    <w:rsid w:val="00313671"/>
    <w:rsid w:val="0031399E"/>
    <w:rsid w:val="00313A09"/>
    <w:rsid w:val="003142F1"/>
    <w:rsid w:val="00314424"/>
    <w:rsid w:val="00314BB4"/>
    <w:rsid w:val="00314F65"/>
    <w:rsid w:val="0031630A"/>
    <w:rsid w:val="0031655E"/>
    <w:rsid w:val="00316626"/>
    <w:rsid w:val="00317228"/>
    <w:rsid w:val="003176D4"/>
    <w:rsid w:val="003206F0"/>
    <w:rsid w:val="003215A0"/>
    <w:rsid w:val="003246F9"/>
    <w:rsid w:val="0032604E"/>
    <w:rsid w:val="00326F62"/>
    <w:rsid w:val="003279CB"/>
    <w:rsid w:val="00327CD1"/>
    <w:rsid w:val="00330523"/>
    <w:rsid w:val="00330986"/>
    <w:rsid w:val="003317B4"/>
    <w:rsid w:val="003336CD"/>
    <w:rsid w:val="00334107"/>
    <w:rsid w:val="00335F7A"/>
    <w:rsid w:val="003377A8"/>
    <w:rsid w:val="0034057D"/>
    <w:rsid w:val="00340E7D"/>
    <w:rsid w:val="00344FE2"/>
    <w:rsid w:val="00345054"/>
    <w:rsid w:val="00345926"/>
    <w:rsid w:val="00345E02"/>
    <w:rsid w:val="003474F6"/>
    <w:rsid w:val="00347E9E"/>
    <w:rsid w:val="00351ADF"/>
    <w:rsid w:val="00352495"/>
    <w:rsid w:val="00354F79"/>
    <w:rsid w:val="00356CE0"/>
    <w:rsid w:val="00356E1C"/>
    <w:rsid w:val="003578D8"/>
    <w:rsid w:val="003612A1"/>
    <w:rsid w:val="0036157E"/>
    <w:rsid w:val="00361CA3"/>
    <w:rsid w:val="0036204D"/>
    <w:rsid w:val="00362BC5"/>
    <w:rsid w:val="00363260"/>
    <w:rsid w:val="00364FA1"/>
    <w:rsid w:val="00365B37"/>
    <w:rsid w:val="00366A65"/>
    <w:rsid w:val="00367CA3"/>
    <w:rsid w:val="0037008E"/>
    <w:rsid w:val="00370D2E"/>
    <w:rsid w:val="00371183"/>
    <w:rsid w:val="0037282C"/>
    <w:rsid w:val="0037376E"/>
    <w:rsid w:val="003739F0"/>
    <w:rsid w:val="00374D5E"/>
    <w:rsid w:val="00375F8C"/>
    <w:rsid w:val="003762D4"/>
    <w:rsid w:val="0038149B"/>
    <w:rsid w:val="00382267"/>
    <w:rsid w:val="003831B2"/>
    <w:rsid w:val="003839AD"/>
    <w:rsid w:val="0038445F"/>
    <w:rsid w:val="0038569C"/>
    <w:rsid w:val="00386784"/>
    <w:rsid w:val="00390343"/>
    <w:rsid w:val="0039034C"/>
    <w:rsid w:val="00391DA9"/>
    <w:rsid w:val="0039231D"/>
    <w:rsid w:val="00393804"/>
    <w:rsid w:val="00393BE7"/>
    <w:rsid w:val="00393FA6"/>
    <w:rsid w:val="00394AE4"/>
    <w:rsid w:val="00394B14"/>
    <w:rsid w:val="003958DF"/>
    <w:rsid w:val="00396C38"/>
    <w:rsid w:val="00397B60"/>
    <w:rsid w:val="00397C03"/>
    <w:rsid w:val="003A2638"/>
    <w:rsid w:val="003A421C"/>
    <w:rsid w:val="003A4A8A"/>
    <w:rsid w:val="003A5452"/>
    <w:rsid w:val="003A7C0C"/>
    <w:rsid w:val="003B0580"/>
    <w:rsid w:val="003B0AB8"/>
    <w:rsid w:val="003B1AE4"/>
    <w:rsid w:val="003B267D"/>
    <w:rsid w:val="003B49AE"/>
    <w:rsid w:val="003B4DE7"/>
    <w:rsid w:val="003B780C"/>
    <w:rsid w:val="003C01CE"/>
    <w:rsid w:val="003C05C7"/>
    <w:rsid w:val="003C260B"/>
    <w:rsid w:val="003C302B"/>
    <w:rsid w:val="003C3238"/>
    <w:rsid w:val="003C5842"/>
    <w:rsid w:val="003D13D6"/>
    <w:rsid w:val="003D1EFB"/>
    <w:rsid w:val="003D67D7"/>
    <w:rsid w:val="003D6C7C"/>
    <w:rsid w:val="003E066A"/>
    <w:rsid w:val="003E2F43"/>
    <w:rsid w:val="003E3D66"/>
    <w:rsid w:val="003E5BB2"/>
    <w:rsid w:val="003E6650"/>
    <w:rsid w:val="003E6BF0"/>
    <w:rsid w:val="003E7FF7"/>
    <w:rsid w:val="003F098E"/>
    <w:rsid w:val="003F1558"/>
    <w:rsid w:val="003F160A"/>
    <w:rsid w:val="003F1847"/>
    <w:rsid w:val="003F2B07"/>
    <w:rsid w:val="003F49C4"/>
    <w:rsid w:val="003F7C94"/>
    <w:rsid w:val="004003A8"/>
    <w:rsid w:val="004009EF"/>
    <w:rsid w:val="004010AB"/>
    <w:rsid w:val="0040145B"/>
    <w:rsid w:val="00402E3E"/>
    <w:rsid w:val="00403186"/>
    <w:rsid w:val="004038E2"/>
    <w:rsid w:val="00403C03"/>
    <w:rsid w:val="00403D63"/>
    <w:rsid w:val="004045AF"/>
    <w:rsid w:val="00404B3C"/>
    <w:rsid w:val="004053FF"/>
    <w:rsid w:val="00411F23"/>
    <w:rsid w:val="00412322"/>
    <w:rsid w:val="004140C2"/>
    <w:rsid w:val="00417AC9"/>
    <w:rsid w:val="00420049"/>
    <w:rsid w:val="00420C65"/>
    <w:rsid w:val="00421CDA"/>
    <w:rsid w:val="004258EA"/>
    <w:rsid w:val="0042609F"/>
    <w:rsid w:val="00426508"/>
    <w:rsid w:val="00427436"/>
    <w:rsid w:val="00431BD6"/>
    <w:rsid w:val="00433BF7"/>
    <w:rsid w:val="00433EB1"/>
    <w:rsid w:val="00437DE9"/>
    <w:rsid w:val="00440D4F"/>
    <w:rsid w:val="00442677"/>
    <w:rsid w:val="00447336"/>
    <w:rsid w:val="00450347"/>
    <w:rsid w:val="00452116"/>
    <w:rsid w:val="0045660D"/>
    <w:rsid w:val="0045729E"/>
    <w:rsid w:val="004601C0"/>
    <w:rsid w:val="00460427"/>
    <w:rsid w:val="00460496"/>
    <w:rsid w:val="00460E90"/>
    <w:rsid w:val="00461295"/>
    <w:rsid w:val="004613D5"/>
    <w:rsid w:val="00461410"/>
    <w:rsid w:val="004621C2"/>
    <w:rsid w:val="0046227F"/>
    <w:rsid w:val="00463EDB"/>
    <w:rsid w:val="00470BF8"/>
    <w:rsid w:val="00473052"/>
    <w:rsid w:val="00473A17"/>
    <w:rsid w:val="00476080"/>
    <w:rsid w:val="00480611"/>
    <w:rsid w:val="00481CCF"/>
    <w:rsid w:val="004824EC"/>
    <w:rsid w:val="00483456"/>
    <w:rsid w:val="00483648"/>
    <w:rsid w:val="00484D22"/>
    <w:rsid w:val="00487475"/>
    <w:rsid w:val="0048772D"/>
    <w:rsid w:val="00487DDC"/>
    <w:rsid w:val="00491577"/>
    <w:rsid w:val="00492719"/>
    <w:rsid w:val="00492A4D"/>
    <w:rsid w:val="00495FAC"/>
    <w:rsid w:val="0049629D"/>
    <w:rsid w:val="00496349"/>
    <w:rsid w:val="004A094C"/>
    <w:rsid w:val="004A123F"/>
    <w:rsid w:val="004A1496"/>
    <w:rsid w:val="004A2E8E"/>
    <w:rsid w:val="004A2EC6"/>
    <w:rsid w:val="004A2F97"/>
    <w:rsid w:val="004A5008"/>
    <w:rsid w:val="004A5121"/>
    <w:rsid w:val="004A5A88"/>
    <w:rsid w:val="004A7E7F"/>
    <w:rsid w:val="004B0983"/>
    <w:rsid w:val="004B173F"/>
    <w:rsid w:val="004B2B3C"/>
    <w:rsid w:val="004B43CC"/>
    <w:rsid w:val="004B4C06"/>
    <w:rsid w:val="004B614F"/>
    <w:rsid w:val="004B748F"/>
    <w:rsid w:val="004C0295"/>
    <w:rsid w:val="004C0394"/>
    <w:rsid w:val="004C03A0"/>
    <w:rsid w:val="004C0982"/>
    <w:rsid w:val="004C2188"/>
    <w:rsid w:val="004C4614"/>
    <w:rsid w:val="004C4B3C"/>
    <w:rsid w:val="004C5DD0"/>
    <w:rsid w:val="004C68FD"/>
    <w:rsid w:val="004D3D3A"/>
    <w:rsid w:val="004D46AB"/>
    <w:rsid w:val="004D49C8"/>
    <w:rsid w:val="004D7672"/>
    <w:rsid w:val="004D7845"/>
    <w:rsid w:val="004E02E6"/>
    <w:rsid w:val="004E0B94"/>
    <w:rsid w:val="004E19EB"/>
    <w:rsid w:val="004E6823"/>
    <w:rsid w:val="004E73CC"/>
    <w:rsid w:val="004F2786"/>
    <w:rsid w:val="004F335E"/>
    <w:rsid w:val="004F3D78"/>
    <w:rsid w:val="004F5834"/>
    <w:rsid w:val="004F5B0A"/>
    <w:rsid w:val="004F6E61"/>
    <w:rsid w:val="005000A5"/>
    <w:rsid w:val="00500990"/>
    <w:rsid w:val="00502299"/>
    <w:rsid w:val="00503269"/>
    <w:rsid w:val="00503796"/>
    <w:rsid w:val="00503E0B"/>
    <w:rsid w:val="00504DB7"/>
    <w:rsid w:val="0050529A"/>
    <w:rsid w:val="005055E0"/>
    <w:rsid w:val="00505638"/>
    <w:rsid w:val="005069E7"/>
    <w:rsid w:val="00506A6D"/>
    <w:rsid w:val="00506F45"/>
    <w:rsid w:val="005071D7"/>
    <w:rsid w:val="005072DC"/>
    <w:rsid w:val="00511807"/>
    <w:rsid w:val="00516921"/>
    <w:rsid w:val="00520914"/>
    <w:rsid w:val="00520C4B"/>
    <w:rsid w:val="00521335"/>
    <w:rsid w:val="005214D4"/>
    <w:rsid w:val="00521847"/>
    <w:rsid w:val="00521C63"/>
    <w:rsid w:val="00522E52"/>
    <w:rsid w:val="00522E66"/>
    <w:rsid w:val="00523B97"/>
    <w:rsid w:val="00524D2C"/>
    <w:rsid w:val="00526758"/>
    <w:rsid w:val="005272FB"/>
    <w:rsid w:val="00531191"/>
    <w:rsid w:val="005333DC"/>
    <w:rsid w:val="005342CC"/>
    <w:rsid w:val="00534621"/>
    <w:rsid w:val="00535112"/>
    <w:rsid w:val="00535756"/>
    <w:rsid w:val="005369A9"/>
    <w:rsid w:val="005373A4"/>
    <w:rsid w:val="005412AF"/>
    <w:rsid w:val="00542648"/>
    <w:rsid w:val="00543C6F"/>
    <w:rsid w:val="005450BD"/>
    <w:rsid w:val="0054528B"/>
    <w:rsid w:val="00545FD7"/>
    <w:rsid w:val="0054617C"/>
    <w:rsid w:val="00546AE4"/>
    <w:rsid w:val="0054746D"/>
    <w:rsid w:val="00552694"/>
    <w:rsid w:val="0055288E"/>
    <w:rsid w:val="005541F7"/>
    <w:rsid w:val="0055556E"/>
    <w:rsid w:val="00556922"/>
    <w:rsid w:val="00556BC0"/>
    <w:rsid w:val="005645D1"/>
    <w:rsid w:val="00564A1F"/>
    <w:rsid w:val="00565FD0"/>
    <w:rsid w:val="0056603D"/>
    <w:rsid w:val="00567E6C"/>
    <w:rsid w:val="00570420"/>
    <w:rsid w:val="005726ED"/>
    <w:rsid w:val="00572F5E"/>
    <w:rsid w:val="00573189"/>
    <w:rsid w:val="005738C0"/>
    <w:rsid w:val="00574095"/>
    <w:rsid w:val="005753E8"/>
    <w:rsid w:val="00575BC8"/>
    <w:rsid w:val="00575F5C"/>
    <w:rsid w:val="005766AC"/>
    <w:rsid w:val="00576BFF"/>
    <w:rsid w:val="0058464B"/>
    <w:rsid w:val="00585C78"/>
    <w:rsid w:val="005861B8"/>
    <w:rsid w:val="005928DB"/>
    <w:rsid w:val="00592CC2"/>
    <w:rsid w:val="005939E2"/>
    <w:rsid w:val="00594808"/>
    <w:rsid w:val="00594FE3"/>
    <w:rsid w:val="005A0385"/>
    <w:rsid w:val="005A04B7"/>
    <w:rsid w:val="005A48EF"/>
    <w:rsid w:val="005A66C1"/>
    <w:rsid w:val="005B02F7"/>
    <w:rsid w:val="005B2519"/>
    <w:rsid w:val="005B32DF"/>
    <w:rsid w:val="005B4C8F"/>
    <w:rsid w:val="005B4DC6"/>
    <w:rsid w:val="005B4EFE"/>
    <w:rsid w:val="005B52FD"/>
    <w:rsid w:val="005B73BA"/>
    <w:rsid w:val="005B7FEC"/>
    <w:rsid w:val="005C0845"/>
    <w:rsid w:val="005C0D5D"/>
    <w:rsid w:val="005C1011"/>
    <w:rsid w:val="005C2523"/>
    <w:rsid w:val="005C46EC"/>
    <w:rsid w:val="005C58CD"/>
    <w:rsid w:val="005C5F7C"/>
    <w:rsid w:val="005C7CCB"/>
    <w:rsid w:val="005D04C1"/>
    <w:rsid w:val="005D1173"/>
    <w:rsid w:val="005D2CA8"/>
    <w:rsid w:val="005D2EA7"/>
    <w:rsid w:val="005D3B61"/>
    <w:rsid w:val="005D3BD7"/>
    <w:rsid w:val="005D4240"/>
    <w:rsid w:val="005D42AB"/>
    <w:rsid w:val="005D42D9"/>
    <w:rsid w:val="005D46C7"/>
    <w:rsid w:val="005D46DE"/>
    <w:rsid w:val="005D4DC5"/>
    <w:rsid w:val="005D6642"/>
    <w:rsid w:val="005D6CB1"/>
    <w:rsid w:val="005D71B0"/>
    <w:rsid w:val="005E09B3"/>
    <w:rsid w:val="005E229C"/>
    <w:rsid w:val="005E4DCC"/>
    <w:rsid w:val="005E6FC9"/>
    <w:rsid w:val="005E7040"/>
    <w:rsid w:val="005E77E3"/>
    <w:rsid w:val="005E780B"/>
    <w:rsid w:val="005F194C"/>
    <w:rsid w:val="005F3809"/>
    <w:rsid w:val="005F4F7E"/>
    <w:rsid w:val="005F7FA9"/>
    <w:rsid w:val="00600EBE"/>
    <w:rsid w:val="0060136C"/>
    <w:rsid w:val="006021A0"/>
    <w:rsid w:val="0060454D"/>
    <w:rsid w:val="00605ED2"/>
    <w:rsid w:val="0060759B"/>
    <w:rsid w:val="00610012"/>
    <w:rsid w:val="00610E8E"/>
    <w:rsid w:val="006149BA"/>
    <w:rsid w:val="00615591"/>
    <w:rsid w:val="006173D8"/>
    <w:rsid w:val="00617C33"/>
    <w:rsid w:val="0062002C"/>
    <w:rsid w:val="00620311"/>
    <w:rsid w:val="00620356"/>
    <w:rsid w:val="00621C12"/>
    <w:rsid w:val="00621D9C"/>
    <w:rsid w:val="0062224B"/>
    <w:rsid w:val="00626110"/>
    <w:rsid w:val="006262AD"/>
    <w:rsid w:val="00626398"/>
    <w:rsid w:val="00632507"/>
    <w:rsid w:val="00632F75"/>
    <w:rsid w:val="00641646"/>
    <w:rsid w:val="006432A9"/>
    <w:rsid w:val="00643B4B"/>
    <w:rsid w:val="00643B63"/>
    <w:rsid w:val="00644E91"/>
    <w:rsid w:val="00647C8A"/>
    <w:rsid w:val="00650D03"/>
    <w:rsid w:val="00651172"/>
    <w:rsid w:val="006530A0"/>
    <w:rsid w:val="00653B92"/>
    <w:rsid w:val="00654F68"/>
    <w:rsid w:val="00656EF5"/>
    <w:rsid w:val="00661C9C"/>
    <w:rsid w:val="00661F28"/>
    <w:rsid w:val="00662515"/>
    <w:rsid w:val="006625BD"/>
    <w:rsid w:val="00663AD3"/>
    <w:rsid w:val="00664105"/>
    <w:rsid w:val="00664897"/>
    <w:rsid w:val="00664DB4"/>
    <w:rsid w:val="00664DD9"/>
    <w:rsid w:val="00665544"/>
    <w:rsid w:val="006666BE"/>
    <w:rsid w:val="00666D92"/>
    <w:rsid w:val="006679EC"/>
    <w:rsid w:val="00670409"/>
    <w:rsid w:val="006707BA"/>
    <w:rsid w:val="006718FD"/>
    <w:rsid w:val="00672159"/>
    <w:rsid w:val="006723CF"/>
    <w:rsid w:val="00672925"/>
    <w:rsid w:val="0067470A"/>
    <w:rsid w:val="00674A42"/>
    <w:rsid w:val="00674BD1"/>
    <w:rsid w:val="00674EB3"/>
    <w:rsid w:val="006759D8"/>
    <w:rsid w:val="00675E3A"/>
    <w:rsid w:val="0067740E"/>
    <w:rsid w:val="00677A2A"/>
    <w:rsid w:val="006806E0"/>
    <w:rsid w:val="006813E6"/>
    <w:rsid w:val="0068225E"/>
    <w:rsid w:val="00682DFB"/>
    <w:rsid w:val="0068359B"/>
    <w:rsid w:val="006871A7"/>
    <w:rsid w:val="0069178B"/>
    <w:rsid w:val="00691E2C"/>
    <w:rsid w:val="00692D21"/>
    <w:rsid w:val="00694CD6"/>
    <w:rsid w:val="00694CFB"/>
    <w:rsid w:val="00695176"/>
    <w:rsid w:val="00695B29"/>
    <w:rsid w:val="00696739"/>
    <w:rsid w:val="00696A88"/>
    <w:rsid w:val="00697BEC"/>
    <w:rsid w:val="006A3E9B"/>
    <w:rsid w:val="006A6403"/>
    <w:rsid w:val="006A7D5B"/>
    <w:rsid w:val="006A7D8A"/>
    <w:rsid w:val="006B1E52"/>
    <w:rsid w:val="006B222C"/>
    <w:rsid w:val="006B39AC"/>
    <w:rsid w:val="006B3A2E"/>
    <w:rsid w:val="006B445B"/>
    <w:rsid w:val="006B49A0"/>
    <w:rsid w:val="006B7325"/>
    <w:rsid w:val="006C0B48"/>
    <w:rsid w:val="006C2D0E"/>
    <w:rsid w:val="006C4A50"/>
    <w:rsid w:val="006C4EB8"/>
    <w:rsid w:val="006C5085"/>
    <w:rsid w:val="006D05A2"/>
    <w:rsid w:val="006D134A"/>
    <w:rsid w:val="006D1920"/>
    <w:rsid w:val="006D380F"/>
    <w:rsid w:val="006D49D6"/>
    <w:rsid w:val="006D4EBD"/>
    <w:rsid w:val="006D5228"/>
    <w:rsid w:val="006D6630"/>
    <w:rsid w:val="006D6841"/>
    <w:rsid w:val="006D7486"/>
    <w:rsid w:val="006D7568"/>
    <w:rsid w:val="006D7ADC"/>
    <w:rsid w:val="006E1DC8"/>
    <w:rsid w:val="006E3604"/>
    <w:rsid w:val="006E4E78"/>
    <w:rsid w:val="006E652C"/>
    <w:rsid w:val="006E6AF7"/>
    <w:rsid w:val="006E7600"/>
    <w:rsid w:val="006F15A0"/>
    <w:rsid w:val="006F1B2B"/>
    <w:rsid w:val="006F1D4B"/>
    <w:rsid w:val="006F208E"/>
    <w:rsid w:val="006F2D87"/>
    <w:rsid w:val="006F3CF2"/>
    <w:rsid w:val="006F5FA8"/>
    <w:rsid w:val="006F744F"/>
    <w:rsid w:val="0070080B"/>
    <w:rsid w:val="00700935"/>
    <w:rsid w:val="00701E5D"/>
    <w:rsid w:val="00702471"/>
    <w:rsid w:val="0070322C"/>
    <w:rsid w:val="007043D8"/>
    <w:rsid w:val="007049B6"/>
    <w:rsid w:val="00706007"/>
    <w:rsid w:val="007062B1"/>
    <w:rsid w:val="00712EF5"/>
    <w:rsid w:val="007140F8"/>
    <w:rsid w:val="00714F65"/>
    <w:rsid w:val="00715B03"/>
    <w:rsid w:val="00716B71"/>
    <w:rsid w:val="00716D5D"/>
    <w:rsid w:val="007214C3"/>
    <w:rsid w:val="00723C4F"/>
    <w:rsid w:val="00725E09"/>
    <w:rsid w:val="00730437"/>
    <w:rsid w:val="007308A7"/>
    <w:rsid w:val="00730B3F"/>
    <w:rsid w:val="00732C03"/>
    <w:rsid w:val="00735D0E"/>
    <w:rsid w:val="007360F3"/>
    <w:rsid w:val="007373E0"/>
    <w:rsid w:val="00737F94"/>
    <w:rsid w:val="00741800"/>
    <w:rsid w:val="00742334"/>
    <w:rsid w:val="0074293D"/>
    <w:rsid w:val="007448DF"/>
    <w:rsid w:val="00744E83"/>
    <w:rsid w:val="007461D3"/>
    <w:rsid w:val="00746C10"/>
    <w:rsid w:val="007502BA"/>
    <w:rsid w:val="00750CE5"/>
    <w:rsid w:val="00752BA0"/>
    <w:rsid w:val="00753006"/>
    <w:rsid w:val="00755984"/>
    <w:rsid w:val="00755D23"/>
    <w:rsid w:val="00756B1D"/>
    <w:rsid w:val="0076007D"/>
    <w:rsid w:val="00761366"/>
    <w:rsid w:val="00761565"/>
    <w:rsid w:val="007639FB"/>
    <w:rsid w:val="00764406"/>
    <w:rsid w:val="007644DF"/>
    <w:rsid w:val="00766FE8"/>
    <w:rsid w:val="00767355"/>
    <w:rsid w:val="00770C93"/>
    <w:rsid w:val="00771607"/>
    <w:rsid w:val="007724B3"/>
    <w:rsid w:val="00772B63"/>
    <w:rsid w:val="007807F2"/>
    <w:rsid w:val="00780C24"/>
    <w:rsid w:val="0078131A"/>
    <w:rsid w:val="00783291"/>
    <w:rsid w:val="007837A7"/>
    <w:rsid w:val="00783C22"/>
    <w:rsid w:val="00784E59"/>
    <w:rsid w:val="00785130"/>
    <w:rsid w:val="00786447"/>
    <w:rsid w:val="00787087"/>
    <w:rsid w:val="00790AFC"/>
    <w:rsid w:val="00790CC5"/>
    <w:rsid w:val="00792555"/>
    <w:rsid w:val="0079294B"/>
    <w:rsid w:val="00793EE5"/>
    <w:rsid w:val="007947DC"/>
    <w:rsid w:val="00796E25"/>
    <w:rsid w:val="00797CA1"/>
    <w:rsid w:val="007A0424"/>
    <w:rsid w:val="007A224A"/>
    <w:rsid w:val="007A421B"/>
    <w:rsid w:val="007A4B65"/>
    <w:rsid w:val="007B153E"/>
    <w:rsid w:val="007B2C7E"/>
    <w:rsid w:val="007B2FA6"/>
    <w:rsid w:val="007B3770"/>
    <w:rsid w:val="007B40D5"/>
    <w:rsid w:val="007B4718"/>
    <w:rsid w:val="007B4B68"/>
    <w:rsid w:val="007B5940"/>
    <w:rsid w:val="007B5BBA"/>
    <w:rsid w:val="007C035A"/>
    <w:rsid w:val="007C1340"/>
    <w:rsid w:val="007C2D55"/>
    <w:rsid w:val="007C3247"/>
    <w:rsid w:val="007C44B5"/>
    <w:rsid w:val="007C65FC"/>
    <w:rsid w:val="007C66EB"/>
    <w:rsid w:val="007C67B2"/>
    <w:rsid w:val="007C6DD7"/>
    <w:rsid w:val="007D0075"/>
    <w:rsid w:val="007D175B"/>
    <w:rsid w:val="007D1875"/>
    <w:rsid w:val="007D29F8"/>
    <w:rsid w:val="007D77C9"/>
    <w:rsid w:val="007E046A"/>
    <w:rsid w:val="007E29C1"/>
    <w:rsid w:val="007E2E93"/>
    <w:rsid w:val="007E388A"/>
    <w:rsid w:val="007E3BF0"/>
    <w:rsid w:val="007E4AEC"/>
    <w:rsid w:val="007E7127"/>
    <w:rsid w:val="007E7656"/>
    <w:rsid w:val="007E7BFF"/>
    <w:rsid w:val="007F0061"/>
    <w:rsid w:val="007F173E"/>
    <w:rsid w:val="007F2339"/>
    <w:rsid w:val="007F297B"/>
    <w:rsid w:val="007F4069"/>
    <w:rsid w:val="007F4AA9"/>
    <w:rsid w:val="007F4D48"/>
    <w:rsid w:val="007F70F9"/>
    <w:rsid w:val="007F7143"/>
    <w:rsid w:val="007F7A30"/>
    <w:rsid w:val="0080177D"/>
    <w:rsid w:val="00801C2C"/>
    <w:rsid w:val="00801D27"/>
    <w:rsid w:val="008026BF"/>
    <w:rsid w:val="00804BCA"/>
    <w:rsid w:val="008061C9"/>
    <w:rsid w:val="00806739"/>
    <w:rsid w:val="0081023B"/>
    <w:rsid w:val="00810B21"/>
    <w:rsid w:val="00811344"/>
    <w:rsid w:val="00811EC2"/>
    <w:rsid w:val="00812E41"/>
    <w:rsid w:val="00813111"/>
    <w:rsid w:val="0081369E"/>
    <w:rsid w:val="008142B1"/>
    <w:rsid w:val="00814D2C"/>
    <w:rsid w:val="00814FF0"/>
    <w:rsid w:val="00817A9A"/>
    <w:rsid w:val="00817CD4"/>
    <w:rsid w:val="00821DE5"/>
    <w:rsid w:val="00822302"/>
    <w:rsid w:val="008259C4"/>
    <w:rsid w:val="0082687E"/>
    <w:rsid w:val="008314BF"/>
    <w:rsid w:val="00831F59"/>
    <w:rsid w:val="00832637"/>
    <w:rsid w:val="00833AEA"/>
    <w:rsid w:val="00834507"/>
    <w:rsid w:val="008349BA"/>
    <w:rsid w:val="00834ABE"/>
    <w:rsid w:val="00834F51"/>
    <w:rsid w:val="0083622B"/>
    <w:rsid w:val="00836A2D"/>
    <w:rsid w:val="00836F67"/>
    <w:rsid w:val="00840E6B"/>
    <w:rsid w:val="00842730"/>
    <w:rsid w:val="00842E69"/>
    <w:rsid w:val="00844BC3"/>
    <w:rsid w:val="00844C16"/>
    <w:rsid w:val="00844DD4"/>
    <w:rsid w:val="00845A2E"/>
    <w:rsid w:val="0084726D"/>
    <w:rsid w:val="00847D1E"/>
    <w:rsid w:val="00852CF8"/>
    <w:rsid w:val="00852E51"/>
    <w:rsid w:val="0085335F"/>
    <w:rsid w:val="008535B1"/>
    <w:rsid w:val="0085384D"/>
    <w:rsid w:val="008538FF"/>
    <w:rsid w:val="008548C3"/>
    <w:rsid w:val="00854D7E"/>
    <w:rsid w:val="008559AF"/>
    <w:rsid w:val="00855E53"/>
    <w:rsid w:val="0085621D"/>
    <w:rsid w:val="00860B4B"/>
    <w:rsid w:val="00860CAF"/>
    <w:rsid w:val="00861947"/>
    <w:rsid w:val="00862798"/>
    <w:rsid w:val="00862FB5"/>
    <w:rsid w:val="0086531E"/>
    <w:rsid w:val="00865323"/>
    <w:rsid w:val="00866643"/>
    <w:rsid w:val="00867B49"/>
    <w:rsid w:val="00870C12"/>
    <w:rsid w:val="008728F1"/>
    <w:rsid w:val="00872B2B"/>
    <w:rsid w:val="008754F2"/>
    <w:rsid w:val="00876F68"/>
    <w:rsid w:val="00877971"/>
    <w:rsid w:val="00877CE8"/>
    <w:rsid w:val="00880669"/>
    <w:rsid w:val="00882AFB"/>
    <w:rsid w:val="00884659"/>
    <w:rsid w:val="008862C5"/>
    <w:rsid w:val="008864DA"/>
    <w:rsid w:val="00887DFE"/>
    <w:rsid w:val="00890FCD"/>
    <w:rsid w:val="008917F4"/>
    <w:rsid w:val="00895E86"/>
    <w:rsid w:val="008964D2"/>
    <w:rsid w:val="00896504"/>
    <w:rsid w:val="00897CB7"/>
    <w:rsid w:val="008A2C11"/>
    <w:rsid w:val="008A4255"/>
    <w:rsid w:val="008A4991"/>
    <w:rsid w:val="008A5AF7"/>
    <w:rsid w:val="008A5D8A"/>
    <w:rsid w:val="008B1B7A"/>
    <w:rsid w:val="008B39FE"/>
    <w:rsid w:val="008B497A"/>
    <w:rsid w:val="008B602C"/>
    <w:rsid w:val="008B6BCE"/>
    <w:rsid w:val="008B75D2"/>
    <w:rsid w:val="008B782F"/>
    <w:rsid w:val="008C0D43"/>
    <w:rsid w:val="008C142A"/>
    <w:rsid w:val="008C207C"/>
    <w:rsid w:val="008C2746"/>
    <w:rsid w:val="008C2853"/>
    <w:rsid w:val="008C34CD"/>
    <w:rsid w:val="008C3F1E"/>
    <w:rsid w:val="008C42AC"/>
    <w:rsid w:val="008C4F3D"/>
    <w:rsid w:val="008C5FA4"/>
    <w:rsid w:val="008C6F7F"/>
    <w:rsid w:val="008C746A"/>
    <w:rsid w:val="008C777A"/>
    <w:rsid w:val="008D0660"/>
    <w:rsid w:val="008D19E6"/>
    <w:rsid w:val="008D20E6"/>
    <w:rsid w:val="008D40A9"/>
    <w:rsid w:val="008D4FCF"/>
    <w:rsid w:val="008D5AD0"/>
    <w:rsid w:val="008D7A17"/>
    <w:rsid w:val="008E24C5"/>
    <w:rsid w:val="008E29F6"/>
    <w:rsid w:val="008E3388"/>
    <w:rsid w:val="008E3D21"/>
    <w:rsid w:val="008E7AC1"/>
    <w:rsid w:val="008F2B04"/>
    <w:rsid w:val="008F2CB4"/>
    <w:rsid w:val="008F454B"/>
    <w:rsid w:val="008F7457"/>
    <w:rsid w:val="008F790E"/>
    <w:rsid w:val="009013FD"/>
    <w:rsid w:val="009014CE"/>
    <w:rsid w:val="009026DC"/>
    <w:rsid w:val="009029FC"/>
    <w:rsid w:val="0090318E"/>
    <w:rsid w:val="0090333C"/>
    <w:rsid w:val="0090399F"/>
    <w:rsid w:val="009048B0"/>
    <w:rsid w:val="00904CDA"/>
    <w:rsid w:val="009055E5"/>
    <w:rsid w:val="009057B5"/>
    <w:rsid w:val="0090685C"/>
    <w:rsid w:val="00907B6E"/>
    <w:rsid w:val="00910668"/>
    <w:rsid w:val="00911245"/>
    <w:rsid w:val="009151C7"/>
    <w:rsid w:val="00915498"/>
    <w:rsid w:val="0091666B"/>
    <w:rsid w:val="009207CB"/>
    <w:rsid w:val="00920F3E"/>
    <w:rsid w:val="009225FF"/>
    <w:rsid w:val="009230C8"/>
    <w:rsid w:val="00923246"/>
    <w:rsid w:val="009237D0"/>
    <w:rsid w:val="00923C3A"/>
    <w:rsid w:val="00923E6F"/>
    <w:rsid w:val="00927247"/>
    <w:rsid w:val="009308D8"/>
    <w:rsid w:val="009321EA"/>
    <w:rsid w:val="009329D4"/>
    <w:rsid w:val="009329D8"/>
    <w:rsid w:val="00934702"/>
    <w:rsid w:val="00934A97"/>
    <w:rsid w:val="00934D7B"/>
    <w:rsid w:val="00936044"/>
    <w:rsid w:val="009368B9"/>
    <w:rsid w:val="00936EDA"/>
    <w:rsid w:val="0093712C"/>
    <w:rsid w:val="00937179"/>
    <w:rsid w:val="00937212"/>
    <w:rsid w:val="00937553"/>
    <w:rsid w:val="00941DA1"/>
    <w:rsid w:val="00942AC9"/>
    <w:rsid w:val="009437EE"/>
    <w:rsid w:val="00943D12"/>
    <w:rsid w:val="00944436"/>
    <w:rsid w:val="0094517A"/>
    <w:rsid w:val="0094528F"/>
    <w:rsid w:val="00945AB1"/>
    <w:rsid w:val="00946483"/>
    <w:rsid w:val="0094665A"/>
    <w:rsid w:val="00946688"/>
    <w:rsid w:val="00947C8A"/>
    <w:rsid w:val="009502C0"/>
    <w:rsid w:val="00950B98"/>
    <w:rsid w:val="0095236F"/>
    <w:rsid w:val="00954241"/>
    <w:rsid w:val="00956140"/>
    <w:rsid w:val="0095780E"/>
    <w:rsid w:val="009578A2"/>
    <w:rsid w:val="00960ABB"/>
    <w:rsid w:val="00965860"/>
    <w:rsid w:val="00971F49"/>
    <w:rsid w:val="0097498B"/>
    <w:rsid w:val="00974D2B"/>
    <w:rsid w:val="00975AC0"/>
    <w:rsid w:val="009764E6"/>
    <w:rsid w:val="00976D55"/>
    <w:rsid w:val="00977134"/>
    <w:rsid w:val="00977437"/>
    <w:rsid w:val="009777FE"/>
    <w:rsid w:val="00982064"/>
    <w:rsid w:val="009823EF"/>
    <w:rsid w:val="00982ED7"/>
    <w:rsid w:val="0098333C"/>
    <w:rsid w:val="009839AF"/>
    <w:rsid w:val="00983EDB"/>
    <w:rsid w:val="00984667"/>
    <w:rsid w:val="0098566F"/>
    <w:rsid w:val="00985A89"/>
    <w:rsid w:val="0098603A"/>
    <w:rsid w:val="00986EB6"/>
    <w:rsid w:val="00987521"/>
    <w:rsid w:val="0098773B"/>
    <w:rsid w:val="009921B6"/>
    <w:rsid w:val="009945D9"/>
    <w:rsid w:val="00994CBB"/>
    <w:rsid w:val="00996868"/>
    <w:rsid w:val="0099777F"/>
    <w:rsid w:val="009977F8"/>
    <w:rsid w:val="009A112E"/>
    <w:rsid w:val="009A14BE"/>
    <w:rsid w:val="009A17EB"/>
    <w:rsid w:val="009A4341"/>
    <w:rsid w:val="009A490F"/>
    <w:rsid w:val="009A57F6"/>
    <w:rsid w:val="009A5FAA"/>
    <w:rsid w:val="009A6965"/>
    <w:rsid w:val="009B3A22"/>
    <w:rsid w:val="009B4542"/>
    <w:rsid w:val="009B455D"/>
    <w:rsid w:val="009B56D2"/>
    <w:rsid w:val="009B6CFF"/>
    <w:rsid w:val="009B7FD4"/>
    <w:rsid w:val="009C144D"/>
    <w:rsid w:val="009C1E33"/>
    <w:rsid w:val="009C2981"/>
    <w:rsid w:val="009C2C3B"/>
    <w:rsid w:val="009C3AAC"/>
    <w:rsid w:val="009C3FB3"/>
    <w:rsid w:val="009C5DD0"/>
    <w:rsid w:val="009C6B08"/>
    <w:rsid w:val="009C7679"/>
    <w:rsid w:val="009D1121"/>
    <w:rsid w:val="009D30AB"/>
    <w:rsid w:val="009D4D27"/>
    <w:rsid w:val="009D5B09"/>
    <w:rsid w:val="009D5F4F"/>
    <w:rsid w:val="009E0C1C"/>
    <w:rsid w:val="009E1811"/>
    <w:rsid w:val="009E4997"/>
    <w:rsid w:val="009E7E04"/>
    <w:rsid w:val="009F1038"/>
    <w:rsid w:val="009F26B2"/>
    <w:rsid w:val="009F32A6"/>
    <w:rsid w:val="009F3712"/>
    <w:rsid w:val="009F73C1"/>
    <w:rsid w:val="00A010F6"/>
    <w:rsid w:val="00A02B46"/>
    <w:rsid w:val="00A03A1F"/>
    <w:rsid w:val="00A04E66"/>
    <w:rsid w:val="00A06456"/>
    <w:rsid w:val="00A0732E"/>
    <w:rsid w:val="00A10392"/>
    <w:rsid w:val="00A10403"/>
    <w:rsid w:val="00A10A75"/>
    <w:rsid w:val="00A12874"/>
    <w:rsid w:val="00A12DE5"/>
    <w:rsid w:val="00A13566"/>
    <w:rsid w:val="00A1391D"/>
    <w:rsid w:val="00A152FF"/>
    <w:rsid w:val="00A1654C"/>
    <w:rsid w:val="00A20631"/>
    <w:rsid w:val="00A2079E"/>
    <w:rsid w:val="00A23392"/>
    <w:rsid w:val="00A23A2D"/>
    <w:rsid w:val="00A252DB"/>
    <w:rsid w:val="00A30122"/>
    <w:rsid w:val="00A30889"/>
    <w:rsid w:val="00A318F2"/>
    <w:rsid w:val="00A31991"/>
    <w:rsid w:val="00A346F7"/>
    <w:rsid w:val="00A3475C"/>
    <w:rsid w:val="00A403A9"/>
    <w:rsid w:val="00A41C6E"/>
    <w:rsid w:val="00A42A5C"/>
    <w:rsid w:val="00A462DA"/>
    <w:rsid w:val="00A51975"/>
    <w:rsid w:val="00A5447A"/>
    <w:rsid w:val="00A54E6C"/>
    <w:rsid w:val="00A556A8"/>
    <w:rsid w:val="00A56132"/>
    <w:rsid w:val="00A57E15"/>
    <w:rsid w:val="00A620E0"/>
    <w:rsid w:val="00A6210E"/>
    <w:rsid w:val="00A623A1"/>
    <w:rsid w:val="00A62457"/>
    <w:rsid w:val="00A62B46"/>
    <w:rsid w:val="00A62B47"/>
    <w:rsid w:val="00A62FB0"/>
    <w:rsid w:val="00A63B94"/>
    <w:rsid w:val="00A67A34"/>
    <w:rsid w:val="00A70AC9"/>
    <w:rsid w:val="00A70CB3"/>
    <w:rsid w:val="00A72F6D"/>
    <w:rsid w:val="00A73043"/>
    <w:rsid w:val="00A74BAD"/>
    <w:rsid w:val="00A77472"/>
    <w:rsid w:val="00A81D45"/>
    <w:rsid w:val="00A81F6C"/>
    <w:rsid w:val="00A832DA"/>
    <w:rsid w:val="00A84647"/>
    <w:rsid w:val="00A8548F"/>
    <w:rsid w:val="00A86363"/>
    <w:rsid w:val="00A86F16"/>
    <w:rsid w:val="00A902F2"/>
    <w:rsid w:val="00A90859"/>
    <w:rsid w:val="00A910D9"/>
    <w:rsid w:val="00A91F84"/>
    <w:rsid w:val="00A92DEC"/>
    <w:rsid w:val="00A940AF"/>
    <w:rsid w:val="00AA0319"/>
    <w:rsid w:val="00AA0A97"/>
    <w:rsid w:val="00AA0F0E"/>
    <w:rsid w:val="00AA0F57"/>
    <w:rsid w:val="00AA1B40"/>
    <w:rsid w:val="00AA22D3"/>
    <w:rsid w:val="00AA264D"/>
    <w:rsid w:val="00AA332F"/>
    <w:rsid w:val="00AA446A"/>
    <w:rsid w:val="00AA6B0E"/>
    <w:rsid w:val="00AA6C65"/>
    <w:rsid w:val="00AA75F7"/>
    <w:rsid w:val="00AB2293"/>
    <w:rsid w:val="00AB47EA"/>
    <w:rsid w:val="00AB56C9"/>
    <w:rsid w:val="00AB7B20"/>
    <w:rsid w:val="00AC06D5"/>
    <w:rsid w:val="00AC1DFE"/>
    <w:rsid w:val="00AC1E93"/>
    <w:rsid w:val="00AC670E"/>
    <w:rsid w:val="00AD1403"/>
    <w:rsid w:val="00AD20A7"/>
    <w:rsid w:val="00AD2728"/>
    <w:rsid w:val="00AD2824"/>
    <w:rsid w:val="00AD41AD"/>
    <w:rsid w:val="00AD4703"/>
    <w:rsid w:val="00AD4823"/>
    <w:rsid w:val="00AD49F9"/>
    <w:rsid w:val="00AE08F3"/>
    <w:rsid w:val="00AE0E59"/>
    <w:rsid w:val="00AE1AAC"/>
    <w:rsid w:val="00AE273D"/>
    <w:rsid w:val="00AE3DBC"/>
    <w:rsid w:val="00AF0F2F"/>
    <w:rsid w:val="00AF4F4C"/>
    <w:rsid w:val="00AF518C"/>
    <w:rsid w:val="00AF52C4"/>
    <w:rsid w:val="00AF55F4"/>
    <w:rsid w:val="00AF5D35"/>
    <w:rsid w:val="00AF68B6"/>
    <w:rsid w:val="00AF6FD7"/>
    <w:rsid w:val="00AF7074"/>
    <w:rsid w:val="00B0030B"/>
    <w:rsid w:val="00B01997"/>
    <w:rsid w:val="00B01C4E"/>
    <w:rsid w:val="00B073C6"/>
    <w:rsid w:val="00B07594"/>
    <w:rsid w:val="00B076EF"/>
    <w:rsid w:val="00B11CC7"/>
    <w:rsid w:val="00B12423"/>
    <w:rsid w:val="00B1281C"/>
    <w:rsid w:val="00B14B23"/>
    <w:rsid w:val="00B163FE"/>
    <w:rsid w:val="00B17E78"/>
    <w:rsid w:val="00B206D9"/>
    <w:rsid w:val="00B214A1"/>
    <w:rsid w:val="00B22E19"/>
    <w:rsid w:val="00B2570E"/>
    <w:rsid w:val="00B25B63"/>
    <w:rsid w:val="00B2678F"/>
    <w:rsid w:val="00B26BE2"/>
    <w:rsid w:val="00B30402"/>
    <w:rsid w:val="00B310D2"/>
    <w:rsid w:val="00B33C51"/>
    <w:rsid w:val="00B33EBC"/>
    <w:rsid w:val="00B34542"/>
    <w:rsid w:val="00B36B6D"/>
    <w:rsid w:val="00B42090"/>
    <w:rsid w:val="00B444B4"/>
    <w:rsid w:val="00B44B3F"/>
    <w:rsid w:val="00B45E8B"/>
    <w:rsid w:val="00B46D0E"/>
    <w:rsid w:val="00B4739E"/>
    <w:rsid w:val="00B47A8C"/>
    <w:rsid w:val="00B50DFF"/>
    <w:rsid w:val="00B52721"/>
    <w:rsid w:val="00B53D20"/>
    <w:rsid w:val="00B55A5B"/>
    <w:rsid w:val="00B6070C"/>
    <w:rsid w:val="00B608EA"/>
    <w:rsid w:val="00B611C9"/>
    <w:rsid w:val="00B61FF5"/>
    <w:rsid w:val="00B620B1"/>
    <w:rsid w:val="00B6373A"/>
    <w:rsid w:val="00B6538A"/>
    <w:rsid w:val="00B66C76"/>
    <w:rsid w:val="00B702D3"/>
    <w:rsid w:val="00B72AD4"/>
    <w:rsid w:val="00B72FC9"/>
    <w:rsid w:val="00B74B29"/>
    <w:rsid w:val="00B74C28"/>
    <w:rsid w:val="00B7580B"/>
    <w:rsid w:val="00B75F38"/>
    <w:rsid w:val="00B7631B"/>
    <w:rsid w:val="00B765B0"/>
    <w:rsid w:val="00B767AB"/>
    <w:rsid w:val="00B81F7C"/>
    <w:rsid w:val="00B8272E"/>
    <w:rsid w:val="00B82B7A"/>
    <w:rsid w:val="00B8381B"/>
    <w:rsid w:val="00B83FFA"/>
    <w:rsid w:val="00B85583"/>
    <w:rsid w:val="00B85DBA"/>
    <w:rsid w:val="00B868FB"/>
    <w:rsid w:val="00B9006C"/>
    <w:rsid w:val="00B90793"/>
    <w:rsid w:val="00B92ACB"/>
    <w:rsid w:val="00B934B9"/>
    <w:rsid w:val="00B934C6"/>
    <w:rsid w:val="00B93507"/>
    <w:rsid w:val="00B949AC"/>
    <w:rsid w:val="00B9601F"/>
    <w:rsid w:val="00B96D44"/>
    <w:rsid w:val="00B9724F"/>
    <w:rsid w:val="00BA1BE5"/>
    <w:rsid w:val="00BA3413"/>
    <w:rsid w:val="00BA3FA9"/>
    <w:rsid w:val="00BA49D6"/>
    <w:rsid w:val="00BA4AEC"/>
    <w:rsid w:val="00BA69EB"/>
    <w:rsid w:val="00BB01E0"/>
    <w:rsid w:val="00BB020D"/>
    <w:rsid w:val="00BB2714"/>
    <w:rsid w:val="00BB2B77"/>
    <w:rsid w:val="00BB316F"/>
    <w:rsid w:val="00BB4DAB"/>
    <w:rsid w:val="00BB5EBC"/>
    <w:rsid w:val="00BB6539"/>
    <w:rsid w:val="00BB793E"/>
    <w:rsid w:val="00BC02AF"/>
    <w:rsid w:val="00BC23DA"/>
    <w:rsid w:val="00BC353F"/>
    <w:rsid w:val="00BC3991"/>
    <w:rsid w:val="00BC5537"/>
    <w:rsid w:val="00BC62A9"/>
    <w:rsid w:val="00BC78A0"/>
    <w:rsid w:val="00BD0326"/>
    <w:rsid w:val="00BD2135"/>
    <w:rsid w:val="00BD24A4"/>
    <w:rsid w:val="00BD2510"/>
    <w:rsid w:val="00BD5741"/>
    <w:rsid w:val="00BD7242"/>
    <w:rsid w:val="00BE02EC"/>
    <w:rsid w:val="00BE0EB1"/>
    <w:rsid w:val="00BE2582"/>
    <w:rsid w:val="00BE6123"/>
    <w:rsid w:val="00BE740A"/>
    <w:rsid w:val="00BF2FA7"/>
    <w:rsid w:val="00BF3CCE"/>
    <w:rsid w:val="00BF4185"/>
    <w:rsid w:val="00BF5624"/>
    <w:rsid w:val="00BF6744"/>
    <w:rsid w:val="00BF71CB"/>
    <w:rsid w:val="00C00E46"/>
    <w:rsid w:val="00C035D7"/>
    <w:rsid w:val="00C03FCB"/>
    <w:rsid w:val="00C0470C"/>
    <w:rsid w:val="00C0672F"/>
    <w:rsid w:val="00C06EA6"/>
    <w:rsid w:val="00C11E1D"/>
    <w:rsid w:val="00C1358A"/>
    <w:rsid w:val="00C17419"/>
    <w:rsid w:val="00C17B7D"/>
    <w:rsid w:val="00C205EE"/>
    <w:rsid w:val="00C23681"/>
    <w:rsid w:val="00C25766"/>
    <w:rsid w:val="00C2676E"/>
    <w:rsid w:val="00C30FCE"/>
    <w:rsid w:val="00C3153B"/>
    <w:rsid w:val="00C334E5"/>
    <w:rsid w:val="00C33C09"/>
    <w:rsid w:val="00C35318"/>
    <w:rsid w:val="00C356FD"/>
    <w:rsid w:val="00C35F2D"/>
    <w:rsid w:val="00C40552"/>
    <w:rsid w:val="00C45A93"/>
    <w:rsid w:val="00C47B30"/>
    <w:rsid w:val="00C5135B"/>
    <w:rsid w:val="00C522DC"/>
    <w:rsid w:val="00C5346D"/>
    <w:rsid w:val="00C53874"/>
    <w:rsid w:val="00C54597"/>
    <w:rsid w:val="00C550E1"/>
    <w:rsid w:val="00C569DD"/>
    <w:rsid w:val="00C57FCD"/>
    <w:rsid w:val="00C63EFC"/>
    <w:rsid w:val="00C66CD5"/>
    <w:rsid w:val="00C66EEA"/>
    <w:rsid w:val="00C67523"/>
    <w:rsid w:val="00C67AF2"/>
    <w:rsid w:val="00C74D0D"/>
    <w:rsid w:val="00C75FCD"/>
    <w:rsid w:val="00C779E3"/>
    <w:rsid w:val="00C77DA6"/>
    <w:rsid w:val="00C80129"/>
    <w:rsid w:val="00C80E76"/>
    <w:rsid w:val="00C812FA"/>
    <w:rsid w:val="00C821EB"/>
    <w:rsid w:val="00C8266B"/>
    <w:rsid w:val="00C86629"/>
    <w:rsid w:val="00C86772"/>
    <w:rsid w:val="00C86779"/>
    <w:rsid w:val="00C917C7"/>
    <w:rsid w:val="00C9193B"/>
    <w:rsid w:val="00C919F3"/>
    <w:rsid w:val="00C92060"/>
    <w:rsid w:val="00C93441"/>
    <w:rsid w:val="00CA1692"/>
    <w:rsid w:val="00CA214E"/>
    <w:rsid w:val="00CA273F"/>
    <w:rsid w:val="00CA4F51"/>
    <w:rsid w:val="00CA6243"/>
    <w:rsid w:val="00CA64AA"/>
    <w:rsid w:val="00CA6A94"/>
    <w:rsid w:val="00CA6BDF"/>
    <w:rsid w:val="00CA6C41"/>
    <w:rsid w:val="00CA6D9A"/>
    <w:rsid w:val="00CA78AB"/>
    <w:rsid w:val="00CB0F8F"/>
    <w:rsid w:val="00CB3D78"/>
    <w:rsid w:val="00CB63B9"/>
    <w:rsid w:val="00CB6DC4"/>
    <w:rsid w:val="00CB7CE4"/>
    <w:rsid w:val="00CC129E"/>
    <w:rsid w:val="00CC168E"/>
    <w:rsid w:val="00CC1721"/>
    <w:rsid w:val="00CC2CC5"/>
    <w:rsid w:val="00CC511C"/>
    <w:rsid w:val="00CC574A"/>
    <w:rsid w:val="00CC69FA"/>
    <w:rsid w:val="00CC7200"/>
    <w:rsid w:val="00CC7937"/>
    <w:rsid w:val="00CC7F31"/>
    <w:rsid w:val="00CD1299"/>
    <w:rsid w:val="00CD1AF5"/>
    <w:rsid w:val="00CD2609"/>
    <w:rsid w:val="00CD3A9C"/>
    <w:rsid w:val="00CD3C69"/>
    <w:rsid w:val="00CD3FAF"/>
    <w:rsid w:val="00CD5079"/>
    <w:rsid w:val="00CD7CA1"/>
    <w:rsid w:val="00CE17AB"/>
    <w:rsid w:val="00CE1B9D"/>
    <w:rsid w:val="00CE30F5"/>
    <w:rsid w:val="00CE5421"/>
    <w:rsid w:val="00CE5825"/>
    <w:rsid w:val="00CE76FD"/>
    <w:rsid w:val="00CE7D2F"/>
    <w:rsid w:val="00CF2E3A"/>
    <w:rsid w:val="00CF3387"/>
    <w:rsid w:val="00CF36F1"/>
    <w:rsid w:val="00CF6830"/>
    <w:rsid w:val="00D00A38"/>
    <w:rsid w:val="00D010BD"/>
    <w:rsid w:val="00D0237D"/>
    <w:rsid w:val="00D0284E"/>
    <w:rsid w:val="00D02993"/>
    <w:rsid w:val="00D02C2C"/>
    <w:rsid w:val="00D03306"/>
    <w:rsid w:val="00D057F4"/>
    <w:rsid w:val="00D101D3"/>
    <w:rsid w:val="00D13875"/>
    <w:rsid w:val="00D13A88"/>
    <w:rsid w:val="00D1405C"/>
    <w:rsid w:val="00D14818"/>
    <w:rsid w:val="00D15FF7"/>
    <w:rsid w:val="00D16510"/>
    <w:rsid w:val="00D165E0"/>
    <w:rsid w:val="00D16F88"/>
    <w:rsid w:val="00D17858"/>
    <w:rsid w:val="00D20AA3"/>
    <w:rsid w:val="00D2302D"/>
    <w:rsid w:val="00D230DF"/>
    <w:rsid w:val="00D25866"/>
    <w:rsid w:val="00D25E0C"/>
    <w:rsid w:val="00D26346"/>
    <w:rsid w:val="00D270C8"/>
    <w:rsid w:val="00D273D7"/>
    <w:rsid w:val="00D3077D"/>
    <w:rsid w:val="00D32EE9"/>
    <w:rsid w:val="00D3431C"/>
    <w:rsid w:val="00D351C7"/>
    <w:rsid w:val="00D35C64"/>
    <w:rsid w:val="00D368E1"/>
    <w:rsid w:val="00D37030"/>
    <w:rsid w:val="00D37A8D"/>
    <w:rsid w:val="00D40138"/>
    <w:rsid w:val="00D4135C"/>
    <w:rsid w:val="00D423D7"/>
    <w:rsid w:val="00D43ABC"/>
    <w:rsid w:val="00D45AC9"/>
    <w:rsid w:val="00D51D1D"/>
    <w:rsid w:val="00D56542"/>
    <w:rsid w:val="00D567D8"/>
    <w:rsid w:val="00D56E17"/>
    <w:rsid w:val="00D5769F"/>
    <w:rsid w:val="00D57939"/>
    <w:rsid w:val="00D62F47"/>
    <w:rsid w:val="00D62F4B"/>
    <w:rsid w:val="00D62FA9"/>
    <w:rsid w:val="00D63BB5"/>
    <w:rsid w:val="00D653D5"/>
    <w:rsid w:val="00D65D39"/>
    <w:rsid w:val="00D66A4E"/>
    <w:rsid w:val="00D66BA8"/>
    <w:rsid w:val="00D671E8"/>
    <w:rsid w:val="00D71FE1"/>
    <w:rsid w:val="00D72E85"/>
    <w:rsid w:val="00D73268"/>
    <w:rsid w:val="00D73437"/>
    <w:rsid w:val="00D7363A"/>
    <w:rsid w:val="00D75397"/>
    <w:rsid w:val="00D75842"/>
    <w:rsid w:val="00D766C8"/>
    <w:rsid w:val="00D77201"/>
    <w:rsid w:val="00D80002"/>
    <w:rsid w:val="00D80B60"/>
    <w:rsid w:val="00D812A1"/>
    <w:rsid w:val="00D82A5B"/>
    <w:rsid w:val="00D82E00"/>
    <w:rsid w:val="00D83272"/>
    <w:rsid w:val="00D8398F"/>
    <w:rsid w:val="00D846F2"/>
    <w:rsid w:val="00D85523"/>
    <w:rsid w:val="00D8619F"/>
    <w:rsid w:val="00D86F3B"/>
    <w:rsid w:val="00D914B7"/>
    <w:rsid w:val="00D9311C"/>
    <w:rsid w:val="00D932A6"/>
    <w:rsid w:val="00D93F64"/>
    <w:rsid w:val="00D94E9D"/>
    <w:rsid w:val="00D96C48"/>
    <w:rsid w:val="00D978D5"/>
    <w:rsid w:val="00DA0B76"/>
    <w:rsid w:val="00DA1001"/>
    <w:rsid w:val="00DA3953"/>
    <w:rsid w:val="00DA43AC"/>
    <w:rsid w:val="00DA5888"/>
    <w:rsid w:val="00DA5D8D"/>
    <w:rsid w:val="00DA69FC"/>
    <w:rsid w:val="00DB087C"/>
    <w:rsid w:val="00DB1284"/>
    <w:rsid w:val="00DB15F3"/>
    <w:rsid w:val="00DB4FC1"/>
    <w:rsid w:val="00DB5C84"/>
    <w:rsid w:val="00DB6298"/>
    <w:rsid w:val="00DB64AB"/>
    <w:rsid w:val="00DC41A0"/>
    <w:rsid w:val="00DC7269"/>
    <w:rsid w:val="00DD19AE"/>
    <w:rsid w:val="00DD4D2A"/>
    <w:rsid w:val="00DD50DF"/>
    <w:rsid w:val="00DD583A"/>
    <w:rsid w:val="00DD5ACE"/>
    <w:rsid w:val="00DD5DA9"/>
    <w:rsid w:val="00DD6ABF"/>
    <w:rsid w:val="00DD716F"/>
    <w:rsid w:val="00DD7212"/>
    <w:rsid w:val="00DD78C1"/>
    <w:rsid w:val="00DE05C3"/>
    <w:rsid w:val="00DE0A3A"/>
    <w:rsid w:val="00DE0A3C"/>
    <w:rsid w:val="00DE0A43"/>
    <w:rsid w:val="00DE0D73"/>
    <w:rsid w:val="00DE2266"/>
    <w:rsid w:val="00DE2C39"/>
    <w:rsid w:val="00DE5E96"/>
    <w:rsid w:val="00DE6F5D"/>
    <w:rsid w:val="00DE78ED"/>
    <w:rsid w:val="00DF0369"/>
    <w:rsid w:val="00DF0FCE"/>
    <w:rsid w:val="00DF1F29"/>
    <w:rsid w:val="00DF20A1"/>
    <w:rsid w:val="00DF2527"/>
    <w:rsid w:val="00DF292B"/>
    <w:rsid w:val="00DF2E69"/>
    <w:rsid w:val="00DF3F3B"/>
    <w:rsid w:val="00DF4056"/>
    <w:rsid w:val="00DF739C"/>
    <w:rsid w:val="00E00709"/>
    <w:rsid w:val="00E00B5F"/>
    <w:rsid w:val="00E01021"/>
    <w:rsid w:val="00E015B0"/>
    <w:rsid w:val="00E01C24"/>
    <w:rsid w:val="00E022A7"/>
    <w:rsid w:val="00E0399B"/>
    <w:rsid w:val="00E07A8D"/>
    <w:rsid w:val="00E112BA"/>
    <w:rsid w:val="00E14266"/>
    <w:rsid w:val="00E14BFE"/>
    <w:rsid w:val="00E15E09"/>
    <w:rsid w:val="00E16C22"/>
    <w:rsid w:val="00E2054F"/>
    <w:rsid w:val="00E2145B"/>
    <w:rsid w:val="00E22CA1"/>
    <w:rsid w:val="00E248F8"/>
    <w:rsid w:val="00E2530F"/>
    <w:rsid w:val="00E269B3"/>
    <w:rsid w:val="00E30959"/>
    <w:rsid w:val="00E321D0"/>
    <w:rsid w:val="00E34203"/>
    <w:rsid w:val="00E34D6B"/>
    <w:rsid w:val="00E35CCE"/>
    <w:rsid w:val="00E35F24"/>
    <w:rsid w:val="00E36C99"/>
    <w:rsid w:val="00E37E20"/>
    <w:rsid w:val="00E4507E"/>
    <w:rsid w:val="00E456D7"/>
    <w:rsid w:val="00E45722"/>
    <w:rsid w:val="00E461F7"/>
    <w:rsid w:val="00E462F1"/>
    <w:rsid w:val="00E46625"/>
    <w:rsid w:val="00E46BB1"/>
    <w:rsid w:val="00E47C46"/>
    <w:rsid w:val="00E50F27"/>
    <w:rsid w:val="00E54966"/>
    <w:rsid w:val="00E557E0"/>
    <w:rsid w:val="00E601CB"/>
    <w:rsid w:val="00E60BDD"/>
    <w:rsid w:val="00E640A0"/>
    <w:rsid w:val="00E659F5"/>
    <w:rsid w:val="00E6738A"/>
    <w:rsid w:val="00E67611"/>
    <w:rsid w:val="00E7011E"/>
    <w:rsid w:val="00E701A4"/>
    <w:rsid w:val="00E706AE"/>
    <w:rsid w:val="00E75D12"/>
    <w:rsid w:val="00E76D31"/>
    <w:rsid w:val="00E80174"/>
    <w:rsid w:val="00E82529"/>
    <w:rsid w:val="00E82CAD"/>
    <w:rsid w:val="00E83767"/>
    <w:rsid w:val="00E8502F"/>
    <w:rsid w:val="00E86FB8"/>
    <w:rsid w:val="00E9101C"/>
    <w:rsid w:val="00E91108"/>
    <w:rsid w:val="00E93127"/>
    <w:rsid w:val="00E94073"/>
    <w:rsid w:val="00E944BA"/>
    <w:rsid w:val="00E94782"/>
    <w:rsid w:val="00E9557B"/>
    <w:rsid w:val="00E95ABF"/>
    <w:rsid w:val="00E9729E"/>
    <w:rsid w:val="00EA15C8"/>
    <w:rsid w:val="00EA2E8C"/>
    <w:rsid w:val="00EA3467"/>
    <w:rsid w:val="00EA3740"/>
    <w:rsid w:val="00EA40C8"/>
    <w:rsid w:val="00EA413B"/>
    <w:rsid w:val="00EA41BB"/>
    <w:rsid w:val="00EA4CCF"/>
    <w:rsid w:val="00EA5376"/>
    <w:rsid w:val="00EA5A63"/>
    <w:rsid w:val="00EA5B55"/>
    <w:rsid w:val="00EA5D82"/>
    <w:rsid w:val="00EA5DC3"/>
    <w:rsid w:val="00EA78F8"/>
    <w:rsid w:val="00EB0191"/>
    <w:rsid w:val="00EB02A7"/>
    <w:rsid w:val="00EB1443"/>
    <w:rsid w:val="00EB1A23"/>
    <w:rsid w:val="00EB1FB1"/>
    <w:rsid w:val="00EB4E81"/>
    <w:rsid w:val="00EB51AD"/>
    <w:rsid w:val="00EB62BC"/>
    <w:rsid w:val="00EB732C"/>
    <w:rsid w:val="00EB7696"/>
    <w:rsid w:val="00EC03AE"/>
    <w:rsid w:val="00EC0CC9"/>
    <w:rsid w:val="00EC2E50"/>
    <w:rsid w:val="00EC339B"/>
    <w:rsid w:val="00EC33A3"/>
    <w:rsid w:val="00EC4CAB"/>
    <w:rsid w:val="00EC53B9"/>
    <w:rsid w:val="00EC5530"/>
    <w:rsid w:val="00EC645A"/>
    <w:rsid w:val="00EC69C5"/>
    <w:rsid w:val="00EC7427"/>
    <w:rsid w:val="00ED17C3"/>
    <w:rsid w:val="00ED3C77"/>
    <w:rsid w:val="00ED4547"/>
    <w:rsid w:val="00EE0CE7"/>
    <w:rsid w:val="00EE410C"/>
    <w:rsid w:val="00EE5B8A"/>
    <w:rsid w:val="00EE71C2"/>
    <w:rsid w:val="00EF2475"/>
    <w:rsid w:val="00EF2CA3"/>
    <w:rsid w:val="00EF3BEB"/>
    <w:rsid w:val="00EF5F77"/>
    <w:rsid w:val="00EF73DF"/>
    <w:rsid w:val="00F0092F"/>
    <w:rsid w:val="00F00A39"/>
    <w:rsid w:val="00F021C3"/>
    <w:rsid w:val="00F026D6"/>
    <w:rsid w:val="00F02C98"/>
    <w:rsid w:val="00F041FF"/>
    <w:rsid w:val="00F05B7E"/>
    <w:rsid w:val="00F07CC5"/>
    <w:rsid w:val="00F10556"/>
    <w:rsid w:val="00F1061B"/>
    <w:rsid w:val="00F10A22"/>
    <w:rsid w:val="00F11B4D"/>
    <w:rsid w:val="00F11BCE"/>
    <w:rsid w:val="00F11E82"/>
    <w:rsid w:val="00F1331A"/>
    <w:rsid w:val="00F158AE"/>
    <w:rsid w:val="00F1676C"/>
    <w:rsid w:val="00F16B9C"/>
    <w:rsid w:val="00F16EB0"/>
    <w:rsid w:val="00F17C87"/>
    <w:rsid w:val="00F214DC"/>
    <w:rsid w:val="00F21914"/>
    <w:rsid w:val="00F24710"/>
    <w:rsid w:val="00F249C9"/>
    <w:rsid w:val="00F253B9"/>
    <w:rsid w:val="00F259D3"/>
    <w:rsid w:val="00F2682A"/>
    <w:rsid w:val="00F30DB4"/>
    <w:rsid w:val="00F31771"/>
    <w:rsid w:val="00F3181C"/>
    <w:rsid w:val="00F3224C"/>
    <w:rsid w:val="00F329F1"/>
    <w:rsid w:val="00F32A34"/>
    <w:rsid w:val="00F32DF7"/>
    <w:rsid w:val="00F3362C"/>
    <w:rsid w:val="00F33D9B"/>
    <w:rsid w:val="00F34153"/>
    <w:rsid w:val="00F35988"/>
    <w:rsid w:val="00F35ADA"/>
    <w:rsid w:val="00F35F9D"/>
    <w:rsid w:val="00F36C37"/>
    <w:rsid w:val="00F3740F"/>
    <w:rsid w:val="00F4119A"/>
    <w:rsid w:val="00F4194A"/>
    <w:rsid w:val="00F41BD9"/>
    <w:rsid w:val="00F42B6A"/>
    <w:rsid w:val="00F43DF7"/>
    <w:rsid w:val="00F44496"/>
    <w:rsid w:val="00F44512"/>
    <w:rsid w:val="00F44BC0"/>
    <w:rsid w:val="00F46F56"/>
    <w:rsid w:val="00F47300"/>
    <w:rsid w:val="00F473C2"/>
    <w:rsid w:val="00F5032B"/>
    <w:rsid w:val="00F514A4"/>
    <w:rsid w:val="00F518DC"/>
    <w:rsid w:val="00F52765"/>
    <w:rsid w:val="00F52782"/>
    <w:rsid w:val="00F53C70"/>
    <w:rsid w:val="00F54894"/>
    <w:rsid w:val="00F54DC7"/>
    <w:rsid w:val="00F55749"/>
    <w:rsid w:val="00F55762"/>
    <w:rsid w:val="00F55AF9"/>
    <w:rsid w:val="00F55B52"/>
    <w:rsid w:val="00F56899"/>
    <w:rsid w:val="00F572F2"/>
    <w:rsid w:val="00F578AB"/>
    <w:rsid w:val="00F60F31"/>
    <w:rsid w:val="00F611FF"/>
    <w:rsid w:val="00F62E37"/>
    <w:rsid w:val="00F62E53"/>
    <w:rsid w:val="00F63012"/>
    <w:rsid w:val="00F64CFD"/>
    <w:rsid w:val="00F65462"/>
    <w:rsid w:val="00F65B0A"/>
    <w:rsid w:val="00F65D80"/>
    <w:rsid w:val="00F66BEA"/>
    <w:rsid w:val="00F67557"/>
    <w:rsid w:val="00F67955"/>
    <w:rsid w:val="00F71401"/>
    <w:rsid w:val="00F71A7D"/>
    <w:rsid w:val="00F72671"/>
    <w:rsid w:val="00F730B8"/>
    <w:rsid w:val="00F73926"/>
    <w:rsid w:val="00F73F96"/>
    <w:rsid w:val="00F74F4D"/>
    <w:rsid w:val="00F75A60"/>
    <w:rsid w:val="00F76F49"/>
    <w:rsid w:val="00F81722"/>
    <w:rsid w:val="00F84186"/>
    <w:rsid w:val="00F85879"/>
    <w:rsid w:val="00F85C64"/>
    <w:rsid w:val="00F8625E"/>
    <w:rsid w:val="00F86DF7"/>
    <w:rsid w:val="00F919BD"/>
    <w:rsid w:val="00F93135"/>
    <w:rsid w:val="00F934EF"/>
    <w:rsid w:val="00F954F9"/>
    <w:rsid w:val="00F96650"/>
    <w:rsid w:val="00F96974"/>
    <w:rsid w:val="00F9737F"/>
    <w:rsid w:val="00F979D4"/>
    <w:rsid w:val="00FA132B"/>
    <w:rsid w:val="00FA1E92"/>
    <w:rsid w:val="00FA296A"/>
    <w:rsid w:val="00FA3CA9"/>
    <w:rsid w:val="00FA4B25"/>
    <w:rsid w:val="00FA758A"/>
    <w:rsid w:val="00FB004A"/>
    <w:rsid w:val="00FB074A"/>
    <w:rsid w:val="00FB077E"/>
    <w:rsid w:val="00FB0AE0"/>
    <w:rsid w:val="00FB1B63"/>
    <w:rsid w:val="00FB4A23"/>
    <w:rsid w:val="00FB55A8"/>
    <w:rsid w:val="00FB5A3C"/>
    <w:rsid w:val="00FB647F"/>
    <w:rsid w:val="00FB76B8"/>
    <w:rsid w:val="00FB7AC5"/>
    <w:rsid w:val="00FC031E"/>
    <w:rsid w:val="00FC2EB1"/>
    <w:rsid w:val="00FC58D2"/>
    <w:rsid w:val="00FC5BA1"/>
    <w:rsid w:val="00FC5C61"/>
    <w:rsid w:val="00FC6AD2"/>
    <w:rsid w:val="00FC75C2"/>
    <w:rsid w:val="00FC77CC"/>
    <w:rsid w:val="00FD059C"/>
    <w:rsid w:val="00FD085D"/>
    <w:rsid w:val="00FD117B"/>
    <w:rsid w:val="00FD1FB0"/>
    <w:rsid w:val="00FD37BE"/>
    <w:rsid w:val="00FD48F1"/>
    <w:rsid w:val="00FD5727"/>
    <w:rsid w:val="00FE0A98"/>
    <w:rsid w:val="00FE15A4"/>
    <w:rsid w:val="00FE1E25"/>
    <w:rsid w:val="00FE315B"/>
    <w:rsid w:val="00FE37E2"/>
    <w:rsid w:val="00FE385A"/>
    <w:rsid w:val="00FE531C"/>
    <w:rsid w:val="00FE7DFE"/>
    <w:rsid w:val="00FF1448"/>
    <w:rsid w:val="00FF1624"/>
    <w:rsid w:val="00FF2677"/>
    <w:rsid w:val="00FF32FA"/>
    <w:rsid w:val="00FF3EDD"/>
    <w:rsid w:val="00FF5EE7"/>
    <w:rsid w:val="00FF6BAE"/>
    <w:rsid w:val="00FF789D"/>
    <w:rsid w:val="00FF7EE6"/>
    <w:rsid w:val="01A16A5A"/>
    <w:rsid w:val="01F54F12"/>
    <w:rsid w:val="026DD95D"/>
    <w:rsid w:val="0314F7BB"/>
    <w:rsid w:val="034C97C3"/>
    <w:rsid w:val="03D4661F"/>
    <w:rsid w:val="0402C566"/>
    <w:rsid w:val="040D77A8"/>
    <w:rsid w:val="040E746E"/>
    <w:rsid w:val="046148BA"/>
    <w:rsid w:val="0463CC83"/>
    <w:rsid w:val="047533F6"/>
    <w:rsid w:val="050E244A"/>
    <w:rsid w:val="05698273"/>
    <w:rsid w:val="05C4138B"/>
    <w:rsid w:val="05D18FBC"/>
    <w:rsid w:val="05D77331"/>
    <w:rsid w:val="0635F3C2"/>
    <w:rsid w:val="072A3FAA"/>
    <w:rsid w:val="078FC64C"/>
    <w:rsid w:val="08A72AFA"/>
    <w:rsid w:val="08C5C909"/>
    <w:rsid w:val="098DC642"/>
    <w:rsid w:val="09D650F1"/>
    <w:rsid w:val="0AB17F5C"/>
    <w:rsid w:val="0B06E143"/>
    <w:rsid w:val="0B64AA07"/>
    <w:rsid w:val="0CB4864E"/>
    <w:rsid w:val="0D8C2470"/>
    <w:rsid w:val="0FA51A6E"/>
    <w:rsid w:val="0FB79418"/>
    <w:rsid w:val="0FD43D44"/>
    <w:rsid w:val="0FDDA026"/>
    <w:rsid w:val="1015E8A4"/>
    <w:rsid w:val="117E104D"/>
    <w:rsid w:val="12D39662"/>
    <w:rsid w:val="13006BE9"/>
    <w:rsid w:val="132D9216"/>
    <w:rsid w:val="133849EA"/>
    <w:rsid w:val="134D8966"/>
    <w:rsid w:val="13A8C5BF"/>
    <w:rsid w:val="15118D2D"/>
    <w:rsid w:val="154C2495"/>
    <w:rsid w:val="166E379A"/>
    <w:rsid w:val="16E7F4F6"/>
    <w:rsid w:val="17287E8D"/>
    <w:rsid w:val="17DBEAD6"/>
    <w:rsid w:val="18829CBF"/>
    <w:rsid w:val="18D9E7E0"/>
    <w:rsid w:val="197926BF"/>
    <w:rsid w:val="19871DC2"/>
    <w:rsid w:val="19CB08B2"/>
    <w:rsid w:val="1AAAE8A4"/>
    <w:rsid w:val="1AC91531"/>
    <w:rsid w:val="1DB7B11F"/>
    <w:rsid w:val="1E2265DE"/>
    <w:rsid w:val="1F570757"/>
    <w:rsid w:val="20191B22"/>
    <w:rsid w:val="20CBC519"/>
    <w:rsid w:val="21D2C6A5"/>
    <w:rsid w:val="2203E262"/>
    <w:rsid w:val="22E884FE"/>
    <w:rsid w:val="23186FB2"/>
    <w:rsid w:val="2373CC77"/>
    <w:rsid w:val="240C155D"/>
    <w:rsid w:val="25B04FE5"/>
    <w:rsid w:val="25D60782"/>
    <w:rsid w:val="25D85BAC"/>
    <w:rsid w:val="269CE8B7"/>
    <w:rsid w:val="27382923"/>
    <w:rsid w:val="27C49A93"/>
    <w:rsid w:val="28D2DD6F"/>
    <w:rsid w:val="29246475"/>
    <w:rsid w:val="2926D05E"/>
    <w:rsid w:val="2B69D867"/>
    <w:rsid w:val="2B7EDE5C"/>
    <w:rsid w:val="2BAEAA89"/>
    <w:rsid w:val="2BF52349"/>
    <w:rsid w:val="2C15B0F3"/>
    <w:rsid w:val="2CE271DC"/>
    <w:rsid w:val="2E33A76E"/>
    <w:rsid w:val="2E9EB07A"/>
    <w:rsid w:val="2EC08B81"/>
    <w:rsid w:val="2F5FADEC"/>
    <w:rsid w:val="2F61FA58"/>
    <w:rsid w:val="2F80FA6D"/>
    <w:rsid w:val="2FE9AE00"/>
    <w:rsid w:val="30412160"/>
    <w:rsid w:val="306E2E6D"/>
    <w:rsid w:val="312181CF"/>
    <w:rsid w:val="316E7136"/>
    <w:rsid w:val="32B786CA"/>
    <w:rsid w:val="34E93692"/>
    <w:rsid w:val="34EED30A"/>
    <w:rsid w:val="35541EEA"/>
    <w:rsid w:val="35D029CD"/>
    <w:rsid w:val="36019450"/>
    <w:rsid w:val="3650095F"/>
    <w:rsid w:val="36BB8B88"/>
    <w:rsid w:val="3744BC16"/>
    <w:rsid w:val="3760584B"/>
    <w:rsid w:val="38FCF1FA"/>
    <w:rsid w:val="39079527"/>
    <w:rsid w:val="3947EDC5"/>
    <w:rsid w:val="3975B4B1"/>
    <w:rsid w:val="3A335C5D"/>
    <w:rsid w:val="3A978DFE"/>
    <w:rsid w:val="3AD97D79"/>
    <w:rsid w:val="3CA23C83"/>
    <w:rsid w:val="3CA6CEDA"/>
    <w:rsid w:val="3D6F3125"/>
    <w:rsid w:val="3D881CCF"/>
    <w:rsid w:val="3E0B6D1D"/>
    <w:rsid w:val="3EF26609"/>
    <w:rsid w:val="3F03F92A"/>
    <w:rsid w:val="3FE73C3F"/>
    <w:rsid w:val="4043CBB8"/>
    <w:rsid w:val="41F308D3"/>
    <w:rsid w:val="4285AC8A"/>
    <w:rsid w:val="42CA5987"/>
    <w:rsid w:val="4318C07B"/>
    <w:rsid w:val="43C68D19"/>
    <w:rsid w:val="444E00A2"/>
    <w:rsid w:val="44618644"/>
    <w:rsid w:val="44E5D79E"/>
    <w:rsid w:val="45363BDC"/>
    <w:rsid w:val="454C3DCB"/>
    <w:rsid w:val="458A2F3D"/>
    <w:rsid w:val="46E0FA51"/>
    <w:rsid w:val="47DFA4C2"/>
    <w:rsid w:val="493D9340"/>
    <w:rsid w:val="498F9074"/>
    <w:rsid w:val="49E00253"/>
    <w:rsid w:val="4A31B470"/>
    <w:rsid w:val="4A4DEB07"/>
    <w:rsid w:val="4BBC0414"/>
    <w:rsid w:val="4C026693"/>
    <w:rsid w:val="4C2D7F48"/>
    <w:rsid w:val="4CC73136"/>
    <w:rsid w:val="4D2560CC"/>
    <w:rsid w:val="4DC835AB"/>
    <w:rsid w:val="4DCF4B2A"/>
    <w:rsid w:val="4DDFAAAD"/>
    <w:rsid w:val="4E016302"/>
    <w:rsid w:val="4E792275"/>
    <w:rsid w:val="4E98B057"/>
    <w:rsid w:val="4F30469E"/>
    <w:rsid w:val="4F8EEB80"/>
    <w:rsid w:val="4F94C958"/>
    <w:rsid w:val="4FE53BF1"/>
    <w:rsid w:val="505D8D1C"/>
    <w:rsid w:val="5097FBDE"/>
    <w:rsid w:val="5109B2E9"/>
    <w:rsid w:val="51293F2C"/>
    <w:rsid w:val="51F5C6B7"/>
    <w:rsid w:val="52F16D8E"/>
    <w:rsid w:val="5329F43D"/>
    <w:rsid w:val="5354A162"/>
    <w:rsid w:val="54A04348"/>
    <w:rsid w:val="55AB6BC2"/>
    <w:rsid w:val="5667E509"/>
    <w:rsid w:val="568801EC"/>
    <w:rsid w:val="56AC065F"/>
    <w:rsid w:val="577C2E56"/>
    <w:rsid w:val="57BFE855"/>
    <w:rsid w:val="58051A4A"/>
    <w:rsid w:val="58083750"/>
    <w:rsid w:val="582AB527"/>
    <w:rsid w:val="584A4AD6"/>
    <w:rsid w:val="585F6C09"/>
    <w:rsid w:val="587FAC10"/>
    <w:rsid w:val="59930778"/>
    <w:rsid w:val="59A97D26"/>
    <w:rsid w:val="5A70ED67"/>
    <w:rsid w:val="5AAD3C28"/>
    <w:rsid w:val="5AC2A4E4"/>
    <w:rsid w:val="5AD84FF6"/>
    <w:rsid w:val="5B05A5F0"/>
    <w:rsid w:val="5BC68F6B"/>
    <w:rsid w:val="5C07D1C9"/>
    <w:rsid w:val="5CB39EED"/>
    <w:rsid w:val="5CCCDB2F"/>
    <w:rsid w:val="5D4C05E3"/>
    <w:rsid w:val="5DAE213E"/>
    <w:rsid w:val="5DF17903"/>
    <w:rsid w:val="5E1F08D1"/>
    <w:rsid w:val="5F0A1D86"/>
    <w:rsid w:val="5F88FDC3"/>
    <w:rsid w:val="60145FDF"/>
    <w:rsid w:val="601554D3"/>
    <w:rsid w:val="60591F3E"/>
    <w:rsid w:val="6076FE9F"/>
    <w:rsid w:val="6088D1A4"/>
    <w:rsid w:val="608CC58A"/>
    <w:rsid w:val="614F1C39"/>
    <w:rsid w:val="6241BE48"/>
    <w:rsid w:val="62677678"/>
    <w:rsid w:val="632C6256"/>
    <w:rsid w:val="63C69894"/>
    <w:rsid w:val="6448EEBF"/>
    <w:rsid w:val="64AC5CFA"/>
    <w:rsid w:val="6510DAF6"/>
    <w:rsid w:val="658D8AD4"/>
    <w:rsid w:val="65D49B63"/>
    <w:rsid w:val="65E18E07"/>
    <w:rsid w:val="661031A1"/>
    <w:rsid w:val="67D4D19F"/>
    <w:rsid w:val="680ECCD0"/>
    <w:rsid w:val="684B392B"/>
    <w:rsid w:val="69A3E739"/>
    <w:rsid w:val="69DDCCAF"/>
    <w:rsid w:val="6A4615F4"/>
    <w:rsid w:val="6A776FCF"/>
    <w:rsid w:val="6A9B4282"/>
    <w:rsid w:val="6AF456DF"/>
    <w:rsid w:val="6B466D92"/>
    <w:rsid w:val="6B679270"/>
    <w:rsid w:val="6BCF7831"/>
    <w:rsid w:val="6C270F13"/>
    <w:rsid w:val="6C5DE5B5"/>
    <w:rsid w:val="6C644333"/>
    <w:rsid w:val="6D2B77E3"/>
    <w:rsid w:val="6E2B62CD"/>
    <w:rsid w:val="6E4B0446"/>
    <w:rsid w:val="6EC16B1B"/>
    <w:rsid w:val="6F2D8841"/>
    <w:rsid w:val="6FE3F923"/>
    <w:rsid w:val="701FDD89"/>
    <w:rsid w:val="70430C68"/>
    <w:rsid w:val="70E865CF"/>
    <w:rsid w:val="7103B691"/>
    <w:rsid w:val="71BD4DAB"/>
    <w:rsid w:val="71BDC7E1"/>
    <w:rsid w:val="7252DE81"/>
    <w:rsid w:val="72AC5599"/>
    <w:rsid w:val="72DA946D"/>
    <w:rsid w:val="73E6E01F"/>
    <w:rsid w:val="767A3CB1"/>
    <w:rsid w:val="769F7968"/>
    <w:rsid w:val="773EB32A"/>
    <w:rsid w:val="77F465E2"/>
    <w:rsid w:val="78E2CDFB"/>
    <w:rsid w:val="7939149D"/>
    <w:rsid w:val="7AB402E7"/>
    <w:rsid w:val="7B22E63C"/>
    <w:rsid w:val="7B95A146"/>
    <w:rsid w:val="7BC15C21"/>
    <w:rsid w:val="7C8D2624"/>
    <w:rsid w:val="7D5D9655"/>
    <w:rsid w:val="7DA8DE5B"/>
    <w:rsid w:val="7DB31DFE"/>
    <w:rsid w:val="7E6CB651"/>
    <w:rsid w:val="7FB557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955CE"/>
  <w15:docId w15:val="{6BB1A56F-D2E5-8A40-8989-E7F947418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F88"/>
    <w:rPr>
      <w:rFonts w:eastAsia="Times New Roman" w:cs="Times New Roman"/>
      <w:szCs w:val="24"/>
    </w:rPr>
  </w:style>
  <w:style w:type="paragraph" w:styleId="Heading1">
    <w:name w:val="heading 1"/>
    <w:basedOn w:val="Normal"/>
    <w:next w:val="Normal"/>
    <w:link w:val="Heading1Char"/>
    <w:uiPriority w:val="9"/>
    <w:qFormat/>
    <w:rsid w:val="00801C2C"/>
    <w:pPr>
      <w:keepNext/>
      <w:spacing w:line="480" w:lineRule="auto"/>
      <w:jc w:val="center"/>
      <w:outlineLvl w:val="0"/>
    </w:pPr>
    <w:rPr>
      <w:rFonts w:eastAsia="PMingLiU" w:cstheme="minorBidi"/>
      <w:b/>
      <w:szCs w:val="22"/>
    </w:rPr>
  </w:style>
  <w:style w:type="paragraph" w:styleId="Heading2">
    <w:name w:val="heading 2"/>
    <w:basedOn w:val="Normal"/>
    <w:next w:val="Normal"/>
    <w:link w:val="Heading2Char"/>
    <w:uiPriority w:val="9"/>
    <w:unhideWhenUsed/>
    <w:qFormat/>
    <w:rsid w:val="006B222C"/>
    <w:pPr>
      <w:keepNext/>
      <w:spacing w:line="480" w:lineRule="auto"/>
      <w:outlineLvl w:val="1"/>
    </w:pPr>
    <w:rPr>
      <w:rFonts w:eastAsia="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C2C"/>
    <w:rPr>
      <w:b/>
    </w:rPr>
  </w:style>
  <w:style w:type="character" w:styleId="Hyperlink">
    <w:name w:val="Hyperlink"/>
    <w:basedOn w:val="DefaultParagraphFont"/>
    <w:uiPriority w:val="99"/>
    <w:unhideWhenUsed/>
    <w:rsid w:val="00E80174"/>
    <w:rPr>
      <w:color w:val="0000FF"/>
      <w:u w:val="single"/>
    </w:rPr>
  </w:style>
  <w:style w:type="paragraph" w:styleId="ListParagraph">
    <w:name w:val="List Paragraph"/>
    <w:basedOn w:val="Normal"/>
    <w:uiPriority w:val="34"/>
    <w:qFormat/>
    <w:rsid w:val="00E80174"/>
    <w:pPr>
      <w:ind w:left="720"/>
      <w:contextualSpacing/>
    </w:pPr>
    <w:rPr>
      <w:rFonts w:eastAsia="PMingLiU" w:cstheme="minorBidi"/>
      <w:szCs w:val="22"/>
    </w:rPr>
  </w:style>
  <w:style w:type="character" w:styleId="CommentReference">
    <w:name w:val="annotation reference"/>
    <w:basedOn w:val="DefaultParagraphFont"/>
    <w:uiPriority w:val="99"/>
    <w:semiHidden/>
    <w:unhideWhenUsed/>
    <w:rsid w:val="00E80174"/>
    <w:rPr>
      <w:sz w:val="16"/>
      <w:szCs w:val="16"/>
    </w:rPr>
  </w:style>
  <w:style w:type="paragraph" w:styleId="CommentText">
    <w:name w:val="annotation text"/>
    <w:basedOn w:val="Normal"/>
    <w:link w:val="CommentTextChar"/>
    <w:uiPriority w:val="99"/>
    <w:unhideWhenUsed/>
    <w:rsid w:val="00E80174"/>
    <w:rPr>
      <w:rFonts w:eastAsia="PMingLiU" w:cstheme="minorBidi"/>
      <w:sz w:val="20"/>
      <w:szCs w:val="20"/>
    </w:rPr>
  </w:style>
  <w:style w:type="character" w:customStyle="1" w:styleId="CommentTextChar">
    <w:name w:val="Comment Text Char"/>
    <w:basedOn w:val="DefaultParagraphFont"/>
    <w:link w:val="CommentText"/>
    <w:uiPriority w:val="99"/>
    <w:rsid w:val="00E80174"/>
    <w:rPr>
      <w:sz w:val="20"/>
      <w:szCs w:val="20"/>
    </w:rPr>
  </w:style>
  <w:style w:type="paragraph" w:styleId="CommentSubject">
    <w:name w:val="annotation subject"/>
    <w:basedOn w:val="CommentText"/>
    <w:next w:val="CommentText"/>
    <w:link w:val="CommentSubjectChar"/>
    <w:uiPriority w:val="99"/>
    <w:semiHidden/>
    <w:unhideWhenUsed/>
    <w:rsid w:val="00E80174"/>
    <w:rPr>
      <w:b/>
      <w:bCs/>
    </w:rPr>
  </w:style>
  <w:style w:type="character" w:customStyle="1" w:styleId="CommentSubjectChar">
    <w:name w:val="Comment Subject Char"/>
    <w:basedOn w:val="CommentTextChar"/>
    <w:link w:val="CommentSubject"/>
    <w:uiPriority w:val="99"/>
    <w:semiHidden/>
    <w:rsid w:val="00E80174"/>
    <w:rPr>
      <w:b/>
      <w:bCs/>
      <w:sz w:val="20"/>
      <w:szCs w:val="20"/>
    </w:rPr>
  </w:style>
  <w:style w:type="paragraph" w:styleId="BalloonText">
    <w:name w:val="Balloon Text"/>
    <w:basedOn w:val="Normal"/>
    <w:link w:val="BalloonTextChar"/>
    <w:uiPriority w:val="99"/>
    <w:semiHidden/>
    <w:unhideWhenUsed/>
    <w:rsid w:val="00E80174"/>
    <w:rPr>
      <w:rFonts w:ascii="Segoe UI" w:eastAsia="PMingLiU" w:hAnsi="Segoe UI" w:cs="Segoe UI"/>
      <w:sz w:val="18"/>
      <w:szCs w:val="18"/>
    </w:rPr>
  </w:style>
  <w:style w:type="character" w:customStyle="1" w:styleId="BalloonTextChar">
    <w:name w:val="Balloon Text Char"/>
    <w:basedOn w:val="DefaultParagraphFont"/>
    <w:link w:val="BalloonText"/>
    <w:uiPriority w:val="99"/>
    <w:semiHidden/>
    <w:rsid w:val="00E80174"/>
    <w:rPr>
      <w:rFonts w:ascii="Segoe UI" w:hAnsi="Segoe UI" w:cs="Segoe UI"/>
      <w:sz w:val="18"/>
      <w:szCs w:val="18"/>
    </w:rPr>
  </w:style>
  <w:style w:type="paragraph" w:styleId="Header">
    <w:name w:val="header"/>
    <w:basedOn w:val="Normal"/>
    <w:link w:val="HeaderChar"/>
    <w:uiPriority w:val="99"/>
    <w:unhideWhenUsed/>
    <w:rsid w:val="00E80174"/>
    <w:pPr>
      <w:tabs>
        <w:tab w:val="center" w:pos="4680"/>
        <w:tab w:val="right" w:pos="9360"/>
      </w:tabs>
    </w:pPr>
    <w:rPr>
      <w:rFonts w:eastAsia="PMingLiU" w:cstheme="minorBidi"/>
      <w:szCs w:val="22"/>
    </w:rPr>
  </w:style>
  <w:style w:type="character" w:customStyle="1" w:styleId="HeaderChar">
    <w:name w:val="Header Char"/>
    <w:basedOn w:val="DefaultParagraphFont"/>
    <w:link w:val="Header"/>
    <w:uiPriority w:val="99"/>
    <w:rsid w:val="00E80174"/>
  </w:style>
  <w:style w:type="paragraph" w:styleId="Footer">
    <w:name w:val="footer"/>
    <w:basedOn w:val="Normal"/>
    <w:link w:val="FooterChar"/>
    <w:uiPriority w:val="99"/>
    <w:unhideWhenUsed/>
    <w:rsid w:val="00E80174"/>
    <w:pPr>
      <w:tabs>
        <w:tab w:val="center" w:pos="4680"/>
        <w:tab w:val="right" w:pos="9360"/>
      </w:tabs>
    </w:pPr>
    <w:rPr>
      <w:rFonts w:eastAsia="PMingLiU" w:cstheme="minorBidi"/>
      <w:szCs w:val="22"/>
    </w:rPr>
  </w:style>
  <w:style w:type="character" w:customStyle="1" w:styleId="FooterChar">
    <w:name w:val="Footer Char"/>
    <w:basedOn w:val="DefaultParagraphFont"/>
    <w:link w:val="Footer"/>
    <w:uiPriority w:val="99"/>
    <w:rsid w:val="00E80174"/>
  </w:style>
  <w:style w:type="character" w:customStyle="1" w:styleId="spellingerror">
    <w:name w:val="spellingerror"/>
    <w:basedOn w:val="DefaultParagraphFont"/>
    <w:rsid w:val="006F208E"/>
  </w:style>
  <w:style w:type="character" w:customStyle="1" w:styleId="normaltextrun">
    <w:name w:val="normaltextrun"/>
    <w:basedOn w:val="DefaultParagraphFont"/>
    <w:rsid w:val="00AF68B6"/>
  </w:style>
  <w:style w:type="character" w:customStyle="1" w:styleId="BodyTextChar">
    <w:name w:val="Body Text Char"/>
    <w:basedOn w:val="DefaultParagraphFont"/>
    <w:link w:val="BodyText"/>
    <w:uiPriority w:val="99"/>
    <w:rsid w:val="00E54966"/>
    <w:rPr>
      <w:i/>
    </w:rPr>
  </w:style>
  <w:style w:type="paragraph" w:styleId="BodyText">
    <w:name w:val="Body Text"/>
    <w:basedOn w:val="Normal"/>
    <w:link w:val="BodyTextChar"/>
    <w:uiPriority w:val="99"/>
    <w:unhideWhenUsed/>
    <w:rsid w:val="00E54966"/>
    <w:rPr>
      <w:rFonts w:eastAsia="PMingLiU" w:cstheme="minorBidi"/>
      <w:i/>
      <w:szCs w:val="22"/>
    </w:rPr>
  </w:style>
  <w:style w:type="paragraph" w:customStyle="1" w:styleId="msonormal0">
    <w:name w:val="msonormal"/>
    <w:basedOn w:val="Normal"/>
    <w:rsid w:val="00E54966"/>
    <w:pPr>
      <w:spacing w:before="100" w:beforeAutospacing="1" w:after="100" w:afterAutospacing="1"/>
    </w:pPr>
  </w:style>
  <w:style w:type="paragraph" w:customStyle="1" w:styleId="EndNoteBibliographyTitle">
    <w:name w:val="EndNote Bibliography Title"/>
    <w:basedOn w:val="Normal"/>
    <w:link w:val="EndNoteBibliographyTitleChar"/>
    <w:rsid w:val="00982ED7"/>
    <w:pPr>
      <w:jc w:val="center"/>
    </w:pPr>
    <w:rPr>
      <w:rFonts w:eastAsia="PMingLiU"/>
      <w:noProof/>
      <w:szCs w:val="22"/>
    </w:rPr>
  </w:style>
  <w:style w:type="character" w:customStyle="1" w:styleId="EndNoteBibliographyTitleChar">
    <w:name w:val="EndNote Bibliography Title Char"/>
    <w:basedOn w:val="HeaderChar"/>
    <w:link w:val="EndNoteBibliographyTitle"/>
    <w:rsid w:val="00982ED7"/>
    <w:rPr>
      <w:rFonts w:cs="Times New Roman"/>
      <w:noProof/>
    </w:rPr>
  </w:style>
  <w:style w:type="paragraph" w:customStyle="1" w:styleId="EndNoteBibliography">
    <w:name w:val="EndNote Bibliography"/>
    <w:basedOn w:val="Normal"/>
    <w:link w:val="EndNoteBibliographyChar"/>
    <w:rsid w:val="00982ED7"/>
    <w:pPr>
      <w:spacing w:line="480" w:lineRule="auto"/>
    </w:pPr>
    <w:rPr>
      <w:rFonts w:eastAsia="PMingLiU"/>
      <w:noProof/>
      <w:szCs w:val="22"/>
    </w:rPr>
  </w:style>
  <w:style w:type="character" w:customStyle="1" w:styleId="EndNoteBibliographyChar">
    <w:name w:val="EndNote Bibliography Char"/>
    <w:basedOn w:val="HeaderChar"/>
    <w:link w:val="EndNoteBibliography"/>
    <w:rsid w:val="00982ED7"/>
    <w:rPr>
      <w:rFonts w:cs="Times New Roman"/>
      <w:noProof/>
    </w:rPr>
  </w:style>
  <w:style w:type="character" w:styleId="PlaceholderText">
    <w:name w:val="Placeholder Text"/>
    <w:basedOn w:val="DefaultParagraphFont"/>
    <w:uiPriority w:val="99"/>
    <w:semiHidden/>
    <w:rsid w:val="002D6089"/>
    <w:rPr>
      <w:color w:val="808080"/>
    </w:rPr>
  </w:style>
  <w:style w:type="character" w:customStyle="1" w:styleId="UnresolvedMention1">
    <w:name w:val="Unresolved Mention1"/>
    <w:basedOn w:val="DefaultParagraphFont"/>
    <w:uiPriority w:val="99"/>
    <w:semiHidden/>
    <w:unhideWhenUsed/>
    <w:rsid w:val="00194F25"/>
    <w:rPr>
      <w:color w:val="605E5C"/>
      <w:shd w:val="clear" w:color="auto" w:fill="E1DFDD"/>
    </w:rPr>
  </w:style>
  <w:style w:type="paragraph" w:styleId="NormalWeb">
    <w:name w:val="Normal (Web)"/>
    <w:basedOn w:val="Normal"/>
    <w:uiPriority w:val="99"/>
    <w:unhideWhenUsed/>
    <w:rsid w:val="001216CF"/>
    <w:pPr>
      <w:spacing w:before="100" w:beforeAutospacing="1" w:after="100" w:afterAutospacing="1"/>
    </w:pPr>
  </w:style>
  <w:style w:type="character" w:styleId="Strong">
    <w:name w:val="Strong"/>
    <w:basedOn w:val="DefaultParagraphFont"/>
    <w:uiPriority w:val="22"/>
    <w:qFormat/>
    <w:rsid w:val="00A10A75"/>
    <w:rPr>
      <w:b/>
      <w:bCs/>
    </w:rPr>
  </w:style>
  <w:style w:type="paragraph" w:styleId="Revision">
    <w:name w:val="Revision"/>
    <w:hidden/>
    <w:uiPriority w:val="99"/>
    <w:semiHidden/>
    <w:rsid w:val="00812E41"/>
    <w:rPr>
      <w:rFonts w:eastAsia="Times New Roman" w:cs="Times New Roman"/>
      <w:szCs w:val="24"/>
    </w:rPr>
  </w:style>
  <w:style w:type="character" w:customStyle="1" w:styleId="apple-converted-space">
    <w:name w:val="apple-converted-space"/>
    <w:basedOn w:val="DefaultParagraphFont"/>
    <w:rsid w:val="001E76AE"/>
  </w:style>
  <w:style w:type="paragraph" w:styleId="BodyTextIndent">
    <w:name w:val="Body Text Indent"/>
    <w:basedOn w:val="Normal"/>
    <w:link w:val="BodyTextIndentChar"/>
    <w:uiPriority w:val="99"/>
    <w:unhideWhenUsed/>
    <w:rsid w:val="005645D1"/>
    <w:pPr>
      <w:autoSpaceDE w:val="0"/>
      <w:autoSpaceDN w:val="0"/>
      <w:adjustRightInd w:val="0"/>
      <w:spacing w:line="480" w:lineRule="auto"/>
      <w:ind w:firstLine="720"/>
    </w:pPr>
  </w:style>
  <w:style w:type="character" w:customStyle="1" w:styleId="BodyTextIndentChar">
    <w:name w:val="Body Text Indent Char"/>
    <w:basedOn w:val="DefaultParagraphFont"/>
    <w:link w:val="BodyTextIndent"/>
    <w:uiPriority w:val="99"/>
    <w:rsid w:val="005645D1"/>
    <w:rPr>
      <w:rFonts w:eastAsia="Times New Roman" w:cs="Times New Roman"/>
      <w:szCs w:val="24"/>
    </w:rPr>
  </w:style>
  <w:style w:type="character" w:customStyle="1" w:styleId="Heading2Char">
    <w:name w:val="Heading 2 Char"/>
    <w:basedOn w:val="DefaultParagraphFont"/>
    <w:link w:val="Heading2"/>
    <w:uiPriority w:val="9"/>
    <w:rsid w:val="006B222C"/>
    <w:rPr>
      <w:rFonts w:eastAsia="Arial" w:cs="Times New Roman"/>
      <w:b/>
      <w:szCs w:val="24"/>
    </w:rPr>
  </w:style>
  <w:style w:type="character" w:styleId="Emphasis">
    <w:name w:val="Emphasis"/>
    <w:basedOn w:val="DefaultParagraphFont"/>
    <w:uiPriority w:val="20"/>
    <w:qFormat/>
    <w:rsid w:val="00A832DA"/>
    <w:rPr>
      <w:i/>
      <w:iCs/>
    </w:rPr>
  </w:style>
  <w:style w:type="character" w:customStyle="1" w:styleId="authors">
    <w:name w:val="authors"/>
    <w:basedOn w:val="DefaultParagraphFont"/>
    <w:rsid w:val="00A832DA"/>
  </w:style>
  <w:style w:type="character" w:customStyle="1" w:styleId="Date1">
    <w:name w:val="Date1"/>
    <w:basedOn w:val="DefaultParagraphFont"/>
    <w:rsid w:val="00A832DA"/>
  </w:style>
  <w:style w:type="character" w:customStyle="1" w:styleId="arttitle">
    <w:name w:val="art_title"/>
    <w:basedOn w:val="DefaultParagraphFont"/>
    <w:rsid w:val="00A832DA"/>
  </w:style>
  <w:style w:type="character" w:customStyle="1" w:styleId="serialtitle">
    <w:name w:val="serial_title"/>
    <w:basedOn w:val="DefaultParagraphFont"/>
    <w:rsid w:val="00A832DA"/>
  </w:style>
  <w:style w:type="character" w:customStyle="1" w:styleId="volumeissue">
    <w:name w:val="volume_issue"/>
    <w:basedOn w:val="DefaultParagraphFont"/>
    <w:rsid w:val="00A832DA"/>
  </w:style>
  <w:style w:type="character" w:customStyle="1" w:styleId="pagerange">
    <w:name w:val="page_range"/>
    <w:basedOn w:val="DefaultParagraphFont"/>
    <w:rsid w:val="00A832DA"/>
  </w:style>
  <w:style w:type="character" w:customStyle="1" w:styleId="doilink">
    <w:name w:val="doi_link"/>
    <w:basedOn w:val="DefaultParagraphFont"/>
    <w:rsid w:val="00A832DA"/>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arkcuh32xesp">
    <w:name w:val="markcuh32xesp"/>
    <w:basedOn w:val="DefaultParagraphFont"/>
    <w:rsid w:val="008061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09527">
      <w:bodyDiv w:val="1"/>
      <w:marLeft w:val="0"/>
      <w:marRight w:val="0"/>
      <w:marTop w:val="0"/>
      <w:marBottom w:val="0"/>
      <w:divBdr>
        <w:top w:val="none" w:sz="0" w:space="0" w:color="auto"/>
        <w:left w:val="none" w:sz="0" w:space="0" w:color="auto"/>
        <w:bottom w:val="none" w:sz="0" w:space="0" w:color="auto"/>
        <w:right w:val="none" w:sz="0" w:space="0" w:color="auto"/>
      </w:divBdr>
    </w:div>
    <w:div w:id="160047488">
      <w:bodyDiv w:val="1"/>
      <w:marLeft w:val="0"/>
      <w:marRight w:val="0"/>
      <w:marTop w:val="0"/>
      <w:marBottom w:val="0"/>
      <w:divBdr>
        <w:top w:val="none" w:sz="0" w:space="0" w:color="auto"/>
        <w:left w:val="none" w:sz="0" w:space="0" w:color="auto"/>
        <w:bottom w:val="none" w:sz="0" w:space="0" w:color="auto"/>
        <w:right w:val="none" w:sz="0" w:space="0" w:color="auto"/>
      </w:divBdr>
    </w:div>
    <w:div w:id="276564711">
      <w:bodyDiv w:val="1"/>
      <w:marLeft w:val="0"/>
      <w:marRight w:val="0"/>
      <w:marTop w:val="0"/>
      <w:marBottom w:val="0"/>
      <w:divBdr>
        <w:top w:val="none" w:sz="0" w:space="0" w:color="auto"/>
        <w:left w:val="none" w:sz="0" w:space="0" w:color="auto"/>
        <w:bottom w:val="none" w:sz="0" w:space="0" w:color="auto"/>
        <w:right w:val="none" w:sz="0" w:space="0" w:color="auto"/>
      </w:divBdr>
      <w:divsChild>
        <w:div w:id="1157841835">
          <w:marLeft w:val="0"/>
          <w:marRight w:val="0"/>
          <w:marTop w:val="0"/>
          <w:marBottom w:val="0"/>
          <w:divBdr>
            <w:top w:val="none" w:sz="0" w:space="0" w:color="auto"/>
            <w:left w:val="none" w:sz="0" w:space="0" w:color="auto"/>
            <w:bottom w:val="none" w:sz="0" w:space="0" w:color="auto"/>
            <w:right w:val="none" w:sz="0" w:space="0" w:color="auto"/>
          </w:divBdr>
          <w:divsChild>
            <w:div w:id="415513205">
              <w:marLeft w:val="0"/>
              <w:marRight w:val="0"/>
              <w:marTop w:val="0"/>
              <w:marBottom w:val="0"/>
              <w:divBdr>
                <w:top w:val="none" w:sz="0" w:space="0" w:color="auto"/>
                <w:left w:val="none" w:sz="0" w:space="0" w:color="auto"/>
                <w:bottom w:val="none" w:sz="0" w:space="0" w:color="auto"/>
                <w:right w:val="none" w:sz="0" w:space="0" w:color="auto"/>
              </w:divBdr>
              <w:divsChild>
                <w:div w:id="19724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467324">
      <w:bodyDiv w:val="1"/>
      <w:marLeft w:val="0"/>
      <w:marRight w:val="0"/>
      <w:marTop w:val="0"/>
      <w:marBottom w:val="0"/>
      <w:divBdr>
        <w:top w:val="none" w:sz="0" w:space="0" w:color="auto"/>
        <w:left w:val="none" w:sz="0" w:space="0" w:color="auto"/>
        <w:bottom w:val="none" w:sz="0" w:space="0" w:color="auto"/>
        <w:right w:val="none" w:sz="0" w:space="0" w:color="auto"/>
      </w:divBdr>
      <w:divsChild>
        <w:div w:id="1567642203">
          <w:marLeft w:val="0"/>
          <w:marRight w:val="0"/>
          <w:marTop w:val="0"/>
          <w:marBottom w:val="0"/>
          <w:divBdr>
            <w:top w:val="none" w:sz="0" w:space="0" w:color="auto"/>
            <w:left w:val="none" w:sz="0" w:space="0" w:color="auto"/>
            <w:bottom w:val="none" w:sz="0" w:space="0" w:color="auto"/>
            <w:right w:val="none" w:sz="0" w:space="0" w:color="auto"/>
          </w:divBdr>
          <w:divsChild>
            <w:div w:id="727732122">
              <w:marLeft w:val="0"/>
              <w:marRight w:val="0"/>
              <w:marTop w:val="0"/>
              <w:marBottom w:val="0"/>
              <w:divBdr>
                <w:top w:val="none" w:sz="0" w:space="0" w:color="auto"/>
                <w:left w:val="none" w:sz="0" w:space="0" w:color="auto"/>
                <w:bottom w:val="none" w:sz="0" w:space="0" w:color="auto"/>
                <w:right w:val="none" w:sz="0" w:space="0" w:color="auto"/>
              </w:divBdr>
              <w:divsChild>
                <w:div w:id="258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573855">
      <w:bodyDiv w:val="1"/>
      <w:marLeft w:val="0"/>
      <w:marRight w:val="0"/>
      <w:marTop w:val="0"/>
      <w:marBottom w:val="0"/>
      <w:divBdr>
        <w:top w:val="none" w:sz="0" w:space="0" w:color="auto"/>
        <w:left w:val="none" w:sz="0" w:space="0" w:color="auto"/>
        <w:bottom w:val="none" w:sz="0" w:space="0" w:color="auto"/>
        <w:right w:val="none" w:sz="0" w:space="0" w:color="auto"/>
      </w:divBdr>
    </w:div>
    <w:div w:id="531723994">
      <w:bodyDiv w:val="1"/>
      <w:marLeft w:val="0"/>
      <w:marRight w:val="0"/>
      <w:marTop w:val="0"/>
      <w:marBottom w:val="0"/>
      <w:divBdr>
        <w:top w:val="none" w:sz="0" w:space="0" w:color="auto"/>
        <w:left w:val="none" w:sz="0" w:space="0" w:color="auto"/>
        <w:bottom w:val="none" w:sz="0" w:space="0" w:color="auto"/>
        <w:right w:val="none" w:sz="0" w:space="0" w:color="auto"/>
      </w:divBdr>
      <w:divsChild>
        <w:div w:id="834608888">
          <w:marLeft w:val="0"/>
          <w:marRight w:val="0"/>
          <w:marTop w:val="0"/>
          <w:marBottom w:val="0"/>
          <w:divBdr>
            <w:top w:val="none" w:sz="0" w:space="0" w:color="auto"/>
            <w:left w:val="none" w:sz="0" w:space="0" w:color="auto"/>
            <w:bottom w:val="none" w:sz="0" w:space="0" w:color="auto"/>
            <w:right w:val="none" w:sz="0" w:space="0" w:color="auto"/>
          </w:divBdr>
          <w:divsChild>
            <w:div w:id="1474757860">
              <w:marLeft w:val="0"/>
              <w:marRight w:val="0"/>
              <w:marTop w:val="0"/>
              <w:marBottom w:val="0"/>
              <w:divBdr>
                <w:top w:val="none" w:sz="0" w:space="0" w:color="auto"/>
                <w:left w:val="none" w:sz="0" w:space="0" w:color="auto"/>
                <w:bottom w:val="none" w:sz="0" w:space="0" w:color="auto"/>
                <w:right w:val="none" w:sz="0" w:space="0" w:color="auto"/>
              </w:divBdr>
              <w:divsChild>
                <w:div w:id="13110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6527">
      <w:bodyDiv w:val="1"/>
      <w:marLeft w:val="0"/>
      <w:marRight w:val="0"/>
      <w:marTop w:val="0"/>
      <w:marBottom w:val="0"/>
      <w:divBdr>
        <w:top w:val="none" w:sz="0" w:space="0" w:color="auto"/>
        <w:left w:val="none" w:sz="0" w:space="0" w:color="auto"/>
        <w:bottom w:val="none" w:sz="0" w:space="0" w:color="auto"/>
        <w:right w:val="none" w:sz="0" w:space="0" w:color="auto"/>
      </w:divBdr>
    </w:div>
    <w:div w:id="593710438">
      <w:bodyDiv w:val="1"/>
      <w:marLeft w:val="0"/>
      <w:marRight w:val="0"/>
      <w:marTop w:val="0"/>
      <w:marBottom w:val="0"/>
      <w:divBdr>
        <w:top w:val="none" w:sz="0" w:space="0" w:color="auto"/>
        <w:left w:val="none" w:sz="0" w:space="0" w:color="auto"/>
        <w:bottom w:val="none" w:sz="0" w:space="0" w:color="auto"/>
        <w:right w:val="none" w:sz="0" w:space="0" w:color="auto"/>
      </w:divBdr>
      <w:divsChild>
        <w:div w:id="1194030633">
          <w:marLeft w:val="0"/>
          <w:marRight w:val="0"/>
          <w:marTop w:val="0"/>
          <w:marBottom w:val="0"/>
          <w:divBdr>
            <w:top w:val="none" w:sz="0" w:space="0" w:color="auto"/>
            <w:left w:val="none" w:sz="0" w:space="0" w:color="auto"/>
            <w:bottom w:val="none" w:sz="0" w:space="0" w:color="auto"/>
            <w:right w:val="none" w:sz="0" w:space="0" w:color="auto"/>
          </w:divBdr>
          <w:divsChild>
            <w:div w:id="42095150">
              <w:marLeft w:val="0"/>
              <w:marRight w:val="0"/>
              <w:marTop w:val="0"/>
              <w:marBottom w:val="0"/>
              <w:divBdr>
                <w:top w:val="none" w:sz="0" w:space="0" w:color="auto"/>
                <w:left w:val="none" w:sz="0" w:space="0" w:color="auto"/>
                <w:bottom w:val="none" w:sz="0" w:space="0" w:color="auto"/>
                <w:right w:val="none" w:sz="0" w:space="0" w:color="auto"/>
              </w:divBdr>
              <w:divsChild>
                <w:div w:id="190691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106083">
      <w:bodyDiv w:val="1"/>
      <w:marLeft w:val="0"/>
      <w:marRight w:val="0"/>
      <w:marTop w:val="0"/>
      <w:marBottom w:val="0"/>
      <w:divBdr>
        <w:top w:val="none" w:sz="0" w:space="0" w:color="auto"/>
        <w:left w:val="none" w:sz="0" w:space="0" w:color="auto"/>
        <w:bottom w:val="none" w:sz="0" w:space="0" w:color="auto"/>
        <w:right w:val="none" w:sz="0" w:space="0" w:color="auto"/>
      </w:divBdr>
    </w:div>
    <w:div w:id="612782482">
      <w:bodyDiv w:val="1"/>
      <w:marLeft w:val="0"/>
      <w:marRight w:val="0"/>
      <w:marTop w:val="0"/>
      <w:marBottom w:val="0"/>
      <w:divBdr>
        <w:top w:val="none" w:sz="0" w:space="0" w:color="auto"/>
        <w:left w:val="none" w:sz="0" w:space="0" w:color="auto"/>
        <w:bottom w:val="none" w:sz="0" w:space="0" w:color="auto"/>
        <w:right w:val="none" w:sz="0" w:space="0" w:color="auto"/>
      </w:divBdr>
      <w:divsChild>
        <w:div w:id="651714494">
          <w:marLeft w:val="0"/>
          <w:marRight w:val="0"/>
          <w:marTop w:val="0"/>
          <w:marBottom w:val="0"/>
          <w:divBdr>
            <w:top w:val="none" w:sz="0" w:space="0" w:color="auto"/>
            <w:left w:val="none" w:sz="0" w:space="0" w:color="auto"/>
            <w:bottom w:val="none" w:sz="0" w:space="0" w:color="auto"/>
            <w:right w:val="none" w:sz="0" w:space="0" w:color="auto"/>
          </w:divBdr>
          <w:divsChild>
            <w:div w:id="1545559551">
              <w:marLeft w:val="0"/>
              <w:marRight w:val="0"/>
              <w:marTop w:val="0"/>
              <w:marBottom w:val="0"/>
              <w:divBdr>
                <w:top w:val="none" w:sz="0" w:space="0" w:color="auto"/>
                <w:left w:val="none" w:sz="0" w:space="0" w:color="auto"/>
                <w:bottom w:val="none" w:sz="0" w:space="0" w:color="auto"/>
                <w:right w:val="none" w:sz="0" w:space="0" w:color="auto"/>
              </w:divBdr>
              <w:divsChild>
                <w:div w:id="111059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5729">
      <w:bodyDiv w:val="1"/>
      <w:marLeft w:val="0"/>
      <w:marRight w:val="0"/>
      <w:marTop w:val="0"/>
      <w:marBottom w:val="0"/>
      <w:divBdr>
        <w:top w:val="none" w:sz="0" w:space="0" w:color="auto"/>
        <w:left w:val="none" w:sz="0" w:space="0" w:color="auto"/>
        <w:bottom w:val="none" w:sz="0" w:space="0" w:color="auto"/>
        <w:right w:val="none" w:sz="0" w:space="0" w:color="auto"/>
      </w:divBdr>
    </w:div>
    <w:div w:id="699285196">
      <w:bodyDiv w:val="1"/>
      <w:marLeft w:val="0"/>
      <w:marRight w:val="0"/>
      <w:marTop w:val="0"/>
      <w:marBottom w:val="0"/>
      <w:divBdr>
        <w:top w:val="none" w:sz="0" w:space="0" w:color="auto"/>
        <w:left w:val="none" w:sz="0" w:space="0" w:color="auto"/>
        <w:bottom w:val="none" w:sz="0" w:space="0" w:color="auto"/>
        <w:right w:val="none" w:sz="0" w:space="0" w:color="auto"/>
      </w:divBdr>
    </w:div>
    <w:div w:id="703555408">
      <w:bodyDiv w:val="1"/>
      <w:marLeft w:val="0"/>
      <w:marRight w:val="0"/>
      <w:marTop w:val="0"/>
      <w:marBottom w:val="0"/>
      <w:divBdr>
        <w:top w:val="none" w:sz="0" w:space="0" w:color="auto"/>
        <w:left w:val="none" w:sz="0" w:space="0" w:color="auto"/>
        <w:bottom w:val="none" w:sz="0" w:space="0" w:color="auto"/>
        <w:right w:val="none" w:sz="0" w:space="0" w:color="auto"/>
      </w:divBdr>
      <w:divsChild>
        <w:div w:id="235746819">
          <w:marLeft w:val="0"/>
          <w:marRight w:val="0"/>
          <w:marTop w:val="0"/>
          <w:marBottom w:val="0"/>
          <w:divBdr>
            <w:top w:val="none" w:sz="0" w:space="0" w:color="auto"/>
            <w:left w:val="none" w:sz="0" w:space="0" w:color="auto"/>
            <w:bottom w:val="none" w:sz="0" w:space="0" w:color="auto"/>
            <w:right w:val="none" w:sz="0" w:space="0" w:color="auto"/>
          </w:divBdr>
          <w:divsChild>
            <w:div w:id="1612972156">
              <w:marLeft w:val="0"/>
              <w:marRight w:val="0"/>
              <w:marTop w:val="0"/>
              <w:marBottom w:val="0"/>
              <w:divBdr>
                <w:top w:val="none" w:sz="0" w:space="0" w:color="auto"/>
                <w:left w:val="none" w:sz="0" w:space="0" w:color="auto"/>
                <w:bottom w:val="none" w:sz="0" w:space="0" w:color="auto"/>
                <w:right w:val="none" w:sz="0" w:space="0" w:color="auto"/>
              </w:divBdr>
              <w:divsChild>
                <w:div w:id="115776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912479">
      <w:bodyDiv w:val="1"/>
      <w:marLeft w:val="0"/>
      <w:marRight w:val="0"/>
      <w:marTop w:val="0"/>
      <w:marBottom w:val="0"/>
      <w:divBdr>
        <w:top w:val="none" w:sz="0" w:space="0" w:color="auto"/>
        <w:left w:val="none" w:sz="0" w:space="0" w:color="auto"/>
        <w:bottom w:val="none" w:sz="0" w:space="0" w:color="auto"/>
        <w:right w:val="none" w:sz="0" w:space="0" w:color="auto"/>
      </w:divBdr>
    </w:div>
    <w:div w:id="737292108">
      <w:bodyDiv w:val="1"/>
      <w:marLeft w:val="0"/>
      <w:marRight w:val="0"/>
      <w:marTop w:val="0"/>
      <w:marBottom w:val="0"/>
      <w:divBdr>
        <w:top w:val="none" w:sz="0" w:space="0" w:color="auto"/>
        <w:left w:val="none" w:sz="0" w:space="0" w:color="auto"/>
        <w:bottom w:val="none" w:sz="0" w:space="0" w:color="auto"/>
        <w:right w:val="none" w:sz="0" w:space="0" w:color="auto"/>
      </w:divBdr>
    </w:div>
    <w:div w:id="740562002">
      <w:bodyDiv w:val="1"/>
      <w:marLeft w:val="0"/>
      <w:marRight w:val="0"/>
      <w:marTop w:val="0"/>
      <w:marBottom w:val="0"/>
      <w:divBdr>
        <w:top w:val="none" w:sz="0" w:space="0" w:color="auto"/>
        <w:left w:val="none" w:sz="0" w:space="0" w:color="auto"/>
        <w:bottom w:val="none" w:sz="0" w:space="0" w:color="auto"/>
        <w:right w:val="none" w:sz="0" w:space="0" w:color="auto"/>
      </w:divBdr>
    </w:div>
    <w:div w:id="767821600">
      <w:bodyDiv w:val="1"/>
      <w:marLeft w:val="0"/>
      <w:marRight w:val="0"/>
      <w:marTop w:val="0"/>
      <w:marBottom w:val="0"/>
      <w:divBdr>
        <w:top w:val="none" w:sz="0" w:space="0" w:color="auto"/>
        <w:left w:val="none" w:sz="0" w:space="0" w:color="auto"/>
        <w:bottom w:val="none" w:sz="0" w:space="0" w:color="auto"/>
        <w:right w:val="none" w:sz="0" w:space="0" w:color="auto"/>
      </w:divBdr>
    </w:div>
    <w:div w:id="773788529">
      <w:bodyDiv w:val="1"/>
      <w:marLeft w:val="0"/>
      <w:marRight w:val="0"/>
      <w:marTop w:val="0"/>
      <w:marBottom w:val="0"/>
      <w:divBdr>
        <w:top w:val="none" w:sz="0" w:space="0" w:color="auto"/>
        <w:left w:val="none" w:sz="0" w:space="0" w:color="auto"/>
        <w:bottom w:val="none" w:sz="0" w:space="0" w:color="auto"/>
        <w:right w:val="none" w:sz="0" w:space="0" w:color="auto"/>
      </w:divBdr>
    </w:div>
    <w:div w:id="783501658">
      <w:bodyDiv w:val="1"/>
      <w:marLeft w:val="0"/>
      <w:marRight w:val="0"/>
      <w:marTop w:val="0"/>
      <w:marBottom w:val="0"/>
      <w:divBdr>
        <w:top w:val="none" w:sz="0" w:space="0" w:color="auto"/>
        <w:left w:val="none" w:sz="0" w:space="0" w:color="auto"/>
        <w:bottom w:val="none" w:sz="0" w:space="0" w:color="auto"/>
        <w:right w:val="none" w:sz="0" w:space="0" w:color="auto"/>
      </w:divBdr>
    </w:div>
    <w:div w:id="1065303344">
      <w:bodyDiv w:val="1"/>
      <w:marLeft w:val="0"/>
      <w:marRight w:val="0"/>
      <w:marTop w:val="0"/>
      <w:marBottom w:val="0"/>
      <w:divBdr>
        <w:top w:val="none" w:sz="0" w:space="0" w:color="auto"/>
        <w:left w:val="none" w:sz="0" w:space="0" w:color="auto"/>
        <w:bottom w:val="none" w:sz="0" w:space="0" w:color="auto"/>
        <w:right w:val="none" w:sz="0" w:space="0" w:color="auto"/>
      </w:divBdr>
    </w:div>
    <w:div w:id="1071002773">
      <w:bodyDiv w:val="1"/>
      <w:marLeft w:val="0"/>
      <w:marRight w:val="0"/>
      <w:marTop w:val="0"/>
      <w:marBottom w:val="0"/>
      <w:divBdr>
        <w:top w:val="none" w:sz="0" w:space="0" w:color="auto"/>
        <w:left w:val="none" w:sz="0" w:space="0" w:color="auto"/>
        <w:bottom w:val="none" w:sz="0" w:space="0" w:color="auto"/>
        <w:right w:val="none" w:sz="0" w:space="0" w:color="auto"/>
      </w:divBdr>
      <w:divsChild>
        <w:div w:id="1859735736">
          <w:marLeft w:val="0"/>
          <w:marRight w:val="0"/>
          <w:marTop w:val="0"/>
          <w:marBottom w:val="0"/>
          <w:divBdr>
            <w:top w:val="none" w:sz="0" w:space="0" w:color="auto"/>
            <w:left w:val="none" w:sz="0" w:space="0" w:color="auto"/>
            <w:bottom w:val="none" w:sz="0" w:space="0" w:color="auto"/>
            <w:right w:val="none" w:sz="0" w:space="0" w:color="auto"/>
          </w:divBdr>
          <w:divsChild>
            <w:div w:id="836462215">
              <w:marLeft w:val="0"/>
              <w:marRight w:val="0"/>
              <w:marTop w:val="0"/>
              <w:marBottom w:val="0"/>
              <w:divBdr>
                <w:top w:val="none" w:sz="0" w:space="0" w:color="auto"/>
                <w:left w:val="none" w:sz="0" w:space="0" w:color="auto"/>
                <w:bottom w:val="none" w:sz="0" w:space="0" w:color="auto"/>
                <w:right w:val="none" w:sz="0" w:space="0" w:color="auto"/>
              </w:divBdr>
              <w:divsChild>
                <w:div w:id="212383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263752">
      <w:bodyDiv w:val="1"/>
      <w:marLeft w:val="0"/>
      <w:marRight w:val="0"/>
      <w:marTop w:val="0"/>
      <w:marBottom w:val="0"/>
      <w:divBdr>
        <w:top w:val="none" w:sz="0" w:space="0" w:color="auto"/>
        <w:left w:val="none" w:sz="0" w:space="0" w:color="auto"/>
        <w:bottom w:val="none" w:sz="0" w:space="0" w:color="auto"/>
        <w:right w:val="none" w:sz="0" w:space="0" w:color="auto"/>
      </w:divBdr>
      <w:divsChild>
        <w:div w:id="731461120">
          <w:marLeft w:val="0"/>
          <w:marRight w:val="0"/>
          <w:marTop w:val="0"/>
          <w:marBottom w:val="0"/>
          <w:divBdr>
            <w:top w:val="none" w:sz="0" w:space="0" w:color="auto"/>
            <w:left w:val="none" w:sz="0" w:space="0" w:color="auto"/>
            <w:bottom w:val="none" w:sz="0" w:space="0" w:color="auto"/>
            <w:right w:val="none" w:sz="0" w:space="0" w:color="auto"/>
          </w:divBdr>
          <w:divsChild>
            <w:div w:id="496385470">
              <w:marLeft w:val="0"/>
              <w:marRight w:val="0"/>
              <w:marTop w:val="0"/>
              <w:marBottom w:val="0"/>
              <w:divBdr>
                <w:top w:val="none" w:sz="0" w:space="0" w:color="auto"/>
                <w:left w:val="none" w:sz="0" w:space="0" w:color="auto"/>
                <w:bottom w:val="none" w:sz="0" w:space="0" w:color="auto"/>
                <w:right w:val="none" w:sz="0" w:space="0" w:color="auto"/>
              </w:divBdr>
              <w:divsChild>
                <w:div w:id="174571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264666">
      <w:bodyDiv w:val="1"/>
      <w:marLeft w:val="0"/>
      <w:marRight w:val="0"/>
      <w:marTop w:val="0"/>
      <w:marBottom w:val="0"/>
      <w:divBdr>
        <w:top w:val="none" w:sz="0" w:space="0" w:color="auto"/>
        <w:left w:val="none" w:sz="0" w:space="0" w:color="auto"/>
        <w:bottom w:val="none" w:sz="0" w:space="0" w:color="auto"/>
        <w:right w:val="none" w:sz="0" w:space="0" w:color="auto"/>
      </w:divBdr>
      <w:divsChild>
        <w:div w:id="289436498">
          <w:marLeft w:val="0"/>
          <w:marRight w:val="0"/>
          <w:marTop w:val="0"/>
          <w:marBottom w:val="0"/>
          <w:divBdr>
            <w:top w:val="none" w:sz="0" w:space="0" w:color="auto"/>
            <w:left w:val="none" w:sz="0" w:space="0" w:color="auto"/>
            <w:bottom w:val="none" w:sz="0" w:space="0" w:color="auto"/>
            <w:right w:val="none" w:sz="0" w:space="0" w:color="auto"/>
          </w:divBdr>
          <w:divsChild>
            <w:div w:id="1419129613">
              <w:marLeft w:val="0"/>
              <w:marRight w:val="0"/>
              <w:marTop w:val="0"/>
              <w:marBottom w:val="0"/>
              <w:divBdr>
                <w:top w:val="none" w:sz="0" w:space="0" w:color="auto"/>
                <w:left w:val="none" w:sz="0" w:space="0" w:color="auto"/>
                <w:bottom w:val="none" w:sz="0" w:space="0" w:color="auto"/>
                <w:right w:val="none" w:sz="0" w:space="0" w:color="auto"/>
              </w:divBdr>
              <w:divsChild>
                <w:div w:id="94538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58366">
      <w:bodyDiv w:val="1"/>
      <w:marLeft w:val="0"/>
      <w:marRight w:val="0"/>
      <w:marTop w:val="0"/>
      <w:marBottom w:val="0"/>
      <w:divBdr>
        <w:top w:val="none" w:sz="0" w:space="0" w:color="auto"/>
        <w:left w:val="none" w:sz="0" w:space="0" w:color="auto"/>
        <w:bottom w:val="none" w:sz="0" w:space="0" w:color="auto"/>
        <w:right w:val="none" w:sz="0" w:space="0" w:color="auto"/>
      </w:divBdr>
    </w:div>
    <w:div w:id="1228763628">
      <w:bodyDiv w:val="1"/>
      <w:marLeft w:val="0"/>
      <w:marRight w:val="0"/>
      <w:marTop w:val="0"/>
      <w:marBottom w:val="0"/>
      <w:divBdr>
        <w:top w:val="none" w:sz="0" w:space="0" w:color="auto"/>
        <w:left w:val="none" w:sz="0" w:space="0" w:color="auto"/>
        <w:bottom w:val="none" w:sz="0" w:space="0" w:color="auto"/>
        <w:right w:val="none" w:sz="0" w:space="0" w:color="auto"/>
      </w:divBdr>
      <w:divsChild>
        <w:div w:id="1845969616">
          <w:marLeft w:val="0"/>
          <w:marRight w:val="0"/>
          <w:marTop w:val="0"/>
          <w:marBottom w:val="0"/>
          <w:divBdr>
            <w:top w:val="none" w:sz="0" w:space="0" w:color="auto"/>
            <w:left w:val="none" w:sz="0" w:space="0" w:color="auto"/>
            <w:bottom w:val="none" w:sz="0" w:space="0" w:color="auto"/>
            <w:right w:val="none" w:sz="0" w:space="0" w:color="auto"/>
          </w:divBdr>
          <w:divsChild>
            <w:div w:id="166212774">
              <w:marLeft w:val="0"/>
              <w:marRight w:val="0"/>
              <w:marTop w:val="0"/>
              <w:marBottom w:val="0"/>
              <w:divBdr>
                <w:top w:val="none" w:sz="0" w:space="0" w:color="auto"/>
                <w:left w:val="none" w:sz="0" w:space="0" w:color="auto"/>
                <w:bottom w:val="none" w:sz="0" w:space="0" w:color="auto"/>
                <w:right w:val="none" w:sz="0" w:space="0" w:color="auto"/>
              </w:divBdr>
              <w:divsChild>
                <w:div w:id="156441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162534">
      <w:bodyDiv w:val="1"/>
      <w:marLeft w:val="0"/>
      <w:marRight w:val="0"/>
      <w:marTop w:val="0"/>
      <w:marBottom w:val="0"/>
      <w:divBdr>
        <w:top w:val="none" w:sz="0" w:space="0" w:color="auto"/>
        <w:left w:val="none" w:sz="0" w:space="0" w:color="auto"/>
        <w:bottom w:val="none" w:sz="0" w:space="0" w:color="auto"/>
        <w:right w:val="none" w:sz="0" w:space="0" w:color="auto"/>
      </w:divBdr>
    </w:div>
    <w:div w:id="1321349362">
      <w:bodyDiv w:val="1"/>
      <w:marLeft w:val="0"/>
      <w:marRight w:val="0"/>
      <w:marTop w:val="0"/>
      <w:marBottom w:val="0"/>
      <w:divBdr>
        <w:top w:val="none" w:sz="0" w:space="0" w:color="auto"/>
        <w:left w:val="none" w:sz="0" w:space="0" w:color="auto"/>
        <w:bottom w:val="none" w:sz="0" w:space="0" w:color="auto"/>
        <w:right w:val="none" w:sz="0" w:space="0" w:color="auto"/>
      </w:divBdr>
      <w:divsChild>
        <w:div w:id="1006785744">
          <w:marLeft w:val="547"/>
          <w:marRight w:val="0"/>
          <w:marTop w:val="200"/>
          <w:marBottom w:val="0"/>
          <w:divBdr>
            <w:top w:val="none" w:sz="0" w:space="0" w:color="auto"/>
            <w:left w:val="none" w:sz="0" w:space="0" w:color="auto"/>
            <w:bottom w:val="none" w:sz="0" w:space="0" w:color="auto"/>
            <w:right w:val="none" w:sz="0" w:space="0" w:color="auto"/>
          </w:divBdr>
        </w:div>
      </w:divsChild>
    </w:div>
    <w:div w:id="1352300752">
      <w:bodyDiv w:val="1"/>
      <w:marLeft w:val="0"/>
      <w:marRight w:val="0"/>
      <w:marTop w:val="0"/>
      <w:marBottom w:val="0"/>
      <w:divBdr>
        <w:top w:val="none" w:sz="0" w:space="0" w:color="auto"/>
        <w:left w:val="none" w:sz="0" w:space="0" w:color="auto"/>
        <w:bottom w:val="none" w:sz="0" w:space="0" w:color="auto"/>
        <w:right w:val="none" w:sz="0" w:space="0" w:color="auto"/>
      </w:divBdr>
      <w:divsChild>
        <w:div w:id="1701979598">
          <w:marLeft w:val="0"/>
          <w:marRight w:val="0"/>
          <w:marTop w:val="0"/>
          <w:marBottom w:val="0"/>
          <w:divBdr>
            <w:top w:val="none" w:sz="0" w:space="0" w:color="auto"/>
            <w:left w:val="none" w:sz="0" w:space="0" w:color="auto"/>
            <w:bottom w:val="none" w:sz="0" w:space="0" w:color="auto"/>
            <w:right w:val="none" w:sz="0" w:space="0" w:color="auto"/>
          </w:divBdr>
          <w:divsChild>
            <w:div w:id="315653081">
              <w:marLeft w:val="0"/>
              <w:marRight w:val="0"/>
              <w:marTop w:val="0"/>
              <w:marBottom w:val="0"/>
              <w:divBdr>
                <w:top w:val="none" w:sz="0" w:space="0" w:color="auto"/>
                <w:left w:val="none" w:sz="0" w:space="0" w:color="auto"/>
                <w:bottom w:val="none" w:sz="0" w:space="0" w:color="auto"/>
                <w:right w:val="none" w:sz="0" w:space="0" w:color="auto"/>
              </w:divBdr>
              <w:divsChild>
                <w:div w:id="299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128094">
      <w:bodyDiv w:val="1"/>
      <w:marLeft w:val="0"/>
      <w:marRight w:val="0"/>
      <w:marTop w:val="0"/>
      <w:marBottom w:val="0"/>
      <w:divBdr>
        <w:top w:val="none" w:sz="0" w:space="0" w:color="auto"/>
        <w:left w:val="none" w:sz="0" w:space="0" w:color="auto"/>
        <w:bottom w:val="none" w:sz="0" w:space="0" w:color="auto"/>
        <w:right w:val="none" w:sz="0" w:space="0" w:color="auto"/>
      </w:divBdr>
    </w:div>
    <w:div w:id="1822188491">
      <w:bodyDiv w:val="1"/>
      <w:marLeft w:val="0"/>
      <w:marRight w:val="0"/>
      <w:marTop w:val="0"/>
      <w:marBottom w:val="0"/>
      <w:divBdr>
        <w:top w:val="none" w:sz="0" w:space="0" w:color="auto"/>
        <w:left w:val="none" w:sz="0" w:space="0" w:color="auto"/>
        <w:bottom w:val="none" w:sz="0" w:space="0" w:color="auto"/>
        <w:right w:val="none" w:sz="0" w:space="0" w:color="auto"/>
      </w:divBdr>
    </w:div>
    <w:div w:id="1915971036">
      <w:bodyDiv w:val="1"/>
      <w:marLeft w:val="0"/>
      <w:marRight w:val="0"/>
      <w:marTop w:val="0"/>
      <w:marBottom w:val="0"/>
      <w:divBdr>
        <w:top w:val="none" w:sz="0" w:space="0" w:color="auto"/>
        <w:left w:val="none" w:sz="0" w:space="0" w:color="auto"/>
        <w:bottom w:val="none" w:sz="0" w:space="0" w:color="auto"/>
        <w:right w:val="none" w:sz="0" w:space="0" w:color="auto"/>
      </w:divBdr>
      <w:divsChild>
        <w:div w:id="941957726">
          <w:marLeft w:val="0"/>
          <w:marRight w:val="0"/>
          <w:marTop w:val="0"/>
          <w:marBottom w:val="0"/>
          <w:divBdr>
            <w:top w:val="none" w:sz="0" w:space="0" w:color="auto"/>
            <w:left w:val="none" w:sz="0" w:space="0" w:color="auto"/>
            <w:bottom w:val="none" w:sz="0" w:space="0" w:color="auto"/>
            <w:right w:val="none" w:sz="0" w:space="0" w:color="auto"/>
          </w:divBdr>
          <w:divsChild>
            <w:div w:id="973607318">
              <w:marLeft w:val="0"/>
              <w:marRight w:val="0"/>
              <w:marTop w:val="0"/>
              <w:marBottom w:val="0"/>
              <w:divBdr>
                <w:top w:val="none" w:sz="0" w:space="0" w:color="auto"/>
                <w:left w:val="none" w:sz="0" w:space="0" w:color="auto"/>
                <w:bottom w:val="none" w:sz="0" w:space="0" w:color="auto"/>
                <w:right w:val="none" w:sz="0" w:space="0" w:color="auto"/>
              </w:divBdr>
              <w:divsChild>
                <w:div w:id="113811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256129">
      <w:bodyDiv w:val="1"/>
      <w:marLeft w:val="0"/>
      <w:marRight w:val="0"/>
      <w:marTop w:val="0"/>
      <w:marBottom w:val="0"/>
      <w:divBdr>
        <w:top w:val="none" w:sz="0" w:space="0" w:color="auto"/>
        <w:left w:val="none" w:sz="0" w:space="0" w:color="auto"/>
        <w:bottom w:val="none" w:sz="0" w:space="0" w:color="auto"/>
        <w:right w:val="none" w:sz="0" w:space="0" w:color="auto"/>
      </w:divBdr>
    </w:div>
    <w:div w:id="1959406168">
      <w:bodyDiv w:val="1"/>
      <w:marLeft w:val="0"/>
      <w:marRight w:val="0"/>
      <w:marTop w:val="0"/>
      <w:marBottom w:val="0"/>
      <w:divBdr>
        <w:top w:val="none" w:sz="0" w:space="0" w:color="auto"/>
        <w:left w:val="none" w:sz="0" w:space="0" w:color="auto"/>
        <w:bottom w:val="none" w:sz="0" w:space="0" w:color="auto"/>
        <w:right w:val="none" w:sz="0" w:space="0" w:color="auto"/>
      </w:divBdr>
      <w:divsChild>
        <w:div w:id="290133560">
          <w:marLeft w:val="0"/>
          <w:marRight w:val="0"/>
          <w:marTop w:val="0"/>
          <w:marBottom w:val="0"/>
          <w:divBdr>
            <w:top w:val="none" w:sz="0" w:space="0" w:color="auto"/>
            <w:left w:val="none" w:sz="0" w:space="0" w:color="auto"/>
            <w:bottom w:val="none" w:sz="0" w:space="0" w:color="auto"/>
            <w:right w:val="none" w:sz="0" w:space="0" w:color="auto"/>
          </w:divBdr>
          <w:divsChild>
            <w:div w:id="198202254">
              <w:marLeft w:val="0"/>
              <w:marRight w:val="0"/>
              <w:marTop w:val="0"/>
              <w:marBottom w:val="0"/>
              <w:divBdr>
                <w:top w:val="none" w:sz="0" w:space="0" w:color="auto"/>
                <w:left w:val="none" w:sz="0" w:space="0" w:color="auto"/>
                <w:bottom w:val="none" w:sz="0" w:space="0" w:color="auto"/>
                <w:right w:val="none" w:sz="0" w:space="0" w:color="auto"/>
              </w:divBdr>
              <w:divsChild>
                <w:div w:id="155674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175687">
      <w:bodyDiv w:val="1"/>
      <w:marLeft w:val="0"/>
      <w:marRight w:val="0"/>
      <w:marTop w:val="0"/>
      <w:marBottom w:val="0"/>
      <w:divBdr>
        <w:top w:val="none" w:sz="0" w:space="0" w:color="auto"/>
        <w:left w:val="none" w:sz="0" w:space="0" w:color="auto"/>
        <w:bottom w:val="none" w:sz="0" w:space="0" w:color="auto"/>
        <w:right w:val="none" w:sz="0" w:space="0" w:color="auto"/>
      </w:divBdr>
    </w:div>
    <w:div w:id="2016303889">
      <w:bodyDiv w:val="1"/>
      <w:marLeft w:val="0"/>
      <w:marRight w:val="0"/>
      <w:marTop w:val="0"/>
      <w:marBottom w:val="0"/>
      <w:divBdr>
        <w:top w:val="none" w:sz="0" w:space="0" w:color="auto"/>
        <w:left w:val="none" w:sz="0" w:space="0" w:color="auto"/>
        <w:bottom w:val="none" w:sz="0" w:space="0" w:color="auto"/>
        <w:right w:val="none" w:sz="0" w:space="0" w:color="auto"/>
      </w:divBdr>
    </w:div>
    <w:div w:id="2048480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cpp.12010" TargetMode="External"/><Relationship Id="rId21" Type="http://schemas.openxmlformats.org/officeDocument/2006/relationships/hyperlink" Target="https://doi.org/10.1126/science.1204526" TargetMode="External"/><Relationship Id="rId42" Type="http://schemas.openxmlformats.org/officeDocument/2006/relationships/hyperlink" Target="https://doi.org/10.1086/694220" TargetMode="External"/><Relationship Id="rId47" Type="http://schemas.openxmlformats.org/officeDocument/2006/relationships/hyperlink" Target="https://doi.org/10.1002/rrq.145" TargetMode="External"/><Relationship Id="rId63" Type="http://schemas.openxmlformats.org/officeDocument/2006/relationships/hyperlink" Target="https://doi.org/10.1037/a0020141" TargetMode="External"/><Relationship Id="rId68" Type="http://schemas.openxmlformats.org/officeDocument/2006/relationships/hyperlink" Target="https://doi.org/https://doi.org/10.1002/rrq.346" TargetMode="External"/><Relationship Id="rId84" Type="http://schemas.openxmlformats.org/officeDocument/2006/relationships/footer" Target="footer4.xml"/><Relationship Id="rId16" Type="http://schemas.openxmlformats.org/officeDocument/2006/relationships/hyperlink" Target="https://doi.org/10.1177/0022219414556121" TargetMode="External"/><Relationship Id="rId11" Type="http://schemas.openxmlformats.org/officeDocument/2006/relationships/hyperlink" Target="http://www.apa.org" TargetMode="External"/><Relationship Id="rId32" Type="http://schemas.openxmlformats.org/officeDocument/2006/relationships/hyperlink" Target="https://doi.org/10.1037/edu0000321" TargetMode="External"/><Relationship Id="rId37" Type="http://schemas.openxmlformats.org/officeDocument/2006/relationships/hyperlink" Target="https://doi.org/10.1016/j.jecp.2015.08.003" TargetMode="External"/><Relationship Id="rId53" Type="http://schemas.openxmlformats.org/officeDocument/2006/relationships/hyperlink" Target="https://doi.org/10.1111/1467-9817.12362" TargetMode="External"/><Relationship Id="rId58" Type="http://schemas.openxmlformats.org/officeDocument/2006/relationships/hyperlink" Target="https://naeducation.org/reaping-the-rewards-of-reading-for-understanding-initiative/" TargetMode="External"/><Relationship Id="rId74" Type="http://schemas.openxmlformats.org/officeDocument/2006/relationships/hyperlink" Target="http://worldliteracyfoundation.org/wp-content/uploads/2015/02/WLF-FINAL-ECONOMIC-REPORT.pdf" TargetMode="External"/><Relationship Id="rId79"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hyperlink" Target="https://doi.org/10.1080/10888438.2018.1481409" TargetMode="External"/><Relationship Id="rId14" Type="http://schemas.openxmlformats.org/officeDocument/2006/relationships/hyperlink" Target="https://doi.org/10.1044/1092-4388(2006/023" TargetMode="External"/><Relationship Id="rId22" Type="http://schemas.openxmlformats.org/officeDocument/2006/relationships/hyperlink" Target="https://doi.org/10.3102/0013189x10370204" TargetMode="External"/><Relationship Id="rId27" Type="http://schemas.openxmlformats.org/officeDocument/2006/relationships/hyperlink" Target="https://doi.org/10.1080/19415257.2014.986820" TargetMode="External"/><Relationship Id="rId30" Type="http://schemas.openxmlformats.org/officeDocument/2006/relationships/hyperlink" Target="https://doi.org/10.1111/1460-6984.12257" TargetMode="External"/><Relationship Id="rId35" Type="http://schemas.openxmlformats.org/officeDocument/2006/relationships/hyperlink" Target="https://doi.org/10.1016/j.econedurev.2018.05.001" TargetMode="External"/><Relationship Id="rId43" Type="http://schemas.openxmlformats.org/officeDocument/2006/relationships/hyperlink" Target="https://doi.org/doi:10.1044/2019_JSLHR-L-19-0015" TargetMode="External"/><Relationship Id="rId48" Type="http://schemas.openxmlformats.org/officeDocument/2006/relationships/hyperlink" Target="https://doi.org/10.1002/RRQ.020" TargetMode="External"/><Relationship Id="rId56" Type="http://schemas.openxmlformats.org/officeDocument/2006/relationships/hyperlink" Target="https://doi.org/10.1080/10888438.2010.529219" TargetMode="External"/><Relationship Id="rId64" Type="http://schemas.openxmlformats.org/officeDocument/2006/relationships/hyperlink" Target="https://doi.org/10.1002/cl2.1059" TargetMode="External"/><Relationship Id="rId69" Type="http://schemas.openxmlformats.org/officeDocument/2006/relationships/hyperlink" Target="https://doi.org/10.1177/0741932518770288" TargetMode="External"/><Relationship Id="rId77" Type="http://schemas.openxmlformats.org/officeDocument/2006/relationships/header" Target="header1.xml"/><Relationship Id="rId8" Type="http://schemas.openxmlformats.org/officeDocument/2006/relationships/hyperlink" Target="https://larrc.ehe.osu.edu/" TargetMode="External"/><Relationship Id="rId51" Type="http://schemas.openxmlformats.org/officeDocument/2006/relationships/hyperlink" Target="https://doi.org/10.1080/02702710802165416" TargetMode="External"/><Relationship Id="rId72" Type="http://schemas.openxmlformats.org/officeDocument/2006/relationships/hyperlink" Target="https://doi.org/10.1177/1534508414551404" TargetMode="External"/><Relationship Id="rId80" Type="http://schemas.openxmlformats.org/officeDocument/2006/relationships/footer" Target="footer2.xml"/><Relationship Id="rId85"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s://doi.org/10.1111/bjep.12022" TargetMode="External"/><Relationship Id="rId17" Type="http://schemas.openxmlformats.org/officeDocument/2006/relationships/hyperlink" Target="https://doi.org/10.1177/0956797610375449" TargetMode="External"/><Relationship Id="rId25" Type="http://schemas.openxmlformats.org/officeDocument/2006/relationships/hyperlink" Target="https://doi.org/10.1007/s10648-014-9278-y" TargetMode="External"/><Relationship Id="rId33" Type="http://schemas.openxmlformats.org/officeDocument/2006/relationships/hyperlink" Target="https://doi.org/10.1080/10705519909540118" TargetMode="External"/><Relationship Id="rId38" Type="http://schemas.openxmlformats.org/officeDocument/2006/relationships/hyperlink" Target="https://doi.org/10.1002/rrq.99" TargetMode="External"/><Relationship Id="rId46" Type="http://schemas.openxmlformats.org/officeDocument/2006/relationships/hyperlink" Target="https://doi.org/10.1037/met0000265" TargetMode="External"/><Relationship Id="rId59" Type="http://schemas.openxmlformats.org/officeDocument/2006/relationships/hyperlink" Target="https://doi.org/10.1080/10888438.2013.827687" TargetMode="External"/><Relationship Id="rId67" Type="http://schemas.openxmlformats.org/officeDocument/2006/relationships/hyperlink" Target="https://doi.org/10.1080/10409280802582795" TargetMode="External"/><Relationship Id="rId20" Type="http://schemas.openxmlformats.org/officeDocument/2006/relationships/hyperlink" Target="https://doi.org/10.1111/j.2044-8279.1996.tb01213.x" TargetMode="External"/><Relationship Id="rId41" Type="http://schemas.openxmlformats.org/officeDocument/2006/relationships/hyperlink" Target="https://doi.org/10.3389/fpsyg.2016.00419" TargetMode="External"/><Relationship Id="rId54" Type="http://schemas.openxmlformats.org/officeDocument/2006/relationships/hyperlink" Target="http://www.nifl.gov" TargetMode="External"/><Relationship Id="rId62" Type="http://schemas.openxmlformats.org/officeDocument/2006/relationships/hyperlink" Target="http://dx.doi.org/10.1177/1053815119883410" TargetMode="External"/><Relationship Id="rId70" Type="http://schemas.openxmlformats.org/officeDocument/2006/relationships/hyperlink" Target="http://www.hlmsoft.net/od/od-manual-20111016-v300.pdf" TargetMode="External"/><Relationship Id="rId75" Type="http://schemas.openxmlformats.org/officeDocument/2006/relationships/hyperlink" Target="https://doi.org/10.1177/1086296x14551474" TargetMode="External"/><Relationship Id="rId83"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doi:10.1044/2017_LSHSS-16-0033" TargetMode="External"/><Relationship Id="rId23" Type="http://schemas.openxmlformats.org/officeDocument/2006/relationships/hyperlink" Target="https://doi.org/https://doi.org/10.1016/j.ecresq.2019.04.005" TargetMode="External"/><Relationship Id="rId28" Type="http://schemas.openxmlformats.org/officeDocument/2006/relationships/hyperlink" Target="https://doi.org/10.1177/074193258600700104" TargetMode="External"/><Relationship Id="rId36" Type="http://schemas.openxmlformats.org/officeDocument/2006/relationships/hyperlink" Target="https://doi.org/10.1037/a0015956" TargetMode="External"/><Relationship Id="rId49" Type="http://schemas.openxmlformats.org/officeDocument/2006/relationships/hyperlink" Target="https://doi.org/10.1037/edu0000054" TargetMode="External"/><Relationship Id="rId57" Type="http://schemas.openxmlformats.org/officeDocument/2006/relationships/hyperlink" Target="https://doi.org/10.1016/0361-476X(83)90019-X" TargetMode="External"/><Relationship Id="rId10" Type="http://schemas.openxmlformats.org/officeDocument/2006/relationships/hyperlink" Target="https://doi.org/https://doi.org/10.1016/j.ecresq.2020.03.003" TargetMode="External"/><Relationship Id="rId31" Type="http://schemas.openxmlformats.org/officeDocument/2006/relationships/hyperlink" Target="https://doi.org/10.1016/j.edurev.2020.100323" TargetMode="External"/><Relationship Id="rId44" Type="http://schemas.openxmlformats.org/officeDocument/2006/relationships/hyperlink" Target="https://doi.org/10.1037/edu0000150" TargetMode="External"/><Relationship Id="rId52" Type="http://schemas.openxmlformats.org/officeDocument/2006/relationships/hyperlink" Target="https://doi.org/10.3102/0034654310377087" TargetMode="External"/><Relationship Id="rId60" Type="http://schemas.openxmlformats.org/officeDocument/2006/relationships/hyperlink" Target="https://doi.org/10.1044/lle19.4.119" TargetMode="External"/><Relationship Id="rId65" Type="http://schemas.openxmlformats.org/officeDocument/2006/relationships/hyperlink" Target="https://doi.org/10.1037/met0000013" TargetMode="External"/><Relationship Id="rId73" Type="http://schemas.openxmlformats.org/officeDocument/2006/relationships/hyperlink" Target="https://doi.org/10.1080/0163853X.2015.1025203" TargetMode="External"/><Relationship Id="rId78" Type="http://schemas.openxmlformats.org/officeDocument/2006/relationships/footer" Target="footer1.xml"/><Relationship Id="rId81" Type="http://schemas.openxmlformats.org/officeDocument/2006/relationships/footer" Target="footer3.xm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37/0022-0663.76.4.588" TargetMode="External"/><Relationship Id="rId13" Type="http://schemas.openxmlformats.org/officeDocument/2006/relationships/hyperlink" Target="https://doi.org/10.1177/1529100618772271" TargetMode="External"/><Relationship Id="rId18" Type="http://schemas.openxmlformats.org/officeDocument/2006/relationships/hyperlink" Target="https://doi.org/10.1037/1082-989X.6.4.330" TargetMode="External"/><Relationship Id="rId39" Type="http://schemas.openxmlformats.org/officeDocument/2006/relationships/hyperlink" Target="https://doi.org/doi:10.1086/684827" TargetMode="External"/><Relationship Id="rId34" Type="http://schemas.openxmlformats.org/officeDocument/2006/relationships/hyperlink" Target="https://ies.ed.gov/ncee/wwc/Docs/referenceresources/WWC-Standards-Handbook-v4-1-508.pdf" TargetMode="External"/><Relationship Id="rId50" Type="http://schemas.openxmlformats.org/officeDocument/2006/relationships/hyperlink" Target="https://doi.org/10.1016/j.jecp.2012.08.010" TargetMode="External"/><Relationship Id="rId55" Type="http://schemas.openxmlformats.org/officeDocument/2006/relationships/hyperlink" Target="https://doi.org/10.1598/rt.62.5.2" TargetMode="External"/><Relationship Id="rId76" Type="http://schemas.openxmlformats.org/officeDocument/2006/relationships/hyperlink" Target="https://doi.org/10.1177/1094428108327450" TargetMode="External"/><Relationship Id="rId7" Type="http://schemas.openxmlformats.org/officeDocument/2006/relationships/endnotes" Target="endnotes.xml"/><Relationship Id="rId71" Type="http://schemas.openxmlformats.org/officeDocument/2006/relationships/hyperlink" Target="https://doi.org/10.1007/s10643-020-01022-y" TargetMode="External"/><Relationship Id="rId2" Type="http://schemas.openxmlformats.org/officeDocument/2006/relationships/numbering" Target="numbering.xml"/><Relationship Id="rId29" Type="http://schemas.openxmlformats.org/officeDocument/2006/relationships/hyperlink" Target="https://doi.org/10.1177/0142723704042369" TargetMode="External"/><Relationship Id="rId24" Type="http://schemas.openxmlformats.org/officeDocument/2006/relationships/hyperlink" Target="https://doi.org/10.1111/j.1467-8624.2011.01576.x" TargetMode="External"/><Relationship Id="rId40" Type="http://schemas.openxmlformats.org/officeDocument/2006/relationships/hyperlink" Target="https://doi.org/10.1177/0741932518762055" TargetMode="External"/><Relationship Id="rId45" Type="http://schemas.openxmlformats.org/officeDocument/2006/relationships/hyperlink" Target="https://doi.org/10.1007/s11145-017-9765-x" TargetMode="External"/><Relationship Id="rId66" Type="http://schemas.openxmlformats.org/officeDocument/2006/relationships/hyperlink" Target="https://doi.org/10.1207/s15327906mbr3304_5" TargetMode="External"/><Relationship Id="rId87" Type="http://schemas.openxmlformats.org/officeDocument/2006/relationships/theme" Target="theme/theme1.xml"/><Relationship Id="rId61" Type="http://schemas.openxmlformats.org/officeDocument/2006/relationships/hyperlink" Target="http://proxy.ohiolink.edu:9099/login?url=http://search.ebscohost.com/login.aspx?direct=true&amp;db=eric&amp;AN=EJ1260922&amp;site=ehost-live" TargetMode="External"/><Relationship Id="rId8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A1F8D-0854-44DA-85F3-58C5CAED3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67</Pages>
  <Words>33393</Words>
  <Characters>190345</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College of Education and Human Ecology</Company>
  <LinksUpToDate>false</LinksUpToDate>
  <CharactersWithSpaces>223292</CharactersWithSpaces>
  <SharedDoc>false</SharedDoc>
  <HLinks>
    <vt:vector size="414" baseType="variant">
      <vt:variant>
        <vt:i4>1900633</vt:i4>
      </vt:variant>
      <vt:variant>
        <vt:i4>666</vt:i4>
      </vt:variant>
      <vt:variant>
        <vt:i4>0</vt:i4>
      </vt:variant>
      <vt:variant>
        <vt:i4>5</vt:i4>
      </vt:variant>
      <vt:variant>
        <vt:lpwstr>https://doi.org/10.1177/1094428108327450</vt:lpwstr>
      </vt:variant>
      <vt:variant>
        <vt:lpwstr/>
      </vt:variant>
      <vt:variant>
        <vt:i4>5374035</vt:i4>
      </vt:variant>
      <vt:variant>
        <vt:i4>663</vt:i4>
      </vt:variant>
      <vt:variant>
        <vt:i4>0</vt:i4>
      </vt:variant>
      <vt:variant>
        <vt:i4>5</vt:i4>
      </vt:variant>
      <vt:variant>
        <vt:lpwstr>https://doi.org/10.1177/1086296x14551474</vt:lpwstr>
      </vt:variant>
      <vt:variant>
        <vt:lpwstr/>
      </vt:variant>
      <vt:variant>
        <vt:i4>2228287</vt:i4>
      </vt:variant>
      <vt:variant>
        <vt:i4>660</vt:i4>
      </vt:variant>
      <vt:variant>
        <vt:i4>0</vt:i4>
      </vt:variant>
      <vt:variant>
        <vt:i4>5</vt:i4>
      </vt:variant>
      <vt:variant>
        <vt:lpwstr>http://worldliteracyfoundation.org/wp-content/uploads/2015/02/WLF-FINAL-ECONOMIC-REPORT.pdf</vt:lpwstr>
      </vt:variant>
      <vt:variant>
        <vt:lpwstr/>
      </vt:variant>
      <vt:variant>
        <vt:i4>4980813</vt:i4>
      </vt:variant>
      <vt:variant>
        <vt:i4>657</vt:i4>
      </vt:variant>
      <vt:variant>
        <vt:i4>0</vt:i4>
      </vt:variant>
      <vt:variant>
        <vt:i4>5</vt:i4>
      </vt:variant>
      <vt:variant>
        <vt:lpwstr>https://doi.org/10.1080/0163853X.2015.1025203</vt:lpwstr>
      </vt:variant>
      <vt:variant>
        <vt:lpwstr/>
      </vt:variant>
      <vt:variant>
        <vt:i4>7077942</vt:i4>
      </vt:variant>
      <vt:variant>
        <vt:i4>654</vt:i4>
      </vt:variant>
      <vt:variant>
        <vt:i4>0</vt:i4>
      </vt:variant>
      <vt:variant>
        <vt:i4>5</vt:i4>
      </vt:variant>
      <vt:variant>
        <vt:lpwstr>https://doi.org/10.1007/s10643-020-01022-y</vt:lpwstr>
      </vt:variant>
      <vt:variant>
        <vt:lpwstr/>
      </vt:variant>
      <vt:variant>
        <vt:i4>5177422</vt:i4>
      </vt:variant>
      <vt:variant>
        <vt:i4>651</vt:i4>
      </vt:variant>
      <vt:variant>
        <vt:i4>0</vt:i4>
      </vt:variant>
      <vt:variant>
        <vt:i4>5</vt:i4>
      </vt:variant>
      <vt:variant>
        <vt:lpwstr>http://www.hlmsoft.net/od/od-manual-20111016-v300.pdf</vt:lpwstr>
      </vt:variant>
      <vt:variant>
        <vt:lpwstr/>
      </vt:variant>
      <vt:variant>
        <vt:i4>1114205</vt:i4>
      </vt:variant>
      <vt:variant>
        <vt:i4>648</vt:i4>
      </vt:variant>
      <vt:variant>
        <vt:i4>0</vt:i4>
      </vt:variant>
      <vt:variant>
        <vt:i4>5</vt:i4>
      </vt:variant>
      <vt:variant>
        <vt:lpwstr>https://doi.org/10.1177/0741932518770288</vt:lpwstr>
      </vt:variant>
      <vt:variant>
        <vt:lpwstr/>
      </vt:variant>
      <vt:variant>
        <vt:i4>7733293</vt:i4>
      </vt:variant>
      <vt:variant>
        <vt:i4>645</vt:i4>
      </vt:variant>
      <vt:variant>
        <vt:i4>0</vt:i4>
      </vt:variant>
      <vt:variant>
        <vt:i4>5</vt:i4>
      </vt:variant>
      <vt:variant>
        <vt:lpwstr>https://doi.org/https://doi.org/10.1002/rrq.346</vt:lpwstr>
      </vt:variant>
      <vt:variant>
        <vt:lpwstr/>
      </vt:variant>
      <vt:variant>
        <vt:i4>1507419</vt:i4>
      </vt:variant>
      <vt:variant>
        <vt:i4>642</vt:i4>
      </vt:variant>
      <vt:variant>
        <vt:i4>0</vt:i4>
      </vt:variant>
      <vt:variant>
        <vt:i4>5</vt:i4>
      </vt:variant>
      <vt:variant>
        <vt:lpwstr>https://doi.org/10.1080/10409280802582795</vt:lpwstr>
      </vt:variant>
      <vt:variant>
        <vt:lpwstr/>
      </vt:variant>
      <vt:variant>
        <vt:i4>3866650</vt:i4>
      </vt:variant>
      <vt:variant>
        <vt:i4>639</vt:i4>
      </vt:variant>
      <vt:variant>
        <vt:i4>0</vt:i4>
      </vt:variant>
      <vt:variant>
        <vt:i4>5</vt:i4>
      </vt:variant>
      <vt:variant>
        <vt:lpwstr>https://doi.org/10.1207/s15327906mbr3304_5</vt:lpwstr>
      </vt:variant>
      <vt:variant>
        <vt:lpwstr/>
      </vt:variant>
      <vt:variant>
        <vt:i4>7733365</vt:i4>
      </vt:variant>
      <vt:variant>
        <vt:i4>636</vt:i4>
      </vt:variant>
      <vt:variant>
        <vt:i4>0</vt:i4>
      </vt:variant>
      <vt:variant>
        <vt:i4>5</vt:i4>
      </vt:variant>
      <vt:variant>
        <vt:lpwstr>https://doi.org/10.1037/met0000013</vt:lpwstr>
      </vt:variant>
      <vt:variant>
        <vt:lpwstr/>
      </vt:variant>
      <vt:variant>
        <vt:i4>5767181</vt:i4>
      </vt:variant>
      <vt:variant>
        <vt:i4>633</vt:i4>
      </vt:variant>
      <vt:variant>
        <vt:i4>0</vt:i4>
      </vt:variant>
      <vt:variant>
        <vt:i4>5</vt:i4>
      </vt:variant>
      <vt:variant>
        <vt:lpwstr>https://doi.org/10.1002/cl2.1059</vt:lpwstr>
      </vt:variant>
      <vt:variant>
        <vt:lpwstr/>
      </vt:variant>
      <vt:variant>
        <vt:i4>1179656</vt:i4>
      </vt:variant>
      <vt:variant>
        <vt:i4>630</vt:i4>
      </vt:variant>
      <vt:variant>
        <vt:i4>0</vt:i4>
      </vt:variant>
      <vt:variant>
        <vt:i4>5</vt:i4>
      </vt:variant>
      <vt:variant>
        <vt:lpwstr>https://doi.org/10.1037/a0020141</vt:lpwstr>
      </vt:variant>
      <vt:variant>
        <vt:lpwstr/>
      </vt:variant>
      <vt:variant>
        <vt:i4>6422639</vt:i4>
      </vt:variant>
      <vt:variant>
        <vt:i4>627</vt:i4>
      </vt:variant>
      <vt:variant>
        <vt:i4>0</vt:i4>
      </vt:variant>
      <vt:variant>
        <vt:i4>5</vt:i4>
      </vt:variant>
      <vt:variant>
        <vt:lpwstr>http://dx.doi.org/10.1177/1053815119883410</vt:lpwstr>
      </vt:variant>
      <vt:variant>
        <vt:lpwstr/>
      </vt:variant>
      <vt:variant>
        <vt:i4>851997</vt:i4>
      </vt:variant>
      <vt:variant>
        <vt:i4>624</vt:i4>
      </vt:variant>
      <vt:variant>
        <vt:i4>0</vt:i4>
      </vt:variant>
      <vt:variant>
        <vt:i4>5</vt:i4>
      </vt:variant>
      <vt:variant>
        <vt:lpwstr>http://proxy.ohiolink.edu:9099/login?url=http://search.ebscohost.com/login.aspx?direct=true&amp;db=eric&amp;AN=EJ1260922&amp;site=ehost-live</vt:lpwstr>
      </vt:variant>
      <vt:variant>
        <vt:lpwstr/>
      </vt:variant>
      <vt:variant>
        <vt:i4>8061035</vt:i4>
      </vt:variant>
      <vt:variant>
        <vt:i4>621</vt:i4>
      </vt:variant>
      <vt:variant>
        <vt:i4>0</vt:i4>
      </vt:variant>
      <vt:variant>
        <vt:i4>5</vt:i4>
      </vt:variant>
      <vt:variant>
        <vt:lpwstr>https://doi.org/10.1044/lle19.4.119</vt:lpwstr>
      </vt:variant>
      <vt:variant>
        <vt:lpwstr/>
      </vt:variant>
      <vt:variant>
        <vt:i4>65602</vt:i4>
      </vt:variant>
      <vt:variant>
        <vt:i4>618</vt:i4>
      </vt:variant>
      <vt:variant>
        <vt:i4>0</vt:i4>
      </vt:variant>
      <vt:variant>
        <vt:i4>5</vt:i4>
      </vt:variant>
      <vt:variant>
        <vt:lpwstr>https://doi.org/10.1080/10888438.2013.827687</vt:lpwstr>
      </vt:variant>
      <vt:variant>
        <vt:lpwstr/>
      </vt:variant>
      <vt:variant>
        <vt:i4>1900627</vt:i4>
      </vt:variant>
      <vt:variant>
        <vt:i4>615</vt:i4>
      </vt:variant>
      <vt:variant>
        <vt:i4>0</vt:i4>
      </vt:variant>
      <vt:variant>
        <vt:i4>5</vt:i4>
      </vt:variant>
      <vt:variant>
        <vt:lpwstr>https://naeducation.org/reaping-the-rewards-of-reading-for-understanding-initiative/</vt:lpwstr>
      </vt:variant>
      <vt:variant>
        <vt:lpwstr/>
      </vt:variant>
      <vt:variant>
        <vt:i4>4259845</vt:i4>
      </vt:variant>
      <vt:variant>
        <vt:i4>612</vt:i4>
      </vt:variant>
      <vt:variant>
        <vt:i4>0</vt:i4>
      </vt:variant>
      <vt:variant>
        <vt:i4>5</vt:i4>
      </vt:variant>
      <vt:variant>
        <vt:lpwstr>https://doi.org/10.1016/0361-476X(83)90019-X</vt:lpwstr>
      </vt:variant>
      <vt:variant>
        <vt:lpwstr/>
      </vt:variant>
      <vt:variant>
        <vt:i4>720971</vt:i4>
      </vt:variant>
      <vt:variant>
        <vt:i4>609</vt:i4>
      </vt:variant>
      <vt:variant>
        <vt:i4>0</vt:i4>
      </vt:variant>
      <vt:variant>
        <vt:i4>5</vt:i4>
      </vt:variant>
      <vt:variant>
        <vt:lpwstr>https://doi.org/10.1080/10888438.2010.529219</vt:lpwstr>
      </vt:variant>
      <vt:variant>
        <vt:lpwstr/>
      </vt:variant>
      <vt:variant>
        <vt:i4>5767180</vt:i4>
      </vt:variant>
      <vt:variant>
        <vt:i4>606</vt:i4>
      </vt:variant>
      <vt:variant>
        <vt:i4>0</vt:i4>
      </vt:variant>
      <vt:variant>
        <vt:i4>5</vt:i4>
      </vt:variant>
      <vt:variant>
        <vt:lpwstr>https://doi.org/10.1598/rt.62.5.2</vt:lpwstr>
      </vt:variant>
      <vt:variant>
        <vt:lpwstr/>
      </vt:variant>
      <vt:variant>
        <vt:i4>5046340</vt:i4>
      </vt:variant>
      <vt:variant>
        <vt:i4>603</vt:i4>
      </vt:variant>
      <vt:variant>
        <vt:i4>0</vt:i4>
      </vt:variant>
      <vt:variant>
        <vt:i4>5</vt:i4>
      </vt:variant>
      <vt:variant>
        <vt:lpwstr>http://www.nifl.gov/</vt:lpwstr>
      </vt:variant>
      <vt:variant>
        <vt:lpwstr/>
      </vt:variant>
      <vt:variant>
        <vt:i4>3276908</vt:i4>
      </vt:variant>
      <vt:variant>
        <vt:i4>600</vt:i4>
      </vt:variant>
      <vt:variant>
        <vt:i4>0</vt:i4>
      </vt:variant>
      <vt:variant>
        <vt:i4>5</vt:i4>
      </vt:variant>
      <vt:variant>
        <vt:lpwstr>https://doi.org/10.1044/1092-4388(2004/017</vt:lpwstr>
      </vt:variant>
      <vt:variant>
        <vt:lpwstr/>
      </vt:variant>
      <vt:variant>
        <vt:i4>3342461</vt:i4>
      </vt:variant>
      <vt:variant>
        <vt:i4>597</vt:i4>
      </vt:variant>
      <vt:variant>
        <vt:i4>0</vt:i4>
      </vt:variant>
      <vt:variant>
        <vt:i4>5</vt:i4>
      </vt:variant>
      <vt:variant>
        <vt:lpwstr>https://doi.org/10.1111/1467-9817.12362</vt:lpwstr>
      </vt:variant>
      <vt:variant>
        <vt:lpwstr/>
      </vt:variant>
      <vt:variant>
        <vt:i4>1245269</vt:i4>
      </vt:variant>
      <vt:variant>
        <vt:i4>594</vt:i4>
      </vt:variant>
      <vt:variant>
        <vt:i4>0</vt:i4>
      </vt:variant>
      <vt:variant>
        <vt:i4>5</vt:i4>
      </vt:variant>
      <vt:variant>
        <vt:lpwstr>https://doi.org/10.3102/0034654310377087</vt:lpwstr>
      </vt:variant>
      <vt:variant>
        <vt:lpwstr/>
      </vt:variant>
      <vt:variant>
        <vt:i4>1769558</vt:i4>
      </vt:variant>
      <vt:variant>
        <vt:i4>591</vt:i4>
      </vt:variant>
      <vt:variant>
        <vt:i4>0</vt:i4>
      </vt:variant>
      <vt:variant>
        <vt:i4>5</vt:i4>
      </vt:variant>
      <vt:variant>
        <vt:lpwstr>https://doi.org/10.1080/02702710802165416</vt:lpwstr>
      </vt:variant>
      <vt:variant>
        <vt:lpwstr/>
      </vt:variant>
      <vt:variant>
        <vt:i4>3932220</vt:i4>
      </vt:variant>
      <vt:variant>
        <vt:i4>588</vt:i4>
      </vt:variant>
      <vt:variant>
        <vt:i4>0</vt:i4>
      </vt:variant>
      <vt:variant>
        <vt:i4>5</vt:i4>
      </vt:variant>
      <vt:variant>
        <vt:lpwstr>https://doi.org/10.1016/j.jecp.2012.08.010</vt:lpwstr>
      </vt:variant>
      <vt:variant>
        <vt:lpwstr/>
      </vt:variant>
      <vt:variant>
        <vt:i4>7340152</vt:i4>
      </vt:variant>
      <vt:variant>
        <vt:i4>585</vt:i4>
      </vt:variant>
      <vt:variant>
        <vt:i4>0</vt:i4>
      </vt:variant>
      <vt:variant>
        <vt:i4>5</vt:i4>
      </vt:variant>
      <vt:variant>
        <vt:lpwstr>https://doi.org/10.1037/edu0000054</vt:lpwstr>
      </vt:variant>
      <vt:variant>
        <vt:lpwstr/>
      </vt:variant>
      <vt:variant>
        <vt:i4>8192107</vt:i4>
      </vt:variant>
      <vt:variant>
        <vt:i4>582</vt:i4>
      </vt:variant>
      <vt:variant>
        <vt:i4>0</vt:i4>
      </vt:variant>
      <vt:variant>
        <vt:i4>5</vt:i4>
      </vt:variant>
      <vt:variant>
        <vt:lpwstr>https://doi.org/10.1002/RRQ.020</vt:lpwstr>
      </vt:variant>
      <vt:variant>
        <vt:lpwstr/>
      </vt:variant>
      <vt:variant>
        <vt:i4>8061034</vt:i4>
      </vt:variant>
      <vt:variant>
        <vt:i4>579</vt:i4>
      </vt:variant>
      <vt:variant>
        <vt:i4>0</vt:i4>
      </vt:variant>
      <vt:variant>
        <vt:i4>5</vt:i4>
      </vt:variant>
      <vt:variant>
        <vt:lpwstr>https://doi.org/10.1002/rrq.145</vt:lpwstr>
      </vt:variant>
      <vt:variant>
        <vt:lpwstr/>
      </vt:variant>
      <vt:variant>
        <vt:i4>196632</vt:i4>
      </vt:variant>
      <vt:variant>
        <vt:i4>576</vt:i4>
      </vt:variant>
      <vt:variant>
        <vt:i4>0</vt:i4>
      </vt:variant>
      <vt:variant>
        <vt:i4>5</vt:i4>
      </vt:variant>
      <vt:variant>
        <vt:lpwstr>https://doi.org/10.1007/s11145-017-9765-x</vt:lpwstr>
      </vt:variant>
      <vt:variant>
        <vt:lpwstr/>
      </vt:variant>
      <vt:variant>
        <vt:i4>7667832</vt:i4>
      </vt:variant>
      <vt:variant>
        <vt:i4>573</vt:i4>
      </vt:variant>
      <vt:variant>
        <vt:i4>0</vt:i4>
      </vt:variant>
      <vt:variant>
        <vt:i4>5</vt:i4>
      </vt:variant>
      <vt:variant>
        <vt:lpwstr>https://doi.org/10.1037/edu0000150</vt:lpwstr>
      </vt:variant>
      <vt:variant>
        <vt:lpwstr/>
      </vt:variant>
      <vt:variant>
        <vt:i4>4849708</vt:i4>
      </vt:variant>
      <vt:variant>
        <vt:i4>570</vt:i4>
      </vt:variant>
      <vt:variant>
        <vt:i4>0</vt:i4>
      </vt:variant>
      <vt:variant>
        <vt:i4>5</vt:i4>
      </vt:variant>
      <vt:variant>
        <vt:lpwstr>https://doi.org/doi:10.1044/2019_JSLHR-L-19-0015</vt:lpwstr>
      </vt:variant>
      <vt:variant>
        <vt:lpwstr/>
      </vt:variant>
      <vt:variant>
        <vt:i4>2097260</vt:i4>
      </vt:variant>
      <vt:variant>
        <vt:i4>567</vt:i4>
      </vt:variant>
      <vt:variant>
        <vt:i4>0</vt:i4>
      </vt:variant>
      <vt:variant>
        <vt:i4>5</vt:i4>
      </vt:variant>
      <vt:variant>
        <vt:lpwstr>https://doi.org/10.1086/694220</vt:lpwstr>
      </vt:variant>
      <vt:variant>
        <vt:lpwstr/>
      </vt:variant>
      <vt:variant>
        <vt:i4>327694</vt:i4>
      </vt:variant>
      <vt:variant>
        <vt:i4>564</vt:i4>
      </vt:variant>
      <vt:variant>
        <vt:i4>0</vt:i4>
      </vt:variant>
      <vt:variant>
        <vt:i4>5</vt:i4>
      </vt:variant>
      <vt:variant>
        <vt:lpwstr>https://doi.org/10.3389/fpsyg.2016.00419</vt:lpwstr>
      </vt:variant>
      <vt:variant>
        <vt:lpwstr/>
      </vt:variant>
      <vt:variant>
        <vt:i4>2031698</vt:i4>
      </vt:variant>
      <vt:variant>
        <vt:i4>561</vt:i4>
      </vt:variant>
      <vt:variant>
        <vt:i4>0</vt:i4>
      </vt:variant>
      <vt:variant>
        <vt:i4>5</vt:i4>
      </vt:variant>
      <vt:variant>
        <vt:lpwstr>https://doi.org/10.1177/0741932518762055</vt:lpwstr>
      </vt:variant>
      <vt:variant>
        <vt:lpwstr/>
      </vt:variant>
      <vt:variant>
        <vt:i4>7929953</vt:i4>
      </vt:variant>
      <vt:variant>
        <vt:i4>558</vt:i4>
      </vt:variant>
      <vt:variant>
        <vt:i4>0</vt:i4>
      </vt:variant>
      <vt:variant>
        <vt:i4>5</vt:i4>
      </vt:variant>
      <vt:variant>
        <vt:lpwstr>https://doi.org/doi:10.1086/684827</vt:lpwstr>
      </vt:variant>
      <vt:variant>
        <vt:lpwstr/>
      </vt:variant>
      <vt:variant>
        <vt:i4>7733346</vt:i4>
      </vt:variant>
      <vt:variant>
        <vt:i4>555</vt:i4>
      </vt:variant>
      <vt:variant>
        <vt:i4>0</vt:i4>
      </vt:variant>
      <vt:variant>
        <vt:i4>5</vt:i4>
      </vt:variant>
      <vt:variant>
        <vt:lpwstr>https://doi.org/10.1002/rrq.99</vt:lpwstr>
      </vt:variant>
      <vt:variant>
        <vt:lpwstr/>
      </vt:variant>
      <vt:variant>
        <vt:i4>4128826</vt:i4>
      </vt:variant>
      <vt:variant>
        <vt:i4>552</vt:i4>
      </vt:variant>
      <vt:variant>
        <vt:i4>0</vt:i4>
      </vt:variant>
      <vt:variant>
        <vt:i4>5</vt:i4>
      </vt:variant>
      <vt:variant>
        <vt:lpwstr>https://doi.org/10.1016/j.jecp.2015.08.003</vt:lpwstr>
      </vt:variant>
      <vt:variant>
        <vt:lpwstr/>
      </vt:variant>
      <vt:variant>
        <vt:i4>1966092</vt:i4>
      </vt:variant>
      <vt:variant>
        <vt:i4>549</vt:i4>
      </vt:variant>
      <vt:variant>
        <vt:i4>0</vt:i4>
      </vt:variant>
      <vt:variant>
        <vt:i4>5</vt:i4>
      </vt:variant>
      <vt:variant>
        <vt:lpwstr>https://doi.org/10.1037/a0015956</vt:lpwstr>
      </vt:variant>
      <vt:variant>
        <vt:lpwstr/>
      </vt:variant>
      <vt:variant>
        <vt:i4>4718657</vt:i4>
      </vt:variant>
      <vt:variant>
        <vt:i4>546</vt:i4>
      </vt:variant>
      <vt:variant>
        <vt:i4>0</vt:i4>
      </vt:variant>
      <vt:variant>
        <vt:i4>5</vt:i4>
      </vt:variant>
      <vt:variant>
        <vt:lpwstr>https://doi.org/10.1016/j.econedurev.2018.05.001</vt:lpwstr>
      </vt:variant>
      <vt:variant>
        <vt:lpwstr/>
      </vt:variant>
      <vt:variant>
        <vt:i4>7667764</vt:i4>
      </vt:variant>
      <vt:variant>
        <vt:i4>543</vt:i4>
      </vt:variant>
      <vt:variant>
        <vt:i4>0</vt:i4>
      </vt:variant>
      <vt:variant>
        <vt:i4>5</vt:i4>
      </vt:variant>
      <vt:variant>
        <vt:lpwstr>https://ies.ed.gov/ncee/wwc/Docs/referenceresources/WWC-Standards-Handbook-v4-1-508.pdf</vt:lpwstr>
      </vt:variant>
      <vt:variant>
        <vt:lpwstr/>
      </vt:variant>
      <vt:variant>
        <vt:i4>1245277</vt:i4>
      </vt:variant>
      <vt:variant>
        <vt:i4>540</vt:i4>
      </vt:variant>
      <vt:variant>
        <vt:i4>0</vt:i4>
      </vt:variant>
      <vt:variant>
        <vt:i4>5</vt:i4>
      </vt:variant>
      <vt:variant>
        <vt:lpwstr>https://doi.org/10.1080/10705519909540118</vt:lpwstr>
      </vt:variant>
      <vt:variant>
        <vt:lpwstr/>
      </vt:variant>
      <vt:variant>
        <vt:i4>7733375</vt:i4>
      </vt:variant>
      <vt:variant>
        <vt:i4>537</vt:i4>
      </vt:variant>
      <vt:variant>
        <vt:i4>0</vt:i4>
      </vt:variant>
      <vt:variant>
        <vt:i4>5</vt:i4>
      </vt:variant>
      <vt:variant>
        <vt:lpwstr>https://doi.org/10.1037/edu0000321</vt:lpwstr>
      </vt:variant>
      <vt:variant>
        <vt:lpwstr/>
      </vt:variant>
      <vt:variant>
        <vt:i4>4325470</vt:i4>
      </vt:variant>
      <vt:variant>
        <vt:i4>534</vt:i4>
      </vt:variant>
      <vt:variant>
        <vt:i4>0</vt:i4>
      </vt:variant>
      <vt:variant>
        <vt:i4>5</vt:i4>
      </vt:variant>
      <vt:variant>
        <vt:lpwstr>https://doi.org/10.1016/j.edurev.2020.100323</vt:lpwstr>
      </vt:variant>
      <vt:variant>
        <vt:lpwstr/>
      </vt:variant>
      <vt:variant>
        <vt:i4>3211390</vt:i4>
      </vt:variant>
      <vt:variant>
        <vt:i4>531</vt:i4>
      </vt:variant>
      <vt:variant>
        <vt:i4>0</vt:i4>
      </vt:variant>
      <vt:variant>
        <vt:i4>5</vt:i4>
      </vt:variant>
      <vt:variant>
        <vt:lpwstr>https://doi.org/10.1111/1460-6984.12257</vt:lpwstr>
      </vt:variant>
      <vt:variant>
        <vt:lpwstr/>
      </vt:variant>
      <vt:variant>
        <vt:i4>1572952</vt:i4>
      </vt:variant>
      <vt:variant>
        <vt:i4>528</vt:i4>
      </vt:variant>
      <vt:variant>
        <vt:i4>0</vt:i4>
      </vt:variant>
      <vt:variant>
        <vt:i4>5</vt:i4>
      </vt:variant>
      <vt:variant>
        <vt:lpwstr>https://doi.org/10.1177/0142723704042369</vt:lpwstr>
      </vt:variant>
      <vt:variant>
        <vt:lpwstr/>
      </vt:variant>
      <vt:variant>
        <vt:i4>2556012</vt:i4>
      </vt:variant>
      <vt:variant>
        <vt:i4>525</vt:i4>
      </vt:variant>
      <vt:variant>
        <vt:i4>0</vt:i4>
      </vt:variant>
      <vt:variant>
        <vt:i4>5</vt:i4>
      </vt:variant>
      <vt:variant>
        <vt:lpwstr>https://doi.org/10.1177/074193258600700104</vt:lpwstr>
      </vt:variant>
      <vt:variant>
        <vt:lpwstr/>
      </vt:variant>
      <vt:variant>
        <vt:i4>720968</vt:i4>
      </vt:variant>
      <vt:variant>
        <vt:i4>522</vt:i4>
      </vt:variant>
      <vt:variant>
        <vt:i4>0</vt:i4>
      </vt:variant>
      <vt:variant>
        <vt:i4>5</vt:i4>
      </vt:variant>
      <vt:variant>
        <vt:lpwstr>https://doi.org/10.1080/19415257.2014.986820</vt:lpwstr>
      </vt:variant>
      <vt:variant>
        <vt:lpwstr/>
      </vt:variant>
      <vt:variant>
        <vt:i4>3145837</vt:i4>
      </vt:variant>
      <vt:variant>
        <vt:i4>519</vt:i4>
      </vt:variant>
      <vt:variant>
        <vt:i4>0</vt:i4>
      </vt:variant>
      <vt:variant>
        <vt:i4>5</vt:i4>
      </vt:variant>
      <vt:variant>
        <vt:lpwstr>https://doi.org/10.1111/jcpp.12010</vt:lpwstr>
      </vt:variant>
      <vt:variant>
        <vt:lpwstr/>
      </vt:variant>
      <vt:variant>
        <vt:i4>720913</vt:i4>
      </vt:variant>
      <vt:variant>
        <vt:i4>516</vt:i4>
      </vt:variant>
      <vt:variant>
        <vt:i4>0</vt:i4>
      </vt:variant>
      <vt:variant>
        <vt:i4>5</vt:i4>
      </vt:variant>
      <vt:variant>
        <vt:lpwstr>https://doi.org/10.1007/s10648-014-9278-y</vt:lpwstr>
      </vt:variant>
      <vt:variant>
        <vt:lpwstr/>
      </vt:variant>
      <vt:variant>
        <vt:i4>5308445</vt:i4>
      </vt:variant>
      <vt:variant>
        <vt:i4>513</vt:i4>
      </vt:variant>
      <vt:variant>
        <vt:i4>0</vt:i4>
      </vt:variant>
      <vt:variant>
        <vt:i4>5</vt:i4>
      </vt:variant>
      <vt:variant>
        <vt:lpwstr>https://doi.org/10.1111/j.1467-8624.2011.01576.x</vt:lpwstr>
      </vt:variant>
      <vt:variant>
        <vt:lpwstr/>
      </vt:variant>
      <vt:variant>
        <vt:i4>5898270</vt:i4>
      </vt:variant>
      <vt:variant>
        <vt:i4>510</vt:i4>
      </vt:variant>
      <vt:variant>
        <vt:i4>0</vt:i4>
      </vt:variant>
      <vt:variant>
        <vt:i4>5</vt:i4>
      </vt:variant>
      <vt:variant>
        <vt:lpwstr>https://doi.org/https://doi.org/10.1016/j.ecresq.2019.04.005</vt:lpwstr>
      </vt:variant>
      <vt:variant>
        <vt:lpwstr/>
      </vt:variant>
      <vt:variant>
        <vt:i4>5439570</vt:i4>
      </vt:variant>
      <vt:variant>
        <vt:i4>507</vt:i4>
      </vt:variant>
      <vt:variant>
        <vt:i4>0</vt:i4>
      </vt:variant>
      <vt:variant>
        <vt:i4>5</vt:i4>
      </vt:variant>
      <vt:variant>
        <vt:lpwstr>https://doi.org/10.3102/0013189x10370204</vt:lpwstr>
      </vt:variant>
      <vt:variant>
        <vt:lpwstr/>
      </vt:variant>
      <vt:variant>
        <vt:i4>7209080</vt:i4>
      </vt:variant>
      <vt:variant>
        <vt:i4>504</vt:i4>
      </vt:variant>
      <vt:variant>
        <vt:i4>0</vt:i4>
      </vt:variant>
      <vt:variant>
        <vt:i4>5</vt:i4>
      </vt:variant>
      <vt:variant>
        <vt:lpwstr>https://doi.org/10.1126/science.1204526</vt:lpwstr>
      </vt:variant>
      <vt:variant>
        <vt:lpwstr/>
      </vt:variant>
      <vt:variant>
        <vt:i4>2818170</vt:i4>
      </vt:variant>
      <vt:variant>
        <vt:i4>501</vt:i4>
      </vt:variant>
      <vt:variant>
        <vt:i4>0</vt:i4>
      </vt:variant>
      <vt:variant>
        <vt:i4>5</vt:i4>
      </vt:variant>
      <vt:variant>
        <vt:lpwstr>https://doi.org/10.1111/j.2044-8279.1996.tb01213.x</vt:lpwstr>
      </vt:variant>
      <vt:variant>
        <vt:lpwstr/>
      </vt:variant>
      <vt:variant>
        <vt:i4>458819</vt:i4>
      </vt:variant>
      <vt:variant>
        <vt:i4>498</vt:i4>
      </vt:variant>
      <vt:variant>
        <vt:i4>0</vt:i4>
      </vt:variant>
      <vt:variant>
        <vt:i4>5</vt:i4>
      </vt:variant>
      <vt:variant>
        <vt:lpwstr>https://doi.org/10.1080/10888438.2018.1481409</vt:lpwstr>
      </vt:variant>
      <vt:variant>
        <vt:lpwstr/>
      </vt:variant>
      <vt:variant>
        <vt:i4>983048</vt:i4>
      </vt:variant>
      <vt:variant>
        <vt:i4>495</vt:i4>
      </vt:variant>
      <vt:variant>
        <vt:i4>0</vt:i4>
      </vt:variant>
      <vt:variant>
        <vt:i4>5</vt:i4>
      </vt:variant>
      <vt:variant>
        <vt:lpwstr>https://doi.org/10.1037/1082-989X.6.4.330</vt:lpwstr>
      </vt:variant>
      <vt:variant>
        <vt:lpwstr/>
      </vt:variant>
      <vt:variant>
        <vt:i4>1966170</vt:i4>
      </vt:variant>
      <vt:variant>
        <vt:i4>492</vt:i4>
      </vt:variant>
      <vt:variant>
        <vt:i4>0</vt:i4>
      </vt:variant>
      <vt:variant>
        <vt:i4>5</vt:i4>
      </vt:variant>
      <vt:variant>
        <vt:lpwstr>https://doi.org/10.1177/0956797610375449</vt:lpwstr>
      </vt:variant>
      <vt:variant>
        <vt:lpwstr/>
      </vt:variant>
      <vt:variant>
        <vt:i4>1179733</vt:i4>
      </vt:variant>
      <vt:variant>
        <vt:i4>489</vt:i4>
      </vt:variant>
      <vt:variant>
        <vt:i4>0</vt:i4>
      </vt:variant>
      <vt:variant>
        <vt:i4>5</vt:i4>
      </vt:variant>
      <vt:variant>
        <vt:lpwstr>https://doi.org/10.1177/0022219414556121</vt:lpwstr>
      </vt:variant>
      <vt:variant>
        <vt:lpwstr/>
      </vt:variant>
      <vt:variant>
        <vt:i4>2949143</vt:i4>
      </vt:variant>
      <vt:variant>
        <vt:i4>486</vt:i4>
      </vt:variant>
      <vt:variant>
        <vt:i4>0</vt:i4>
      </vt:variant>
      <vt:variant>
        <vt:i4>5</vt:i4>
      </vt:variant>
      <vt:variant>
        <vt:lpwstr>https://doi.org/doi:10.1044/2017_LSHSS-16-0033</vt:lpwstr>
      </vt:variant>
      <vt:variant>
        <vt:lpwstr/>
      </vt:variant>
      <vt:variant>
        <vt:i4>3407983</vt:i4>
      </vt:variant>
      <vt:variant>
        <vt:i4>483</vt:i4>
      </vt:variant>
      <vt:variant>
        <vt:i4>0</vt:i4>
      </vt:variant>
      <vt:variant>
        <vt:i4>5</vt:i4>
      </vt:variant>
      <vt:variant>
        <vt:lpwstr>https://doi.org/10.1044/1092-4388(2006/023</vt:lpwstr>
      </vt:variant>
      <vt:variant>
        <vt:lpwstr/>
      </vt:variant>
      <vt:variant>
        <vt:i4>1179741</vt:i4>
      </vt:variant>
      <vt:variant>
        <vt:i4>480</vt:i4>
      </vt:variant>
      <vt:variant>
        <vt:i4>0</vt:i4>
      </vt:variant>
      <vt:variant>
        <vt:i4>5</vt:i4>
      </vt:variant>
      <vt:variant>
        <vt:lpwstr>https://doi.org/10.1177/1529100618772271</vt:lpwstr>
      </vt:variant>
      <vt:variant>
        <vt:lpwstr/>
      </vt:variant>
      <vt:variant>
        <vt:i4>3866739</vt:i4>
      </vt:variant>
      <vt:variant>
        <vt:i4>477</vt:i4>
      </vt:variant>
      <vt:variant>
        <vt:i4>0</vt:i4>
      </vt:variant>
      <vt:variant>
        <vt:i4>5</vt:i4>
      </vt:variant>
      <vt:variant>
        <vt:lpwstr>https://doi.org/10.1111/bjep.12022</vt:lpwstr>
      </vt:variant>
      <vt:variant>
        <vt:lpwstr/>
      </vt:variant>
      <vt:variant>
        <vt:i4>2293884</vt:i4>
      </vt:variant>
      <vt:variant>
        <vt:i4>474</vt:i4>
      </vt:variant>
      <vt:variant>
        <vt:i4>0</vt:i4>
      </vt:variant>
      <vt:variant>
        <vt:i4>5</vt:i4>
      </vt:variant>
      <vt:variant>
        <vt:lpwstr>http://www.apa.org/</vt:lpwstr>
      </vt:variant>
      <vt:variant>
        <vt:lpwstr/>
      </vt:variant>
      <vt:variant>
        <vt:i4>5767191</vt:i4>
      </vt:variant>
      <vt:variant>
        <vt:i4>471</vt:i4>
      </vt:variant>
      <vt:variant>
        <vt:i4>0</vt:i4>
      </vt:variant>
      <vt:variant>
        <vt:i4>5</vt:i4>
      </vt:variant>
      <vt:variant>
        <vt:lpwstr>https://doi.org/https://doi.org/10.1016/j.ecresq.2020.03.003</vt:lpwstr>
      </vt:variant>
      <vt:variant>
        <vt:lpwstr/>
      </vt:variant>
      <vt:variant>
        <vt:i4>3473528</vt:i4>
      </vt:variant>
      <vt:variant>
        <vt:i4>468</vt:i4>
      </vt:variant>
      <vt:variant>
        <vt:i4>0</vt:i4>
      </vt:variant>
      <vt:variant>
        <vt:i4>5</vt:i4>
      </vt:variant>
      <vt:variant>
        <vt:lpwstr>https://doi.org/10.1037/0022-0663.76.4.588</vt:lpwstr>
      </vt:variant>
      <vt:variant>
        <vt:lpwstr/>
      </vt:variant>
      <vt:variant>
        <vt:i4>8126519</vt:i4>
      </vt:variant>
      <vt:variant>
        <vt:i4>0</vt:i4>
      </vt:variant>
      <vt:variant>
        <vt:i4>0</vt:i4>
      </vt:variant>
      <vt:variant>
        <vt:i4>5</vt:i4>
      </vt:variant>
      <vt:variant>
        <vt:lpwstr>https://larrc.ehe.osu.edu/</vt:lpwstr>
      </vt:variant>
      <vt:variant>
        <vt:lpwstr/>
      </vt:variant>
      <vt:variant>
        <vt:i4>7864444</vt:i4>
      </vt:variant>
      <vt:variant>
        <vt:i4>0</vt:i4>
      </vt:variant>
      <vt:variant>
        <vt:i4>0</vt:i4>
      </vt:variant>
      <vt:variant>
        <vt:i4>5</vt:i4>
      </vt:variant>
      <vt:variant>
        <vt:lpwstr>https://www.apa.org/pubs/journals/edu?tab=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ne Piasta</dc:creator>
  <cp:keywords/>
  <dc:description/>
  <cp:lastModifiedBy>Cain, Kate</cp:lastModifiedBy>
  <cp:revision>15</cp:revision>
  <cp:lastPrinted>2021-10-17T04:59:00Z</cp:lastPrinted>
  <dcterms:created xsi:type="dcterms:W3CDTF">2022-01-05T19:39:00Z</dcterms:created>
  <dcterms:modified xsi:type="dcterms:W3CDTF">2022-01-10T17:44:00Z</dcterms:modified>
</cp:coreProperties>
</file>